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7.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docProps/custom.xml" ContentType="application/vnd.openxmlformats-officedocument.custom-properties+xml"/>
  <Override PartName="/word/header4.xml" ContentType="application/vnd.openxmlformats-officedocument.wordprocessingml.header+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ntTable.xml" ContentType="application/vnd.openxmlformats-officedocument.wordprocessingml.fontTable+xml"/>
  <Override PartName="/word/glossary/endnotes.xml" ContentType="application/vnd.openxmlformats-officedocument.wordprocessingml.endnotes+xml"/>
  <Override PartName="/word/footer4.xml" ContentType="application/vnd.openxmlformats-officedocument.wordprocessingml.footer+xml"/>
  <Override PartName="/word/endnotes.xml" ContentType="application/vnd.openxmlformats-officedocument.wordprocessingml.endnotes+xml"/>
  <Override PartName="/word/theme/theme1.xml" ContentType="application/vnd.openxmlformats-officedocument.theme+xml"/>
  <Override PartName="/word/footer5.xml" ContentType="application/vnd.openxmlformats-officedocument.wordprocessingml.footer+xml"/>
  <Override PartName="/word/glossary/fontTable.xml" ContentType="application/vnd.openxmlformats-officedocument.wordprocessingml.fontTable+xml"/>
  <Override PartName="/word/glossary/settings.xml" ContentType="application/vnd.openxmlformats-officedocument.wordprocessingml.settings+xml"/>
  <Override PartName="/word/footer6.xml" ContentType="application/vnd.openxmlformats-officedocument.wordprocessingml.footer+xml"/>
  <Override PartName="/word/glossary/styles.xml" ContentType="application/vnd.openxmlformats-officedocument.wordprocessingml.styles+xml"/>
  <Override PartName="/word/numbering.xml" ContentType="application/vnd.openxmlformats-officedocument.wordprocessingml.numbering+xml"/>
  <Override PartName="/word/glossary/document.xml" ContentType="application/vnd.openxmlformats-officedocument.wordprocessingml.document.glossary+xml"/>
  <Override PartName="/customXml/itemProps1.xml" ContentType="application/vnd.openxmlformats-officedocument.customXmlProperties+xml"/>
  <Override PartName="/word/glossary/webSettings.xml" ContentType="application/vnd.openxmlformats-officedocument.wordprocessingml.webSettings+xml"/>
  <Override PartName="/word/glossary/footnotes.xml" ContentType="application/vnd.openxmlformats-officedocument.wordprocessingml.footnot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Bdr/>
        <w:spacing w:line="240" w:lineRule="auto"/>
        <w:ind/>
        <w:rPr/>
      </w:pPr>
      <w:r/>
      <w:bookmarkStart w:id="0" w:name="_Toc73557668"/>
      <w:r/>
      <w:bookmarkStart w:id="1" w:name="_Toc73568406"/>
      <w:r/>
      <w:bookmarkStart w:id="2" w:name="_Toc73557645"/>
      <w:r/>
      <w:bookmarkStart w:id="3" w:name="_Toc73568384"/>
      <w:r>
        <w:t xml:space="preserve">Carl von Ossietzky </w:t>
      </w:r>
      <w:r/>
    </w:p>
    <w:p>
      <w:pPr>
        <w:pBdr/>
        <w:spacing w:line="240" w:lineRule="auto"/>
        <w:ind/>
        <w:rPr/>
      </w:pPr>
      <w:r>
        <w:t xml:space="preserve">Universität Oldenburg</w:t>
      </w:r>
      <w:r/>
    </w:p>
    <w:p>
      <w:pPr>
        <w:pBdr/>
        <w:spacing w:line="240" w:lineRule="auto"/>
        <w:ind/>
        <w:rPr/>
      </w:pPr>
      <w:r/>
      <w:r/>
    </w:p>
    <w:p>
      <w:pPr>
        <w:pBdr/>
        <w:spacing w:line="240" w:lineRule="auto"/>
        <w:ind/>
        <w:rPr/>
      </w:pPr>
      <w:r>
        <w:t xml:space="preserve">Ein-Fach-Bachelorstudiengang</w:t>
      </w:r>
      <w:r/>
    </w:p>
    <w:p>
      <w:pPr>
        <w:pBdr/>
        <w:spacing w:line="240" w:lineRule="auto"/>
        <w:ind/>
        <w:rPr/>
      </w:pPr>
      <w:r>
        <w:t xml:space="preserve">Sozialwissenschaften</w:t>
      </w:r>
      <w:r/>
    </w:p>
    <w:p>
      <w:pPr>
        <w:pBdr/>
        <w:spacing/>
        <w:ind/>
        <w:jc w:val="center"/>
        <w:rPr/>
      </w:pPr>
      <w:r/>
      <w:r/>
    </w:p>
    <w:p>
      <w:pPr>
        <w:pBdr/>
        <w:spacing/>
        <w:ind/>
        <w:jc w:val="center"/>
        <w:rPr/>
      </w:pPr>
      <w:r/>
      <w:r/>
    </w:p>
    <w:p>
      <w:pPr>
        <w:pBdr/>
        <w:spacing/>
        <w:ind/>
        <w:jc w:val="center"/>
        <w:rPr/>
      </w:pPr>
      <w:r/>
      <w:r/>
    </w:p>
    <w:p>
      <w:pPr>
        <w:pBdr/>
        <w:spacing/>
        <w:ind/>
        <w:jc w:val="center"/>
        <w:rPr/>
      </w:pPr>
      <w:r/>
      <w:r/>
    </w:p>
    <w:p>
      <w:pPr>
        <w:pBdr/>
        <w:spacing/>
        <w:ind/>
        <w:jc w:val="center"/>
        <w:rPr/>
      </w:pPr>
      <w:r/>
      <w:r/>
    </w:p>
    <w:p>
      <w:pPr>
        <w:pBdr/>
        <w:spacing/>
        <w:ind/>
        <w:jc w:val="center"/>
        <w:rPr/>
      </w:pPr>
      <w:r/>
      <w:r/>
    </w:p>
    <w:p>
      <w:pPr>
        <w:pBdr/>
        <w:spacing/>
        <w:ind/>
        <w:jc w:val="center"/>
        <w:rPr/>
      </w:pPr>
      <w:r/>
      <w:r/>
    </w:p>
    <w:p>
      <w:pPr>
        <w:pBdr/>
        <w:spacing/>
        <w:ind/>
        <w:jc w:val="center"/>
        <w:rPr>
          <w:sz w:val="36"/>
          <w:szCs w:val="36"/>
        </w:rPr>
      </w:pPr>
      <w:r>
        <w:rPr>
          <w:sz w:val="36"/>
          <w:szCs w:val="36"/>
        </w:rPr>
        <w:t xml:space="preserve">B</w:t>
      </w:r>
      <w:r>
        <w:rPr>
          <w:sz w:val="36"/>
          <w:szCs w:val="36"/>
        </w:rPr>
        <w:t xml:space="preserve">ACHELORARBEIT</w:t>
      </w:r>
      <w:r>
        <w:rPr>
          <w:sz w:val="36"/>
          <w:szCs w:val="36"/>
        </w:rPr>
      </w:r>
    </w:p>
    <w:p>
      <w:pPr>
        <w:pBdr/>
        <w:spacing/>
        <w:ind/>
        <w:jc w:val="center"/>
        <w:rPr>
          <w:b/>
          <w:bCs/>
        </w:rPr>
      </w:pPr>
      <w:r>
        <w:rPr>
          <w:b/>
          <w:bCs/>
        </w:rPr>
      </w:r>
      <w:r>
        <w:rPr>
          <w:b/>
          <w:bCs/>
        </w:rPr>
      </w:r>
    </w:p>
    <w:p>
      <w:pPr>
        <w:pBdr/>
        <w:spacing/>
        <w:ind/>
        <w:jc w:val="center"/>
        <w:rPr>
          <w:b/>
          <w:bCs/>
          <w:sz w:val="36"/>
          <w:szCs w:val="36"/>
        </w:rPr>
      </w:pPr>
      <w:r>
        <w:rPr>
          <w:b/>
          <w:bCs/>
          <w:sz w:val="36"/>
          <w:szCs w:val="36"/>
        </w:rPr>
        <w:t xml:space="preserve">Die Bedeutung der Geografie bei der Partnerwahl</w:t>
      </w:r>
      <w:r>
        <w:rPr>
          <w:b/>
          <w:bCs/>
          <w:sz w:val="36"/>
          <w:szCs w:val="36"/>
        </w:rPr>
        <w:t xml:space="preserve"> </w:t>
      </w:r>
      <w:r>
        <w:rPr>
          <w:b/>
          <w:bCs/>
          <w:sz w:val="36"/>
          <w:szCs w:val="36"/>
        </w:rPr>
        <w:t xml:space="preserve">-</w:t>
      </w:r>
      <w:r>
        <w:rPr>
          <w:b/>
          <w:bCs/>
          <w:sz w:val="36"/>
          <w:szCs w:val="36"/>
        </w:rPr>
        <w:br/>
        <w:t xml:space="preserve">Eine empirische Analyse der geografischen Distanzen im Zeitverlauf von 20</w:t>
      </w:r>
      <w:r>
        <w:rPr>
          <w:b/>
          <w:bCs/>
          <w:sz w:val="36"/>
          <w:szCs w:val="36"/>
        </w:rPr>
        <w:t xml:space="preserve">09</w:t>
      </w:r>
      <w:r>
        <w:rPr>
          <w:b/>
          <w:bCs/>
          <w:sz w:val="36"/>
          <w:szCs w:val="36"/>
        </w:rPr>
        <w:t xml:space="preserve"> bis 201</w:t>
      </w:r>
      <w:r>
        <w:rPr>
          <w:b/>
          <w:bCs/>
          <w:sz w:val="36"/>
          <w:szCs w:val="36"/>
        </w:rPr>
        <w:t xml:space="preserve">8</w:t>
      </w:r>
      <w:r>
        <w:rPr>
          <w:b/>
          <w:bCs/>
          <w:sz w:val="36"/>
          <w:szCs w:val="36"/>
        </w:rPr>
      </w:r>
    </w:p>
    <w:p>
      <w:pPr>
        <w:pBdr/>
        <w:spacing/>
        <w:ind/>
        <w:rPr>
          <w:b/>
          <w:bCs/>
        </w:rPr>
      </w:pPr>
      <w:r>
        <w:rPr>
          <w:b/>
          <w:bCs/>
        </w:rPr>
      </w:r>
      <w:r>
        <w:rPr>
          <w:b/>
          <w:bCs/>
        </w:rPr>
      </w:r>
    </w:p>
    <w:p>
      <w:pPr>
        <w:pBdr/>
        <w:spacing/>
        <w:ind/>
        <w:rPr>
          <w:b/>
          <w:bCs/>
        </w:rPr>
      </w:pPr>
      <w:r>
        <w:rPr>
          <w:b/>
          <w:bCs/>
        </w:rPr>
      </w:r>
      <w:r>
        <w:rPr>
          <w:b/>
          <w:bCs/>
        </w:rPr>
      </w:r>
    </w:p>
    <w:p>
      <w:pPr>
        <w:pBdr/>
        <w:spacing/>
        <w:ind/>
        <w:rPr>
          <w:b/>
          <w:bCs/>
        </w:rPr>
      </w:pPr>
      <w:r>
        <w:rPr>
          <w:b/>
          <w:bCs/>
        </w:rPr>
      </w:r>
      <w:r>
        <w:rPr>
          <w:b/>
          <w:bCs/>
        </w:rPr>
      </w:r>
    </w:p>
    <w:p>
      <w:pPr>
        <w:pBdr/>
        <w:spacing/>
        <w:ind/>
        <w:rPr>
          <w:b/>
          <w:bCs/>
        </w:rPr>
      </w:pPr>
      <w:r>
        <w:rPr>
          <w:b/>
          <w:bCs/>
        </w:rPr>
      </w:r>
      <w:r>
        <w:rPr>
          <w:b/>
          <w:bCs/>
        </w:rPr>
      </w:r>
    </w:p>
    <w:p>
      <w:pPr>
        <w:pBdr/>
        <w:spacing/>
        <w:ind/>
        <w:rPr>
          <w:b/>
          <w:bCs/>
        </w:rPr>
      </w:pPr>
      <w:r>
        <w:rPr>
          <w:b/>
          <w:bCs/>
        </w:rPr>
      </w:r>
      <w:r>
        <w:rPr>
          <w:b/>
          <w:bCs/>
        </w:rPr>
      </w:r>
    </w:p>
    <w:p>
      <w:pPr>
        <w:pBdr/>
        <w:spacing/>
        <w:ind/>
        <w:rPr>
          <w:b/>
          <w:bCs/>
        </w:rPr>
      </w:pPr>
      <w:r>
        <w:rPr>
          <w:b/>
          <w:bCs/>
        </w:rPr>
      </w:r>
      <w:r>
        <w:rPr>
          <w:b/>
          <w:bCs/>
        </w:rPr>
      </w:r>
    </w:p>
    <w:p>
      <w:pPr>
        <w:pBdr/>
        <w:spacing/>
        <w:ind/>
        <w:rPr>
          <w:bCs/>
        </w:rPr>
      </w:pPr>
      <w:r>
        <w:rPr>
          <w:bCs/>
        </w:rPr>
        <w:t xml:space="preserve">V</w:t>
      </w:r>
      <w:r>
        <w:rPr>
          <w:bCs/>
        </w:rPr>
        <w:t xml:space="preserve">orgelegt von:</w:t>
      </w:r>
      <w:r>
        <w:rPr>
          <w:bCs/>
        </w:rPr>
        <w:t xml:space="preserve"> </w:t>
      </w:r>
      <w:r>
        <w:rPr>
          <w:bCs/>
        </w:rPr>
        <w:tab/>
      </w:r>
      <w:r>
        <w:rPr>
          <w:bCs/>
        </w:rPr>
        <w:tab/>
      </w:r>
      <w:r>
        <w:rPr>
          <w:bCs/>
        </w:rPr>
        <w:tab/>
      </w:r>
      <w:r>
        <w:rPr>
          <w:bCs/>
        </w:rPr>
        <w:t xml:space="preserve">Leena Maaß</w:t>
      </w:r>
      <w:r>
        <w:rPr>
          <w:bCs/>
        </w:rPr>
      </w:r>
    </w:p>
    <w:p>
      <w:pPr>
        <w:pBdr/>
        <w:spacing/>
        <w:ind/>
        <w:rPr>
          <w:bCs/>
        </w:rPr>
      </w:pPr>
      <w:r>
        <w:rPr>
          <w:bCs/>
        </w:rPr>
      </w:r>
      <w:r>
        <w:rPr>
          <w:bCs/>
        </w:rPr>
      </w:r>
    </w:p>
    <w:p>
      <w:pPr>
        <w:pBdr/>
        <w:spacing/>
        <w:ind/>
        <w:rPr>
          <w:bCs/>
        </w:rPr>
      </w:pPr>
      <w:r>
        <w:rPr>
          <w:bCs/>
        </w:rPr>
      </w:r>
      <w:r>
        <w:rPr>
          <w:bCs/>
        </w:rPr>
      </w:r>
    </w:p>
    <w:p>
      <w:pPr>
        <w:pBdr/>
        <w:spacing/>
        <w:ind/>
        <w:rPr>
          <w:bCs/>
        </w:rPr>
      </w:pPr>
      <w:r>
        <w:rPr>
          <w:bCs/>
        </w:rPr>
        <w:t xml:space="preserve">Betreuender Gutachter</w:t>
      </w:r>
      <w:r>
        <w:rPr>
          <w:bCs/>
        </w:rPr>
        <w:t xml:space="preserve">:</w:t>
      </w:r>
      <w:r>
        <w:rPr>
          <w:bCs/>
        </w:rPr>
        <w:t xml:space="preserve"> </w:t>
      </w:r>
      <w:r>
        <w:rPr>
          <w:bCs/>
        </w:rPr>
        <w:tab/>
      </w:r>
      <w:r>
        <w:rPr>
          <w:bCs/>
        </w:rPr>
        <w:tab/>
      </w:r>
      <w:r>
        <w:rPr>
          <w:bCs/>
        </w:rPr>
        <w:t xml:space="preserve">Prof. Dr. Sebastian Schnettler</w:t>
      </w:r>
      <w:r>
        <w:rPr>
          <w:bCs/>
        </w:rPr>
      </w:r>
    </w:p>
    <w:p>
      <w:pPr>
        <w:pBdr/>
        <w:spacing/>
        <w:ind/>
        <w:rPr>
          <w:bCs/>
        </w:rPr>
      </w:pPr>
      <w:r>
        <w:rPr>
          <w:bCs/>
        </w:rPr>
        <w:t xml:space="preserve">Zweit</w:t>
      </w:r>
      <w:r>
        <w:rPr>
          <w:bCs/>
        </w:rPr>
        <w:t xml:space="preserve">e</w:t>
      </w:r>
      <w:r>
        <w:rPr>
          <w:bCs/>
        </w:rPr>
        <w:t xml:space="preserve">r</w:t>
      </w:r>
      <w:r>
        <w:rPr>
          <w:bCs/>
        </w:rPr>
        <w:t xml:space="preserve"> Gutachter</w:t>
      </w:r>
      <w:r>
        <w:rPr>
          <w:bCs/>
        </w:rPr>
        <w:t xml:space="preserve">: </w:t>
      </w:r>
      <w:r>
        <w:rPr>
          <w:bCs/>
        </w:rPr>
        <w:tab/>
      </w:r>
      <w:r>
        <w:rPr>
          <w:bCs/>
        </w:rPr>
        <w:tab/>
      </w:r>
      <w:r>
        <w:rPr>
          <w:bCs/>
        </w:rPr>
        <w:tab/>
      </w:r>
      <w:r>
        <w:rPr>
          <w:bCs/>
        </w:rPr>
        <w:t xml:space="preserve">Andreas Filser</w:t>
      </w:r>
      <w:r>
        <w:rPr>
          <w:bCs/>
        </w:rPr>
      </w:r>
    </w:p>
    <w:p>
      <w:pPr>
        <w:pBdr/>
        <w:spacing/>
        <w:ind/>
        <w:jc w:val="center"/>
        <w:rPr>
          <w:b/>
          <w:bCs/>
        </w:rPr>
      </w:pPr>
      <w:r>
        <w:rPr>
          <w:b/>
          <w:bCs/>
        </w:rPr>
      </w:r>
      <w:r>
        <w:rPr>
          <w:b/>
          <w:bCs/>
        </w:rPr>
      </w:r>
    </w:p>
    <w:p>
      <w:pPr>
        <w:pBdr/>
        <w:spacing/>
        <w:ind/>
        <w:rPr>
          <w:b/>
          <w:bCs/>
        </w:rPr>
      </w:pPr>
      <w:r>
        <w:rPr>
          <w:b/>
          <w:bCs/>
        </w:rPr>
      </w:r>
      <w:r>
        <w:rPr>
          <w:b/>
          <w:bCs/>
        </w:rPr>
      </w:r>
    </w:p>
    <w:p>
      <w:pPr>
        <w:pBdr/>
        <w:spacing/>
        <w:ind/>
        <w:rPr>
          <w:bCs/>
        </w:rPr>
        <w:sectPr>
          <w:headerReference w:type="default" r:id="rId10"/>
          <w:headerReference w:type="even" r:id="rId11"/>
          <w:headerReference w:type="first" r:id="rId12"/>
          <w:footerReference w:type="default" r:id="rId14"/>
          <w:footerReference w:type="even" r:id="rId15"/>
          <w:footerReference w:type="first" r:id="rId16"/>
          <w:footnotePr/>
          <w:endnotePr/>
          <w:type w:val="nextPage"/>
          <w:pgSz w:h="16838" w:orient="landscape" w:w="11906"/>
          <w:pgMar w:top="1418" w:right="1418" w:bottom="1134" w:left="1701" w:header="708" w:footer="708" w:gutter="0"/>
          <w:pgNumType w:start="1"/>
          <w:cols w:num="1" w:sep="0" w:space="708" w:equalWidth="1"/>
        </w:sectPr>
      </w:pPr>
      <w:r>
        <w:rPr>
          <w:bCs/>
        </w:rPr>
        <w:t xml:space="preserve">Hamburg</w:t>
      </w:r>
      <w:r>
        <w:rPr>
          <w:bCs/>
        </w:rPr>
        <w:t xml:space="preserve">,</w:t>
      </w:r>
      <w:r>
        <w:rPr>
          <w:bCs/>
        </w:rPr>
        <w:t xml:space="preserve"> </w:t>
      </w:r>
      <w:r>
        <w:rPr>
          <w:bCs/>
        </w:rPr>
        <w:fldChar w:fldCharType="begin"/>
      </w:r>
      <w:r>
        <w:rPr>
          <w:bCs/>
        </w:rPr>
        <w:instrText xml:space="preserve"> DATE   \* MERGEFORMAT </w:instrText>
      </w:r>
      <w:r>
        <w:rPr>
          <w:bCs/>
        </w:rPr>
        <w:fldChar w:fldCharType="separate"/>
      </w:r>
      <w:r>
        <w:rPr>
          <w:bCs/>
        </w:rPr>
        <w:t xml:space="preserve">04.11.2021</w:t>
      </w:r>
      <w:r>
        <w:rPr>
          <w:bCs/>
        </w:rPr>
        <w:fldChar w:fldCharType="end"/>
      </w:r>
      <w:bookmarkEnd w:id="0"/>
      <w:r/>
      <w:bookmarkEnd w:id="1"/>
      <w:r/>
      <w:r>
        <w:rPr>
          <w:bCs/>
        </w:rPr>
      </w:r>
    </w:p>
    <w:p>
      <w:pPr>
        <w:pBdr/>
        <w:spacing/>
        <w:ind/>
        <w:jc w:val="both"/>
        <w:rPr>
          <w:b/>
          <w:bCs/>
        </w:rPr>
      </w:pPr>
      <w:r>
        <w:rPr>
          <w:b/>
          <w:bCs/>
        </w:rPr>
        <w:t xml:space="preserve">Abstract</w:t>
      </w:r>
      <w:bookmarkEnd w:id="2"/>
      <w:r/>
      <w:bookmarkEnd w:id="3"/>
      <w:r/>
      <w:r>
        <w:rPr>
          <w:b/>
          <w:bCs/>
        </w:rPr>
      </w:r>
    </w:p>
    <w:p>
      <w:pPr>
        <w:pBdr/>
        <w:spacing w:after="240" w:line="276" w:lineRule="auto"/>
        <w:ind/>
        <w:jc w:val="both"/>
        <w:rPr/>
      </w:pPr>
      <w:r>
        <w:t xml:space="preserve">Die räumliche Homogamie </w:t>
      </w:r>
      <w:r>
        <w:t xml:space="preserve">hat </w:t>
      </w:r>
      <w:r>
        <w:t xml:space="preserve">in Bezug auf die Partnerwahl </w:t>
      </w:r>
      <w:r>
        <w:t xml:space="preserve">in den letzten Jahren eine erhöhte Aufmerksamkeit</w:t>
      </w:r>
      <w:r>
        <w:t xml:space="preserve"> gewonnen.</w:t>
      </w:r>
      <w:r>
        <w:t xml:space="preserve"> </w:t>
      </w:r>
      <w:r>
        <w:t xml:space="preserve">A</w:t>
      </w:r>
      <w:r>
        <w:t xml:space="preserve">llerdings ist sie </w:t>
      </w:r>
      <w:r>
        <w:t xml:space="preserve">in Homogamiestudien </w:t>
      </w:r>
      <w:r>
        <w:t xml:space="preserve">eine</w:t>
      </w:r>
      <w:r>
        <w:t xml:space="preserve"> immer noch wenig erforschte Dimension. Menschen neigen dazu, einen räumlich nahe</w:t>
      </w:r>
      <w:r>
        <w:t xml:space="preserve"> </w:t>
      </w:r>
      <w:r>
        <w:t xml:space="preserve">gelege</w:t>
      </w:r>
      <w:r>
        <w:t xml:space="preserve">ne</w:t>
      </w:r>
      <w:r>
        <w:t xml:space="preserve">n Partner zu wählen. </w:t>
      </w:r>
      <w:r>
        <w:t xml:space="preserve">Theoretisch ist </w:t>
      </w:r>
      <w:r>
        <w:t xml:space="preserve">es </w:t>
      </w:r>
      <w:r>
        <w:t xml:space="preserve">im Kontext der Digitalisierung möglich geworden, einen Partner auf der ganzen Welt zu finden, sodass die Bedeutung der geografischen Distanz mit der Zeit abgenommen ha</w:t>
      </w:r>
      <w:r>
        <w:t xml:space="preserve">ben kann</w:t>
      </w:r>
      <w:r>
        <w:t xml:space="preserve">. </w:t>
      </w:r>
      <w:r>
        <w:t xml:space="preserve">Ziel der Arbeit ist es, </w:t>
      </w:r>
      <w:r>
        <w:t xml:space="preserve">die </w:t>
      </w:r>
      <w:r>
        <w:t xml:space="preserve">Entwicklung der geografischen Distanzen bei der Partnerwahl </w:t>
      </w:r>
      <w:r>
        <w:t xml:space="preserve">zwischen dem Online- und Offline-Begegnungskontext </w:t>
      </w:r>
      <w:r>
        <w:t xml:space="preserve">im Längsschnitt für Deutschland </w:t>
      </w:r>
      <w:r>
        <w:t xml:space="preserve">aufzuzeigen. </w:t>
      </w:r>
      <w:r>
        <w:t xml:space="preserve">Mithilfe des</w:t>
      </w:r>
      <w:r>
        <w:t xml:space="preserve"> Datensatzes</w:t>
      </w:r>
      <w:r>
        <w:t xml:space="preserve"> </w:t>
      </w:r>
      <w:r>
        <w:rPr>
          <w:i/>
        </w:rPr>
        <w:t xml:space="preserve">pairfam</w:t>
      </w:r>
      <w:r>
        <w:t xml:space="preserve"> werden die individuellen Partnerschaftsverläufe der Wellen 2 bis 11 erhoben</w:t>
      </w:r>
      <w:r>
        <w:t xml:space="preserve"> (2009 bis 2018)</w:t>
      </w:r>
      <w:r>
        <w:t xml:space="preserve">.</w:t>
      </w:r>
      <w:r>
        <w:t xml:space="preserve"> </w:t>
      </w:r>
      <w:r>
        <w:t xml:space="preserve">Die gepoolten OLS-Regressionsergebnisse werden in zweiten Schritt auf ihre Robustheit mit einem Fixed-Effects-Modell überprüft.</w:t>
      </w:r>
      <w:r>
        <w:t xml:space="preserve"> </w:t>
      </w:r>
      <w:r>
        <w:t xml:space="preserve">Die empirischen Ergebnisse deuten auf einen </w:t>
      </w:r>
      <w:r>
        <w:t xml:space="preserve">Distanzu</w:t>
      </w:r>
      <w:r>
        <w:t xml:space="preserve">nterschied zwischen den </w:t>
      </w:r>
      <w:r>
        <w:t xml:space="preserve">beiden</w:t>
      </w:r>
      <w:r>
        <w:t xml:space="preserve"> Kennlernorte</w:t>
      </w:r>
      <w:r>
        <w:t xml:space="preserve">n</w:t>
      </w:r>
      <w:r>
        <w:t xml:space="preserve"> hin. </w:t>
      </w:r>
      <w:r>
        <w:t xml:space="preserve">Im Laufe der Zeit haben die Distanzen bei online initiierten Partnerschaften abgenommen, wodurch der Anteil der räumlichen Homogamie zugenommen hat. Dagegen haben die Distanzen bei den offline initiierten Partnerschaften </w:t>
      </w:r>
      <w:r>
        <w:t xml:space="preserve">über die Zeit </w:t>
      </w:r>
      <w:r>
        <w:t xml:space="preserve">zugenommen.</w:t>
      </w:r>
      <w:r>
        <w:t xml:space="preserve"> Somit </w:t>
      </w:r>
      <w:r>
        <w:t xml:space="preserve">sinkt</w:t>
      </w:r>
      <w:r>
        <w:t xml:space="preserve"> de</w:t>
      </w:r>
      <w:r>
        <w:t xml:space="preserve">r</w:t>
      </w:r>
      <w:r>
        <w:t xml:space="preserve"> Anteil an räumlicher Homogamie.</w:t>
      </w:r>
      <w:r>
        <w:t xml:space="preserve"> Die verschiedenen</w:t>
      </w:r>
      <w:r>
        <w:t xml:space="preserve"> Kontaktgelegenheiten beeinflussen demnach die räumliche Homogamie.</w:t>
      </w:r>
      <w:r>
        <w:t xml:space="preserve"> Bis auf wenige Ausnahmen </w:t>
      </w:r>
      <w:r>
        <w:t xml:space="preserve">bestätigt</w:t>
      </w:r>
      <w:r>
        <w:t xml:space="preserve"> sich </w:t>
      </w:r>
      <w:r>
        <w:t xml:space="preserve">die </w:t>
      </w:r>
      <w:r>
        <w:t xml:space="preserve">derzeitige </w:t>
      </w:r>
      <w:r>
        <w:t xml:space="preserve">Relevanz von </w:t>
      </w:r>
      <w:r>
        <w:t xml:space="preserve">einem räumlich </w:t>
      </w:r>
      <w:r>
        <w:t xml:space="preserve">nahe gelegenen </w:t>
      </w:r>
      <w:r>
        <w:t xml:space="preserve">Partner</w:t>
      </w:r>
      <w:r>
        <w:t xml:space="preserve">.</w:t>
      </w:r>
      <w:r/>
    </w:p>
    <w:p>
      <w:pPr>
        <w:pStyle w:val="1117"/>
        <w:pBdr/>
        <w:spacing/>
        <w:ind/>
        <w:rPr>
          <w:rFonts w:ascii="Times New Roman" w:hAnsi="Times New Roman" w:cs="Times New Roman"/>
        </w:rPr>
      </w:pPr>
      <w:r/>
      <w:bookmarkStart w:id="4" w:name="_Toc73568386"/>
      <w:r/>
      <w:bookmarkStart w:id="5" w:name="_Toc73557647"/>
      <w:r>
        <w:rPr>
          <w:rFonts w:ascii="Times New Roman" w:hAnsi="Times New Roman" w:cs="Times New Roman"/>
        </w:rPr>
        <w:br w:type="page" w:clear="all"/>
      </w:r>
      <w:r>
        <w:rPr>
          <w:rFonts w:ascii="Times New Roman" w:hAnsi="Times New Roman" w:cs="Times New Roman"/>
        </w:rPr>
      </w:r>
    </w:p>
    <w:sdt>
      <w:sdtPr>
        <w15:appearance w15:val="boundingBox"/>
        <w:id w:val="-357978273"/>
        <w:docPartObj>
          <w:docPartGallery w:val="Table of Contents"/>
          <w:docPartUnique w:val="true"/>
        </w:docPartObj>
        <w:rPr>
          <w:rFonts w:ascii="Times New Roman" w:hAnsi="Times New Roman" w:cs="Times New Roman" w:eastAsiaTheme="minorHAnsi"/>
          <w:color w:val="auto"/>
          <w:sz w:val="24"/>
          <w:szCs w:val="24"/>
        </w:rPr>
      </w:sdtPr>
      <w:sdtContent>
        <w:p>
          <w:pPr>
            <w:pStyle w:val="1117"/>
            <w:pBdr/>
            <w:spacing/>
            <w:ind/>
            <w:rPr>
              <w:rFonts w:ascii="Times New Roman" w:hAnsi="Times New Roman" w:cs="Times New Roman"/>
              <w:b/>
              <w:bCs/>
              <w:color w:val="auto"/>
              <w:sz w:val="36"/>
              <w:szCs w:val="36"/>
            </w:rPr>
          </w:pPr>
          <w:r>
            <w:rPr>
              <w:rFonts w:ascii="Times New Roman" w:hAnsi="Times New Roman" w:cs="Times New Roman"/>
              <w:b/>
              <w:bCs/>
              <w:color w:val="auto"/>
              <w:sz w:val="36"/>
              <w:szCs w:val="36"/>
            </w:rPr>
            <w:t xml:space="preserve">Inhaltsverzeichnis</w:t>
          </w:r>
          <w:r>
            <w:rPr>
              <w:rFonts w:ascii="Times New Roman" w:hAnsi="Times New Roman" w:cs="Times New Roman"/>
              <w:b/>
              <w:bCs/>
              <w:color w:val="auto"/>
              <w:sz w:val="36"/>
              <w:szCs w:val="36"/>
            </w:rPr>
          </w:r>
        </w:p>
        <w:p>
          <w:pPr>
            <w:pStyle w:val="1252"/>
            <w:pBdr/>
            <w:spacing/>
            <w:ind/>
            <w:rPr>
              <w:rFonts w:ascii="Times New Roman" w:hAnsi="Times New Roman" w:cs="Times New Roman" w:eastAsiaTheme="minorEastAsia"/>
              <w:u w:val="none"/>
              <w:lang w:eastAsia="de-DE"/>
            </w:rPr>
          </w:pP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hyperlink w:tooltip="#_Toc86918743" w:anchor="_Toc86918743" w:history="1">
            <w:r>
              <w:rPr>
                <w:rStyle w:val="1108"/>
                <w:rFonts w:ascii="Times New Roman" w:hAnsi="Times New Roman" w:cs="Times New Roman"/>
              </w:rPr>
              <w:t xml:space="preserve">Abbildungsverzeichni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3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I</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44" w:anchor="_Toc86918744" w:history="1">
            <w:r>
              <w:rPr>
                <w:rStyle w:val="1108"/>
                <w:rFonts w:ascii="Times New Roman" w:hAnsi="Times New Roman" w:cs="Times New Roman"/>
              </w:rPr>
              <w:t xml:space="preserve">Tabellenverzeichni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II</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45" w:anchor="_Toc86918745" w:history="1">
            <w:r>
              <w:rPr>
                <w:rStyle w:val="1108"/>
                <w:rFonts w:ascii="Times New Roman" w:hAnsi="Times New Roman" w:cs="Times New Roman"/>
              </w:rPr>
              <w:t xml:space="preserve">1.</w:t>
            </w:r>
            <w:r>
              <w:rPr>
                <w:rFonts w:ascii="Times New Roman" w:hAnsi="Times New Roman" w:cs="Times New Roman" w:eastAsiaTheme="minorEastAsia"/>
                <w:u w:val="none"/>
                <w:lang w:eastAsia="de-DE"/>
              </w:rPr>
              <w:tab/>
            </w:r>
            <w:r>
              <w:rPr>
                <w:rStyle w:val="1108"/>
                <w:rFonts w:ascii="Times New Roman" w:hAnsi="Times New Roman" w:cs="Times New Roman"/>
              </w:rPr>
              <w:t xml:space="preserve">Einleitu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5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46" w:anchor="_Toc86918746" w:history="1">
            <w:r>
              <w:rPr>
                <w:rStyle w:val="1108"/>
                <w:rFonts w:ascii="Times New Roman" w:hAnsi="Times New Roman" w:cs="Times New Roman"/>
              </w:rPr>
              <w:t xml:space="preserve">2.</w:t>
            </w:r>
            <w:r>
              <w:rPr>
                <w:rFonts w:ascii="Times New Roman" w:hAnsi="Times New Roman" w:cs="Times New Roman" w:eastAsiaTheme="minorEastAsia"/>
                <w:u w:val="none"/>
                <w:lang w:eastAsia="de-DE"/>
              </w:rPr>
              <w:tab/>
            </w:r>
            <w:r>
              <w:rPr>
                <w:rStyle w:val="1108"/>
                <w:rFonts w:ascii="Times New Roman" w:hAnsi="Times New Roman" w:cs="Times New Roman"/>
              </w:rPr>
              <w:t xml:space="preserve">Theoretische Überlegungen zum Prozess der Partnerwahl</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47" w:anchor="_Toc86918747" w:history="1">
            <w:r>
              <w:rPr>
                <w:rStyle w:val="1108"/>
                <w:rFonts w:ascii="Times New Roman" w:hAnsi="Times New Roman" w:cs="Times New Roman"/>
              </w:rPr>
              <w:t xml:space="preserve">3.</w:t>
            </w:r>
            <w:r>
              <w:rPr>
                <w:rFonts w:ascii="Times New Roman" w:hAnsi="Times New Roman" w:cs="Times New Roman" w:eastAsiaTheme="minorEastAsia"/>
                <w:u w:val="none"/>
                <w:lang w:eastAsia="de-DE"/>
              </w:rPr>
              <w:tab/>
            </w:r>
            <w:r>
              <w:rPr>
                <w:rStyle w:val="1108"/>
                <w:rFonts w:ascii="Times New Roman" w:hAnsi="Times New Roman" w:cs="Times New Roman"/>
              </w:rPr>
              <w:t xml:space="preserve">Die Partnerwahl</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6</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48" w:anchor="_Toc86918748" w:history="1">
            <w:r>
              <w:rPr>
                <w:rStyle w:val="1108"/>
                <w:rFonts w:ascii="Times New Roman" w:hAnsi="Times New Roman" w:cs="Times New Roman"/>
                <w:b w:val="0"/>
              </w:rPr>
              <w:t xml:space="preserve">3.1.</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Empirische Einflussfaktoren auf die Partnerwahl</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48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6</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49" w:anchor="_Toc86918749" w:history="1">
            <w:r>
              <w:rPr>
                <w:rStyle w:val="1108"/>
                <w:rFonts w:ascii="Times New Roman" w:hAnsi="Times New Roman" w:cs="Times New Roman"/>
                <w:bCs/>
                <w:iCs/>
              </w:rPr>
              <w:t xml:space="preserve">3.1.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Die räumliche Entfernung bei der Partnerwahl</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49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7</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50" w:anchor="_Toc86918750" w:history="1">
            <w:r>
              <w:rPr>
                <w:rStyle w:val="1108"/>
                <w:rFonts w:ascii="Times New Roman" w:hAnsi="Times New Roman" w:cs="Times New Roman"/>
                <w:b w:val="0"/>
              </w:rPr>
              <w:t xml:space="preserve">3.2.</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Online-Dating</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50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10</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51" w:anchor="_Toc86918751" w:history="1">
            <w:r>
              <w:rPr>
                <w:rStyle w:val="1108"/>
                <w:rFonts w:ascii="Times New Roman" w:hAnsi="Times New Roman" w:cs="Times New Roman"/>
                <w:bCs/>
                <w:iCs/>
              </w:rPr>
              <w:t xml:space="preserve">3.2.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Strukturelle Veränderungen bei der Online-Partnersuch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51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0</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52" w:anchor="_Toc86918752" w:history="1">
            <w:r>
              <w:rPr>
                <w:rStyle w:val="1108"/>
                <w:rFonts w:ascii="Times New Roman" w:hAnsi="Times New Roman" w:cs="Times New Roman"/>
                <w:bCs/>
                <w:iCs/>
              </w:rPr>
              <w:t xml:space="preserve">3.2.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Empirische Befunde zur Online-Partnerwahl</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52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2</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53" w:anchor="_Toc86918753" w:history="1">
            <w:r>
              <w:rPr>
                <w:rStyle w:val="1108"/>
                <w:rFonts w:ascii="Times New Roman" w:hAnsi="Times New Roman" w:cs="Times New Roman"/>
                <w:b w:val="0"/>
              </w:rPr>
              <w:t xml:space="preserve">3.3.</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Erwartungsrahmen über die Entwicklung der Distanz bei der Partnerwahl</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53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13</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2"/>
            <w:pBdr/>
            <w:spacing/>
            <w:ind/>
            <w:rPr>
              <w:rFonts w:ascii="Times New Roman" w:hAnsi="Times New Roman" w:cs="Times New Roman" w:eastAsiaTheme="minorEastAsia"/>
              <w:u w:val="none"/>
              <w:lang w:eastAsia="de-DE"/>
            </w:rPr>
          </w:pPr>
          <w:r/>
          <w:hyperlink w:tooltip="#_Toc86918754" w:anchor="_Toc86918754" w:history="1">
            <w:r>
              <w:rPr>
                <w:rStyle w:val="1108"/>
                <w:rFonts w:ascii="Times New Roman" w:hAnsi="Times New Roman" w:cs="Times New Roman"/>
              </w:rPr>
              <w:t xml:space="preserve">4.</w:t>
            </w:r>
            <w:r>
              <w:rPr>
                <w:rFonts w:ascii="Times New Roman" w:hAnsi="Times New Roman" w:cs="Times New Roman" w:eastAsiaTheme="minorEastAsia"/>
                <w:u w:val="none"/>
                <w:lang w:eastAsia="de-DE"/>
              </w:rPr>
              <w:tab/>
            </w:r>
            <w:r>
              <w:rPr>
                <w:rStyle w:val="1108"/>
                <w:rFonts w:ascii="Times New Roman" w:hAnsi="Times New Roman" w:cs="Times New Roman"/>
              </w:rPr>
              <w:t xml:space="preserve">Daten und Method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5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6</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55" w:anchor="_Toc86918755" w:history="1">
            <w:r>
              <w:rPr>
                <w:rStyle w:val="1108"/>
                <w:rFonts w:ascii="Times New Roman" w:hAnsi="Times New Roman" w:cs="Times New Roman"/>
                <w:b w:val="0"/>
              </w:rPr>
              <w:t xml:space="preserve">4.1.</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Datengrundlage</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55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16</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56" w:anchor="_Toc86918756" w:history="1">
            <w:r>
              <w:rPr>
                <w:rStyle w:val="1108"/>
                <w:rFonts w:ascii="Times New Roman" w:hAnsi="Times New Roman" w:cs="Times New Roman"/>
                <w:b w:val="0"/>
              </w:rPr>
              <w:t xml:space="preserve">4.2.</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Methode</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56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17</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57" w:anchor="_Toc86918757" w:history="1">
            <w:r>
              <w:rPr>
                <w:rStyle w:val="1108"/>
                <w:rFonts w:ascii="Times New Roman" w:hAnsi="Times New Roman" w:cs="Times New Roman"/>
                <w:bCs/>
                <w:iCs/>
              </w:rPr>
              <w:t xml:space="preserve">4.2.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Gepoolte OLS-Regres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5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7</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58" w:anchor="_Toc86918758" w:history="1">
            <w:r>
              <w:rPr>
                <w:rStyle w:val="1108"/>
                <w:rFonts w:ascii="Times New Roman" w:hAnsi="Times New Roman" w:cs="Times New Roman"/>
                <w:bCs/>
                <w:iCs/>
              </w:rPr>
              <w:t xml:space="preserve">4.2.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Fixed-Effects-Regres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58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18</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59" w:anchor="_Toc86918759" w:history="1">
            <w:r>
              <w:rPr>
                <w:rStyle w:val="1108"/>
                <w:rFonts w:ascii="Times New Roman" w:hAnsi="Times New Roman" w:cs="Times New Roman"/>
                <w:b w:val="0"/>
              </w:rPr>
              <w:t xml:space="preserve">4.3.</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Datenauswahl</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59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18</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60" w:anchor="_Toc86918760" w:history="1">
            <w:r>
              <w:rPr>
                <w:rStyle w:val="1108"/>
                <w:rFonts w:ascii="Times New Roman" w:hAnsi="Times New Roman" w:cs="Times New Roman"/>
                <w:b w:val="0"/>
              </w:rPr>
              <w:t xml:space="preserve">4.4.</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Operationalisierung der Variablen</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60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20</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61" w:anchor="_Toc86918761" w:history="1">
            <w:r>
              <w:rPr>
                <w:rStyle w:val="1108"/>
                <w:rFonts w:ascii="Times New Roman" w:hAnsi="Times New Roman" w:cs="Times New Roman"/>
                <w:bCs/>
                <w:iCs/>
              </w:rPr>
              <w:t xml:space="preserve">4.4.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Abhängige Variabl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1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0</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62" w:anchor="_Toc86918762" w:history="1">
            <w:r>
              <w:rPr>
                <w:rStyle w:val="1108"/>
                <w:rFonts w:ascii="Times New Roman" w:hAnsi="Times New Roman" w:cs="Times New Roman"/>
                <w:bCs/>
                <w:iCs/>
              </w:rPr>
              <w:t xml:space="preserve">4.4.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Unabhängige Variabl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2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0</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63" w:anchor="_Toc86918763" w:history="1">
            <w:r>
              <w:rPr>
                <w:rStyle w:val="1108"/>
                <w:rFonts w:ascii="Times New Roman" w:hAnsi="Times New Roman" w:cs="Times New Roman"/>
                <w:bCs/>
                <w:iCs/>
              </w:rPr>
              <w:t xml:space="preserve">4.4.3.</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Kontrollvariable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3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1</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64" w:anchor="_Toc86918764" w:history="1">
            <w:r>
              <w:rPr>
                <w:rStyle w:val="1108"/>
                <w:rFonts w:ascii="Times New Roman" w:hAnsi="Times New Roman" w:cs="Times New Roman"/>
                <w:b w:val="0"/>
              </w:rPr>
              <w:t xml:space="preserve">4.5.</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Limitation</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64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22</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65" w:anchor="_Toc86918765" w:history="1">
            <w:r>
              <w:rPr>
                <w:rStyle w:val="1108"/>
                <w:rFonts w:ascii="Times New Roman" w:hAnsi="Times New Roman" w:cs="Times New Roman"/>
                <w:bCs/>
                <w:iCs/>
              </w:rPr>
              <w:t xml:space="preserve">4.5.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Date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5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2</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66" w:anchor="_Toc86918766" w:history="1">
            <w:r>
              <w:rPr>
                <w:rStyle w:val="1108"/>
                <w:rFonts w:ascii="Times New Roman" w:hAnsi="Times New Roman" w:cs="Times New Roman"/>
                <w:bCs/>
                <w:iCs/>
              </w:rPr>
              <w:t xml:space="preserve">4.5.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Methodisch</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4</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2"/>
            <w:pBdr/>
            <w:spacing/>
            <w:ind/>
            <w:rPr>
              <w:rFonts w:ascii="Times New Roman" w:hAnsi="Times New Roman" w:cs="Times New Roman" w:eastAsiaTheme="minorEastAsia"/>
              <w:u w:val="none"/>
              <w:lang w:eastAsia="de-DE"/>
            </w:rPr>
          </w:pPr>
          <w:r/>
          <w:hyperlink w:tooltip="#_Toc86918767" w:anchor="_Toc86918767" w:history="1">
            <w:r>
              <w:rPr>
                <w:rStyle w:val="1108"/>
                <w:rFonts w:ascii="Times New Roman" w:hAnsi="Times New Roman" w:cs="Times New Roman"/>
              </w:rPr>
              <w:t xml:space="preserve">5.</w:t>
            </w:r>
            <w:r>
              <w:rPr>
                <w:rFonts w:ascii="Times New Roman" w:hAnsi="Times New Roman" w:cs="Times New Roman" w:eastAsiaTheme="minorEastAsia"/>
                <w:u w:val="none"/>
                <w:lang w:eastAsia="de-DE"/>
              </w:rPr>
              <w:tab/>
            </w:r>
            <w:r>
              <w:rPr>
                <w:rStyle w:val="1108"/>
                <w:rFonts w:ascii="Times New Roman" w:hAnsi="Times New Roman" w:cs="Times New Roman"/>
              </w:rPr>
              <w:t xml:space="preserve">Ergebnisse</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6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24</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68" w:anchor="_Toc86918768" w:history="1">
            <w:r>
              <w:rPr>
                <w:rStyle w:val="1108"/>
                <w:rFonts w:ascii="Times New Roman" w:hAnsi="Times New Roman" w:cs="Times New Roman"/>
                <w:b w:val="0"/>
              </w:rPr>
              <w:t xml:space="preserve">5.1.</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Deskriptive Ergebnisse</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68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25</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69" w:anchor="_Toc86918769" w:history="1">
            <w:r>
              <w:rPr>
                <w:rStyle w:val="1108"/>
                <w:rFonts w:ascii="Times New Roman" w:hAnsi="Times New Roman" w:cs="Times New Roman"/>
                <w:b w:val="0"/>
              </w:rPr>
              <w:t xml:space="preserve">5.2.</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Regressionsergebnisse</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69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30</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70" w:anchor="_Toc86918770" w:history="1">
            <w:r>
              <w:rPr>
                <w:rStyle w:val="1108"/>
                <w:rFonts w:ascii="Times New Roman" w:hAnsi="Times New Roman" w:cs="Times New Roman"/>
                <w:bCs/>
                <w:iCs/>
              </w:rPr>
              <w:t xml:space="preserve">5.2.1.</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OLS-Modelle für die Fraue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0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0</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71" w:anchor="_Toc86918771" w:history="1">
            <w:r>
              <w:rPr>
                <w:rStyle w:val="1108"/>
                <w:rFonts w:ascii="Times New Roman" w:hAnsi="Times New Roman" w:cs="Times New Roman"/>
                <w:bCs/>
                <w:iCs/>
              </w:rPr>
              <w:t xml:space="preserve">5.2.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OLS-Modelle für die Männer</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1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2</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1"/>
            <w:pBdr/>
            <w:tabs>
              <w:tab w:val="left" w:leader="none" w:pos="550"/>
              <w:tab w:val="right" w:leader="dot" w:pos="9062"/>
            </w:tabs>
            <w:spacing w:line="240" w:lineRule="auto"/>
            <w:ind/>
            <w:rPr>
              <w:rFonts w:ascii="Times New Roman" w:hAnsi="Times New Roman" w:cs="Times New Roman" w:eastAsiaTheme="minorEastAsia"/>
              <w:b w:val="0"/>
              <w:bCs w:val="0"/>
              <w:smallCaps w:val="0"/>
              <w:lang w:eastAsia="de-DE"/>
            </w:rPr>
          </w:pPr>
          <w:r/>
          <w:hyperlink w:tooltip="#_Toc86918772" w:anchor="_Toc86918772" w:history="1">
            <w:r>
              <w:rPr>
                <w:rStyle w:val="1108"/>
                <w:rFonts w:ascii="Times New Roman" w:hAnsi="Times New Roman" w:cs="Times New Roman"/>
                <w:b w:val="0"/>
              </w:rPr>
              <w:t xml:space="preserve">5.3.</w:t>
            </w:r>
            <w:r>
              <w:rPr>
                <w:rFonts w:ascii="Times New Roman" w:hAnsi="Times New Roman" w:cs="Times New Roman" w:eastAsiaTheme="minorEastAsia"/>
                <w:b w:val="0"/>
                <w:bCs w:val="0"/>
                <w:smallCaps w:val="0"/>
                <w:lang w:eastAsia="de-DE"/>
              </w:rPr>
              <w:tab/>
            </w:r>
            <w:r>
              <w:rPr>
                <w:rStyle w:val="1108"/>
                <w:rFonts w:ascii="Times New Roman" w:hAnsi="Times New Roman" w:cs="Times New Roman"/>
                <w:b w:val="0"/>
              </w:rPr>
              <w:t xml:space="preserve">Robustheitstest</w:t>
            </w:r>
            <w:r>
              <w:rPr>
                <w:rFonts w:ascii="Times New Roman" w:hAnsi="Times New Roman" w:cs="Times New Roman"/>
                <w:b w:val="0"/>
              </w:rPr>
              <w:tab/>
            </w:r>
            <w:r>
              <w:rPr>
                <w:rFonts w:ascii="Times New Roman" w:hAnsi="Times New Roman" w:cs="Times New Roman"/>
                <w:b w:val="0"/>
              </w:rPr>
              <w:fldChar w:fldCharType="begin"/>
            </w:r>
            <w:r>
              <w:rPr>
                <w:rFonts w:ascii="Times New Roman" w:hAnsi="Times New Roman" w:cs="Times New Roman"/>
                <w:b w:val="0"/>
              </w:rPr>
              <w:instrText xml:space="preserve"> PAGEREF _Toc86918772 \h </w:instrText>
            </w:r>
            <w:r>
              <w:rPr>
                <w:rFonts w:ascii="Times New Roman" w:hAnsi="Times New Roman" w:cs="Times New Roman"/>
                <w:b w:val="0"/>
              </w:rPr>
            </w:r>
            <w:r>
              <w:rPr>
                <w:rFonts w:ascii="Times New Roman" w:hAnsi="Times New Roman" w:cs="Times New Roman"/>
                <w:b w:val="0"/>
              </w:rPr>
              <w:fldChar w:fldCharType="separate"/>
            </w:r>
            <w:r>
              <w:rPr>
                <w:rFonts w:ascii="Times New Roman" w:hAnsi="Times New Roman" w:cs="Times New Roman"/>
                <w:b w:val="0"/>
              </w:rPr>
              <w:t xml:space="preserve">34</w:t>
            </w:r>
            <w:r>
              <w:rPr>
                <w:rFonts w:ascii="Times New Roman" w:hAnsi="Times New Roman" w:cs="Times New Roman"/>
                <w:b w:val="0"/>
              </w:rPr>
              <w:fldChar w:fldCharType="end"/>
            </w:r>
          </w:hyperlink>
          <w:r/>
          <w:r>
            <w:rPr>
              <w:rFonts w:ascii="Times New Roman" w:hAnsi="Times New Roman" w:cs="Times New Roman" w:eastAsiaTheme="minorEastAsia"/>
              <w:b w:val="0"/>
              <w:bCs w:val="0"/>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73" w:anchor="_Toc86918773" w:history="1">
            <w:r>
              <w:rPr>
                <w:rStyle w:val="1108"/>
                <w:rFonts w:ascii="Times New Roman" w:hAnsi="Times New Roman" w:cs="Times New Roman"/>
                <w:bCs/>
                <w:iCs/>
              </w:rPr>
              <w:t xml:space="preserve">5.3.1.</w:t>
            </w:r>
            <w:r>
              <w:rPr>
                <w:rFonts w:ascii="Times New Roman" w:hAnsi="Times New Roman" w:cs="Times New Roman" w:eastAsiaTheme="minorEastAsia"/>
                <w:smallCaps w:val="0"/>
                <w:lang w:eastAsia="de-DE"/>
              </w:rPr>
              <w:tab/>
            </w:r>
            <w:r>
              <w:rPr>
                <w:rStyle w:val="1108"/>
                <w:rFonts w:ascii="Times New Roman" w:hAnsi="Times New Roman" w:cs="Times New Roman"/>
                <w:bCs/>
              </w:rPr>
              <w:t xml:space="preserve">Fixed-Effects</w:t>
            </w:r>
            <w:r>
              <w:rPr>
                <w:rStyle w:val="1108"/>
                <w:rFonts w:ascii="Times New Roman" w:hAnsi="Times New Roman" w:cs="Times New Roman"/>
                <w:bCs/>
                <w:iCs/>
              </w:rPr>
              <w:t xml:space="preserve">-Modell für die Fraue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3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4</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0"/>
            <w:pBdr/>
            <w:tabs>
              <w:tab w:val="left" w:leader="none" w:pos="715"/>
              <w:tab w:val="right" w:leader="dot" w:pos="9062"/>
            </w:tabs>
            <w:spacing w:line="240" w:lineRule="auto"/>
            <w:ind/>
            <w:rPr>
              <w:rFonts w:ascii="Times New Roman" w:hAnsi="Times New Roman" w:cs="Times New Roman" w:eastAsiaTheme="minorEastAsia"/>
              <w:smallCaps w:val="0"/>
              <w:lang w:eastAsia="de-DE"/>
            </w:rPr>
          </w:pPr>
          <w:r/>
          <w:hyperlink w:tooltip="#_Toc86918774" w:anchor="_Toc86918774" w:history="1">
            <w:r>
              <w:rPr>
                <w:rStyle w:val="1108"/>
                <w:rFonts w:ascii="Times New Roman" w:hAnsi="Times New Roman" w:cs="Times New Roman"/>
                <w:bCs/>
                <w:iCs/>
              </w:rPr>
              <w:t xml:space="preserve">5.3.2.</w:t>
            </w:r>
            <w:r>
              <w:rPr>
                <w:rFonts w:ascii="Times New Roman" w:hAnsi="Times New Roman" w:cs="Times New Roman" w:eastAsiaTheme="minorEastAsia"/>
                <w:smallCaps w:val="0"/>
                <w:lang w:eastAsia="de-DE"/>
              </w:rPr>
              <w:tab/>
            </w:r>
            <w:r>
              <w:rPr>
                <w:rStyle w:val="1108"/>
                <w:rFonts w:ascii="Times New Roman" w:hAnsi="Times New Roman" w:cs="Times New Roman"/>
                <w:bCs/>
                <w:iCs/>
              </w:rPr>
              <w:t xml:space="preserve">Fixed-Effects-Modell für die Männer</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6</w:t>
            </w:r>
            <w:r>
              <w:rPr>
                <w:rFonts w:ascii="Times New Roman" w:hAnsi="Times New Roman" w:cs="Times New Roman"/>
              </w:rPr>
              <w:fldChar w:fldCharType="end"/>
            </w:r>
          </w:hyperlink>
          <w:r/>
          <w:r>
            <w:rPr>
              <w:rFonts w:ascii="Times New Roman" w:hAnsi="Times New Roman" w:cs="Times New Roman" w:eastAsiaTheme="minorEastAsia"/>
              <w:smallCaps w:val="0"/>
              <w:lang w:eastAsia="de-DE"/>
            </w:rPr>
          </w:r>
        </w:p>
        <w:p>
          <w:pPr>
            <w:pStyle w:val="1252"/>
            <w:pBdr/>
            <w:spacing/>
            <w:ind/>
            <w:rPr>
              <w:rFonts w:ascii="Times New Roman" w:hAnsi="Times New Roman" w:cs="Times New Roman" w:eastAsiaTheme="minorEastAsia"/>
              <w:u w:val="none"/>
              <w:lang w:eastAsia="de-DE"/>
            </w:rPr>
          </w:pPr>
          <w:r/>
          <w:hyperlink w:tooltip="#_Toc86918775" w:anchor="_Toc86918775" w:history="1">
            <w:r>
              <w:rPr>
                <w:rStyle w:val="1108"/>
                <w:rFonts w:ascii="Times New Roman" w:hAnsi="Times New Roman" w:cs="Times New Roman"/>
              </w:rPr>
              <w:t xml:space="preserve">6.</w:t>
            </w:r>
            <w:r>
              <w:rPr>
                <w:rFonts w:ascii="Times New Roman" w:hAnsi="Times New Roman" w:cs="Times New Roman" w:eastAsiaTheme="minorEastAsia"/>
                <w:u w:val="none"/>
                <w:lang w:eastAsia="de-DE"/>
              </w:rPr>
              <w:tab/>
            </w:r>
            <w:r>
              <w:rPr>
                <w:rStyle w:val="1108"/>
                <w:rFonts w:ascii="Times New Roman" w:hAnsi="Times New Roman" w:cs="Times New Roman"/>
              </w:rPr>
              <w:t xml:space="preserve">Diskus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5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38</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76" w:anchor="_Toc86918776" w:history="1">
            <w:r>
              <w:rPr>
                <w:rStyle w:val="1108"/>
                <w:rFonts w:ascii="Times New Roman" w:hAnsi="Times New Roman" w:cs="Times New Roman"/>
              </w:rPr>
              <w:t xml:space="preserve">Literaturverzeichni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40</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77" w:anchor="_Toc86918777" w:history="1">
            <w:r>
              <w:rPr>
                <w:rStyle w:val="1108"/>
                <w:rFonts w:ascii="Times New Roman" w:hAnsi="Times New Roman" w:cs="Times New Roman"/>
              </w:rPr>
              <w:t xml:space="preserve">Anha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46</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Style w:val="1252"/>
            <w:pBdr/>
            <w:spacing/>
            <w:ind/>
            <w:rPr>
              <w:rFonts w:ascii="Times New Roman" w:hAnsi="Times New Roman" w:cs="Times New Roman" w:eastAsiaTheme="minorEastAsia"/>
              <w:u w:val="none"/>
              <w:lang w:eastAsia="de-DE"/>
            </w:rPr>
          </w:pPr>
          <w:r/>
          <w:hyperlink w:tooltip="#_Toc86918778" w:anchor="_Toc86918778" w:history="1">
            <w:r>
              <w:rPr>
                <w:rStyle w:val="1108"/>
                <w:rFonts w:ascii="Times New Roman" w:hAnsi="Times New Roman" w:cs="Times New Roman"/>
              </w:rPr>
              <w:t xml:space="preserve">Eidesstaatliche Erklärung</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86918778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 xml:space="preserve">A</w:t>
            </w:r>
            <w:r>
              <w:rPr>
                <w:rFonts w:ascii="Times New Roman" w:hAnsi="Times New Roman" w:cs="Times New Roman"/>
              </w:rPr>
              <w:fldChar w:fldCharType="end"/>
            </w:r>
          </w:hyperlink>
          <w:r/>
          <w:r>
            <w:rPr>
              <w:rFonts w:ascii="Times New Roman" w:hAnsi="Times New Roman" w:cs="Times New Roman" w:eastAsiaTheme="minorEastAsia"/>
              <w:u w:val="none"/>
              <w:lang w:eastAsia="de-DE"/>
            </w:rPr>
          </w:r>
        </w:p>
        <w:p>
          <w:pPr>
            <w:pBdr/>
            <w:spacing/>
            <w:ind/>
            <w:rPr/>
          </w:pPr>
          <w:r>
            <w:rPr>
              <w:b/>
              <w:bCs/>
            </w:rPr>
            <w:fldChar w:fldCharType="end"/>
          </w:r>
          <w:r/>
        </w:p>
      </w:sdtContent>
    </w:sdt>
    <w:p>
      <w:pPr>
        <w:pStyle w:val="1117"/>
        <w:pBdr/>
        <w:spacing/>
        <w:ind/>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TOC \o "1-1" \h \z \u \t "Überschrift 2;2;Überschrift 3;3" </w:instrText>
      </w:r>
      <w:r>
        <w:rPr>
          <w:rFonts w:ascii="Times New Roman" w:hAnsi="Times New Roman" w:cs="Times New Roman"/>
        </w:rPr>
        <w:fldChar w:fldCharType="separate"/>
      </w:r>
      <w:r>
        <w:rPr>
          <w:rFonts w:ascii="Times New Roman" w:hAnsi="Times New Roman" w:cs="Times New Roman"/>
        </w:rPr>
      </w:r>
    </w:p>
    <w:p>
      <w:pPr>
        <w:pBdr/>
        <w:spacing/>
        <w:ind/>
        <w:rPr>
          <w:b/>
          <w:bCs/>
        </w:rPr>
        <w:sectPr>
          <w:footerReference w:type="default" r:id="rId17"/>
          <w:footnotePr/>
          <w:endnotePr/>
          <w:type w:val="nextPage"/>
          <w:pgSz w:h="16838" w:orient="landscape" w:w="11906"/>
          <w:pgMar w:top="1417" w:right="1417" w:bottom="1134" w:left="1417" w:header="708" w:footer="708" w:gutter="0"/>
          <w:pgNumType w:start="1"/>
          <w:cols w:num="1" w:sep="0" w:space="708" w:equalWidth="1"/>
        </w:sectPr>
      </w:pPr>
      <w:r>
        <w:fldChar w:fldCharType="end"/>
      </w:r>
      <w:r>
        <w:rPr>
          <w:b/>
          <w:bCs/>
        </w:rPr>
      </w:r>
    </w:p>
    <w:p>
      <w:pPr>
        <w:pStyle w:val="1092"/>
        <w:pBdr/>
        <w:spacing w:after="240" w:before="0" w:line="360" w:lineRule="auto"/>
        <w:ind/>
        <w:jc w:val="both"/>
        <w:rPr>
          <w:rFonts w:ascii="Times New Roman" w:hAnsi="Times New Roman" w:cs="Times New Roman"/>
          <w:b/>
          <w:bCs/>
          <w:color w:val="auto"/>
        </w:rPr>
      </w:pPr>
      <w:r/>
      <w:bookmarkStart w:id="6" w:name="_Toc85823678"/>
      <w:r/>
      <w:bookmarkStart w:id="7" w:name="_Toc86077539"/>
      <w:r/>
      <w:bookmarkStart w:id="8" w:name="_Toc86090001"/>
      <w:r/>
      <w:bookmarkStart w:id="9" w:name="_Toc86691119"/>
      <w:r/>
      <w:bookmarkStart w:id="10" w:name="_Toc86691161"/>
      <w:r/>
      <w:bookmarkStart w:id="11" w:name="_Toc86918743"/>
      <w:r>
        <w:rPr>
          <w:rFonts w:ascii="Times New Roman" w:hAnsi="Times New Roman" w:cs="Times New Roman"/>
          <w:b/>
          <w:bCs/>
          <w:color w:val="auto"/>
        </w:rPr>
        <w:t xml:space="preserve">Abbildungsverzeichnis</w:t>
      </w:r>
      <w:bookmarkEnd w:id="4"/>
      <w:r/>
      <w:bookmarkEnd w:id="5"/>
      <w:r/>
      <w:bookmarkEnd w:id="6"/>
      <w:r/>
      <w:bookmarkEnd w:id="7"/>
      <w:r/>
      <w:bookmarkEnd w:id="8"/>
      <w:r/>
      <w:bookmarkEnd w:id="9"/>
      <w:r/>
      <w:bookmarkEnd w:id="10"/>
      <w:r/>
      <w:bookmarkEnd w:id="11"/>
      <w:r/>
      <w:r>
        <w:rPr>
          <w:rFonts w:ascii="Times New Roman" w:hAnsi="Times New Roman" w:cs="Times New Roman"/>
          <w:b/>
          <w:bCs/>
          <w:color w:val="auto"/>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fldChar w:fldCharType="begin"/>
      </w:r>
      <w:r>
        <w:instrText xml:space="preserve"> TOC \h \z \c "Abbildung" </w:instrText>
      </w:r>
      <w:r>
        <w:fldChar w:fldCharType="separate"/>
      </w:r>
      <w:hyperlink r:id="rId22" w:tooltip="file:///C:\Users\HP\Dropbox\6.%20Semester\Bachelorarbeit\Bachelorarbeit_MAAß_bearbeitet17_041121.docx#_Toc86921737" w:anchor="_Toc86921737" w:history="1">
        <w:r>
          <w:rPr>
            <w:rStyle w:val="1108"/>
            <w:b/>
          </w:rPr>
          <w:t xml:space="preserve">Abbildung 1:</w:t>
        </w:r>
        <w:r>
          <w:rPr>
            <w:rStyle w:val="1108"/>
            <w:b/>
          </w:rPr>
          <w:tab/>
        </w:r>
        <w:r>
          <w:rPr>
            <w:rStyle w:val="1108"/>
          </w:rPr>
          <w:t xml:space="preserve">Relative Häufigkeiten für die neu entstandenen Partnerschaften aus dem Online- und Offline-Begegnungskontext nach Welle (Quelle: pairfam, Welle 2-11, eigene Darstellung)</w:t>
        </w:r>
        <w:r>
          <w:tab/>
        </w:r>
        <w:r>
          <w:fldChar w:fldCharType="begin"/>
        </w:r>
        <w:r>
          <w:instrText xml:space="preserve"> PAGEREF _Toc86921737 \h </w:instrText>
        </w:r>
        <w:r/>
        <w:r>
          <w:fldChar w:fldCharType="separate"/>
        </w:r>
        <w:r>
          <w:t xml:space="preserve">26</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3" w:tooltip="file:///C:\Users\HP\Dropbox\6.%20Semester\Bachelorarbeit\Bachelorarbeit_MAAß_bearbeitet17_041121.docx#_Toc86921738" w:anchor="_Toc86921738" w:history="1">
        <w:r>
          <w:rPr>
            <w:rStyle w:val="1108"/>
            <w:b/>
          </w:rPr>
          <w:t xml:space="preserve">Abbildung 2:</w:t>
        </w:r>
        <w:r>
          <w:rPr>
            <w:rStyle w:val="1108"/>
          </w:rPr>
          <w:tab/>
        </w:r>
        <w:r>
          <w:rPr>
            <w:rStyle w:val="1108"/>
          </w:rPr>
          <w:t xml:space="preserve">Entwicklung der zeitlichen Distanzen zum Partner für den Offline- und Online-Begegnungskontext. Darstellung der Mittel- und Medianwerte der Fahrzeiten (Quelle: pairfam, Welle 2-11, eigene Darstellung)</w:t>
        </w:r>
        <w:r>
          <w:tab/>
        </w:r>
        <w:r>
          <w:fldChar w:fldCharType="begin"/>
        </w:r>
        <w:r>
          <w:instrText xml:space="preserve"> PAGEREF _Toc86921738 \h </w:instrText>
        </w:r>
        <w:r/>
        <w:r>
          <w:fldChar w:fldCharType="separate"/>
        </w:r>
        <w:r>
          <w:t xml:space="preserve">28</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4" w:tooltip="file:///C:\Users\HP\Dropbox\6.%20Semester\Bachelorarbeit\Bachelorarbeit_MAAß_bearbeitet17_041121.docx#_Toc86921739" w:anchor="_Toc86921739" w:history="1">
        <w:r>
          <w:rPr>
            <w:rStyle w:val="1108"/>
            <w:b/>
            <w:bCs/>
          </w:rPr>
          <w:t xml:space="preserve">Abbildung 3:</w:t>
        </w:r>
        <w:r>
          <w:rPr>
            <w:rStyle w:val="1108"/>
          </w:rPr>
          <w:tab/>
        </w:r>
        <w:r>
          <w:rPr>
            <w:rStyle w:val="1108"/>
          </w:rPr>
          <w:t xml:space="preserve">Vorhergesagte Werte für die Distanz mit der Interaktion zwischen dem Kennlernort und dem Jahr für die Frauen. Fehlerbereiche werden durch das 95 %-KI angegeben. (Quelle: pairfam, Welle 2-11)</w:t>
        </w:r>
        <w:r>
          <w:tab/>
        </w:r>
        <w:r>
          <w:fldChar w:fldCharType="begin"/>
        </w:r>
        <w:r>
          <w:instrText xml:space="preserve"> PAGEREF _Toc86921739 \h </w:instrText>
        </w:r>
        <w:r/>
        <w:r>
          <w:fldChar w:fldCharType="separate"/>
        </w:r>
        <w:r>
          <w:t xml:space="preserve">32</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5" w:tooltip="file:///C:\Users\HP\Dropbox\6.%20Semester\Bachelorarbeit\Bachelorarbeit_MAAß_bearbeitet17_041121.docx#_Toc86921740" w:anchor="_Toc86921740" w:history="1">
        <w:r>
          <w:rPr>
            <w:rStyle w:val="1108"/>
            <w:b/>
            <w:bCs/>
          </w:rPr>
          <w:t xml:space="preserve">Abbildung 4:</w:t>
        </w:r>
        <w:r>
          <w:rPr>
            <w:rStyle w:val="1108"/>
          </w:rPr>
          <w:tab/>
        </w:r>
        <w:r>
          <w:rPr>
            <w:rStyle w:val="1108"/>
          </w:rPr>
          <w:t xml:space="preserve">Vorhergesagte Werte für das Modell mit der Interaktion zwischen dem Kennlernort und dem Jahr für die Männer. Fehlerbereiche werden durch das 95 %-KI wiedergegeben. (Quelle: pairfam, Welle 2-11)</w:t>
        </w:r>
        <w:r>
          <w:tab/>
        </w:r>
        <w:r>
          <w:fldChar w:fldCharType="begin"/>
        </w:r>
        <w:r>
          <w:instrText xml:space="preserve"> PAGEREF _Toc86921740 \h </w:instrText>
        </w:r>
        <w:r/>
        <w:r>
          <w:fldChar w:fldCharType="separate"/>
        </w:r>
        <w:r>
          <w:t xml:space="preserve">33</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6" w:tooltip="file:///C:\Users\HP\Dropbox\6.%20Semester\Bachelorarbeit\Bachelorarbeit_MAAß_bearbeitet17_041121.docx#_Toc86921741" w:anchor="_Toc86921741" w:history="1">
        <w:r>
          <w:rPr>
            <w:rStyle w:val="1108"/>
            <w:b/>
            <w:bCs/>
          </w:rPr>
          <w:t xml:space="preserve">Abbildung 5:</w:t>
        </w:r>
        <w:r>
          <w:rPr>
            <w:rStyle w:val="1108"/>
          </w:rPr>
          <w:tab/>
        </w:r>
        <w:r>
          <w:rPr>
            <w:rStyle w:val="1108"/>
          </w:rPr>
          <w:t xml:space="preserve">Fixed-Effects-Modell für die Frauen unter Berücksichtigung der Kontrollvariablen (Jahr, Gemeindegröße, Bildungsniveau und einer Interaktion zwischen Kennlernort und Jahr). Fehlerbereiche werden durch das 95 %-KI angegeben. (Quelle: pairfam, Welle 2-11)</w:t>
        </w:r>
        <w:r>
          <w:tab/>
        </w:r>
        <w:r>
          <w:fldChar w:fldCharType="begin"/>
        </w:r>
        <w:r>
          <w:instrText xml:space="preserve"> PAGEREF _Toc86921741 \h </w:instrText>
        </w:r>
        <w:r/>
        <w:r>
          <w:fldChar w:fldCharType="separate"/>
        </w:r>
        <w:r>
          <w:t xml:space="preserve">35</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7" w:tooltip="file:///C:\Users\HP\Dropbox\6.%20Semester\Bachelorarbeit\Bachelorarbeit_MAAß_bearbeitet17_041121.docx#_Toc86921742" w:anchor="_Toc86921742" w:history="1">
        <w:r>
          <w:rPr>
            <w:rStyle w:val="1108"/>
            <w:b/>
            <w:bCs/>
          </w:rPr>
          <w:t xml:space="preserve">Abbildung 6:</w:t>
        </w:r>
        <w:r>
          <w:rPr>
            <w:rStyle w:val="1108"/>
          </w:rPr>
          <w:tab/>
        </w:r>
        <w:r>
          <w:rPr>
            <w:rStyle w:val="1108"/>
          </w:rPr>
          <w:t xml:space="preserve">Fixed-Ef</w:t>
        </w:r>
        <w:r>
          <w:rPr>
            <w:rStyle w:val="1108"/>
          </w:rPr>
          <w:t xml:space="preserve">fects-Modell für die Männer unter Berücksichtigung der Kontrollvariablen (Kennlernort, Jahr, Wohnortgröße, Bildungsniveau und einer Interaktion zwischen Kennlernort und Jahr). Fehlerbereiche werden durch das 95 %-KI angegeben. (Quelle: pairfam, Welle 2-11)</w:t>
        </w:r>
        <w:r>
          <w:tab/>
        </w:r>
        <w:r>
          <w:fldChar w:fldCharType="begin"/>
        </w:r>
        <w:r>
          <w:instrText xml:space="preserve"> PAGEREF _Toc86921742 \h </w:instrText>
        </w:r>
        <w:r/>
        <w:r>
          <w:fldChar w:fldCharType="separate"/>
        </w:r>
        <w:r>
          <w:t xml:space="preserve">37</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560" w:left="1560"/>
        <w:jc w:val="both"/>
        <w:rPr>
          <w:rFonts w:asciiTheme="minorHAnsi" w:hAnsiTheme="minorHAnsi" w:eastAsiaTheme="minorEastAsia" w:cstheme="minorBidi"/>
          <w:sz w:val="22"/>
          <w:szCs w:val="22"/>
          <w:lang w:eastAsia="de-DE"/>
        </w:rPr>
      </w:pPr>
      <w:r/>
      <w:hyperlink r:id="rId28" w:tooltip="file:///C:\Users\HP\Dropbox\6.%20Semester\Bachelorarbeit\Bachelorarbeit_MAAß_bearbeitet17_041121.docx#_Toc86921743" w:anchor="_Toc86921743" w:history="1">
        <w:r>
          <w:rPr>
            <w:rStyle w:val="1108"/>
            <w:b/>
            <w:bCs/>
          </w:rPr>
          <w:t xml:space="preserve">Abbildung 7:</w:t>
        </w:r>
        <w:r>
          <w:rPr>
            <w:rStyle w:val="1108"/>
          </w:rPr>
          <w:tab/>
        </w:r>
        <w:r>
          <w:rPr>
            <w:rStyle w:val="1108"/>
          </w:rPr>
          <w:t xml:space="preserve">Vergleich der Distanz Mittelwerte zwischen dem Offline- und Online-Begegnungskontext (Quelle: pairfam, Welle 2-11, eigene Darstellung)</w:t>
        </w:r>
        <w:r>
          <w:tab/>
        </w:r>
        <w:r>
          <w:fldChar w:fldCharType="begin"/>
        </w:r>
        <w:r>
          <w:instrText xml:space="preserve"> PAGEREF _Toc86921743 \h </w:instrText>
        </w:r>
        <w:r/>
        <w:r>
          <w:fldChar w:fldCharType="separate"/>
        </w:r>
        <w:r>
          <w:t xml:space="preserve">46</w:t>
        </w:r>
        <w:r>
          <w:fldChar w:fldCharType="end"/>
        </w:r>
      </w:hyperlink>
      <w:r/>
      <w:r>
        <w:rPr>
          <w:rFonts w:asciiTheme="minorHAnsi" w:hAnsiTheme="minorHAnsi" w:eastAsiaTheme="minorEastAsia" w:cstheme="minorBidi"/>
          <w:sz w:val="22"/>
          <w:szCs w:val="22"/>
          <w:lang w:eastAsia="de-DE"/>
        </w:rPr>
      </w:r>
    </w:p>
    <w:p>
      <w:pPr>
        <w:pBdr/>
        <w:spacing w:after="240"/>
        <w:ind w:hanging="1560" w:left="1560"/>
        <w:jc w:val="both"/>
        <w:rPr/>
      </w:pPr>
      <w:r>
        <w:fldChar w:fldCharType="end"/>
      </w:r>
      <w:r/>
    </w:p>
    <w:p>
      <w:pPr>
        <w:pBdr/>
        <w:spacing/>
        <w:ind/>
        <w:jc w:val="both"/>
        <w:rPr/>
      </w:pPr>
      <w:r/>
      <w:r/>
    </w:p>
    <w:p>
      <w:pPr>
        <w:pStyle w:val="1092"/>
        <w:pBdr/>
        <w:spacing w:after="240" w:before="0" w:line="360" w:lineRule="auto"/>
        <w:ind/>
        <w:jc w:val="both"/>
        <w:rPr>
          <w:rFonts w:ascii="Times New Roman" w:hAnsi="Times New Roman" w:cs="Times New Roman"/>
          <w:b/>
          <w:bCs/>
          <w:color w:val="auto"/>
        </w:rPr>
      </w:pPr>
      <w:r/>
      <w:bookmarkStart w:id="12" w:name="_Toc73557648"/>
      <w:r/>
      <w:bookmarkStart w:id="13" w:name="_Toc73568387"/>
      <w:r/>
      <w:bookmarkStart w:id="14" w:name="_Toc85823679"/>
      <w:r/>
      <w:bookmarkStart w:id="15" w:name="_Toc86077540"/>
      <w:r/>
      <w:bookmarkStart w:id="16" w:name="_Toc86090002"/>
      <w:r>
        <w:rPr>
          <w:rFonts w:ascii="Times New Roman" w:hAnsi="Times New Roman" w:cs="Times New Roman"/>
          <w:b/>
          <w:bCs/>
          <w:color w:val="auto"/>
        </w:rPr>
        <w:br w:type="page" w:clear="all"/>
      </w:r>
      <w:r>
        <w:rPr>
          <w:rFonts w:ascii="Times New Roman" w:hAnsi="Times New Roman" w:cs="Times New Roman"/>
          <w:b/>
          <w:bCs/>
          <w:color w:val="auto"/>
        </w:rPr>
      </w:r>
    </w:p>
    <w:p>
      <w:pPr>
        <w:pStyle w:val="1092"/>
        <w:pBdr/>
        <w:spacing w:after="240" w:before="0" w:line="360" w:lineRule="auto"/>
        <w:ind/>
        <w:jc w:val="both"/>
        <w:rPr>
          <w:rFonts w:ascii="Times New Roman" w:hAnsi="Times New Roman" w:cs="Times New Roman"/>
          <w:b/>
          <w:bCs/>
          <w:color w:val="auto"/>
        </w:rPr>
      </w:pPr>
      <w:r/>
      <w:bookmarkStart w:id="17" w:name="_Toc86691120"/>
      <w:r/>
      <w:bookmarkStart w:id="18" w:name="_Toc86691162"/>
      <w:r/>
      <w:bookmarkStart w:id="19" w:name="_Toc86918744"/>
      <w:r>
        <w:rPr>
          <w:rFonts w:ascii="Times New Roman" w:hAnsi="Times New Roman" w:cs="Times New Roman"/>
          <w:b/>
          <w:bCs/>
          <w:color w:val="auto"/>
        </w:rPr>
        <w:t xml:space="preserve">Tabellenverzeichnis</w:t>
      </w:r>
      <w:bookmarkEnd w:id="12"/>
      <w:r/>
      <w:bookmarkEnd w:id="13"/>
      <w:r/>
      <w:bookmarkEnd w:id="14"/>
      <w:r/>
      <w:bookmarkEnd w:id="15"/>
      <w:r/>
      <w:bookmarkEnd w:id="16"/>
      <w:r/>
      <w:bookmarkEnd w:id="17"/>
      <w:r/>
      <w:bookmarkEnd w:id="18"/>
      <w:r/>
      <w:bookmarkEnd w:id="19"/>
      <w:r/>
      <w:r>
        <w:rPr>
          <w:rFonts w:ascii="Times New Roman" w:hAnsi="Times New Roman" w:cs="Times New Roman"/>
          <w:b/>
          <w:bCs/>
          <w:color w:val="auto"/>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fldChar w:fldCharType="begin"/>
      </w:r>
      <w:r>
        <w:instrText xml:space="preserve"> TOC \h \z \c "Tabelle" </w:instrText>
      </w:r>
      <w:r>
        <w:fldChar w:fldCharType="separate"/>
      </w:r>
      <w:hyperlink w:tooltip="#_Toc86919236" w:anchor="_Toc86919236" w:history="1">
        <w:r>
          <w:rPr>
            <w:rStyle w:val="1108"/>
            <w:b/>
          </w:rPr>
          <w:t xml:space="preserve">Tabelle 1:</w:t>
        </w:r>
        <w:r>
          <w:rPr>
            <w:rStyle w:val="1108"/>
          </w:rPr>
          <w:t xml:space="preserve"> Gesamtstichprobenbeschreibung der kategorialen Variablen</w:t>
        </w:r>
        <w:r>
          <w:tab/>
        </w:r>
        <w:r>
          <w:fldChar w:fldCharType="begin"/>
        </w:r>
        <w:r>
          <w:instrText xml:space="preserve"> PAGEREF _Toc86919236 \h </w:instrText>
        </w:r>
        <w:r/>
        <w:r>
          <w:fldChar w:fldCharType="separate"/>
        </w:r>
        <w:r>
          <w:t xml:space="preserve">22</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37" w:anchor="_Toc86919237" w:history="1">
        <w:r>
          <w:rPr>
            <w:rStyle w:val="1108"/>
            <w:b/>
          </w:rPr>
          <w:t xml:space="preserve">Tabelle 2:</w:t>
        </w:r>
        <w:r>
          <w:rPr>
            <w:rStyle w:val="1108"/>
          </w:rPr>
          <w:t xml:space="preserve"> Zeitliche Distanzen für den Online- und Offline-Begegnungskontext</w:t>
        </w:r>
        <w:r>
          <w:tab/>
        </w:r>
        <w:r>
          <w:fldChar w:fldCharType="begin"/>
        </w:r>
        <w:r>
          <w:instrText xml:space="preserve"> PAGEREF _Toc86919237 \h </w:instrText>
        </w:r>
        <w:r/>
        <w:r>
          <w:fldChar w:fldCharType="separate"/>
        </w:r>
        <w:r>
          <w:t xml:space="preserve">27</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38" w:anchor="_Toc86919238" w:history="1">
        <w:r>
          <w:rPr>
            <w:rStyle w:val="1108"/>
            <w:b/>
          </w:rPr>
          <w:t xml:space="preserve">Tabelle 3:</w:t>
        </w:r>
        <w:r>
          <w:rPr>
            <w:rStyle w:val="1108"/>
          </w:rPr>
          <w:t xml:space="preserve"> Zeitliche Distanzen nach Wohnortgröße</w:t>
        </w:r>
        <w:r>
          <w:tab/>
        </w:r>
        <w:r>
          <w:fldChar w:fldCharType="begin"/>
        </w:r>
        <w:r>
          <w:instrText xml:space="preserve"> PAGEREF _Toc86919238 \h </w:instrText>
        </w:r>
        <w:r/>
        <w:r>
          <w:fldChar w:fldCharType="separate"/>
        </w:r>
        <w:r>
          <w:t xml:space="preserve">29</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39" w:anchor="_Toc86919239" w:history="1">
        <w:r>
          <w:rPr>
            <w:rStyle w:val="1108"/>
            <w:b/>
          </w:rPr>
          <w:t xml:space="preserve">Tabelle 4:</w:t>
        </w:r>
        <w:r>
          <w:rPr>
            <w:rStyle w:val="1108"/>
          </w:rPr>
          <w:t xml:space="preserve"> Zeitliche Distanzen nach Bildungsniveau</w:t>
        </w:r>
        <w:r>
          <w:tab/>
        </w:r>
        <w:r>
          <w:fldChar w:fldCharType="begin"/>
        </w:r>
        <w:r>
          <w:instrText xml:space="preserve"> PAGEREF _Toc86919239 \h </w:instrText>
        </w:r>
        <w:r/>
        <w:r>
          <w:fldChar w:fldCharType="separate"/>
        </w:r>
        <w:r>
          <w:t xml:space="preserve">30</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134" w:left="1134"/>
        <w:rPr>
          <w:rFonts w:asciiTheme="minorHAnsi" w:hAnsiTheme="minorHAnsi" w:eastAsiaTheme="minorEastAsia" w:cstheme="minorBidi"/>
          <w:sz w:val="22"/>
          <w:szCs w:val="22"/>
          <w:lang w:eastAsia="de-DE"/>
        </w:rPr>
      </w:pPr>
      <w:r/>
      <w:hyperlink w:tooltip="#_Toc86919240" w:anchor="_Toc86919240" w:history="1">
        <w:r>
          <w:rPr>
            <w:rStyle w:val="1108"/>
            <w:b/>
          </w:rPr>
          <w:t xml:space="preserve">Tabelle 5:</w:t>
        </w:r>
        <w:r>
          <w:rPr>
            <w:rStyle w:val="1108"/>
          </w:rPr>
          <w:t xml:space="preserve"> Entwicklung der relativen und absoluten Häufigkeiten der neu geschlossenen Partnerschaften</w:t>
        </w:r>
        <w:r>
          <w:tab/>
        </w:r>
        <w:r>
          <w:fldChar w:fldCharType="begin"/>
        </w:r>
        <w:r>
          <w:instrText xml:space="preserve"> PAGEREF _Toc86919240 \h </w:instrText>
        </w:r>
        <w:r/>
        <w:r>
          <w:fldChar w:fldCharType="separate"/>
        </w:r>
        <w:r>
          <w:t xml:space="preserve">46</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1" w:anchor="_Toc86919241" w:history="1">
        <w:r>
          <w:rPr>
            <w:rStyle w:val="1108"/>
            <w:b/>
          </w:rPr>
          <w:t xml:space="preserve">Tabelle 6:</w:t>
        </w:r>
        <w:r>
          <w:rPr>
            <w:rStyle w:val="1108"/>
          </w:rPr>
          <w:t xml:space="preserve"> Ergebnis des zweiseitigen t-Tests</w:t>
        </w:r>
        <w:r>
          <w:tab/>
        </w:r>
        <w:r>
          <w:fldChar w:fldCharType="begin"/>
        </w:r>
        <w:r>
          <w:instrText xml:space="preserve"> PAGEREF _Toc86919241 \h </w:instrText>
        </w:r>
        <w:r/>
        <w:r>
          <w:fldChar w:fldCharType="separate"/>
        </w:r>
        <w:r>
          <w:t xml:space="preserve">47</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2" w:anchor="_Toc86919242" w:history="1">
        <w:r>
          <w:rPr>
            <w:rStyle w:val="1108"/>
            <w:b/>
          </w:rPr>
          <w:t xml:space="preserve">Tabelle 7:</w:t>
        </w:r>
        <w:r>
          <w:rPr>
            <w:rStyle w:val="1108"/>
          </w:rPr>
          <w:t xml:space="preserve"> Entwicklung der zeitlichen Distanzen zum Partner</w:t>
        </w:r>
        <w:r>
          <w:tab/>
        </w:r>
        <w:r>
          <w:fldChar w:fldCharType="begin"/>
        </w:r>
        <w:r>
          <w:instrText xml:space="preserve"> PAGEREF _Toc86919242 \h </w:instrText>
        </w:r>
        <w:r/>
        <w:r>
          <w:fldChar w:fldCharType="separate"/>
        </w:r>
        <w:r>
          <w:t xml:space="preserve">47</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3" w:anchor="_Toc86919243" w:history="1">
        <w:r>
          <w:rPr>
            <w:rStyle w:val="1108"/>
            <w:b/>
          </w:rPr>
          <w:t xml:space="preserve">Tabelle 8: </w:t>
        </w:r>
        <w:r>
          <w:rPr>
            <w:rStyle w:val="1108"/>
          </w:rPr>
          <w:t xml:space="preserve">Entwicklung der zeitlichen Distanzen zum Partner nach Wohnortgröße</w:t>
        </w:r>
        <w:r>
          <w:tab/>
        </w:r>
        <w:r>
          <w:fldChar w:fldCharType="begin"/>
        </w:r>
        <w:r>
          <w:instrText xml:space="preserve"> PAGEREF _Toc86919243 \h </w:instrText>
        </w:r>
        <w:r/>
        <w:r>
          <w:fldChar w:fldCharType="separate"/>
        </w:r>
        <w:r>
          <w:t xml:space="preserve">47</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4" w:anchor="_Toc86919244" w:history="1">
        <w:r>
          <w:rPr>
            <w:rStyle w:val="1108"/>
            <w:b/>
          </w:rPr>
          <w:t xml:space="preserve">Tabelle 9: </w:t>
        </w:r>
        <w:r>
          <w:rPr>
            <w:rStyle w:val="1108"/>
          </w:rPr>
          <w:t xml:space="preserve">Entwicklung der zeitlichen Distanzen zum Partner nach Bildungsniveau</w:t>
        </w:r>
        <w:r>
          <w:tab/>
        </w:r>
        <w:r>
          <w:fldChar w:fldCharType="begin"/>
        </w:r>
        <w:r>
          <w:instrText xml:space="preserve"> PAGEREF _Toc86919244 \h </w:instrText>
        </w:r>
        <w:r/>
        <w:r>
          <w:fldChar w:fldCharType="separate"/>
        </w:r>
        <w:r>
          <w:t xml:space="preserve">48</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5" w:anchor="_Toc86919245" w:history="1">
        <w:r>
          <w:rPr>
            <w:rStyle w:val="1108"/>
            <w:b/>
          </w:rPr>
          <w:t xml:space="preserve">Tabelle 10:</w:t>
        </w:r>
        <w:r>
          <w:rPr>
            <w:rStyle w:val="1108"/>
          </w:rPr>
          <w:t xml:space="preserve"> OLS-Regressionsergebnisse der Modelle für die Frauen</w:t>
        </w:r>
        <w:r>
          <w:tab/>
        </w:r>
        <w:r>
          <w:fldChar w:fldCharType="begin"/>
        </w:r>
        <w:r>
          <w:instrText xml:space="preserve"> PAGEREF _Toc86919245 \h </w:instrText>
        </w:r>
        <w:r/>
        <w:r>
          <w:fldChar w:fldCharType="separate"/>
        </w:r>
        <w:r>
          <w:t xml:space="preserve">49</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6" w:anchor="_Toc86919246" w:history="1">
        <w:r>
          <w:rPr>
            <w:rStyle w:val="1108"/>
            <w:b/>
            <w:bCs/>
          </w:rPr>
          <w:t xml:space="preserve">Tabelle 11:</w:t>
        </w:r>
        <w:r>
          <w:rPr>
            <w:rStyle w:val="1108"/>
          </w:rPr>
          <w:t xml:space="preserve"> OLS-Regressionsergebnisse der Modelle für die Männer</w:t>
        </w:r>
        <w:r>
          <w:tab/>
        </w:r>
        <w:r>
          <w:fldChar w:fldCharType="begin"/>
        </w:r>
        <w:r>
          <w:instrText xml:space="preserve"> PAGEREF _Toc86919246 \h </w:instrText>
        </w:r>
        <w:r/>
        <w:r>
          <w:fldChar w:fldCharType="separate"/>
        </w:r>
        <w:r>
          <w:t xml:space="preserve">50</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7" w:anchor="_Toc86919247" w:history="1">
        <w:r>
          <w:rPr>
            <w:rStyle w:val="1108"/>
            <w:b/>
          </w:rPr>
          <w:t xml:space="preserve">Tabelle 12:</w:t>
        </w:r>
        <w:r>
          <w:rPr>
            <w:rStyle w:val="1108"/>
          </w:rPr>
          <w:t xml:space="preserve"> Beobachtete Häufigkeiten der Paarbildung der Frauen</w:t>
        </w:r>
        <w:r>
          <w:tab/>
        </w:r>
        <w:r>
          <w:fldChar w:fldCharType="begin"/>
        </w:r>
        <w:r>
          <w:instrText xml:space="preserve"> PAGEREF _Toc86919247 \h </w:instrText>
        </w:r>
        <w:r/>
        <w:r>
          <w:fldChar w:fldCharType="separate"/>
        </w:r>
        <w:r>
          <w:t xml:space="preserve">50</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rPr>
          <w:rFonts w:asciiTheme="minorHAnsi" w:hAnsiTheme="minorHAnsi" w:eastAsiaTheme="minorEastAsia" w:cstheme="minorBidi"/>
          <w:sz w:val="22"/>
          <w:szCs w:val="22"/>
          <w:lang w:eastAsia="de-DE"/>
        </w:rPr>
      </w:pPr>
      <w:r/>
      <w:hyperlink w:tooltip="#_Toc86919248" w:anchor="_Toc86919248" w:history="1">
        <w:r>
          <w:rPr>
            <w:rStyle w:val="1108"/>
            <w:b/>
          </w:rPr>
          <w:t xml:space="preserve">Tabelle 13:</w:t>
        </w:r>
        <w:r>
          <w:rPr>
            <w:rStyle w:val="1108"/>
          </w:rPr>
          <w:t xml:space="preserve"> Beobachtete Häufigkeiten der Paarbildung der Männer</w:t>
        </w:r>
        <w:r>
          <w:tab/>
        </w:r>
        <w:r>
          <w:fldChar w:fldCharType="begin"/>
        </w:r>
        <w:r>
          <w:instrText xml:space="preserve"> PAGEREF _Toc86919248 \h </w:instrText>
        </w:r>
        <w:r/>
        <w:r>
          <w:fldChar w:fldCharType="separate"/>
        </w:r>
        <w:r>
          <w:t xml:space="preserve">50</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134" w:left="1134"/>
        <w:rPr>
          <w:rFonts w:asciiTheme="minorHAnsi" w:hAnsiTheme="minorHAnsi" w:eastAsiaTheme="minorEastAsia" w:cstheme="minorBidi"/>
          <w:sz w:val="22"/>
          <w:szCs w:val="22"/>
          <w:lang w:eastAsia="de-DE"/>
        </w:rPr>
      </w:pPr>
      <w:r/>
      <w:hyperlink w:tooltip="#_Toc86919249" w:anchor="_Toc86919249" w:history="1">
        <w:r>
          <w:rPr>
            <w:rStyle w:val="1108"/>
            <w:b/>
          </w:rPr>
          <w:t xml:space="preserve">Tabelle 14:</w:t>
        </w:r>
        <w:r>
          <w:rPr>
            <w:rStyle w:val="1108"/>
          </w:rPr>
          <w:t xml:space="preserve"> Regressionstabelle der vollständigen OLS-Regression und des Fixed-Effects-Modells für die Frauen</w:t>
        </w:r>
        <w:r>
          <w:tab/>
        </w:r>
        <w:r>
          <w:fldChar w:fldCharType="begin"/>
        </w:r>
        <w:r>
          <w:instrText xml:space="preserve"> PAGEREF _Toc86919249 \h </w:instrText>
        </w:r>
        <w:r/>
        <w:r>
          <w:fldChar w:fldCharType="separate"/>
        </w:r>
        <w:r>
          <w:t xml:space="preserve">51</w:t>
        </w:r>
        <w:r>
          <w:fldChar w:fldCharType="end"/>
        </w:r>
      </w:hyperlink>
      <w:r/>
      <w:r>
        <w:rPr>
          <w:rFonts w:asciiTheme="minorHAnsi" w:hAnsiTheme="minorHAnsi" w:eastAsiaTheme="minorEastAsia" w:cstheme="minorBidi"/>
          <w:sz w:val="22"/>
          <w:szCs w:val="22"/>
          <w:lang w:eastAsia="de-DE"/>
        </w:rPr>
      </w:r>
    </w:p>
    <w:p>
      <w:pPr>
        <w:pStyle w:val="1233"/>
        <w:pBdr/>
        <w:tabs>
          <w:tab w:val="right" w:leader="dot" w:pos="8777"/>
        </w:tabs>
        <w:spacing w:after="240" w:before="240" w:line="276" w:lineRule="auto"/>
        <w:ind w:hanging="1134" w:left="1134"/>
        <w:rPr>
          <w:rFonts w:asciiTheme="minorHAnsi" w:hAnsiTheme="minorHAnsi" w:eastAsiaTheme="minorEastAsia" w:cstheme="minorBidi"/>
          <w:sz w:val="22"/>
          <w:szCs w:val="22"/>
          <w:lang w:eastAsia="de-DE"/>
        </w:rPr>
      </w:pPr>
      <w:r/>
      <w:hyperlink w:tooltip="#_Toc86919250" w:anchor="_Toc86919250" w:history="1">
        <w:r>
          <w:rPr>
            <w:rStyle w:val="1108"/>
            <w:b/>
          </w:rPr>
          <w:t xml:space="preserve">Tabelle 15:</w:t>
        </w:r>
        <w:r>
          <w:rPr>
            <w:rStyle w:val="1108"/>
          </w:rPr>
          <w:t xml:space="preserve"> Regressionstabelle der vollständigen OLS-Regression und des Fixed-Effects-Modells für die Männer</w:t>
        </w:r>
        <w:r>
          <w:tab/>
        </w:r>
        <w:r>
          <w:fldChar w:fldCharType="begin"/>
        </w:r>
        <w:r>
          <w:instrText xml:space="preserve"> PAGEREF _Toc86919250 \h </w:instrText>
        </w:r>
        <w:r/>
        <w:r>
          <w:fldChar w:fldCharType="separate"/>
        </w:r>
        <w:r>
          <w:t xml:space="preserve">52</w:t>
        </w:r>
        <w:r>
          <w:fldChar w:fldCharType="end"/>
        </w:r>
      </w:hyperlink>
      <w:r/>
      <w:r>
        <w:rPr>
          <w:rFonts w:asciiTheme="minorHAnsi" w:hAnsiTheme="minorHAnsi" w:eastAsiaTheme="minorEastAsia" w:cstheme="minorBidi"/>
          <w:sz w:val="22"/>
          <w:szCs w:val="22"/>
          <w:lang w:eastAsia="de-DE"/>
        </w:rPr>
      </w:r>
    </w:p>
    <w:p>
      <w:pPr>
        <w:pBdr/>
        <w:spacing w:after="240" w:line="360" w:lineRule="auto"/>
        <w:ind w:hanging="1134" w:left="1134"/>
        <w:jc w:val="both"/>
        <w:rPr/>
        <w:sectPr>
          <w:footerReference w:type="default" r:id="rId18"/>
          <w:footnotePr/>
          <w:endnotePr/>
          <w:type w:val="nextPage"/>
          <w:pgSz w:h="16838" w:orient="landscape" w:w="11906"/>
          <w:pgMar w:top="1418" w:right="1418" w:bottom="1134" w:left="1701" w:header="624" w:footer="680" w:gutter="0"/>
          <w:pgNumType w:start="1"/>
          <w:cols w:num="1" w:sep="0" w:space="708" w:equalWidth="1"/>
        </w:sectPr>
      </w:pPr>
      <w:r>
        <w:fldChar w:fldCharType="end"/>
      </w:r>
      <w:bookmarkStart w:id="20" w:name="_Toc73557650"/>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21" w:name="_Toc73568389"/>
      <w:r/>
      <w:bookmarkStart w:id="22" w:name="_Ref76923185"/>
      <w:r/>
      <w:bookmarkStart w:id="23" w:name="_Toc85823680"/>
      <w:r/>
      <w:bookmarkStart w:id="24" w:name="_Toc86077541"/>
      <w:r/>
      <w:bookmarkStart w:id="25" w:name="_Toc86090003"/>
      <w:r/>
      <w:bookmarkStart w:id="26" w:name="_Toc86691121"/>
      <w:r/>
      <w:bookmarkStart w:id="27" w:name="_Toc86691163"/>
      <w:r/>
      <w:bookmarkStart w:id="28" w:name="_Toc86918745"/>
      <w:r>
        <w:rPr>
          <w:rFonts w:ascii="Times New Roman" w:hAnsi="Times New Roman" w:cs="Times New Roman"/>
          <w:b/>
          <w:bCs/>
          <w:color w:val="auto"/>
        </w:rPr>
        <w:t xml:space="preserve">E</w:t>
      </w:r>
      <w:r>
        <w:rPr>
          <w:rFonts w:ascii="Times New Roman" w:hAnsi="Times New Roman" w:cs="Times New Roman"/>
          <w:b/>
          <w:bCs/>
          <w:color w:val="auto"/>
        </w:rPr>
        <w:t xml:space="preserve">inleitung</w:t>
      </w:r>
      <w:bookmarkEnd w:id="20"/>
      <w:r/>
      <w:bookmarkEnd w:id="21"/>
      <w:r/>
      <w:bookmarkEnd w:id="22"/>
      <w:r/>
      <w:bookmarkEnd w:id="23"/>
      <w:r/>
      <w:bookmarkEnd w:id="24"/>
      <w:r/>
      <w:bookmarkEnd w:id="25"/>
      <w:r/>
      <w:bookmarkEnd w:id="26"/>
      <w:r/>
      <w:bookmarkEnd w:id="27"/>
      <w:r/>
      <w:bookmarkEnd w:id="28"/>
      <w:r/>
      <w:r>
        <w:rPr>
          <w:rFonts w:ascii="Times New Roman" w:hAnsi="Times New Roman" w:cs="Times New Roman"/>
          <w:b/>
          <w:bCs/>
          <w:color w:val="auto"/>
        </w:rPr>
      </w:r>
    </w:p>
    <w:p>
      <w:pPr>
        <w:pBdr/>
        <w:spacing w:after="240" w:line="360" w:lineRule="auto"/>
        <w:ind/>
        <w:jc w:val="both"/>
        <w:rPr/>
      </w:pPr>
      <w:r>
        <w:t xml:space="preserve">Das Internet hat in den</w:t>
      </w:r>
      <w:r>
        <w:t xml:space="preserve"> letzten</w:t>
      </w:r>
      <w:r>
        <w:t xml:space="preserve"> </w:t>
      </w:r>
      <w:r>
        <w:t xml:space="preserve">zwei </w:t>
      </w:r>
      <w:r>
        <w:t xml:space="preserve">Jahr</w:t>
      </w:r>
      <w:r>
        <w:t xml:space="preserve">zehnt</w:t>
      </w:r>
      <w:r>
        <w:t xml:space="preserve">en das Datingverhalten zunehmend verändert</w:t>
      </w:r>
      <w:r>
        <w:t xml:space="preserve"> (</w:t>
      </w:r>
      <w:sdt>
        <w:sdtPr>
          <w:alias w:val="To edit, see citavi.com/edit"/>
          <w15:appearance w15:val="boundingBox"/>
          <w:id w:val="-1177495531"/>
          <w:placeholder>
            <w:docPart w:val="DefaultPlaceholder_-1854013440"/>
          </w:placeholder>
          <w:tag w:val="CitaviPlaceholder#581753a4-e547-436f-8341-55d35fb4e709"/>
          <w:rPr/>
        </w:sdtPr>
        <w:sdtContent>
          <w:r>
            <w:t xml:space="preserve">vgl. </w:t>
          </w:r>
          <w:r>
            <w:fldChar w:fldCharType="begin"/>
          </w:r>
          <w:r>
            <w:instrText xml:space="preserve">ADDIN CitaviPlaceholder{eyIkaWQiOiIxIiwiJHR5cGUiOiJTd2lzc0FjYWRlbWljLkNpdGF2aS5Da</w:instrText>
          </w:r>
          <w:r>
            <w:instrText xml:space="preserve">XRhdGlvbnMuV29yZFBsYWNlaG9sZGVyLCBTd2lzc0FjYWRlbWljLkNpdGF2aSIsIkVudHJpZXMiOlt7IiRpZCI6IjIiLCIkdHlwZSI6IlN3aXNzQWNhZGVtaWMuQ2l0YXZpLkNpdGF0aW9ucy5Xb3JkUGxhY2Vob2xkZXJFbnRyeSwgU3dpc3NBY2FkZW1pYy5DaXRhdmkiLCJJZCI6IjY3NWE3MWY1LTE4YjctNGVhMC1hY2U0LTRmZWFhYzI0Y</w:instrText>
          </w:r>
          <w:r>
            <w:instrText xml:space="preserve">zcyYSIsIlJhbmdlTGVuZ3RoIjoxOCwiUmVmZXJlbmNlSWQiOiIwNDQzZWM0NS1kYmQwLTQ3ODAtYmVhMS1lMjE3NDE3MDVlNmUiLCJOb1BhciI6dHJ1ZSwiUmVmZXJlbmNlIjp7IiRpZCI6IjMiLCIkdHlwZSI6IlN3aXNzQWNhZGVtaWMuQ2l0YXZpLlJlZmVyZW5jZSwgU3dpc3NBY2FkZW1pYy5DaXRhdmkiLCJBYnN0cmFjdENvbXBsZXhpd</w:instrText>
          </w:r>
          <w:r>
            <w:instrText xml:space="preserve">HkiOjAsIkFic3RyYWN0U291cmNlVGV4dEZvcm1hdCI6MCwiQXV0aG9ycyI6W3siJGlkIjoiNCIsIiR0eXBlIjoiU3dpc3NBY2FkZW1pYy5DaXRhdmkuUGVyc29uLCBTd2lzc0FjYWRlbWljLkNpdGF2aSIsIkZpcnN0TmFtZSI6IkVsaSIsIkxhc3ROYW1lIjoiRmlua2VsIiwiTWlkZGxlTmFtZSI6IkouIiwiUHJvdGVjdGVkIjpmYWxzZSwiU</w:instrText>
          </w:r>
          <w:r>
            <w:instrText xml:space="preserve">2V4IjoyLCJDcmVhdGVkQnkiOiJfTGVlbmEgTWFhw58iLCJDcmVhdGVkT24iOiIyMDIxLTA1LTExVDEzOjI3OjA4IiwiTW9kaWZpZWRCeSI6Il9MZWVuYSBNYWHDnyIsIklkIjoiY2EwNGVhOWEtMDhmZS00ZTUyLThjZjItZWY1NmFiM2Q2MmM1IiwiTW9kaWZpZWRPbiI6IjIwMjEtMDUtMTFUMTM6Mjc6MDgiLCJQcm9qZWN0Ijp7IiRpZCI6I</w:instrText>
          </w:r>
          <w:r>
            <w:instrText xml:space="preserve">jUiLCIkdHlwZSI6IlN3aXNzQWNhZGVtaWMuQ2l0YXZpLlByb2plY3QsIFN3aXNzQWNhZGVtaWMuQ2l0YXZpIn19LHsiJGlkIjoiNiIsIiR0eXBlIjoiU3dpc3NBY2FkZW1pYy5DaXRhdmkuUGVyc29uLCBTd2lzc0FjYWRlbWljLkNpdGF2aSIsIkZpcnN0TmFtZSI6IlBhdWwiLCJMYXN0TmFtZSI6IkVhc3R3aWNrIiwiTWlkZGxlTmFtZSI6I</w:instrText>
          </w:r>
          <w:r>
            <w:instrText xml:space="preserve">lcuIiwiUHJvdGVjdGVkIjpmYWxzZSwiU2V4IjoyLCJDcmVhdGVkQnkiOiJfTGVlbmEgTWFhw58iLCJDcmVhdGVkT24iOiIyMDIxLTA1LTExVDEzOjI3OjA4IiwiTW9kaWZpZWRCeSI6Il9MZWVuYSBNYWHDnyIsIklkIjoiYjUwNTkzN2QtMGQyYy00ZDA4LTkyMzYtZDZkMDEwY2ZiZjI2IiwiTW9kaWZpZWRPbiI6IjIwMjEtMDUtMTFUMTM6M</w:instrText>
          </w:r>
          <w:r>
            <w:instrText xml:space="preserve">jc6MDgiLCJQcm9qZWN0Ijp7IiRyZWYiOiI1In19LHsiJGlkIjoiNyIsIiR0eXBlIjoiU3dpc3NBY2FkZW1pYy5DaXRhdmkuUGVyc29uLCBTd2lzc0FjYWRlbWljLkNpdGF2aSIsIkZpcnN0TmFtZSI6IkJlbmphbWluIiwiTGFzdE5hbWUiOiJLYXJuZXkiLCJNaWRkbGVOYW1lIjoiUi4iLCJQcm90ZWN0ZWQiOmZhbHNlLCJTZXgiOjIsIkNyZ</w:instrText>
          </w:r>
          <w:r>
            <w:instrText xml:space="preserve">WF0ZWRCeSI6Il9MZWVuYSBNYWHDnyIsIkNyZWF0ZWRPbiI6IjIwMjEtMDUtMTFUMTM6Mjc6MDgiLCJNb2RpZmllZEJ5IjoiX0xlZW5hIE1hYcOfIiwiSWQiOiIxNmM4YjJkZC1mNmU4LTRlZmMtOWU3Yi03NjgxNmY0N2RhMDYiLCJNb2RpZmllZE9uIjoiMjAyMS0wNS0xMVQxMzoyNzowOCIsIlByb2plY3QiOnsiJHJlZiI6IjUifX0seyIka</w:instrText>
          </w:r>
          <w:r>
            <w:instrText xml:space="preserve">WQiOiI4IiwiJHR5cGUiOiJTd2lzc0FjYWRlbWljLkNpdGF2aS5QZXJzb24sIFN3aXNzQWNhZGVtaWMuQ2l0YXZpIiwiRmlyc3ROYW1lIjoiSGFycnkiLCJMYXN0TmFtZSI6IlJlaXMiLCJNaWRkbGVOYW1lIjoiVC4iLCJQcm90ZWN0ZWQiOmZhbHNlLCJTZXgiOjIsIkNyZWF0ZWRCeSI6Il9MZWVuYSBNYWHDnyIsIkNyZWF0ZWRPbiI6IjIwM</w:instrText>
          </w:r>
          <w:r>
            <w:instrText xml:space="preserve">jEtMDUtMTFUMTM6Mjc6MDgiLCJNb2RpZmllZEJ5IjoiX0xlZW5hIE1hYcOfIiwiSWQiOiJhOTE0MDdjYy00ZThjLTQ3MGEtODYyNC02OGY3YzM5N2JlNzgiLCJNb2RpZmllZE9uIjoiMjAyMS0wNS0xMVQxMzoyNzowOCIsIlByb2plY3QiOnsiJHJlZiI6IjUifX0seyIkaWQiOiI5IiwiJHR5cGUiOiJTd2lzc0FjYWRlbWljLkNpdGF2aS5QZ</w:instrText>
          </w:r>
          <w:r>
            <w:instrText xml:space="preserve">XJzb24sIFN3aXNzQWNhZGVtaWMuQ2l0YXZpIiwiRmlyc3ROYW1lIjoiU3VzYW4iLCJMYXN0TmFtZSI6IlNwcmVjaGVyIiwiUHJvdGVjdGVkIjpmYWxzZSwiU2V4IjoxLCJDcmVhdGVkQnkiOiJfTGVlbmEgTWFhw58iLCJDcmVhdGVkT24iOiIyMDIxLTA1LTExVDEzOjI3OjA4IiwiTW9kaWZpZWRCeSI6Il9MZWVuYSBNYWHDnyIsIklkIjoiY</w:instrText>
          </w:r>
          <w:r>
            <w:instrText xml:space="preserve">mI0ZTRiYjMtOThjNi00ZGQ1LWIwYWEtYWYxNTI4NWQ3NGVhIiwiTW9kaWZpZWRPbiI6IjIwMjEtMDUtMTFUMTM6Mjc6MDgiLCJQcm9qZWN0Ijp7IiRyZWYiOiI1In19XSwiQ2l0YXRpb25LZXlVcGRhdGVUeXBlIjowLCJDb2xsYWJvcmF0b3JzIjpbXSwiRG9pIjoiMTAuMTE3Ny8xNTI5MTAwNjEyNDM2NTIyIiwiRWRpdG9ycyI6W10sIkV2Y</w:instrText>
          </w:r>
          <w:r>
            <w:instrText xml:space="preserve">Wx1YXRpb25Db21wbGV4aXR5IjowLCJFdmFsdWF0aW9uU291cmNlVGV4dEZvcm1hdCI6MCwiR3JvdXBzIjpbXSwiSGFzTGFiZWwxIjpmYWxzZSwiSGFzTGFiZWwyIjpmYWxzZSwiS2V5d29yZHMiOltdLCJMYW5ndWFnZSI6ImVuZyIsIkxhbmd1YWdlQ29kZSI6ImVuIiwiTG9jYXRpb25zIjpbeyIkaWQiOiIxMCIsIiR0eXBlIjoiU3dpc3NBY</w:instrText>
          </w:r>
          <w:r>
            <w:instrText xml:space="preserve">2FkZW1pYy5DaXRhdmkuTG9jYXRpb24sIFN3aXNzQWNhZGVtaWMuQ2l0YXZpIiwiQWRkcmVzcyI6eyIkaWQiOiIxMSIsIiR0eXBlIjoiU3dpc3NBY2FkZW1pYy5DaXRhdmkuTGlua2VkUmVzb3VyY2UsIFN3aXNzQWNhZGVtaWMuQ2l0YXZpIiwiTGlua2VkUmVzb3VyY2VUeXBlIjo1LCJPcmlnaW5hbFN0cmluZyI6IjEwLjExNzcvMTUyOTEwM</w:instrText>
          </w:r>
          <w:r>
            <w:instrText xml:space="preserve">DYxMjQzNjUyMiIsIlVyaVN0cmluZyI6Imh0dHBzOi8vZG9pLm9yZy8xMC4xMTc3LzE1MjkxMDA2MTI0MzY1MjIiLCJMaW5rZWRSZXNvdXJjZVN0YXR1cyI6OCwiUHJvcGVydGllcyI6eyIkaWQiOiIxMi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Bbm5vdGF0aW9ucyI6W10sIkxvY2F0aW9uVHlwZSI6MCwiTWlycm9yc1JlZmVyZ</w:instrText>
          </w:r>
          <w:r>
            <w:instrText xml:space="preserve">W5jZVByb3BlcnR5SWQiOjEyOCwiQ3JlYXRlZEJ5IjoiX0xlZW5hIE1hYcOfIiwiQ3JlYXRlZE9uIjoiMjAyMS0wNS0xMVQxMzoyNzowOCIsIk1vZGlmaWVkQnkiOiJfTGVlbmEgTWFhw58iLCJJZCI6IjBlZTg5NmI3LTcwMDUtNGIyNC1iMzMwLTEwMmQ3ZjJlNDE5ZSIsIk1vZGlmaWVkT24iOiIyMDIxLTA1LTExVDEzOjI3OjA4IiwiUHJva</w:instrText>
          </w:r>
          <w:r>
            <w:instrText xml:space="preserve">mVjdCI6eyIkcmVmIjoiNSJ9fSx7IiRpZCI6IjEzIiwiJHR5cGUiOiJTd2lzc0FjYWRlbWljLkNpdGF2aS5Mb2NhdGlvbiwgU3dpc3NBY2FkZW1pYy5DaXRhdmkiLCJBZGRyZXNzIjp7IiRpZCI6IjE0IiwiJHR5cGUiOiJTd2lzc0FjYWRlbWljLkNpdGF2aS5MaW5rZWRSZXNvdXJjZSwgU3dpc3NBY2FkZW1pYy5DaXRhdmkiLCJMaW5rZWRSZ</w:instrText>
          </w:r>
          <w:r>
            <w:instrText xml:space="preserve">XNvdXJjZVR5cGUiOjUsIk9yaWdpbmFsU3RyaW5nIjoiMjYxNzMyNzkiLCJVcmlTdHJpbmciOiJodHRwOi8vd3d3Lm5jYmkubmxtLm5paC5nb3YvcHVibWVkLzI2MTczMjc5IiwiTGlua2VkUmVzb3VyY2VTdGF0dXMiOjgsIlByb3BlcnRpZXMiOnsiJGlkIjoiMTUiLCIkdHlwZSI6IlN3aXNzQWNhZGVtaWMuQ2l0YXZpLkxpbmtlZFJlc291c</w:instrText>
          </w:r>
          <w:r>
            <w:instrText xml:space="preserve">mNlUHJvcGVydGllcywgU3dpc3NBY2FkZW1pYy5DaXRhdmkifSwiU3luY0ZvbGRlclR5cGUiOjAsIklzTG9jYWxDbG91ZFByb2plY3RGaWxlTGluayI6ZmFsc2UsIklzQ2xvdWRSZXN0b3JlIjpmYWxzZSwiSXNDbG91ZENvcHkiOmZhbHNlLCJBdHRhY2htZW50Rm9sZGVyV2FzSW5GYWxsYmFja01vZGUiOmZhbHNlfSwiQW5ub3RhdGlvbnMiO</w:instrText>
          </w:r>
          <w:r>
            <w:instrText xml:space="preserve">ltdLCJMb2NhdGlvblR5cGUiOjAsIk1pcnJvcnNSZWZlcmVuY2VQcm9wZXJ0eUlkIjoxNjQsIkNyZWF0ZWRCeSI6Il9MZWVuYSBNYWHDnyIsIkNyZWF0ZWRPbiI6IjIwMjEtMDUtMTFUMTM6Mjc6MDgiLCJNb2RpZmllZEJ5IjoiX0xlZW5hIE1hYcOfIiwiSWQiOiJlN2RiMWQ3My02MDcyLTQ3ZTUtOGNmYi1hMzI5ZTA3MmJhNzgiLCJNb2RpZ</w:instrText>
          </w:r>
          <w:r>
            <w:instrText xml:space="preserve">mllZE9uIjoiMjAyMS0wNS0xMVQxMzoyNzowOCIsIlByb2plY3QiOnsiJHJlZiI6IjUifX1dLCJOdW1iZXIiOiIxIiwiT3JnYW5pemF0aW9ucyI6W10sIk90aGVyc0ludm9sdmVkIjpbXSwiUGFnZVJhbmdlIjoiPHNwPlxyXG4gIDxuPjM8L24+XHJcbiAgPGluPnRydWU8L2luPlxyXG4gIDxvcz4zPC9vcz5cclxuICA8cHM+MzwvcHM+XHJcb</w:instrText>
          </w:r>
          <w:r>
            <w:instrText xml:space="preserve">jwvc3A+XHJcbjxlcD5cclxuICA8bj42Njwvbj5cclxuICA8aW4+dHJ1ZTwvaW4+XHJcbiAgPG9zPjY2PC9vcz5cclxuICA8cHM+NjY8L3BzPlxyXG48L2VwPlxyXG48b3M+My02Njwvb3M+IiwiUGVyaW9kaWNhbCI6eyIkaWQiOiIxNiIsIiR0eXBlIjoiU3dpc3NBY2FkZW1pYy5DaXRhdmkuUGVyaW9kaWNhbCwgU3dpc3NBY2FkZW1pYy5Da</w:instrText>
          </w:r>
          <w:r>
            <w:instrText xml:space="preserve">XRhdmkiLCJOYW1lIjoiUHN5Y2hvbG9naWNhbCBzY2llbmNlIGluIHRoZSBwdWJsaWMgaW50ZXJlc3Q6IGEgam91cm5hbCBvZiB0aGUgQW1lcmljYW4gUHN5Y2hvbG9naWNhbCBTb2NpZXR5IiwiUGFnaW5hdGlvbiI6MCwiUHJvdGVjdGVkIjpmYWxzZSwiQ3JlYXRlZEJ5IjoiX0xlZW5hIE1hYcOfIiwiQ3JlYXRlZE9uIjoiMjAyMS0xMC0xM</w:instrText>
          </w:r>
          <w:r>
            <w:instrText xml:space="preserve">FQxMTowOTowMyIsIk1vZGlmaWVkQnkiOiJfTGVlbmEgTWFhw58iLCJJZCI6IjgyMzI1OTYwLTZhMzUtNGM3Ny1iMDdmLWMxMDkyY2NmZTQ3MCIsIk1vZGlmaWVkT24iOiIyMDIxLTEwLTEwVDExOjA5OjAzIiwiUHJvamVjdCI6eyIkcmVmIjoiNSJ9fSwiUHVibGlzaGVycyI6W10sIlB1Yk1lZElkIjoiMjYxNzMyNzkiLCJRdW90YXRpb25zI</w:instrText>
          </w:r>
          <w:r>
            <w:instrText xml:space="preserve">jpbXSwiUmF0aW5nIjowLCJSZWZlcmVuY2VUeXBlIjoiSm91cm5hbEFydGljbGUiLCJTaG9ydFRpdGxlIjoiRmlua2VsLCBFYXN0d2ljayBldCBhbC4gMjAxMiDigJMgT25saW5lIERhdGluZyIsIlNob3J0VGl0bGVVcGRhdGVUeXBlIjowLCJTb3VyY2VPZkJpYmxpb2dyYXBoaWNJbmZvcm1hdGlvbiI6IlB1Yk1lZCIsIlN0YXRpY0lkcyI6W</w:instrText>
          </w:r>
          <w:r>
            <w:instrText xml:space="preserve">yI0N2JhYzE3NS0wNjBhLTQ2OTgtODIwZS0zZTZhYjA5MDk2NmYiXSwiVGFibGVPZkNvbnRlbnRzQ29tcGxleGl0eSI6MCwiVGFibGVPZkNvbnRlbnRzU291cmNlVGV4dEZvcm1hdCI6MCwiVGFza3MiOltdLCJUaXRsZSI6Ik9ubGluZSBEYXRpbmc6IEEgQ3JpdGljYWwgQW5hbHlzaXMgRnJvbSB0aGUgUGVyc3BlY3RpdmUgb2YgUHN5Y2hvb</w:instrText>
          </w:r>
          <w:r>
            <w:instrText xml:space="preserve">G9naWNhbCBTY2llbmNlIiwiVHJhbnNsYXRvcnMiOltdLCJWb2x1bWUiOiIxMyIsIlllYXIiOiIyMDEyIiwiWWVhclJlc29sdmVkIjoiMjAxMiIsIkNyZWF0ZWRCeSI6Il9MZWVuYSBNYWHDnyIsIkNyZWF0ZWRPbiI6IjIwMjEtMDUtMTFUMTM6Mjc6MDgiLCJNb2RpZmllZEJ5IjoiX0hQIiwiSWQiOiIwNDQzZWM0NS1kYmQwLTQ3ODAtYmVhM</w:instrText>
          </w:r>
          <w:r>
            <w:instrText xml:space="preserve">S1lMjE3NDE3MDVlNmUiLCJNb2RpZmllZE9uIjoiMjAyMS0xMC0zMVQyMjo0Mjo0MiIsIlByb2plY3QiOnsiJHJlZiI6IjUifX0sIlVzZU51bWJlcmluZ1R5cGVPZlBhcmVudERvY3VtZW50IjpmYWxzZX1dLCJGb3JtYXR0ZWRUZXh0Ijp7IiRpZCI6IjE3IiwiQ291bnQiOjEsIlRleHRVbml0cyI6W3siJGlkIjoiMTgiLCJGb250U3R5bGUiO</w:instrText>
          </w:r>
          <w:r>
            <w:instrText xml:space="preserve">nsiJGlkIjoiMTkiLCJOZXV0cmFsIjp0cnVlfSwiUmVhZGluZ09yZGVyIjoxLCJUZXh0IjoiRmlua2VsIGV0IGFsLiAyMDEyIn1dfSwiVGFnIjoiQ2l0YXZpUGxhY2Vob2xkZXIjNTgxNzUzYTQtZTU0Ny00MzZmLTgzNDEtNTVkMzVmYjRlNzA5IiwiVGV4dCI6IkZpbmtlbCBldCBhbC4gMjAxMiIsIldBSVZlcnNpb24iOiI2LjEwLjAuMCJ9}</w:instrText>
          </w:r>
          <w:r>
            <w:fldChar w:fldCharType="separate"/>
          </w:r>
          <w:r>
            <w:t xml:space="preserve">Finkel et al. 2012</w:t>
          </w:r>
          <w:r>
            <w:fldChar w:fldCharType="end"/>
          </w:r>
        </w:sdtContent>
      </w:sdt>
      <w:r>
        <w:t xml:space="preserve">)</w:t>
      </w:r>
      <w:r>
        <w:t xml:space="preserve">.</w:t>
      </w:r>
      <w:r>
        <w:t xml:space="preserve"> </w:t>
      </w:r>
      <w:r>
        <w:t xml:space="preserve">Durch die populäre Nutzung des Online-Datings </w:t>
      </w:r>
      <w:r>
        <w:t xml:space="preserve">hat </w:t>
      </w:r>
      <w:r>
        <w:t xml:space="preserve">sich</w:t>
      </w:r>
      <w:r>
        <w:t xml:space="preserve"> das Internet </w:t>
      </w:r>
      <w:r>
        <w:t xml:space="preserve">zu einem</w:t>
      </w:r>
      <w:r>
        <w:t xml:space="preserve"> </w:t>
      </w:r>
      <w:r>
        <w:t xml:space="preserve">st</w:t>
      </w:r>
      <w:r>
        <w:t xml:space="preserve">a</w:t>
      </w:r>
      <w:r>
        <w:t xml:space="preserve">rken</w:t>
      </w:r>
      <w:r>
        <w:t xml:space="preserve"> </w:t>
      </w:r>
      <w:r>
        <w:t xml:space="preserve">sozialen Vermittler</w:t>
      </w:r>
      <w:r>
        <w:t xml:space="preserve"> bei der </w:t>
      </w:r>
      <w:r>
        <w:t xml:space="preserve">Partnerwahl </w:t>
      </w:r>
      <w:r>
        <w:t xml:space="preserve">entwickelt </w:t>
      </w:r>
      <w:r>
        <w:t xml:space="preserve">(</w:t>
      </w:r>
      <w:sdt>
        <w:sdtPr>
          <w:alias w:val="To edit, see citavi.com/edit"/>
          <w15:appearance w15:val="boundingBox"/>
          <w:id w:val="2017492931"/>
          <w:placeholder>
            <w:docPart w:val="DefaultPlaceholder_-1854013440"/>
          </w:placeholder>
          <w:tag w:val="CitaviPlaceholder#24bfce4a-15a8-4ed7-a76a-f713f2eaa92a"/>
          <w:rPr/>
        </w:sdtPr>
        <w:sdtContent>
          <w:r>
            <w:fldChar w:fldCharType="begin"/>
          </w:r>
          <w:r>
            <w:instrText xml:space="preserve">ADDIN CitaviPlaceholder{e</w:instrText>
          </w:r>
          <w:r>
            <w:instrText xml:space="preserve">yIkaWQiOiIxIiwiJHR5cGUiOiJTd2lzc0FjYWRlbWljLkNpdGF2aS5DaXRhdGlvbnMuV29yZFBsYWNlaG9sZGVyLCBTd2lzc0FjYWRlbWljLkNpdGF2aSIsIkVudHJpZXMiOlt7IiRpZCI6IjIiLCIkdHlwZSI6IlN3aXNzQWNhZGVtaWMuQ2l0YXZpLkNpdGF0aW9ucy5Xb3JkUGxhY2Vob2xkZXJFbnRyeSwgU3dpc3NBY2FkZW1pYy5DaXRhd</w:instrText>
          </w:r>
          <w:r>
            <w:instrText xml:space="preserve">mkiLCJJZCI6ImYzMzYzMGViLTVjNDQtNGViYi1iYjMwLTdmYmU2ODJkOTMzNCIsIlJhbmdlTGVuZ3RoIjozMCwiUmVmZXJlbmNlSWQiOiI1Zjg3ZWZlYi1lY2RiLTRlYzktOTg0NS01ZTY5Y2YxMTNlZTkiLCJOb1BhciI6dHJ1ZSwiUHJlZml4IjoidmdsLiAiLCJSZWZlcmVuY2UiOnsiJGlkIjoiMyIsIiR0eXBlIjoiU3dpc3NBY2FkZW1pY</w:instrText>
          </w:r>
          <w:r>
            <w:instrText xml:space="preserve">y5DaXRhdmkuUmVmZXJlbmNlLCBTd2lzc0FjYWRlbWljLkNpdGF2aSIsIkFic3RyYWN0Q29tcGxleGl0eSI6MCwiQWJzdHJhY3RTb3VyY2VUZXh0Rm9ybWF0IjowLCJBdXRob3JzIjpbeyIkaWQiOiI0IiwiJHR5cGUiOiJTd2lzc0FjYWRlbWljLkNpdGF2aS5QZXJzb24sIFN3aXNzQWNhZGVtaWMuQ2l0YXZpIiwiRmlyc3ROYW1lIjoiTWlja</w:instrText>
          </w:r>
          <w:r>
            <w:instrText xml:space="preserve">GFlbCIsIkxhc3ROYW1lIjoiUm9zZW5mZWxkIiwiTWlkZGxlTmFtZSI6IkouIiwiUHJvdGVjdGVkIjpmYWxzZSwiU2V4IjoyLCJDcmVhdGVkQnkiOiJfTGVlbmEgTWFhw58iLCJDcmVhdGVkT24iOiIyMDIxLTA1LTAxVDEwOjQzOjI3IiwiTW9kaWZpZWRCeSI6Il9MZWVuYSBNYWHDnyIsIklkIjoiZjk4Mzc1NGItNGU4MC00MjdkLTk1NzctM</w:instrText>
          </w:r>
          <w:r>
            <w:instrText xml:space="preserve">DM1NTMwZWYyNzBlIiwiTW9kaWZpZWRPbiI6IjIwMjEtMDUtMDFUMTA6NDM6MjciLCJQcm9qZWN0Ijp7IiRpZCI6IjUiLCIkdHlwZSI6IlN3aXNzQWNhZGVtaWMuQ2l0YXZpLlByb2plY3QsIFN3aXNzQWNhZGVtaWMuQ2l0YXZpIn19LHsiJGlkIjoiNiIsIiR0eXBlIjoiU3dpc3NBY2FkZW1pYy5DaXRhdmkuUGVyc29uLCBTd2lzc0FjYWRlb</w:instrText>
          </w:r>
          <w:r>
            <w:instrText xml:space="preserve">WljLkNpdGF2aSIsIkZpcnN0TmFtZSI6IlJldWJlbiIsIkxhc3ROYW1lIjoiVGhvbWFzIiwiTWlkZGxlTmFtZSI6IkouIiwiUHJvdGVjdGVkIjpmYWxzZSwiU2V4IjoyLCJDcmVhdGVkQnkiOiJfTGVlbmEgTWFhw58iLCJDcmVhdGVkT24iOiIyMDIxLTA1LTAxVDEwOjQzOjI3IiwiTW9kaWZpZWRCeSI6Il9MZWVuYSBNYWHDnyIsIklkIjoiN</w:instrText>
          </w:r>
          <w:r>
            <w:instrText xml:space="preserve">jBmNmRkMDItNDNhMy00ODNiLTk1ZDgtODRjYTI2NjcyMGI5IiwiTW9kaWZpZWRPbiI6IjIwMjEtMDUtMDFUMTA6NDM6MjciLCJQcm9qZWN0Ijp7IiRyZWYiOiI1In19XSwiQ2l0YXRpb25LZXlVcGRhdGVUeXBlIjowLCJDb2xsYWJvcmF0b3JzIjpbXSwiRG9pIjoiMTAuMTE3Ny8wMDAzMTIyNDEyNDQ4MDUwIiwiRWRpdG9ycyI6W10sIkV2Y</w:instrText>
          </w:r>
          <w:r>
            <w:instrText xml:space="preserve">Wx1YXRpb25Db21wbGV4aXR5IjowLCJFdmFsdWF0aW9uU291cmNlVGV4dEZvcm1hdCI6MCwiR3JvdXBzIjpbXSwiSGFzTGFiZWwxIjpmYWxzZSwiSGFzTGFiZWwyIjpmYWxzZSwiS2V5d29yZHMiOltdLCJMb2NhdGlvbnMiOlt7IiRpZCI6IjciLCIkdHlwZSI6IlN3aXNzQWNhZGVtaWMuQ2l0YXZpLkxvY2F0aW9uLCBTd2lzc0FjYWRlbWljL</w:instrText>
          </w:r>
          <w:r>
            <w:instrText xml:space="preserve">kNpdGF2aSIsIkFkZHJlc3MiOnsiJGlkIjoiOCIsIiR0eXBlIjoiU3dpc3NBY2FkZW1pYy5DaXRhdmkuTGlua2VkUmVzb3VyY2UsIFN3aXNzQWNhZGVtaWMuQ2l0YXZpIiwiTGlua2VkUmVzb3VyY2VUeXBlIjo1LCJPcmlnaW5hbFN0cmluZyI6IjEwLjExNzcvMDAwMzEyMjQxMjQ0ODA1MCIsIlVyaVN0cmluZyI6Imh0dHBzOi8vZG9pLm9yZ</w:instrText>
          </w:r>
          <w:r>
            <w:instrText xml:space="preserve">y8xMC4xMTc3LzAwMDMxMjI0MTI0NDgwNTAiLCJMaW5rZWRSZXNvdXJjZVN0YXR1cyI6OCwiUHJvcGVydGllcyI6eyIkaWQiOiI5IiwiJHR5cGUiOiJTd2lzc0FjYWRlbWljLkNpdGF2aS5MaW5rZWRSZXNvdXJjZVByb3BlcnRpZXMsIFN3aXNzQWNhZGVtaWMuQ2l0YXZpIn0sIlN5bmNGb2xkZXJUeXBlIjowLCJJc0xvY2FsQ2xvdWRQcm9qZ</w:instrText>
          </w:r>
          <w:r>
            <w:instrText xml:space="preserve">WN0RmlsZUxpbmsiOmZhbHNlLCJJc0Nsb3VkUmVzdG9yZSI6ZmFsc2UsIklzQ2xvdWRDb3B5IjpmYWxzZSwiQXR0YWNobWVudEZvbGRlcldhc0luRmFsbGJhY2tNb2RlIjpmYWxzZX0sIkFubm90YXRpb25zIjpbXSwiTG9jYXRpb25UeXBlIjowLCJNaXJyb3JzUmVmZXJlbmNlUHJvcGVydHlJZCI6MTI4LCJDcmVhdGVkQnkiOiJfTGVlbmEgT</w:instrText>
          </w:r>
          <w:r>
            <w:instrText xml:space="preserve">WFhw58iLCJDcmVhdGVkT24iOiIyMDIxLTA1LTAxVDEwOjQzOjI3IiwiTW9kaWZpZWRCeSI6Il9MZWVuYSBNYWHDnyIsIklkIjoiYWViZmMzZDMtYmRmZi00ZjYwLWE5MjUtZDdiNzgwNzBhYjQ1IiwiTW9kaWZpZWRPbiI6IjIwMjEtMDUtMDFUMTA6NDM6MjciLCJQcm9qZWN0Ijp7IiRyZWYiOiI1In19XSwiTnVtYmVyIjoiNCIsIk9yZ2Fua</w:instrText>
          </w:r>
          <w:r>
            <w:instrText xml:space="preserve">XphdGlvbnMiOltdLCJPdGhlcnNJbnZvbHZlZCI6W10sIlBhZ2VSYW5nZSI6IjxzcD5cclxuICA8bj41MjM8L24+XHJcbiAgPGluPnRydWU8L2luPlxyXG4gIDxvcz41MjM8L29zPlxyXG4gIDxwcz41MjM8L3BzPlxyXG48L3NwPlxyXG48ZXA+XHJcbiAgPG4+NTQ3PC9uPlxyXG4gIDxpbj50cnVlPC9pbj5cclxuICA8b3M+NTQ3PC9vcz5cc</w:instrText>
          </w:r>
          <w:r>
            <w:instrText xml:space="preserve">lxuICA8cHM+NTQ3PC9wcz5cclxuPC9lcD5cclxuPG9zPjUyMy01NDc8L29zPiIsIlBlcmlvZGljYWwiOnsiJGlkIjoiMTAiLCIkdHlwZSI6IlN3aXNzQWNhZGVtaWMuQ2l0YXZpLlBlcmlvZGljYWwsIFN3aXNzQWNhZGVtaWMuQ2l0YXZpIiwiRWlzc24iOiIxOTM5LTgyNzEiLCJJc3NuIjoiMDAwMy0xMjI0IiwiTmFtZSI6IkFtZXJpY2FuI</w:instrText>
          </w:r>
          <w:r>
            <w:instrText xml:space="preserve">FNvY2lvbG9naWNhbCBSZXZpZXciLCJQYWdpbmF0aW9uIjowLCJQcm90ZWN0ZWQiOmZhbHNlLCJTdGFuZGFyZEFiYnJldmlhdGlvbiI6IkFtIFNvY2lvbCBSZXYiLCJDcmVhdGVkQnkiOiJfTGVlbmEgTWFhw58iLCJDcmVhdGVkT24iOiIyMDIxLTA1LTAxVDEwOjQzOjI3IiwiTW9kaWZpZWRCeSI6Il9MZWVuYSBNYWHDnyIsIklkIjoiMzUzO</w:instrText>
          </w:r>
          <w:r>
            <w:instrText xml:space="preserve">DRkYjItMWQ0ZS00ZjQwLWE4ZWMtNDEzYzY4NGM5YjBiIiwiTW9kaWZpZWRPbiI6IjIwMjEtMDUtMDFUMTA6NDM6MjciLCJQcm9qZWN0Ijp7IiRyZWYiOiI1In19LCJQdWJsaXNoZXJzIjpbXSwiUXVvdGF0aW9ucyI6W10sIlJhdGluZyI6MCwiUmVmZXJlbmNlVHlwZSI6IkpvdXJuYWxBcnRpY2xlIiwiU2hvcnRUaXRsZSI6IlJvc2VuZmVsZ</w:instrText>
          </w:r>
          <w:r>
            <w:instrText xml:space="preserve">CwgVGhvbWFzIDIwMTIg4oCTIFNlYXJjaGluZyBmb3IgYSBNYXRlIiwiU2hvcnRUaXRsZVVwZGF0ZVR5cGUiOjAsIlNvdXJjZU9mQmlibGlvZ3JhcGhpY0luZm9ybWF0aW9uIjoiQ3Jvc3NSZWYiLCJTdGF0aWNJZHMiOlsiN2RkZmFhZmItNDZhYi00ZjYyLWEzMDItMDhjZTQ2MjRiNzA0Il0sIlRhYmxlT2ZDb250ZW50c0NvbXBsZXhpdHkiO</w:instrText>
          </w:r>
          <w:r>
            <w:instrText xml:space="preserve">jAsIlRhYmxlT2ZDb250ZW50c1NvdXJjZVRleHRGb3JtYXQiOjAsIlRhc2tzIjpbXSwiVGl0bGUiOiJTZWFyY2hpbmcgZm9yIGEgTWF0ZTogVGhlIFJpc2Ugb2YgdGhlIEludGVybmV0IGFzIGEgU29jaWFsIEludGVybWVkaWFyeSIsIlRyYW5zbGF0b3JzIjpbXSwiVm9sdW1lIjoiNzciLCJZZWFyIjoiMjAxMiIsIlllYXJSZXNvbHZlZCI6I</w:instrText>
          </w:r>
          <w:r>
            <w:instrText xml:space="preserve">jIwMTIiLCJDcmVhdGVkQnkiOiJfTGVlbmEgTWFhw58iLCJDcmVhdGVkT24iOiIyMDIxLTA1LTAxVDEwOjQzOjI3IiwiTW9kaWZpZWRCeSI6Il9IUCIsIklkIjoiNWY4N2VmZWItZWNkYi00ZWM5LTk4NDUtNWU2OWNmMTEzZWU5IiwiTW9kaWZpZWRPbiI6IjIwMjEtMTAtMzFUMjI6NDI6NDIiLCJQcm9qZWN0Ijp7IiRyZWYiOiI1In19LCJVc</w:instrText>
          </w:r>
          <w:r>
            <w:instrText xml:space="preserve">2VOdW1iZXJpbmdUeXBlT2ZQYXJlbnREb2N1bWVudCI6ZmFsc2UsIlVzZVN0YW5kYXJkUHJlZml4IjpmYWxzZSwiVXNlU3RhbmRhcmRTdWZmaXgiOmZhbHNlfV0sIkZvcm1hdHRlZFRleHQiOnsiJGlkIjoiMTEiLCJDb3VudCI6MSwiVGV4dFVuaXRzIjpbeyIkaWQiOiIxMiIsIkZvbnRTdHlsZSI6eyIkaWQiOiIxMyIsIk5ldXRyYWwiOnRyd</w:instrText>
          </w:r>
          <w:r>
            <w:instrText xml:space="preserve">WV9LCJSZWFkaW5nT3JkZXIiOjEsIlRleHQiOiJ2Z2wuIFJvc2VuZmVsZCB1bmQgVGhvbWFzIDIwMTIifV19LCJUYWciOiJDaXRhdmlQbGFjZWhvbGRlciMyNGJmY2U0YS0xNWE4LTRlZDctYTc2YS1mNzEzZjJlYWE5MmEiLCJUZXh0IjoidmdsLiBSb3NlbmZlbGQgdW5kIFRob21hcyAyMDEyIiwiV0FJVmVyc2lvbiI6IjYuMTAuMC4wIn0=}</w:instrText>
          </w:r>
          <w:r>
            <w:fldChar w:fldCharType="separate"/>
          </w:r>
          <w:r>
            <w:t xml:space="preserve">vgl. Rosenfeld und Thomas 2012</w:t>
          </w:r>
          <w:r>
            <w:fldChar w:fldCharType="end"/>
          </w:r>
          <w:r>
            <w:t xml:space="preserve">)</w:t>
          </w:r>
        </w:sdtContent>
      </w:sdt>
      <w:r>
        <w:t xml:space="preserve"> und verdrängt </w:t>
      </w:r>
      <w:r>
        <w:t xml:space="preserve">unterdessen</w:t>
      </w:r>
      <w:r>
        <w:t xml:space="preserve"> </w:t>
      </w:r>
      <w:r>
        <w:t xml:space="preserve">in den USA </w:t>
      </w:r>
      <w:r>
        <w:t xml:space="preserve">den</w:t>
      </w:r>
      <w:r>
        <w:t xml:space="preserve"> Freunde</w:t>
      </w:r>
      <w:r>
        <w:t xml:space="preserve">skreis</w:t>
      </w:r>
      <w:r>
        <w:t xml:space="preserve"> als </w:t>
      </w:r>
      <w:r>
        <w:t xml:space="preserve">einstigen </w:t>
      </w:r>
      <w:r>
        <w:t xml:space="preserve">Hauptvermittler</w:t>
      </w:r>
      <w:r>
        <w:t xml:space="preserve"> </w:t>
      </w:r>
      <w:sdt>
        <w:sdtPr>
          <w:alias w:val="To edit, see citavi.com/edit"/>
          <w15:appearance w15:val="boundingBox"/>
          <w:id w:val="518508734"/>
          <w:placeholder>
            <w:docPart w:val="DefaultPlaceholder_-1854013440"/>
          </w:placeholder>
          <w:tag w:val="CitaviPlaceholder#9cba372d-5032-40e5-98c9-a7e9515de6ce"/>
          <w:rPr/>
        </w:sdtPr>
        <w:sdtContent>
          <w:r>
            <w:fldChar w:fldCharType="begin"/>
          </w:r>
          <w:r>
            <w:instrText xml:space="preserve">ADDIN CitaviPlaceholder{eyIkaWQiOiIxIiwiJHR5cGUiOiJTd2lzc0FjYWRlbWljLkNpdGF2aS5DaXRhdGlvbnMuV29yZFBsYWNlaG9sZGVyLCBTd2lzc0FjYWRlbWljLkNpdGF2aSIsIkVudHJpZXMiOlt7IiRpZCI6IjIiLCIkdHlwZSI6IlN3a</w:instrText>
          </w:r>
          <w:r>
            <w:instrText xml:space="preserve">XNzQWNhZGVtaWMuQ2l0YXZpLkNpdGF0aW9ucy5Xb3JkUGxhY2Vob2xkZXJFbnRyeSwgU3dpc3NBY2FkZW1pYy5DaXRhdmkiLCJJZCI6ImY1OGQzYzU1LTQ3NDYtNDIyYy04NDQwLWMzZDJhZWI4NTZlMiIsIlJhbmdlTGVuZ3RoIjozNywiUmVmZXJlbmNlSWQiOiJkOGZkNzk2Ny02MDM1LTRjNzEtYjY5MC1kNmI2YWFlYmE4MzIiLCJQYWdlU</w:instrText>
          </w:r>
          <w:r>
            <w:instrText xml:space="preserve">mFuZ2UiOnsiJGlkIjoiMyIsIiR0eXBlIjoiU3dpc3NBY2FkZW1pYy5QYWdlUmFuZ2UsIFN3aXNzQWNhZGVtaWMiLCJFbmRQYWdlIjp7IiRpZCI6IjQiLCIkdHlwZSI6IlN3aXNzQWNhZGVtaWMuUGFnZU51bWJlciwgU3dpc3NBY2FkZW1pYyIsIklzRnVsbHlOdW1lcmljIjpmYWxzZSwiTnVtYmVyaW5nVHlwZSI6MCwiTnVtZXJhbFN5c3Rlb</w:instrText>
          </w:r>
          <w:r>
            <w:instrText xml:space="preserve">SI6MH0sIk51bWJlcmluZ1R5cGUiOjAsIk51bWVyYWxTeXN0ZW0iOi0xLCJPcmlnaW5hbFN0cmluZyI6IjE3NzU0Zi4iLCJTdGFydFBhZ2UiOnsiJGlkIjoiNSIsIiR0eXBlIjoiU3dpc3NBY2FkZW1pYy5QYWdlTnVtYmVyLCBTd2lzc0FjYWRlbWljIiwiSXNGdWxseU51bWVyaWMiOmZhbHNlLCJOdW1iZXIiOjE3NzU0LCJOdW1iZXJpbmdUe</w:instrText>
          </w:r>
          <w:r>
            <w:instrText xml:space="preserve">XBlIjowLCJOdW1lcmFsU3lzdGVtIjotMSwiT3JpZ2luYWxTdHJpbmciOiIxNzc1NGYuIiwiUHJldHR5U3RyaW5nIjoiMTc3NTRmLiJ9fSwiUHJlZml4IjoidmdsLiAiLCJSZWZlcmVuY2UiOnsiJGlkIjoiNiIsIiR0eXBlIjoiU3dpc3NBY2FkZW1pYy5DaXRhdmkuUmVmZXJlbmNlLCBTd2lzc0FjYWRlbWljLkNpdGF2aSIsIkFic3RyYWN0Q</w:instrText>
          </w:r>
          <w:r>
            <w:instrText xml:space="preserve">29tcGxleGl0eSI6MCwiQWJzdHJhY3RTb3VyY2VUZXh0Rm9ybWF0IjowLCJBdXRob3JzIjpbeyIkaWQiOiI3IiwiJHR5cGUiOiJTd2lzc0FjYWRlbWljLkNpdGF2aS5QZXJzb24sIFN3aXNzQWNhZGVtaWMuQ2l0YXZpIiwiRmlyc3ROYW1lIjoiTWljaGFlbCIsIkxhc3ROYW1lIjoiUm9zZW5mZWxkIiwiTWlkZGxlTmFtZSI6IkouIiwiUHJvd</w:instrText>
          </w:r>
          <w:r>
            <w:instrText xml:space="preserve">GVjdGVkIjpmYWxzZSwiU2V4IjoyLCJDcmVhdGVkQnkiOiJfTGVlbmEgTWFhw58iLCJDcmVhdGVkT24iOiIyMDIxLTA1LTAxVDEwOjQzOjI3IiwiTW9kaWZpZWRCeSI6Il9MZWVuYSBNYWHDnyIsIklkIjoiZjk4Mzc1NGItNGU4MC00MjdkLTk1NzctMDM1NTMwZWYyNzBlIiwiTW9kaWZpZWRPbiI6IjIwMjEtMDUtMDFUMTA6NDM6MjciLCJQc</w:instrText>
          </w:r>
          <w:r>
            <w:instrText xml:space="preserve">m9qZWN0Ijp7IiRpZCI6IjgiLCIkdHlwZSI6IlN3aXNzQWNhZGVtaWMuQ2l0YXZpLlByb2plY3QsIFN3aXNzQWNhZGVtaWMuQ2l0YXZpIn19LHsiJGlkIjoiOSIsIiR0eXBlIjoiU3dpc3NBY2FkZW1pYy5DaXRhdmkuUGVyc29uLCBTd2lzc0FjYWRlbWljLkNpdGF2aSIsIkZpcnN0TmFtZSI6IlJldWJlbiIsIkxhc3ROYW1lIjoiVGhvbWFzI</w:instrText>
          </w:r>
          <w:r>
            <w:instrText xml:space="preserve">iwiTWlkZGxlTmFtZSI6IkouIiwiUHJvdGVjdGVkIjpmYWxzZSwiU2V4IjoyLCJDcmVhdGVkQnkiOiJfTGVlbmEgTWFhw58iLCJDcmVhdGVkT24iOiIyMDIxLTA1LTAxVDEwOjQzOjI3IiwiTW9kaWZpZWRCeSI6Il9MZWVuYSBNYWHDnyIsIklkIjoiNjBmNmRkMDItNDNhMy00ODNiLTk1ZDgtODRjYTI2NjcyMGI5IiwiTW9kaWZpZWRPbiI6I</w:instrText>
          </w:r>
          <w:r>
            <w:instrText xml:space="preserve">jIwMjEtMDUtMDFUMTA6NDM6MjciLCJQcm9qZWN0Ijp7IiRyZWYiOiI4In19LHsiJGlkIjoiMTAiLCIkdHlwZSI6IlN3aXNzQWNhZGVtaWMuQ2l0YXZpLlBlcnNvbiwgU3dpc3NBY2FkZW1pYy5DaXRhdmkiLCJGaXJzdE5hbWUiOiJTb25pYSIsIkxhc3ROYW1lIjoiSGF1c2VuIiwiUHJvdGVjdGVkIjpmYWxzZSwiU2V4IjoxLCJDcmVhdGVkQ</w:instrText>
          </w:r>
          <w:r>
            <w:instrText xml:space="preserve">nkiOiJfTGVlbmEgTWFhw58iLCJDcmVhdGVkT24iOiIyMDIxLTA1LTA0VDA4OjExOjAzIiwiTW9kaWZpZWRCeSI6Il9MZWVuYSBNYWHDnyIsIklkIjoiYjhmYzY0YzEtNjMxMC00NjE3LWIyZWMtODUzODRhYmIyODg3IiwiTW9kaWZpZWRPbiI6IjIwMjEtMDUtMDRUMDg6MTE6MDMiLCJQcm9qZWN0Ijp7IiRyZWYiOiI4In19XSwiQ2l0YXRpb</w:instrText>
          </w:r>
          <w:r>
            <w:instrText xml:space="preserve">25LZXlVcGRhdGVUeXBlIjowLCJDb2xsYWJvcmF0b3JzIjpbXSwiRGF0ZTIiOiIyMC4wOC4yMDE5IiwiRG9pIjoiMTAuMTA3My9wbmFzLjE5MDg2MzAxMTYiLCJFZGl0b3JzIjpbXSwiRXZhbHVhdGlvbkNvbXBsZXhpdHkiOjAsIkV2YWx1YXRpb25Tb3VyY2VUZXh0Rm9ybWF0IjowLCJHcm91cHMiOltdLCJIYXNMYWJlbDEiOmZhbHNlLCJIY</w:instrText>
          </w:r>
          <w:r>
            <w:instrText xml:space="preserve">XNMYWJlbDIiOmZhbHNlLCJLZXl3b3JkcyI6W10sIkxhbmd1YWdlIjoiZW5nIiwiTGFuZ3VhZ2VDb2RlIjoiZW4iLCJMb2NhdGlvbnMiOlt7IiRpZCI6IjExIiwiJHR5cGUiOiJTd2lzc0FjYWRlbWljLkNpdGF2aS5Mb2NhdGlvbiwgU3dpc3NBY2FkZW1pYy5DaXRhdmkiLCJBZGRyZXNzIjp7IiRpZCI6IjEyIiwiJHR5cGUiOiJTd2lzc0FjY</w:instrText>
          </w:r>
          <w:r>
            <w:instrText xml:space="preserve">WRlbWljLkNpdGF2aS5MaW5rZWRSZXNvdXJjZSwgU3dpc3NBY2FkZW1pYy5DaXRhdmkiLCJMaW5rZWRSZXNvdXJjZVR5cGUiOjUsIk9yaWdpbmFsU3RyaW5nIjoiMTAuMTA3My9wbmFzLjE5MDg2MzAxMTYiLCJVcmlTdHJpbmciOiJodHRwczovL2RvaS5vcmcvMTAuMTA3My9wbmFzLjE5MDg2MzAxMTYiLCJMaW5rZWRSZXNvdXJjZVN0YXR1c</w:instrText>
          </w:r>
          <w:r>
            <w:instrText xml:space="preserve">yI6OCwiUHJvcGVydGllcyI6eyIkaWQiOiIxMyIsIiR0eXBlIjoiU3dpc3NBY2FkZW1pYy5DaXRhdmkuTGlua2VkUmVzb3VyY2VQcm9wZXJ0aWVzLCBTd2lzc0FjYWRlbWljLkNpdGF2aSJ9LCJTeW5jRm9sZGVyVHlwZSI6MCwiSXNMb2NhbENsb3VkUHJvamVjdEZpbGVMaW5rIjpmYWxzZSwiSXNDbG91ZFJlc3RvcmUiOmZhbHNlLCJJc0Nsb</w:instrText>
          </w:r>
          <w:r>
            <w:instrText xml:space="preserve">3VkQ29weSI6ZmFsc2UsIkF0dGFjaG1lbnRGb2xkZXJXYXNJbkZhbGxiYWNrTW9kZSI6ZmFsc2V9LCJBbm5vdGF0aW9ucyI6W10sIkxvY2F0aW9uVHlwZSI6MCwiTWlycm9yc1JlZmVyZW5jZVByb3BlcnR5SWQiOjEyOCwiQ3JlYXRlZEJ5IjoiX0xlZW5hIE1hYcOfIiwiQ3JlYXRlZE9uIjoiMjAyMS0wNS0wNFQwODoxMTowMyIsIk1vZGlma</w:instrText>
          </w:r>
          <w:r>
            <w:instrText xml:space="preserve">WVkQnkiOiJfTGVlbmEgTWFhw58iLCJJZCI6ImFhODZhYTI5LTQ1MjYtNDY0MS05YmYzLTA5YjcyYjkxNmNjMiIsIk1vZGlmaWVkT24iOiIyMDIxLTA1LTA0VDA4OjExOjAzIiwiUHJvamVjdCI6eyIkcmVmIjoiOCJ9fSx7IiRpZCI6IjE0IiwiJHR5cGUiOiJTd2lzc0FjYWRlbWljLkNpdGF2aS5Mb2NhdGlvbiwgU3dpc3NBY2FkZW1pYy5Da</w:instrText>
          </w:r>
          <w:r>
            <w:instrText xml:space="preserve">XRhdmkiLCJBZGRyZXNzIjp7IiRpZCI6IjE1IiwiJHR5cGUiOiJTd2lzc0FjYWRlbWljLkNpdGF2aS5MaW5rZWRSZXNvdXJjZSwgU3dpc3NBY2FkZW1pYy5DaXRhdmkiLCJMaW5rZWRSZXNvdXJjZVR5cGUiOjUsIk9yaWdpbmFsU3RyaW5nIjoiUE1DNjczMTc1MSIsIlVyaVN0cmluZyI6Imh0dHBzOi8vd3d3Lm5jYmkubmxtLm5paC5nb3Yvc</w:instrText>
          </w:r>
          <w:r>
            <w:instrText xml:space="preserve">G1jL2FydGljbGVzL1BNQzY3MzE3NTEiLCJMaW5rZWRSZXNvdXJjZVN0YXR1cyI6OCwiUHJvcGVydGllcyI6eyIkaWQiOiIxNiIsIiR0eXBlIjoiU3dpc3NBY2FkZW1pYy5DaXRhdmkuTGlua2VkUmVzb3VyY2VQcm9wZXJ0aWVzLCBTd2lzc0FjYWRlbWljLkNpdGF2aSJ9LCJTeW5jRm9sZGVyVHlwZSI6MCwiSXNMb2NhbENsb3VkUHJvamVjd</w:instrText>
          </w:r>
          <w:r>
            <w:instrText xml:space="preserve">EZpbGVMaW5rIjpmYWxzZSwiSXNDbG91ZFJlc3RvcmUiOmZhbHNlLCJJc0Nsb3VkQ29weSI6ZmFsc2UsIkF0dGFjaG1lbnRGb2xkZXJXYXNJbkZhbGxiYWNrTW9kZSI6ZmFsc2V9LCJBbm5vdGF0aW9ucyI6W10sIkxvY2F0aW9uVHlwZSI6MCwiTWlycm9yc1JlZmVyZW5jZVByb3BlcnR5SWQiOjIwOCwiQ3JlYXRlZEJ5IjoiX0xlZW5hIE1hY</w:instrText>
          </w:r>
          <w:r>
            <w:instrText xml:space="preserve">cOfIiwiQ3JlYXRlZE9uIjoiMjAyMS0wNS0wNFQwODoxMTowMyIsIk1vZGlmaWVkQnkiOiJfTGVlbmEgTWFhw58iLCJJZCI6ImI2YWVkNjk1LTU4NmMtNGM5Mi04YWU0LTRkY2IwYTgyNDQ1MyIsIk1vZGlmaWVkT24iOiIyMDIxLTA1LTA0VDA4OjExOjAzIiwiUHJvamVjdCI6eyIkcmVmIjoiOCJ9fSx7IiRpZCI6IjE3IiwiJHR5cGUiOiJTd</w:instrText>
          </w:r>
          <w:r>
            <w:instrText xml:space="preserve">2lzc0FjYWRlbWljLkNpdGF2aS5Mb2NhdGlvbiwgU3dpc3NBY2FkZW1pYy5DaXRhdmkiLCJBZGRyZXNzIjp7IiRpZCI6IjE4IiwiJHR5cGUiOiJTd2lzc0FjYWRlbWljLkNpdGF2aS5MaW5rZWRSZXNvdXJjZSwgU3dpc3NBY2FkZW1pYy5DaXRhdmkiLCJMaW5rZWRSZXNvdXJjZVR5cGUiOjUsIk9yaWdpbmFsU3RyaW5nIjoiMzE0MzE1MzEiL</w:instrText>
          </w:r>
          <w:r>
            <w:instrText xml:space="preserve">CJVcmlTdHJpbmciOiJodHRwOi8vd3d3Lm5jYmkubmxtLm5paC5nb3YvcHVibWVkLzMxNDMxNTMxIiwiTGlua2VkUmVzb3VyY2VTdGF0dXMiOjgsIlByb3BlcnRpZXMiOnsiJGlkIjoiMTkiLCIkdHlwZSI6IlN3aXNzQWNhZGVtaWMuQ2l0YXZpLkxpbmtlZFJlc291cmNlUHJvcGVydGllcywgU3dpc3NBY2FkZW1pYy5DaXRhdmkifSwiU3luY</w:instrText>
          </w:r>
          <w:r>
            <w:instrText xml:space="preserve">0ZvbGRlclR5cGUiOjAsIklzTG9jYWxDbG91ZFByb2plY3RGaWxlTGluayI6ZmFsc2UsIklzQ2xvdWRSZXN0b3JlIjpmYWxzZSwiSXNDbG91ZENvcHkiOmZhbHNlLCJBdHRhY2htZW50Rm9sZGVyV2FzSW5GYWxsYmFja01vZGUiOmZhbHNlfSwiQW5ub3RhdGlvbnMiOltdLCJMb2NhdGlvblR5cGUiOjAsIk1pcnJvcnNSZWZlcmVuY2VQcm9wZ</w:instrText>
          </w:r>
          <w:r>
            <w:instrText xml:space="preserve">XJ0eUlkIjoxNjQsIkNyZWF0ZWRCeSI6Il9MZWVuYSBNYWHDnyIsIkNyZWF0ZWRPbiI6IjIwMjEtMDUtMDRUMDg6MTE6MDMiLCJNb2RpZmllZEJ5IjoiX0xlZW5hIE1hYcOfIiwiSWQiOiJhMGE3NDIzZi1mMWZiLTQ0MGUtOTJjYi1mNjJhOGY3YjE1ZjEiLCJNb2RpZmllZE9uIjoiMjAyMS0wNS0wNFQwODoxMTowMyIsIlByb2plY3QiOnsiJ</w:instrText>
          </w:r>
          <w:r>
            <w:instrText xml:space="preserve">HJlZiI6IjgifX1dLCJOdW1iZXIiOiIzNiIsIk9yZ2FuaXphdGlvbnMiOltdLCJPdGhlcnNJbnZvbHZlZCI6W10sIlBhZ2VSYW5nZSI6IjxzcD5cclxuICA8bj4xNzc1Mzwvbj5cclxuICA8aW4+dHJ1ZTwvaW4+XHJcbiAgPG9zPjE3NzUzPC9vcz5cclxuICA8cHM+MTc3NTM8L3BzPlxyXG48L3NwPlxyXG48ZXA+XHJcbiAgPG4+MTc3NTg8L</w:instrText>
          </w:r>
          <w:r>
            <w:instrText xml:space="preserve">24+XHJcbiAgPGluPnRydWU8L2luPlxyXG4gIDxvcz4xNzc1ODwvb3M+XHJcbiAgPHBzPjE3NzU4PC9wcz5cclxuPC9lcD5cclxuPG9zPjE3NzUzLTE3NzU4PC9vcz4iLCJQZXJpb2RpY2FsIjp7IiRpZCI6IjIwIiwiJHR5cGUiOiJTd2lzc0FjYWRlbWljLkNpdGF2aS5QZXJpb2RpY2FsLCBTd2lzc0FjYWRlbWljLkNpdGF2aSIsIkVpc3NuI</w:instrText>
          </w:r>
          <w:r>
            <w:instrText xml:space="preserve">joiMTA5MS02NDkwIiwiTmFtZSI6IlByb2NlZWRpbmdzIG9mIHRoZSBOYXRpb25hbCBBY2FkZW15IG9mIFNjaWVuY2VzIG9mIHRoZSBVbml0ZWQgU3RhdGVzIG9mIEFtZXJpY2EiLCJQYWdpbmF0aW9uIjowLCJQcm90ZWN0ZWQiOmZhbHNlLCJVc2VyQWJicmV2aWF0aW9uMSI6IlByb2MgTmF0bCBBY2FkIFNjaSBVIFMgQSIsIkNyZWF0ZWRCe</w:instrText>
          </w:r>
          <w:r>
            <w:instrText xml:space="preserve">SI6Il9MZWVuYSBNYWHDnyIsIkNyZWF0ZWRPbiI6IjIwMjEtMDUtMDRUMDg6MTE6MDMiLCJNb2RpZmllZEJ5IjoiX0xlZW5hIE1hYcOfIiwiSWQiOiI1NmJjMjlhNi00ZDI1LTQ2YTMtYjk2My0wMjNkMjM4NGQ0NjciLCJNb2RpZmllZE9uIjoiMjAyMS0wNS0wNFQwODoxMTowMyIsIlByb2plY3QiOnsiJHJlZiI6IjgifX0sIlBtY0lkIjoiU</w:instrText>
          </w:r>
          <w:r>
            <w:instrText xml:space="preserve">E1DNjczMTc1MSIsIlB1Ymxpc2hlcnMiOltdLCJQdWJNZWRJZCI6IjMxNDMxNTMxIiwiUXVvdGF0aW9ucyI6W10sIlJhdGluZyI6MCwiUmVmZXJlbmNlVHlwZSI6IkpvdXJuYWxBcnRpY2xlIiwiU2hvcnRUaXRsZSI6IlJvc2VuZmVsZCwgVGhvbWFzIGV0IGFsLiAyMDE5IOKAkyBEaXNpbnRlcm1lZGlhdGluZyB5b3VyIGZyaWVuZHMiLCJTa</w:instrText>
          </w:r>
          <w:r>
            <w:instrText xml:space="preserve">G9ydFRpdGxlVXBkYXRlVHlwZSI6MCwiU291cmNlT2ZCaWJsaW9ncmFwaGljSW5mb3JtYXRpb24iOiJQdWJNZWQiLCJTdGF0aWNJZHMiOlsiZWVkMmUxY2YtOTAwZS00MmQ2LWE1ZjEtNGI5YzQ1M2MxNDhkIl0sIlRhYmxlT2ZDb250ZW50c0NvbXBsZXhpdHkiOjAsIlRhYmxlT2ZDb250ZW50c1NvdXJjZVRleHRGb3JtYXQiOjAsIlRhc2tzI</w:instrText>
          </w:r>
          <w:r>
            <w:instrText xml:space="preserve">jpbXSwiVGl0bGUiOiJEaXNpbnRlcm1lZGlhdGluZyB5b3VyIGZyaWVuZHM6IEhvdyBvbmxpbmUgZGF0aW5nIGluIHRoZSBVbml0ZWQgU3RhdGVzIGRpc3BsYWNlcyBvdGhlciB3YXlzIG9mIG1lZXRpbmciLCJUcmFuc2xhdG9ycyI6W10sIlZvbHVtZSI6IjExNiIsIlllYXIiOiIyMDE5IiwiWWVhclJlc29sdmVkIjoiMjAxOSIsIkNyZWF0Z</w:instrText>
          </w:r>
          <w:r>
            <w:instrText xml:space="preserve">WRCeSI6Il9MZWVuYSBNYWHDnyIsIkNyZWF0ZWRPbiI6IjIwMjEtMDUtMDRUMDg6MTE6MDMiLCJNb2RpZmllZEJ5IjoiX0hQIiwiSWQiOiJkOGZkNzk2Ny02MDM1LTRjNzEtYjY5MC1kNmI2YWFlYmE4MzIiLCJNb2RpZmllZE9uIjoiMjAyMS0xMC0zMVQyMjo0Mjo0MiIsIlByb2plY3QiOnsiJHJlZiI6IjgifX0sIlVzZU51bWJlcmluZ1R5c</w:instrText>
          </w:r>
          <w:r>
            <w:instrText xml:space="preserve">GVPZlBhcmVudERvY3VtZW50IjpmYWxzZSwiVXNlU3RhbmRhcmRQcmVmaXgiOmZhbHNlLCJVc2VTdGFuZGFyZFN1ZmZpeCI6ZmFsc2V9XSwiRm9ybWF0dGVkVGV4dCI6eyIkaWQiOiIyMSIsIkNvdW50IjoxLCJUZXh0VW5pdHMiOlt7IiRpZCI6IjIyIiwiRm9udFN0eWxlIjp7IiRpZCI6IjIzIiwiTmV1dHJhbCI6dHJ1ZX0sIlJlYWRpbmdPc</w:instrText>
          </w:r>
          <w:r>
            <w:instrText xml:space="preserve">mRlciI6MSwiVGV4dCI6Iih2Z2wuIFJvc2VuZmVsZCBldCBhbC4gMjAxOSwgMTc3NTRmLikifV19LCJUYWciOiJDaXRhdmlQbGFjZWhvbGRlciM5Y2JhMzcyZC01MDMyLTQwZTUtOThjOS1hN2U5NTE1ZGU2Y2UiLCJUZXh0IjoiKHZnbC4gUm9zZW5mZWxkIGV0IGFsLiAyMDE5LCAxNzc1NGYuKSIsIldBSVZlcnNpb24iOiI2LjEwLjAuMCJ9}</w:instrText>
          </w:r>
          <w:r>
            <w:fldChar w:fldCharType="separate"/>
          </w:r>
          <w:r>
            <w:t xml:space="preserve">(vgl. Rosenfeld et al. 2019, 17754f.)</w:t>
          </w:r>
          <w:r>
            <w:fldChar w:fldCharType="end"/>
          </w:r>
        </w:sdtContent>
      </w:sdt>
      <w:r>
        <w:t xml:space="preserve">.</w:t>
      </w:r>
      <w:r>
        <w:t xml:space="preserve"> </w:t>
      </w:r>
      <w:bookmarkStart w:id="29" w:name="_Hlk72357665"/>
      <w:r>
        <w:t xml:space="preserve">Noch vor </w:t>
      </w:r>
      <w:r>
        <w:t xml:space="preserve">wenigen</w:t>
      </w:r>
      <w:r>
        <w:t xml:space="preserve"> Jahren h</w:t>
      </w:r>
      <w:r>
        <w:t xml:space="preserve">ab</w:t>
      </w:r>
      <w:r>
        <w:t xml:space="preserve">en Singles </w:t>
      </w:r>
      <w:r>
        <w:t xml:space="preserve">auf </w:t>
      </w:r>
      <w:r>
        <w:t xml:space="preserve">die</w:t>
      </w:r>
      <w:r>
        <w:t xml:space="preserve"> Frage, </w:t>
      </w:r>
      <w:r>
        <w:t xml:space="preserve">wo</w:t>
      </w:r>
      <w:r>
        <w:t xml:space="preserve"> sie </w:t>
      </w:r>
      <w:r>
        <w:t xml:space="preserve">auf potenzielle</w:t>
      </w:r>
      <w:r>
        <w:t xml:space="preserve"> Partner </w:t>
      </w:r>
      <w:r>
        <w:t xml:space="preserve">treffen</w:t>
      </w:r>
      <w:r>
        <w:t xml:space="preserve">, </w:t>
      </w:r>
      <w:r>
        <w:t xml:space="preserve">den eigenen</w:t>
      </w:r>
      <w:r>
        <w:t xml:space="preserve"> </w:t>
      </w:r>
      <w:r>
        <w:t xml:space="preserve">Freunde</w:t>
      </w:r>
      <w:r>
        <w:t xml:space="preserve">skreis</w:t>
      </w:r>
      <w:r>
        <w:t xml:space="preserve"> oder </w:t>
      </w:r>
      <w:r>
        <w:t xml:space="preserve">das</w:t>
      </w:r>
      <w:r>
        <w:t xml:space="preserve"> Arbeit</w:t>
      </w:r>
      <w:r>
        <w:t xml:space="preserve">sumfeld als Hauptkennlernorte genannt</w:t>
      </w:r>
      <w:r>
        <w:t xml:space="preserve">.</w:t>
      </w:r>
      <w:r>
        <w:rPr>
          <w:rStyle w:val="1111"/>
        </w:rPr>
        <w:footnoteReference w:id="2"/>
      </w:r>
      <w:r>
        <w:rPr>
          <w:rStyle w:val="1111"/>
          <w:vertAlign w:val="baseline"/>
        </w:rPr>
        <w:t xml:space="preserve"> </w:t>
      </w:r>
      <w:r/>
    </w:p>
    <w:p>
      <w:pPr>
        <w:pBdr/>
        <w:spacing w:after="240" w:line="360" w:lineRule="auto"/>
        <w:ind/>
        <w:jc w:val="both"/>
        <w:rPr/>
      </w:pPr>
      <w:r>
        <w:t xml:space="preserve">Innerhalb</w:t>
      </w:r>
      <w:r>
        <w:t xml:space="preserve"> der verschiedenen soziologischen Disziplinen erge</w:t>
      </w:r>
      <w:r>
        <w:t xml:space="preserve">ben sich in dieser Hinsicht neue Fragestellungen. Nicht nur </w:t>
      </w:r>
      <w:r>
        <w:t xml:space="preserve">die</w:t>
      </w:r>
      <w:r>
        <w:t xml:space="preserve"> Entstehung und Entwicklung </w:t>
      </w:r>
      <w:r>
        <w:t xml:space="preserve">von P</w:t>
      </w:r>
      <w:r>
        <w:t xml:space="preserve">artnerschaft</w:t>
      </w:r>
      <w:r>
        <w:t xml:space="preserve">en</w:t>
      </w:r>
      <w:r>
        <w:t xml:space="preserve"> rück</w:t>
      </w:r>
      <w:r>
        <w:t xml:space="preserve">t</w:t>
      </w:r>
      <w:r>
        <w:t xml:space="preserve"> in das Erkenntnisinteresse</w:t>
      </w:r>
      <w:r>
        <w:t xml:space="preserve">. D</w:t>
      </w:r>
      <w:r>
        <w:t xml:space="preserve">ie einst lokalen Partnermärkte werden durch die </w:t>
      </w:r>
      <w:r>
        <w:t xml:space="preserve">neuen Gelegenheiten</w:t>
      </w:r>
      <w:r>
        <w:t xml:space="preserve"> des Online-Datings erweitert</w:t>
      </w:r>
      <w:r>
        <w:t xml:space="preserve">.</w:t>
      </w:r>
      <w:r>
        <w:t xml:space="preserve"> </w:t>
      </w:r>
      <w:r>
        <w:t xml:space="preserve">M</w:t>
      </w:r>
      <w:r>
        <w:t xml:space="preserve">ithilfe </w:t>
      </w:r>
      <w:r>
        <w:t xml:space="preserve">der</w:t>
      </w:r>
      <w:r>
        <w:t xml:space="preserve"> digitalen Umgebung können </w:t>
      </w:r>
      <w:r>
        <w:t xml:space="preserve">entferntere</w:t>
      </w:r>
      <w:r>
        <w:t xml:space="preserve"> Partnermärkte erschlossen werden</w:t>
      </w:r>
      <w:r>
        <w:t xml:space="preserve">, </w:t>
      </w:r>
      <w:r>
        <w:t xml:space="preserve">die nicht durch reale Begegnungen eingegrenzt werden </w:t>
      </w:r>
      <w:sdt>
        <w:sdtPr>
          <w:alias w:val="To edit, see citavi.com/edit"/>
          <w15:appearance w15:val="boundingBox"/>
          <w:id w:val="2048255044"/>
          <w:placeholder>
            <w:docPart w:val="DefaultPlaceholder_-1854013440"/>
          </w:placeholder>
          <w:tag w:val="CitaviPlaceholder#2a69d562-62f3-4a6c-95bc-bf692600a404"/>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w:instrText>
          </w:r>
          <w:r>
            <w:instrText xml:space="preserve">3JkUGxhY2Vob2xkZXJFbnRyeSwgU3dpc3NBY2FkZW1pYy5DaXRhdmkiLCJJZCI6ImI5NGEyMDJkLWVlODAtNGMwOS04MTU5LWNiYjkyMTZjZDYyNyIsIlJhbmdlTGVuZ3RoIjoyOCwiUmVmZXJlbmNlSWQiOiJmZTQxMTI2MS05ZjQ3LTQ3NTAtYjNkNi0zNDMzNmVkYmU1NWYiLCJQYWdlUmFuZ2UiOnsiJGlkIjoiMyIsIiR0eXBlIjoiU3dpc</w:instrText>
          </w:r>
          <w:r>
            <w:instrText xml:space="preserve">3NBY2FkZW1pYy5QYWdlUmFuZ2UsIFN3aXNzQWNhZGVtaWMiLCJFbmRQYWdlIjp7IiRpZCI6IjQiLCIkdHlwZSI6IlN3aXNzQWNhZGVtaWMuUGFnZU51bWJlciwgU3dpc3NBY2FkZW1pYyIsIklzRnVsbHlOdW1lcmljIjpmYWxzZSwiTnVtYmVyaW5nVHlwZSI6MCwiTnVtZXJhbFN5c3RlbSI6MH0sIk51bWJlcmluZ1R5cGUiOjAsIk51bWVyY</w:instrText>
          </w:r>
          <w:r>
            <w:instrText xml:space="preserve">WxTeXN0ZW0iOjAsIk9yaWdpbmFsU3RyaW5nIjoiOTEiLCJTdGFydFBhZ2UiOnsiJGlkIjoiNSIsIiR0eXBlIjoiU3dpc3NBY2FkZW1pYy5QYWdlTnVtYmVyLCBTd2lzc0FjYWRlbWljIiwiSXNGdWxseU51bWVyaWMiOnRydWUsIk51bWJlciI6OTEsIk51bWJlcmluZ1R5cGUiOjAsIk51bWVyYWxTeXN0ZW0iOjAsIk9yaWdpbmFsU3RyaW5nI</w:instrText>
          </w:r>
          <w:r>
            <w:instrText xml:space="preserve">joiOTEiLCJQcmV0dHlTdHJpbmciOiI5MSJ9fSwiUHJlZml4IjoidmdsLiAiLCJSZWZlcmVuY2UiOnsiJGlkIjoiNiIsIiR0eXBlIjoiU3dpc3NBY2FkZW1pYy5DaXRhdmkuUmVmZXJlbmNlLCBTd2lzc0FjYWRlbWljLkNpdGF2aSIsIkFic3RyYWN0Q29tcGxleGl0eSI6MCwiQWJzdHJhY3RTb3VyY2VUZXh0Rm9ybWF0IjowLCJBdXRob3JzI</w:instrText>
          </w:r>
          <w:r>
            <w:instrText xml:space="preserve">jpbeyIkaWQiOiI3IiwiJHR5cGUiOiJTd2lzc0FjYWRlbWljLkNpdGF2aS5QZXJzb24sIFN3aXNzQWNhZGVtaWMuQ2l0YXZpIiwiRmlyc3ROYW1lIjoiS3Jpc3RpYW4iLCJMYXN0TmFtZSI6IlN0b3llIiwiUHJvdGVjdGVkIjpmYWxzZSwiU2V4IjowLCJDcmVhdGVkQnkiOiJfTGVlbmEgTWFhw58iLCJDcmVhdGVkT24iOiIyMDIxLTEwLTEwV</w:instrText>
          </w:r>
          <w:r>
            <w:instrText xml:space="preserve">DEyOjQxOjM1IiwiTW9kaWZpZWRCeSI6Il9MZWVuYSBNYWHDnyIsIklkIjoiOGYwMGI1NDctYjRlYy00OGMwLTkwZGMtNjZjMjg3YWI3YTNmIiwiTW9kaWZpZWRPbiI6IjIwMjEtMTAtMTBUMTI6NDE6MzUiLCJQcm9qZWN0Ijp7IiRpZCI6IjgiLCIkdHlwZSI6IlN3aXNzQWNhZGVtaWMuQ2l0YXZpLlByb2plY3QsIFN3aXNzQWNhZGVtaWMuQ</w:instrText>
          </w:r>
          <w:r>
            <w:instrText xml:space="preserve">2l0YXZpIn19LHsiJGlkIjoiOSIsIiR0eXBlIjoiU3dpc3NBY2FkZW1pYy5DaXRhdmkuUGVyc29uLCBTd2lzc0FjYWRlbWljLkNpdGF2aSIsIkZpcnN0TmFtZSI6IkFybWFuZG8iLCJMYXN0TmFtZSI6IkjDpHJpbmciLCJQcm90ZWN0ZWQiOmZhbHNlLCJTZXgiOjIsIkNyZWF0ZWRCeSI6Il9MZWVuYSBNYWHDnyIsIkNyZWF0ZWRPbiI6IjIwM</w:instrText>
          </w:r>
          <w:r>
            <w:instrText xml:space="preserve">jEtMTAtMTBUMTI6NDE6MzUiLCJNb2RpZmllZEJ5IjoiX0xlZW5hIE1hYcOfIiwiSWQiOiI4ZmZlYWFkYS05MjczLTQwNTEtOGM1YS0zMjQ1ZmE2ZDU5OGMiLCJNb2RpZmllZE9uIjoiMjAyMS0xMC0xMFQxMjo0MTozNSIsIlByb2plY3QiOnsiJHJlZiI6IjgifX0seyIkaWQiOiIxMCIsIiR0eXBlIjoiU3dpc3NBY2FkZW1pYy5DaXRhdmkuU</w:instrText>
          </w:r>
          <w:r>
            <w:instrText xml:space="preserve">GVyc29uLCBTd2lzc0FjYWRlbWljLkNpdGF2aSIsIkZpcnN0TmFtZSI6IlrDtmUiLCJMYXN0TmFtZSI6IkJhc3MiLCJNaWRkbGVOYW1lIjoiQW5uZSIsIlByb3RlY3RlZCI6ZmFsc2UsIlNleCI6MCwiQ3JlYXRlZEJ5IjoiX0xlZW5hIE1hYcOfIiwiQ3JlYXRlZE9uIjoiMjAyMS0xMC0zMVQyMDo0NjoyOCIsIk1vZGlmaWVkQnkiOiJfTGVlb</w:instrText>
          </w:r>
          <w:r>
            <w:instrText xml:space="preserve">mEgTWFhw58iLCJJZCI6IjdiNzM1ZDRiLWRjMGUtNDA1YS04Y2M5LTEwMzdjZTI1YWM0YSIsIk1vZGlmaWVkT24iOiIyMDIxLTEwLTMxVDIwOjQ2OjI4IiwiUHJvamVjdCI6eyIkcmVmIjoiOCJ9fSx7IiRpZCI6IjExIiwiJHR5cGUiOiJTd2lzc0FjYWRlbWljLkNpdGF2aS5QZXJzb24sIFN3aXNzQWNhZGVtaWMuQ2l0YXZpIiwiRmlyc3ROY</w:instrText>
          </w:r>
          <w:r>
            <w:instrText xml:space="preserve">W1lIjoiQW5uLUthdGhyaW4iLCJMYXN0TmFtZSI6IkthbGlzY2giLCJQcm90ZWN0ZWQiOmZhbHNlLCJTZXgiOjAsIkNyZWF0ZWRCeSI6Il9MZWVuYSBNYWHDnyIsIkNyZWF0ZWRPbiI6IjIwMjEtMTAtMzFUMjA6NDY6MjgiLCJNb2RpZmllZEJ5IjoiX0xlZW5hIE1hYcOfIiwiSWQiOiJjMjZhNjkyZS02MzZhLTRjZDMtYTkzYS03ZjgxZmI5Y</w:instrText>
          </w:r>
          <w:r>
            <w:instrText xml:space="preserve">2Y5NTAiLCJNb2RpZmllZE9uIjoiMjAyMS0xMC0zMVQyMDo0NjoyOCIsIlByb2plY3QiOnsiJHJlZiI6IjgifX1dLCJDaXRhdGlvbktleVVwZGF0ZVR5cGUiOjAsIkNvbGxhYm9yYXRvcnMiOltdLCJEb2kiOiIxMC4xMDA3Lzk3OC0zLTY1OC0wMjc5NC0wXzUiLCJFZGl0b3JzIjpbXSwiRXZhbHVhdGlvbkNvbXBsZXhpdHkiOjAsIkV2YWx1Y</w:instrText>
          </w:r>
          <w:r>
            <w:instrText xml:space="preserve">XRpb25Tb3VyY2VUZXh0Rm9ybWF0IjowLCJHcm91cHMiOltdLCJIYXNMYWJlbDEiOmZhbHNlLCJIYXNMYWJlbDIiOmZhbHNlLCJLZXl3b3JkcyI6W10sIkxvY2F0aW9ucyI6W3siJGlkIjoiMTIiLCIkdHlwZSI6IlN3aXNzQWNhZGVtaWMuQ2l0YXZpLkxvY2F0aW9uLCBTd2lzc0FjYWRlbWljLkNpdGF2aSIsIkFkZHJlc3MiOnsiJGlkIjoiM</w:instrText>
          </w:r>
          <w:r>
            <w:instrText xml:space="preserve">TMiLCIkdHlwZSI6IlN3aXNzQWNhZGVtaWMuQ2l0YXZpLkxpbmtlZFJlc291cmNlLCBTd2lzc0FjYWRlbWljLkNpdGF2aSIsIkxpbmtlZFJlc291cmNlVHlwZSI6NSwiT3JpZ2luYWxTdHJpbmciOiIxMC4xMDA3Lzk3OC0zLTY1OC0wMjc5NC0wXzUiLCJVcmlTdHJpbmciOiJodHRwczovL2RvaS5vcmcvMTAuMTAwNy85NzgtMy02NTgtMDI3O</w:instrText>
          </w:r>
          <w:r>
            <w:instrText xml:space="preserve">TQtMF81IiwiTGlua2VkUmVzb3VyY2VTdGF0dXMiOjgsIlByb3BlcnRpZXMiOnsiJGlkIjoiMTQiLCIkdHlwZSI6IlN3aXNzQWNhZGVtaWMuQ2l0YXZpLkxpbmtlZFJlc291cmNlUHJvcGVydGllcywgU3dpc3NBY2FkZW1pYy5DaXRhdmkifSwiU3luY0ZvbGRlclR5cGUiOjAsIklzTG9jYWxDbG91ZFByb2plY3RGaWxlTGluayI6ZmFsc2UsI</w:instrText>
          </w:r>
          <w:r>
            <w:instrText xml:space="preserve">klzQ2xvdWRSZXN0b3JlIjpmYWxzZSwiSXNDbG91ZENvcHkiOmZhbHNlLCJBdHRhY2htZW50Rm9sZGVyV2FzSW5GYWxsYmFja01vZGUiOmZhbHNlfSwiQW5ub3RhdGlvbnMiOltdLCJMb2NhdGlvblR5cGUiOjAsIk1pcnJvcnNSZWZlcmVuY2VQcm9wZXJ0eUlkIjoxMjgsIkNyZWF0ZWRCeSI6Il9MZWVuYSBNYWHDnyIsIkNyZWF0ZWRPbiI6I</w:instrText>
          </w:r>
          <w:r>
            <w:instrText xml:space="preserve">jIwMjEtMTAtMzFUMjA6NDY6MjgiLCJNb2RpZmllZEJ5IjoiX0xlZW5hIE1hYcOfIiwiSWQiOiJjYWQ1MDA1YS1kNTY2LTQzMzUtYWU0Zi02YTg1YzI5ZGYyZmEiLCJNb2RpZmllZE9uIjoiMjAyMS0xMC0zMVQyMDo0NjoyOCIsIlByb2plY3QiOnsiJHJlZiI6IjgifX1dLCJPcmdhbml6YXRpb25zIjpbXSwiT3RoZXJzSW52b2x2ZWQiOltdL</w:instrText>
          </w:r>
          <w:r>
            <w:instrText xml:space="preserve">CJQYWdlUmFuZ2UiOiI8c3A+XHJcbiAgPG4+OTE8L24+XHJcbiAgPGluPnRydWU8L2luPlxyXG4gIDxvcz45MTwvb3M+XHJcbiAgPHBzPjkxPC9wcz5cclxuPC9zcD5cclxuPGVwPlxyXG4gIDxuPjExMDwvbj5cclxuICA8aW4+dHJ1ZTwvaW4+XHJcbiAgPG9zPjExMDwvb3M+XHJcbiAgPHBzPjExMDwvcHM+XHJcbjwvZXA+XHJcbjxvcz45M</w:instrText>
          </w:r>
          <w:r>
            <w:instrText xml:space="preserve">S0xMTA8L29zPiIsIlBhcmVudFJlZmVyZW5jZSI6eyIkaWQiOiIxNSIsIiR0eXBlIjoiU3dpc3NBY2FkZW1pYy5DaXRhdmkuUmVmZXJlbmNlLCBTd2lzc0FjYWRlbWljLkNpdGF2aSIsIkFic3RyYWN0Q29tcGxleGl0eSI6MCwiQWJzdHJhY3RTb3VyY2VUZXh0Rm9ybWF0IjowLCJBdXRob3JzIjpbXSwiQ2l0YXRpb25LZXlVcGRhdGVUeXBlI</w:instrText>
          </w:r>
          <w:r>
            <w:instrText xml:space="preserve">jowLCJDb2xsYWJvcmF0b3JzIjpbXSwiRG9pIjoiMTAuMTAwNy85NzgtMy02NTgtMDI3OTQtMCIsIkVkaXRvcnMiOlt7IiRyZWYiOiI5In0seyIkaWQiOiIxNiIsIiR0eXBlIjoiU3dpc3NBY2FkZW1pYy5DaXRhdmkuUGVyc29uLCBTd2lzc0FjYWRlbWljLkNpdGF2aSIsIkZpcnN0TmFtZSI6IlRob21hcyIsIkxhc3ROYW1lIjoiS2xlaW4iL</w:instrText>
          </w:r>
          <w:r>
            <w:instrText xml:space="preserve">CJQcm90ZWN0ZWQiOmZhbHNlLCJTZXgiOjIsIkNyZWF0ZWRCeSI6Il9MZWVuYSBNYWHDnyIsIkNyZWF0ZWRPbiI6IjIwMjEtMDQtMjlUMDc6NDQ6MzIiLCJNb2RpZmllZEJ5IjoiX0xlZW5hIE1hYcOfIiwiSWQiOiI4ZTg4NWQzYy02ZWJhLTQ3N2ItYTQ2Mi00YWFjZDllZjQxODMiLCJNb2RpZmllZE9uIjoiMjAyMS0wNC0yOVQwNzo0NDozM</w:instrText>
          </w:r>
          <w:r>
            <w:instrText xml:space="preserve">iIsIlByb2plY3QiOnsiJHJlZiI6IjgifX0seyIkaWQiOiIxNyIsIiR0eXBlIjoiU3dpc3NBY2FkZW1pYy5DaXRhdmkuUGVyc29uLCBTd2lzc0FjYWRlbWljLkNpdGF2aSIsIkZpcnN0TmFtZSI6IkpvaGFubmVzIiwiTGFzdE5hbWUiOiJTdGF1ZGVyIiwiUHJvdGVjdGVkIjpmYWxzZSwiU2V4IjoyLCJDcmVhdGVkQnkiOiJfTGVlbmEgTWFhw</w:instrText>
          </w:r>
          <w:r>
            <w:instrText xml:space="preserve">58iLCJDcmVhdGVkT24iOiIyMDIxLTA1LTEyVDE4OjM0OjMzIiwiTW9kaWZpZWRCeSI6Il9MZWVuYSBNYWHDnyIsIklkIjoiMTI2MmIyOTQtMzgwMC00MWIyLWFmOTEtNDUyMTkxODFmMmUwIiwiTW9kaWZpZWRPbiI6IjIwMjEtMDUtMTJUMTg6MzQ6MzMiLCJQcm9qZWN0Ijp7IiRyZWYiOiI4In19LHsiJHJlZiI6IjcifV0sIkV2YWx1YXRpb</w:instrText>
          </w:r>
          <w:r>
            <w:instrText xml:space="preserve">25Db21wbGV4aXR5IjowLCJFdmFsdWF0aW9uU291cmNlVGV4dEZvcm1hdCI6MCwiR3JvdXBzIjpbXSwiSGFzTGFiZWwxIjpmYWxzZSwiSGFzTGFiZWwyIjpmYWxzZSwiSXNibiI6Ijk3OC0zLTY1OC0wMjc5My0zIiwiS2V5d29yZHMiOltdLCJMb2NhdGlvbnMiOlt7IiRpZCI6IjE4IiwiJHR5cGUiOiJTd2lzc0FjYWRlbWljLkNpdGF2aS5Mb</w:instrText>
          </w:r>
          <w:r>
            <w:instrText xml:space="preserve">2NhdGlvbiwgU3dpc3NBY2FkZW1pYy5DaXRhdmkiLCJBZGRyZXNzIjp7IiRpZCI6IjE5IiwiJHR5cGUiOiJTd2lzc0FjYWRlbWljLkNpdGF2aS5MaW5rZWRSZXNvdXJjZSwgU3dpc3NBY2FkZW1pYy5DaXRhdmkiLCJMaW5rZWRSZXNvdXJjZVR5cGUiOjUsIk9yaWdpbmFsU3RyaW5nIjoiMTAuMTAwNy85NzgtMy02NTgtMDI3OTQtMCIsIlVya</w:instrText>
          </w:r>
          <w:r>
            <w:instrText xml:space="preserve">VN0cmluZyI6Imh0dHBzOi8vZG9pLm9yZy8xMC4xMDA3Lzk3OC0zLTY1OC0wMjc5NC0wIiwiTGlua2VkUmVzb3VyY2VTdGF0dXMiOjgsIlByb3BlcnRpZXMiOnsiJGlkIjoiMjAiLCIkdHlwZSI6IlN3aXNzQWNhZGVtaWMuQ2l0YXZpLkxpbmtlZFJlc291cmNlUHJvcGVydGllcywgU3dpc3NBY2FkZW1pYy5DaXRhdmkifSwiU3luY0ZvbGRlc</w:instrText>
          </w:r>
          <w:r>
            <w:instrText xml:space="preserve">lR5cGUiOjAsIklzTG9jYWxDbG91ZFByb2plY3RGaWxlTGluayI6ZmFsc2UsIklzQ2xvdWRSZXN0b3JlIjpmYWxzZSwiSXNDbG91ZENvcHkiOmZhbHNlLCJBdHRhY2htZW50Rm9sZGVyV2FzSW5GYWxsYmFja01vZGUiOmZhbHNlfSwiQW5ub3RhdGlvbnMiOltdLCJMb2NhdGlvblR5cGUiOjAsIk1pcnJvcnNSZWZlcmVuY2VQcm9wZXJ0eUlkI</w:instrText>
          </w:r>
          <w:r>
            <w:instrText xml:space="preserve">joxMjgsIkNyZWF0ZWRCeSI6Il9MZWVuYSBNYWHDnyIsIkNyZWF0ZWRPbiI6IjIwMjEtMTAtMTlUMjI6Mjc6MzUiLCJNb2RpZmllZEJ5IjoiX0xlZW5hIE1hYcOfIiwiSWQiOiI0ZGQ4MWJlMS1iZjMzLTQxNGMtYWEyNC04MTE4NmUxMGU3YzEiLCJNb2RpZmllZE9uIjoiMjAyMS0xMC0xOVQyMjoyNzozNSIsIlByb2plY3QiOnsiJHJlZiI6I</w:instrText>
          </w:r>
          <w:r>
            <w:instrText xml:space="preserve">jgifX1dLCJPcmdhbml6YXRpb25zIjpbXSwiT3RoZXJzSW52b2x2ZWQiOltdLCJQbGFjZU9mUHVibGljYXRpb24iOiJXaWVzYmFkZW4iLCJQdWJsaXNoZXJzIjpbeyIkaWQiOiIyMSIsIiR0eXBlIjoiU3dpc3NBY2FkZW1pYy5DaXRhdmkuUHVibGlzaGVyLCBTd2lzc0FjYWRlbWljLkNpdGF2aSIsIk5hbWUiOiJTcHJpbmdlciBGYWNobWVka</w:instrText>
          </w:r>
          <w:r>
            <w:instrText xml:space="preserve">WVuIFdpZXNiYWRlbiIsIlByb3RlY3RlZCI6ZmFsc2UsIkNyZWF0ZWRCeSI6Il9MZWVuYSBNYWHDnyIsIkNyZWF0ZWRPbiI6IjIwMjEtMDUtMTBUMTg6Mzk6NTAiLCJNb2RpZmllZEJ5IjoiX0xlZW5hIE1hYcOfIiwiSWQiOiJiMjNhYjBiOS0yOTc1LTQyYjMtODZmMy1iNGIyMTVmNDI2YmYiLCJNb2RpZmllZE9uIjoiMjAyMS0wNS0xMFQxO</w:instrText>
          </w:r>
          <w:r>
            <w:instrText xml:space="preserve">DozOTo1MCIsIlByb2plY3QiOnsiJHJlZiI6IjgifX1dLCJRdW90YXRpb25zIjpbXSwiUmF0aW5nIjowLCJSZWZlcmVuY2VUeXBlIjoiQm9va0VkaXRlZCIsIlNob3J0VGl0bGUiOiJIw6RyaW5nLCBLbGVpbiBldCBhbC4gKEhnLikgMjAxNCDigJMgRGVyIFBhcnRuZXJtYXJrdCB1bmQgZGllIEdlbGVnZW5oZWl0ZW4iLCJTaG9ydFRpdGxlV</w:instrText>
          </w:r>
          <w:r>
            <w:instrText xml:space="preserve">XBkYXRlVHlwZSI6MCwiU291cmNlT2ZCaWJsaW9ncmFwaGljSW5mb3JtYXRpb24iOiJDcm9zc1JlZiIsIlN0YXRpY0lkcyI6WyIwYTVmZDA1MC1jMTk0LTRkZWQtYjQxNi05YmNjZjE5ZGM5OTMiXSwiVGFibGVPZkNvbnRlbnRzQ29tcGxleGl0eSI6MCwiVGFibGVPZkNvbnRlbnRzU291cmNlVGV4dEZvcm1hdCI6MCwiVGFza3MiOltdLCJUa</w:instrText>
          </w:r>
          <w:r>
            <w:instrText xml:space="preserve">XRsZSI6IkRlciBQYXJ0bmVybWFya3QgdW5kIGRpZSBHZWxlZ2VuaGVpdGVuIGRlcyBLZW5uZW5sZXJuZW5zIiwiVHJhbnNsYXRvcnMiOltdLCJZZWFyIjoiMjAxNCIsIlllYXJSZXNvbHZlZCI6IjIwMTQiLCJDcmVhdGVkQnkiOiJfTGVlbmEgTWFhw58iLCJDcmVhdGVkT24iOiIyMDIxLTEwLTE5VDIyOjI3OjM1IiwiTW9kaWZpZWRCeSI6I</w:instrText>
          </w:r>
          <w:r>
            <w:instrText xml:space="preserve">l9MZWVuYSBNYWHDnyIsIklkIjoiMDUzYzE4N2MtYmNiNy00MGNjLTg2NDItNjFmZTg3NTU0ODlhIiwiTW9kaWZpZWRPbiI6IjIwMjEtMTAtMTlUMjI6Mjc6MzUiLCJQcm9qZWN0Ijp7IiRyZWYiOiI4In19LCJQdWJsaXNoZXJzIjpbXSwiUXVvdGF0aW9ucyI6W10sIlJhdGluZyI6MCwiUmVmZXJlbmNlVHlwZSI6IkNvbnRyaWJ1dGlvbiIsI</w:instrText>
          </w:r>
          <w:r>
            <w:instrText xml:space="preserve">lNob3J0VGl0bGUiOiJTdG95ZSwgSMOkcmluZyBldCBhbC4gMjAxNCDigJMgSGluZGVybmlzc2UgdW5kIFByw6RmZXJlbnplbiBkZXIgUGFydG5lcndhaGwiLCJTaG9ydFRpdGxlVXBkYXRlVHlwZSI6MCwiU291cmNlT2ZCaWJsaW9ncmFwaGljSW5mb3JtYXRpb24iOiJDcm9zc1JlZiIsIlN0YXRpY0lkcyI6WyIyNWEzNWE1Yi05MWM3LTQ1Y</w:instrText>
          </w:r>
          <w:r>
            <w:instrText xml:space="preserve">jUtOWQyZS1iNDYyZDMwYTZkZTIiXSwiVGFibGVPZkNvbnRlbnRzQ29tcGxleGl0eSI6MCwiVGFibGVPZkNvbnRlbnRzU291cmNlVGV4dEZvcm1hdCI6MCwiVGFza3MiOltdLCJUaXRsZSI6IkhpbmRlcm5pc3NlIHVuZCBQcsOkZmVyZW56ZW4gZGVyIFBhcnRuZXJ3YWhsIiwiVHJhbnNsYXRvcnMiOltdLCJZZWFyUmVzb2x2ZWQiOiIyMDE0I</w:instrText>
          </w:r>
          <w:r>
            <w:instrText xml:space="preserve">iwiQ3JlYXRlZEJ5IjoiX0xlZW5hIE1hYcOfIiwiQ3JlYXRlZE9uIjoiMjAyMS0xMC0zMVQyMDo0NjoyOCIsIk1vZGlmaWVkQnkiOiJfTGVlbmEgTWFhw58iLCJJZCI6ImZlNDExMjYxLTlmNDctNDc1MC1iM2Q2LTM0MzM2ZWRiZTU1ZiIsIk1vZGlmaWVkT24iOiIyMDIxLTEwLTMxVDIwOjQ2OjI4IiwiUHJvamVjdCI6eyIkcmVmIjoiOCJ9f</w:instrText>
          </w:r>
          <w:r>
            <w:instrText xml:space="preserve">SwiVXNlTnVtYmVyaW5nVHlwZU9mUGFyZW50RG9jdW1lbnQiOmZhbHNlLCJVc2VTdGFuZGFyZFByZWZpeCI6ZmFsc2UsIlVzZVN0YW5kYXJkU3VmZml4IjpmYWxzZX1dLCJGb3JtYXR0ZWRUZXh0Ijp7IiRpZCI6IjIyIiwiQ291bnQiOjEsIlRleHRVbml0cyI6W3siJGlkIjoiMjMiLCJGb250U3R5bGUiOnsiJGlkIjoiMjQiLCJOZXV0cmFsI</w:instrText>
          </w:r>
          <w:r>
            <w:instrText xml:space="preserve">jp0cnVlfSwiUmVhZGluZ09yZGVyIjoxLCJUZXh0IjoiKHZnbC4gU3RveWUgZXQgYWwuIDIwMTQsIDkxKSJ9XX0sIlRhZyI6IkNpdGF2aVBsYWNlaG9sZGVyIzJhNjlkNTYyLTYyZjMtNGE2Yy05NWJjLWJmNjkyNjAwYTQwNCIsIlRleHQiOiIodmdsLiBTdG95ZSBldCBhbC4gMjAxNCwgOTEpIiwiV0FJVmVyc2lvbiI6IjYuMTAuMC4wIn0=}</w:instrText>
          </w:r>
          <w:r>
            <w:fldChar w:fldCharType="separate"/>
          </w:r>
          <w:r>
            <w:t xml:space="preserve">(vgl. Stoye et al. 2014, 91)</w:t>
          </w:r>
          <w:r>
            <w:fldChar w:fldCharType="end"/>
          </w:r>
        </w:sdtContent>
      </w:sdt>
      <w:r>
        <w:t xml:space="preserve">. </w:t>
      </w:r>
      <w:r>
        <w:t xml:space="preserve">D</w:t>
      </w:r>
      <w:r>
        <w:t xml:space="preserve">en Online-Suchenden </w:t>
      </w:r>
      <w:r>
        <w:t xml:space="preserve">steht </w:t>
      </w:r>
      <w:r>
        <w:t xml:space="preserve">damit </w:t>
      </w:r>
      <w:r>
        <w:t xml:space="preserve">die größte </w:t>
      </w:r>
      <w:r>
        <w:t xml:space="preserve">potenziell</w:t>
      </w:r>
      <w:r>
        <w:t xml:space="preserve"> vorhandene</w:t>
      </w:r>
      <w:r>
        <w:t xml:space="preserve"> </w:t>
      </w:r>
      <w:r>
        <w:t xml:space="preserve">Auswahl an Partnern zur Verfügung</w:t>
      </w:r>
      <w:r>
        <w:t xml:space="preserve">, wobei d</w:t>
      </w:r>
      <w:r>
        <w:t xml:space="preserve">ie</w:t>
      </w:r>
      <w:r>
        <w:t xml:space="preserve"> Kontaktaufnahme auf einfache </w:t>
      </w:r>
      <w:r>
        <w:t xml:space="preserve">Weise</w:t>
      </w:r>
      <w:r>
        <w:t xml:space="preserve"> möglich</w:t>
      </w:r>
      <w:r>
        <w:t xml:space="preserve"> ist</w:t>
      </w:r>
      <w:r>
        <w:t xml:space="preserve"> </w:t>
      </w:r>
      <w:sdt>
        <w:sdtPr>
          <w:alias w:val="To edit, see citavi.com/edit"/>
          <w15:appearance w15:val="boundingBox"/>
          <w:id w:val="-1255047467"/>
          <w:placeholder>
            <w:docPart w:val="DefaultPlaceholder_-1854013440"/>
          </w:placeholder>
          <w:tag w:val="CitaviPlaceholder#bc59f78d-9b37-4d14-82cc-6cc0ec7326fd"/>
          <w:rPr/>
        </w:sdtPr>
        <w:sdtContent>
          <w:r>
            <w:fldChar w:fldCharType="begin"/>
          </w:r>
          <w:r>
            <w:instrText xml:space="preserve">ADDIN CitaviP</w:instrText>
          </w:r>
          <w:r>
            <w:instrText xml:space="preserve">laceholder{eyIkaWQiOiIxIiwiJHR5cGUiOiJTd2lzc0FjYWRlbWljLkNpdGF2aS5DaXRhdGlvbnMuV29yZFBsYWNlaG9sZGVyLCBTd2lzc0FjYWRlbWljLkNpdGF2aSIsIkVudHJpZXMiOlt7IiRpZCI6IjIiLCIkdHlwZSI6IlN3aXNzQWNhZGVtaWMuQ2l0YXZpLkNpdGF0aW9ucy5Xb3JkUGxhY2Vob2xkZXJFbnRyeSwgU3dpc3NBY2FkZ</w:instrText>
          </w:r>
          <w:r>
            <w:instrText xml:space="preserve">W1pYy5DaXRhdmkiLCJJZCI6IjQ0Nzk4Njc3LTBkZTgtNGJhMy04MGJlLTMyNDA5ODU1ZmIwNyIsIlJhbmdlTGVuZ3RoIjoyOCwiUmVmZXJlbmNlSWQiOiIwNDQzZWM0NS1kYmQwLTQ3ODAtYmVhMS1lMjE3NDE3MDVlNmUiLCJQYWdlUmFuZ2UiOnsiJGlkIjoiMyIsIiR0eXBlIjoiU3dpc3NBY2FkZW1pYy5QYWdlUmFuZ2UsIFN3aXNzQWNhZ</w:instrText>
          </w:r>
          <w:r>
            <w:instrText xml:space="preserve">GVtaWMiLCJFbmRQYWdlIjp7IiRpZCI6IjQiLCIkdHlwZSI6IlN3aXNzQWNhZGVtaWMuUGFnZU51bWJlciwgU3dpc3NBY2FkZW1pYyIsIklzRnVsbHlOdW1lcmljIjpmYWxzZSwiTnVtYmVyaW5nVHlwZSI6MCwiTnVtZXJhbFN5c3RlbSI6MH0sIk51bWJlcmluZ1R5cGUiOjAsIk51bWVyYWxTeXN0ZW0iOjAsIk9yaWdpbmFsU3RyaW5nIjoiN</w:instrText>
          </w:r>
          <w:r>
            <w:instrText xml:space="preserve">CIsIlN0YXJ0UGFnZSI6eyIkaWQiOiI1IiwiJHR5cGUiOiJTd2lzc0FjYWRlbWljLlBhZ2VOdW1iZXIsIFN3aXNzQWNhZGVtaWMiLCJJc0Z1bGx5TnVtZXJpYyI6dHJ1ZSwiTnVtYmVyIjo0LCJOdW1iZXJpbmdUeXBlIjowLCJOdW1lcmFsU3lzdGVtIjowLCJPcmlnaW5hbFN0cmluZyI6IjQiLCJQcmV0dHlTdHJpbmciOiI0In19LCJQcmVma</w:instrText>
          </w:r>
          <w:r>
            <w:instrText xml:space="preserve">XgiOiJ2Z2wuICIsIlJlZmVyZW5jZSI6eyIkaWQiOiI2IiwiJHR5cGUiOiJTd2lzc0FjYWRlbWljLkNpdGF2aS5SZWZlcmVuY2UsIFN3aXNzQWNhZGVtaWMuQ2l0YXZpIiwiQWJzdHJhY3RDb21wbGV4aXR5IjowLCJBYnN0cmFjdFNvdXJjZVRleHRGb3JtYXQiOjAsIkF1dGhvcnMiOlt7IiRpZCI6IjciLCIkdHlwZSI6IlN3aXNzQWNhZGVta</w:instrText>
          </w:r>
          <w:r>
            <w:instrText xml:space="preserve">WMuQ2l0YXZpLlBlcnNvbiwgU3dpc3NBY2FkZW1pYy5DaXRhdmkiLCJGaXJzdE5hbWUiOiJFbGkiLCJMYXN0TmFtZSI6IkZpbmtlbCIsIk1pZGRsZU5hbWUiOiJKLiIsIlByb3RlY3RlZCI6ZmFsc2UsIlNleCI6MiwiQ3JlYXRlZEJ5IjoiX0xlZW5hIE1hYcOfIiwiQ3JlYXRlZE9uIjoiMjAyMS0wNS0xMVQxMzoyNzowOCIsIk1vZGlmaWVkQ</w:instrText>
          </w:r>
          <w:r>
            <w:instrText xml:space="preserve">nkiOiJfTGVlbmEgTWFhw58iLCJJZCI6ImNhMDRlYTlhLTA4ZmUtNGU1Mi04Y2YyLWVmNTZhYjNkNjJjNSIsIk1vZGlmaWVkT24iOiIyMDIxLTA1LTExVDEzOjI3OjA4IiwiUHJvamVjdCI6eyIkaWQiOiI4IiwiJHR5cGUiOiJTd2lzc0FjYWRlbWljLkNpdGF2aS5Qcm9qZWN0LCBTd2lzc0FjYWRlbWljLkNpdGF2aSJ9fSx7IiRpZCI6IjkiL</w:instrText>
          </w:r>
          <w:r>
            <w:instrText xml:space="preserve">CIkdHlwZSI6IlN3aXNzQWNhZGVtaWMuQ2l0YXZpLlBlcnNvbiwgU3dpc3NBY2FkZW1pYy5DaXRhdmkiLCJGaXJzdE5hbWUiOiJQYXVsIiwiTGFzdE5hbWUiOiJFYXN0d2ljayIsIk1pZGRsZU5hbWUiOiJXLiIsIlByb3RlY3RlZCI6ZmFsc2UsIlNleCI6MiwiQ3JlYXRlZEJ5IjoiX0xlZW5hIE1hYcOfIiwiQ3JlYXRlZE9uIjoiMjAyMS0wN</w:instrText>
          </w:r>
          <w:r>
            <w:instrText xml:space="preserve">S0xMVQxMzoyNzowOCIsIk1vZGlmaWVkQnkiOiJfTGVlbmEgTWFhw58iLCJJZCI6ImI1MDU5MzdkLTBkMmMtNGQwOC05MjM2LWQ2ZDAxMGNmYmYyNiIsIk1vZGlmaWVkT24iOiIyMDIxLTA1LTExVDEzOjI3OjA4IiwiUHJvamVjdCI6eyIkcmVmIjoiOCJ9fSx7IiRpZCI6IjEwIiwiJHR5cGUiOiJTd2lzc0FjYWRlbWljLkNpdGF2aS5QZXJzb</w:instrText>
          </w:r>
          <w:r>
            <w:instrText xml:space="preserve">24sIFN3aXNzQWNhZGVtaWMuQ2l0YXZpIiwiRmlyc3ROYW1lIjoiQmVuamFtaW4iLCJMYXN0TmFtZSI6Ikthcm5leSIsIk1pZGRsZU5hbWUiOiJSLiIsIlByb3RlY3RlZCI6ZmFsc2UsIlNleCI6MiwiQ3JlYXRlZEJ5IjoiX0xlZW5hIE1hYcOfIiwiQ3JlYXRlZE9uIjoiMjAyMS0wNS0xMVQxMzoyNzowOCIsIk1vZGlmaWVkQnkiOiJfTGVlb</w:instrText>
          </w:r>
          <w:r>
            <w:instrText xml:space="preserve">mEgTWFhw58iLCJJZCI6IjE2YzhiMmRkLWY2ZTgtNGVmYy05ZTdiLTc2ODE2ZjQ3ZGEwNiIsIk1vZGlmaWVkT24iOiIyMDIxLTA1LTExVDEzOjI3OjA4IiwiUHJvamVjdCI6eyIkcmVmIjoiOCJ9fSx7IiRpZCI6IjExIiwiJHR5cGUiOiJTd2lzc0FjYWRlbWljLkNpdGF2aS5QZXJzb24sIFN3aXNzQWNhZGVtaWMuQ2l0YXZpIiwiRmlyc3ROY</w:instrText>
          </w:r>
          <w:r>
            <w:instrText xml:space="preserve">W1lIjoiSGFycnkiLCJMYXN0TmFtZSI6IlJlaXMiLCJNaWRkbGVOYW1lIjoiVC4iLCJQcm90ZWN0ZWQiOmZhbHNlLCJTZXgiOjIsIkNyZWF0ZWRCeSI6Il9MZWVuYSBNYWHDnyIsIkNyZWF0ZWRPbiI6IjIwMjEtMDUtMTFUMTM6Mjc6MDgiLCJNb2RpZmllZEJ5IjoiX0xlZW5hIE1hYcOfIiwiSWQiOiJhOTE0MDdjYy00ZThjLTQ3MGEtODYyN</w:instrText>
          </w:r>
          <w:r>
            <w:instrText xml:space="preserve">C02OGY3YzM5N2JlNzgiLCJNb2RpZmllZE9uIjoiMjAyMS0wNS0xMVQxMzoyNzowOCIsIlByb2plY3QiOnsiJHJlZiI6IjgifX0seyIkaWQiOiIxMiIsIiR0eXBlIjoiU3dpc3NBY2FkZW1pYy5DaXRhdmkuUGVyc29uLCBTd2lzc0FjYWRlbWljLkNpdGF2aSIsIkZpcnN0TmFtZSI6IlN1c2FuIiwiTGFzdE5hbWUiOiJTcHJlY2hlciIsIlByb</w:instrText>
          </w:r>
          <w:r>
            <w:instrText xml:space="preserve">3RlY3RlZCI6ZmFsc2UsIlNleCI6MSwiQ3JlYXRlZEJ5IjoiX0xlZW5hIE1hYcOfIiwiQ3JlYXRlZE9uIjoiMjAyMS0wNS0xMVQxMzoyNzowOCIsIk1vZGlmaWVkQnkiOiJfTGVlbmEgTWFhw58iLCJJZCI6ImJiNGU0YmIzLTk4YzYtNGRkNS1iMGFhLWFmMTUyODVkNzRlYSIsIk1vZGlmaWVkT24iOiIyMDIxLTA1LTExVDEzOjI3OjA4IiwiU</w:instrText>
          </w:r>
          <w:r>
            <w:instrText xml:space="preserve">HJvamVjdCI6eyIkcmVmIjoiOCJ9fV0sIkNpdGF0aW9uS2V5VXBkYXRlVHlwZSI6MCwiQ29sbGFib3JhdG9ycyI6W10sIkRvaSI6IjEwLjExNzcvMTUyOTEwMDYxMjQzNjUyMiIsIkVkaXRvcnMiOltdLCJFdmFsdWF0aW9uQ29tcGxleGl0eSI6MCwiRXZhbHVhdGlvblNvdXJjZVRleHRGb3JtYXQiOjAsIkdyb3VwcyI6W10sIkhhc0xhYmVsM</w:instrText>
          </w:r>
          <w:r>
            <w:instrText xml:space="preserve">SI6ZmFsc2UsIkhhc0xhYmVsMiI6ZmFsc2UsIktleXdvcmRzIjpbXSwiTGFuZ3VhZ2UiOiJlbmciLCJMYW5ndWFnZUNvZGUiOiJlbiIsIkxvY2F0aW9ucyI6W3siJGlkIjoiMTMiLCIkdHlwZSI6IlN3aXNzQWNhZGVtaWMuQ2l0YXZpLkxvY2F0aW9uLCBTd2lzc0FjYWRlbWljLkNpdGF2aSIsIkFkZHJlc3MiOnsiJGlkIjoiMTQiLCIkdHlwZ</w:instrText>
          </w:r>
          <w:r>
            <w:instrText xml:space="preserve">SI6IlN3aXNzQWNhZGVtaWMuQ2l0YXZpLkxpbmtlZFJlc291cmNlLCBTd2lzc0FjYWRlbWljLkNpdGF2aSIsIkxpbmtlZFJlc291cmNlVHlwZSI6NSwiT3JpZ2luYWxTdHJpbmciOiIxMC4xMTc3LzE1MjkxMDA2MTI0MzY1MjIiLCJVcmlTdHJpbmciOiJodHRwczovL2RvaS5vcmcvMTAuMTE3Ny8xNTI5MTAwNjEyNDM2NTIyIiwiTGlua2VkU</w:instrText>
          </w:r>
          <w:r>
            <w:instrText xml:space="preserve">mVzb3VyY2VTdGF0dXMiOjgsIlByb3BlcnRpZXMiOnsiJGlkIjoiMTUiLCIkdHlwZSI6IlN3aXNzQWNhZGVtaWMuQ2l0YXZpLkxpbmtlZFJlc291cmNlUHJvcGVydGllcywgU3dpc3NBY2FkZW1pYy5DaXRhdmkifSwiU3luY0ZvbGRlclR5cGUiOjAsIklzTG9jYWxDbG91ZFByb2plY3RGaWxlTGluayI6ZmFsc2UsIklzQ2xvdWRSZXN0b3JlI</w:instrText>
          </w:r>
          <w:r>
            <w:instrText xml:space="preserve">jpmYWxzZSwiSXNDbG91ZENvcHkiOmZhbHNlLCJBdHRhY2htZW50Rm9sZGVyV2FzSW5GYWxsYmFja01vZGUiOmZhbHNlfSwiQW5ub3RhdGlvbnMiOltdLCJMb2NhdGlvblR5cGUiOjAsIk1pcnJvcnNSZWZlcmVuY2VQcm9wZXJ0eUlkIjoxMjgsIkNyZWF0ZWRCeSI6Il9MZWVuYSBNYWHDnyIsIkNyZWF0ZWRPbiI6IjIwMjEtMDUtMTFUMTM6M</w:instrText>
          </w:r>
          <w:r>
            <w:instrText xml:space="preserve">jc6MDgiLCJNb2RpZmllZEJ5IjoiX0xlZW5hIE1hYcOfIiwiSWQiOiIwZWU4OTZiNy03MDA1LTRiMjQtYjMzMC0xMDJkN2YyZTQxOWUiLCJNb2RpZmllZE9uIjoiMjAyMS0wNS0xMVQxMzoyNzowOCIsIlByb2plY3QiOnsiJHJlZiI6IjgifX0seyIkaWQiOiIxNiIsIiR0eXBlIjoiU3dpc3NBY2FkZW1pYy5DaXRhdmkuTG9jYXRpb24sIFN3a</w:instrText>
          </w:r>
          <w:r>
            <w:instrText xml:space="preserve">XNzQWNhZGVtaWMuQ2l0YXZpIiwiQWRkcmVzcyI6eyIkaWQiOiIxNyIsIiR0eXBlIjoiU3dpc3NBY2FkZW1pYy5DaXRhdmkuTGlua2VkUmVzb3VyY2UsIFN3aXNzQWNhZGVtaWMuQ2l0YXZpIiwiTGlua2VkUmVzb3VyY2VUeXBlIjo1LCJPcmlnaW5hbFN0cmluZyI6IjI2MTczMjc5IiwiVXJpU3RyaW5nIjoiaHR0cDovL3d3dy5uY2JpLm5sb</w:instrText>
          </w:r>
          <w:r>
            <w:instrText xml:space="preserve">S5uaWguZ292L3B1Ym1lZC8yNjE3MzI3OSIsIkxpbmtlZFJlc291cmNlU3RhdHVzIjo4LCJQcm9wZXJ0aWVzIjp7IiRpZCI6IjE4IiwiJHR5cGUiOiJTd2lzc0FjYWRlbWljLkNpdGF2aS5MaW5rZWRSZXNvdXJjZVByb3BlcnRpZXMsIFN3aXNzQWNhZGVtaWMuQ2l0YXZpIn0sIlN5bmNGb2xkZXJUeXBlIjowLCJJc0xvY2FsQ2xvdWRQcm9qZ</w:instrText>
          </w:r>
          <w:r>
            <w:instrText xml:space="preserve">WN0RmlsZUxpbmsiOmZhbHNlLCJJc0Nsb3VkUmVzdG9yZSI6ZmFsc2UsIklzQ2xvdWRDb3B5IjpmYWxzZSwiQXR0YWNobWVudEZvbGRlcldhc0luRmFsbGJhY2tNb2RlIjpmYWxzZX0sIkFubm90YXRpb25zIjpbXSwiTG9jYXRpb25UeXBlIjowLCJNaXJyb3JzUmVmZXJlbmNlUHJvcGVydHlJZCI6MTY0LCJDcmVhdGVkQnkiOiJfTGVlbmEgT</w:instrText>
          </w:r>
          <w:r>
            <w:instrText xml:space="preserve">WFhw58iLCJDcmVhdGVkT24iOiIyMDIxLTA1LTExVDEzOjI3OjA4IiwiTW9kaWZpZWRCeSI6Il9MZWVuYSBNYWHDnyIsIklkIjoiZTdkYjFkNzMtNjA3Mi00N2U1LThjZmItYTMyOWUwNzJiYTc4IiwiTW9kaWZpZWRPbiI6IjIwMjEtMDUtMTFUMTM6Mjc6MDgiLCJQcm9qZWN0Ijp7IiRyZWYiOiI4In19XSwiTnVtYmVyIjoiMSIsIk9yZ2Fua</w:instrText>
          </w:r>
          <w:r>
            <w:instrText xml:space="preserve">XphdGlvbnMiOltdLCJPdGhlcnNJbnZvbHZlZCI6W10sIlBhZ2VSYW5nZSI6IjxzcD5cclxuICA8bj4zPC9uPlxyXG4gIDxpbj50cnVlPC9pbj5cclxuICA8b3M+Mzwvb3M+XHJcbiAgPHBzPjM8L3BzPlxyXG48L3NwPlxyXG48ZXA+XHJcbiAgPG4+NjY8L24+XHJcbiAgPGluPnRydWU8L2luPlxyXG4gIDxvcz42Njwvb3M+XHJcbiAgPHBzP</w:instrText>
          </w:r>
          <w:r>
            <w:instrText xml:space="preserve">jY2PC9wcz5cclxuPC9lcD5cclxuPG9zPjMtNjY8L29zPiIsIlBlcmlvZGljYWwiOnsiJGlkIjoiMTkiLCIkdHlwZSI6IlN3aXNzQWNhZGVtaWMuQ2l0YXZpLlBlcmlvZGljYWwsIFN3aXNzQWNhZGVtaWMuQ2l0YXZpIiwiTmFtZSI6IlBzeWNob2xvZ2ljYWwgc2NpZW5jZSBpbiB0aGUgcHVibGljIGludGVyZXN0OiBhIGpvdXJuYWwgb2Ygd</w:instrText>
          </w:r>
          <w:r>
            <w:instrText xml:space="preserve">GhlIEFtZXJpY2FuIFBzeWNob2xvZ2ljYWwgU29jaWV0eSIsIlBhZ2luYXRpb24iOjAsIlByb3RlY3RlZCI6ZmFsc2UsIkNyZWF0ZWRCeSI6Il9MZWVuYSBNYWHDnyIsIkNyZWF0ZWRPbiI6IjIwMjEtMTAtMTBUMTE6MDk6MDMiLCJNb2RpZmllZEJ5IjoiX0xlZW5hIE1hYcOfIiwiSWQiOiI4MjMyNTk2MC02YTM1LTRjNzctYjA3Zi1jMTA5M</w:instrText>
          </w:r>
          <w:r>
            <w:instrText xml:space="preserve">mNjZmU0NzAiLCJNb2RpZmllZE9uIjoiMjAyMS0xMC0xMFQxMTowOTowMyIsIlByb2plY3QiOnsiJHJlZiI6IjgifX0sIlB1Ymxpc2hlcnMiOltdLCJQdWJNZWRJZCI6IjI2MTczMjc5IiwiUXVvdGF0aW9ucyI6W10sIlJhdGluZyI6MCwiUmVmZXJlbmNlVHlwZSI6IkpvdXJuYWxBcnRpY2xlIiwiU2hvcnRUaXRsZSI6IkZpbmtlbCwgRWFzd</w:instrText>
          </w:r>
          <w:r>
            <w:instrText xml:space="preserve">HdpY2sgZXQgYWwuIDIwMTIg4oCTIE9ubGluZSBEYXRpbmciLCJTaG9ydFRpdGxlVXBkYXRlVHlwZSI6MCwiU291cmNlT2ZCaWJsaW9ncmFwaGljSW5mb3JtYXRpb24iOiJQdWJNZWQiLCJTdGF0aWNJZHMiOlsiNDdiYWMxNzUtMDYwYS00Njk4LTgyMGUtM2U2YWIwOTA5NjZmIl0sIlRhYmxlT2ZDb250ZW50c0NvbXBsZXhpdHkiOjAsIlRhY</w:instrText>
          </w:r>
          <w:r>
            <w:instrText xml:space="preserve">mxlT2ZDb250ZW50c1NvdXJjZVRleHRGb3JtYXQiOjAsIlRhc2tzIjpbXSwiVGl0bGUiOiJPbmxpbmUgRGF0aW5nOiBBIENyaXRpY2FsIEFuYWx5c2lzIEZyb20gdGhlIFBlcnNwZWN0aXZlIG9mIFBzeWNob2xvZ2ljYWwgU2NpZW5jZSIsIlRyYW5zbGF0b3JzIjpbXSwiVm9sdW1lIjoiMTMiLCJZZWFyIjoiMjAxMiIsIlllYXJSZXNvbHZlZ</w:instrText>
          </w:r>
          <w:r>
            <w:instrText xml:space="preserve">CI6IjIwMTIiLCJDcmVhdGVkQnkiOiJfTGVlbmEgTWFhw58iLCJDcmVhdGVkT24iOiIyMDIxLTA1LTExVDEzOjI3OjA4IiwiTW9kaWZpZWRCeSI6Il9IUCIsIklkIjoiMDQ0M2VjNDUtZGJkMC00NzgwLWJlYTEtZTIxNzQxNzA1ZTZlIiwiTW9kaWZpZWRPbiI6IjIwMjEtMTAtMzFUMjI6NDI6NDIiLCJQcm9qZWN0Ijp7IiRyZWYiOiI4In19L</w:instrText>
          </w:r>
          <w:r>
            <w:instrText xml:space="preserve">CJVc2VOdW1iZXJpbmdUeXBlT2ZQYXJlbnREb2N1bWVudCI6ZmFsc2UsIlVzZVN0YW5kYXJkUHJlZml4IjpmYWxzZSwiVXNlU3RhbmRhcmRTdWZmaXgiOmZhbHNlfV0sIkZvcm1hdHRlZFRleHQiOnsiJGlkIjoiMjAiLCJDb3VudCI6MSwiVGV4dFVuaXRzIjpbeyIkaWQiOiIyMSIsIkZvbnRTdHlsZSI6eyIkaWQiOiIyMiIsIk5ldXRyYWwiO</w:instrText>
          </w:r>
          <w:r>
            <w:instrText xml:space="preserve">nRydWV9LCJSZWFkaW5nT3JkZXIiOjEsIlRleHQiOiIodmdsLiBGaW5rZWwgZXQgYWwuIDIwMTIsIDQpIn1dfSwiVGFnIjoiQ2l0YXZpUGxhY2Vob2xkZXIjYmM1OWY3OGQtOWIzNy00ZDE0LTgyY2MtNmNjMGVjNzMyNmZkIiwiVGV4dCI6Iih2Z2wuIEZpbmtlbCBldCBhbC4gMjAxMiwgNCkiLCJXQUlWZXJzaW9uIjoiNi4xMC4wLjAifQ==}</w:instrText>
          </w:r>
          <w:r>
            <w:fldChar w:fldCharType="separate"/>
          </w:r>
          <w:r>
            <w:t xml:space="preserve">(vgl. Finkel et al. 2012, 4)</w:t>
          </w:r>
          <w:r>
            <w:fldChar w:fldCharType="end"/>
          </w:r>
        </w:sdtContent>
      </w:sdt>
      <w:r>
        <w:t xml:space="preserve">. </w:t>
      </w:r>
      <w:r>
        <w:t xml:space="preserve">Durch den Wegfall der Raum-Zeit-Einschränkungen beim Online-Dating </w:t>
      </w:r>
      <w:r>
        <w:t xml:space="preserve">müssen </w:t>
      </w:r>
      <w:r>
        <w:t xml:space="preserve">sie </w:t>
      </w:r>
      <w:r>
        <w:t xml:space="preserve">nicht mehr nur aus dem Partnerpool auswählen, d</w:t>
      </w:r>
      <w:r>
        <w:t xml:space="preserve">en</w:t>
      </w:r>
      <w:r>
        <w:t xml:space="preserve"> sie tatsächlich getroffen haben (vgl. </w:t>
      </w:r>
      <w:sdt>
        <w:sdtPr>
          <w:alias w:val="To edit, see citavi.com/edit"/>
          <w15:appearance w15:val="boundingBox"/>
          <w:id w:val="1958447650"/>
          <w:placeholder>
            <w:docPart w:val="ACC12ECF48084DC4AE0E6C5A25C92CAC"/>
          </w:placeholder>
          <w:tag w:val="CitaviPlaceholder#e6052cd8-842b-4fa4-ab2a-fb723eecf31e"/>
          <w:rPr/>
        </w:sdtPr>
        <w:sdtContent>
          <w:r>
            <w:fldChar w:fldCharType="begin"/>
          </w:r>
          <w:r>
            <w:instrText xml:space="preserve">ADDIN CitaviPlaceholder{eyIkaWQiOiIxIiwiJHR5cGUiOiJTd2lzc0FjYWRlbWljLkNpdGF2aS5DaXRhdGlvbnMuV29yZ</w:instrText>
          </w:r>
          <w:r>
            <w:instrText xml:space="preserve">FBsYWNlaG9sZGVyLCBTd2lzc0FjYWRlbWljLkNpdGF2aSIsIkVudHJpZXMiOlt7IiRpZCI6IjIiLCIkdHlwZSI6IlN3aXNzQWNhZGVtaWMuQ2l0YXZpLkNpdGF0aW9ucy5Xb3JkUGxhY2Vob2xkZXJFbnRyeSwgU3dpc3NBY2FkZW1pYy5DaXRhdmkiLCJJZCI6IjU4MTU3Nzc0LTQ1NjctNDFhZS05Yjk0LWZmYjEyZjY1NDUzNyIsIlJhbmdlT</w:instrText>
          </w:r>
          <w:r>
            <w:instrText xml:space="preserve">GVuZ3RoIjoxMiwiUmVmZXJlbmNlSWQiOiJmYzE0Y2FiNC0zNWEzLTQyNmUtYmM2Yy04MjUxNjI1OTY3NWEiLCJOb1BhciI6dHJ1ZSwiUmVmZXJlbmNlIjp7IiRpZCI6IjMiLCIkdHlwZSI6IlN3aXNzQWNhZGVtaWMuQ2l0YXZpLlJlZmVyZW5jZSwgU3dpc3NBY2FkZW1pYy5DaXRhdmkiLCJBYnN0cmFjdENvbXBsZXhpdHkiOjAsIkFic3RyY</w:instrText>
          </w:r>
          <w:r>
            <w:instrText xml:space="preserve">WN0U291cmNlVGV4dEZvcm1hdCI6MCwiQXV0aG9ycyI6W3siJGlkIjoiNCIsIiR0eXBlIjoiU3dpc3NBY2FkZW1pYy5DaXRhdmkuUGVyc29uLCBTd2lzc0FjYWRlbWljLkNpdGF2aSIsIkZpcnN0TmFtZSI6IkphbWVzIiwiTGFzdE5hbWUiOiJCb3NzYXJkIiwiTWlkZGxlTmFtZSI6IkguIFMuIiwiUHJvdGVjdGVkIjpmYWxzZSwiU2V4IjoyL</w:instrText>
          </w:r>
          <w:r>
            <w:instrText xml:space="preserve">CJDcmVhdGVkQnkiOiJfTGVlbmEgTWFhw58iLCJDcmVhdGVkT24iOiIyMDIxLTA0LTI5VDEwOjQwOjE5IiwiTW9kaWZpZWRCeSI6Il9MZWVuYSBNYWHDnyIsIklkIjoiMzA5N2Y0MDMtMDFlZi00YWUzLWE3NWUtYjE3NjgyNjczYzgyIiwiTW9kaWZpZWRPbiI6IjIwMjEtMDQtMjlUMTA6NDA6MTkiLCJQcm9qZWN0Ijp7IiRpZCI6IjUiLCIkd</w:instrText>
          </w:r>
          <w:r>
            <w:instrText xml:space="preserve">HlwZSI6IlN3aXNzQWNhZGVtaWMuQ2l0YXZpLlByb2plY3QsIFN3aXNzQWNhZGVtaWMuQ2l0YXZpIn19XSwiQ2l0YXRpb25LZXlVcGRhdGVUeXBlIjowLCJDb2xsYWJvcmF0b3JzIjpbXSwiRG9pIjoiMTAuMTA4Ni8yMTYwMzEiLCJFZGl0b3JzIjpbXSwiRXZhbHVhdGlvbkNvbXBsZXhpdHkiOjAsIkV2YWx1YXRpb25Tb3VyY2VUZXh0Rm9yb</w:instrText>
          </w:r>
          <w:r>
            <w:instrText xml:space="preserve">WF0IjowLCJHcm91cHMiOltdLCJIYXNMYWJlbDEiOmZhbHNlLCJIYXNMYWJlbDIiOmZhbHNlLCJLZXl3b3JkcyI6W10sIkxvY2F0aW9ucyI6W3siJGlkIjoiNiIsIiR0eXBlIjoiU3dpc3NBY2FkZW1pYy5DaXRhdmkuTG9jYXRpb24sIFN3aXNzQWNhZGVtaWMuQ2l0YXZpIiwiQWRkcmVzcyI6eyIkaWQiOiI3IiwiJHR5cGUiOiJTd2lzc0FjY</w:instrText>
          </w:r>
          <w:r>
            <w:instrText xml:space="preserve">WRlbWljLkNpdGF2aS5MaW5rZWRSZXNvdXJjZSwgU3dpc3NBY2FkZW1pYy5DaXRhdmkiLCJMaW5rZWRSZXNvdXJjZVR5cGUiOjUsIk9yaWdpbmFsU3RyaW5nIjoiMTAuMTA4Ni8yMTYwMzEiLCJVcmlTdHJpbmciOiJodHRwczovL2RvaS5vcmcvMTAuMTA4Ni8yMTYwMzEiLCJMaW5rZWRSZXNvdXJjZVN0YXR1cyI6OCwiUHJvcGVydGllcyI6e</w:instrText>
          </w:r>
          <w:r>
            <w:instrText xml:space="preserve">yIkaWQiOiI4IiwiJHR5cGUiOiJTd2lzc0FjYWRlbWljLkNpdGF2aS5MaW5rZWRSZXNvdXJjZVByb3BlcnRpZXMsIFN3aXNzQWNhZGVtaWMuQ2l0YXZpIn0sIlN5bmNGb2xkZXJUeXBlIjowLCJJc0xvY2FsQ2xvdWRQcm9qZWN0RmlsZUxpbmsiOmZhbHNlLCJJc0Nsb3VkUmVzdG9yZSI6ZmFsc2UsIklzQ2xvdWRDb3B5IjpmYWxzZSwiQXR0Y</w:instrText>
          </w:r>
          <w:r>
            <w:instrText xml:space="preserve">WNobWVudEZvbGRlcldhc0luRmFsbGJhY2tNb2RlIjpmYWxzZX0sIkFubm90YXRpb25zIjpbXSwiTG9jYXRpb25UeXBlIjowLCJNaXJyb3JzUmVmZXJlbmNlUHJvcGVydHlJZCI6MTI4LCJDcmVhdGVkQnkiOiJfTGVlbmEgTWFhw58iLCJDcmVhdGVkT24iOiIyMDIxLTA0LTI5VDEwOjM5OjM0IiwiTW9kaWZpZWRCeSI6Il9MZWVuYSBNYWHDn</w:instrText>
          </w:r>
          <w:r>
            <w:instrText xml:space="preserve">yIsIklkIjoiNGU4NTcyMDktMmJjMS00ODJhLWEwMTYtNDZmMTg1ODJjYmNjIiwiTW9kaWZpZWRPbiI6IjIwMjEtMDQtMjlUMTA6Mzk6MzQiLCJQcm9qZWN0Ijp7IiRyZWYiOiI1In19XSwiTnVtYmVyIjoiMiIsIk9yZ2FuaXphdGlvbnMiOltdLCJPdGhlcnNJbnZvbHZlZCI6W10sIlBhZ2VSYW5nZSI6IjxzcD5cclxuICA8bj4yMTk8L24+X</w:instrText>
          </w:r>
          <w:r>
            <w:instrText xml:space="preserve">HJcbiAgPGluPnRydWU8L2luPlxyXG4gIDxvcz4yMTk8L29zPlxyXG4gIDxwcz4yMTk8L3BzPlxyXG48L3NwPlxyXG48ZXA+XHJcbiAgPG4+MjI0PC9uPlxyXG4gIDxpbj50cnVlPC9pbj5cclxuICA8b3M+MjI0PC9vcz5cclxuICA8cHM+MjI0PC9wcz5cclxuPC9lcD5cclxuPG9zPjIxOS0yMjQ8L29zPiIsIlBlcmlvZGljYWwiOnsiJGlkI</w:instrText>
          </w:r>
          <w:r>
            <w:instrText xml:space="preserve">joiOSIsIiR0eXBlIjoiU3dpc3NBY2FkZW1pYy5DaXRhdmkuUGVyaW9kaWNhbCwgU3dpc3NBY2FkZW1pYy5DaXRhdmkiLCJFaXNzbiI6IjE1MzctNTM5MCIsIklzc24iOiIwMDAyLTk2MDIiLCJOYW1lIjoiQW1lcmljYW4gSm91cm5hbCBvZiBTb2Npb2xvZ3kiLCJQYWdpbmF0aW9uIjowLCJQcm90ZWN0ZWQiOmZhbHNlLCJDcmVhdGVkQnkiO</w:instrText>
          </w:r>
          <w:r>
            <w:instrText xml:space="preserve">iJfTGVlbmEgTWFhw58iLCJDcmVhdGVkT24iOiIyMDIxLTA0LTI5VDEwOjM5OjM0IiwiTW9kaWZpZWRCeSI6Il9MZWVuYSBNYWHDnyIsIklkIjoiMDZmNWE2NjQtNjI4Yy00ZDI1LWFiYmQtMDYyNDJlYzM5ZDE2IiwiTW9kaWZpZWRPbiI6IjIwMjEtMDQtMjlUMTA6Mzk6MzQiLCJQcm9qZWN0Ijp7IiRyZWYiOiI1In19LCJQdWJsaXNoZXJzI</w:instrText>
          </w:r>
          <w:r>
            <w:instrText xml:space="preserve">jpbXSwiUXVvdGF0aW9ucyI6W10sIlJhdGluZyI6MCwiUmVmZXJlbmNlVHlwZSI6IkpvdXJuYWxBcnRpY2xlIiwiU2hvcnRUaXRsZSI6IkJvc3NhcmQgMTkzMiDigJMgUmVzaWRlbnRpYWwgUHJvcGlucXVpdHkgYXMgYSBGYWN0b3IiLCJTaG9ydFRpdGxlVXBkYXRlVHlwZSI6MCwiU291cmNlT2ZCaWJsaW9ncmFwaGljSW5mb3JtYXRpb24iO</w:instrText>
          </w:r>
          <w:r>
            <w:instrText xml:space="preserve">iJDcm9zc1JlZiIsIlN0YXRpY0lkcyI6WyJmYTllODgxZC05ZmY4LTRkMDYtOWM4OC1mNTQwYTExZDU0Y2IiXSwiVGFibGVPZkNvbnRlbnRzQ29tcGxleGl0eSI6MCwiVGFibGVPZkNvbnRlbnRzU291cmNlVGV4dEZvcm1hdCI6MCwiVGFza3MiOltdLCJUaXRsZSI6IlJlc2lkZW50aWFsIFByb3BpbnF1aXR5IGFzIGEgRmFjdG9yIGluIE1hc</w:instrText>
          </w:r>
          <w:r>
            <w:instrText xml:space="preserve">nJpYWdlIFNlbGVjdGlvbiIsIlRyYW5zbGF0b3JzIjpbXSwiVm9sdW1lIjoiMzgiLCJZZWFyIjoiMTkzMiIsIlllYXJSZXNvbHZlZCI6IjE5MzIiLCJDcmVhdGVkQnkiOiJfTGVlbmEgTWFhw58iLCJDcmVhdGVkT24iOiIyMDIxLTA0LTI5VDEwOjM5OjM0IiwiTW9kaWZpZWRCeSI6Il9MZWVuYSBNYWHDnyIsIklkIjoiZmMxNGNhYjQtMzVhM</w:instrText>
          </w:r>
          <w:r>
            <w:instrText xml:space="preserve">y00MjZlLWJjNmMtODI1MTYyNTk2NzVhIiwiTW9kaWZpZWRPbiI6IjIwMjEtMDQtMjlUMTA6NDA6MTkiLCJQcm9qZWN0Ijp7IiRyZWYiOiI1In19LCJVc2VOdW1iZXJpbmdUeXBlT2ZQYXJlbnREb2N1bWVudCI6ZmFsc2V9XSwiRm9ybWF0dGVkVGV4dCI6eyIkaWQiOiIxMCIsIkNvdW50IjoxLCJUZXh0VW5pdHMiOlt7IiRpZCI6IjExIiwiR</w:instrText>
          </w:r>
          <w:r>
            <w:instrText xml:space="preserve">m9udFN0eWxlIjp7IiRpZCI6IjEyIiwiTmV1dHJhbCI6dHJ1ZX0sIlJlYWRpbmdPcmRlciI6MSwiVGV4dCI6IkJvc3NhcmQgMTkzMiJ9XX0sIlRhZyI6IkNpdGF2aVBsYWNlaG9sZGVyI2U2MDUyY2Q4LTg0MmItNGZhNC1hYjJhLWZiNzIzZWVjZjMxZSIsIlRleHQiOiJCb3NzYXJkIDE5MzIiLCJXQUlWZXJzaW9uIjoiNi4xMC4wLjAifQ==}</w:instrText>
          </w:r>
          <w:r>
            <w:fldChar w:fldCharType="separate"/>
          </w:r>
          <w:r>
            <w:t xml:space="preserve">Bossard 1932</w:t>
          </w:r>
          <w:r>
            <w:fldChar w:fldCharType="end"/>
          </w:r>
        </w:sdtContent>
      </w:sdt>
      <w:r>
        <w:t xml:space="preserve">; </w:t>
      </w:r>
      <w:sdt>
        <w:sdtPr>
          <w:alias w:val="To edit, see citavi.com/edit"/>
          <w15:appearance w15:val="boundingBox"/>
          <w:id w:val="-38821466"/>
          <w:placeholder>
            <w:docPart w:val="DefaultPlaceholder_-1854013440"/>
          </w:placeholder>
          <w:tag w:val="CitaviPlaceholder#d1afaba6-899e-47c8-850e-8afbc80dc208"/>
          <w:rPr/>
        </w:sdtPr>
        <w:sdtContent>
          <w:r>
            <w:fldChar w:fldCharType="begin"/>
          </w:r>
          <w:r>
            <w:instrText xml:space="preserve">ADDIN CitaviPlaceholder{eyIkaWQiOiIxIiwiJHR5cGUiOiJTd2lzc0FjYWRlbWljLkNpdGF2aS5DaXRhdGlvbnMuV29yZFBsYWNlaG9sZGVyLCBTd2lzc0FjYWRlbWljLkNpdGF2aSIsIkVudHJpZXMiOlt7IiRpZCI6IjIiLCIkdHlwZ</w:instrText>
          </w:r>
          <w:r>
            <w:instrText xml:space="preserve">SI6IlN3aXNzQWNhZGVtaWMuQ2l0YXZpLkNpdGF0aW9ucy5Xb3JkUGxhY2Vob2xkZXJFbnRyeSwgU3dpc3NBY2FkZW1pYy5DaXRhdmkiLCJJZCI6IjNhOTQ3M2JlLTY4NWItNGRkOS1iZTgwLWYxZjdiNjE1NTZmYyIsIlJhbmdlTGVuZ3RoIjoxOCwiUmVmZXJlbmNlSWQiOiI2ZmE0MDRlOS1hYzAyLTQ4YWMtYjY3Ny0xOGVkNzZmODcwMWMiL</w:instrText>
          </w:r>
          <w:r>
            <w:instrText xml:space="preserve">CJOb1BhciI6dHJ1ZSwiUmVmZXJlbmNlIjp7IiRpZCI6IjMiLCIkdHlwZSI6IlN3aXNzQWNhZGVtaWMuQ2l0YXZpLlJlZmVyZW5jZSwgU3dpc3NBY2FkZW1pYy5DaXRhdmkiLCJBYnN0cmFjdENvbXBsZXhpdHkiOjAsIkFic3RyYWN0U291cmNlVGV4dEZvcm1hdCI6MCwiQXV0aG9ycyI6W3siJGlkIjoiNCIsIiR0eXBlIjoiU3dpc3NBY2FkZ</w:instrText>
          </w:r>
          <w:r>
            <w:instrText xml:space="preserve">W1pYy5DaXRhdmkuUGVyc29uLCBTd2lzc0FjYWRlbWljLkNpdGF2aSIsIkZpcnN0TmFtZSI6IkphbiIsIkxhc3ROYW1lIjoiU2tvcGVrIiwiUHJvdGVjdGVkIjpmYWxzZSwiU2V4IjowLCJDcmVhdGVkQnkiOiJfTGVlbmEgTWFhw58iLCJDcmVhdGVkT24iOiIyMDIxLTA1LTAxVDEwOjQ0OjA0IiwiTW9kaWZpZWRCeSI6Il9MZWVuYSBNYWHDn</w:instrText>
          </w:r>
          <w:r>
            <w:instrText xml:space="preserve">yIsIklkIjoiMzUyNDhmNjctMTU0Ni00M2JmLTk0MDctMzJjY2QyNDA1YjhjIiwiTW9kaWZpZWRPbiI6IjIwMjEtMDUtMDFUMTA6NDQ6MDQiLCJQcm9qZWN0Ijp7IiRpZCI6IjUiLCIkdHlwZSI6IlN3aXNzQWNhZGVtaWMuQ2l0YXZpLlByb2plY3QsIFN3aXNzQWNhZGVtaWMuQ2l0YXZpIn19LHsiJGlkIjoiNiIsIiR0eXBlIjoiU3dpc3NBY</w:instrText>
          </w:r>
          <w:r>
            <w:instrText xml:space="preserve">2FkZW1pYy5DaXRhdmkuUGVyc29uLCBTd2lzc0FjYWRlbWljLkNpdGF2aSIsIkZpcnN0TmFtZSI6IkZsb3JpYW4iLCJMYXN0TmFtZSI6IlNjaHVseiIsIlByb3RlY3RlZCI6ZmFsc2UsIlNleCI6MiwiQ3JlYXRlZEJ5IjoiX0xlZW5hIE1hYcOfIiwiQ3JlYXRlZE9uIjoiMjAyMS0wNi0yNVQxNDowOTowNiIsIk1vZGlmaWVkQnkiOiJfTGVlb</w:instrText>
          </w:r>
          <w:r>
            <w:instrText xml:space="preserve">mEgTWFhw58iLCJJZCI6ImI3OTViNTRkLTg2NWEtNGUzMC05ODc0LTJlMmQ2MjVhOWEyZCIsIk1vZGlmaWVkT24iOiIyMDIxLTA2LTI1VDE0OjA5OjA2IiwiUHJvamVjdCI6eyIkcmVmIjoiNSJ9fSx7IiRpZCI6IjciLCIkdHlwZSI6IlN3aXNzQWNhZGVtaWMuQ2l0YXZpLlBlcnNvbiwgU3dpc3NBY2FkZW1pYy5DaXRhdmkiLCJGaXJzdE5hb</w:instrText>
          </w:r>
          <w:r>
            <w:instrText xml:space="preserve">WUiOiJIYW5zLVBldGVyIiwiTGFzdE5hbWUiOiJCbG9zc2ZlbGQiLCJQcm90ZWN0ZWQiOmZhbHNlLCJTZXgiOjAsIkNyZWF0ZWRCeSI6Il9MZWVuYSBNYWHDnyIsIkNyZWF0ZWRPbiI6IjIwMjEtMDQtMjlUMDk6NTM6MTQiLCJNb2RpZmllZEJ5IjoiX0xlZW5hIE1hYcOfIiwiSWQiOiJiNWViOWQzYi04MGFjLTQ5OTctOWQ4Ni00OGZjNmJhY</w:instrText>
          </w:r>
          <w:r>
            <w:instrText xml:space="preserve">WUzMTEiLCJNb2RpZmllZE9uIjoiMjAyMS0wNC0yOVQwOTo1MzoxNCIsIlByb2plY3QiOnsiJHJlZiI6IjUifX1dLCJDaXRhdGlvbktleVVwZGF0ZVR5cGUiOjAsIkNvbGxhYm9yYXRvcnMiOltdLCJEb2kiOiIxMC4xMDA3L3MxMTU3Ny0wMDktMDA1MC0wIiwiRWRpdG9ycyI6W10sIkV2YWx1YXRpb25Db21wbGV4aXR5IjowLCJFdmFsdWF0a</w:instrText>
          </w:r>
          <w:r>
            <w:instrText xml:space="preserve">W9uU291cmNlVGV4dEZvcm1hdCI6MCwiR3JvdXBzIjpbXSwiSGFzTGFiZWwxIjpmYWxzZSwiSGFzTGFiZWwyIjpmYWxzZSwiS2V5d29yZHMiOltdLCJMb2NhdGlvbnMiOlt7IiRpZCI6IjgiLCIkdHlwZSI6IlN3aXNzQWNhZGVtaWMuQ2l0YXZpLkxvY2F0aW9uLCBTd2lzc0FjYWRlbWljLkNpdGF2aSIsIkFkZHJlc3MiOnsiJGlkIjoiOSIsI</w:instrText>
          </w:r>
          <w:r>
            <w:instrText xml:space="preserve">iR0eXBlIjoiU3dpc3NBY2FkZW1pYy5DaXRhdmkuTGlua2VkUmVzb3VyY2UsIFN3aXNzQWNhZGVtaWMuQ2l0YXZpIiwiTGlua2VkUmVzb3VyY2VUeXBlIjo1LCJPcmlnaW5hbFN0cmluZyI6IjEwLjEwMDcvczExNTc3LTAwOS0wMDUwLTAiLCJVcmlTdHJpbmciOiJodHRwczovL2RvaS5vcmcvMTAuMTAwNy9zMTE1NzctMDA5LTAwNTAtMCIsI</w:instrText>
          </w:r>
          <w:r>
            <w:instrText xml:space="preserve">kxpbmtlZFJlc291cmNlU3RhdHVzIjo4LCJQcm9wZXJ0aWVzIjp7IiRpZCI6IjEwIiwiJHR5cGUiOiJTd2lzc0FjYWRlbWljLkNpdGF2aS5MaW5rZWRSZXNvdXJjZVByb3BlcnRpZXMsIFN3aXNzQWNhZGVtaWMuQ2l0YXZpIn0sIlN5bmNGb2xkZXJUeXBlIjowLCJJc0xvY2FsQ2xvdWRQcm9qZWN0RmlsZUxpbmsiOmZhbHNlLCJJc0Nsb3VkU</w:instrText>
          </w:r>
          <w:r>
            <w:instrText xml:space="preserve">mVzdG9yZSI6ZmFsc2UsIklzQ2xvdWRDb3B5IjpmYWxzZSwiQXR0YWNobWVudEZvbGRlcldhc0luRmFsbGJhY2tNb2RlIjpmYWxzZX0sIkFubm90YXRpb25zIjpbXSwiTG9jYXRpb25UeXBlIjowLCJNaXJyb3JzUmVmZXJlbmNlUHJvcGVydHlJZCI6MTI4LCJDcmVhdGVkQnkiOiJfTGVlbmEgTWFhw58iLCJDcmVhdGVkT24iOiIyMDIxLTA2L</w:instrText>
          </w:r>
          <w:r>
            <w:instrText xml:space="preserve">TI1VDE0OjA5OjA2IiwiTW9kaWZpZWRCeSI6Il9MZWVuYSBNYWHDnyIsIklkIjoiZmRhYmQxZjktMmZkNi00ZWU3LTkxYzMtZTEyNzk0MTljZWVhIiwiTW9kaWZpZWRPbiI6IjIwMjEtMDYtMjVUMTQ6MDk6MDYiLCJQcm9qZWN0Ijp7IiRyZWYiOiI1In19XSwiTnVtYmVyIjoiMiIsIk9yZ2FuaXphdGlvbnMiOltdLCJPdGhlcnNJbnZvbHZlZ</w:instrText>
          </w:r>
          <w:r>
            <w:instrText xml:space="preserve">CI6W10sIlBhZ2VSYW5nZSI6IjxzcD5cclxuICA8bj4xODM8L24+XHJcbiAgPGluPnRydWU8L2luPlxyXG4gIDxvcz4xODM8L29zPlxyXG4gIDxwcz4xODM8L3BzPlxyXG48L3NwPlxyXG48ZXA+XHJcbiAgPG4+MjEwPC9uPlxyXG4gIDxpbj50cnVlPC9pbj5cclxuICA8b3M+MjEwPC9vcz5cclxuICA8cHM+MjEwPC9wcz5cclxuPC9lcD5cc</w:instrText>
          </w:r>
          <w:r>
            <w:instrText xml:space="preserve">lxuPG9zPjE4My0yMTA8L29zPiIsIlBlcmlvZGljYWwiOnsiJGlkIjoiMTEiLCIkdHlwZSI6IlN3aXNzQWNhZGVtaWMuQ2l0YXZpLlBlcmlvZGljYWwsIFN3aXNzQWNhZGVtaWMuQ2l0YXZpIiwiTmFtZSI6IkvDtmxuZXIgWmVpdHNjaHJpZnQgZsO8ciBTb3ppb2xvZ2llIHVuZCBTb3ppYWxwc3ljaG9sb2dpZSIsIlBhZ2luYXRpb24iOjAsI</w:instrText>
          </w:r>
          <w:r>
            <w:instrText xml:space="preserve">lByb3RlY3RlZCI6ZmFsc2UsIkNyZWF0ZWRCeSI6Il9MZWVuYSBNYWHDnyIsIkNyZWF0ZWRPbiI6IjIwMjEtMDYtMjVUMTQ6MDk6MjYiLCJNb2RpZmllZEJ5IjoiX0xlZW5hIE1hYcOfIiwiSWQiOiIyZjFhYzQ2MC1iYmRjLTQzYTktOWU5ZC1jOWRlYmFjMjQ4YmEiLCJNb2RpZmllZE9uIjoiMjAyMS0wNi0yNVQxNDowOToyNiIsIlByb2plY</w:instrText>
          </w:r>
          <w:r>
            <w:instrText xml:space="preserve">3QiOnsiJHJlZiI6IjUifX0sIlB1Ymxpc2hlcnMiOltdLCJRdW90YXRpb25zIjpbXSwiUmF0aW5nIjowLCJSZWZlcmVuY2VUeXBlIjoiSm91cm5hbEFydGljbGUiLCJTaG9ydFRpdGxlIjoiU2tvcGVrLCBTY2h1bHogZXQgYWwuIDIwMDkg4oCTIFBhcnRuZXJzdWNoZSBpbSBJbnRlcm5ldCIsIlNob3J0VGl0bGVVcGRhdGVUeXBlIjowLCJTb</w:instrText>
          </w:r>
          <w:r>
            <w:instrText xml:space="preserve">3VyY2VPZkJpYmxpb2dyYXBoaWNJbmZvcm1hdGlvbiI6IkNyb3NzUmVmIiwiU3RhdGljSWRzIjpbIjE4NmZjZjUwLTNiM2UtNDNjYS1hZjBhLTc2MGI1MWI0ZmRmMiJdLCJUYWJsZU9mQ29udGVudHNDb21wbGV4aXR5IjowLCJUYWJsZU9mQ29udGVudHNTb3VyY2VUZXh0Rm9ybWF0IjowLCJUYXNrcyI6W10sIlRpdGxlIjoiUGFydG5lcnN1Y</w:instrText>
          </w:r>
          <w:r>
            <w:instrText xml:space="preserve">2hlIGltIEludGVybmV0IiwiVHJhbnNsYXRvcnMiOltdLCJWb2x1bWUiOiI2MSIsIlllYXIiOiIyMDA5IiwiWWVhclJlc29sdmVkIjoiMjAwOSIsIkNyZWF0ZWRCeSI6Il9MZWVuYSBNYWHDnyIsIkNyZWF0ZWRPbiI6IjIwMjEtMDYtMjVUMTQ6MDk6MDYiLCJNb2RpZmllZEJ5IjoiX0hQIiwiSWQiOiI2ZmE0MDRlOS1hYzAyLTQ4YWMtYjY3N</w:instrText>
          </w:r>
          <w:r>
            <w:instrText xml:space="preserve">y0xOGVkNzZmODcwMWMiLCJNb2RpZmllZE9uIjoiMjAyMS0xMC0zMVQyMjo0Mjo0MiIsIlByb2plY3QiOnsiJHJlZiI6IjUifX0sIlVzZU51bWJlcmluZ1R5cGVPZlBhcmVudERvY3VtZW50IjpmYWxzZX1dLCJGb3JtYXR0ZWRUZXh0Ijp7IiRpZCI6IjEyIiwiQ291bnQiOjEsIlRleHRVbml0cyI6W3siJGlkIjoiMTMiLCJGb250U3R5bGUiO</w:instrText>
          </w:r>
          <w:r>
            <w:instrText xml:space="preserve">nsiJGlkIjoiMTQiLCJOZXV0cmFsIjp0cnVlfSwiUmVhZGluZ09yZGVyIjoxLCJUZXh0IjoiU2tvcGVrIGV0IGFsLiAyMDA5In1dfSwiVGFnIjoiQ2l0YXZpUGxhY2Vob2xkZXIjZDFhZmFiYTYtODk5ZS00N2M4LTg1MGUtOGFmYmM4MGRjMjA4IiwiVGV4dCI6IlNrb3BlayBldCBhbC4gMjAwOSIsIldBSVZlcnNpb24iOiI2LjEwLjAuMCJ9}</w:instrText>
          </w:r>
          <w:r>
            <w:fldChar w:fldCharType="separate"/>
          </w:r>
          <w:r>
            <w:t xml:space="preserve">Skopek et al. 2009</w:t>
          </w:r>
          <w:r>
            <w:fldChar w:fldCharType="end"/>
          </w:r>
        </w:sdtContent>
      </w:sdt>
      <w:r>
        <w:t xml:space="preserve">; </w:t>
      </w:r>
      <w:sdt>
        <w:sdtPr>
          <w:alias w:val="To edit, see citavi.com/edit"/>
          <w15:appearance w15:val="boundingBox"/>
          <w:id w:val="-1858031280"/>
          <w:placeholder>
            <w:docPart w:val="DefaultPlaceholder_-1854013440"/>
          </w:placeholder>
          <w:tag w:val="CitaviPlaceholder#461dec05-1590-4770-ba08-ec6be515033c"/>
          <w:rPr/>
        </w:sdtPr>
        <w:sdtContent>
          <w:r>
            <w:fldChar w:fldCharType="begin"/>
          </w:r>
          <w:r>
            <w:instrText xml:space="preserve">ADDIN CitaviPlaceholder{eyIkaWQiOiIxI</w:instrText>
          </w:r>
          <w:r>
            <w:instrText xml:space="preserve">iwiJHR5cGUiOiJTd2lzc0FjYWRlbWljLkNpdGF2aS5DaXRhdGlvbnMuV29yZFBsYWNlaG9sZGVyLCBTd2lzc0FjYWRlbWljLkNpdGF2aSIsIkVudHJpZXMiOlt7IiRpZCI6IjIiLCIkdHlwZSI6IlN3aXNzQWNhZGVtaWMuQ2l0YXZpLkNpdGF0aW9ucy5Xb3JkUGxhY2Vob2xkZXJFbnRyeSwgU3dpc3NBY2FkZW1pYy5DaXRhdmkiLCJJZCI6I</w:instrText>
          </w:r>
          <w:r>
            <w:instrText xml:space="preserve">mI1NjEyYTcwLTNiNjItNGRiOS05NzQwLTkzNDUyMWY1ZjBmOSIsIlJhbmdlTGVuZ3RoIjoxMiwiUmVmZXJlbmNlSWQiOiIwMzhmOWEwMC0zNzEyLTRlYmUtYmQ3NS1iOWZmYjJhNWJiYmIiLCJOb1BhciI6dHJ1ZSwiUmVmZXJlbmNlIjp7IiRpZCI6IjMiLCIkdHlwZSI6IlN3aXNzQWNhZGVtaWMuQ2l0YXZpLlJlZmVyZW5jZSwgU3dpc3NBY</w:instrText>
          </w:r>
          <w:r>
            <w:instrText xml:space="preserve">2FkZW1pYy5DaXRhdmkiLCJBYnN0cmFjdENvbXBsZXhpdHkiOjAsIkFic3RyYWN0U291cmNlVGV4dEZvcm1hdCI6MCwiQXV0aG9ycyI6W3siJGlkIjoiNCIsIiR0eXBlIjoiU3dpc3NBY2FkZW1pYy5DaXRhdmkuUGVyc29uLCBTd2lzc0FjYWRlbWljLkNpdGF2aSIsIkZpcnN0TmFtZSI6IkJhcnJ5IiwiTGFzdE5hbWUiOiJXZWxsbWFuIiwiU</w:instrText>
          </w:r>
          <w:r>
            <w:instrText xml:space="preserve">HJvdGVjdGVkIjpmYWxzZSwiU2V4IjoyLCJDcmVhdGVkQnkiOiJfTGVlbmEgTWFhw58iLCJDcmVhdGVkT24iOiIyMDIxLTA2LTI0VDEwOjQ1OjUzIiwiTW9kaWZpZWRCeSI6Il9MZWVuYSBNYWHDnyIsIklkIjoiZTU3NzczZDYtYjNhMi00OGIzLTljODktNGVhYTNjMmJkYTM5IiwiTW9kaWZpZWRPbiI6IjIwMjEtMDYtMjRUMTA6NDU6NTMiL</w:instrText>
          </w:r>
          <w:r>
            <w:instrText xml:space="preserve">CJQcm9qZWN0Ijp7IiRpZCI6IjUiLCIkdHlwZSI6IlN3aXNzQWNhZGVtaWMuQ2l0YXZpLlByb2plY3QsIFN3aXNzQWNhZGVtaWMuQ2l0YXZpIn19XSwiQ2l0YXRpb25LZXlVcGRhdGVUeXBlIjowLCJDb2xsYWJvcmF0b3JzIjpbXSwiRGF0ZSI6IjE2LjEyLjIwMDIiLCJEb2kiOiIxMC4xMTExLzE0NjgtMjQyNy4wMDMwOSIsIkVkaXRvcnMiO</w:instrText>
          </w:r>
          <w:r>
            <w:instrText xml:space="preserve">ltdLCJFdmFsdWF0aW9uQ29tcGxleGl0eSI6MCwiRXZhbHVhdGlvblNvdXJjZVRleHRGb3JtYXQiOjAsIkdyb3VwcyI6W10sIkhhc0xhYmVsMSI6ZmFsc2UsIkhhc0xhYmVsMiI6ZmFsc2UsIktleXdvcmRzIjpbXSwiTGFuZ3VhZ2UiOiJlbiIsIkxhbmd1YWdlQ29kZSI6ImVuIiwiTG9jYXRpb25zIjpbeyIkaWQiOiI2IiwiJHR5cGUiOiJTd</w:instrText>
          </w:r>
          <w:r>
            <w:instrText xml:space="preserve">2lzc0FjYWRlbWljLkNpdGF2aS5Mb2NhdGlvbiwgU3dpc3NBY2FkZW1pYy5DaXRhdmkiLCJBZGRyZXNzIjp7IiRpZCI6IjciLCIkdHlwZSI6IlN3aXNzQWNhZGVtaWMuQ2l0YXZpLkxpbmtlZFJlc291cmNlLCBTd2lzc0FjYWRlbWljLkNpdGF2aSIsIkxpbmtlZFJlc291cmNlVHlwZSI6NSwiT3JpZ2luYWxTdHJpbmciOiJodHRwczovL29ub</w:instrText>
          </w:r>
          <w:r>
            <w:instrText xml:space="preserve">GluZWxpYnJhcnkud2lsZXkuY29tL2RvaS9hYnMvMTAuMTExMS8xNDY4LTI0MjcuMDAzMDk/Y2FzYV90b2tlbj1hd2g5eXhiaDJ3dWFhYWFhOjMtb3Z0c3hsNTBmNml3MWFtbXNoajJrd2dhMWF6enhtcGdkZnl0M2d2aGh1aHFvamU4cWdtYXEyNHNyMnhzdF93OW9yeTV0dzIxcXF4YWdvb3EiLCJVcmlTdHJpbmciOiJodHRwczovL29ubGluZ</w:instrText>
          </w:r>
          <w:r>
            <w:instrText xml:space="preserve">WxpYnJhcnkud2lsZXkuY29tL2RvaS9hYnMvMTAuMTExMS8xNDY4LTI0MjcuMDAzMDk/Y2FzYV90b2tlbj1hd2g5eXhiaDJ3dWFhYWFhOjMtb3Z0c3hsNTBmNml3MWFtbXNoajJrd2dhMWF6enhtcGdkZnl0M2d2aGh1aHFvamU4cWdtYXEyNHNyMnhzdF93OW9yeTV0dzIxcXF4YWdvb3EiLCJMaW5rZWRSZXNvdXJjZVN0YXR1cyI6OCwiUHJvc</w:instrText>
          </w:r>
          <w:r>
            <w:instrText xml:space="preserve">GVydGllcyI6eyIkaWQiOiI4IiwiJHR5cGUiOiJTd2lzc0FjYWRlbWljLkNpdGF2aS5MaW5rZWRSZXNvdXJjZVByb3BlcnRpZXMsIFN3aXNzQWNhZGVtaWMuQ2l0YXZpIn0sIlN5bmNGb2xkZXJUeXBlIjowLCJJc0xvY2FsQ2xvdWRQcm9qZWN0RmlsZUxpbmsiOmZhbHNlLCJJc0Nsb3VkUmVzdG9yZSI6ZmFsc2UsIklzQ2xvdWRDb3B5IjpmY</w:instrText>
          </w:r>
          <w:r>
            <w:instrText xml:space="preserve">WxzZSwiQXR0YWNobWVudEZvbGRlcldhc0luRmFsbGJhY2tNb2RlIjpmYWxzZX0sIkFubm90YXRpb25zIjpbXSwiTG9jYXRpb25UeXBlIjowLCJNaXJyb3JzUmVmZXJlbmNlUHJvcGVydHlJZCI6MTEsIk5vdGVzIjoiQWJzdHJhY3QiLCJDcmVhdGVkQnkiOiJfTGVlbmEgTWFhw58iLCJDcmVhdGVkT24iOiIyMDIxLTA2LTI0VDEwOjQ1OjQ4I</w:instrText>
          </w:r>
          <w:r>
            <w:instrText xml:space="preserve">iwiTW9kaWZpZWRCeSI6Il9MZWVuYSBNYWHDnyIsIklkIjoiM2JmMjEwZmQtYTJiYi00YTBmLWE0NmQtNDVjNjc0MTk5YTU1IiwiTW9kaWZpZWRPbiI6IjIwMjEtMDYtMjRUMTA6NDU6NDgiLCJQcm9qZWN0Ijp7IiRyZWYiOiI1In19LHsiJGlkIjoiOSIsIiR0eXBlIjoiU3dpc3NBY2FkZW1pYy5DaXRhdmkuTG9jYXRpb24sIFN3aXNzQWNhZ</w:instrText>
          </w:r>
          <w:r>
            <w:instrText xml:space="preserve">GVtaWMuQ2l0YXZpIiwiQWRkcmVzcyI6eyIkaWQiOiIxMCIsIiR0eXBlIjoiU3dpc3NBY2FkZW1pYy5DaXRhdmkuTGlua2VkUmVzb3VyY2UsIFN3aXNzQWNhZGVtaWMuQ2l0YXZpIiwiTGlua2VkUmVzb3VyY2VUeXBlIjo1LCJPcmlnaW5hbFN0cmluZyI6IjEwLjExMTEvMTQ2OC0yNDI3LjAwMzA5IiwiVXJpU3RyaW5nIjoiaHR0cHM6Ly9kb</w:instrText>
          </w:r>
          <w:r>
            <w:instrText xml:space="preserve">2kub3JnLzEwLjExMTEvMTQ2OC0yNDI3LjAwMzA5IiwiTGlua2VkUmVzb3VyY2VTdGF0dXMiOjgsIlByb3BlcnRpZXMiOnsiJGlkIjoiMTEiLCIkdHlwZSI6IlN3aXNzQWNhZGVtaWMuQ2l0YXZpLkxpbmtlZFJlc291cmNlUHJvcGVydGllcywgU3dpc3NBY2FkZW1pYy5DaXRhdmkifSwiU3luY0ZvbGRlclR5cGUiOjAsIklzTG9jYWxDbG91Z</w:instrText>
          </w:r>
          <w:r>
            <w:instrText xml:space="preserve">FByb2plY3RGaWxlTGluayI6ZmFsc2UsIklzQ2xvdWRSZXN0b3JlIjpmYWxzZSwiSXNDbG91ZENvcHkiOmZhbHNlLCJBdHRhY2htZW50Rm9sZGVyV2FzSW5GYWxsYmFja01vZGUiOmZhbHNlfSwiQW5ub3RhdGlvbnMiOltdLCJMb2NhdGlvblR5cGUiOjAsIk1pcnJvcnNSZWZlcmVuY2VQcm9wZXJ0eUlkIjoxMjgsIkNyZWF0ZWRCeSI6Il9MZ</w:instrText>
          </w:r>
          <w:r>
            <w:instrText xml:space="preserve">WVuYSBNYWHDnyIsIkNyZWF0ZWRPbiI6IjIwMjEtMDYtMjRUMTA6NDU6NDgiLCJNb2RpZmllZEJ5IjoiX0xlZW5hIE1hYcOfIiwiSWQiOiIxMzlkOTIxNi1mNzMzLTQ4YjEtOTQ3Ny00Nzc2OWM4OWYyNzYiLCJNb2RpZmllZE9uIjoiMjAyMS0wNi0yNFQxMDo0NTo0OCIsIlByb2plY3QiOnsiJHJlZiI6IjUifX1dLCJOdW1iZXIiOiIyIiwiT</w:instrText>
          </w:r>
          <w:r>
            <w:instrText xml:space="preserve">3JnYW5pemF0aW9ucyI6W10sIk90aGVyc0ludm9sdmVkIjpbXSwiUGFnZVJhbmdlIjoiPHNwPlxyXG4gIDxuPjIyNzwvbj5cclxuICA8aW4+dHJ1ZTwvaW4+XHJcbiAgPG9zPjIyNzwvb3M+XHJcbiAgPHBzPjIyNzwvcHM+XHJcbjwvc3A+XHJcbjxlcD5cclxuICA8bj4yNTI8L24+XHJcbiAgPGluPnRydWU8L2luPlxyXG4gIDxvcz4yNTI8L</w:instrText>
          </w:r>
          <w:r>
            <w:instrText xml:space="preserve">29zPlxyXG4gIDxwcz4yNTI8L3BzPlxyXG48L2VwPlxyXG48b3M+MjI3LTI1Mjwvb3M+IiwiUGVyaW9kaWNhbCI6eyIkaWQiOiIxMiIsIiR0eXBlIjoiU3dpc3NBY2FkZW1pYy5DaXRhdmkuUGVyaW9kaWNhbCwgU3dpc3NBY2FkZW1pYy5DaXRhdmkiLCJJc3NuIjoiMTQ2OC0yNDI3IiwiTmFtZSI6IkludGVybmF0aW9uYWwgSm91cm5hbCBvZ</w:instrText>
          </w:r>
          <w:r>
            <w:instrText xml:space="preserve">iBVcmJhbiBhbmQgUmVnaW9uYWwgUmVzZWFyY2giLCJQYWdpbmF0aW9uIjowLCJQcm90ZWN0ZWQiOmZhbHNlLCJDcmVhdGVkQnkiOiJfTGVlbmEgTWFhw58iLCJDcmVhdGVkT24iOiIyMDIxLTA2LTI0VDEwOjQ1OjQ4IiwiTW9kaWZpZWRCeSI6Il9MZWVuYSBNYWHDnyIsIklkIjoiZWUxZjUyODUtZGIwNS00MjNiLThhYWItODhlODMzMDlkO</w:instrText>
          </w:r>
          <w:r>
            <w:instrText xml:space="preserve">GMyIiwiTW9kaWZpZWRPbiI6IjIwMjEtMDYtMjRUMTA6NDU6NDgiLCJQcm9qZWN0Ijp7IiRyZWYiOiI1In19LCJQdWJsaXNoZXJzIjpbeyIkaWQiOiIxMyIsIiR0eXBlIjoiU3dpc3NBY2FkZW1pYy5DaXRhdmkuUHVibGlzaGVyLCBTd2lzc0FjYWRlbWljLkNpdGF2aSIsIk5hbWUiOiJKb2huIFdpbGV5ICYgU29ucywgTHRkIiwiUHJvdGVjd</w:instrText>
          </w:r>
          <w:r>
            <w:instrText xml:space="preserve">GVkIjpmYWxzZSwiQ3JlYXRlZEJ5IjoiX0xlZW5hIE1hYcOfIiwiQ3JlYXRlZE9uIjoiMjAyMS0wNi0yNFQxMDo0NTo0OCIsIk1vZGlmaWVkQnkiOiJfTGVlbmEgTWFhw58iLCJJZCI6ImQ1NDNkNDNlLTBiZDgtNDhmYi1hNGNhLTA3NGVjYzkxYWUxYSIsIk1vZGlmaWVkT24iOiIyMDIxLTA2LTI0VDEwOjQ1OjQ4IiwiUHJvamVjdCI6eyIkc</w:instrText>
          </w:r>
          <w:r>
            <w:instrText xml:space="preserve">mVmIjoiNSJ9fV0sIlF1b3RhdGlvbnMiOltdLCJSYXRpbmciOjAsIlJlZmVyZW5jZVR5cGUiOiJKb3VybmFsQXJ0aWNsZSIsIlNob3J0VGl0bGUiOiJXZWxsbWFuIDIwMDEg4oCTIFBoeXNpY2FsIFBsYWNlIGFuZCBDeWJlcnBsYWNlIiwiU2hvcnRUaXRsZVVwZGF0ZVR5cGUiOjAsIlNvdXJjZU9mQmlibGlvZ3JhcGhpY0luZm9ybWF0aW9uI</w:instrText>
          </w:r>
          <w:r>
            <w:instrText xml:space="preserve">joiQ3Jvc3NSZWYiLCJTdGF0aWNJZHMiOlsiYWFlZTBiNzItNzM0OS00OGZiLTgzYjAtYzRjM2I2M2JmZDg2Il0sIlRhYmxlT2ZDb250ZW50c0NvbXBsZXhpdHkiOjAsIlRhYmxlT2ZDb250ZW50c1NvdXJjZVRleHRGb3JtYXQiOjAsIlRhc2tzIjpbXSwiVGl0bGUiOiJQaHlzaWNhbCBQbGFjZSBhbmQgQ3liZXJwbGFjZTogVGhlIFJpc2Ugb</w:instrText>
          </w:r>
          <w:r>
            <w:instrText xml:space="preserve">2YgUGVyc29uYWxpemVkIE5ldHdvcmtpbmciLCJUcmFuc2xhdG9ycyI6W10sIlZvbHVtZSI6IjI1IiwiWWVhciI6IjIwMDEiLCJZZWFyUmVzb2x2ZWQiOiIyMDAxIiwiQ3JlYXRlZEJ5IjoiX0xlZW5hIE1hYcOfIiwiQ3JlYXRlZE9uIjoiMjAyMS0wNi0yNFQxMDo0NTo0OCIsIk1vZGlmaWVkQnkiOiJfSFAiLCJJZCI6IjAzOGY5YTAwLTM3M</w:instrText>
          </w:r>
          <w:r>
            <w:instrText xml:space="preserve">TItNGViZS1iZDc1LWI5ZmZiMmE1YmJiYiIsIk1vZGlmaWVkT24iOiIyMDIxLTEwLTMxVDIyOjQyOjQyIiwiUHJvamVjdCI6eyIkcmVmIjoiNSJ9fSwiVXNlTnVtYmVyaW5nVHlwZU9mUGFyZW50RG9jdW1lbnQiOmZhbHNlfV0sIkZvcm1hdHRlZFRleHQiOnsiJGlkIjoiMTQiLCJDb3VudCI6MSwiVGV4dFVuaXRzIjpbeyIkaWQiOiIxNSIsI</w:instrText>
          </w:r>
          <w:r>
            <w:instrText xml:space="preserve">kZvbnRTdHlsZSI6eyIkaWQiOiIxNiIsIk5ldXRyYWwiOnRydWV9LCJSZWFkaW5nT3JkZXIiOjEsIlRleHQiOiJXZWxsbWFuIDIwMDEifV19LCJUYWciOiJDaXRhdmlQbGFjZWhvbGRlciM0NjFkZWMwNS0xNTkwLTQ3NzAtYmEwOC1lYzZiZTUxNTAzM2MiLCJUZXh0IjoiV2VsbG1hbiAyMDAxIiwiV0FJVmVyc2lvbiI6IjYuMTAuMC4wIn0=}</w:instrText>
          </w:r>
          <w:r>
            <w:fldChar w:fldCharType="separate"/>
          </w:r>
          <w:r>
            <w:t xml:space="preserve">Wellman 2001</w:t>
          </w:r>
          <w:r>
            <w:fldChar w:fldCharType="end"/>
          </w:r>
        </w:sdtContent>
      </w:sdt>
      <w:r>
        <w:t xml:space="preserve">)</w:t>
      </w:r>
      <w:r>
        <w:t xml:space="preserve">. </w:t>
      </w:r>
      <w:r>
        <w:t xml:space="preserve">Durch die Zunahme des Online-Datings </w:t>
      </w:r>
      <w:r>
        <w:t xml:space="preserve">könn</w:t>
      </w:r>
      <w:r>
        <w:t xml:space="preserve">t</w:t>
      </w:r>
      <w:r>
        <w:t xml:space="preserve">en lokale Partnermärkte </w:t>
      </w:r>
      <w:r>
        <w:t xml:space="preserve">demnach </w:t>
      </w:r>
      <w:r>
        <w:t xml:space="preserve">an Relevanz verlieren</w:t>
      </w:r>
      <w:r>
        <w:t xml:space="preserve"> </w:t>
      </w:r>
      <w:sdt>
        <w:sdtPr>
          <w:alias w:val="To edit, see citavi.com/edit"/>
          <w15:appearance w15:val="boundingBox"/>
          <w:id w:val="-1560630378"/>
          <w:placeholder>
            <w:docPart w:val="EDE235F94190442D94E29976DE9DF477"/>
          </w:placeholder>
          <w:tag w:val="CitaviPlaceholder#953a33b8-0e38-4181-ad74-83e44a50e58a"/>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w:instrText>
          </w:r>
          <w:r>
            <w:instrText xml:space="preserve">GF0aW9ucy5Xb3JkUGxhY2Vob2xkZXJFbnRyeSwgU3dpc3NBY2FkZW1pYy5DaXRhdmkiLCJJZCI6ImZlYWYzMTJiLTM3MmYtNGU0YS1iMTA0LWQ0MWYyMWMzYTNiYiIsIlJhbmdlTGVuZ3RoIjozMCwiUmVmZXJlbmNlSWQiOiIyNTUzYjE4Ny0wNGQ3LTQyZjktYjg4Yi00YmZiOWVmNGU1MTQiLCJQYWdlUmFuZ2UiOnsiJGlkIjoiMyIsIiR0e</w:instrText>
          </w:r>
          <w:r>
            <w:instrText xml:space="preserve">XBlIjoiU3dpc3NBY2FkZW1pYy5QYWdlUmFuZ2UsIFN3aXNzQWNhZGVtaWMiLCJFbmRQYWdlIjp7IiRpZCI6IjQiLCIkdHlwZSI6IlN3aXNzQWNhZGVtaWMuUGFnZU51bWJlciwgU3dpc3NBY2FkZW1pYyIsIklzRnVsbHlOdW1lcmljIjpmYWxzZSwiTnVtYmVyaW5nVHlwZSI6MCwiTnVtZXJhbFN5c3RlbSI6MH0sIk51bWJlcmluZ1R5cGUiO</w:instrText>
          </w:r>
          <w:r>
            <w:instrText xml:space="preserve">jAsIk51bWVyYWxTeXN0ZW0iOi0xLCJTdGFydFBhZ2UiOnsiJGlkIjoiNSIsIiR0eXBlIjoiU3dpc3NBY2FkZW1pYy5QYWdlTnVtYmVyLCBTd2lzc0FjYWRlbWljIiwiSXNGdWxseU51bWVyaWMiOmZhbHNlLCJOdW1iZXJpbmdUeXBlIjowLCJOdW1lcmFsU3lzdGVtIjotMX19LCJQcmVmaXgiOiJ2Z2wuICIsIlJlZmVyZW5jZSI6eyIkaWQiO</w:instrText>
          </w:r>
          <w:r>
            <w:instrText xml:space="preserve">iI2IiwiJHR5cGUiOiJTd2lzc0FjYWRlbWljLkNpdGF2aS5SZWZlcmVuY2UsIFN3aXNzQWNhZGVtaWMuQ2l0YXZpIiwiQWJzdHJhY3RDb21wbGV4aXR5IjowLCJBYnN0cmFjdFNvdXJjZVRleHRGb3JtYXQiOjAsIkF1dGhvcnMiOlt7IiRpZCI6IjciLCIkdHlwZSI6IlN3aXNzQWNhZGVtaWMuQ2l0YXZpLlBlcnNvbiwgU3dpc3NBY2FkZW1pY</w:instrText>
          </w:r>
          <w:r>
            <w:instrText xml:space="preserve">y5DaXRhdmkiLCJGaXJzdE5hbWUiOiJKYW4iLCJMYXN0TmFtZSI6IkVja2hhcmQiLCJQcm90ZWN0ZWQiOmZhbHNlLCJTZXgiOjAsIkNyZWF0ZWRCeSI6Il9MZWVuYSBNYWHDnyIsIkNyZWF0ZWRPbiI6IjIwMjEtMDUtMTJUMTg6MzQ6MzMiLCJNb2RpZmllZEJ5IjoiX0xlZW5hIE1hYcOfIiwiSWQiOiI5ZmExYTQ0NC1kNGM4LTQwMWEtOTBlN</w:instrText>
          </w:r>
          <w:r>
            <w:instrText xml:space="preserve">S0yYjdmMDE1YTBlNGUiLCJNb2RpZmllZE9uIjoiMjAyMS0wNS0xMlQxODozNDozMyIsIlByb2plY3QiOnsiJGlkIjoiOCIsIiR0eXBlIjoiU3dpc3NBY2FkZW1pYy5DaXRhdmkuUHJvamVjdCwgU3dpc3NBY2FkZW1pYy5DaXRhdmkifX0seyIkaWQiOiI5IiwiJHR5cGUiOiJTd2lzc0FjYWRlbWljLkNpdGF2aS5QZXJzb24sIFN3aXNzQWNhZ</w:instrText>
          </w:r>
          <w:r>
            <w:instrText xml:space="preserve">GVtaWMuQ2l0YXZpIiwiRmlyc3ROYW1lIjoiSm9oYW5uZXMiLCJMYXN0TmFtZSI6IlN0YXVkZXIiLCJQcm90ZWN0ZWQiOmZhbHNlLCJTZXgiOjIsIkNyZWF0ZWRCeSI6Il9MZWVuYSBNYWHDnyIsIkNyZWF0ZWRPbiI6IjIwMjEtMDUtMTJUMTg6MzQ6MzMiLCJNb2RpZmllZEJ5IjoiX0xlZW5hIE1hYcOfIiwiSWQiOiIxMjYyYjI5NC0zODAwL</w:instrText>
          </w:r>
          <w:r>
            <w:instrText xml:space="preserve">TQxYjItYWY5MS00NTIxOTE4MWYyZTAiLCJNb2RpZmllZE9uIjoiMjAyMS0wNS0xMlQxODozNDozMyIsIlByb2plY3QiOnsiJHJlZiI6IjgifX1dLCJDaXRhdGlvbktleVVwZGF0ZVR5cGUiOjAsIkNvbGxhYm9yYXRvcnMiOltdLCJDb3ZlclBhdGgiOnsiJGlkIjoiMTAiLCIkdHlwZSI6IlN3aXNzQWNhZGVtaWMuQ2l0YXZpLkxpbmtlZFJlc</w:instrText>
          </w:r>
          <w:r>
            <w:instrText xml:space="preserve">291cmNlLCBTd2lzc0FjYWRlbWljLkNpdGF2aSIsIkxpbmtlZFJlc291cmNlVHlwZSI6MiwiT3JpZ2luYWxTdHJpbmciOiJDOlxcVXNlcnNcXEhQXFxBcHBEYXRhXFxMb2NhbFxcVGVtcFxcMHdyc3ZmeXkuanBnIiwiVXJpU3RyaW5nIjoiMjU1M2IxODctMDRkNy00MmY5LWI4OGItNGJmYjllZjRlNTE0IiwiTGlua2VkUmVzb3VyY2VTdGF0d</w:instrText>
          </w:r>
          <w:r>
            <w:instrText xml:space="preserve">XMiOjgsIlByb3BlcnRpZXMiOnsiJGlkIjoiMTEiLCIkdHlwZSI6IlN3aXNzQWNhZGVtaWMuQ2l0YXZpLkxpbmtlZFJlc291cmNlUHJvcGVydGllcywgU3dpc3NBY2FkZW1pYy5DaXRhdmkifSwiU3luY0ZvbGRlclR5cGUiOjAsIklzTG9jYWxDbG91ZFByb2plY3RGaWxlTGluayI6ZmFsc2UsIklzQ2xvdWRSZXN0b3JlIjpmYWxzZSwiSXNDb</w:instrText>
          </w:r>
          <w:r>
            <w:instrText xml:space="preserve">G91ZENvcHkiOmZhbHNlLCJBdHRhY2htZW50Rm9sZGVyV2FzSW5GYWxsYmFja01vZGUiOmZhbHNlfSwiRG9pIjoiMTAuMTAwMi9wc3AuMjE3OCIsIkVkaXRvcnMiOltdLCJFdmFsdWF0aW9uQ29tcGxleGl0eSI6MCwiRXZhbHVhdGlvblNvdXJjZVRleHRGb3JtYXQiOjAsIkdyb3VwcyI6W10sIkhhc0xhYmVsMSI6ZmFsc2UsIkhhc0xhYmVsM</w:instrText>
          </w:r>
          <w:r>
            <w:instrText xml:space="preserve">iI6ZmFsc2UsIktleXdvcmRzIjpbXSwiTG9jYXRpb25zIjpbeyIkaWQiOiIxMiIsIiR0eXBlIjoiU3dpc3NBY2FkZW1pYy5DaXRhdmkuTG9jYXRpb24sIFN3aXNzQWNhZGVtaWMuQ2l0YXZpIiwiQWRkcmVzcyI6eyIkaWQiOiIxMyIsIiR0eXBlIjoiU3dpc3NBY2FkZW1pYy5DaXRhdmkuTGlua2VkUmVzb3VyY2UsIFN3aXNzQWNhZGVtaWMuQ</w:instrText>
          </w:r>
          <w:r>
            <w:instrText xml:space="preserve">2l0YXZpIiwiTGlua2VkUmVzb3VyY2VUeXBlIjo1LCJPcmlnaW5hbFN0cmluZyI6IjEwLjEwMDIvcHNwLjIxNzgiLCJVcmlTdHJpbmciOiJodHRwczovL2RvaS5vcmcvMTAuMTAwMi9wc3AuMjE3OCIsIkxpbmtlZFJlc291cmNlU3RhdHVzIjo4LCJQcm9wZXJ0aWVzIjp7IiRpZCI6IjE0IiwiJHR5cGUiOiJTd2lzc0FjYWRlbWljLkNpdGF2a</w:instrText>
          </w:r>
          <w:r>
            <w:instrText xml:space="preserve">S5MaW5rZWRSZXNvdXJjZVByb3BlcnRpZXMsIFN3aXNzQWNhZGVtaWMuQ2l0YXZpIn0sIlN5bmNGb2xkZXJUeXBlIjowLCJJc0xvY2FsQ2xvdWRQcm9qZWN0RmlsZUxpbmsiOmZhbHNlLCJJc0Nsb3VkUmVzdG9yZSI6ZmFsc2UsIklzQ2xvdWRDb3B5IjpmYWxzZSwiQXR0YWNobWVudEZvbGRlcldhc0luRmFsbGJhY2tNb2RlIjpmYWxzZX0sI</w:instrText>
          </w:r>
          <w:r>
            <w:instrText xml:space="preserve">kFubm90YXRpb25zIjpbXSwiTG9jYXRpb25UeXBlIjowLCJNaXJyb3JzUmVmZXJlbmNlUHJvcGVydHlJZCI6MTI4LCJDcmVhdGVkQnkiOiJfTGVlbmEgTWFhw58iLCJDcmVhdGVkT24iOiIyMDIxLTA1LTEyVDE4OjM0OjMzIiwiTW9kaWZpZWRCeSI6Il9MZWVuYSBNYWHDnyIsIklkIjoiMWQxODI2Y2MtNTM2Yi00M2JmLTk4MWItMDllNDg4M</w:instrText>
          </w:r>
          <w:r>
            <w:instrText xml:space="preserve">2JkOTQyIiwiTW9kaWZpZWRPbiI6IjIwMjEtMDUtMTJUMTg6MzQ6MzMiLCJQcm9qZWN0Ijp7IiRyZWYiOiI4In19XSwiTnVtYmVyIjoiNCIsIk9yZ2FuaXphdGlvbnMiOltdLCJPdGhlcnNJbnZvbHZlZCI6W10sIlBhZ2VSYW5nZSI6IjxzcD5cclxuICA8bnM+T21pdDwvbnM+XHJcbiAgPG9zPmUyMTc4PC9vcz5cclxuICA8cHM+ZTIxNzg8L</w:instrText>
          </w:r>
          <w:r>
            <w:instrText xml:space="preserve">3BzPlxyXG48L3NwPlxyXG48b3M+ZTIxNzg8L29zPiIsIlBlcmlvZGljYWwiOnsiJGlkIjoiMTUiLCIkdHlwZSI6IlN3aXNzQWNhZGVtaWMuQ2l0YXZpLlBlcmlvZGljYWwsIFN3aXNzQWNhZGVtaWMuQ2l0YXZpIiwiSXNzbiI6IjE1NDQ4NDQ0IiwiTmFtZSI6IlBvcHVsYXRpb24sIFNwYWNlIGFuZCBQbGFjZSIsIlBhZ2luYXRpb24iOjAsI</w:instrText>
          </w:r>
          <w:r>
            <w:instrText xml:space="preserve">lByb3RlY3RlZCI6ZmFsc2UsIlN0YW5kYXJkQWJicmV2aWF0aW9uIjoiUG9wdWwuIFNwYWNlIFBsYWNlIiwiQ3JlYXRlZEJ5IjoiX0xlZW5hIE1hYcOfIiwiQ3JlYXRlZE9uIjoiMjAyMS0wNC0yOVQwNzozMzoxMyIsIk1vZGlmaWVkQnkiOiJfTGVlbmEgTWFhw58iLCJJZCI6IjliNDI2MGIyLTQ5NWUtNDM2OS1iMGI0LTQ3YWRkMjZkYWNjO</w:instrText>
          </w:r>
          <w:r>
            <w:instrText xml:space="preserve">SIsIk1vZGlmaWVkT24iOiIyMDIxLTA0LTI5VDA3OjMzOjEzIiwiUHJvamVjdCI6eyIkcmVmIjoiOCJ9fSwiUHVibGlzaGVycyI6W10sIlF1b3RhdGlvbnMiOltdLCJSYXRpbmciOjAsIlJlZmVyZW5jZVR5cGUiOiJKb3VybmFsQXJ0aWNsZSIsIlNob3J0VGl0bGUiOiJFY2toYXJkLCBTdGF1ZGVyIDIwMTkg4oCTIFBhcnRuZXIgbWFya2V0I</w:instrText>
          </w:r>
          <w:r>
            <w:instrText xml:space="preserve">G9wcG9ydHVuaXRpZXMgYW5kIHVuaW9uIiwiU2hvcnRUaXRsZVVwZGF0ZVR5cGUiOjAsIlNvdXJjZU9mQmlibGlvZ3JhcGhpY0luZm9ybWF0aW9uIjoiQ3Jvc3NSZWYiLCJTdGF0aWNJZHMiOlsiNmI5ZTE0YjYtMTJhYy00YmNlLWIwNTAtZjAxMTdhY2E3MTcxIl0sIlRhYmxlT2ZDb250ZW50c0NvbXBsZXhpdHkiOjAsIlRhYmxlT2ZDb250Z</w:instrText>
          </w:r>
          <w:r>
            <w:instrText xml:space="preserve">W50c1NvdXJjZVRleHRGb3JtYXQiOjAsIlRhc2tzIjpbXSwiVGl0bGUiOiJQYXJ0bmVyIG1hcmtldCBvcHBvcnR1bml0aWVzIGFuZCB1bmlvbiBmb3JtYXRpb24gb3ZlciB0aGUgbGlmZSBjb3Vyc2XigJQgQSBjb21wYXJpc29uIG9mIGRpZmZlcmVudCBtZWFzdXJlcyIsIlRyYW5zbGF0b3JzIjpbXSwiVm9sdW1lIjoiMjUiLCJZZWFyIjoiM</w:instrText>
          </w:r>
          <w:r>
            <w:instrText xml:space="preserve">jAxOSIsIlllYXJSZXNvbHZlZCI6IjIwMTkiLCJDcmVhdGVkQnkiOiJfTGVlbmEgTWFhw58iLCJDcmVhdGVkT24iOiIyMDIxLTA1LTEyVDE4OjM0OjMzIiwiTW9kaWZpZWRCeSI6Il9IUCIsIklkIjoiMjU1M2IxODctMDRkNy00MmY5LWI4OGItNGJmYjllZjRlNTE0IiwiTW9kaWZpZWRPbiI6IjIwMjEtMTAtMzFUMjI6NDI6NDIiLCJQcm9qZ</w:instrText>
          </w:r>
          <w:r>
            <w:instrText xml:space="preserve">WN0Ijp7IiRyZWYiOiI4In19LCJVc2VOdW1iZXJpbmdUeXBlT2ZQYXJlbnREb2N1bWVudCI6ZmFsc2UsIlVzZVN0YW5kYXJkUHJlZml4IjpmYWxzZSwiVXNlU3RhbmRhcmRTdWZmaXgiOmZhbHNlfSx7IiRpZCI6IjE2IiwiJHR5cGUiOiJTd2lzc0FjYWRlbWljLkNpdGF2aS5DaXRhdGlvbnMuV29yZFBsYWNlaG9sZGVyRW50cnksIFN3aXNzQ</w:instrText>
          </w:r>
          <w:r>
            <w:instrText xml:space="preserve">WNhZGVtaWMuQ2l0YXZpIiwiSWQiOiJmZmRlNDU0OC01YzJiLTRkOTEtOWQzNC04NjMyNWU3Yzc4MzQiLCJSYW5nZVN0YXJ0IjozMCwiUmFuZ2VMZW5ndGgiOjI4LCJSZWZlcmVuY2VJZCI6IjVmODdlZmViLWVjZGItNGVjOS05ODQ1LTVlNjljZjExM2VlOSIsIlJlZmVyZW5jZSI6eyIkaWQiOiIxNyIsIiR0eXBlIjoiU3dpc3NBY2FkZW1pY</w:instrText>
          </w:r>
          <w:r>
            <w:instrText xml:space="preserve">y5DaXRhdmkuUmVmZXJlbmNlLCBTd2lzc0FjYWRlbWljLkNpdGF2aSIsIkFic3RyYWN0Q29tcGxleGl0eSI6MCwiQWJzdHJhY3RTb3VyY2VUZXh0Rm9ybWF0IjowLCJBdXRob3JzIjpbeyIkaWQiOiIxOCIsIiR0eXBlIjoiU3dpc3NBY2FkZW1pYy5DaXRhdmkuUGVyc29uLCBTd2lzc0FjYWRlbWljLkNpdGF2aSIsIkZpcnN0TmFtZSI6Ik1pY</w:instrText>
          </w:r>
          <w:r>
            <w:instrText xml:space="preserve">2hhZWwiLCJMYXN0TmFtZSI6IlJvc2VuZmVsZCIsIk1pZGRsZU5hbWUiOiJKLiIsIlByb3RlY3RlZCI6ZmFsc2UsIlNleCI6MiwiQ3JlYXRlZEJ5IjoiX0xlZW5hIE1hYcOfIiwiQ3JlYXRlZE9uIjoiMjAyMS0wNS0wMVQxMDo0MzoyNyIsIk1vZGlmaWVkQnkiOiJfTGVlbmEgTWFhw58iLCJJZCI6ImY5ODM3NTRiLTRlODAtNDI3ZC05NTc3L</w:instrText>
          </w:r>
          <w:r>
            <w:instrText xml:space="preserve">TAzNTUzMGVmMjcwZSIsIk1vZGlmaWVkT24iOiIyMDIxLTA1LTAxVDEwOjQzOjI3IiwiUHJvamVjdCI6eyIkcmVmIjoiOCJ9fSx7IiRpZCI6IjE5IiwiJHR5cGUiOiJTd2lzc0FjYWRlbWljLkNpdGF2aS5QZXJzb24sIFN3aXNzQWNhZGVtaWMuQ2l0YXZpIiwiRmlyc3ROYW1lIjoiUmV1YmVuIiwiTGFzdE5hbWUiOiJUaG9tYXMiLCJNaWRkb</w:instrText>
          </w:r>
          <w:r>
            <w:instrText xml:space="preserve">GVOYW1lIjoiSi4iLCJQcm90ZWN0ZWQiOmZhbHNlLCJTZXgiOjIsIkNyZWF0ZWRCeSI6Il9MZWVuYSBNYWHDnyIsIkNyZWF0ZWRPbiI6IjIwMjEtMDUtMDFUMTA6NDM6MjciLCJNb2RpZmllZEJ5IjoiX0xlZW5hIE1hYcOfIiwiSWQiOiI2MGY2ZGQwMi00M2EzLTQ4M2ItOTVkOC04NGNhMjY2NzIwYjkiLCJNb2RpZmllZE9uIjoiMjAyMS0wN</w:instrText>
          </w:r>
          <w:r>
            <w:instrText xml:space="preserve">S0wMVQxMDo0MzoyNyIsIlByb2plY3QiOnsiJHJlZiI6IjgifX1dLCJDaXRhdGlvbktleVVwZGF0ZVR5cGUiOjAsIkNvbGxhYm9yYXRvcnMiOltdLCJEb2kiOiIxMC4xMTc3LzAwMDMxMjI0MTI0NDgwNTAiLCJFZGl0b3JzIjpbXSwiRXZhbHVhdGlvbkNvbXBsZXhpdHkiOjAsIkV2YWx1YXRpb25Tb3VyY2VUZXh0Rm9ybWF0IjowLCJHcm91c</w:instrText>
          </w:r>
          <w:r>
            <w:instrText xml:space="preserve">HMiOltdLCJIYXNMYWJlbDEiOmZhbHNlLCJIYXNMYWJlbDIiOmZhbHNlLCJLZXl3b3JkcyI6W10sIkxvY2F0aW9ucyI6W3siJGlkIjoiMjAiLCIkdHlwZSI6IlN3aXNzQWNhZGVtaWMuQ2l0YXZpLkxvY2F0aW9uLCBTd2lzc0FjYWRlbWljLkNpdGF2aSIsIkFkZHJlc3MiOnsiJGlkIjoiMjEiLCIkdHlwZSI6IlN3aXNzQWNhZGVtaWMuQ2l0Y</w:instrText>
          </w:r>
          <w:r>
            <w:instrText xml:space="preserve">XZpLkxpbmtlZFJlc291cmNlLCBTd2lzc0FjYWRlbWljLkNpdGF2aSIsIkxpbmtlZFJlc291cmNlVHlwZSI6NSwiT3JpZ2luYWxTdHJpbmciOiIxMC4xMTc3LzAwMDMxMjI0MTI0NDgwNTAiLCJVcmlTdHJpbmciOiJodHRwczovL2RvaS5vcmcvMTAuMTE3Ny8wMDAzMTIyNDEyNDQ4MDUwIiwiTGlua2VkUmVzb3VyY2VTdGF0dXMiOjgsIlByb</w:instrText>
          </w:r>
          <w:r>
            <w:instrText xml:space="preserve">3BlcnRpZXMiOnsiJGlkIjoiMjIiLCIkdHlwZSI6IlN3aXNzQWNhZGVtaWMuQ2l0YXZpLkxpbmtlZFJlc291cmNlUHJvcGVydGllcywgU3dpc3NBY2FkZW1pYy5DaXRhdmkifSwiU3luY0ZvbGRlclR5cGUiOjAsIklzTG9jYWxDbG91ZFByb2plY3RGaWxlTGluayI6ZmFsc2UsIklzQ2xvdWRSZXN0b3JlIjpmYWxzZSwiSXNDbG91ZENvcHkiO</w:instrText>
          </w:r>
          <w:r>
            <w:instrText xml:space="preserve">mZhbHNlLCJBdHRhY2htZW50Rm9sZGVyV2FzSW5GYWxsYmFja01vZGUiOmZhbHNlfSwiQW5ub3RhdGlvbnMiOltdLCJMb2NhdGlvblR5cGUiOjAsIk1pcnJvcnNSZWZlcmVuY2VQcm9wZXJ0eUlkIjoxMjgsIkNyZWF0ZWRCeSI6Il9MZWVuYSBNYWHDnyIsIkNyZWF0ZWRPbiI6IjIwMjEtMDUtMDFUMTA6NDM6MjciLCJNb2RpZmllZEJ5IjoiX</w:instrText>
          </w:r>
          <w:r>
            <w:instrText xml:space="preserve">0xlZW5hIE1hYcOfIiwiSWQiOiJhZWJmYzNkMy1iZGZmLTRmNjAtYTkyNS1kN2I3ODA3MGFiNDUiLCJNb2RpZmllZE9uIjoiMjAyMS0wNS0wMVQxMDo0MzoyNyIsIlByb2plY3QiOnsiJHJlZiI6IjgifX1dLCJOdW1iZXIiOiI0IiwiT3JnYW5pemF0aW9ucyI6W10sIk90aGVyc0ludm9sdmVkIjpbXSwiUGFnZVJhbmdlIjoiPHNwPlxyXG4gI</w:instrText>
          </w:r>
          <w:r>
            <w:instrText xml:space="preserve">DxuPjUyMzwvbj5cclxuICA8aW4+dHJ1ZTwvaW4+XHJcbiAgPG9zPjUyMzwvb3M+XHJcbiAgPHBzPjUyMzwvcHM+XHJcbjwvc3A+XHJcbjxlcD5cclxuICA8bj41NDc8L24+XHJcbiAgPGluPnRydWU8L2luPlxyXG4gIDxvcz41NDc8L29zPlxyXG4gIDxwcz41NDc8L3BzPlxyXG48L2VwPlxyXG48b3M+NTIzLTU0Nzwvb3M+IiwiUGVyaW9ka</w:instrText>
          </w:r>
          <w:r>
            <w:instrText xml:space="preserve">WNhbCI6eyIkaWQiOiIyMyIsIiR0eXBlIjoiU3dpc3NBY2FkZW1pYy5DaXRhdmkuUGVyaW9kaWNhbCwgU3dpc3NBY2FkZW1pYy5DaXRhdmkiLCJFaXNzbiI6IjE5MzktODI3MSIsIklzc24iOiIwMDAzLTEyMjQiLCJOYW1lIjoiQW1lcmljYW4gU29jaW9sb2dpY2FsIFJldmlldyIsIlBhZ2luYXRpb24iOjAsIlByb3RlY3RlZCI6ZmFsc2UsI</w:instrText>
          </w:r>
          <w:r>
            <w:instrText xml:space="preserve">lN0YW5kYXJkQWJicmV2aWF0aW9uIjoiQW0gU29jaW9sIFJldiIsIkNyZWF0ZWRCeSI6Il9MZWVuYSBNYWHDnyIsIkNyZWF0ZWRPbiI6IjIwMjEtMDUtMDFUMTA6NDM6MjciLCJNb2RpZmllZEJ5IjoiX0xlZW5hIE1hYcOfIiwiSWQiOiIzNTM4NGRiMi0xZDRlLTRmNDAtYThlYy00MTNjNjg0YzliMGIiLCJNb2RpZmllZE9uIjoiMjAyMS0wN</w:instrText>
          </w:r>
          <w:r>
            <w:instrText xml:space="preserve">S0wMVQxMDo0MzoyNyIsIlByb2plY3QiOnsiJHJlZiI6IjgifX0sIlB1Ymxpc2hlcnMiOltdLCJRdW90YXRpb25zIjpbXSwiUmF0aW5nIjowLCJSZWZlcmVuY2VUeXBlIjoiSm91cm5hbEFydGljbGUiLCJTaG9ydFRpdGxlIjoiUm9zZW5mZWxkLCBUaG9tYXMgMjAxMiDigJMgU2VhcmNoaW5nIGZvciBhIE1hdGUiLCJTaG9ydFRpdGxlVXBkY</w:instrText>
          </w:r>
          <w:r>
            <w:instrText xml:space="preserve">XRlVHlwZSI6MCwiU291cmNlT2ZCaWJsaW9ncmFwaGljSW5mb3JtYXRpb24iOiJDcm9zc1JlZiIsIlN0YXRpY0lkcyI6WyI3ZGRmYWFmYi00NmFiLTRmNjItYTMwMi0wOGNlNDYyNGI3MDQiXSwiVGFibGVPZkNvbnRlbnRzQ29tcGxleGl0eSI6MCwiVGFibGVPZkNvbnRlbnRzU291cmNlVGV4dEZvcm1hdCI6MCwiVGFza3MiOltdLCJUaXRsZ</w:instrText>
          </w:r>
          <w:r>
            <w:instrText xml:space="preserve">SI6IlNlYXJjaGluZyBmb3IgYSBNYXRlOiBUaGUgUmlzZSBvZiB0aGUgSW50ZXJuZXQgYXMgYSBTb2NpYWwgSW50ZXJtZWRpYXJ5IiwiVHJhbnNsYXRvcnMiOltdLCJWb2x1bWUiOiI3NyIsIlllYXIiOiIyMDEyIiwiWWVhclJlc29sdmVkIjoiMjAxMiIsIkNyZWF0ZWRCeSI6Il9MZWVuYSBNYWHDnyIsIkNyZWF0ZWRPbiI6IjIwMjEtMDUtM</w:instrText>
          </w:r>
          <w:r>
            <w:instrText xml:space="preserve">DFUMTA6NDM6MjciLCJNb2RpZmllZEJ5IjoiX0hQIiwiSWQiOiI1Zjg3ZWZlYi1lY2RiLTRlYzktOTg0NS01ZTY5Y2YxMTNlZTkiLCJNb2RpZmllZE9uIjoiMjAyMS0xMC0zMVQyMjo0Mjo0MiIsIlByb2plY3QiOnsiJHJlZiI6IjgifX0sIlVzZU51bWJlcmluZ1R5cGVPZlBhcmVudERvY3VtZW50IjpmYWxzZSwiVXNlU3RhbmRhcmRQcmVma</w:instrText>
          </w:r>
          <w:r>
            <w:instrText xml:space="preserve">XgiOmZhbHNlLCJVc2VTdGFuZGFyZFN1ZmZpeCI6ZmFsc2V9XSwiRm9ybWF0dGVkVGV4dCI6eyIkaWQiOiIyNCIsIkNvdW50IjoxLCJUZXh0VW5pdHMiOlt7IiRpZCI6IjI1IiwiRm9udFN0eWxlIjp7IiRpZCI6IjI2IiwiTmV1dHJhbCI6dHJ1ZX0sIlJlYWRpbmdPcmRlciI6MSwiVGV4dCI6Iih2Z2wuIEVja2hhcmQgdW5kIFN0YXVkZXIgM</w:instrText>
          </w:r>
          <w:r>
            <w:instrText xml:space="preserve">jAxOTsgUm9zZW5mZWxkIHVuZCBUaG9tYXMgMjAxMikifV19LCJUYWciOiJDaXRhdmlQbGFjZWhvbGRlciM5NTNhMzNiOC0wZTM4LTQxODEtYWQ3NC04M2U0NGE1MGU1OGEiLCJUZXh0IjoiKHZnbC4gRWNraGFyZCB1bmQgU3RhdWRlciAyMDE5OyBSb3NlbmZlbGQgdW5kIFRob21hcyAyMDEyKSIsIldBSVZlcnNpb24iOiI2LjEwLjAuMCJ9}</w:instrText>
          </w:r>
          <w:r>
            <w:fldChar w:fldCharType="separate"/>
          </w:r>
          <w:r>
            <w:t xml:space="preserve">(vgl. Eckhard und Stauder 2019; Rosenfeld und Thomas 2012)</w:t>
          </w:r>
          <w:r>
            <w:fldChar w:fldCharType="end"/>
          </w:r>
        </w:sdtContent>
      </w:sdt>
      <w:r>
        <w:t xml:space="preserve">.</w:t>
      </w:r>
      <w:r>
        <w:t xml:space="preserve"> </w:t>
      </w:r>
      <w:r>
        <w:t xml:space="preserve">Ob es durch das Online-Dating zu einer Ver</w:t>
      </w:r>
      <w:r>
        <w:t xml:space="preserve">schiebung</w:t>
      </w:r>
      <w:r>
        <w:t xml:space="preserve"> der </w:t>
      </w:r>
      <w:r>
        <w:t xml:space="preserve">räumlichen </w:t>
      </w:r>
      <w:r>
        <w:t xml:space="preserve">Partnerm</w:t>
      </w:r>
      <w:r>
        <w:t xml:space="preserve">ärkte</w:t>
      </w:r>
      <w:r>
        <w:t xml:space="preserve"> gekommen ist, ist derzeit noch nicht beantwortet</w:t>
      </w:r>
      <w:r>
        <w:t xml:space="preserve"> </w:t>
      </w:r>
      <w:sdt>
        <w:sdtPr>
          <w:alias w:val="To edit, see citavi.com/edit"/>
          <w15:appearance w15:val="boundingBox"/>
          <w:id w:val="-1267458460"/>
          <w:placeholder>
            <w:docPart w:val="DefaultPlaceholder_-1854013440"/>
          </w:placeholder>
          <w:tag w:val="CitaviPlaceholder#f77e07b7-ae4d-45a6-b031-d62b038999b9"/>
          <w:rPr/>
        </w:sdtPr>
        <w:sdtContent>
          <w:r>
            <w:fldChar w:fldCharType="begin"/>
          </w:r>
          <w:r>
            <w:instrText xml:space="preserve">ADDIN CitaviPlaceholder{eyIkaWQiOiIxIiwiJHR5cGUiOiJTd2lzc0FjYWRlbWljLkNpdGF2aS5Da</w:instrText>
          </w:r>
          <w:r>
            <w:instrText xml:space="preserve">XRhdGlvbnMuV29yZFBsYWNlaG9sZGVyLCBTd2lzc0FjYWRlbWljLkNpdGF2aSIsIkVudHJpZXMiOlt7IiRpZCI6IjIiLCIkdHlwZSI6IlN3aXNzQWNhZGVtaWMuQ2l0YXZpLkNpdGF0aW9ucy5Xb3JkUGxhY2Vob2xkZXJFbnRyeSwgU3dpc3NBY2FkZW1pYy5DaXRhdmkiLCJJZCI6IjVlNTU1NDhlLTdmOTktNDRkZC05YzJiLTFjNWRhOGFlN</w:instrText>
          </w:r>
          <w:r>
            <w:instrText xml:space="preserve">2RjZCIsIlJhbmdlTGVuZ3RoIjozNCwiUmVmZXJlbmNlSWQiOiIyNTUzYjE4Ny0wNGQ3LTQyZjktYjg4Yi00YmZiOWVmNGU1MTQiLCJQYWdlUmFuZ2UiOnsiJGlkIjoiMyIsIiR0eXBlIjoiU3dpc3NBY2FkZW1pYy5QYWdlUmFuZ2UsIFN3aXNzQWNhZGVtaWMiLCJFbmRQYWdlIjp7IiRpZCI6IjQiLCIkdHlwZSI6IlN3aXNzQWNhZGVtaWMuU</w:instrText>
          </w:r>
          <w:r>
            <w:instrText xml:space="preserve">GFnZU51bWJlciwgU3dpc3NBY2FkZW1pYyIsIklzRnVsbHlOdW1lcmljIjpmYWxzZSwiTnVtYmVyaW5nVHlwZSI6MCwiTnVtZXJhbFN5c3RlbSI6MH0sIk51bWJlcmluZ1R5cGUiOjAsIk51bWVyYWxTeXN0ZW0iOi0xLCJPcmlnaW5hbFN0cmluZyI6IjMiLCJTdGFydFBhZ2UiOnsiJGlkIjoiNSIsIiR0eXBlIjoiU3dpc3NBY2FkZW1pYy5QY</w:instrText>
          </w:r>
          <w:r>
            <w:instrText xml:space="preserve">WdlTnVtYmVyLCBTd2lzc0FjYWRlbWljIiwiSXNGdWxseU51bWVyaWMiOmZhbHNlLCJOdW1iZXJpbmdUeXBlIjowLCJOdW1lcmFsU3lzdGVtIjotMSwiT3JpZ2luYWxTdHJpbmciOiIzIiwiUHJldHR5U3RyaW5nIjoiMyJ9fSwiUHJlZml4IjoidmdsLiAiLCJSZWZlcmVuY2UiOnsiJGlkIjoiNiIsIiR0eXBlIjoiU3dpc3NBY2FkZW1pYy5Da</w:instrText>
          </w:r>
          <w:r>
            <w:instrText xml:space="preserve">XRhdmkuUmVmZXJlbmNlLCBTd2lzc0FjYWRlbWljLkNpdGF2aSIsIkFic3RyYWN0Q29tcGxleGl0eSI6MCwiQWJzdHJhY3RTb3VyY2VUZXh0Rm9ybWF0IjowLCJBdXRob3JzIjpbeyIkaWQiOiI3IiwiJHR5cGUiOiJTd2lzc0FjYWRlbWljLkNpdGF2aS5QZXJzb24sIFN3aXNzQWNhZGVtaWMuQ2l0YXZpIiwiRmlyc3ROYW1lIjoiSmFuIiwiT</w:instrText>
          </w:r>
          <w:r>
            <w:instrText xml:space="preserve">GFzdE5hbWUiOiJFY2toYXJkIiwiUHJvdGVjdGVkIjpmYWxzZSwiU2V4IjowLCJDcmVhdGVkQnkiOiJfTGVlbmEgTWFhw58iLCJDcmVhdGVkT24iOiIyMDIxLTA1LTEyVDE4OjM0OjMzIiwiTW9kaWZpZWRCeSI6Il9MZWVuYSBNYWHDnyIsIklkIjoiOWZhMWE0NDQtZDRjOC00MDFhLTkwZTUtMmI3ZjAxNWEwZTRlIiwiTW9kaWZpZWRPbiI6I</w:instrText>
          </w:r>
          <w:r>
            <w:instrText xml:space="preserve">jIwMjEtMDUtMTJUMTg6MzQ6MzMiLCJQcm9qZWN0Ijp7IiRpZCI6IjgiLCIkdHlwZSI6IlN3aXNzQWNhZGVtaWMuQ2l0YXZpLlByb2plY3QsIFN3aXNzQWNhZGVtaWMuQ2l0YXZpIn19LHsiJGlkIjoiOSIsIiR0eXBlIjoiU3dpc3NBY2FkZW1pYy5DaXRhdmkuUGVyc29uLCBTd2lzc0FjYWRlbWljLkNpdGF2aSIsIkZpcnN0TmFtZSI6Ikpva</w:instrText>
          </w:r>
          <w:r>
            <w:instrText xml:space="preserve">GFubmVzIiwiTGFzdE5hbWUiOiJTdGF1ZGVyIiwiUHJvdGVjdGVkIjpmYWxzZSwiU2V4IjoyLCJDcmVhdGVkQnkiOiJfTGVlbmEgTWFhw58iLCJDcmVhdGVkT24iOiIyMDIxLTA1LTEyVDE4OjM0OjMzIiwiTW9kaWZpZWRCeSI6Il9MZWVuYSBNYWHDnyIsIklkIjoiMTI2MmIyOTQtMzgwMC00MWIyLWFmOTEtNDUyMTkxODFmMmUwIiwiTW9ka</w:instrText>
          </w:r>
          <w:r>
            <w:instrText xml:space="preserve">WZpZWRPbiI6IjIwMjEtMDUtMTJUMTg6MzQ6MzMiLCJQcm9qZWN0Ijp7IiRyZWYiOiI4In19XSwiQ2l0YXRpb25LZXlVcGRhdGVUeXBlIjowLCJDb2xsYWJvcmF0b3JzIjpbXSwiQ292ZXJQYXRoIjp7IiRpZCI6IjEwIiwiJHR5cGUiOiJTd2lzc0FjYWRlbWljLkNpdGF2aS5MaW5rZWRSZXNvdXJjZSwgU3dpc3NBY2FkZW1pYy5DaXRhdmkiL</w:instrText>
          </w:r>
          <w:r>
            <w:instrText xml:space="preserve">CJMaW5rZWRSZXNvdXJjZVR5cGUiOjIsIk9yaWdpbmFsU3RyaW5nIjoiQzpcXFVzZXJzXFxIUFxcQXBwRGF0YVxcTG9jYWxcXFRlbXBcXDB3cnN2Znl5LmpwZyIsIlVyaVN0cmluZyI6IjI1NTNiMTg3LTA0ZDctNDJmOS1iODhiLTRiZmI5ZWY0ZTUxNCIsIkxpbmtlZFJlc291cmNlU3RhdHVzIjo4LCJQcm9wZXJ0aWVzIjp7IiRpZCI6IjExI</w:instrText>
          </w:r>
          <w:r>
            <w:instrText xml:space="preserve">iwiJHR5cGUiOiJTd2lzc0FjYWRlbWljLkNpdGF2aS5MaW5rZWRSZXNvdXJjZVByb3BlcnRpZXMsIFN3aXNzQWNhZGVtaWMuQ2l0YXZpIn0sIlN5bmNGb2xkZXJUeXBlIjowLCJJc0xvY2FsQ2xvdWRQcm9qZWN0RmlsZUxpbmsiOmZhbHNlLCJJc0Nsb3VkUmVzdG9yZSI6ZmFsc2UsIklzQ2xvdWRDb3B5IjpmYWxzZSwiQXR0YWNobWVudEZvb</w:instrText>
          </w:r>
          <w:r>
            <w:instrText xml:space="preserve">GRlcldhc0luRmFsbGJhY2tNb2RlIjpmYWxzZX0sIkRvaSI6IjEwLjEwMDIvcHNwLjIxNzgiLCJFZGl0b3JzIjpbXSwiRXZhbHVhdGlvbkNvbXBsZXhpdHkiOjAsIkV2YWx1YXRpb25Tb3VyY2VUZXh0Rm9ybWF0IjowLCJHcm91cHMiOltdLCJIYXNMYWJlbDEiOmZhbHNlLCJIYXNMYWJlbDIiOmZhbHNlLCJLZXl3b3JkcyI6W10sIkxvY2F0a</w:instrText>
          </w:r>
          <w:r>
            <w:instrText xml:space="preserve">W9ucyI6W3siJGlkIjoiMTIiLCIkdHlwZSI6IlN3aXNzQWNhZGVtaWMuQ2l0YXZpLkxvY2F0aW9uLCBTd2lzc0FjYWRlbWljLkNpdGF2aSIsIkFkZHJlc3MiOnsiJGlkIjoiMTMiLCIkdHlwZSI6IlN3aXNzQWNhZGVtaWMuQ2l0YXZpLkxpbmtlZFJlc291cmNlLCBTd2lzc0FjYWRlbWljLkNpdGF2aSIsIkxpbmtlZFJlc291cmNlVHlwZSI6N</w:instrText>
          </w:r>
          <w:r>
            <w:instrText xml:space="preserve">SwiT3JpZ2luYWxTdHJpbmciOiIxMC4xMDAyL3BzcC4yMTc4IiwiVXJpU3RyaW5nIjoiaHR0cHM6Ly9kb2kub3JnLzEwLjEwMDIvcHNwLjIxNzgiLCJMaW5rZWRSZXNvdXJjZVN0YXR1cyI6OCwiUHJvcGVydGllcyI6eyIkaWQiOiIxNCIsIiR0eXBlIjoiU3dpc3NBY2FkZW1pYy5DaXRhdmkuTGlua2VkUmVzb3VyY2VQcm9wZXJ0aWVzLCBTd</w:instrText>
          </w:r>
          <w:r>
            <w:instrText xml:space="preserve">2lzc0FjYWRlbWljLkNpdGF2aSJ9LCJTeW5jRm9sZGVyVHlwZSI6MCwiSXNMb2NhbENsb3VkUHJvamVjdEZpbGVMaW5rIjpmYWxzZSwiSXNDbG91ZFJlc3RvcmUiOmZhbHNlLCJJc0Nsb3VkQ29weSI6ZmFsc2UsIkF0dGFjaG1lbnRGb2xkZXJXYXNJbkZhbGxiYWNrTW9kZSI6ZmFsc2V9LCJBbm5vdGF0aW9ucyI6W10sIkxvY2F0aW9uVHlwZ</w:instrText>
          </w:r>
          <w:r>
            <w:instrText xml:space="preserve">SI6MCwiTWlycm9yc1JlZmVyZW5jZVByb3BlcnR5SWQiOjEyOCwiQ3JlYXRlZEJ5IjoiX0xlZW5hIE1hYcOfIiwiQ3JlYXRlZE9uIjoiMjAyMS0wNS0xMlQxODozNDozMyIsIk1vZGlmaWVkQnkiOiJfTGVlbmEgTWFhw58iLCJJZCI6IjFkMTgyNmNjLTUzNmItNDNiZi05ODFiLTA5ZTQ4ODNiZDk0MiIsIk1vZGlmaWVkT24iOiIyMDIxLTA1L</w:instrText>
          </w:r>
          <w:r>
            <w:instrText xml:space="preserve">TEyVDE4OjM0OjMzIiwiUHJvamVjdCI6eyIkcmVmIjoiOCJ9fV0sIk51bWJlciI6IjQiLCJPcmdhbml6YXRpb25zIjpbXSwiT3RoZXJzSW52b2x2ZWQiOltdLCJQYWdlUmFuZ2UiOiI8c3A+XHJcbiAgPG5zPk9taXQ8L25zPlxyXG4gIDxvcz5lMjE3ODwvb3M+XHJcbiAgPHBzPmUyMTc4PC9wcz5cclxuPC9zcD5cclxuPG9zPmUyMTc4PC9vc</w:instrText>
          </w:r>
          <w:r>
            <w:instrText xml:space="preserve">z4iLCJQZXJpb2RpY2FsIjp7IiRpZCI6IjE1IiwiJHR5cGUiOiJTd2lzc0FjYWRlbWljLkNpdGF2aS5QZXJpb2RpY2FsLCBTd2lzc0FjYWRlbWljLkNpdGF2aSIsIklzc24iOiIxNTQ0ODQ0NCIsIk5hbWUiOiJQb3B1bGF0aW9uLCBTcGFjZSBhbmQgUGxhY2UiLCJQYWdpbmF0aW9uIjowLCJQcm90ZWN0ZWQiOmZhbHNlLCJTdGFuZGFyZEFiY</w:instrText>
          </w:r>
          <w:r>
            <w:instrText xml:space="preserve">nJldmlhdGlvbiI6IlBvcHVsLiBTcGFjZSBQbGFjZSIsIkNyZWF0ZWRCeSI6Il9MZWVuYSBNYWHDnyIsIkNyZWF0ZWRPbiI6IjIwMjEtMDQtMjlUMDc6MzM6MTMiLCJNb2RpZmllZEJ5IjoiX0xlZW5hIE1hYcOfIiwiSWQiOiI5YjQyNjBiMi00OTVlLTQzNjktYjBiNC00N2FkZDI2ZGFjYzkiLCJNb2RpZmllZE9uIjoiMjAyMS0wNC0yOVQwN</w:instrText>
          </w:r>
          <w:r>
            <w:instrText xml:space="preserve">zozMzoxMyIsIlByb2plY3QiOnsiJHJlZiI6IjgifX0sIlB1Ymxpc2hlcnMiOltdLCJRdW90YXRpb25zIjpbXSwiUmF0aW5nIjowLCJSZWZlcmVuY2VUeXBlIjoiSm91cm5hbEFydGljbGUiLCJTaG9ydFRpdGxlIjoiRWNraGFyZCwgU3RhdWRlciAyMDE5IOKAkyBQYXJ0bmVyIG1hcmtldCBvcHBvcnR1bml0aWVzIGFuZCB1bmlvbiIsIlNob</w:instrText>
          </w:r>
          <w:r>
            <w:instrText xml:space="preserve">3J0VGl0bGVVcGRhdGVUeXBlIjowLCJTb3VyY2VPZkJpYmxpb2dyYXBoaWNJbmZvcm1hdGlvbiI6IkNyb3NzUmVmIiwiU3RhdGljSWRzIjpbIjZiOWUxNGI2LTEyYWMtNGJjZS1iMDUwLWYwMTE3YWNhNzE3MSJdLCJUYWJsZU9mQ29udGVudHNDb21wbGV4aXR5IjowLCJUYWJsZU9mQ29udGVudHNTb3VyY2VUZXh0Rm9ybWF0IjowLCJUYXNrc</w:instrText>
          </w:r>
          <w:r>
            <w:instrText xml:space="preserve">yI6W10sIlRpdGxlIjoiUGFydG5lciBtYXJrZXQgb3Bwb3J0dW5pdGllcyBhbmQgdW5pb24gZm9ybWF0aW9uIG92ZXIgdGhlIGxpZmUgY291cnNl4oCUIEEgY29tcGFyaXNvbiBvZiBkaWZmZXJlbnQgbWVhc3VyZXMiLCJUcmFuc2xhdG9ycyI6W10sIlZvbHVtZSI6IjI1IiwiWWVhciI6IjIwMTkiLCJZZWFyUmVzb2x2ZWQiOiIyMDE5IiwiQ</w:instrText>
          </w:r>
          <w:r>
            <w:instrText xml:space="preserve">3JlYXRlZEJ5IjoiX0xlZW5hIE1hYcOfIiwiQ3JlYXRlZE9uIjoiMjAyMS0wNS0xMlQxODozNDozMyIsIk1vZGlmaWVkQnkiOiJfSFAiLCJJZCI6IjI1NTNiMTg3LTA0ZDctNDJmOS1iODhiLTRiZmI5ZWY0ZTUxNCIsIk1vZGlmaWVkT24iOiIyMDIxLTEwLTMxVDIyOjQyOjQyIiwiUHJvamVjdCI6eyIkcmVmIjoiOCJ9fSwiVXNlTnVtYmVya</w:instrText>
          </w:r>
          <w:r>
            <w:instrText xml:space="preserve">W5nVHlwZU9mUGFyZW50RG9jdW1lbnQiOmZhbHNlLCJVc2VTdGFuZGFyZFByZWZpeCI6ZmFsc2UsIlVzZVN0YW5kYXJkU3VmZml4IjpmYWxzZX1dLCJGb3JtYXR0ZWRUZXh0Ijp7IiRpZCI6IjE2IiwiQ291bnQiOjEsIlRleHRVbml0cyI6W3siJGlkIjoiMTciLCJGb250U3R5bGUiOnsiJGlkIjoiMTgiLCJOZXV0cmFsIjp0cnVlfSwiUmVhZ</w:instrText>
          </w:r>
          <w:r>
            <w:instrText xml:space="preserve">GluZ09yZGVyIjoxLCJUZXh0IjoiKHZnbC4gRWNraGFyZCB1bmQgU3RhdWRlciAyMDE5LCAzKSJ9XX0sIlRhZyI6IkNpdGF2aVBsYWNlaG9sZGVyI2Y3N2UwN2I3LWFlNGQtNDVhNi1iMDMxLWQ2MmIwMzg5OTliOSIsIlRleHQiOiIodmdsLiBFY2toYXJkIHVuZCBTdGF1ZGVyIDIwMTksIDMpIiwiV0FJVmVyc2lvbiI6IjYuMTAuMC4wIn0=}</w:instrText>
          </w:r>
          <w:r>
            <w:fldChar w:fldCharType="separate"/>
          </w:r>
          <w:r>
            <w:t xml:space="preserve">(vgl. Eckhard und Stauder 2019, 3)</w:t>
          </w:r>
          <w:r>
            <w:fldChar w:fldCharType="end"/>
          </w:r>
        </w:sdtContent>
      </w:sdt>
      <w:r>
        <w:t xml:space="preserve">. </w:t>
      </w:r>
      <w:r>
        <w:t xml:space="preserve">D</w:t>
      </w:r>
      <w:r>
        <w:t xml:space="preserve">iese Arbeit</w:t>
      </w:r>
      <w:r>
        <w:t xml:space="preserve"> versucht</w:t>
      </w:r>
      <w:r>
        <w:t xml:space="preserve">,</w:t>
      </w:r>
      <w:r>
        <w:t xml:space="preserve"> die Lücke </w:t>
      </w:r>
      <w:r>
        <w:t xml:space="preserve">zu </w:t>
      </w:r>
      <w:r>
        <w:t xml:space="preserve">schließen</w:t>
      </w:r>
      <w:r>
        <w:t xml:space="preserve">, wie sich das Online-Dating als Gelegenheitsstruktur auf die Distanz bei der Partnerwahl auswirkt</w:t>
      </w:r>
      <w:r>
        <w:t xml:space="preserve">.</w:t>
      </w:r>
      <w:r/>
    </w:p>
    <w:p>
      <w:pPr>
        <w:pBdr/>
        <w:spacing w:after="240" w:line="360" w:lineRule="auto"/>
        <w:ind/>
        <w:jc w:val="both"/>
        <w:rPr/>
      </w:pPr>
      <w:r>
        <w:t xml:space="preserve">Aus den klassischen soziologischen Studien ist bekannt, dass Menschen dazu neigen, einen Partner zu wählen, der ihm zum einen ähnlich ist und zum anderen</w:t>
      </w:r>
      <w:r>
        <w:t xml:space="preserve"> </w:t>
      </w:r>
      <w:r>
        <w:t xml:space="preserve">aus dem </w:t>
      </w:r>
      <w:r>
        <w:t xml:space="preserve">unmittelbaren</w:t>
      </w:r>
      <w:r>
        <w:t xml:space="preserve"> geografischen Umfeld </w:t>
      </w:r>
      <w:r>
        <w:t xml:space="preserve">stammt</w:t>
      </w:r>
      <w:r>
        <w:t xml:space="preserve">. Die Neigung</w:t>
      </w:r>
      <w:r>
        <w:t xml:space="preserve">, eine</w:t>
      </w:r>
      <w:r>
        <w:t xml:space="preserve"> Person </w:t>
      </w:r>
      <w:r>
        <w:t xml:space="preserve">auszuwählen oder </w:t>
      </w:r>
      <w:r>
        <w:t xml:space="preserve">zu heiraten, die </w:t>
      </w:r>
      <w:r>
        <w:t xml:space="preserve">der eigenen hinsichtlich </w:t>
      </w:r>
      <w:r>
        <w:t xml:space="preserve">verschiedener</w:t>
      </w:r>
      <w:r>
        <w:t xml:space="preserve"> Merkmale gleicht</w:t>
      </w:r>
      <w:r>
        <w:t xml:space="preserve">, </w:t>
      </w:r>
      <w:r>
        <w:t xml:space="preserve">wird als Homogamie bezeichnet</w:t>
      </w:r>
      <w:r>
        <w:t xml:space="preserve"> (</w:t>
      </w:r>
      <w:sdt>
        <w:sdtPr>
          <w:alias w:val="To edit, see citavi.com/edit"/>
          <w15:appearance w15:val="boundingBox"/>
          <w:id w:val="-953083785"/>
          <w:placeholder>
            <w:docPart w:val="856954E57BD8462D8EFFF31FA29EF222"/>
          </w:placeholder>
          <w:tag w:val="CitaviPlaceholder#af172d81-566d-4404-8fdd-c3d31a926782"/>
          <w:rPr/>
        </w:sdtPr>
        <w:sdtContent>
          <w:r>
            <w:fldChar w:fldCharType="begin"/>
          </w:r>
          <w:r>
            <w:instrText xml:space="preserve">ADDIN</w:instrText>
          </w:r>
          <w:r>
            <w:instrText xml:space="preserve"> CitaviPlaceholder{eyIkaWQiOiIxIiwiJHR5cGUiOiJTd2lzc0FjYWRlbWljLkNpdGF2aS5DaXRhdGlvbnMuV29yZFBsYWNlaG9sZGVyLCBTd2lzc0FjYWRlbWljLkNpdGF2aSIsIkVudHJpZXMiOlt7IiRpZCI6IjIiLCIkdHlwZSI6IlN3aXNzQWNhZGVtaWMuQ2l0YXZpLkNpdGF0aW9ucy5Xb3JkUGxhY2Vob2xkZXJFbnRyeSwgU3dpc</w:instrText>
          </w:r>
          <w:r>
            <w:instrText xml:space="preserve">3NBY2FkZW1pYy5DaXRhdmkiLCJJZCI6ImU4ZTQwMDRhLWRiOTctNDVmZC04ODRjLTU4YzhiMjAwOGM0YiIsIlJhbmdlTGVuZ3RoIjoyOSwiUmVmZXJlbmNlSWQiOiIyNTUzYjE4Ny0wNGQ3LTQyZjktYjg4Yi00YmZiOWVmNGU1MTQiLCJOb1BhciI6dHJ1ZSwiUGFnZVJhbmdlIjp7IiRpZCI6IjMiLCIkdHlwZSI6IlN3aXNzQWNhZGVtaWMuU</w:instrText>
          </w:r>
          <w:r>
            <w:instrText xml:space="preserve">GFnZVJhbmdlLCBTd2lzc0FjYWRlbWljIiwiRW5kUGFnZSI6eyIkaWQiOiI0IiwiJHR5cGUiOiJTd2lzc0FjYWRlbWljLlBhZ2VOdW1iZXIsIFN3aXNzQWNhZGVtaWMiLCJJc0Z1bGx5TnVtZXJpYyI6ZmFsc2UsIk51bWJlcmluZ1R5cGUiOjAsIk51bWVyYWxTeXN0ZW0iOjB9LCJOdW1iZXJpbmdUeXBlIjowLCJOdW1lcmFsU3lzdGVtIjotM</w:instrText>
          </w:r>
          <w:r>
            <w:instrText xml:space="preserve">SwiU3RhcnRQYWdlIjp7IiRpZCI6IjUiLCIkdHlwZSI6IlN3aXNzQWNhZGVtaWMuUGFnZU51bWJlciwgU3dpc3NBY2FkZW1pYyIsIklzRnVsbHlOdW1lcmljIjpmYWxzZSwiTnVtYmVyaW5nVHlwZSI6MCwiTnVtZXJhbFN5c3RlbSI6LTF9fSwiUHJlZml4IjoidmdsLiAiLCJSZWZlcmVuY2UiOnsiJGlkIjoiNiIsIiR0eXBlIjoiU3dpc3NBY</w:instrText>
          </w:r>
          <w:r>
            <w:instrText xml:space="preserve">2FkZW1pYy5DaXRhdmkuUmVmZXJlbmNlLCBTd2lzc0FjYWRlbWljLkNpdGF2aSIsIkFic3RyYWN0Q29tcGxleGl0eSI6MCwiQWJzdHJhY3RTb3VyY2VUZXh0Rm9ybWF0IjowLCJBdXRob3JzIjpbeyIkaWQiOiI3IiwiJHR5cGUiOiJTd2lzc0FjYWRlbWljLkNpdGF2aS5QZXJzb24sIFN3aXNzQWNhZGVtaWMuQ2l0YXZpIiwiRmlyc3ROYW1lI</w:instrText>
          </w:r>
          <w:r>
            <w:instrText xml:space="preserve">joiSmFuIiwiTGFzdE5hbWUiOiJFY2toYXJkIiwiUHJvdGVjdGVkIjpmYWxzZSwiU2V4IjowLCJDcmVhdGVkQnkiOiJfTGVlbmEgTWFhw58iLCJDcmVhdGVkT24iOiIyMDIxLTA1LTEyVDE4OjM0OjMzIiwiTW9kaWZpZWRCeSI6Il9MZWVuYSBNYWHDnyIsIklkIjoiOWZhMWE0NDQtZDRjOC00MDFhLTkwZTUtMmI3ZjAxNWEwZTRlIiwiTW9ka</w:instrText>
          </w:r>
          <w:r>
            <w:instrText xml:space="preserve">WZpZWRPbiI6IjIwMjEtMDUtMTJUMTg6MzQ6MzMiLCJQcm9qZWN0Ijp7IiRpZCI6IjgiLCIkdHlwZSI6IlN3aXNzQWNhZGVtaWMuQ2l0YXZpLlByb2plY3QsIFN3aXNzQWNhZGVtaWMuQ2l0YXZpIn19LHsiJGlkIjoiOSIsIiR0eXBlIjoiU3dpc3NBY2FkZW1pYy5DaXRhdmkuUGVyc29uLCBTd2lzc0FjYWRlbWljLkNpdGF2aSIsIkZpcnN0T</w:instrText>
          </w:r>
          <w:r>
            <w:instrText xml:space="preserve">mFtZSI6IkpvaGFubmVzIiwiTGFzdE5hbWUiOiJTdGF1ZGVyIiwiUHJvdGVjdGVkIjpmYWxzZSwiU2V4IjoyLCJDcmVhdGVkQnkiOiJfTGVlbmEgTWFhw58iLCJDcmVhdGVkT24iOiIyMDIxLTA1LTEyVDE4OjM0OjMzIiwiTW9kaWZpZWRCeSI6Il9MZWVuYSBNYWHDnyIsIklkIjoiMTI2MmIyOTQtMzgwMC00MWIyLWFmOTEtNDUyMTkxODFmM</w:instrText>
          </w:r>
          <w:r>
            <w:instrText xml:space="preserve">mUwIiwiTW9kaWZpZWRPbiI6IjIwMjEtMDUtMTJUMTg6MzQ6MzMiLCJQcm9qZWN0Ijp7IiRyZWYiOiI4In19XSwiQ2l0YXRpb25LZXlVcGRhdGVUeXBlIjowLCJDb2xsYWJvcmF0b3JzIjpbXSwiQ292ZXJQYXRoIjp7IiRpZCI6IjEwIiwiJHR5cGUiOiJTd2lzc0FjYWRlbWljLkNpdGF2aS5MaW5rZWRSZXNvdXJjZSwgU3dpc3NBY2FkZW1pY</w:instrText>
          </w:r>
          <w:r>
            <w:instrText xml:space="preserve">y5DaXRhdmkiLCJMaW5rZWRSZXNvdXJjZVR5cGUiOjIsIk9yaWdpbmFsU3RyaW5nIjoiQzpcXFVzZXJzXFxIUFxcQXBwRGF0YVxcTG9jYWxcXFRlbXBcXDB3cnN2Znl5LmpwZyIsIlVyaVN0cmluZyI6IjI1NTNiMTg3LTA0ZDctNDJmOS1iODhiLTRiZmI5ZWY0ZTUxNCIsIkxpbmtlZFJlc291cmNlU3RhdHVzIjo4LCJQcm9wZXJ0aWVzIjp7I</w:instrText>
          </w:r>
          <w:r>
            <w:instrText xml:space="preserve">iRpZCI6IjExIiwiJHR5cGUiOiJTd2lzc0FjYWRlbWljLkNpdGF2aS5MaW5rZWRSZXNvdXJjZVByb3BlcnRpZXMsIFN3aXNzQWNhZGVtaWMuQ2l0YXZpIn0sIlN5bmNGb2xkZXJUeXBlIjowLCJJc0xvY2FsQ2xvdWRQcm9qZWN0RmlsZUxpbmsiOmZhbHNlLCJJc0Nsb3VkUmVzdG9yZSI6ZmFsc2UsIklzQ2xvdWRDb3B5IjpmYWxzZSwiQXR0Y</w:instrText>
          </w:r>
          <w:r>
            <w:instrText xml:space="preserve">WNobWVudEZvbGRlcldhc0luRmFsbGJhY2tNb2RlIjpmYWxzZX0sIkRvaSI6IjEwLjEwMDIvcHNwLjIxNzgiLCJFZGl0b3JzIjpbXSwiRXZhbHVhdGlvbkNvbXBsZXhpdHkiOjAsIkV2YWx1YXRpb25Tb3VyY2VUZXh0Rm9ybWF0IjowLCJHcm91cHMiOltdLCJIYXNMYWJlbDEiOmZhbHNlLCJIYXNMYWJlbDIiOmZhbHNlLCJLZXl3b3JkcyI6W</w:instrText>
          </w:r>
          <w:r>
            <w:instrText xml:space="preserve">10sIkxvY2F0aW9ucyI6W3siJGlkIjoiMTIiLCIkdHlwZSI6IlN3aXNzQWNhZGVtaWMuQ2l0YXZpLkxvY2F0aW9uLCBTd2lzc0FjYWRlbWljLkNpdGF2aSIsIkFkZHJlc3MiOnsiJGlkIjoiMTMiLCIkdHlwZSI6IlN3aXNzQWNhZGVtaWMuQ2l0YXZpLkxpbmtlZFJlc291cmNlLCBTd2lzc0FjYWRlbWljLkNpdGF2aSIsIkxpbmtlZFJlc291c</w:instrText>
          </w:r>
          <w:r>
            <w:instrText xml:space="preserve">mNlVHlwZSI6NSwiT3JpZ2luYWxTdHJpbmciOiIxMC4xMDAyL3BzcC4yMTc4IiwiVXJpU3RyaW5nIjoiaHR0cHM6Ly9kb2kub3JnLzEwLjEwMDIvcHNwLjIxNzgiLCJMaW5rZWRSZXNvdXJjZVN0YXR1cyI6OCwiUHJvcGVydGllcyI6eyIkaWQiOiIxNCIsIiR0eXBlIjoiU3dpc3NBY2FkZW1pYy5DaXRhdmkuTGlua2VkUmVzb3VyY2VQcm9wZ</w:instrText>
          </w:r>
          <w:r>
            <w:instrText xml:space="preserve">XJ0aWVzLCBTd2lzc0FjYWRlbWljLkNpdGF2aSJ9LCJTeW5jRm9sZGVyVHlwZSI6MCwiSXNMb2NhbENsb3VkUHJvamVjdEZpbGVMaW5rIjpmYWxzZSwiSXNDbG91ZFJlc3RvcmUiOmZhbHNlLCJJc0Nsb3VkQ29weSI6ZmFsc2UsIkF0dGFjaG1lbnRGb2xkZXJXYXNJbkZhbGxiYWNrTW9kZSI6ZmFsc2V9LCJBbm5vdGF0aW9ucyI6W10sIkxvY</w:instrText>
          </w:r>
          <w:r>
            <w:instrText xml:space="preserve">2F0aW9uVHlwZSI6MCwiTWlycm9yc1JlZmVyZW5jZVByb3BlcnR5SWQiOjEyOCwiQ3JlYXRlZEJ5IjoiX0xlZW5hIE1hYcOfIiwiQ3JlYXRlZE9uIjoiMjAyMS0wNS0xMlQxODozNDozMyIsIk1vZGlmaWVkQnkiOiJfTGVlbmEgTWFhw58iLCJJZCI6IjFkMTgyNmNjLTUzNmItNDNiZi05ODFiLTA5ZTQ4ODNiZDk0MiIsIk1vZGlmaWVkT24iO</w:instrText>
          </w:r>
          <w:r>
            <w:instrText xml:space="preserve">iIyMDIxLTA1LTEyVDE4OjM0OjMzIiwiUHJvamVjdCI6eyIkcmVmIjoiOCJ9fV0sIk51bWJlciI6IjQiLCJPcmdhbml6YXRpb25zIjpbXSwiT3RoZXJzSW52b2x2ZWQiOltdLCJQYWdlUmFuZ2UiOiI8c3A+XHJcbiAgPG5zPk9taXQ8L25zPlxyXG4gIDxvcz5lMjE3ODwvb3M+XHJcbiAgPHBzPmUyMTc4PC9wcz5cclxuPC9zcD5cclxuPG9zP</w:instrText>
          </w:r>
          <w:r>
            <w:instrText xml:space="preserve">mUyMTc4PC9vcz4iLCJQZXJpb2RpY2FsIjp7IiRpZCI6IjE1IiwiJHR5cGUiOiJTd2lzc0FjYWRlbWljLkNpdGF2aS5QZXJpb2RpY2FsLCBTd2lzc0FjYWRlbWljLkNpdGF2aSIsIklzc24iOiIxNTQ0ODQ0NCIsIk5hbWUiOiJQb3B1bGF0aW9uLCBTcGFjZSBhbmQgUGxhY2UiLCJQYWdpbmF0aW9uIjowLCJQcm90ZWN0ZWQiOmZhbHNlLCJTd</w:instrText>
          </w:r>
          <w:r>
            <w:instrText xml:space="preserve">GFuZGFyZEFiYnJldmlhdGlvbiI6IlBvcHVsLiBTcGFjZSBQbGFjZSIsIkNyZWF0ZWRCeSI6Il9MZWVuYSBNYWHDnyIsIkNyZWF0ZWRPbiI6IjIwMjEtMDQtMjlUMDc6MzM6MTMiLCJNb2RpZmllZEJ5IjoiX0xlZW5hIE1hYcOfIiwiSWQiOiI5YjQyNjBiMi00OTVlLTQzNjktYjBiNC00N2FkZDI2ZGFjYzkiLCJNb2RpZmllZE9uIjoiMjAyM</w:instrText>
          </w:r>
          <w:r>
            <w:instrText xml:space="preserve">S0wNC0yOVQwNzozMzoxMyIsIlByb2plY3QiOnsiJHJlZiI6IjgifX0sIlB1Ymxpc2hlcnMiOltdLCJRdW90YXRpb25zIjpbXSwiUmF0aW5nIjowLCJSZWZlcmVuY2VUeXBlIjoiSm91cm5hbEFydGljbGUiLCJTaG9ydFRpdGxlIjoiRWNraGFyZCwgU3RhdWRlciAyMDE5IOKAkyBQYXJ0bmVyIG1hcmtldCBvcHBvcnR1bml0aWVzIGFuZCB1b</w:instrText>
          </w:r>
          <w:r>
            <w:instrText xml:space="preserve">mlvbiIsIlNob3J0VGl0bGVVcGRhdGVUeXBlIjowLCJTb3VyY2VPZkJpYmxpb2dyYXBoaWNJbmZvcm1hdGlvbiI6IkNyb3NzUmVmIiwiU3RhdGljSWRzIjpbIjZiOWUxNGI2LTEyYWMtNGJjZS1iMDUwLWYwMTE3YWNhNzE3MSJdLCJUYWJsZU9mQ29udGVudHNDb21wbGV4aXR5IjowLCJUYWJsZU9mQ29udGVudHNTb3VyY2VUZXh0Rm9ybWF0I</w:instrText>
          </w:r>
          <w:r>
            <w:instrText xml:space="preserve">jowLCJUYXNrcyI6W10sIlRpdGxlIjoiUGFydG5lciBtYXJrZXQgb3Bwb3J0dW5pdGllcyBhbmQgdW5pb24gZm9ybWF0aW9uIG92ZXIgdGhlIGxpZmUgY291cnNl4oCUIEEgY29tcGFyaXNvbiBvZiBkaWZmZXJlbnQgbWVhc3VyZXMiLCJUcmFuc2xhdG9ycyI6W10sIlZvbHVtZSI6IjI1IiwiWWVhciI6IjIwMTkiLCJZZWFyUmVzb2x2ZWQiO</w:instrText>
          </w:r>
          <w:r>
            <w:instrText xml:space="preserve">iIyMDE5IiwiQ3JlYXRlZEJ5IjoiX0xlZW5hIE1hYcOfIiwiQ3JlYXRlZE9uIjoiMjAyMS0wNS0xMlQxODozNDozMyIsIk1vZGlmaWVkQnkiOiJfSFAiLCJJZCI6IjI1NTNiMTg3LTA0ZDctNDJmOS1iODhiLTRiZmI5ZWY0ZTUxNCIsIk1vZGlmaWVkT24iOiIyMDIxLTEwLTMxVDIyOjQyOjQyIiwiUHJvamVjdCI6eyIkcmVmIjoiOCJ9fSwiV</w:instrText>
          </w:r>
          <w:r>
            <w:instrText xml:space="preserve">XNlTnVtYmVyaW5nVHlwZU9mUGFyZW50RG9jdW1lbnQiOmZhbHNlLCJVc2VTdGFuZGFyZFByZWZpeCI6ZmFsc2UsIlVzZVN0YW5kYXJkU3VmZml4IjpmYWxzZX1dLCJGb3JtYXR0ZWRUZXh0Ijp7IiRpZCI6IjE2IiwiQ291bnQiOjEsIlRleHRVbml0cyI6W3siJGlkIjoiMTciLCJGb250U3R5bGUiOnsiJGlkIjoiMTgiLCJOZXV0cmFsIjp0c</w:instrText>
          </w:r>
          <w:r>
            <w:instrText xml:space="preserve">nVlfSwiUmVhZGluZ09yZGVyIjoxLCJUZXh0IjoidmdsLiBFY2toYXJkIHVuZCBTdGF1ZGVyIDIwMTkifV19LCJUYWciOiJDaXRhdmlQbGFjZWhvbGRlciNhZjE3MmQ4MS01NjZkLTQ0MDQtOGZkZC1jM2QzMWE5MjY3ODIiLCJUZXh0IjoidmdsLiBFY2toYXJkIHVuZCBTdGF1ZGVyIDIwMTkiLCJXQUlWZXJzaW9uIjoiNi4xMC4wLjAifQ==}</w:instrText>
          </w:r>
          <w:r>
            <w:fldChar w:fldCharType="separate"/>
          </w:r>
          <w:r>
            <w:t xml:space="preserve">vgl. Eckhard und Stauder 2019</w:t>
          </w:r>
          <w:r>
            <w:fldChar w:fldCharType="end"/>
          </w:r>
        </w:sdtContent>
      </w:sdt>
      <w:r>
        <w:t xml:space="preserve">, 2)</w:t>
      </w:r>
      <w:r>
        <w:t xml:space="preserve">. Die Wahl </w:t>
      </w:r>
      <w:r>
        <w:t xml:space="preserve">einer</w:t>
      </w:r>
      <w:r>
        <w:t xml:space="preserve"> Person innerhalb eines nahe</w:t>
      </w:r>
      <w:r>
        <w:t xml:space="preserve"> </w:t>
      </w:r>
      <w:r>
        <w:t xml:space="preserve">gelegenen</w:t>
      </w:r>
      <w:r>
        <w:t xml:space="preserve"> </w:t>
      </w:r>
      <w:r>
        <w:t xml:space="preserve">geografischen Gebiet</w:t>
      </w:r>
      <w:r>
        <w:t xml:space="preserve">e</w:t>
      </w:r>
      <w:r>
        <w:t xml:space="preserve">s wird als </w:t>
      </w:r>
      <w:r>
        <w:t xml:space="preserve">räumliche Homogamie </w:t>
      </w:r>
      <w:r>
        <w:t xml:space="preserve">bezeichnet.</w:t>
      </w:r>
      <w:r>
        <w:t xml:space="preserve"> Haandrikman und Hutter</w:t>
      </w:r>
      <w:r>
        <w:t xml:space="preserve"> (</w:t>
      </w:r>
      <w:sdt>
        <w:sdtPr>
          <w:alias w:val="To edit, see citavi.com/edit"/>
          <w15:appearance w15:val="boundingBox"/>
          <w:id w:val="885221244"/>
          <w:placeholder>
            <w:docPart w:val="DefaultPlaceholder_-1854013440"/>
          </w:placeholder>
          <w:tag w:val="CitaviPlaceholder#eaabfeb2-5076-40a6-9dc0-a920dec01a79"/>
          <w:rPr/>
        </w:sdtPr>
        <w:sdtContent>
          <w:r>
            <w:fldChar w:fldCharType="begin"/>
          </w:r>
          <w:r>
            <w:instrText xml:space="preserve">ADDIN CitaviPlaceholder{eyIkaWQiOiIxIiwiJHR5cGUiOiJTd2lzc0FjYWRlbWljLkNpdGF2aS5DaXRhdGlvbnMuV29yZFBsYWNlaG9sZGVyLCBTd2lzc0FjYWRlbWljLkNpdGF2aSIsIkVudHJpZXMiOlt7IiRpZCI6IjIiL</w:instrText>
          </w:r>
          <w:r>
            <w:instrText xml:space="preserve">CIkdHlwZSI6IlN3aXNzQWNhZGVtaWMuQ2l0YXZpLkNpdGF0aW9ucy5Xb3JkUGxhY2Vob2xkZXJFbnRyeSwgU3dpc3NBY2FkZW1pYy5DaXRhdmkiLCJJZCI6ImYyZjAyZWQ4LWFhNWItNDM1Zi1iZTYyLTM4YWJlZjcxNDRjNyIsIlJhbmdlTGVuZ3RoIjo5LCJSZWZlcmVuY2VJZCI6ImJmZjc5MTg4LTM1YjEtNDhhZS1iNmIzLTFhNWRlNDc2M</w:instrText>
          </w:r>
          <w:r>
            <w:instrText xml:space="preserve">mIyNyIsIk5vUGFyIjp0cnVlLCJQYWdlUmFuZ2UiOnsiJGlkIjoiMyIsIiR0eXBlIjoiU3dpc3NBY2FkZW1pYy5QYWdlUmFuZ2UsIFN3aXNzQWNhZGVtaWMiLCJFbmRQYWdlIjp7IiRpZCI6IjQiLCIkdHlwZSI6IlN3aXNzQWNhZGVtaWMuUGFnZU51bWJlciwgU3dpc3NBY2FkZW1pYyIsIklzRnVsbHlOdW1lcmljIjpmYWxzZSwiTnVtYmVya</w:instrText>
          </w:r>
          <w:r>
            <w:instrText xml:space="preserve">W5nVHlwZSI6MCwiTnVtZXJhbFN5c3RlbSI6MH0sIk51bWJlcmluZ1R5cGUiOjAsIk51bWVyYWxTeXN0ZW0iOjAsIk9yaWdpbmFsU3RyaW5nIjoiMjQxIiwiU3RhcnRQYWdlIjp7IiRpZCI6IjUiLCIkdHlwZSI6IlN3aXNzQWNhZGVtaWMuUGFnZU51bWJlciwgU3dpc3NBY2FkZW1pYyIsIklzRnVsbHlOdW1lcmljIjp0cnVlLCJOdW1iZXIiO</w:instrText>
          </w:r>
          <w:r>
            <w:instrText xml:space="preserve">jI0MSwiTnVtYmVyaW5nVHlwZSI6MCwiTnVtZXJhbFN5c3RlbSI6MCwiT3JpZ2luYWxTdHJpbmciOiIyNDEiLCJQcmV0dHlTdHJpbmciOiIyNDEifX0sIlJlZmVyZW5jZSI6eyIkaWQiOiI2IiwiJHR5cGUiOiJTd2lzc0FjYWRlbWljLkNpdGF2aS5SZWZlcmVuY2UsIFN3aXNzQWNhZGVtaWMuQ2l0YXZpIiwiQWJzdHJhY3RDb21wbGV4aXR5I</w:instrText>
          </w:r>
          <w:r>
            <w:instrText xml:space="preserve">jowLCJBYnN0cmFjdFNvdXJjZVRleHRGb3JtYXQiOjAsIkF1dGhvcnMiOlt7IiRpZCI6IjciLCIkdHlwZSI6IlN3aXNzQWNhZGVtaWMuQ2l0YXZpLlBlcnNvbiwgU3dpc3NBY2FkZW1pYy5DaXRhdmkiLCJGaXJzdE5hbWUiOiJLYXJlbiIsIkxhc3ROYW1lIjoiSGFhbmRyaWttYW4iLCJQcm90ZWN0ZWQiOmZhbHNlLCJTZXgiOjEsIkNyZWF0Z</w:instrText>
          </w:r>
          <w:r>
            <w:instrText xml:space="preserve">WRCeSI6Il9MZWVuYSBNYWHDnyIsIkNyZWF0ZWRPbiI6IjIwMjEtMDQtMjlUMDc6MzM6MTMiLCJNb2RpZmllZEJ5IjoiX0xlZW5hIE1hYcOfIiwiSWQiOiI3Yjk2Y2VlNi0wMGRkLTQwMDItYTM4Zi04ZDZlYmEzMGYzYzAiLCJNb2RpZmllZE9uIjoiMjAyMS0wNC0yOVQwNzozMzoxMyIsIlByb2plY3QiOnsiJGlkIjoiOCIsIiR0eXBlIjoiU</w:instrText>
          </w:r>
          <w:r>
            <w:instrText xml:space="preserve">3dpc3NBY2FkZW1pYy5DaXRhdmkuUHJvamVjdCwgU3dpc3NBY2FkZW1pYy5DaXRhdmkifX0seyIkaWQiOiI5IiwiJHR5cGUiOiJTd2lzc0FjYWRlbWljLkNpdGF2aS5QZXJzb24sIFN3aXNzQWNhZGVtaWMuQ2l0YXZpIiwiRmlyc3ROYW1lIjoiSW5nZSIsIkxhc3ROYW1lIjoiSHV0dGVyIiwiUHJvdGVjdGVkIjpmYWxzZSwiU2V4IjowLCJDc</w:instrText>
          </w:r>
          <w:r>
            <w:instrText xml:space="preserve">mVhdGVkQnkiOiJfTGVlbmEgTWFhw58iLCJDcmVhdGVkT24iOiIyMDIxLTA0LTI5VDA3OjMzOjEzIiwiTW9kaWZpZWRCeSI6Il9MZWVuYSBNYWHDnyIsIklkIjoiNzAxNjM2YzYtYjRlYy00YmRlLTk3MTctNzA4ZDI4OTlhYjJjIiwiTW9kaWZpZWRPbiI6IjIwMjEtMDQtMjlUMDc6MzM6MTMiLCJQcm9qZWN0Ijp7IiRyZWYiOiI4In19XSwiQ</w:instrText>
          </w:r>
          <w:r>
            <w:instrText xml:space="preserve">2l0YXRpb25LZXlVcGRhdGVUeXBlIjowLCJDb2xsYWJvcmF0b3JzIjpbXSwiRG9pIjoiMTAuMTAwMi9wc3AuNjYxIiwiRWRpdG9ycyI6W10sIkV2YWx1YXRpb25Db21wbGV4aXR5IjowLCJFdmFsdWF0aW9uU291cmNlVGV4dEZvcm1hdCI6MCwiR3JvdXBzIjpbXSwiSGFzTGFiZWwxIjpmYWxzZSwiSGFzTGFiZWwyIjpmYWxzZSwiS2V5d29yZ</w:instrText>
          </w:r>
          <w:r>
            <w:instrText xml:space="preserve">HMiOltdLCJMb2NhdGlvbnMiOlt7IiRpZCI6IjEwIiwiJHR5cGUiOiJTd2lzc0FjYWRlbWljLkNpdGF2aS5Mb2NhdGlvbiwgU3dpc3NBY2FkZW1pYy5DaXRhdmkiLCJBZGRyZXNzIjp7IiRpZCI6IjExIiwiJHR5cGUiOiJTd2lzc0FjYWRlbWljLkNpdGF2aS5MaW5rZWRSZXNvdXJjZSwgU3dpc3NBY2FkZW1pYy5DaXRhdmkiLCJMaW5rZWRSZ</w:instrText>
          </w:r>
          <w:r>
            <w:instrText xml:space="preserve">XNvdXJjZVR5cGUiOjUsIk9yaWdpbmFsU3RyaW5nIjoiMTAuMTAwMi9wc3AuNjYxIiwiVXJpU3RyaW5nIjoiaHR0cHM6Ly9kb2kub3JnLzEwLjEwMDIvcHNwLjY2MSIsIkxpbmtlZFJlc291cmNlU3RhdHVzIjo4LCJQcm9wZXJ0aWVzIjp7IiRpZCI6IjEyIiwiJHR5cGUiOiJTd2lzc0FjYWRlbWljLkNpdGF2aS5MaW5rZWRSZXNvdXJjZVByb</w:instrText>
          </w:r>
          <w:r>
            <w:instrText xml:space="preserve">3BlcnRpZXMsIFN3aXNzQWNhZGVtaWMuQ2l0YXZpIn0sIlN5bmNGb2xkZXJUeXBlIjowLCJJc0xvY2FsQ2xvdWRQcm9qZWN0RmlsZUxpbmsiOmZhbHNlLCJJc0Nsb3VkUmVzdG9yZSI6ZmFsc2UsIklzQ2xvdWRDb3B5IjpmYWxzZSwiQXR0YWNobWVudEZvbGRlcldhc0luRmFsbGJhY2tNb2RlIjpmYWxzZX0sIkFubm90YXRpb25zIjpbXSwiT</w:instrText>
          </w:r>
          <w:r>
            <w:instrText xml:space="preserve">G9jYXRpb25UeXBlIjowLCJNaXJyb3JzUmVmZXJlbmNlUHJvcGVydHlJZCI6MTI4LCJDcmVhdGVkQnkiOiJfTGVlbmEgTWFhw58iLCJDcmVhdGVkT24iOiIyMDIxLTA1LTAxVDE0OjA4OjQ5IiwiTW9kaWZpZWRCeSI6Il9MZWVuYSBNYWHDnyIsIklkIjoiMTViOWEyMzktZTVlYi00MDY4LWJhMTUtNDVjYmNlZjM2YmIxIiwiTW9kaWZpZWRPb</w:instrText>
          </w:r>
          <w:r>
            <w:instrText xml:space="preserve">iI6IjIwMjEtMDUtMDFUMTQ6MDg6NDkiLCJQcm9qZWN0Ijp7IiRyZWYiOiI4In19XSwiTnVtYmVyIjoiMyIsIk9yZ2FuaXphdGlvbnMiOltdLCJPdGhlcnNJbnZvbHZlZCI6W10sIlBhZ2VSYW5nZSI6IjxzcD5cclxuICA8bj4yNDE8L24+XHJcbiAgPGluPnRydWU8L2luPlxyXG4gIDxvcz4yNDE8L29zPlxyXG4gIDxwcz4yNDE8L3BzPlxyX</w:instrText>
          </w:r>
          <w:r>
            <w:instrText xml:space="preserve">G48L3NwPlxyXG48ZXA+XHJcbiAgPG4+MjU5PC9uPlxyXG4gIDxpbj50cnVlPC9pbj5cclxuICA8b3M+MjU5PC9vcz5cclxuICA8cHM+MjU5PC9wcz5cclxuPC9lcD5cclxuPG9zPjI0MS0yNTk8L29zPiIsIlBlcmlvZGljYWwiOnsiJGlkIjoiMTMiLCIkdHlwZSI6IlN3aXNzQWNhZGVtaWMuQ2l0YXZpLlBlcmlvZGljYWwsIFN3aXNzQWNhZ</w:instrText>
          </w:r>
          <w:r>
            <w:instrText xml:space="preserve">GVtaWMuQ2l0YXZpIiwiSXNzbiI6IjE1NDQ4NDQ0IiwiTmFtZSI6IlBvcHVsYXRpb24sIFNwYWNlIGFuZCBQbGFjZSIsIlBhZ2luYXRpb24iOjAsIlByb3RlY3RlZCI6ZmFsc2UsIlN0YW5kYXJkQWJicmV2aWF0aW9uIjoiUG9wdWwuIFNwYWNlIFBsYWNlIiwiQ3JlYXRlZEJ5IjoiX0xlZW5hIE1hYcOfIiwiQ3JlYXRlZE9uIjoiMjAyMS0wN</w:instrText>
          </w:r>
          <w:r>
            <w:instrText xml:space="preserve">C0yOVQwNzozMzoxMyIsIk1vZGlmaWVkQnkiOiJfTGVlbmEgTWFhw58iLCJJZCI6IjliNDI2MGIyLTQ5NWUtNDM2OS1iMGI0LTQ3YWRkMjZkYWNjOSIsIk1vZGlmaWVkT24iOiIyMDIxLTA0LTI5VDA3OjMzOjEzIiwiUHJvamVjdCI6eyIkcmVmIjoiOCJ9fSwiUHVibGlzaGVycyI6W10sIlF1b3RhdGlvbnMiOltdLCJSYXRpbmciOjAsIlJlZ</w:instrText>
          </w:r>
          <w:r>
            <w:instrText xml:space="preserve">mVyZW5jZVR5cGUiOiJKb3VybmFsQXJ0aWNsZSIsIlNob3J0VGl0bGUiOiJIYWFuZHJpa21hbiwgSHV0dGVyIDIwMTIg4oCTIOKAmFRoYXQncyBhIERpZmZlcmVudCBLaW5kIiwiU2hvcnRUaXRsZVVwZGF0ZVR5cGUiOjAsIlNvdXJjZU9mQmlibGlvZ3JhcGhpY0luZm9ybWF0aW9uIjoiQ3Jvc3NSZWYiLCJTdGF0aWNJZHMiOlsiODIzYzk4M</w:instrText>
          </w:r>
          <w:r>
            <w:instrText xml:space="preserve">jYtZDI0MC00M2M0LTkxNTYtNzU0MDYzZjJlNTE3Il0sIlRhYmxlT2ZDb250ZW50c0NvbXBsZXhpdHkiOjAsIlRhYmxlT2ZDb250ZW50c1NvdXJjZVRleHRGb3JtYXQiOjAsIlRhc2tzIjpbXSwiVGl0bGUiOiLigJhUaGF0J3MgYSBEaWZmZXJlbnQgS2luZCBvZiBQZXJzb27igJkgLSBTcGF0aWFsIENvbm5vdGF0aW9ucyBhbmQgUGFydG5lc</w:instrText>
          </w:r>
          <w:r>
            <w:instrText xml:space="preserve">iBDaG9pY2UiLCJUcmFuc2xhdG9ycyI6W10sIlZvbHVtZSI6IjE4IiwiWWVhciI6IjIwMTIiLCJZZWFyUmVzb2x2ZWQiOiIyMDEyIiwiQ3JlYXRlZEJ5IjoiX0xlZW5hIE1hYcOfIiwiQ3JlYXRlZE9uIjoiMjAyMS0wNS0wMVQxNDowODo0OSIsIk1vZGlmaWVkQnkiOiJfTGVlbmEgTWFhw58iLCJJZCI6ImJmZjc5MTg4LTM1YjEtNDhhZS1iN</w:instrText>
          </w:r>
          <w:r>
            <w:instrText xml:space="preserve">mIzLTFhNWRlNDc2MmIyNyIsIk1vZGlmaWVkT24iOiIyMDIxLTA1LTE5VDIyOjU2OjQ3IiwiUHJvamVjdCI6eyIkcmVmIjoiOCJ9fSwiVXNlTnVtYmVyaW5nVHlwZU9mUGFyZW50RG9jdW1lbnQiOmZhbHNlLCJZZWFyT25seSI6dHJ1ZX1dLCJGb3JtYXR0ZWRUZXh0Ijp7IiRpZCI6IjE0IiwiQ291bnQiOjEsIlRleHRVbml0cyI6W3siJGlkI</w:instrText>
          </w:r>
          <w:r>
            <w:instrText xml:space="preserve">joiMTUiLCJGb250U3R5bGUiOnsiJGlkIjoiMTYiLCJOZXV0cmFsIjp0cnVlfSwiUmVhZGluZ09yZGVyIjoxLCJUZXh0IjoiMjAxMiwgMjQxIn1dfSwiVGFnIjoiQ2l0YXZpUGxhY2Vob2xkZXIjZWFhYmZlYjItNTA3Ni00MGE2LTlkYzAtYTkyMGRlYzAxYTc5IiwiVGV4dCI6IjIwMTIsIDI0MSIsIldBSVZlcnNpb24iOiI2LjEwLjAuMCJ9}</w:instrText>
          </w:r>
          <w:r>
            <w:fldChar w:fldCharType="separate"/>
          </w:r>
          <w:r>
            <w:t xml:space="preserve">2012, 241</w:t>
          </w:r>
          <w:r>
            <w:fldChar w:fldCharType="end"/>
          </w:r>
        </w:sdtContent>
      </w:sdt>
      <w:r>
        <w:t xml:space="preserve">)</w:t>
      </w:r>
      <w:r>
        <w:t xml:space="preserve"> bezeichnen die räumliche Homogamie als „similarity between partners concerning their geographical origin“.</w:t>
      </w:r>
      <w:r>
        <w:t xml:space="preserve"> Zu Beginn der Forschung </w:t>
      </w:r>
      <w:r>
        <w:t xml:space="preserve">zur räumlichen Nähe von Partnerschaften </w:t>
      </w:r>
      <w:r>
        <w:t xml:space="preserve">in den </w:t>
      </w:r>
      <w:r>
        <w:t xml:space="preserve">19</w:t>
      </w:r>
      <w:r>
        <w:t xml:space="preserve">30er-</w:t>
      </w:r>
      <w:r>
        <w:t xml:space="preserve">Jahren </w:t>
      </w:r>
      <w:r>
        <w:t xml:space="preserve">wurde</w:t>
      </w:r>
      <w:r>
        <w:t xml:space="preserve"> </w:t>
      </w:r>
      <w:r>
        <w:t xml:space="preserve">wiederholt </w:t>
      </w:r>
      <w:r>
        <w:t xml:space="preserve">das Muster des ‚distance decay‘</w:t>
      </w:r>
      <w:r>
        <w:t xml:space="preserve"> </w:t>
      </w:r>
      <w:r>
        <w:t xml:space="preserve">gezeigt </w:t>
      </w:r>
      <w:r>
        <w:t xml:space="preserve">(</w:t>
      </w:r>
      <w:r>
        <w:t xml:space="preserve">u</w:t>
      </w:r>
      <w:r>
        <w:t xml:space="preserve">. </w:t>
      </w:r>
      <w:r>
        <w:t xml:space="preserve">a</w:t>
      </w:r>
      <w:r>
        <w:t xml:space="preserve">. </w:t>
      </w:r>
      <w:sdt>
        <w:sdtPr>
          <w:alias w:val="To edit, see citavi.com/edit"/>
          <w15:appearance w15:val="boundingBox"/>
          <w:id w:val="498312126"/>
          <w:placeholder>
            <w:docPart w:val="D24B9C619007430396D25DD30B253537"/>
          </w:placeholder>
          <w:tag w:val="CitaviPlaceholder#15e193cc-ea1e-4e37-8d28-5f81313bb9bf"/>
          <w:rPr/>
        </w:sdtPr>
        <w:sdtContent>
          <w:r>
            <w:fldChar w:fldCharType="begin"/>
          </w:r>
          <w:r>
            <w:instrText xml:space="preserve">ADDIN CitaviPlaceholder{eyIkaWQiOiIxIiwiJHR5cGUiOiJTd2lzc0FjYWRlbWljLkNpdGF2aS5DaXRhdGlvbnMuV29yZ</w:instrText>
          </w:r>
          <w:r>
            <w:instrText xml:space="preserve">FBsYWNlaG9sZGVyLCBTd2lzc0FjYWRlbWljLkNpdGF2aSIsIkVudHJpZXMiOlt7IiRpZCI6IjIiLCIkdHlwZSI6IlN3aXNzQWNhZGVtaWMuQ2l0YXZpLkNpdGF0aW9ucy5Xb3JkUGxhY2Vob2xkZXJFbnRyeSwgU3dpc3NBY2FkZW1pYy5DaXRhdmkiLCJJZCI6Ijc0ZjE1NWNmLWY2ZTEtNDQyYS04NWQwLWNhMWU3YjNhZGViZCIsIlJhbmdlT</w:instrText>
          </w:r>
          <w:r>
            <w:instrText xml:space="preserve">GVuZ3RoIjoxMiwiUmVmZXJlbmNlSWQiOiJmYzE0Y2FiNC0zNWEzLTQyNmUtYmM2Yy04MjUxNjI1OTY3NWEiLCJOb1BhciI6dHJ1ZSwiUmVmZXJlbmNlIjp7IiRpZCI6IjMiLCIkdHlwZSI6IlN3aXNzQWNhZGVtaWMuQ2l0YXZpLlJlZmVyZW5jZSwgU3dpc3NBY2FkZW1pYy5DaXRhdmkiLCJBYnN0cmFjdENvbXBsZXhpdHkiOjAsIkFic3RyY</w:instrText>
          </w:r>
          <w:r>
            <w:instrText xml:space="preserve">WN0U291cmNlVGV4dEZvcm1hdCI6MCwiQXV0aG9ycyI6W3siJGlkIjoiNCIsIiR0eXBlIjoiU3dpc3NBY2FkZW1pYy5DaXRhdmkuUGVyc29uLCBTd2lzc0FjYWRlbWljLkNpdGF2aSIsIkZpcnN0TmFtZSI6IkphbWVzIiwiTGFzdE5hbWUiOiJCb3NzYXJkIiwiTWlkZGxlTmFtZSI6IkguIFMuIiwiUHJvdGVjdGVkIjpmYWxzZSwiU2V4IjoyL</w:instrText>
          </w:r>
          <w:r>
            <w:instrText xml:space="preserve">CJDcmVhdGVkQnkiOiJfTGVlbmEgTWFhw58iLCJDcmVhdGVkT24iOiIyMDIxLTA0LTI5VDEwOjQwOjE5IiwiTW9kaWZpZWRCeSI6Il9MZWVuYSBNYWHDnyIsIklkIjoiMzA5N2Y0MDMtMDFlZi00YWUzLWE3NWUtYjE3NjgyNjczYzgyIiwiTW9kaWZpZWRPbiI6IjIwMjEtMDQtMjlUMTA6NDA6MTkiLCJQcm9qZWN0Ijp7IiRpZCI6IjUiLCIkd</w:instrText>
          </w:r>
          <w:r>
            <w:instrText xml:space="preserve">HlwZSI6IlN3aXNzQWNhZGVtaWMuQ2l0YXZpLlByb2plY3QsIFN3aXNzQWNhZGVtaWMuQ2l0YXZpIn19XSwiQ2l0YXRpb25LZXlVcGRhdGVUeXBlIjowLCJDb2xsYWJvcmF0b3JzIjpbXSwiRG9pIjoiMTAuMTA4Ni8yMTYwMzEiLCJFZGl0b3JzIjpbXSwiRXZhbHVhdGlvbkNvbXBsZXhpdHkiOjAsIkV2YWx1YXRpb25Tb3VyY2VUZXh0Rm9yb</w:instrText>
          </w:r>
          <w:r>
            <w:instrText xml:space="preserve">WF0IjowLCJHcm91cHMiOltdLCJIYXNMYWJlbDEiOmZhbHNlLCJIYXNMYWJlbDIiOmZhbHNlLCJLZXl3b3JkcyI6W10sIkxvY2F0aW9ucyI6W3siJGlkIjoiNiIsIiR0eXBlIjoiU3dpc3NBY2FkZW1pYy5DaXRhdmkuTG9jYXRpb24sIFN3aXNzQWNhZGVtaWMuQ2l0YXZpIiwiQWRkcmVzcyI6eyIkaWQiOiI3IiwiJHR5cGUiOiJTd2lzc0FjY</w:instrText>
          </w:r>
          <w:r>
            <w:instrText xml:space="preserve">WRlbWljLkNpdGF2aS5MaW5rZWRSZXNvdXJjZSwgU3dpc3NBY2FkZW1pYy5DaXRhdmkiLCJMaW5rZWRSZXNvdXJjZVR5cGUiOjUsIk9yaWdpbmFsU3RyaW5nIjoiMTAuMTA4Ni8yMTYwMzEiLCJVcmlTdHJpbmciOiJodHRwczovL2RvaS5vcmcvMTAuMTA4Ni8yMTYwMzEiLCJMaW5rZWRSZXNvdXJjZVN0YXR1cyI6OCwiUHJvcGVydGllcyI6e</w:instrText>
          </w:r>
          <w:r>
            <w:instrText xml:space="preserve">yIkaWQiOiI4IiwiJHR5cGUiOiJTd2lzc0FjYWRlbWljLkNpdGF2aS5MaW5rZWRSZXNvdXJjZVByb3BlcnRpZXMsIFN3aXNzQWNhZGVtaWMuQ2l0YXZpIn0sIlN5bmNGb2xkZXJUeXBlIjowLCJJc0xvY2FsQ2xvdWRQcm9qZWN0RmlsZUxpbmsiOmZhbHNlLCJJc0Nsb3VkUmVzdG9yZSI6ZmFsc2UsIklzQ2xvdWRDb3B5IjpmYWxzZSwiQXR0Y</w:instrText>
          </w:r>
          <w:r>
            <w:instrText xml:space="preserve">WNobWVudEZvbGRlcldhc0luRmFsbGJhY2tNb2RlIjpmYWxzZX0sIkFubm90YXRpb25zIjpbXSwiTG9jYXRpb25UeXBlIjowLCJNaXJyb3JzUmVmZXJlbmNlUHJvcGVydHlJZCI6MTI4LCJDcmVhdGVkQnkiOiJfTGVlbmEgTWFhw58iLCJDcmVhdGVkT24iOiIyMDIxLTA0LTI5VDEwOjM5OjM0IiwiTW9kaWZpZWRCeSI6Il9MZWVuYSBNYWHDn</w:instrText>
          </w:r>
          <w:r>
            <w:instrText xml:space="preserve">yIsIklkIjoiNGU4NTcyMDktMmJjMS00ODJhLWEwMTYtNDZmMTg1ODJjYmNjIiwiTW9kaWZpZWRPbiI6IjIwMjEtMDQtMjlUMTA6Mzk6MzQiLCJQcm9qZWN0Ijp7IiRyZWYiOiI1In19XSwiTnVtYmVyIjoiMiIsIk9yZ2FuaXphdGlvbnMiOltdLCJPdGhlcnNJbnZvbHZlZCI6W10sIlBhZ2VSYW5nZSI6IjxzcD5cclxuICA8bj4yMTk8L24+X</w:instrText>
          </w:r>
          <w:r>
            <w:instrText xml:space="preserve">HJcbiAgPGluPnRydWU8L2luPlxyXG4gIDxvcz4yMTk8L29zPlxyXG4gIDxwcz4yMTk8L3BzPlxyXG48L3NwPlxyXG48ZXA+XHJcbiAgPG4+MjI0PC9uPlxyXG4gIDxpbj50cnVlPC9pbj5cclxuICA8b3M+MjI0PC9vcz5cclxuICA8cHM+MjI0PC9wcz5cclxuPC9lcD5cclxuPG9zPjIxOS0yMjQ8L29zPiIsIlBlcmlvZGljYWwiOnsiJGlkI</w:instrText>
          </w:r>
          <w:r>
            <w:instrText xml:space="preserve">joiOSIsIiR0eXBlIjoiU3dpc3NBY2FkZW1pYy5DaXRhdmkuUGVyaW9kaWNhbCwgU3dpc3NBY2FkZW1pYy5DaXRhdmkiLCJFaXNzbiI6IjE1MzctNTM5MCIsIklzc24iOiIwMDAyLTk2MDIiLCJOYW1lIjoiQW1lcmljYW4gSm91cm5hbCBvZiBTb2Npb2xvZ3kiLCJQYWdpbmF0aW9uIjowLCJQcm90ZWN0ZWQiOmZhbHNlLCJDcmVhdGVkQnkiO</w:instrText>
          </w:r>
          <w:r>
            <w:instrText xml:space="preserve">iJfTGVlbmEgTWFhw58iLCJDcmVhdGVkT24iOiIyMDIxLTA0LTI5VDEwOjM5OjM0IiwiTW9kaWZpZWRCeSI6Il9MZWVuYSBNYWHDnyIsIklkIjoiMDZmNWE2NjQtNjI4Yy00ZDI1LWFiYmQtMDYyNDJlYzM5ZDE2IiwiTW9kaWZpZWRPbiI6IjIwMjEtMDQtMjlUMTA6Mzk6MzQiLCJQcm9qZWN0Ijp7IiRyZWYiOiI1In19LCJQdWJsaXNoZXJzI</w:instrText>
          </w:r>
          <w:r>
            <w:instrText xml:space="preserve">jpbXSwiUXVvdGF0aW9ucyI6W10sIlJhdGluZyI6MCwiUmVmZXJlbmNlVHlwZSI6IkpvdXJuYWxBcnRpY2xlIiwiU2hvcnRUaXRsZSI6IkJvc3NhcmQgMTkzMiDigJMgUmVzaWRlbnRpYWwgUHJvcGlucXVpdHkgYXMgYSBGYWN0b3IiLCJTaG9ydFRpdGxlVXBkYXRlVHlwZSI6MCwiU291cmNlT2ZCaWJsaW9ncmFwaGljSW5mb3JtYXRpb24iO</w:instrText>
          </w:r>
          <w:r>
            <w:instrText xml:space="preserve">iJDcm9zc1JlZiIsIlN0YXRpY0lkcyI6WyJmYTllODgxZC05ZmY4LTRkMDYtOWM4OC1mNTQwYTExZDU0Y2IiXSwiVGFibGVPZkNvbnRlbnRzQ29tcGxleGl0eSI6MCwiVGFibGVPZkNvbnRlbnRzU291cmNlVGV4dEZvcm1hdCI6MCwiVGFza3MiOltdLCJUaXRsZSI6IlJlc2lkZW50aWFsIFByb3BpbnF1aXR5IGFzIGEgRmFjdG9yIGluIE1hc</w:instrText>
          </w:r>
          <w:r>
            <w:instrText xml:space="preserve">nJpYWdlIFNlbGVjdGlvbiIsIlRyYW5zbGF0b3JzIjpbXSwiVm9sdW1lIjoiMzgiLCJZZWFyIjoiMTkzMiIsIlllYXJSZXNvbHZlZCI6IjE5MzIiLCJDcmVhdGVkQnkiOiJfTGVlbmEgTWFhw58iLCJDcmVhdGVkT24iOiIyMDIxLTA0LTI5VDEwOjM5OjM0IiwiTW9kaWZpZWRCeSI6Il9MZWVuYSBNYWHDnyIsIklkIjoiZmMxNGNhYjQtMzVhM</w:instrText>
          </w:r>
          <w:r>
            <w:instrText xml:space="preserve">y00MjZlLWJjNmMtODI1MTYyNTk2NzVhIiwiTW9kaWZpZWRPbiI6IjIwMjEtMDQtMjlUMTA6NDA6MTkiLCJQcm9qZWN0Ijp7IiRyZWYiOiI1In19LCJVc2VOdW1iZXJpbmdUeXBlT2ZQYXJlbnREb2N1bWVudCI6ZmFsc2V9XSwiRm9ybWF0dGVkVGV4dCI6eyIkaWQiOiIxMCIsIkNvdW50IjoxLCJUZXh0VW5pdHMiOlt7IiRpZCI6IjExIiwiR</w:instrText>
          </w:r>
          <w:r>
            <w:instrText xml:space="preserve">m9udFN0eWxlIjp7IiRpZCI6IjEyIiwiTmV1dHJhbCI6dHJ1ZX0sIlJlYWRpbmdPcmRlciI6MSwiVGV4dCI6IkJvc3NhcmQgMTkzMiJ9XX0sIlRhZyI6IkNpdGF2aVBsYWNlaG9sZGVyIzE1ZTE5M2NjLWVhMWUtNGUzNy04ZDI4LTVmODEzMTNiYjliZiIsIlRleHQiOiJCb3NzYXJkIDE5MzIiLCJXQUlWZXJzaW9uIjoiNi4xMC4wLjAifQ==}</w:instrText>
          </w:r>
          <w:r>
            <w:fldChar w:fldCharType="separate"/>
          </w:r>
          <w:r>
            <w:t xml:space="preserve">Bossard 1932</w:t>
          </w:r>
          <w:r>
            <w:fldChar w:fldCharType="end"/>
          </w:r>
        </w:sdtContent>
      </w:sdt>
      <w:r>
        <w:t xml:space="preserve">; </w:t>
      </w:r>
      <w:sdt>
        <w:sdtPr>
          <w:alias w:val="To edit, see citavi.com/edit"/>
          <w15:appearance w15:val="boundingBox"/>
          <w:id w:val="445668648"/>
          <w:placeholder>
            <w:docPart w:val="D24B9C619007430396D25DD30B253537"/>
          </w:placeholder>
          <w:tag w:val="CitaviPlaceholder#b8a208fe-f99a-4a7d-8149-93cd6d4e6d1e"/>
          <w:rPr/>
        </w:sdtPr>
        <w:sdtContent>
          <w:r>
            <w:fldChar w:fldCharType="begin"/>
          </w:r>
          <w:r>
            <w:instrText xml:space="preserve">A</w:instrText>
          </w:r>
          <w:r>
            <w:instrText xml:space="preserve">DDIN CitaviPlaceholder{eyIkaWQiOiIxIiwiJHR5cGUiOiJTd2lzc0FjYWRlbWljLkNpdGF2aS5DaXRhdGlvbnMuV29yZFBsYWNlaG9sZGVyLCBTd2lzc0FjYWRlbWljLkNpdGF2aSIsIkVudHJpZXMiOlt7IiRpZCI6IjIiLCIkdHlwZSI6IlN3aXNzQWNhZGVtaWMuQ2l0YXZpLkNpdGF0aW9ucy5Xb3JkUGxhY2Vob2xkZXJFbnRyeSwgU</w:instrText>
          </w:r>
          <w:r>
            <w:instrText xml:space="preserve">3dpc3NBY2FkZW1pYy5DaXRhdmkiLCJJZCI6IjhlOTZhMGNjLTk4NWMtNDc4NS1hMDJiLTFlMzhkYjQ0NjhhMSIsIlJhbmdlTGVuZ3RoIjoyMywiUmVmZXJlbmNlSWQiOiIyMzUzNmFiZi03MmZhLTRiOGItOTU4ZC1iOWJkMzliZjNiZWMiLCJOb1BhciI6dHJ1ZSwiUmVmZXJlbmNlIjp7IiRpZCI6IjMiLCIkdHlwZSI6IlN3aXNzQWNhZGVta</w:instrText>
          </w:r>
          <w:r>
            <w:instrText xml:space="preserve">WMuQ2l0YXZpLlJlZmVyZW5jZSwgU3dpc3NBY2FkZW1pYy5DaXRhdmkiLCJBYnN0cmFjdENvbXBsZXhpdHkiOjAsIkFic3RyYWN0U291cmNlVGV4dEZvcm1hdCI6MCwiQXV0aG9ycyI6W3siJGlkIjoiNCIsIiR0eXBlIjoiU3dpc3NBY2FkZW1pYy5DaXRhdmkuUGVyc29uLCBTd2lzc0FjYWRlbWljLkNpdGF2aSIsIkZpcnN0TmFtZSI6IkQuI</w:instrText>
          </w:r>
          <w:r>
            <w:instrText xml:space="preserve">iwiTGFzdE5hbWUiOiJDb2xlbWFuIiwiTWlkZGxlTmFtZSI6IkEuIiwiUHJvdGVjdGVkIjpmYWxzZSwiU2V4IjowLCJDcmVhdGVkQnkiOiJfTGVlbmEgTWFhw58iLCJDcmVhdGVkT24iOiIyMDIxLTA1LTAxVDEyOjE0OjI0IiwiTW9kaWZpZWRCeSI6Il9MZWVuYSBNYWHDnyIsIklkIjoiM2M4MThhN2EtYTk0MS00ZDQ3LWFiYTQtOTA2MDRjY</w:instrText>
          </w:r>
          <w:r>
            <w:instrText xml:space="preserve">zNmNWE1IiwiTW9kaWZpZWRPbiI6IjIwMjEtMDUtMDFUMTI6MTQ6MjQiLCJQcm9qZWN0Ijp7IiRpZCI6IjUiLCIkdHlwZSI6IlN3aXNzQWNhZGVtaWMuQ2l0YXZpLlByb2plY3QsIFN3aXNzQWNhZGVtaWMuQ2l0YXZpIn19LHsiJGlkIjoiNiIsIiR0eXBlIjoiU3dpc3NBY2FkZW1pYy5DaXRhdmkuUGVyc29uLCBTd2lzc0FjYWRlbWljLkNpd</w:instrText>
          </w:r>
          <w:r>
            <w:instrText xml:space="preserve">GF2aSIsIkZpcnN0TmFtZSI6IkouIiwiTGFzdE5hbWUiOiJIYXNrZXkiLCJNaWRkbGVOYW1lIjoiQy4iLCJQcm90ZWN0ZWQiOmZhbHNlLCJTZXgiOjAsIkNyZWF0ZWRCeSI6Il9MZWVuYSBNYWHDnyIsIkNyZWF0ZWRPbiI6IjIwMjEtMDUtMDFUMTI6MTQ6MjQiLCJNb2RpZmllZEJ5IjoiX0xlZW5hIE1hYcOfIiwiSWQiOiJlMjE0MWE1NS0wZ</w:instrText>
          </w:r>
          <w:r>
            <w:instrText xml:space="preserve">Tg2LTRhYjItOWI4Zi04YTY1MjhlYzY2MGQiLCJNb2RpZmllZE9uIjoiMjAyMS0wNS0wMVQxMjoxNDoyNCIsIlByb2plY3QiOnsiJHJlZiI6IjUifX1dLCJDaXRhdGlvbktleVVwZGF0ZVR5cGUiOjAsIkNvbGxhYm9yYXRvcnMiOltdLCJEYXRlIjoiMDEuMDUuMjAyMSIsIkRvaSI6IjEwLjIzMDcvNjIxNzk0IiwiRWRpdG9ycyI6W10sIkV2Y</w:instrText>
          </w:r>
          <w:r>
            <w:instrText xml:space="preserve">Wx1YXRpb25Db21wbGV4aXR5IjowLCJFdmFsdWF0aW9uU291cmNlVGV4dEZvcm1hdCI6MCwiR3JvdXBzIjpbXSwiSGFzTGFiZWwxIjpmYWxzZSwiSGFzTGFiZWwyIjpmYWxzZSwiS2V5d29yZHMiOltdLCJMb2NhdGlvbnMiOlt7IiRpZCI6IjciLCIkdHlwZSI6IlN3aXNzQWNhZGVtaWMuQ2l0YXZpLkxvY2F0aW9uLCBTd2lzc0FjYWRlbWljL</w:instrText>
          </w:r>
          <w:r>
            <w:instrText xml:space="preserve">kNpdGF2aSIsIkFkZHJlc3MiOnsiJGlkIjoiOCIsIiR0eXBlIjoiU3dpc3NBY2FkZW1pYy5DaXRhdmkuTGlua2VkUmVzb3VyY2UsIFN3aXNzQWNhZGVtaWMuQ2l0YXZpIiwiTGlua2VkUmVzb3VyY2VUeXBlIjo1LCJPcmlnaW5hbFN0cmluZyI6Imh0dHA6Ly93d3cuanN0b3Iub3JnL3N0YWJsZS82MjE3OTQiLCJVcmlTdHJpbmciOiJodHRwO</w:instrText>
          </w:r>
          <w:r>
            <w:instrText xml:space="preserve">i8vd3d3LmpzdG9yLm9yZy9zdGFibGUvNjIxNzk0IiwiTGlua2VkUmVzb3VyY2VTdGF0dXMiOjgsIlByb3BlcnRpZXMiOnsiJGlkIjoiO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1MSwiQ3JlYXRlZEJ5IjoiX0xlZ</w:instrText>
          </w:r>
          <w:r>
            <w:instrText xml:space="preserve">W5hIE1hYcOfIiwiQ3JlYXRlZE9uIjoiMjAyMS0wNS0wMVQxMjoxNDoyNCIsIk1vZGlmaWVkQnkiOiJfTGVlbmEgTWFhw58iLCJJZCI6IjRkOThkM2VjLTA5OTYtNDdjMy05ZGI0LTExM2QzOTA5ZWY2ZCIsIk1vZGlmaWVkT24iOiIyMDIxLTA1LTAxVDEyOjE0OjI0IiwiUHJvamVjdCI6eyIkcmVmIjoiNSJ9fSx7IiRpZCI6IjEwIiwiJHR5c</w:instrText>
          </w:r>
          <w:r>
            <w:instrText xml:space="preserve">GUiOiJTd2lzc0FjYWRlbWljLkNpdGF2aS5Mb2NhdGlvbiwgU3dpc3NBY2FkZW1pYy5DaXRhdmkiLCJBZGRyZXNzIjp7IiRpZCI6IjExIiwiJHR5cGUiOiJTd2lzc0FjYWRlbWljLkNpdGF2aS5MaW5rZWRSZXNvdXJjZSwgU3dpc3NBY2FkZW1pYy5DaXRhdmkiLCJMaW5rZWRSZXNvdXJjZVR5cGUiOjUsIk9yaWdpbmFsU3RyaW5nIjoiMTAuM</w:instrText>
          </w:r>
          <w:r>
            <w:instrText xml:space="preserve">jMwNy82MjE3OTQiLCJVcmlTdHJpbmciOiJodHRwczovL2RvaS5vcmcvMTAuMjMwNy82MjE3OTQiLCJMaW5rZWRSZXNvdXJjZVN0YXR1cyI6OCwiUHJvcGVydGllcyI6eyIkaWQiOiIxMiIsIiR0eXBlIjoiU3dpc3NBY2FkZW1pYy5DaXRhdmkuTGlua2VkUmVzb3VyY2VQcm9wZXJ0aWVzLCBTd2lzc0FjYWRlbWljLkNpdGF2aSJ9LCJTeW5jR</w:instrText>
          </w:r>
          <w:r>
            <w:instrText xml:space="preserve">m9sZGVyVHlwZSI6MCwiSXNMb2NhbENsb3VkUHJvamVjdEZpbGVMaW5rIjpmYWxzZSwiSXNDbG91ZFJlc3RvcmUiOmZhbHNlLCJJc0Nsb3VkQ29weSI6ZmFsc2UsIkF0dGFjaG1lbnRGb2xkZXJXYXNJbkZhbGxiYWNrTW9kZSI6ZmFsc2V9LCJBbm5vdGF0aW9ucyI6W10sIkxvY2F0aW9uVHlwZSI6MCwiTWlycm9yc1JlZmVyZW5jZVByb3Blc</w:instrText>
          </w:r>
          <w:r>
            <w:instrText xml:space="preserve">nR5SWQiOjEyOCwiQ3JlYXRlZEJ5IjoiX0xlZW5hIE1hYcOfIiwiQ3JlYXRlZE9uIjoiMjAyMS0wNS0wMVQxMjoxNDoyNCIsIk1vZGlmaWVkQnkiOiJfTGVlbmEgTWFhw58iLCJJZCI6ImQyMTI4ZGI3LTY1MzAtNDJhNy04ZmQ3LTMzOWUwOTQyNGI5NSIsIk1vZGlmaWVkT24iOiIyMDIxLTA1LTAxVDEyOjE0OjI0IiwiUHJvamVjdCI6eyIkc</w:instrText>
          </w:r>
          <w:r>
            <w:instrText xml:space="preserve">mVmIjoiNSJ9fV0sIk51bWJlciI6IjMiLCJPbmxpbmVBZGRyZXNzIjoiaHR0cDovL3d3dy5qc3Rvci5vcmcvc3RhYmxlLzYyMTc5NCIsIk9yZ2FuaXphdGlvbnMiOltdLCJPdGhlcnNJbnZvbHZlZCI6W10sIlBhZ2VSYW5nZSI6IjxzcD5cclxuICA8bj4zMzc8L24+XHJcbiAgPGluPnRydWU8L2luPlxyXG4gIDxvcz4zMzc8L29zPlxyXG4gI</w:instrText>
          </w:r>
          <w:r>
            <w:instrText xml:space="preserve">Dxwcz4zMzc8L3BzPlxyXG48L3NwPlxyXG48ZXA+XHJcbiAgPG4+MzU1PC9uPlxyXG4gIDxpbj50cnVlPC9pbj5cclxuICA8b3M+MzU1PC9vcz5cclxuICA8cHM+MzU1PC9wcz5cclxuPC9lcD5cclxuPG9zPjMzNy0zNTU8L29zPiIsIlBlcmlvZGljYWwiOnsiJGlkIjoiMTMiLCIkdHlwZSI6IlN3aXNzQWNhZGVtaWMuQ2l0YXZpLlBlcmlvZ</w:instrText>
          </w:r>
          <w:r>
            <w:instrText xml:space="preserve">GljYWwsIFN3aXNzQWNhZGVtaWMuQ2l0YXZpIiwiSXNzbiI6IjAwMjAyNzU0IiwiTmFtZSI6IlRyYW5zYWN0aW9ucyBvZiB0aGUgSW5zdGl0dXRlIG9mIEJyaXRpc2ggR2VvZ3JhcGhlcnMiLCJQYWdpbmF0aW9uIjowLCJQcm90ZWN0ZWQiOmZhbHNlLCJDcmVhdGVkQnkiOiJfTGVlbmEgTWFhw58iLCJDcmVhdGVkT24iOiIyMDIxLTA1LTAxV</w:instrText>
          </w:r>
          <w:r>
            <w:instrText xml:space="preserve">DEyOjE0OjI0IiwiTW9kaWZpZWRCeSI6Il9MZWVuYSBNYWHDnyIsIklkIjoiOWVmMDgzYjEtOTZlMi00NDA1LThkZTQtMGFkMWIwYmE0ZWE1IiwiTW9kaWZpZWRPbiI6IjIwMjEtMDUtMDFUMTI6MTQ6MjQiLCJQcm9qZWN0Ijp7IiRyZWYiOiI1In19LCJQdWJsaXNoZXJzIjpbeyIkaWQiOiIxNCIsIiR0eXBlIjoiU3dpc3NBY2FkZW1pYy5Da</w:instrText>
          </w:r>
          <w:r>
            <w:instrText xml:space="preserve">XRhdmkuUHVibGlzaGVyLCBTd2lzc0FjYWRlbWljLkNpdGF2aSIsIk5hbWUiOiJbUm95YWwgR2VvZ3JhcGhpY2FsIFNvY2lldHkgKHdpdGggdGhlIEluc3RpdHV0ZSBvZiBCcml0aXNoIEdlb2dyYXBoZXJzKSwgV2lsZXldIiwiUHJvdGVjdGVkIjpmYWxzZSwiQ3JlYXRlZEJ5IjoiX0xlZW5hIE1hYcOfIiwiQ3JlYXRlZE9uIjoiMjAyMS0wN</w:instrText>
          </w:r>
          <w:r>
            <w:instrText xml:space="preserve">S0wMVQxMjoxNDoyNCIsIk1vZGlmaWVkQnkiOiJfTGVlbmEgTWFhw58iLCJJZCI6ImIxNmJhYzM2LTdiOWEtNDk5MS04ZjQ4LTkxNDQ3M2E5MTlhNyIsIk1vZGlmaWVkT24iOiIyMDIxLTA1LTAxVDEyOjE0OjI0IiwiUHJvamVjdCI6eyIkcmVmIjoiNSJ9fV0sIlF1b3RhdGlvbnMiOltdLCJSYXRpbmciOjAsIlJlZmVyZW5jZVR5cGUiOiJKb</w:instrText>
          </w:r>
          <w:r>
            <w:instrText xml:space="preserve">3VybmFsQXJ0aWNsZSIsIlNob3J0VGl0bGUiOiJDb2xlbWFuLCBIYXNrZXkgMTk4NiDigJMgTWFyaXRhbCBEaXN0YW5jZSBhbmQgSXRzIEdlb2dyYXBoaWNhbCIsIlNob3J0VGl0bGVVcGRhdGVUeXBlIjowLCJTb3VyY2VPZkJpYmxpb2dyYXBoaWNJbmZvcm1hdGlvbiI6IkNyb3NzUmVmIiwiU3RhdGljSWRzIjpbIjNiNzgyMjIxLTc1MjUtN</w:instrText>
          </w:r>
          <w:r>
            <w:instrText xml:space="preserve">GIyYi1hZWVhLTk0MGQxZTg5ZWIxNyJdLCJUYWJsZU9mQ29udGVudHNDb21wbGV4aXR5IjowLCJUYWJsZU9mQ29udGVudHNTb3VyY2VUZXh0Rm9ybWF0IjowLCJUYXNrcyI6W10sIlRpdGxlIjoiTWFyaXRhbCBEaXN0YW5jZSBhbmQgSXRzIEdlb2dyYXBoaWNhbCBPcmllbnRhdGlvbiBpbiBFbmdsYW5kIGFuZCBXYWxlcywgMTk3OSIsIlRyY</w:instrText>
          </w:r>
          <w:r>
            <w:instrText xml:space="preserve">W5zbGF0b3JzIjpbXSwiVm9sdW1lIjoiMTEiLCJZZWFyIjoiMTk4NiIsIlllYXJSZXNvbHZlZCI6IjE5ODYiLCJDcmVhdGVkQnkiOiJfTGVlbmEgTWFhw58iLCJDcmVhdGVkT24iOiIyMDIxLTA1LTAxVDEyOjE0OjI0IiwiTW9kaWZpZWRCeSI6Il9MZWVuYSBNYWHDnyIsIklkIjoiMjM1MzZhYmYtNzJmYS00YjhiLTk1OGQtYjliZDM5YmYzY</w:instrText>
          </w:r>
          <w:r>
            <w:instrText xml:space="preserve">mVjIiwiTW9kaWZpZWRPbiI6IjIwMjEtMDUtMDFUMTI6MTc6NDEiLCJQcm9qZWN0Ijp7IiRyZWYiOiI1In19LCJVc2VOdW1iZXJpbmdUeXBlT2ZQYXJlbnREb2N1bWVudCI6ZmFsc2V9XSwiRm9ybWF0dGVkVGV4dCI6eyIkaWQiOiIxNSIsIkNvdW50IjoxLCJUZXh0VW5pdHMiOlt7IiRpZCI6IjE2IiwiRm9udFN0eWxlIjp7IiRpZCI6IjE3I</w:instrText>
          </w:r>
          <w:r>
            <w:instrText xml:space="preserve">iwiTmV1dHJhbCI6dHJ1ZX0sIlJlYWRpbmdPcmRlciI6MSwiVGV4dCI6IkNvbGVtYW4gdW5kIEhhc2tleSAxOTg2In1dfSwiVGFnIjoiQ2l0YXZpUGxhY2Vob2xkZXIjYjhhMjA4ZmUtZjk5YS00YTdkLTgxNDktOTNjZDZkNGU2ZDFlIiwiVGV4dCI6IkNvbGVtYW4gdW5kIEhhc2tleSAxOTg2IiwiV0FJVmVyc2lvbiI6IjYuMTAuMC4wIn0=}</w:instrText>
          </w:r>
          <w:r>
            <w:fldChar w:fldCharType="separate"/>
          </w:r>
          <w:r>
            <w:t xml:space="preserve">Coleman und Haskey 1986</w:t>
          </w:r>
          <w:r>
            <w:fldChar w:fldCharType="end"/>
          </w:r>
        </w:sdtContent>
      </w:sdt>
      <w:r>
        <w:t xml:space="preserve">). </w:t>
      </w:r>
      <w:r>
        <w:t xml:space="preserve">Distance decay bedeutet</w:t>
      </w:r>
      <w:r>
        <w:t xml:space="preserve">, dass </w:t>
      </w:r>
      <w:r>
        <w:t xml:space="preserve">es </w:t>
      </w:r>
      <w:r>
        <w:t xml:space="preserve">mit zunehmender Entfernung zwischen potenziellen Partner</w:t>
      </w:r>
      <w:r>
        <w:t xml:space="preserve">n</w:t>
      </w:r>
      <w:r>
        <w:t xml:space="preserve"> </w:t>
      </w:r>
      <w:r>
        <w:t xml:space="preserve">unwahrscheinlicher wird, </w:t>
      </w:r>
      <w:r>
        <w:t xml:space="preserve">eine</w:t>
      </w:r>
      <w:r>
        <w:t xml:space="preserve">n</w:t>
      </w:r>
      <w:r>
        <w:t xml:space="preserve"> Partner</w:t>
      </w:r>
      <w:r>
        <w:t xml:space="preserve"> auszuwählen</w:t>
      </w:r>
      <w:r>
        <w:t xml:space="preserve"> </w:t>
      </w:r>
      <w:sdt>
        <w:sdtPr>
          <w:alias w:val="To edit, see citavi.com/edit"/>
          <w15:appearance w15:val="boundingBox"/>
          <w:id w:val="1157034866"/>
          <w:placeholder>
            <w:docPart w:val="F41AAC160D7E4B08929F56898E627ECF"/>
          </w:placeholder>
          <w:tag w:val="CitaviPlaceholder#ee695af4-4a03-4fd0-8044-6a2f61966202"/>
          <w:rPr/>
        </w:sdtPr>
        <w:sdtContent>
          <w:r>
            <w:fldChar w:fldCharType="begin"/>
          </w:r>
          <w:r>
            <w:instrText xml:space="preserve">ADDIN CitaviPlaceholder{eyIkaWQiOiIxIiwiJHR5cGUiOiJTd2lzc0FjYWRlbWljLkNpdGF2aS5DaXRhdGlvbnMuV29yZFBsYWNlaG9sZGVyLCBTd2lzc0FjYWRlbWljLkNpdGF2aSIsIkVudHJpZXMiOlt7IiRpZCI6IjIiLCIkdHlwZSI6IlN3a</w:instrText>
          </w:r>
          <w:r>
            <w:instrText xml:space="preserve">XNzQWNhZGVtaWMuQ2l0YXZpLkNpdGF0aW9ucy5Xb3JkUGxhY2Vob2xkZXJFbnRyeSwgU3dpc3NBY2FkZW1pYy5DaXRhdmkiLCJJZCI6Ijk4ZjJmNzRkLTNlZDQtNDRmNS04MGVhLWQxOTMwYjcxYmZmYSIsIlJhbmdlTGVuZ3RoIjoxOSwiUmVmZXJlbmNlSWQiOiJmYzE0Y2FiNC0zNWEzLTQyNmUtYmM2Yy04MjUxNjI1OTY3NWEiLCJQcmVma</w:instrText>
          </w:r>
          <w:r>
            <w:instrText xml:space="preserve">XgiOiJ2Z2wuICIsIlJlZmVyZW5jZSI6eyIkaWQiOiIzIiwiJHR5cGUiOiJTd2lzc0FjYWRlbWljLkNpdGF2aS5SZWZlcmVuY2UsIFN3aXNzQWNhZGVtaWMuQ2l0YXZpIiwiQWJzdHJhY3RDb21wbGV4aXR5IjowLCJBYnN0cmFjdFNvdXJjZVRleHRGb3JtYXQiOjAsIkF1dGhvcnMiOlt7IiRpZCI6IjQiLCIkdHlwZSI6IlN3aXNzQWNhZGVta</w:instrText>
          </w:r>
          <w:r>
            <w:instrText xml:space="preserve">WMuQ2l0YXZpLlBlcnNvbiwgU3dpc3NBY2FkZW1pYy5DaXRhdmkiLCJGaXJzdE5hbWUiOiJKYW1lcyIsIkxhc3ROYW1lIjoiQm9zc2FyZCIsIk1pZGRsZU5hbWUiOiJILiBTLiIsIlByb3RlY3RlZCI6ZmFsc2UsIlNleCI6MiwiQ3JlYXRlZEJ5IjoiX0xlZW5hIE1hYcOfIiwiQ3JlYXRlZE9uIjoiMjAyMS0wNC0yOVQxMDo0MDoxOSIsIk1vZ</w:instrText>
          </w:r>
          <w:r>
            <w:instrText xml:space="preserve">GlmaWVkQnkiOiJfTGVlbmEgTWFhw58iLCJJZCI6IjMwOTdmNDAzLTAxZWYtNGFlMy1hNzVlLWIxNzY4MjY3M2M4MiIsIk1vZGlmaWVkT24iOiIyMDIxLTA0LTI5VDEwOjQwOjE5IiwiUHJvamVjdCI6eyIkaWQiOiI1IiwiJHR5cGUiOiJTd2lzc0FjYWRlbWljLkNpdGF2aS5Qcm9qZWN0LCBTd2lzc0FjYWRlbWljLkNpdGF2aSJ9fV0sIkNpd</w:instrText>
          </w:r>
          <w:r>
            <w:instrText xml:space="preserve">GF0aW9uS2V5VXBkYXRlVHlwZSI6MCwiQ29sbGFib3JhdG9ycyI6W10sIkRvaSI6IjEwLjEwODYvMjE2MDMxIiwiRWRpdG9ycyI6W10sIkV2YWx1YXRpb25Db21wbGV4aXR5IjowLCJFdmFsdWF0aW9uU291cmNlVGV4dEZvcm1hdCI6MCwiR3JvdXBzIjpbXSwiSGFzTGFiZWwxIjpmYWxzZSwiSGFzTGFiZWwyIjpmYWxzZSwiS2V5d29yZHMiO</w:instrText>
          </w:r>
          <w:r>
            <w:instrText xml:space="preserve">ltdLCJMb2NhdGlvbnMiOlt7IiRpZCI6IjYiLCIkdHlwZSI6IlN3aXNzQWNhZGVtaWMuQ2l0YXZpLkxvY2F0aW9uLCBTd2lzc0FjYWRlbWljLkNpdGF2aSIsIkFkZHJlc3MiOnsiJGlkIjoiNyIsIiR0eXBlIjoiU3dpc3NBY2FkZW1pYy5DaXRhdmkuTGlua2VkUmVzb3VyY2UsIFN3aXNzQWNhZGVtaWMuQ2l0YXZpIiwiTGlua2VkUmVzb3VyY</w:instrText>
          </w:r>
          <w:r>
            <w:instrText xml:space="preserve">2VUeXBlIjo1LCJPcmlnaW5hbFN0cmluZyI6IjEwLjEwODYvMjE2MDMxIiwiVXJpU3RyaW5nIjoiaHR0cHM6Ly9kb2kub3JnLzEwLjEwODYvMjE2MDMxIiwiTGlua2VkUmVzb3VyY2VTdGF0dXMiOjgsIlByb3BlcnRpZXMiOnsiJGlkIjoiOCIsIiR0eXBlIjoiU3dpc3NBY2FkZW1pYy5DaXRhdmkuTGlua2VkUmVzb3VyY2VQcm9wZXJ0aWVzL</w:instrText>
          </w:r>
          <w:r>
            <w:instrText xml:space="preserve">CBTd2lzc0FjYWRlbWljLkNpdGF2aSJ9LCJTeW5jRm9sZGVyVHlwZSI6MCwiSXNMb2NhbENsb3VkUHJvamVjdEZpbGVMaW5rIjpmYWxzZSwiSXNDbG91ZFJlc3RvcmUiOmZhbHNlLCJJc0Nsb3VkQ29weSI6ZmFsc2UsIkF0dGFjaG1lbnRGb2xkZXJXYXNJbkZhbGxiYWNrTW9kZSI6ZmFsc2V9LCJBbm5vdGF0aW9ucyI6W10sIkxvY2F0aW9uV</w:instrText>
          </w:r>
          <w:r>
            <w:instrText xml:space="preserve">HlwZSI6MCwiTWlycm9yc1JlZmVyZW5jZVByb3BlcnR5SWQiOjEyOCwiQ3JlYXRlZEJ5IjoiX0xlZW5hIE1hYcOfIiwiQ3JlYXRlZE9uIjoiMjAyMS0wNC0yOVQxMDozOTozNCIsIk1vZGlmaWVkQnkiOiJfTGVlbmEgTWFhw58iLCJJZCI6IjRlODU3MjA5LTJiYzEtNDgyYS1hMDE2LTQ2ZjE4NTgyY2JjYyIsIk1vZGlmaWVkT24iOiIyMDIxL</w:instrText>
          </w:r>
          <w:r>
            <w:instrText xml:space="preserve">TA0LTI5VDEwOjM5OjM0IiwiUHJvamVjdCI6eyIkcmVmIjoiNSJ9fV0sIk51bWJlciI6IjIiLCJPcmdhbml6YXRpb25zIjpbXSwiT3RoZXJzSW52b2x2ZWQiOltdLCJQYWdlUmFuZ2UiOiI8c3A+XHJcbiAgPG4+MjE5PC9uPlxyXG4gIDxpbj50cnVlPC9pbj5cclxuICA8b3M+MjE5PC9vcz5cclxuICA8cHM+MjE5PC9wcz5cclxuPC9zcD5cc</w:instrText>
          </w:r>
          <w:r>
            <w:instrText xml:space="preserve">lxuPGVwPlxyXG4gIDxuPjIyNDwvbj5cclxuICA8aW4+dHJ1ZTwvaW4+XHJcbiAgPG9zPjIyNDwvb3M+XHJcbiAgPHBzPjIyNDwvcHM+XHJcbjwvZXA+XHJcbjxvcz4yMTktMjI0PC9vcz4iLCJQZXJpb2RpY2FsIjp7IiRpZCI6IjkiLCIkdHlwZSI6IlN3aXNzQWNhZGVtaWMuQ2l0YXZpLlBlcmlvZGljYWwsIFN3aXNzQWNhZGVtaWMuQ2l0Y</w:instrText>
          </w:r>
          <w:r>
            <w:instrText xml:space="preserve">XZpIiwiRWlzc24iOiIxNTM3LTUzOTAiLCJJc3NuIjoiMDAwMi05NjAyIiwiTmFtZSI6IkFtZXJpY2FuIEpvdXJuYWwgb2YgU29jaW9sb2d5IiwiUGFnaW5hdGlvbiI6MCwiUHJvdGVjdGVkIjpmYWxzZSwiQ3JlYXRlZEJ5IjoiX0xlZW5hIE1hYcOfIiwiQ3JlYXRlZE9uIjoiMjAyMS0wNC0yOVQxMDozOTozNCIsIk1vZGlmaWVkQnkiOiJfT</w:instrText>
          </w:r>
          <w:r>
            <w:instrText xml:space="preserve">GVlbmEgTWFhw58iLCJJZCI6IjA2ZjVhNjY0LTYyOGMtNGQyNS1hYmJkLTA2MjQyZWMzOWQxNiIsIk1vZGlmaWVkT24iOiIyMDIxLTA0LTI5VDEwOjM5OjM0IiwiUHJvamVjdCI6eyIkcmVmIjoiNSJ9fSwiUHVibGlzaGVycyI6W10sIlF1b3RhdGlvbnMiOltdLCJSYXRpbmciOjAsIlJlZmVyZW5jZVR5cGUiOiJKb3VybmFsQXJ0aWNsZSIsI</w:instrText>
          </w:r>
          <w:r>
            <w:instrText xml:space="preserve">lNob3J0VGl0bGUiOiJCb3NzYXJkIDE5MzIg4oCTIFJlc2lkZW50aWFsIFByb3BpbnF1aXR5IGFzIGEgRmFjdG9yIiwiU2hvcnRUaXRsZVVwZGF0ZVR5cGUiOjAsIlNvdXJjZU9mQmlibGlvZ3JhcGhpY0luZm9ybWF0aW9uIjoiQ3Jvc3NSZWYiLCJTdGF0aWNJZHMiOlsiZmE5ZTg4MWQtOWZmOC00ZDA2LTljODgtZjU0MGExMWQ1NGNiIl0sI</w:instrText>
          </w:r>
          <w:r>
            <w:instrText xml:space="preserve">lRhYmxlT2ZDb250ZW50c0NvbXBsZXhpdHkiOjAsIlRhYmxlT2ZDb250ZW50c1NvdXJjZVRleHRGb3JtYXQiOjAsIlRhc2tzIjpbXSwiVGl0bGUiOiJSZXNpZGVudGlhbCBQcm9waW5xdWl0eSBhcyBhIEZhY3RvciBpbiBNYXJyaWFnZSBTZWxlY3Rpb24iLCJUcmFuc2xhdG9ycyI6W10sIlZvbHVtZSI6IjM4IiwiWWVhciI6IjE5MzIiLCJZZ</w:instrText>
          </w:r>
          <w:r>
            <w:instrText xml:space="preserve">WFyUmVzb2x2ZWQiOiIxOTMyIiwiQ3JlYXRlZEJ5IjoiX0xlZW5hIE1hYcOfIiwiQ3JlYXRlZE9uIjoiMjAyMS0wNC0yOVQxMDozOTozNCIsIk1vZGlmaWVkQnkiOiJfTGVlbmEgTWFhw58iLCJJZCI6ImZjMTRjYWI0LTM1YTMtNDI2ZS1iYzZjLTgyNTE2MjU5Njc1YSIsIk1vZGlmaWVkT24iOiIyMDIxLTA0LTI5VDEwOjQwOjE5IiwiUHJva</w:instrText>
          </w:r>
          <w:r>
            <w:instrText xml:space="preserve">mVjdCI6eyIkcmVmIjoiNSJ9fSwiVXNlTnVtYmVyaW5nVHlwZU9mUGFyZW50RG9jdW1lbnQiOmZhbHNlLCJVc2VTdGFuZGFyZFByZWZpeCI6ZmFsc2UsIlVzZVN0YW5kYXJkU3VmZml4IjpmYWxzZX1dLCJGb3JtYXR0ZWRUZXh0Ijp7IiRpZCI6IjEwIiwiQ291bnQiOjEsIlRleHRVbml0cyI6W3siJGlkIjoiMTEiLCJGb250U3R5bGUiOnsiJ</w:instrText>
          </w:r>
          <w:r>
            <w:instrText xml:space="preserve">GlkIjoiMTIiLCJOZXV0cmFsIjp0cnVlfSwiUmVhZGluZ09yZGVyIjoxLCJUZXh0IjoiKHZnbC4gQm9zc2FyZCAxOTMyKSJ9XX0sIlRhZyI6IkNpdGF2aVBsYWNlaG9sZGVyI2VlNjk1YWY0LTRhMDMtNGZkMC04MDQ0LTZhMmY2MTk2NjIwMiIsIlRleHQiOiIodmdsLiBCb3NzYXJkIDE5MzIpIiwiV0FJVmVyc2lvbiI6IjYuMTAuMC4wIn0=}</w:instrText>
          </w:r>
          <w:r>
            <w:fldChar w:fldCharType="separate"/>
          </w:r>
          <w:r>
            <w:t xml:space="preserve">(vgl. Bossard 1932)</w:t>
          </w:r>
          <w:r>
            <w:fldChar w:fldCharType="end"/>
          </w:r>
        </w:sdtContent>
      </w:sdt>
      <w:r>
        <w:t xml:space="preserve">.</w:t>
      </w:r>
      <w:r>
        <w:t xml:space="preserve"> </w:t>
      </w:r>
      <w:r>
        <w:t xml:space="preserve">Aufgrund der mangelnden aktuellen Literatur </w:t>
      </w:r>
      <w:r>
        <w:t xml:space="preserve">er</w:t>
      </w:r>
      <w:r>
        <w:t xml:space="preserve">öffnet</w:t>
      </w:r>
      <w:r>
        <w:t xml:space="preserve"> sich die Frage,</w:t>
      </w:r>
      <w:r>
        <w:t xml:space="preserve"> </w:t>
      </w:r>
      <w:r>
        <w:t xml:space="preserve">wie sich die Distanzen</w:t>
      </w:r>
      <w:r>
        <w:t xml:space="preserve"> </w:t>
      </w:r>
      <w:r>
        <w:t xml:space="preserve">bei der Partnerwahl </w:t>
      </w:r>
      <w:r>
        <w:t xml:space="preserve">in Deutschland </w:t>
      </w:r>
      <w:r>
        <w:t xml:space="preserve">entwickelt haben</w:t>
      </w:r>
      <w:r>
        <w:t xml:space="preserve">. </w:t>
      </w:r>
      <w:r/>
    </w:p>
    <w:p>
      <w:pPr>
        <w:pBdr/>
        <w:spacing w:after="240" w:line="360" w:lineRule="auto"/>
        <w:ind/>
        <w:jc w:val="both"/>
        <w:rPr/>
      </w:pPr>
      <w:r>
        <w:t xml:space="preserve">Nicht zuletzt aufgrund</w:t>
      </w:r>
      <w:r>
        <w:t xml:space="preserve"> der Internetnutzung</w:t>
      </w:r>
      <w:r>
        <w:t xml:space="preserve">,</w:t>
      </w:r>
      <w:r>
        <w:t xml:space="preserve"> </w:t>
      </w:r>
      <w:r>
        <w:t xml:space="preserve">der gestiegenen</w:t>
      </w:r>
      <w:r>
        <w:t xml:space="preserve"> Mobilität, </w:t>
      </w:r>
      <w:r>
        <w:t xml:space="preserve">de</w:t>
      </w:r>
      <w:r>
        <w:t xml:space="preserve">m</w:t>
      </w:r>
      <w:r>
        <w:t xml:space="preserve"> wachsenden</w:t>
      </w:r>
      <w:r>
        <w:t xml:space="preserve"> Wohlstan</w:t>
      </w:r>
      <w:r>
        <w:t xml:space="preserve">d</w:t>
      </w:r>
      <w:r>
        <w:t xml:space="preserve"> und </w:t>
      </w:r>
      <w:r>
        <w:t xml:space="preserve">de</w:t>
      </w:r>
      <w:r>
        <w:t xml:space="preserve">m</w:t>
      </w:r>
      <w:r>
        <w:t xml:space="preserve"> </w:t>
      </w:r>
      <w:r>
        <w:t xml:space="preserve">steigenden </w:t>
      </w:r>
      <w:r>
        <w:t xml:space="preserve">Bildungsniveau</w:t>
      </w:r>
      <w:r>
        <w:t xml:space="preserve"> kann die Bedeutung</w:t>
      </w:r>
      <w:r>
        <w:t xml:space="preserve">,</w:t>
      </w:r>
      <w:r>
        <w:t xml:space="preserve"> einen Partner vor Ort zu </w:t>
      </w:r>
      <w:r>
        <w:t xml:space="preserve">finden</w:t>
      </w:r>
      <w:r>
        <w:t xml:space="preserve">, über die Zeit abgenommen haben</w:t>
      </w:r>
      <w:r>
        <w:t xml:space="preserve"> </w:t>
      </w:r>
      <w:sdt>
        <w:sdtPr>
          <w:alias w:val="To edit, see citavi.com/edit"/>
          <w15:appearance w15:val="boundingBox"/>
          <w:id w:val="769511209"/>
          <w:placeholder>
            <w:docPart w:val="44D99D94DB1249908E2769FDC6E6C340"/>
          </w:placeholder>
          <w:tag w:val="CitaviPlaceholder#b6ce46d9-8172-4951-9814-3551b67f763b"/>
          <w:rPr/>
        </w:sdtPr>
        <w:sdtContent>
          <w:r>
            <w:fldChar w:fldCharType="begin"/>
          </w:r>
          <w:r>
            <w:instrText xml:space="preserve">ADDIN CitaviPlaceholder{eyIkaWQiOiIxIiwiJHR5cGUiOiJTd2lzc0FjYWRlbWljLkNpdGF2aS5DaXRhdGlvbnMuV29yZFBsYWNlaG9sZGVyLCBTd</w:instrText>
          </w:r>
          <w:r>
            <w:instrText xml:space="preserve">2lzc0FjYWRlbWljLkNpdGF2aSIsIkVudHJpZXMiOlt7IiRpZCI6IjIiLCIkdHlwZSI6IlN3aXNzQWNhZGVtaWMuQ2l0YXZpLkNpdGF0aW9ucy5Xb3JkUGxhY2Vob2xkZXJFbnRyeSwgU3dpc3NBY2FkZW1pYy5DaXRhdmkiLCJJZCI6ImQ5MGZmZTQ2LTNjZTktNDYwZC1hYzgzLTdkOGRmNWM4NmM2ZCIsIlJhbmdlTGVuZ3RoIjoyOCwiUmVmZ</w:instrText>
          </w:r>
          <w:r>
            <w:instrText xml:space="preserve">XJlbmNlSWQiOiI0ZDA3NTExNi0xYzEyLTQ5MDktODcxOS1jNGUwOTQwYTQxMDQiLCJQYWdlUmFuZ2UiOnsiJGlkIjoiMyIsIiR0eXBlIjoiU3dpc3NBY2FkZW1pYy5QYWdlUmFuZ2UsIFN3aXNzQWNhZGVtaWMiLCJFbmRQYWdlIjp7IiRpZCI6IjQiLCIkdHlwZSI6IlN3aXNzQWNhZGVtaWMuUGFnZU51bWJlciwgU3dpc3NBY2FkZW1pYyIsI</w:instrText>
          </w:r>
          <w:r>
            <w:instrText xml:space="preserve">klzRnVsbHlOdW1lcmljIjpmYWxzZSwiTnVtYmVyaW5nVHlwZSI6MCwiTnVtZXJhbFN5c3RlbSI6MH0sIk51bWJlcmluZ1R5cGUiOjAsIk51bWVyYWxTeXN0ZW0iOjAsIk9yaWdpbmFsU3RyaW5nIjoiNDQwIiwiU3RhcnRQYWdlIjp7IiRpZCI6IjUiLCIkdHlwZSI6IlN3aXNzQWNhZGVtaWMuUGFnZU51bWJlciwgU3dpc3NBY2FkZW1pYyIsI</w:instrText>
          </w:r>
          <w:r>
            <w:instrText xml:space="preserve">klzRnVsbHlOdW1lcmljIjp0cnVlLCJOdW1iZXIiOjQ0MCwiTnVtYmVyaW5nVHlwZSI6MCwiTnVtZXJhbFN5c3RlbSI6MCwiT3JpZ2luYWxTdHJpbmciOiI0NDAiLCJQcmV0dHlTdHJpbmciOiI0NDAifX0sIlByZWZpeCI6InZnbC4gIiwiUmVmZXJlbmNlIjp7IiRpZCI6IjYiLCIkdHlwZSI6IlN3aXNzQWNhZGVtaWMuQ2l0YXZpLlJlZmVyZ</w:instrText>
          </w:r>
          <w:r>
            <w:instrText xml:space="preserve">W5jZSwgU3dpc3NBY2FkZW1pYy5DaXRhdmkiLCJBYnN0cmFjdENvbXBsZXhpdHkiOjAsIkFic3RyYWN0U291cmNlVGV4dEZvcm1hdCI6MCwiQXV0aG9ycyI6W3siJGlkIjoiNyIsIiR0eXBlIjoiU3dpc3NBY2FkZW1pYy5DaXRhdmkuUGVyc29uLCBTd2lzc0FjYWRlbWljLkNpdGF2aSIsIkZpcnN0TmFtZSI6IkthcmVuIiwiTGFzdE5hbWUiO</w:instrText>
          </w:r>
          <w:r>
            <w:instrText xml:space="preserve">iJIYWFuZHJpa21hbiIsIlByb3RlY3RlZCI6ZmFsc2UsIlNleCI6MSwiQ3JlYXRlZEJ5IjoiX0xlZW5hIE1hYcOfIiwiQ3JlYXRlZE9uIjoiMjAyMS0wNC0yOVQwNzozMzoxMyIsIk1vZGlmaWVkQnkiOiJfTGVlbmEgTWFhw58iLCJJZCI6IjdiOTZjZWU2LTAwZGQtNDAwMi1hMzhmLThkNmViYTMwZjNjMCIsIk1vZGlmaWVkT24iOiIyMDIxL</w:instrText>
          </w:r>
          <w:r>
            <w:instrText xml:space="preserve">TA0LTI5VDA3OjMzOjEzIiwiUHJvamVjdCI6eyIkaWQiOiI4IiwiJHR5cGUiOiJTd2lzc0FjYWRlbWljLkNpdGF2aS5Qcm9qZWN0LCBTd2lzc0FjYWRlbWljLkNpdGF2aSJ9fV0sIkNpdGF0aW9uS2V5VXBkYXRlVHlwZSI6MCwiQ29sbGFib3JhdG9ycyI6W10sIkRvaSI6IjEwLjExNzcvMDMwODUxOFgxODc4NjcyNiIsIkVkaXRvcnMiOltdL</w:instrText>
          </w:r>
          <w:r>
            <w:instrText xml:space="preserve">CJFdmFsdWF0aW9uQ29tcGxleGl0eSI6MCwiRXZhbHVhdGlvblNvdXJjZVRleHRGb3JtYXQiOjAsIkdyb3VwcyI6W10sIkhhc0xhYmVsMSI6ZmFsc2UsIkhhc0xhYmVsMiI6ZmFsc2UsIktleXdvcmRzIjpbXSwiTG9jYXRpb25zIjpbeyIkaWQiOiI5IiwiJHR5cGUiOiJTd2lzc0FjYWRlbWljLkNpdGF2aS5Mb2NhdGlvbiwgU3dpc3NBY2FkZ</w:instrText>
          </w:r>
          <w:r>
            <w:instrText xml:space="preserve">W1pYy5DaXRhdmkiLCJBZGRyZXNzIjp7IiRpZCI6IjEwIiwiJHR5cGUiOiJTd2lzc0FjYWRlbWljLkNpdGF2aS5MaW5rZWRSZXNvdXJjZSwgU3dpc3NBY2FkZW1pYy5DaXRhdmkiLCJMaW5rZWRSZXNvdXJjZVR5cGUiOjUsIk9yaWdpbmFsU3RyaW5nIjoiMTAuMTE3Ny8wMzA4NTE4WDE4Nzg2NzI2IiwiVXJpU3RyaW5nIjoiaHR0cHM6Ly9kb</w:instrText>
          </w:r>
          <w:r>
            <w:instrText xml:space="preserve">2kub3JnLzEwLjExNzcvMDMwODUxOFgxODc4NjcyNiIsIkxpbmtlZFJlc291cmNlU3RhdHVzIjo4LCJQcm9wZXJ0aWVzIjp7IiRpZCI6IjExIiwiJHR5cGUiOiJTd2lzc0FjYWRlbWljLkNpdGF2aS5MaW5rZWRSZXNvdXJjZVByb3BlcnRpZXMsIFN3aXNzQWNhZGVtaWMuQ2l0YXZpIn0sIlN5bmNGb2xkZXJUeXBlIjowLCJJc0xvY2FsQ2xvd</w:instrText>
          </w:r>
          <w:r>
            <w:instrText xml:space="preserve">WRQcm9qZWN0RmlsZUxpbmsiOmZhbHNlLCJJc0Nsb3VkUmVzdG9yZSI6ZmFsc2UsIklzQ2xvdWRDb3B5IjpmYWxzZSwiQXR0YWNobWVudEZvbGRlcldhc0luRmFsbGJhY2tNb2RlIjpmYWxzZX0sIkFubm90YXRpb25zIjpbXSwiTG9jYXRpb25UeXBlIjowLCJNaXJyb3JzUmVmZXJlbmNlUHJvcGVydHlJZCI6MTI4LCJDcmVhdGVkQnkiOiJfT</w:instrText>
          </w:r>
          <w:r>
            <w:instrText xml:space="preserve">GVlbmEgTWFhw58iLCJDcmVhdGVkT24iOiIyMDIxLTA0LTI5VDA3OjQ1OjMxIiwiTW9kaWZpZWRCeSI6Il9MZWVuYSBNYWHDnyIsIklkIjoiMWNhYzhjYWItNTc0NS00MmI3LWFiMGEtMTZiOTRhMTQ5MWJhIiwiTW9kaWZpZWRPbiI6IjIwMjEtMDQtMjlUMDc6NDU6MzEiLCJQcm9qZWN0Ijp7IiRyZWYiOiI4In19XSwiTnVtYmVyIjoiMiIsI</w:instrText>
          </w:r>
          <w:r>
            <w:instrText xml:space="preserve">k9yZ2FuaXphdGlvbnMiOltdLCJPdGhlcnNJbnZvbHZlZCI6W10sIlBhZ2VSYW5nZSI6IjxzcD5cclxuICA8bj40NDA8L24+XHJcbiAgPGluPnRydWU8L2luPlxyXG4gIDxvcz40NDA8L29zPlxyXG4gIDxwcz40NDA8L3BzPlxyXG48L3NwPlxyXG48ZXA+XHJcbiAgPG4+NDYwPC9uPlxyXG4gIDxpbj50cnVlPC9pbj5cclxuICA8b3M+NDYwP</w:instrText>
          </w:r>
          <w:r>
            <w:instrText xml:space="preserve">C9vcz5cclxuICA8cHM+NDYwPC9wcz5cclxuPC9lcD5cclxuPG9zPjQ0MC00NjA8L29zPiIsIlBlcmlvZGljYWwiOnsiJGlkIjoiMTIiLCIkdHlwZSI6IlN3aXNzQWNhZGVtaWMuQ2l0YXZpLlBlcmlvZGljYWwsIFN3aXNzQWNhZGVtaWMuQ2l0YXZpIiwiRWlzc24iOiIxNDcyLTM0MDkiLCJJc3NuIjoiMDMwOC01MThYIiwiTmFtZSI6IkVud</w:instrText>
          </w:r>
          <w:r>
            <w:instrText xml:space="preserve">mlyb25tZW50IGFuZCBQbGFubmluZyBBOiBFY29ub215IGFuZCBTcGFjZSIsIlBhZ2luYXRpb24iOjAsIlByb3RlY3RlZCI6ZmFsc2UsIlN0YW5kYXJkQWJicmV2aWF0aW9uIjoiRW52aXJvbiBQbGFuIEEiLCJDcmVhdGVkQnkiOiJfTGVlbmEgTWFhw58iLCJDcmVhdGVkT24iOiIyMDIxLTA0LTI5VDA3OjQ1OjMxIiwiTW9kaWZpZWRCeSI6I</w:instrText>
          </w:r>
          <w:r>
            <w:instrText xml:space="preserve">l9MZWVuYSBNYWHDnyIsIklkIjoiODFjMTFhMTEtMGM4Ny00ZTNjLTg4MDEtMGU0YjRkZDMzNWNkIiwiTW9kaWZpZWRPbiI6IjIwMjEtMDQtMjlUMDc6NDU6MzEiLCJQcm9qZWN0Ijp7IiRyZWYiOiI4In19LCJQdWJsaXNoZXJzIjpbXSwiUXVvdGF0aW9ucyI6W10sIlJhdGluZyI6MCwiUmVmZXJlbmNlVHlwZSI6IkpvdXJuYWxBcnRpY2xlI</w:instrText>
          </w:r>
          <w:r>
            <w:instrText xml:space="preserve">iwiU2hvcnRUaXRsZSI6IkhhYW5kcmlrbWFuIDIwMTkg4oCTIFBhcnRuZXIgY2hvaWNlIGluIFN3ZWRlbiIsIlNob3J0VGl0bGVVcGRhdGVUeXBlIjowLCJTb3VyY2VPZkJpYmxpb2dyYXBoaWNJbmZvcm1hdGlvbiI6IkNyb3NzUmVmIiwiU3RhdGljSWRzIjpbIjc1ODQ1ZGE5LWU4ZjctNGQ0OS04ZmYwLWJmZTUwYmYzMWNlNSJdLCJUYWJsZ</w:instrText>
          </w:r>
          <w:r>
            <w:instrText xml:space="preserve">U9mQ29udGVudHNDb21wbGV4aXR5IjowLCJUYWJsZU9mQ29udGVudHNTb3VyY2VUZXh0Rm9ybWF0IjowLCJUYXNrcyI6W10sIlRpdGxlIjoiUGFydG5lciBjaG9pY2UgaW4gU3dlZGVuOiBIb3cgZGlzdGFuY2Ugc3RpbGwgbWF0dGVycyIsIlRyYW5zbGF0b3JzIjpbXSwiVm9sdW1lIjoiNTEiLCJZZWFyIjoiMjAxOSIsIlllYXJSZXNvbHZlZ</w:instrText>
          </w:r>
          <w:r>
            <w:instrText xml:space="preserve">CI6IjIwMTkiLCJDcmVhdGVkQnkiOiJfTGVlbmEgTWFhw58iLCJDcmVhdGVkT24iOiIyMDIxLTA0LTI5VDA3OjQ1OjMxIiwiTW9kaWZpZWRCeSI6Il9IUCIsIklkIjoiNGQwNzUxMTYtMWMxMi00OTA5LTg3MTktYzRlMDk0MGE0MTA0IiwiTW9kaWZpZWRPbiI6IjIwMjEtMTAtMzFUMjI6NDI6NDIiLCJQcm9qZWN0Ijp7IiRyZWYiOiI4In19L</w:instrText>
          </w:r>
          <w:r>
            <w:instrText xml:space="preserve">CJVc2VOdW1iZXJpbmdUeXBlT2ZQYXJlbnREb2N1bWVudCI6ZmFsc2UsIlVzZVN0YW5kYXJkUHJlZml4IjpmYWxzZSwiVXNlU3RhbmRhcmRTdWZmaXgiOmZhbHNlfV0sIkZvcm1hdHRlZFRleHQiOnsiJGlkIjoiMTMiLCJDb3VudCI6MSwiVGV4dFVuaXRzIjpbeyIkaWQiOiIxNCIsIkZvbnRTdHlsZSI6eyIkaWQiOiIxNSIsIk5ldXRyYWwiO</w:instrText>
          </w:r>
          <w:r>
            <w:instrText xml:space="preserve">nRydWV9LCJSZWFkaW5nT3JkZXIiOjEsIlRleHQiOiIodmdsLiBIYWFuZHJpa21hbiAyMDE5LCA0NDApIn1dfSwiVGFnIjoiQ2l0YXZpUGxhY2Vob2xkZXIjYjZjZTQ2ZDktODE3Mi00OTUxLTk4MTQtMzU1MWI2N2Y3NjNiIiwiVGV4dCI6Iih2Z2wuIEhhYW5kcmlrbWFuIDIwMTksIDQ0MCkiLCJXQUlWZXJzaW9uIjoiNi4xMC4wLjAifQ==}</w:instrText>
          </w:r>
          <w:r>
            <w:fldChar w:fldCharType="separate"/>
          </w:r>
          <w:r>
            <w:t xml:space="preserve">(vgl. Haandrikman 2019, 440)</w:t>
          </w:r>
          <w:r>
            <w:fldChar w:fldCharType="end"/>
          </w:r>
        </w:sdtContent>
      </w:sdt>
      <w:r>
        <w:t xml:space="preserve">.</w:t>
      </w:r>
      <w:r>
        <w:t xml:space="preserve"> Theoretisch</w:t>
      </w:r>
      <w:r>
        <w:t xml:space="preserve"> könn</w:t>
      </w:r>
      <w:r>
        <w:t xml:space="preserve">t</w:t>
      </w:r>
      <w:r>
        <w:t xml:space="preserve">en </w:t>
      </w:r>
      <w:r>
        <w:t xml:space="preserve">Partnerschaften </w:t>
      </w:r>
      <w:r>
        <w:t xml:space="preserve">mittlerweile </w:t>
      </w:r>
      <w:r>
        <w:t xml:space="preserve">auf der ganzen Welt geschlossen werden</w:t>
      </w:r>
      <w:r>
        <w:t xml:space="preserve"> </w:t>
      </w:r>
      <w:sdt>
        <w:sdtPr>
          <w:alias w:val="To edit, see citavi.com/edit"/>
          <w15:appearance w15:val="boundingBox"/>
          <w:id w:val="-2004815170"/>
          <w:placeholder>
            <w:docPart w:val="DefaultPlaceholder_-1854013440"/>
          </w:placeholder>
          <w:tag w:val="CitaviPlaceholder#0f4b7596-2682-409e-8b35-f8b5a0f0820b"/>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2xkZXJFbnRye</w:instrText>
          </w:r>
          <w:r>
            <w:instrText xml:space="preserve">SwgU3dpc3NBY2FkZW1pYy5DaXRhdmkiLCJJZCI6IjUzYTRmZDJmLTM3NzQtNGY4My1iODJhLWYzYzE2OWNlNGM2NiIsIlJhbmdlTGVuZ3RoIjoxMSwiUmVmZXJlbmNlSWQiOiI0ZDA3NTExNi0xYzEyLTQ5MDktODcxOS1jNGUwOTQwYTQxMDQiLCJQcmVmaXgiOiJlYmQuICIsIlJlZmVyZW5jZSI6eyIkaWQiOiIzIiwiJHR5cGUiOiJTd2lzc</w:instrText>
          </w:r>
          <w:r>
            <w:instrText xml:space="preserve">0FjYWRlbWljLkNpdGF2aS5SZWZlcmVuY2UsIFN3aXNzQWNhZGVtaWMuQ2l0YXZpIiwiQWJzdHJhY3RDb21wbGV4aXR5IjowLCJBYnN0cmFjdFNvdXJjZVRleHRGb3JtYXQiOjAsIkF1dGhvcnMiOlt7IiRpZCI6IjQiLCIkdHlwZSI6IlN3aXNzQWNhZGVtaWMuQ2l0YXZpLlBlcnNvbiwgU3dpc3NBY2FkZW1pYy5DaXRhdmkiLCJGaXJzdE5hb</w:instrText>
          </w:r>
          <w:r>
            <w:instrText xml:space="preserve">WUiOiJLYXJlbiIsIkxhc3ROYW1lIjoiSGFhbmRyaWttYW4iLCJQcm90ZWN0ZWQiOmZhbHNlLCJTZXgiOjEsIkNyZWF0ZWRCeSI6Il9MZWVuYSBNYWHDnyIsIkNyZWF0ZWRPbiI6IjIwMjEtMDQtMjlUMDc6MzM6MTMiLCJNb2RpZmllZEJ5IjoiX0xlZW5hIE1hYcOfIiwiSWQiOiI3Yjk2Y2VlNi0wMGRkLTQwMDItYTM4Zi04ZDZlYmEzMGYzY</w:instrText>
          </w:r>
          <w:r>
            <w:instrText xml:space="preserve">zAiLCJNb2RpZmllZE9uIjoiMjAyMS0wNC0yOVQwNzozMzoxMyIsIlByb2plY3QiOnsiJGlkIjoiNSIsIiR0eXBlIjoiU3dpc3NBY2FkZW1pYy5DaXRhdmkuUHJvamVjdCwgU3dpc3NBY2FkZW1pYy5DaXRhdmkifX1dLCJDaXRhdGlvbktleVVwZGF0ZVR5cGUiOjAsIkNvbGxhYm9yYXRvcnMiOltdLCJEb2kiOiIxMC4xMTc3LzAzMDg1MThYM</w:instrText>
          </w:r>
          <w:r>
            <w:instrText xml:space="preserve">Tg3ODY3MjYiLCJFZGl0b3JzIjpbXSwiRXZhbHVhdGlvbkNvbXBsZXhpdHkiOjAsIkV2YWx1YXRpb25Tb3VyY2VUZXh0Rm9ybWF0IjowLCJHcm91cHMiOltdLCJIYXNMYWJlbDEiOmZhbHNlLCJIYXNMYWJlbDIiOmZhbHNlLCJLZXl3b3JkcyI6W10sIkxvY2F0aW9ucyI6W3siJGlkIjoiNiIsIiR0eXBlIjoiU3dpc3NBY2FkZW1pYy5DaXRhd</w:instrText>
          </w:r>
          <w:r>
            <w:instrText xml:space="preserve">mkuTG9jYXRpb24sIFN3aXNzQWNhZGVtaWMuQ2l0YXZpIiwiQWRkcmVzcyI6eyIkaWQiOiI3IiwiJHR5cGUiOiJTd2lzc0FjYWRlbWljLkNpdGF2aS5MaW5rZWRSZXNvdXJjZSwgU3dpc3NBY2FkZW1pYy5DaXRhdmkiLCJMaW5rZWRSZXNvdXJjZVR5cGUiOjUsIk9yaWdpbmFsU3RyaW5nIjoiMTAuMTE3Ny8wMzA4NTE4WDE4Nzg2NzI2IiwiV</w:instrText>
          </w:r>
          <w:r>
            <w:instrText xml:space="preserve">XJpU3RyaW5nIjoiaHR0cHM6Ly9kb2kub3JnLzEwLjExNzcvMDMwODUxOFgxODc4NjcyNiIsIkxpbmtlZFJlc291cmNlU3RhdHVzIjo4LCJQcm9wZXJ0aWVzIjp7IiRpZCI6IjgiLCIkdHlwZSI6IlN3aXNzQWNhZGVtaWMuQ2l0YXZpLkxpbmtlZFJlc291cmNlUHJvcGVydGllcywgU3dpc3NBY2FkZW1pYy5DaXRhdmkifSwiU3luY0ZvbGRlc</w:instrText>
          </w:r>
          <w:r>
            <w:instrText xml:space="preserve">lR5cGUiOjAsIklzTG9jYWxDbG91ZFByb2plY3RGaWxlTGluayI6ZmFsc2UsIklzQ2xvdWRSZXN0b3JlIjpmYWxzZSwiSXNDbG91ZENvcHkiOmZhbHNlLCJBdHRhY2htZW50Rm9sZGVyV2FzSW5GYWxsYmFja01vZGUiOmZhbHNlfSwiQW5ub3RhdGlvbnMiOltdLCJMb2NhdGlvblR5cGUiOjAsIk1pcnJvcnNSZWZlcmVuY2VQcm9wZXJ0eUlkI</w:instrText>
          </w:r>
          <w:r>
            <w:instrText xml:space="preserve">joxMjgsIkNyZWF0ZWRCeSI6Il9MZWVuYSBNYWHDnyIsIkNyZWF0ZWRPbiI6IjIwMjEtMDQtMjlUMDc6NDU6MzEiLCJNb2RpZmllZEJ5IjoiX0xlZW5hIE1hYcOfIiwiSWQiOiIxY2FjOGNhYi01NzQ1LTQyYjctYWIwYS0xNmI5NGExNDkxYmEiLCJNb2RpZmllZE9uIjoiMjAyMS0wNC0yOVQwNzo0NTozMSIsIlByb2plY3QiOnsiJHJlZiI6I</w:instrText>
          </w:r>
          <w:r>
            <w:instrText xml:space="preserve">jUifX1dLCJOdW1iZXIiOiIyIiwiT3JnYW5pemF0aW9ucyI6W10sIk90aGVyc0ludm9sdmVkIjpbXSwiUGFnZVJhbmdlIjoiPHNwPlxyXG4gIDxuPjQ0MDwvbj5cclxuICA8aW4+dHJ1ZTwvaW4+XHJcbiAgPG9zPjQ0MDwvb3M+XHJcbiAgPHBzPjQ0MDwvcHM+XHJcbjwvc3A+XHJcbjxlcD5cclxuICA8bj40NjA8L24+XHJcbiAgPGluPnRyd</w:instrText>
          </w:r>
          <w:r>
            <w:instrText xml:space="preserve">WU8L2luPlxyXG4gIDxvcz40NjA8L29zPlxyXG4gIDxwcz40NjA8L3BzPlxyXG48L2VwPlxyXG48b3M+NDQwLTQ2MDwvb3M+IiwiUGVyaW9kaWNhbCI6eyIkaWQiOiI5IiwiJHR5cGUiOiJTd2lzc0FjYWRlbWljLkNpdGF2aS5QZXJpb2RpY2FsLCBTd2lzc0FjYWRlbWljLkNpdGF2aSIsIkVpc3NuIjoiMTQ3Mi0zNDA5IiwiSXNzbiI6IjAzM</w:instrText>
          </w:r>
          <w:r>
            <w:instrText xml:space="preserve">DgtNTE4WCIsIk5hbWUiOiJFbnZpcm9ubWVudCBhbmQgUGxhbm5pbmcgQTogRWNvbm9teSBhbmQgU3BhY2UiLCJQYWdpbmF0aW9uIjowLCJQcm90ZWN0ZWQiOmZhbHNlLCJTdGFuZGFyZEFiYnJldmlhdGlvbiI6IkVudmlyb24gUGxhbiBBIiwiQ3JlYXRlZEJ5IjoiX0xlZW5hIE1hYcOfIiwiQ3JlYXRlZE9uIjoiMjAyMS0wNC0yOVQwNzo0N</w:instrText>
          </w:r>
          <w:r>
            <w:instrText xml:space="preserve">TozMSIsIk1vZGlmaWVkQnkiOiJfTGVlbmEgTWFhw58iLCJJZCI6IjgxYzExYTExLTBjODctNGUzYy04ODAxLTBlNGI0ZGQzMzVjZCIsIk1vZGlmaWVkT24iOiIyMDIxLTA0LTI5VDA3OjQ1OjMxIiwiUHJvamVjdCI6eyIkcmVmIjoiNSJ9fSwiUHVibGlzaGVycyI6W10sIlF1b3RhdGlvbnMiOltdLCJSYXRpbmciOjAsIlJlZmVyZW5jZVR5c</w:instrText>
          </w:r>
          <w:r>
            <w:instrText xml:space="preserve">GUiOiJKb3VybmFsQXJ0aWNsZSIsIlNob3J0VGl0bGUiOiJIYWFuZHJpa21hbiAyMDE5IOKAkyBQYXJ0bmVyIGNob2ljZSBpbiBTd2VkZW4iLCJTaG9ydFRpdGxlVXBkYXRlVHlwZSI6MCwiU291cmNlT2ZCaWJsaW9ncmFwaGljSW5mb3JtYXRpb24iOiJDcm9zc1JlZiIsIlN0YXRpY0lkcyI6WyI3NTg0NWRhOS1lOGY3LTRkNDktOGZmMC1iZ</w:instrText>
          </w:r>
          <w:r>
            <w:instrText xml:space="preserve">mU1MGJmMzFjZTUiXSwiVGFibGVPZkNvbnRlbnRzQ29tcGxleGl0eSI6MCwiVGFibGVPZkNvbnRlbnRzU291cmNlVGV4dEZvcm1hdCI6MCwiVGFza3MiOltdLCJUaXRsZSI6IlBhcnRuZXIgY2hvaWNlIGluIFN3ZWRlbjogSG93IGRpc3RhbmNlIHN0aWxsIG1hdHRlcnMiLCJUcmFuc2xhdG9ycyI6W10sIlZvbHVtZSI6IjUxIiwiWWVhciI6I</w:instrText>
          </w:r>
          <w:r>
            <w:instrText xml:space="preserve">jIwMTkiLCJZZWFyUmVzb2x2ZWQiOiIyMDE5IiwiQ3JlYXRlZEJ5IjoiX0xlZW5hIE1hYcOfIiwiQ3JlYXRlZE9uIjoiMjAyMS0wNC0yOVQwNzo0NTozMSIsIk1vZGlmaWVkQnkiOiJfSFAiLCJJZCI6IjRkMDc1MTE2LTFjMTItNDkwOS04NzE5LWM0ZTA5NDBhNDEwNCIsIk1vZGlmaWVkT24iOiIyMDIxLTEwLTMxVDIyOjQyOjQyIiwiUHJva</w:instrText>
          </w:r>
          <w:r>
            <w:instrText xml:space="preserve">mVjdCI6eyIkcmVmIjoiNSJ9fSwiVXNlTnVtYmVyaW5nVHlwZU9mUGFyZW50RG9jdW1lbnQiOmZhbHNlLCJVc2VTdGFuZGFyZFByZWZpeCI6ZmFsc2UsIlVzZVN0YW5kYXJkU3VmZml4IjpmYWxzZSwiWWVhck9ubHkiOnRydWV9XSwiRm9ybWF0dGVkVGV4dCI6eyIkaWQiOiIxMCIsIkNvdW50IjoxLCJUZXh0VW5pdHMiOlt7IiRpZCI6IjExI</w:instrText>
          </w:r>
          <w:r>
            <w:instrText xml:space="preserve">iwiRm9udFN0eWxlIjp7IiRpZCI6IjEyIiwiTmV1dHJhbCI6dHJ1ZX0sIlJlYWRpbmdPcmRlciI6MSwiVGV4dCI6IihlYmQuIDIwMTkpIn1dfSwiVGFnIjoiQ2l0YXZpUGxhY2Vob2xkZXIjMGY0Yjc1OTYtMjY4Mi00MDllLThiMzUtZjhiNWEwZjA4MjBiIiwiVGV4dCI6IihlYmQuIDIwMTkpIiwiV0FJVmVyc2lvbiI6IjYuMTAuMC4wIn0=}</w:instrText>
          </w:r>
          <w:r>
            <w:fldChar w:fldCharType="separate"/>
          </w:r>
          <w:r>
            <w:t xml:space="preserve">(ebd. 2019)</w:t>
          </w:r>
          <w:r>
            <w:fldChar w:fldCharType="end"/>
          </w:r>
        </w:sdtContent>
      </w:sdt>
      <w:r>
        <w:t xml:space="preserve">.</w:t>
      </w:r>
      <w:r>
        <w:t xml:space="preserve"> </w:t>
      </w:r>
      <w:r>
        <w:t xml:space="preserve">Die</w:t>
      </w:r>
      <w:r>
        <w:t xml:space="preserve">se</w:t>
      </w:r>
      <w:r>
        <w:t xml:space="preserve"> Unbedeutend</w:t>
      </w:r>
      <w:r>
        <w:t xml:space="preserve">heit</w:t>
      </w:r>
      <w:r>
        <w:t xml:space="preserve"> von Distanz bezeichnet </w:t>
      </w:r>
      <w:sdt>
        <w:sdtPr>
          <w:alias w:val="To edit, see citavi.com/edit"/>
          <w15:appearance w15:val="boundingBox"/>
          <w:id w:val="-361673516"/>
          <w:placeholder>
            <w:docPart w:val="DefaultPlaceholder_-1854013440"/>
          </w:placeholder>
          <w:tag w:val="CitaviPlaceholder#67a0871e-091f-444d-aa9d-8ba7bd4a6fcc"/>
          <w:rPr/>
        </w:sdtPr>
        <w:sdtContent>
          <w:r>
            <w:fldChar w:fldCharType="begin"/>
          </w:r>
          <w:r>
            <w:instrText xml:space="preserve">ADDIN CitaviPlaceholder{eyIkaWQiOiIxIiwiJHR5cGUiOiJTd2lzc0FjYWRlbWljLkNpdGF2aS5DaXRhdGlvbnMuV29yZFBsYWNlaG9sZGVyLCBTd2lzc0FjYWRlbWljLkNpdGF2aSIsIkFzc29jaWF0ZVdpdGhQb</w:instrText>
          </w:r>
          <w:r>
            <w:instrText xml:space="preserve">GFjZWhvbGRlclRhZyI6IkNpdGF2aVBsYWNlaG9sZGVyI2IyNTRmMzdiLWNhZDEtNDA5NS1hZjc3LTFjMDhlOWUwMzI5MCIsIkVudHJpZXMiOlt7IiRpZCI6IjIiLCIkdHlwZSI6IlN3aXNzQWNhZGVtaWMuQ2l0YXZpLkNpdGF0aW9ucy5Xb3JkUGxhY2Vob2xkZXJFbnRyeSwgU3dpc3NBY2FkZW1pYy5DaXRhdmkiLCJJZCI6IjMyYTBlMjg0L</w:instrText>
          </w:r>
          <w:r>
            <w:instrText xml:space="preserve">TcyYjUtNDZiZS04Njg0LTc0Y2ZhYjYxMmIzOCIsIlJhbmdlTGVuZ3RoIjoxMCwiUmVmZXJlbmNlSWQiOiI0Zjg5YTI3Yi00Mzk5LTRiNzktYmFiNi02NzQyMzk0ZGZhNTMiLCJOb1BhciI6dHJ1ZSwiUGVyc29uT25seSI6dHJ1ZSwiUmVmZXJlbmNlIjp7IiRpZCI6IjMiLCIkdHlwZSI6IlN3aXNzQWNhZGVtaWMuQ2l0YXZpLlJlZmVyZW5jZ</w:instrText>
          </w:r>
          <w:r>
            <w:instrText xml:space="preserve">SwgU3dpc3NBY2FkZW1pYy5DaXRhdmkiLCJBYnN0cmFjdENvbXBsZXhpdHkiOjAsIkFic3RyYWN0U291cmNlVGV4dEZvcm1hdCI6MCwiQXV0aG9ycyI6W3siJGlkIjoiNCIsIiR0eXBlIjoiU3dpc3NBY2FkZW1pYy5DaXRhdmkuUGVyc29uLCBTd2lzc0FjYWRlbWljLkNpdGF2aSIsIkZpcnN0TmFtZSI6IkZyYW5jZXMiLCJMYXN0TmFtZSI6I</w:instrText>
          </w:r>
          <w:r>
            <w:instrText xml:space="preserve">kNhaXJuY3Jvc3MiLCJQcm90ZWN0ZWQiOmZhbHNlLCJTZXgiOjEsIkNyZWF0ZWRCeSI6Il9MZWVuYSBNYWHDnyIsIkNyZWF0ZWRPbiI6IjIwMjEtMDUtMDNUMTE6MTU6NTEiLCJNb2RpZmllZEJ5IjoiX0xlZW5hIE1hYcOfIiwiSWQiOiI4ZTcwYmRmMS1jYzk5LTRlNTMtOWZlYy1hNmI3NmI2NzBmMmUiLCJNb2RpZmllZE9uIjoiMjAyMS0wN</w:instrText>
          </w:r>
          <w:r>
            <w:instrText xml:space="preserve">S0wM1QxMToxNTo1MSIsIlByb2plY3QiOnsiJGlkIjoiNSIsIiR0eXBlIjoiU3dpc3NBY2FkZW1pYy5DaXRhdmkuUHJvamVjdCwgU3dpc3NBY2FkZW1pYy5DaXRhdmkifX1dLCJDaXRhdGlvbktleVVwZGF0ZVR5cGUiOjAsIkNvbGxhYm9yYXRvcnMiOltdLCJFZGl0b3JzIjpbXSwiRXZhbHVhdGlvbkNvbXBsZXhpdHkiOjAsIkV2YWx1YXRpb</w:instrText>
          </w:r>
          <w:r>
            <w:instrText xml:space="preserve">25Tb3VyY2VUZXh0Rm9ybWF0IjowLCJHcm91cHMiOltdLCJIYXNMYWJlbDEiOmZhbHNlLCJIYXNMYWJlbDIiOmZhbHNlLCJJc2JuIjoiMDc1MjgxMjUyMSIsIktleXdvcmRzIjpbXSwiTGFuZ3VhZ2UiOiJlbmciLCJMYW5ndWFnZUNvZGUiOiJlbiIsIkxvY2F0aW9ucyI6W10sIk9yZ2FuaXphdGlvbnMiOltdLCJPdGhlcnNJbnZvbHZlZCI6W</w:instrText>
          </w:r>
          <w:r>
            <w:instrText xml:space="preserve">10sIlBhZ2VDb3VudCI6IjMwMiIsIlBsYWNlT2ZQdWJsaWNhdGlvbiI6IkxvbmRvbiIsIlB1Ymxpc2hlcnMiOlt7IiRpZCI6IjYiLCIkdHlwZSI6IlN3aXNzQWNhZGVtaWMuQ2l0YXZpLlB1Ymxpc2hlciwgU3dpc3NBY2FkZW1pYy5DaXRhdmkiLCJOYW1lIjoiT3Jpb24gQnVzaW5lc3MiLCJQcm90ZWN0ZWQiOmZhbHNlLCJDcmVhdGVkQnkiO</w:instrText>
          </w:r>
          <w:r>
            <w:instrText xml:space="preserve">iJfTGVlbmEgTWFhw58iLCJDcmVhdGVkT24iOiIyMDIxLTA1LTAzVDExOjE1OjUxIiwiTW9kaWZpZWRCeSI6Il9MZWVuYSBNYWHDnyIsIklkIjoiZDQyMzU2MmUtMjc3ZS00ZTZlLTgzMDMtMWE5MjcyMzU1NzgwIiwiTW9kaWZpZWRPbiI6IjIwMjEtMDUtMDNUMTE6MTU6NTEiLCJQcm9qZWN0Ijp7IiRyZWYiOiI1In19XSwiUXVvdGF0aW9uc</w:instrText>
          </w:r>
          <w:r>
            <w:instrText xml:space="preserve">yI6W10sIlJhdGluZyI6MCwiUmVmZXJlbmNlVHlwZSI6IkJvb2siLCJTaG9ydFRpdGxlIjoiQ2Fpcm5jcm9zcyAxOTk3IOKAkyBUaGUgZGVhdGggb2YgZGlzdGFuY2UiLCJTaG9ydFRpdGxlVXBkYXRlVHlwZSI6MCwiU291cmNlT2ZCaWJsaW9ncmFwaGljSW5mb3JtYXRpb24iOiJHQlYgR2VtZWluc2FtZXIgQmlibGlvdGhla3N2ZXJidW5kI</w:instrText>
          </w:r>
          <w:r>
            <w:instrText xml:space="preserve">iwiU3RhdGljSWRzIjpbIjgyNzcwYjYwLTc2Y2MtNDJlNC05YzRjLWIwYzI4ZTE5Y2I4YyJdLCJTdWJ0aXRsZSI6IkhvdyB0aGUgY29tbXVuaWNhdGlvbnMgcmV2b2x1dGlvbiB3aWxsIGNoYW5nZSBvdXIgbGl2ZXMiLCJUYWJsZU9mQ29udGVudHNDb21wbGV4aXR5IjowLCJUYWJsZU9mQ29udGVudHNTb3VyY2VUZXh0Rm9ybWF0IjowLCJUY</w:instrText>
          </w:r>
          <w:r>
            <w:instrText xml:space="preserve">XNrcyI6W10sIlRpdGxlIjoiVGhlIGRlYXRoIG9mIGRpc3RhbmNlIiwiVHJhbnNsYXRvcnMiOltdLCJZZWFyIjoiMTk5NyIsIlllYXJSZXNvbHZlZCI6IjE5OTciLCJDcmVhdGVkQnkiOiJfTGVlbmEgTWFhw58iLCJDcmVhdGVkT24iOiIyMDIxLTA1LTAzVDExOjE1OjUxIiwiTW9kaWZpZWRCeSI6Il9MZWVuYSBNYWHDnyIsIklkIjoiNGY4O</w:instrText>
          </w:r>
          <w:r>
            <w:instrText xml:space="preserve">WEyN2ItNDM5OS00Yjc5LWJhYjYtNjc0MjM5NGRmYTUzIiwiTW9kaWZpZWRPbiI6IjIwMjEtMDUtMDNUMTE6MTU6NTEiLCJQcm9qZWN0Ijp7IiRyZWYiOiI1In19LCJVc2VOdW1iZXJpbmdUeXBlT2ZQYXJlbnREb2N1bWVudCI6ZmFsc2V9XSwiRm9ybWF0dGVkVGV4dCI6eyIkaWQiOiI3IiwiQ291bnQiOjEsIlRleHRVbml0cyI6W3siJGlkI</w:instrText>
          </w:r>
          <w:r>
            <w:instrText xml:space="preserve">joiOCIsIkZvbnRTdHlsZSI6eyIkaWQiOiI5IiwiTmV1dHJhbCI6dHJ1ZX0sIlJlYWRpbmdPcmRlciI6MSwiVGV4dCI6IkNhaXJuY3Jvc3MifV19LCJUYWciOiJDaXRhdmlQbGFjZWhvbGRlciM2N2EwODcxZS0wOTFmLTQ0NGQtYWE5ZC04YmE3YmQ0YTZmY2MiLCJUZXh0IjoiQ2Fpcm5jcm9zcyIsIldBSVZlcnNpb24iOiI2LjEwLjAuMCJ9}</w:instrText>
          </w:r>
          <w:r>
            <w:fldChar w:fldCharType="separate"/>
          </w:r>
          <w:r>
            <w:t xml:space="preserve">Cairncross</w:t>
          </w:r>
          <w:r>
            <w:fldChar w:fldCharType="end"/>
          </w:r>
        </w:sdtContent>
      </w:sdt>
      <w:r>
        <w:t xml:space="preserve"> </w:t>
      </w:r>
      <w:sdt>
        <w:sdtPr>
          <w:alias w:val="To edit, see citavi.com/edit"/>
          <w15:appearance w15:val="boundingBox"/>
          <w:id w:val="-1106570287"/>
          <w:placeholder>
            <w:docPart w:val="DefaultPlaceholder_-1854013440"/>
          </w:placeholder>
          <w:tag w:val="CitaviPlaceholder#b254f37b-cad1-4095-af77-1c08e9e03290"/>
          <w:rPr/>
        </w:sdtPr>
        <w:sdtContent>
          <w:r>
            <w:fldChar w:fldCharType="begin"/>
          </w:r>
          <w:r>
            <w:instrText xml:space="preserve">ADDIN CitaviPlaceholder{eyIkaWQiOiIxIiwiJHR5cGUiOiJTd2lzc0FjYWRlbWljLkNpdGF2aS5DaXRhdGlvbnMuV29yZFBsYWNlaG9sZGVyLCBTd2lzc0FjYWRlbWljL</w:instrText>
          </w:r>
          <w:r>
            <w:instrText xml:space="preserve">kNpdGF2aSIsIkFzc29jaWF0ZVdpdGhQbGFjZWhvbGRlclRhZyI6IkNpdGF2aVBsYWNlaG9sZGVyIzY3YTA4NzFlLTA5MWYtNDQ0ZC1hYTlkLThiYTdiZDRhNmZjYyIsIkVudHJpZXMiOlt7IiRpZCI6IjIiLCIkdHlwZSI6IlN3aXNzQWNhZGVtaWMuQ2l0YXZpLkNpdGF0aW9ucy5Xb3JkUGxhY2Vob2xkZXJFbnRyeSwgU3dpc3NBY2FkZW1pY</w:instrText>
          </w:r>
          <w:r>
            <w:instrText xml:space="preserve">y5DaXRhdmkiLCJJZCI6IjcyOGY0ODU3LWEzOWQtNDgwYy05YTA0LWZmNTJiYTdkOTJiNyIsIlJhbmdlTGVuZ3RoIjo2LCJSZWZlcmVuY2VJZCI6IjRmODlhMjdiLTQzOTktNGI3OS1iYWI2LTY3NDIzOTRkZmE1MyIsIlJlZmVyZW5jZSI6eyIkaWQiOiIzIiwiJHR5cGUiOiJTd2lzc0FjYWRlbWljLkNpdGF2aS5SZWZlcmVuY2UsIFN3aXNzQ</w:instrText>
          </w:r>
          <w:r>
            <w:instrText xml:space="preserve">WNhZGVtaWMuQ2l0YXZpIiwiQWJzdHJhY3RDb21wbGV4aXR5IjowLCJBYnN0cmFjdFNvdXJjZVRleHRGb3JtYXQiOjAsIkF1dGhvcnMiOlt7IiRpZCI6IjQiLCIkdHlwZSI6IlN3aXNzQWNhZGVtaWMuQ2l0YXZpLlBlcnNvbiwgU3dpc3NBY2FkZW1pYy5DaXRhdmkiLCJGaXJzdE5hbWUiOiJGcmFuY2VzIiwiTGFzdE5hbWUiOiJDYWlybmNyb</w:instrText>
          </w:r>
          <w:r>
            <w:instrText xml:space="preserve">3NzIiwiUHJvdGVjdGVkIjpmYWxzZSwiU2V4IjoxLCJDcmVhdGVkQnkiOiJfTGVlbmEgTWFhw58iLCJDcmVhdGVkT24iOiIyMDIxLTA1LTAzVDExOjE1OjUxIiwiTW9kaWZpZWRCeSI6Il9MZWVuYSBNYWHDnyIsIklkIjoiOGU3MGJkZjEtY2M5OS00ZTUzLTlmZWMtYTZiNzZiNjcwZjJlIiwiTW9kaWZpZWRPbiI6IjIwMjEtMDUtMDNUMTE6M</w:instrText>
          </w:r>
          <w:r>
            <w:instrText xml:space="preserve">TU6NTEiLCJQcm9qZWN0Ijp7IiRpZCI6IjUiLCIkdHlwZSI6IlN3aXNzQWNhZGVtaWMuQ2l0YXZpLlByb2plY3QsIFN3aXNzQWNhZGVtaWMuQ2l0YXZpIn19XSwiQ2l0YXRpb25LZXlVcGRhdGVUeXBlIjowLCJDb2xsYWJvcmF0b3JzIjpbXSwiRWRpdG9ycyI6W10sIkV2YWx1YXRpb25Db21wbGV4aXR5IjowLCJFdmFsdWF0aW9uU291cmNlV</w:instrText>
          </w:r>
          <w:r>
            <w:instrText xml:space="preserve">GV4dEZvcm1hdCI6MCwiR3JvdXBzIjpbXSwiSGFzTGFiZWwxIjpmYWxzZSwiSGFzTGFiZWwyIjpmYWxzZSwiSXNibiI6IjA3NTI4MTI1MjEiLCJLZXl3b3JkcyI6W10sIkxhbmd1YWdlIjoiZW5nIiwiTGFuZ3VhZ2VDb2RlIjoiZW4iLCJMb2NhdGlvbnMiOltdLCJPcmdhbml6YXRpb25zIjpbXSwiT3RoZXJzSW52b2x2ZWQiOltdLCJQYWdlQ</w:instrText>
          </w:r>
          <w:r>
            <w:instrText xml:space="preserve">291bnQiOiIzMDIiLCJQbGFjZU9mUHVibGljYXRpb24iOiJMb25kb24iLCJQdWJsaXNoZXJzIjpbeyIkaWQiOiI2IiwiJHR5cGUiOiJTd2lzc0FjYWRlbWljLkNpdGF2aS5QdWJsaXNoZXIsIFN3aXNzQWNhZGVtaWMuQ2l0YXZpIiwiTmFtZSI6Ik9yaW9uIEJ1c2luZXNzIiwiUHJvdGVjdGVkIjpmYWxzZSwiQ3JlYXRlZEJ5IjoiX0xlZW5hI</w:instrText>
          </w:r>
          <w:r>
            <w:instrText xml:space="preserve">E1hYcOfIiwiQ3JlYXRlZE9uIjoiMjAyMS0wNS0wM1QxMToxNTo1MSIsIk1vZGlmaWVkQnkiOiJfTGVlbmEgTWFhw58iLCJJZCI6ImQ0MjM1NjJlLTI3N2UtNGU2ZS04MzAzLTFhOTI3MjM1NTc4MCIsIk1vZGlmaWVkT24iOiIyMDIxLTA1LTAzVDExOjE1OjUxIiwiUHJvamVjdCI6eyIkcmVmIjoiNSJ9fV0sIlF1b3RhdGlvbnMiOltdLCJSY</w:instrText>
          </w:r>
          <w:r>
            <w:instrText xml:space="preserve">XRpbmciOjAsIlJlZmVyZW5jZVR5cGUiOiJCb29rIiwiU2hvcnRUaXRsZSI6IkNhaXJuY3Jvc3MgMTk5NyDigJMgVGhlIGRlYXRoIG9mIGRpc3RhbmNlIiwiU2hvcnRUaXRsZVVwZGF0ZVR5cGUiOjAsIlNvdXJjZU9mQmlibGlvZ3JhcGhpY0luZm9ybWF0aW9uIjoiR0JWIEdlbWVpbnNhbWVyIEJpYmxpb3RoZWtzdmVyYnVuZCIsIlN0YXRpY</w:instrText>
          </w:r>
          <w:r>
            <w:instrText xml:space="preserve">0lkcyI6WyI4Mjc3MGI2MC03NmNjLTQyZTQtOWM0Yy1iMGMyOGUxOWNiOGMiXSwiU3VidGl0bGUiOiJIb3cgdGhlIGNvbW11bmljYXRpb25zIHJldm9sdXRpb24gd2lsbCBjaGFuZ2Ugb3VyIGxpdmVzIiwiVGFibGVPZkNvbnRlbnRzQ29tcGxleGl0eSI6MCwiVGFibGVPZkNvbnRlbnRzU291cmNlVGV4dEZvcm1hdCI6MCwiVGFza3MiOltdL</w:instrText>
          </w:r>
          <w:r>
            <w:instrText xml:space="preserve">CJUaXRsZSI6IlRoZSBkZWF0aCBvZiBkaXN0YW5jZSIsIlRyYW5zbGF0b3JzIjpbXSwiWWVhciI6IjE5OTciLCJZZWFyUmVzb2x2ZWQiOiIxOTk3IiwiQ3JlYXRlZEJ5IjoiX0xlZW5hIE1hYcOfIiwiQ3JlYXRlZE9uIjoiMjAyMS0wNS0wM1QxMToxNTo1MSIsIk1vZGlmaWVkQnkiOiJfTGVlbmEgTWFhw58iLCJJZCI6IjRmODlhMjdiLTQzO</w:instrText>
          </w:r>
          <w:r>
            <w:instrText xml:space="preserve">TktNGI3OS1iYWI2LTY3NDIzOTRkZmE1MyIsIk1vZGlmaWVkT24iOiIyMDIxLTA1LTAzVDExOjE1OjUxIiwiUHJvamVjdCI6eyIkcmVmIjoiNSJ9fSwiVXNlTnVtYmVyaW5nVHlwZU9mUGFyZW50RG9jdW1lbnQiOmZhbHNlLCJZZWFyT25seSI6dHJ1ZX1dLCJGb3JtYXR0ZWRUZXh0Ijp7IiRpZCI6IjciLCJDb3VudCI6MSwiVGV4dFVuaXRzI</w:instrText>
          </w:r>
          <w:r>
            <w:instrText xml:space="preserve">jpbeyIkaWQiOiI4IiwiRm9udFN0eWxlIjp7IiRpZCI6IjkiLCJOZXV0cmFsIjp0cnVlfSwiUmVhZGluZ09yZGVyIjoxLCJUZXh0IjoiKDE5OTcpIn1dfSwiVGFnIjoiQ2l0YXZpUGxhY2Vob2xkZXIjYjI1NGYzN2ItY2FkMS00MDk1LWFmNzctMWMwOGU5ZTAzMjkwIiwiVGV4dCI6IigxOTk3KSIsIldBSVZlcnNpb24iOiI2LjEwLjAuMCJ9}</w:instrText>
          </w:r>
          <w:r>
            <w:fldChar w:fldCharType="separate"/>
          </w:r>
          <w:r>
            <w:t xml:space="preserve">(1997)</w:t>
          </w:r>
          <w:r>
            <w:fldChar w:fldCharType="end"/>
          </w:r>
        </w:sdtContent>
      </w:sdt>
      <w:r>
        <w:t xml:space="preserve"> als ‚death of distance‘. </w:t>
      </w:r>
      <w:r>
        <w:t xml:space="preserve">Wenngleich Raum und Zeit </w:t>
      </w:r>
      <w:r>
        <w:t xml:space="preserve">bei</w:t>
      </w:r>
      <w:r>
        <w:t xml:space="preserve"> dieser Perspektive eine untergeordnete Rolle einnehmen, steigen die Kosten, die ein Individuum in eine Fernbeziehung investieren muss, um diese aufrechtzuerhalten </w:t>
      </w:r>
      <w:sdt>
        <w:sdtPr>
          <w:alias w:val="To edit, see citavi.com/edit"/>
          <w15:appearance w15:val="boundingBox"/>
          <w:id w:val="-2088529985"/>
          <w:placeholder>
            <w:docPart w:val="3E290D51BB5E49B9BE560B776C6D287A"/>
          </w:placeholder>
          <w:tag w:val="CitaviPlaceholder#1f22a4a4-d766-4187-a370-dcb18612fd74"/>
          <w:rPr/>
        </w:sdtPr>
        <w:sdtContent>
          <w:r>
            <w:fldChar w:fldCharType="begin"/>
          </w:r>
          <w:r>
            <w:instrText xml:space="preserve">ADDIN CitaviPlaceholder{eyIkaWQiOiIxIiwiJHR5cGUiOiJTd2lzc0FjYWRlbWljLkNpdGF2aS5DaXRhdGlvbnMuV29yZFBsYWNlaG9sZGVyLCBTd2lzc0FjYWRlbWljLkNpdGF2aSIsIkVudHJpZXMiOlt7IiRpZCI6IjIiLCIkd</w:instrText>
          </w:r>
          <w:r>
            <w:instrText xml:space="preserve">HlwZSI6IlN3aXNzQWNhZGVtaWMuQ2l0YXZpLkNpdGF0aW9ucy5Xb3JkUGxhY2Vob2xkZXJFbnRyeSwgU3dpc3NBY2FkZW1pYy5DaXRhdmkiLCJJZCI6IjBjMjE2ZDk4LWRiNTYtNDQxYi04YWNiLTc5ODdhNzhlZmY4OSIsIlJhbmdlTGVuZ3RoIjoxOCwiUmVmZXJlbmNlSWQiOiIwY2I0MjY5YS0xYTI0LTRjNzItOTFlNy1kNTJiMmVjY2YxZ</w:instrText>
          </w:r>
          <w:r>
            <w:instrText xml:space="preserve">DkiLCJQcmVmaXgiOiJ2Z2wuICIsIlJlZmVyZW5jZSI6eyIkaWQiOiIzIiwiJHR5cGUiOiJTd2lzc0FjYWRlbWljLkNpdGF2aS5SZWZlcmVuY2UsIFN3aXNzQWNhZGVtaWMuQ2l0YXZpIiwiQWJzdHJhY3RDb21wbGV4aXR5IjowLCJBYnN0cmFjdFNvdXJjZVRleHRGb3JtYXQiOjAsIkF1dGhvcnMiOlt7IiRpZCI6IjQiLCIkdHlwZSI6IlN3a</w:instrText>
          </w:r>
          <w:r>
            <w:instrText xml:space="preserve">XNzQWNhZGVtaWMuQ2l0YXZpLlBlcnNvbiwgU3dpc3NBY2FkZW1pYy5DaXRhdmkiLCJGaXJzdE5hbWUiOiJNaWNoYWVsIiwiTGFzdE5hbWUiOiJTYW1lcnMiLCJQcm90ZWN0ZWQiOmZhbHNlLCJTZXgiOjIsIkNyZWF0ZWRCeSI6Il9MZWVuYSBNYWHDnyIsIkNyZWF0ZWRPbiI6IjIwMjEtMDUtMDNUMTI6MTY6NTAiLCJNb2RpZmllZEJ5IjoiX</w:instrText>
          </w:r>
          <w:r>
            <w:instrText xml:space="preserve">0xlZW5hIE1hYcOfIiwiSWQiOiJkZTZmZmUxOS1jMjk1LTQyNzItODIzMS04ZmI3NjIzNzBlMWEiLCJNb2RpZmllZE9uIjoiMjAyMS0wNS0wM1QxMjoxNjo1MCIsIlByb2plY3QiOnsiJGlkIjoiNSIsIiR0eXBlIjoiU3dpc3NBY2FkZW1pYy5DaXRhdmkuUHJvamVjdCwgU3dpc3NBY2FkZW1pYy5DaXRhdmkifX1dLCJDaXRhdGlvbktleVVwZ</w:instrText>
          </w:r>
          <w:r>
            <w:instrText xml:space="preserve">GF0ZVR5cGUiOjAsIkNvbGxhYm9yYXRvcnMiOltdLCJFZGl0b3JzIjpbXSwiRXZhbHVhdGlvbkNvbXBsZXhpdHkiOjAsIkV2YWx1YXRpb25Tb3VyY2VUZXh0Rm9ybWF0IjowLCJHcm91cHMiOltdLCJIYXNMYWJlbDEiOmZhbHNlLCJIYXNMYWJlbDIiOmZhbHNlLCJJc2JuIjoiOTc4MDQxNTc3NjY1MyIsIktleXdvcmRzIjpbXSwiTGFuZ3VhZ</w:instrText>
          </w:r>
          <w:r>
            <w:instrText xml:space="preserve">2UiOiJlbmciLCJMYW5ndWFnZUNvZGUiOiJlbiIsIkxvY2F0aW9ucyI6W3siJGlkIjoiNiIsIiR0eXBlIjoiU3dpc3NBY2FkZW1pYy5DaXRhdmkuTG9jYXRpb24sIFN3aXNzQWNhZGVtaWMuQ2l0YXZpIiwiQWRkcmVzcyI6eyIkaWQiOiI3IiwiJHR5cGUiOiJTd2lzc0FjYWRlbWljLkNpdGF2aS5MaW5rZWRSZXNvdXJjZSwgU3dpc3NBY2FkZ</w:instrText>
          </w:r>
          <w:r>
            <w:instrText xml:space="preserve">W1pYy5DaXRhdmkiLCJMaW5rZWRSZXNvdXJjZVR5cGUiOjUsIk9yaWdpbmFsU3RyaW5nIjoiaHR0cDovL3NpdGUuZWJyYXJ5LmNvbS9saWIvYWxsdGl0bGVzL2RvY0RldGFpbC5hY3Rpb24/ZG9jSUQ9MTAzNjE3MTgiLCJVcmlTdHJpbmciOiJodHRwOi8vc2l0ZS5lYnJhcnkuY29tL2xpYi9hbGx0aXRsZXMvZG9jRGV0YWlsLmFjdGlvbj9kb</w:instrText>
          </w:r>
          <w:r>
            <w:instrText xml:space="preserve">2NJRD0xMDM2MTcxOCIsIkxpbmtlZFJlc291cmNlU3RhdHVzIjo4LCJQcm9wZXJ0aWVzIjp7IiRpZCI6IjgiLCIkdHlwZSI6IlN3aXNzQWNhZGVtaWMuQ2l0YXZpLkxpbmtlZFJlc291cmNlUHJvcGVydGllcywgU3dpc3NBY2FkZW1pYy5DaXRhdmkifSwiU3luY0ZvbGRlclR5cGUiOjAsIklzTG9jYWxDbG91ZFByb2plY3RGaWxlTGluayI6Z</w:instrText>
          </w:r>
          <w:r>
            <w:instrText xml:space="preserve">mFsc2UsIklzQ2xvdWRSZXN0b3JlIjpmYWxzZSwiSXNDbG91ZENvcHkiOmZhbHNlLCJBdHRhY2htZW50Rm9sZGVyV2FzSW5GYWxsYmFja01vZGUiOmZhbHNlfSwiQW5ub3RhdGlvbnMiOltdLCJMb2NhdGlvblR5cGUiOjAsIk1pcnJvcnNSZWZlcmVuY2VQcm9wZXJ0eUlkIjoxNTEsIkNyZWF0ZWRCeSI6Il9MZWVuYSBNYWHDnyIsIkNyZWF0Z</w:instrText>
          </w:r>
          <w:r>
            <w:instrText xml:space="preserve">WRPbiI6IjIwMjEtMDUtMDNUMTI6MTY6NTAiLCJNb2RpZmllZEJ5IjoiX0xlZW5hIE1hYcOfIiwiSWQiOiI4MGJkMDgwZi00NWM5LTRkM2UtYjM5OS0xNzE1MzJkYjExN2MiLCJNb2RpZmllZE9uIjoiMjAyMS0wNS0wM1QxMjoxNjo1MCIsIlByb2plY3QiOnsiJHJlZiI6IjUifX0seyIkaWQiOiI5IiwiJHR5cGUiOiJTd2lzc0FjYWRlbWljL</w:instrText>
          </w:r>
          <w:r>
            <w:instrText xml:space="preserve">kNpdGF2aS5Mb2NhdGlvbiwgU3dpc3NBY2FkZW1pYy5DaXRhdmkiLCJBZGRyZXNzIjp7IiRpZCI6IjEwIiwiJHR5cGUiOiJTd2lzc0FjYWRlbWljLkNpdGF2aS5MaW5rZWRSZXNvdXJjZSwgU3dpc3NBY2FkZW1pYy5DaXRhdmkiLCJMaW5rZWRSZXNvdXJjZVR5cGUiOjUsIk9yaWdpbmFsU3RyaW5nIjoiaHR0cHM6Ly9leHRlcm5hbC5kYW5kZ</w:instrText>
          </w:r>
          <w:r>
            <w:instrText xml:space="preserve">Wxvbi5jb20vZG93bmxvYWQvYXR0YWNobWVudHMvZGFuZGVsb24vaWRzL0NIMDAxN0E3QjFBOThCM0RCQzg2MEMxMjU3NkExMDAzQTQ2NkIucGRmIiwiVXJpU3RyaW5nIjoiaHR0cHM6Ly9leHRlcm5hbC5kYW5kZWxvbi5jb20vZG93bmxvYWQvYXR0YWNobWVudHMvZGFuZGVsb24vaWRzL0NIMDAxN0E3QjFBOThCM0RCQzg2MEMxMjU3NkExM</w:instrText>
          </w:r>
          <w:r>
            <w:instrText xml:space="preserve">DAzQTQ2NkIucGRmIiwiTGlua2VkUmVzb3VyY2VTdGF0dXMiOjgsIlByb3BlcnRpZXMiOnsiJGlkIjoiMTEiLCIkdHlwZSI6IlN3aXNzQWNhZGVtaWMuQ2l0YXZpLkxpbmtlZFJlc291cmNlUHJvcGVydGllcywgU3dpc3NBY2FkZW1pYy5DaXRhdmkifSwiU3luY0ZvbGRlclR5cGUiOjAsIklzTG9jYWxDbG91ZFByb2plY3RGaWxlTGluayI6Z</w:instrText>
          </w:r>
          <w:r>
            <w:instrText xml:space="preserve">mFsc2UsIklzQ2xvdWRSZXN0b3JlIjpmYWxzZSwiSXNDbG91ZENvcHkiOmZhbHNlLCJBdHRhY2htZW50Rm9sZGVyV2FzSW5GYWxsYmFja01vZGUiOmZhbHNlfSwiQW5ub3RhdGlvbnMiOltdLCJMb2NhdGlvblR5cGUiOjAsIk1pcnJvcnNSZWZlcmVuY2VQcm9wZXJ0eUlkIjoxMSwiTm90ZXMiOiJJbmhhbHRzdmVyemVpY2huaXMiLCJDcmVhd</w:instrText>
          </w:r>
          <w:r>
            <w:instrText xml:space="preserve">GVkQnkiOiJfTGVlbmEgTWFhw58iLCJDcmVhdGVkT24iOiIyMDIxLTA1LTAzVDEyOjE2OjUwIiwiTW9kaWZpZWRCeSI6Il9MZWVuYSBNYWHDnyIsIklkIjoiYTEwNjZlNzQtMDlkMy00ZjNiLWEyODUtNWNiMDE3NTU2Y2Y5IiwiTW9kaWZpZWRPbiI6IjIwMjEtMDUtMDNUMTI6MTY6NTAiLCJQcm9qZWN0Ijp7IiRyZWYiOiI1In19LHsiJGlkI</w:instrText>
          </w:r>
          <w:r>
            <w:instrText xml:space="preserve">joiMTIiLCIkdHlwZSI6IlN3aXNzQWNhZGVtaWMuQ2l0YXZpLkxvY2F0aW9uLCBTd2lzc0FjYWRlbWljLkNpdGF2aSIsIkFkZHJlc3MiOnsiJGlkIjoiMTMiLCIkdHlwZSI6IlN3aXNzQWNhZGVtaWMuQ2l0YXZpLkxpbmtlZFJlc291cmNlLCBTd2lzc0FjYWRlbWljLkNpdGF2aSIsIkxpbmtlZFJlc291cmNlVHlwZSI6NSwiT3JpZ2luYWxTd</w:instrText>
          </w:r>
          <w:r>
            <w:instrText xml:space="preserve">HJpbmciOiJodHRwOi8vZ2J2LmVibGliLmNvbS9wYXRyb24vRnVsbFJlY29yZC5hc3B4P3A9NDY1NTU5IiwiVXJpU3RyaW5nIjoiaHR0cDovL2didi5lYmxpYi5jb20vcGF0cm9uL0Z1bGxSZWNvcmQuYXNweD9wPTQ2NTU1OSIsIkxpbmtlZFJlc291cmNlU3RhdHVzIjo4LCJQcm9wZXJ0aWVzIjp7IiRpZCI6IjE0IiwiJHR5cGUiOiJTd2lzc</w:instrText>
          </w:r>
          <w:r>
            <w:instrText xml:space="preserve">0FjYWRlbWljLkNpdGF2aS5MaW5rZWRSZXNvdXJjZVByb3BlcnRpZXMsIFN3aXNzQWNhZGVtaWMuQ2l0YXZpIn0sIlN5bmNGb2xkZXJUeXBlIjowLCJJc0xvY2FsQ2xvdWRQcm9qZWN0RmlsZUxpbmsiOmZhbHNlLCJJc0Nsb3VkUmVzdG9yZSI6ZmFsc2UsIklzQ2xvdWRDb3B5IjpmYWxzZSwiQXR0YWNobWVudEZvbGRlcldhc0luRmFsbGJhY</w:instrText>
          </w:r>
          <w:r>
            <w:instrText xml:space="preserve">2tNb2RlIjpmYWxzZX0sIkFubm90YXRpb25zIjpbXSwiTG9jYXRpb25UeXBlIjowLCJNaXJyb3JzUmVmZXJlbmNlUHJvcGVydHlJZCI6MTEsIkNyZWF0ZWRCeSI6Il9MZWVuYSBNYWHDnyIsIkNyZWF0ZWRPbiI6IjIwMjEtMDUtMDNUMTI6MTY6NTAiLCJNb2RpZmllZEJ5IjoiX0xlZW5hIE1hYcOfIiwiSWQiOiI4MDMxYjg2MC04MzU5LTQxY</w:instrText>
          </w:r>
          <w:r>
            <w:instrText xml:space="preserve">WEtYjA2Yy02NGFiNjdmMzllNWIiLCJNb2RpZmllZE9uIjoiMjAyMS0wNS0wM1QxMjoxNjo1MCIsIlByb2plY3QiOnsiJHJlZiI6IjUifX0seyIkaWQiOiIxNSIsIiR0eXBlIjoiU3dpc3NBY2FkZW1pYy5DaXRhdmkuTG9jYXRpb24sIFN3aXNzQWNhZGVtaWMuQ2l0YXZpIiwiQWRkcmVzcyI6eyIkaWQiOiIxNiIsIiR0eXBlIjoiU3dpc3NBY</w:instrText>
          </w:r>
          <w:r>
            <w:instrText xml:space="preserve">2FkZW1pYy5DaXRhdmkuTGlua2VkUmVzb3VyY2UsIFN3aXNzQWNhZGVtaWMuQ2l0YXZpIiwiTGlua2VkUmVzb3VyY2VUeXBlIjo1LCJPcmlnaW5hbFN0cmluZyI6Imh0dHBzOi8vZWJvb2tjZW50cmFsLnByb3F1ZXN0LmNvbS9saWIvZ2J2L2RldGFpbC5hY3Rpb24/ZG9jSUQ9NDY1NTU5IiwiVXJpU3RyaW5nIjoiaHR0cHM6Ly9lYm9va2Nlb</w:instrText>
          </w:r>
          <w:r>
            <w:instrText xml:space="preserve">nRyYWwucHJvcXVlc3QuY29tL2xpYi9nYnYvZGV0YWlsLmFjdGlvbj9kb2NJRD00NjU1NTkiLCJMaW5rZWRSZXNvdXJjZVN0YXR1cyI6OCwiUHJvcGVydGllcyI6eyIkaWQiOiIxNyIsIiR0eXBlIjoiU3dpc3NBY2FkZW1pYy5DaXRhdmkuTGlua2VkUmVzb3VyY2VQcm9wZXJ0aWVzLCBTd2lzc0FjYWRlbWljLkNpdGF2aSJ9LCJTeW5jRm9sZ</w:instrText>
          </w:r>
          <w:r>
            <w:instrText xml:space="preserve">GVyVHlwZSI6MCwiSXNMb2NhbENsb3VkUHJvamVjdEZpbGVMaW5rIjpmYWxzZSwiSXNDbG91ZFJlc3RvcmUiOmZhbHNlLCJJc0Nsb3VkQ29weSI6ZmFsc2UsIkF0dGFjaG1lbnRGb2xkZXJXYXNJbkZhbGxiYWNrTW9kZSI6ZmFsc2V9LCJBbm5vdGF0aW9ucyI6W10sIkxvY2F0aW9uVHlwZSI6MCwiTWlycm9yc1JlZmVyZW5jZVByb3BlcnR5S</w:instrText>
          </w:r>
          <w:r>
            <w:instrText xml:space="preserve">WQiOjExLCJDcmVhdGVkQnkiOiJfTGVlbmEgTWFhw58iLCJDcmVhdGVkT24iOiIyMDIxLTA1LTAzVDEyOjE2OjUwIiwiTW9kaWZpZWRCeSI6Il9MZWVuYSBNYWHDnyIsIklkIjoiZTRkYzYxMGQtNGQ2Ny00NDQxLWI1YzEtODQwOGRlYmNjODExIiwiTW9kaWZpZWRPbiI6IjIwMjEtMDUtMDNUMTI6MTY6NTAiLCJQcm9qZWN0Ijp7IiRyZWYiO</w:instrText>
          </w:r>
          <w:r>
            <w:instrText xml:space="preserve">iI1In19LHsiJGlkIjoiMTgiLCIkdHlwZSI6IlN3aXNzQWNhZGVtaWMuQ2l0YXZpLkxvY2F0aW9uLCBTd2lzc0FjYWRlbWljLkNpdGF2aSIsIkFkZHJlc3MiOnsiJGlkIjoiMTkiLCIkdHlwZSI6IlN3aXNzQWNhZGVtaWMuQ2l0YXZpLkxpbmtlZFJlc291cmNlLCBTd2lzc0FjYWRlbWljLkNpdGF2aSIsIkxpbmtlZFJlc291cmNlVHlwZSI6N</w:instrText>
          </w:r>
          <w:r>
            <w:instrText xml:space="preserve">SwiT3JpZ2luYWxTdHJpbmciOiJodHRwOi8vZXh0ZXJuYWwuZGFuZGVsb24uY29tL2Rvd25sb2FkL2F0dGFjaG1lbnRzL2RhbmRlbG9uL2lkcy9DSDAwMTdBN0IxQTk4QjNEQkM4NjBDMTI1NzZBMTAwM0E0NjZCLnBkZiIsIlVyaVN0cmluZyI6Imh0dHA6Ly9leHRlcm5hbC5kYW5kZWxvbi5jb20vZG93bmxvYWQvYXR0YWNobWVudHMvZGFuZ</w:instrText>
          </w:r>
          <w:r>
            <w:instrText xml:space="preserve">GVsb24vaWRzL0NIMDAxN0E3QjFBOThCM0RCQzg2MEMxMjU3NkExMDAzQTQ2NkIucGRmIiwiTGlua2VkUmVzb3VyY2VTdGF0dXMiOjgsIlByb3BlcnRpZXMiOnsiJGlkIjoiMjAiLCIkdHlwZSI6IlN3aXNzQWNhZGVtaWMuQ2l0YXZpLkxpbmtlZFJlc291cmNlUHJvcGVydGllcywgU3dpc3NBY2FkZW1pYy5DaXRhdmkifSwiU3luY0ZvbGRlc</w:instrText>
          </w:r>
          <w:r>
            <w:instrText xml:space="preserve">lR5cGUiOjAsIklzTG9jYWxDbG91ZFByb2plY3RGaWxlTGluayI6ZmFsc2UsIklzQ2xvdWRSZXN0b3JlIjpmYWxzZSwiSXNDbG91ZENvcHkiOmZhbHNlLCJBdHRhY2htZW50Rm9sZGVyV2FzSW5GYWxsYmFja01vZGUiOmZhbHNlfSwiQW5ub3RhdGlvbnMiOltdLCJMb2NhdGlvblR5cGUiOjAsIk1pcnJvcnNSZWZlcmVuY2VQcm9wZXJ0eUlkI</w:instrText>
          </w:r>
          <w:r>
            <w:instrText xml:space="preserve">joxMSwiTm90ZXMiOiJJbmhhbHRzdmVyemVpY2huaXMiLCJDcmVhdGVkQnkiOiJfTGVlbmEgTWFhw58iLCJDcmVhdGVkT24iOiIyMDIxLTA1LTAzVDEyOjE2OjUwIiwiTW9kaWZpZWRCeSI6Il9MZWVuYSBNYWHDnyIsIklkIjoiMGYwNTQzOWEtNTU0YS00NTU0LWI3YjQtYzUxMjI2YzRmZWFjIiwiTW9kaWZpZWRPbiI6IjIwMjEtMDUtMDNUM</w:instrText>
          </w:r>
          <w:r>
            <w:instrText xml:space="preserve">TI6MTY6NTAiLCJQcm9qZWN0Ijp7IiRyZWYiOiI1In19LHsiJGlkIjoiMjEiLCIkdHlwZSI6IlN3aXNzQWNhZGVtaWMuQ2l0YXZpLkxvY2F0aW9uLCBTd2lzc0FjYWRlbWljLkNpdGF2aSIsIkFkZHJlc3MiOnsiJGlkIjoiMjIiLCIkdHlwZSI6IlN3aXNzQWNhZGVtaWMuQ2l0YXZpLkxpbmtlZFJlc291cmNlLCBTd2lzc0FjYWRlbWljLkNpd</w:instrText>
          </w:r>
          <w:r>
            <w:instrText xml:space="preserve">GF2aSIsIkxpbmtlZFJlc291cmNlVHlwZSI6NSwiT3JpZ2luYWxTdHJpbmciOiJodHRwOi8vc2VhcmNoLmVic2NvaG9zdC5jb20vbG9naW4uYXNweD9kaXJlY3Q9dHJ1ZSZzY29wZT1zaXRlJmRiPW5sZWJrJmRiPW5sYWJrJkFOPTMwMTI0NiIsIlVyaVN0cmluZyI6Imh0dHA6Ly9zZWFyY2guZWJzY29ob3N0LmNvbS9sb2dpbi5hc3B4P2Rpc</w:instrText>
          </w:r>
          <w:r>
            <w:instrText xml:space="preserve">mVjdD10cnVlJnNjb3BlPXNpdGUmZGI9bmxlYmsmZGI9bmxhYmsmQU49MzAxMjQ2IiwiTGlua2VkUmVzb3VyY2VTdGF0dXMiOjgsIlByb3BlcnRpZXMiOnsiJGlkIjoiMjMiLCIkdHlwZSI6IlN3aXNzQWNhZGVtaWMuQ2l0YXZpLkxpbmtlZFJlc291cmNlUHJvcGVydGllcywgU3dpc3NBY2FkZW1pYy5DaXRhdmkifSwiU3luY0ZvbGRlclR5c</w:instrText>
          </w:r>
          <w:r>
            <w:instrText xml:space="preserve">GUiOjAsIklzTG9jYWxDbG91ZFByb2plY3RGaWxlTGluayI6ZmFsc2UsIklzQ2xvdWRSZXN0b3JlIjpmYWxzZSwiSXNDbG91ZENvcHkiOmZhbHNlLCJBdHRhY2htZW50Rm9sZGVyV2FzSW5GYWxsYmFja01vZGUiOmZhbHNlfSwiQW5ub3RhdGlvbnMiOltdLCJMb2NhdGlvblR5cGUiOjAsIk1pcnJvcnNSZWZlcmVuY2VQcm9wZXJ0eUlkIjoxM</w:instrText>
          </w:r>
          <w:r>
            <w:instrText xml:space="preserve">SwiQ3JlYXRlZEJ5IjoiX0xlZW5hIE1hYcOfIiwiQ3JlYXRlZE9uIjoiMjAyMS0wNS0wM1QxMjoxNjo1MCIsIk1vZGlmaWVkQnkiOiJfTGVlbmEgTWFhw58iLCJJZCI6ImQ1NTZiZTcxLTI0NTMtNDZiNS1iNmEwLWViODA0ZmRmYzA2YyIsIk1vZGlmaWVkT24iOiIyMDIxLTA1LTAzVDEyOjE2OjUwIiwiUHJvamVjdCI6eyIkcmVmIjoiNSJ9f</w:instrText>
          </w:r>
          <w:r>
            <w:instrText xml:space="preserve">V0sIk9ubGluZUFkZHJlc3MiOiJodHRwOi8vc2l0ZS5lYnJhcnkuY29tL2xpYi9hbGx0aXRsZXMvZG9jRGV0YWlsLmFjdGlvbj9kb2NJRD0xMDM2MTcxOCIsIk9yZ2FuaXphdGlvbnMiOlt7IiRpZCI6IjI0IiwiJHR5cGUiOiJTd2lzc0FjYWRlbWljLkNpdGF2aS5QZXJzb24sIFN3aXNzQWNhZGVtaWMuQ2l0YXZpIiwiTGFzdE5hbWUiOiJlY</w:instrText>
          </w:r>
          <w:r>
            <w:instrText xml:space="preserve">nJhcnksIEluYyIsIlByb3RlY3RlZCI6ZmFsc2UsIlNleCI6MCwiQ3JlYXRlZEJ5IjoiX0xlZW5hIE1hYcOfIiwiQ3JlYXRlZE9uIjoiMjAyMS0wNS0wM1QxMjoxNjo1MCIsIk1vZGlmaWVkQnkiOiJfTGVlbmEgTWFhw58iLCJJZCI6IjdiMDgzZWY3LTY4MzMtNGFkOC1hMjc5LWNmODI5ZWNhNjU3YiIsIk1vZGlmaWVkT24iOiIyMDIxLTA1L</w:instrText>
          </w:r>
          <w:r>
            <w:instrText xml:space="preserve">TAzVDEyOjE2OjUwIiwiUHJvamVjdCI6eyIkcmVmIjoiNSJ9fV0sIk90aGVyc0ludm9sdmVkIjpbXSwiUGFnZUNvdW50IjoiMzc0IiwiUGxhY2VPZlB1YmxpY2F0aW9uIjoiTG9uZG9uOyBOZXcgWW9yayIsIlB1Ymxpc2hlcnMiOlt7IiRpZCI6IjI1IiwiJHR5cGUiOiJTd2lzc0FjYWRlbWljLkNpdGF2aS5QdWJsaXNoZXIsIFN3aXNzQWNhZ</w:instrText>
          </w:r>
          <w:r>
            <w:instrText xml:space="preserve">GVtaWMuQ2l0YXZpIiwiTmFtZSI6IlJvdXRsZWRnZSIsIlByb3RlY3RlZCI6ZmFsc2UsIkNyZWF0ZWRCeSI6Il9MZWVuYSBNYWHDnyIsIkNyZWF0ZWRPbiI6IjIwMjEtMDUtMDNUMTI6MTY6NTAiLCJNb2RpZmllZEJ5IjoiX0xlZW5hIE1hYcOfIiwiSWQiOiI3YzQ5NGVjMC1kMWY1LTQxZTYtOWM3Ni1kODM3NTA2ZWExMWIiLCJNb2RpZmllZ</w:instrText>
          </w:r>
          <w:r>
            <w:instrText xml:space="preserve">E9uIjoiMjAyMS0wNS0wM1QxMjoxNjo1MCIsIlByb2plY3QiOnsiJHJlZiI6IjUifX1dLCJRdW90YXRpb25zIjpbXSwiUmF0aW5nIjowLCJSZWZlcmVuY2VUeXBlIjoiQm9vayIsIlNlcmllc1RpdGxlIjp7IiRpZCI6IjI2IiwiJHR5cGUiOiJTd2lzc0FjYWRlbWljLkNpdGF2aS5TZXJpZXNUaXRsZSwgU3dpc3NBY2FkZW1pYy5DaXRhdmkiL</w:instrText>
          </w:r>
          <w:r>
            <w:instrText xml:space="preserve">CJFZGl0b3JzIjpbXSwiTmFtZSI6IktleSBpZGVhcyBpbiBnZW9ncmFwaHkiLCJQcm90ZWN0ZWQiOmZhbHNlLCJDcmVhdGVkQnkiOiJfTGVlbmEgTWFhw58iLCJDcmVhdGVkT24iOiIyMDIxLTA1LTAzVDEyOjE2OjUwIiwiTW9kaWZpZWRCeSI6Il9MZWVuYSBNYWHDnyIsIklkIjoiMzcyZWFmMWQtNjg1Mi00N2NmLWFjZDItYTU1MDQ2NzVkM</w:instrText>
          </w:r>
          <w:r>
            <w:instrText xml:space="preserve">jk0IiwiTW9kaWZpZWRPbiI6IjIwMjEtMDUtMDNUMTI6MTY6NTAiLCJQcm9qZWN0Ijp7IiRyZWYiOiI1In19LCJTaG9ydFRpdGxlIjoiU2FtZXJzIDIwMTAg4oCTIE1pZ3JhdGlvbiIsIlNob3J0VGl0bGVVcGRhdGVUeXBlIjowLCJTb3VyY2VPZkJpYmxpb2dyYXBoaWNJbmZvcm1hdGlvbiI6IkdCViBHZW1laW5zYW1lciBCaWJsaW90aGVrc</w:instrText>
          </w:r>
          <w:r>
            <w:instrText xml:space="preserve">3ZlcmJ1bmQiLCJTdGF0aWNJZHMiOlsiNTMxYzBjZGUtMTA2Zi00ZWM1LThmZTQtOTZiNGVkM2RhNzdjIl0sIlRhYmxlT2ZDb250ZW50c0NvbXBsZXhpdHkiOjAsIlRhYmxlT2ZDb250ZW50c1NvdXJjZVRleHRGb3JtYXQiOjAsIlRhc2tzIjpbXSwiVGl0bGUiOiJNaWdyYXRpb24iLCJUcmFuc2xhdG9ycyI6W10sIlllYXIiOiIyMDEwIiwiW</w:instrText>
          </w:r>
          <w:r>
            <w:instrText xml:space="preserve">WVhclJlc29sdmVkIjoiMjAxMCIsIkNyZWF0ZWRCeSI6Il9MZWVuYSBNYWHDnyIsIkNyZWF0ZWRPbiI6IjIwMjEtMDUtMDNUMTI6MTY6NTAiLCJNb2RpZmllZEJ5IjoiX0xlZW5hIE1hYcOfIiwiSWQiOiIwY2I0MjY5YS0xYTI0LTRjNzItOTFlNy1kNTJiMmVjY2YxZDkiLCJNb2RpZmllZE9uIjoiMjAyMS0wNS0wM1QxMjoxNjo1MCIsIlByb</w:instrText>
          </w:r>
          <w:r>
            <w:instrText xml:space="preserve">2plY3QiOnsiJHJlZiI6IjUifX0sIlVzZU51bWJlcmluZ1R5cGVPZlBhcmVudERvY3VtZW50IjpmYWxzZSwiVXNlU3RhbmRhcmRQcmVmaXgiOmZhbHNlLCJVc2VTdGFuZGFyZFN1ZmZpeCI6ZmFsc2V9XSwiRm9ybWF0dGVkVGV4dCI6eyIkaWQiOiIyNyIsIkNvdW50IjoxLCJUZXh0VW5pdHMiOlt7IiRpZCI6IjI4IiwiRm9udFN0eWxlIjp7I</w:instrText>
          </w:r>
          <w:r>
            <w:instrText xml:space="preserve">iRpZCI6IjI5IiwiTmV1dHJhbCI6dHJ1ZX0sIlJlYWRpbmdPcmRlciI6MSwiVGV4dCI6Iih2Z2wuIFNhbWVycyAyMDEwKSJ9XX0sIlRhZyI6IkNpdGF2aVBsYWNlaG9sZGVyIzFmMjJhNGE0LWQ3NjYtNDE4Ny1hMzcwLWRjYjE4NjEyZmQ3NCIsIlRleHQiOiIodmdsLiBTYW1lcnMgMjAxMCkiLCJXQUlWZXJzaW9uIjoiNi4xMC4wLjAifQ==}</w:instrText>
          </w:r>
          <w:r>
            <w:fldChar w:fldCharType="separate"/>
          </w:r>
          <w:r>
            <w:t xml:space="preserve">(vgl. Samers 2010)</w:t>
          </w:r>
          <w:r>
            <w:fldChar w:fldCharType="end"/>
          </w:r>
        </w:sdtContent>
      </w:sdt>
      <w:r>
        <w:t xml:space="preserve">. Aus der Perspektive der Kosten-Nutzen-Maximierung </w:t>
      </w:r>
      <w:r>
        <w:t xml:space="preserve">bedeutet </w:t>
      </w:r>
      <w:r>
        <w:t xml:space="preserve">dies, dass Individuen einen Partner </w:t>
      </w:r>
      <w:r>
        <w:t xml:space="preserve">aus</w:t>
      </w:r>
      <w:r>
        <w:t xml:space="preserve"> der Nähe bevorzugen, da die Investitionen </w:t>
      </w:r>
      <w:r>
        <w:t xml:space="preserve">zur Aufrechterhaltung</w:t>
      </w:r>
      <w:r>
        <w:t xml:space="preserve"> </w:t>
      </w:r>
      <w:r>
        <w:t xml:space="preserve">der</w:t>
      </w:r>
      <w:r>
        <w:t xml:space="preserve"> Partnerschaft </w:t>
      </w:r>
      <w:r>
        <w:t xml:space="preserve">geringer ausfallen </w:t>
      </w:r>
      <w:sdt>
        <w:sdtPr>
          <w:alias w:val="To edit, see citavi.com/edit"/>
          <w15:appearance w15:val="boundingBox"/>
          <w:id w:val="-1559172228"/>
          <w:placeholder>
            <w:docPart w:val="DD0012D538F347A8AFA6EEDCB216244F"/>
          </w:placeholder>
          <w:tag w:val="CitaviPlaceholder#a4bec17b-46f4-4845-9981-60b7cda43bf6"/>
          <w:rPr/>
        </w:sdtPr>
        <w:sdtContent>
          <w:r>
            <w:fldChar w:fldCharType="begin"/>
          </w:r>
          <w:r>
            <w:instrText xml:space="preserve">ADDIN CitaviPlaceholder{eyIkaWQiOiIxIiwiJHR5cGUiOiJTd2lzc0FjYWRlbWljLkNpdGF2aS5DaXRhdGlvbnMuV29yZFBsYWNlaG9sZGVyLCBTd2lzc0FjYWRlbWljLkNpdGF2aSIsIkVudHJpZ</w:instrText>
          </w:r>
          <w:r>
            <w:instrText xml:space="preserve">XMiOlt7IiRpZCI6IjIiLCIkdHlwZSI6IlN3aXNzQWNhZGVtaWMuQ2l0YXZpLkNpdGF0aW9ucy5Xb3JkUGxhY2Vob2xkZXJFbnRyeSwgU3dpc3NBY2FkZW1pYy5DaXRhdmkiLCJJZCI6IjE3Y2UxN2NkLWJkNTItNDEzNS05YjdmLTZiZTI2OTdlYjVlZSIsIlJhbmdlTGVuZ3RoIjozMSwiUmVmZXJlbmNlSWQiOiI3M2M3M2RiZS0wZGE0LTRhO</w:instrText>
          </w:r>
          <w:r>
            <w:instrText xml:space="preserve">TQtYTg5YS01Y2I4ZjhiNmZjNjUiLCJQcmVmaXgiOiJ2Z2wuICIsIlJlZmVyZW5jZSI6eyIkaWQiOiIzIiwiJHR5cGUiOiJTd2lzc0FjYWRlbWljLkNpdGF2aS5SZWZlcmVuY2UsIFN3aXNzQWNhZGVtaWMuQ2l0YXZpIiwiQWJzdHJhY3RDb21wbGV4aXR5IjowLCJBYnN0cmFjdFNvdXJjZVRleHRGb3JtYXQiOjAsIkF1dGhvcnMiOlt7IiRpZ</w:instrText>
          </w:r>
          <w:r>
            <w:instrText xml:space="preserve">CI6IjQiLCIkdHlwZSI6IlN3aXNzQWNhZGVtaWMuQ2l0YXZpLlBlcnNvbiwgU3dpc3NBY2FkZW1pYy5DaXRhdmkiLCJGaXJzdE5hbWUiOiJXaWxsaWFtIiwiTGFzdE5hbWUiOiJDYXR0b24iLCJNaWRkbGVOYW1lIjoiUi4iLCJQcm90ZWN0ZWQiOmZhbHNlLCJTZXgiOjIsIkNyZWF0ZWRCeSI6Il9MZWVuYSBNYWHDnyIsIkNyZWF0ZWRPbiI6I</w:instrText>
          </w:r>
          <w:r>
            <w:instrText xml:space="preserve">jIwMjEtMTAtMTJUMTQ6MDQ6NDgiLCJNb2RpZmllZEJ5IjoiX0xlZW5hIE1hYcOfIiwiSWQiOiIyZjQ4OGZlNS03YzAyLTRkMTgtOWU3ZC0yMzk2MTFiYmE4ZGUiLCJNb2RpZmllZE9uIjoiMjAyMS0xMC0xMlQxNDowNDo0OCIsIlByb2plY3QiOnsiJGlkIjoiNSIsIiR0eXBlIjoiU3dpc3NBY2FkZW1pYy5DaXRhdmkuUHJvamVjdCwgU3dpc</w:instrText>
          </w:r>
          <w:r>
            <w:instrText xml:space="preserve">3NBY2FkZW1pYy5DaXRhdmkifX0seyIkaWQiOiI2IiwiJHR5cGUiOiJTd2lzc0FjYWRlbWljLkNpdGF2aS5QZXJzb24sIFN3aXNzQWNhZGVtaWMuQ2l0YXZpIiwiRmlyc3ROYW1lIjoiV2lsbGlhbSIsIkxhc3ROYW1lIjoiU21pcmNpY2giLCJNaWRkbGVOYW1lIjoiUi4iLCJQcm90ZWN0ZWQiOnRydWUsIlNleCI6MiwiQ3JlYXRlZEJ5IjoiX</w:instrText>
          </w:r>
          <w:r>
            <w:instrText xml:space="preserve">0xlZW5hIE1hYcOfIiwiQ3JlYXRlZE9uIjoiMjAyMS0wNS0xOFQyMDoxOTowNCIsIk1vZGlmaWVkQnkiOiJfTGVlbmEgTWFhw58iLCJJZCI6IjNhNzNkZmFlLTk1MmItNDgxZi1iOTA0LWIzYmRkYWNlZjQxMCIsIk1vZGlmaWVkT24iOiIyMDIxLTEwLTEyVDE0OjA1OjE2IiwiUHJvamVjdCI6eyIkcmVmIjoiNSJ9fV0sIkNpdGF0aW9uS2V5V</w:instrText>
          </w:r>
          <w:r>
            <w:instrText xml:space="preserve">XBkYXRlVHlwZSI6MCwiQ29sbGFib3JhdG9ycyI6W10sIkVkaXRvcnMiOltdLCJFdmFsdWF0aW9uQ29tcGxleGl0eSI6MCwiRXZhbHVhdGlvblNvdXJjZVRleHRGb3JtYXQiOjAsIkdyb3VwcyI6W10sIkhhc0xhYmVsMSI6ZmFsc2UsIkhhc0xhYmVsMiI6ZmFsc2UsIktleXdvcmRzIjpbXSwiTG9jYXRpb25zIjpbXSwiTnVtYmVyIjoiNCIsI</w:instrText>
          </w:r>
          <w:r>
            <w:instrText xml:space="preserve">k9yZ2FuaXphdGlvbnMiOltdLCJPdGhlcnNJbnZvbHZlZCI6W10sIlBhZ2VSYW5nZSI6IjxzcD5cclxuICA8bj41MjI8L24+XHJcbiAgPGluPnRydWU8L2luPlxyXG4gIDxvcz41MjI8L29zPlxyXG4gIDxwcz41MjI8L3BzPlxyXG48L3NwPlxyXG48ZXA+XHJcbiAgPG4+NTI5PC9uPlxyXG4gIDxpbj50cnVlPC9pbj5cclxuICA8b3M+NTI5P</w:instrText>
          </w:r>
          <w:r>
            <w:instrText xml:space="preserve">C9vcz5cclxuICA8cHM+NTI5PC9wcz5cclxuPC9lcD5cclxuPG9zPjUyMi01Mjk8L29zPiIsIlBlcmlvZGljYWwiOnsiJGlkIjoiNyIsIiR0eXBlIjoiU3dpc3NBY2FkZW1pYy5DaXRhdmkuUGVyaW9kaWNhbCwgU3dpc3NBY2FkZW1pYy5DaXRhdmkiLCJOYW1lIjoiQW1lcmljYW4gU29jaW9sb2dpY2FsIFJldmlldyIsIlBhZ2luYXRpb24iO</w:instrText>
          </w:r>
          <w:r>
            <w:instrText xml:space="preserve">jAsIlByb3RlY3RlZCI6ZmFsc2UsIkNyZWF0ZWRCeSI6Il9MZWVuYSBNYWHDnyIsIkNyZWF0ZWRPbiI6IjIwMjEtMDUtMTdUMDk6NTY6MzIiLCJNb2RpZmllZEJ5IjoiX0xlZW5hIE1hYcOfIiwiSWQiOiI0YTViMGEwYS05MGNlLTQ0ZWEtYjc3MS1mYzllZmI3NzZiZGYiLCJNb2RpZmllZE9uIjoiMjAyMS0wNS0xN1QwOTo1NjozMiIsIlByb</w:instrText>
          </w:r>
          <w:r>
            <w:instrText xml:space="preserve">2plY3QiOnsiJHJlZiI6IjUifX0sIlB1Ymxpc2hlcnMiOltdLCJRdW90YXRpb25zIjpbXSwiUmF0aW5nIjowLCJSZWZlcmVuY2VUeXBlIjoiSm91cm5hbEFydGljbGUiLCJTaG9ydFRpdGxlIjoiQ2F0dG9uLCBTbWlyY2ljaCAxOTY0IOKAkyBBIGNvbXBhcmlzb24gb2YgbWF0aGVtYXRpY2FsIG1vZGVscyIsIlNob3J0VGl0bGVVcGRhdGVUe</w:instrText>
          </w:r>
          <w:r>
            <w:instrText xml:space="preserve">XBlIjowLCJTb3VyY2VPZkJpYmxpb2dyYXBoaWNJbmZvcm1hdGlvbiI6IkdCViBHZW1laW5zYW1lciBCaWJsaW90aGVrc3ZlcmJ1bmQiLCJTdGF0aWNJZHMiOlsiZWRhYzliMTktNGQyMC00YzQwLWJjNWItNmVlODAwZmVmNDQ5Il0sIlRhYmxlT2ZDb250ZW50c0NvbXBsZXhpdHkiOjAsIlRhYmxlT2ZDb250ZW50c1NvdXJjZVRleHRGb3JtY</w:instrText>
          </w:r>
          <w:r>
            <w:instrText xml:space="preserve">XQiOjAsIlRhc2tzIjpbXSwiVGl0bGUiOiJBIGNvbXBhcmlzb24gb2YgbWF0aGVtYXRpY2FsIG1vZGVscyBmb3IgdGhlIGVmZmVjdCBvZiByZXNpZGVudGlhbCBwcm9waW5xdWl0eSBvbiBtYXRlIHNlbGVjdGlvbiIsIlRyYW5zbGF0b3JzIjpbXSwiVm9sdW1lIjoiMjkiLCJZZWFyIjoiMTk2NCIsIlllYXJSZXNvbHZlZCI6IjE5NjQiLCJDc</w:instrText>
          </w:r>
          <w:r>
            <w:instrText xml:space="preserve">mVhdGVkQnkiOiJfTGVlbmEgTWFhw58iLCJDcmVhdGVkT24iOiIyMDIxLTA1LTE4VDIwOjE5OjA0IiwiTW9kaWZpZWRCeSI6Il9MZWVuYSBNYWHDnyIsIklkIjoiNzNjNzNkYmUtMGRhNC00YTk0LWE4OWEtNWNiOGY4YjZmYzY1IiwiTW9kaWZpZWRPbiI6IjIwMjEtMTAtMTJUMTQ6MDU6MTYiLCJQcm9qZWN0Ijp7IiRyZWYiOiI1In19LCJVc</w:instrText>
          </w:r>
          <w:r>
            <w:instrText xml:space="preserve">2VOdW1iZXJpbmdUeXBlT2ZQYXJlbnREb2N1bWVudCI6ZmFsc2UsIlVzZVN0YW5kYXJkUHJlZml4IjpmYWxzZSwiVXNlU3RhbmRhcmRTdWZmaXgiOmZhbHNlfV0sIkZvcm1hdHRlZFRleHQiOnsiJGlkIjoiOCIsIkNvdW50IjoxLCJUZXh0VW5pdHMiOlt7IiRpZCI6IjkiLCJGb250U3R5bGUiOnsiJGlkIjoiMTAiLCJOZXV0cmFsIjp0cnVlf</w:instrText>
          </w:r>
          <w:r>
            <w:instrText xml:space="preserve">SwiUmVhZGluZ09yZGVyIjoxLCJUZXh0IjoiKHZnbC4gQ2F0dG9uIHVuZCBTbWlyY2ljaCAxOTY0KSJ9XX0sIlRhZyI6IkNpdGF2aVBsYWNlaG9sZGVyI2E0YmVjMTdiLTQ2ZjQtNDg0NS05OTgxLTYwYjdjZGE0M2JmNiIsIlRleHQiOiIodmdsLiBDYXR0b24gdW5kIFNtaXJjaWNoIDE5NjQpIiwiV0FJVmVyc2lvbiI6IjYuMTAuMC4wIn0=}</w:instrText>
          </w:r>
          <w:r>
            <w:fldChar w:fldCharType="separate"/>
          </w:r>
          <w:r>
            <w:t xml:space="preserve">(vgl. Catton und Smircich 1964)</w:t>
          </w:r>
          <w:r>
            <w:fldChar w:fldCharType="end"/>
          </w:r>
        </w:sdtContent>
      </w:sdt>
      <w:r>
        <w:t xml:space="preserve">. </w:t>
      </w:r>
      <w:r>
        <w:t xml:space="preserve">D</w:t>
      </w:r>
      <w:r>
        <w:t xml:space="preserve">amit ist es unwahrscheinlicher, dass Partnerschaften aus entfernten Orten </w:t>
      </w:r>
      <w:r>
        <w:t xml:space="preserve">geschlossen werden</w:t>
      </w:r>
      <w:r>
        <w:t xml:space="preserve">. </w:t>
      </w:r>
      <w:r>
        <w:t xml:space="preserve">Auch wenn Beziehungen in der virtuellen Umgebung beginnen, </w:t>
      </w:r>
      <w:r>
        <w:t xml:space="preserve">beschränkt</w:t>
      </w:r>
      <w:r>
        <w:t xml:space="preserve"> sich die Partnersuche </w:t>
      </w:r>
      <w:r>
        <w:t xml:space="preserve">in der Regel </w:t>
      </w:r>
      <w:r>
        <w:t xml:space="preserve">auf eine kurze Distanz, denn </w:t>
      </w:r>
      <w:r>
        <w:t xml:space="preserve">die meisten </w:t>
      </w:r>
      <w:r>
        <w:t xml:space="preserve">Partnerschaften werden </w:t>
      </w:r>
      <w:r>
        <w:t xml:space="preserve">in der Realität gelebt</w:t>
      </w:r>
      <w:r>
        <w:t xml:space="preserve"> </w:t>
      </w:r>
      <w:sdt>
        <w:sdtPr>
          <w:alias w:val="To edit, see citavi.com/edit"/>
          <w15:appearance w15:val="boundingBox"/>
          <w:id w:val="-788199571"/>
          <w:placeholder>
            <w:docPart w:val="DefaultPlaceholder_-1854013440"/>
          </w:placeholder>
          <w:tag w:val="CitaviPlaceholder#5829c1f9-300a-474d-ad80-6431bfee78ff"/>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c1MWI0Y2Y4LTk4ODMtN</w:instrText>
          </w:r>
          <w:r>
            <w:instrText xml:space="preserve">DU4My1iM2Y3LTIzMDM5NGI2MTYyNyIsIlJhbmdlTGVuZ3RoIjoyOSwiUmVmZXJlbmNlSWQiOiJhMGIxYTljNS02MmUyLTQzN2QtYTAwZC0zYzJmOGI4YzE0ZDciLCJQYWdlUmFuZ2UiOnsiJGlkIjoiMyIsIiR0eXBlIjoiU3dpc3NBY2FkZW1pYy5QYWdlUmFuZ2UsIFN3aXNzQWNhZGVtaWMiLCJFbmRQYWdlIjp7IiRpZCI6IjQiLCIkdHlwZ</w:instrText>
          </w:r>
          <w:r>
            <w:instrText xml:space="preserve">SI6IlN3aXNzQWNhZGVtaWMuUGFnZU51bWJlciwgU3dpc3NBY2FkZW1pYyIsIklzRnVsbHlOdW1lcmljIjpmYWxzZSwiTnVtYmVyaW5nVHlwZSI6MCwiTnVtZXJhbFN5c3RlbSI6MH0sIk51bWJlcmluZ1R5cGUiOjAsIk51bWVyYWxTeXN0ZW0iOjAsIk9yaWdpbmFsU3RyaW5nIjoiMjcxIiwiU3RhcnRQYWdlIjp7IiRpZCI6IjUiLCIkdHlwZ</w:instrText>
          </w:r>
          <w:r>
            <w:instrText xml:space="preserve">SI6IlN3aXNzQWNhZGVtaWMuUGFnZU51bWJlciwgU3dpc3NBY2FkZW1pYyIsIklzRnVsbHlOdW1lcmljIjp0cnVlLCJOdW1iZXIiOjI3MSwiTnVtYmVyaW5nVHlwZSI6MCwiTnVtZXJhbFN5c3RlbSI6MCwiT3JpZ2luYWxTdHJpbmciOiIyNzEiLCJQcmV0dHlTdHJpbmciOiIyNzEifX0sIlJlZmVyZW5jZSI6eyIkaWQiOiI2IiwiJHR5cGUiO</w:instrText>
          </w:r>
          <w:r>
            <w:instrText xml:space="preserve">iJTd2lzc0FjYWRlbWljLkNpdGF2aS5SZWZlcmVuY2UsIFN3aXNzQWNhZGVtaWMuQ2l0YXZpIiwiQWJzdHJhY3RDb21wbGV4aXR5IjowLCJBYnN0cmFjdFNvdXJjZVRleHRGb3JtYXQiOjAsIkF1dGhvcnMiOlt7IiRpZCI6IjciLCIkdHlwZSI6IlN3aXNzQWNhZGVtaWMuQ2l0YXZpLlBlcnNvbiwgU3dpc3NBY2FkZW1pYy5DaXRhdmkiLCJGa</w:instrText>
          </w:r>
          <w:r>
            <w:instrText xml:space="preserve">XJzdE5hbWUiOiJUaG9tYXMiLCJMYXN0TmFtZSI6IktsZWluIiwiUHJvdGVjdGVkIjpmYWxzZSwiU2V4IjoyLCJDcmVhdGVkQnkiOiJfTGVlbmEgTWFhw58iLCJDcmVhdGVkT24iOiIyMDIxLTA0LTI5VDA3OjQ0OjMyIiwiTW9kaWZpZWRCeSI6Il9MZWVuYSBNYWHDnyIsIklkIjoiOGU4ODVkM2MtNmViYS00NzdiLWE0NjItNGFhY2Q5ZWY0M</w:instrText>
          </w:r>
          <w:r>
            <w:instrText xml:space="preserve">TgzIiwiTW9kaWZpZWRPbiI6IjIwMjEtMDQtMjlUMDc6NDQ6MzIiLCJQcm9qZWN0Ijp7IiRpZCI6IjgiLCIkdHlwZSI6IlN3aXNzQWNhZGVtaWMuQ2l0YXZpLlByb2plY3QsIFN3aXNzQWNhZGVtaWMuQ2l0YXZpIn19LHsiJGlkIjoiOSIsIiR0eXBlIjoiU3dpc3NBY2FkZW1pYy5DaXRhdmkuUGVyc29uLCBTd2lzc0FjYWRlbWljLkNpdGF2a</w:instrText>
          </w:r>
          <w:r>
            <w:instrText xml:space="preserve">SIsIkZpcnN0TmFtZSI6IkpvaGFubmVzIiwiTGFzdE5hbWUiOiJTdGF1ZGVyIiwiUHJvdGVjdGVkIjpmYWxzZSwiU2V4IjoyLCJDcmVhdGVkQnkiOiJfTGVlbmEgTWFhw58iLCJDcmVhdGVkT24iOiIyMDIxLTA1LTEyVDE4OjM0OjMzIiwiTW9kaWZpZWRCeSI6Il9MZWVuYSBNYWHDnyIsIklkIjoiMTI2MmIyOTQtMzgwMC00MWIyLWFmOTEtN</w:instrText>
          </w:r>
          <w:r>
            <w:instrText xml:space="preserve">DUyMTkxODFmMmUwIiwiTW9kaWZpZWRPbiI6IjIwMjEtMDUtMTJUMTg6MzQ6MzMiLCJQcm9qZWN0Ijp7IiRyZWYiOiI4In19XSwiQ2l0YXRpb25LZXlVcGRhdGVUeXBlIjowLCJDb2xsYWJvcmF0b3JzIjpbXSwiRG9pIjoiMTAuMTAwNy85NzgtMy02NTgtMDE0MTAtMF8xMyIsIkVkaXRvcnMiOltdLCJFdmFsdWF0aW9uQ29tcGxleGl0eSI6M</w:instrText>
          </w:r>
          <w:r>
            <w:instrText xml:space="preserve">CwiRXZhbHVhdGlvblNvdXJjZVRleHRGb3JtYXQiOjAsIkdyb3VwcyI6W10sIkhhc0xhYmVsMSI6ZmFsc2UsIkhhc0xhYmVsMiI6ZmFsc2UsIktleXdvcmRzIjpbXSwiTG9jYXRpb25zIjpbeyIkaWQiOiIxMCIsIiR0eXBlIjoiU3dpc3NBY2FkZW1pYy5DaXRhdmkuTG9jYXRpb24sIFN3aXNzQWNhZGVtaWMuQ2l0YXZpIiwiQWRkcmVzcyI6e</w:instrText>
          </w:r>
          <w:r>
            <w:instrText xml:space="preserve">yIkaWQiOiIxMSIsIiR0eXBlIjoiU3dpc3NBY2FkZW1pYy5DaXRhdmkuTGlua2VkUmVzb3VyY2UsIFN3aXNzQWNhZGVtaWMuQ2l0YXZpIiwiTGlua2VkUmVzb3VyY2VUeXBlIjo1LCJPcmlnaW5hbFN0cmluZyI6IjEwLjEwMDcvOTc4LTMtNjU4LTAxNDEwLTBfMTMiLCJVcmlTdHJpbmciOiJodHRwczovL2RvaS5vcmcvMTAuMTAwNy85NzgtM</w:instrText>
          </w:r>
          <w:r>
            <w:instrText xml:space="preserve">y02NTgtMDE0MTAtMF8xMyIsIkxpbmtlZFJlc291cmNlU3RhdHVzIjo4LCJQcm9wZXJ0aWVzIjp7IiRpZCI6IjEyIiwiJHR5cGUiOiJTd2lzc0FjYWRlbWljLkNpdGF2aS5MaW5rZWRSZXNvdXJjZVByb3BlcnRpZXMsIFN3aXNzQWNhZGVtaWMuQ2l0YXZpIn0sIlN5bmNGb2xkZXJUeXBlIjowLCJJc0xvY2FsQ2xvdWRQcm9qZWN0RmlsZUxpb</w:instrText>
          </w:r>
          <w:r>
            <w:instrText xml:space="preserve">msiOmZhbHNlLCJJc0Nsb3VkUmVzdG9yZSI6ZmFsc2UsIklzQ2xvdWRDb3B5IjpmYWxzZSwiQXR0YWNobWVudEZvbGRlcldhc0luRmFsbGJhY2tNb2RlIjpmYWxzZX0sIkFubm90YXRpb25zIjpbXSwiTG9jYXRpb25UeXBlIjowLCJNaXJyb3JzUmVmZXJlbmNlUHJvcGVydHlJZCI6MTI4LCJDcmVhdGVkQnkiOiJfTGVlbmEgTWFhw58iLCJDc</w:instrText>
          </w:r>
          <w:r>
            <w:instrText xml:space="preserve">mVhdGVkT24iOiIyMDIxLTEwLTEwVDEwOjU2OjU1IiwiTW9kaWZpZWRCeSI6Il9MZWVuYSBNYWHDnyIsIklkIjoiNTFmMWYwOTgtNjIzZC00OTJmLTg3NzMtZTdhNzhjY2YwYWNmIiwiTW9kaWZpZWRPbiI6IjIwMjEtMTAtMTBUMTA6NTY6NTUiLCJQcm9qZWN0Ijp7IiRyZWYiOiI4In19XSwiT3JnYW5pemF0aW9ucyI6W10sIk90aGVyc0lud</w:instrText>
          </w:r>
          <w:r>
            <w:instrText xml:space="preserve">m9sdmVkIjpbXSwiUGFnZVJhbmdlIjoiPHNwPlxyXG4gIDxuPjI1Mzwvbj5cclxuICA8aW4+dHJ1ZTwvaW4+XHJcbiAgPG9zPjI1Mzwvb3M+XHJcbiAgPHBzPjI1MzwvcHM+XHJcbjwvc3A+XHJcbjxlcD5cclxuICA8bj4yNzY8L24+XHJcbiAgPGluPnRydWU8L2luPlxyXG4gIDxvcz4yNzY8L29zPlxyXG4gIDxwcz4yNzY8L3BzPlxyXG48L</w:instrText>
          </w:r>
          <w:r>
            <w:instrText xml:space="preserve">2VwPlxyXG48b3M+MjUz4oCQMjc2PC9vcz4iLCJQYXJlbnRSZWZlcmVuY2UiOnsiJGlkIjoiMTMiLCIkdHlwZSI6IlN3aXNzQWNhZGVtaWMuQ2l0YXZpLlJlZmVyZW5jZSwgU3dpc3NBY2FkZW1pYy5DaXRhdmkiLCJBYnN0cmFjdENvbXBsZXhpdHkiOjAsIkFic3RyYWN0U291cmNlVGV4dEZvcm1hdCI6MCwiQXV0aG9ycyI6W10sIkNpdGF0a</w:instrText>
          </w:r>
          <w:r>
            <w:instrText xml:space="preserve">W9uS2V5VXBkYXRlVHlwZSI6MCwiQ29sbGFib3JhdG9ycyI6W10sIkVkaXRvcnMiOlt7IiRpZCI6IjE0IiwiJHR5cGUiOiJTd2lzc0FjYWRlbWljLkNpdGF2aS5QZXJzb24sIFN3aXNzQWNhZGVtaWMuQ2l0YXZpIiwiRmlyc3ROYW1lIjoiWWFzZW1pbiIsIkxhc3ROYW1lIjoiTmllcGhhdXMiLCJQcm90ZWN0ZWQiOmZhbHNlLCJTZXgiOjAsI</w:instrText>
          </w:r>
          <w:r>
            <w:instrText xml:space="preserve">kNyZWF0ZWRCeSI6Il9MZWVuYSBNYWHDnyIsIkNyZWF0ZWRPbiI6IjIwMjEtMTAtMTBUMTA6NTY6NTUiLCJNb2RpZmllZEJ5IjoiX0xlZW5hIE1hYcOfIiwiSWQiOiI3NWFhMjZmZC04NjZkLTQ1MzAtYmRjMC1kYzUzZGEzNDFhNzMiLCJNb2RpZmllZE9uIjoiMjAyMS0xMC0xMFQxMDo1Njo1NSIsIlByb2plY3QiOnsiJHJlZiI6IjgifX0se</w:instrText>
          </w:r>
          <w:r>
            <w:instrText xml:space="preserve">yIkaWQiOiIxNSIsIiR0eXBlIjoiU3dpc3NBY2FkZW1pYy5DaXRhdmkuUGVyc29uLCBTd2lzc0FjYWRlbWljLkNpdGF2aSIsIkZpcnN0TmFtZSI6Ik1pY2hhZWxhIiwiTGFzdE5hbWUiOiJLcmV5ZW5mZWxkIiwiUHJvdGVjdGVkIjpmYWxzZSwiU2V4IjoxLCJDcmVhdGVkQnkiOiJfTGVlbmEgTWFhw58iLCJDcmVhdGVkT24iOiIyMDIxLTEwL</w:instrText>
          </w:r>
          <w:r>
            <w:instrText xml:space="preserve">TEwVDEwOjU2OjU1IiwiTW9kaWZpZWRCeSI6Il9MZWVuYSBNYWHDnyIsIklkIjoiMmIwNmIwZjUtYjc0Yi00OGFjLThiZjktNzQ5MzViZjQzYzgzIiwiTW9kaWZpZWRPbiI6IjIwMjEtMTAtMTBUMTA6NTY6NTUiLCJQcm9qZWN0Ijp7IiRyZWYiOiI4In19LHsiJGlkIjoiMTYiLCIkdHlwZSI6IlN3aXNzQWNhZGVtaWMuQ2l0YXZpLlBlcnNvb</w:instrText>
          </w:r>
          <w:r>
            <w:instrText xml:space="preserve">iwgU3dpc3NBY2FkZW1pYy5DaXRhdmkiLCJGaXJzdE5hbWUiOiJSZWluaG9sZCIsIkxhc3ROYW1lIjoiU2Fja21hbm4iLCJQcm90ZWN0ZWQiOmZhbHNlLCJTZXgiOjIsIkNyZWF0ZWRCeSI6Il9MZWVuYSBNYWHDnyIsIkNyZWF0ZWRPbiI6IjIwMjEtMTAtMTBUMTA6NTY6NTUiLCJNb2RpZmllZEJ5IjoiX0xlZW5hIE1hYcOfIiwiSWQiOiJhM</w:instrText>
          </w:r>
          <w:r>
            <w:instrText xml:space="preserve">Dk0ODZmNS02N2RlLTQzZGQtOWNhMy1kY2MwNTg5MGU3NzUiLCJNb2RpZmllZE9uIjoiMjAyMS0xMC0xMFQxMDo1Njo1NSIsIlByb2plY3QiOnsiJHJlZiI6IjgifX1dLCJFdmFsdWF0aW9uQ29tcGxleGl0eSI6MCwiRXZhbHVhdGlvblNvdXJjZVRleHRGb3JtYXQiOjAsIkdyb3VwcyI6W10sIkhhc0xhYmVsMSI6ZmFsc2UsIkhhc0xhYmVsM</w:instrText>
          </w:r>
          <w:r>
            <w:instrText xml:space="preserve">iI6ZmFsc2UsIklzYm4iOiI5NzgtMy02NTgtMDE0MTAtMCIsIktleXdvcmRzIjpbXSwiTG9jYXRpb25zIjpbXSwiT3JnYW5pemF0aW9ucyI6W10sIk90aGVyc0ludm9sdmVkIjpbXSwiUGxhY2VPZlB1YmxpY2F0aW9uIjoiV2llc2JhZGVuIiwiUHVibGlzaGVycyI6W3siJGlkIjoiMTciLCIkdHlwZSI6IlN3aXNzQWNhZGVtaWMuQ2l0YXZpL</w:instrText>
          </w:r>
          <w:r>
            <w:instrText xml:space="preserve">lB1Ymxpc2hlciwgU3dpc3NBY2FkZW1pYy5DaXRhdmkiLCJOYW1lIjoiU3ByaW5nZXIgRmFjaG1lZGllbiBXaWVzYmFkZW4iLCJQcm90ZWN0ZWQiOmZhbHNlLCJDcmVhdGVkQnkiOiJfTGVlbmEgTWFhw58iLCJDcmVhdGVkT24iOiIyMDIxLTA1LTEwVDE4OjM5OjUwIiwiTW9kaWZpZWRCeSI6Il9MZWVuYSBNYWHDnyIsIklkIjoiYjIzYWIwY</w:instrText>
          </w:r>
          <w:r>
            <w:instrText xml:space="preserve">jktMjk3NS00MmIzLTg2ZjMtYjRiMjE1ZjQyNmJmIiwiTW9kaWZpZWRPbiI6IjIwMjEtMDUtMTBUMTg6Mzk6NTAiLCJQcm9qZWN0Ijp7IiRyZWYiOiI4In19XSwiUXVvdGF0aW9ucyI6W10sIlJhdGluZyI6MCwiUmVmZXJlbmNlVHlwZSI6IkJvb2tFZGl0ZWQiLCJTaG9ydFRpdGxlIjoiTmllcGhhdXMsIEtyZXllbmZlbGQgZXQgYWwuIChIZ</w:instrText>
          </w:r>
          <w:r>
            <w:instrText xml:space="preserve">y4pIDIwMTYg4oCTIEhhbmRidWNoIEJldsO2bGtlcnVuZ3Nzb3ppb2xvZ2llIiwiU2hvcnRUaXRsZVVwZGF0ZVR5cGUiOjAsIlNvdXJjZU9mQmlibGlvZ3JhcGhpY0luZm9ybWF0aW9uIjoiQmliVGVYIiwiU3RhdGljSWRzIjpbIjI4ZTA2NDNlLTU2ODYtNGM4Ny05NDVjLWQzNWE1ODA3YTcwNSJdLCJUYWJsZU9mQ29udGVudHNDb21wbGV4a</w:instrText>
          </w:r>
          <w:r>
            <w:instrText xml:space="preserve">XR5IjowLCJUYWJsZU9mQ29udGVudHNTb3VyY2VUZXh0Rm9ybWF0IjowLCJUYXNrcyI6W10sIlRpdGxlIjoiSGFuZGJ1Y2ggQmV2w7Zsa2VydW5nc3NvemlvbG9naWUiLCJUcmFuc2xhdG9ycyI6W10sIlllYXIiOiIyMDE2IiwiWWVhclJlc29sdmVkIjoiMjAxNiIsIkNyZWF0ZWRCeSI6Il9MZWVuYSBNYWHDnyIsIkNyZWF0ZWRPbiI6IjIwM</w:instrText>
          </w:r>
          <w:r>
            <w:instrText xml:space="preserve">jEtMTAtMTBUMTA6NTY6NTUiLCJNb2RpZmllZEJ5IjoiX0xlZW5hIE1hYcOfIiwiSWQiOiI1YmFmNGQxOC1kYWMyLTQ5YjUtOTUzMi0wNDg4Nzc4ZDIyY2UiLCJNb2RpZmllZE9uIjoiMjAyMS0xMC0xMFQxMDo1Njo1NSIsIlByb2plY3QiOnsiJHJlZiI6IjgifX0sIlB1Ymxpc2hlcnMiOltdLCJRdW90YXRpb25zIjpbXSwiUmF0aW5nIjowL</w:instrText>
          </w:r>
          <w:r>
            <w:instrText xml:space="preserve">CJSZWZlcmVuY2VUeXBlIjoiQ29udHJpYnV0aW9uIiwiU2hvcnRUaXRsZSI6IktsZWluLCBTdGF1ZGVyIDIwMTYg4oCTIERlciBQYXJ0bmVybWFya3QgdW5kIHNlaW5lIGJldsO2bGtlcnVuZ3Nzb3ppb2xvZ2lzY2hlIiwiU2hvcnRUaXRsZVVwZGF0ZVR5cGUiOjAsIlNvdXJjZU9mQmlibGlvZ3JhcGhpY0luZm9ybWF0aW9uIjoiQmliVGVYI</w:instrText>
          </w:r>
          <w:r>
            <w:instrText xml:space="preserve">iwiU3RhdGljSWRzIjpbImE0MjU4NmQyLWY1MWUtNDQyMC1iNDk5LThjYjg0NTdjYTJiYSJdLCJUYWJsZU9mQ29udGVudHNDb21wbGV4aXR5IjowLCJUYWJsZU9mQ29udGVudHNTb3VyY2VUZXh0Rm9ybWF0IjowLCJUYXNrcyI6W10sIlRpdGxlIjoiRGVyIFBhcnRuZXJtYXJrdCB1bmQgc2VpbmUgYmV2w7Zsa2VydW5nc3NvemlvbG9naXNja</w:instrText>
          </w:r>
          <w:r>
            <w:instrText xml:space="preserve">GUgUmVsZXZhbnoiLCJUcmFuc2xhdG9ycyI6W10sIlllYXJSZXNvbHZlZCI6IjIwMTYiLCJDcmVhdGVkQnkiOiJfTGVlbmEgTWFhw58iLCJDcmVhdGVkT24iOiIyMDIxLTEwLTEwVDEwOjU2OjU1IiwiTW9kaWZpZWRCeSI6Il9MZWVuYSBNYWHDnyIsIklkIjoiYTBiMWE5YzUtNjJlMi00MzdkLWEwMGQtM2MyZjhiOGMxNGQ3IiwiTW9kaWZpZ</w:instrText>
          </w:r>
          <w:r>
            <w:instrText xml:space="preserve">WRPbiI6IjIwMjEtMTAtMTBUMTA6NTY6NTUiLCJQcm9qZWN0Ijp7IiRyZWYiOiI4In19LCJVc2VOdW1iZXJpbmdUeXBlT2ZQYXJlbnREb2N1bWVudCI6ZmFsc2V9XSwiRm9ybWF0dGVkVGV4dCI6eyIkaWQiOiIxOCIsIkNvdW50IjoxLCJUZXh0VW5pdHMiOlt7IiRpZCI6IjE5IiwiRm9udFN0eWxlIjp7IiRpZCI6IjIwIiwiTmV1dHJhbCI6d</w:instrText>
          </w:r>
          <w:r>
            <w:instrText xml:space="preserve">HJ1ZX0sIlJlYWRpbmdPcmRlciI6MSwiVGV4dCI6IihLbGVpbiB1bmQgU3RhdWRlciAyMDE2LCAyNzEpIn1dfSwiVGFnIjoiQ2l0YXZpUGxhY2Vob2xkZXIjNTgyOWMxZjktMzAwYS00NzRkLWFkODAtNjQzMWJmZWU3OGZmIiwiVGV4dCI6IihLbGVpbiB1bmQgU3RhdWRlciAyMDE2LCAyNzEpIiwiV0FJVmVyc2lvbiI6IjYuMTAuMC4wIn0=}</w:instrText>
          </w:r>
          <w:r>
            <w:fldChar w:fldCharType="separate"/>
          </w:r>
          <w:r>
            <w:t xml:space="preserve">(Klein und Stauder 2016, 271)</w:t>
          </w:r>
          <w:r>
            <w:fldChar w:fldCharType="end"/>
          </w:r>
        </w:sdtContent>
      </w:sdt>
      <w:r>
        <w:t xml:space="preserve">.</w:t>
      </w:r>
      <w:r/>
    </w:p>
    <w:p>
      <w:pPr>
        <w:pBdr/>
        <w:spacing w:after="240" w:line="360" w:lineRule="auto"/>
        <w:ind/>
        <w:jc w:val="both"/>
        <w:rPr/>
      </w:pPr>
      <w:r>
        <w:t xml:space="preserve">Vergleichende </w:t>
      </w:r>
      <w:r>
        <w:t xml:space="preserve">Unterschiede</w:t>
      </w:r>
      <w:r>
        <w:t xml:space="preserve"> </w:t>
      </w:r>
      <w:r>
        <w:t xml:space="preserve">zur</w:t>
      </w:r>
      <w:r>
        <w:t xml:space="preserve"> räumlichen Homogamie </w:t>
      </w:r>
      <w:r>
        <w:t xml:space="preserve">beim</w:t>
      </w:r>
      <w:r>
        <w:t xml:space="preserve"> Online- und Offline-Dating </w:t>
      </w:r>
      <w:r>
        <w:t xml:space="preserve">werden </w:t>
      </w:r>
      <w:r>
        <w:t xml:space="preserve">nur </w:t>
      </w:r>
      <w:r>
        <w:t xml:space="preserve">bei </w:t>
      </w:r>
      <w:sdt>
        <w:sdtPr>
          <w:alias w:val="To edit, see citavi.com/edit"/>
          <w15:appearance w15:val="boundingBox"/>
          <w:id w:val="1940171176"/>
          <w:placeholder>
            <w:docPart w:val="DefaultPlaceholder_-1854013440"/>
          </w:placeholder>
          <w:tag w:val="CitaviPlaceholder#24a07824-b245-4543-9b6b-f70d1c401098"/>
          <w:rPr/>
        </w:sdtPr>
        <w:sdtContent>
          <w:r>
            <w:fldChar w:fldCharType="begin"/>
          </w:r>
          <w:r>
            <w:instrText xml:space="preserve">ADDIN CitaviPlaceholder{eyIkaWQiOiIxIiwiJHR5cGUiOiJTd2lzc0FjYWRlbWljLkNpdGF2aS5DaXRhd</w:instrText>
          </w:r>
          <w:r>
            <w:instrText xml:space="preserve">GlvbnMuV29yZFBsYWNlaG9sZGVyLCBTd2lzc0FjYWRlbWljLkNpdGF2aSIsIkFzc29jaWF0ZVdpdGhQbGFjZWhvbGRlclRhZyI6IkNpdGF2aVBsYWNlaG9sZGVyIzFhMmRiYjZlLTVmZjQtNDI2YS1hMGIzLWY0ODg1OTcxNGJhOCIsIkVudHJpZXMiOlt7IiRpZCI6IjIiLCIkdHlwZSI6IlN3aXNzQWNhZGVtaWMuQ2l0YXZpLkNpdGF0aW9uc</w:instrText>
          </w:r>
          <w:r>
            <w:instrText xml:space="preserve">y5Xb3JkUGxhY2Vob2xkZXJFbnRyeSwgU3dpc3NBY2FkZW1pYy5DaXRhdmkiLCJJZCI6IjNkY2Q4ZDBlLWZmNGYtNGYxOC04MTZmLTFlZjdiM2FhY2FiZSIsIlJhbmdlTGVuZ3RoIjo3LCJSZWZlcmVuY2VJZCI6Ijg4ZDY5N2NjLTQ4ZGMtNDc3Ni1hMmJiLWUxYTIzNjA2NmFlOCIsIk5vUGFyIjp0cnVlLCJQZXJzb25Pbmx5Ijp0cnVlLCJSZ</w:instrText>
          </w:r>
          <w:r>
            <w:instrText xml:space="preserve">WZlcmVuY2UiOnsiJGlkIjoiMyIsIiR0eXBlIjoiU3dpc3NBY2FkZW1pYy5DaXRhdmkuUmVmZXJlbmNlLCBTd2lzc0FjYWRlbWljLkNpdGF2aSIsIkFic3RyYWN0Q29tcGxleGl0eSI6MCwiQWJzdHJhY3RTb3VyY2VUZXh0Rm9ybWF0IjowLCJBdXRob3JzIjpbeyIkaWQiOiI0IiwiJHR5cGUiOiJTd2lzc0FjYWRlbWljLkNpdGF2aS5QZXJzb</w:instrText>
          </w:r>
          <w:r>
            <w:instrText xml:space="preserve">24sIFN3aXNzQWNhZGVtaWMuQ2l0YXZpIiwiRmlyc3ROYW1lIjoiR2luYSIsIkxhc3ROYW1lIjoiUG90YXJjYSIsIlByb3RlY3RlZCI6ZmFsc2UsIlNleCI6MSwiQ3JlYXRlZEJ5IjoiX0xlZW5hIE1hYcOfIiwiQ3JlYXRlZE9uIjoiMjAyMS0wNC0yOVQwNzozNzoyNyIsIk1vZGlmaWVkQnkiOiJfTGVlbmEgTWFhw58iLCJJZCI6ImQxNGIyZ</w:instrText>
          </w:r>
          <w:r>
            <w:instrText xml:space="preserve">jExLWZkNGYtNGNkOS05MmUyLWI3OTU3NTgwYjNjZiIsIk1vZGlmaWVkT24iOiIyMDIxLTA0LTI5VDA3OjM3OjI3IiwiUHJvamVjdCI6eyIkaWQiOiI1IiwiJHR5cGUiOiJTd2lzc0FjYWRlbWljLkNpdGF2aS5Qcm9qZWN0LCBTd2lzc0FjYWRlbWljLkNpdGF2aSJ9fV0sIkNpdGF0aW9uS2V5VXBkYXRlVHlwZSI6MCwiQ29sbGFib3JhdG9yc</w:instrText>
          </w:r>
          <w:r>
            <w:instrText xml:space="preserve">yI6W10sIkRhdGUyIjoiMzAuMTIuMjAyMCIsIkRvaSI6IjEwLjEzNzEvam91cm5hbC5wb25lLjAyNDM3MzMiLCJFZGl0b3JzIjpbXSwiRXZhbHVhdGlvbkNvbXBsZXhpdHkiOjAsIkV2YWx1YXRpb25Tb3VyY2VUZXh0Rm9ybWF0IjowLCJHcm91cHMiOltdLCJIYXNMYWJlbDEiOmZhbHNlLCJIYXNMYWJlbDIiOnRydWUsIktleXdvcmRzIjpbX</w:instrText>
          </w:r>
          <w:r>
            <w:instrText xml:space="preserve">SwiTGFuZ3VhZ2UiOiJlbmciLCJMYW5ndWFnZUNvZGUiOiJlbiIsIkxvY2F0aW9ucyI6W3siJGlkIjoiNiIsIiR0eXBlIjoiU3dpc3NBY2FkZW1pYy5DaXRhdmkuTG9jYXRpb24sIFN3aXNzQWNhZGVtaWMuQ2l0YXZpIiwiQWRkcmVzcyI6eyIkaWQiOiI3IiwiJHR5cGUiOiJTd2lzc0FjYWRlbWljLkNpdGF2aS5MaW5rZWRSZXNvdXJjZSwgU</w:instrText>
          </w:r>
          <w:r>
            <w:instrText xml:space="preserve">3dpc3NBY2FkZW1pYy5DaXRhdmkiLCJMaW5rZWRSZXNvdXJjZVR5cGUiOjUsIk9yaWdpbmFsU3RyaW5nIjoiUE1DNzc3MzE3NiIsIlVyaVN0cmluZyI6Imh0dHBzOi8vd3d3Lm5jYmkubmxtLm5paC5nb3YvcG1jL2FydGljbGVzL1BNQzc3NzMxNzYiLCJMaW5rZWRSZXNvdXJjZVN0YXR1cyI6OCwiUHJvcGVydGllcyI6eyIkaWQiOiI4IiwiJ</w:instrText>
          </w:r>
          <w:r>
            <w:instrText xml:space="preserve">HR5cGUiOiJTd2lzc0FjYWRlbWljLkNpdGF2aS5MaW5rZWRSZXNvdXJjZVByb3BlcnRpZXMsIFN3aXNzQWNhZGVtaWMuQ2l0YXZpIn0sIlN5bmNGb2xkZXJUeXBlIjowLCJJc0xvY2FsQ2xvdWRQcm9qZWN0RmlsZUxpbmsiOmZhbHNlLCJJc0Nsb3VkUmVzdG9yZSI6ZmFsc2UsIklzQ2xvdWRDb3B5IjpmYWxzZSwiQXR0YWNobWVudEZvbGRlc</w:instrText>
          </w:r>
          <w:r>
            <w:instrText xml:space="preserve">ldhc0luRmFsbGJhY2tNb2RlIjpmYWxzZX0sIkFubm90YXRpb25zIjpbXSwiTG9jYXRpb25UeXBlIjowLCJNaXJyb3JzUmVmZXJlbmNlUHJvcGVydHlJZCI6MjA4LCJDcmVhdGVkQnkiOiJfTGVlbmEgTWFhw58iLCJDcmVhdGVkT24iOiIyMDIxLTA0LTI5VDA3OjM4OjU3IiwiTW9kaWZpZWRCeSI6Il9MZWVuYSBNYWHDnyIsIklkIjoiODhjY</w:instrText>
          </w:r>
          <w:r>
            <w:instrText xml:space="preserve">zNkOWItYjk5NS00NGI0LTgwMDctNTFiMDNhODNhMDM3IiwiTW9kaWZpZWRPbiI6IjIwMjEtMDQtMjlUMDc6Mzg6NTciLCJQcm9qZWN0Ijp7IiRyZWYiOiI1In19LHsiJGlkIjoiOSIsIiR0eXBlIjoiU3dpc3NBY2FkZW1pYy5DaXRhdmkuTG9jYXRpb24sIFN3aXNzQWNhZGVtaWMuQ2l0YXZpIiwiQWRkcmVzcyI6eyIkaWQiOiIxMCIsIiR0e</w:instrText>
          </w:r>
          <w:r>
            <w:instrText xml:space="preserve">XBlIjoiU3dpc3NBY2FkZW1pYy5DaXRhdmkuTGlua2VkUmVzb3VyY2UsIFN3aXNzQWNhZGVtaWMuQ2l0YXZpIiwiTGlua2VkUmVzb3VyY2VUeXBlIjo1LCJPcmlnaW5hbFN0cmluZyI6IjEwLjEzNzEvam91cm5hbC5wb25lLjAyNDM3MzMiLCJVcmlTdHJpbmciOiJodHRwczovL2RvaS5vcmcvMTAuMTM3MS9qb3VybmFsLnBvbmUuMDI0MzczM</w:instrText>
          </w:r>
          <w:r>
            <w:instrText xml:space="preserve">yIsIkxpbmtlZFJlc291cmNlU3RhdHVzIjo4LCJQcm9wZXJ0aWVzIjp7IiRpZCI6IjExIiwiJHR5cGUiOiJTd2lzc0FjYWRlbWljLkNpdGF2aS5MaW5rZWRSZXNvdXJjZVByb3BlcnRpZXMsIFN3aXNzQWNhZGVtaWMuQ2l0YXZpIn0sIlN5bmNGb2xkZXJUeXBlIjowLCJJc0xvY2FsQ2xvdWRQcm9qZWN0RmlsZUxpbmsiOmZhbHNlLCJJc0Nsb</w:instrText>
          </w:r>
          <w:r>
            <w:instrText xml:space="preserve">3VkUmVzdG9yZSI6ZmFsc2UsIklzQ2xvdWRDb3B5IjpmYWxzZSwiQXR0YWNobWVudEZvbGRlcldhc0luRmFsbGJhY2tNb2RlIjpmYWxzZX0sIkFubm90YXRpb25zIjpbXSwiTG9jYXRpb25UeXBlIjowLCJNaXJyb3JzUmVmZXJlbmNlUHJvcGVydHlJZCI6MTI4LCJDcmVhdGVkQnkiOiJfTGVlbmEgTWFhw58iLCJDcmVhdGVkT24iOiIyMDIxL</w:instrText>
          </w:r>
          <w:r>
            <w:instrText xml:space="preserve">TA0LTI5VDA3OjM4OjU2IiwiTW9kaWZpZWRCeSI6Il9MZWVuYSBNYWHDnyIsIklkIjoiNjJiNzE4NGYtYWI0ZC00ODA4LTllMzEtN2YwMDYwOGIxZjk2IiwiTW9kaWZpZWRPbiI6IjIwMjEtMDQtMjlUMDc6Mzg6NTYiLCJQcm9qZWN0Ijp7IiRyZWYiOiI1In19LHsiJGlkIjoiMTIiLCIkdHlwZSI6IlN3aXNzQWNhZGVtaWMuQ2l0YXZpLkxvY</w:instrText>
          </w:r>
          <w:r>
            <w:instrText xml:space="preserve">2F0aW9uLCBTd2lzc0FjYWRlbWljLkNpdGF2aSIsIkFkZHJlc3MiOnsiJGlkIjoiMTMiLCIkdHlwZSI6IlN3aXNzQWNhZGVtaWMuQ2l0YXZpLkxpbmtlZFJlc291cmNlLCBTd2lzc0FjYWRlbWljLkNpdGF2aSIsIkxpbmtlZFJlc291cmNlVHlwZSI6NSwiT3JpZ2luYWxTdHJpbmciOiIzMzM3ODM4NiIsIlVyaVN0cmluZyI6Imh0dHA6Ly93d</w:instrText>
          </w:r>
          <w:r>
            <w:instrText xml:space="preserve">3cubmNiaS5ubG0ubmloLmdvdi9wdWJtZWQvMzMzNzgzODYiLCJMaW5rZWRSZXNvdXJjZVN0YXR1cyI6OCwiUHJvcGVydGllcyI6eyIkaWQiOiIxNC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2NCwiQ3JlYXRlZEJ5I</w:instrText>
          </w:r>
          <w:r>
            <w:instrText xml:space="preserve">joiX0xlZW5hIE1hYcOfIiwiQ3JlYXRlZE9uIjoiMjAyMS0wNC0yOVQwNzozODo1NyIsIk1vZGlmaWVkQnkiOiJfTGVlbmEgTWFhw58iLCJJZCI6Ijc5ZTZlYzUxLWQ3NWUtNGRhNi1iYWU5LWEzZDhjMTYyY2Y1ZiIsIk1vZGlmaWVkT24iOiIyMDIxLTA0LTI5VDA3OjM4OjU3IiwiUHJvamVjdCI6eyIkcmVmIjoiNSJ9fSx7IiRpZCI6IjE1I</w:instrText>
          </w:r>
          <w:r>
            <w:instrText xml:space="preserve">iwiJHR5cGUiOiJTd2lzc0FjYWRlbWljLkNpdGF2aS5Mb2NhdGlvbiwgU3dpc3NBY2FkZW1pYy5DaXRhdmkiLCJBZGRyZXNzIjp7IiRpZCI6IjE2IiwiJHR5cGUiOiJTd2lzc0FjYWRlbWljLkNpdGF2aS5MaW5rZWRSZXNvdXJjZSwgU3dpc3NBY2FkZW1pYy5DaXRhdmkiLCJMaW5rZWRSZXNvdXJjZVR5cGUiOjUsIk9yaWdpbmFsU3RyaW5nI</w:instrText>
          </w:r>
          <w:r>
            <w:instrText xml:space="preserve">joiaHR0cHM6Ly9qb3VybmFscy5wbG9zLm9yZy9wbG9zb25lL2FydGljbGU/aWQ9MTAuMTM3MS9qb3VybmFsLnBvbmUuMDI0MzczMyIsIlVyaVN0cmluZyI6Imh0dHBzOi8vam91cm5hbHMucGxvcy5vcmcvcGxvc29uZS9hcnRpY2xlP2lkPTEwLjEzNzEvam91cm5hbC5wb25lLjAyNDM3MzMiLCJMaW5rZWRSZXNvdXJjZVN0YXR1cyI6OCwiU</w:instrText>
          </w:r>
          <w:r>
            <w:instrText xml:space="preserve">HJvcGVydGllcyI6eyIkaWQiOiIxNyIsIiR0eXBlIjoiU3dpc3NBY2FkZW1pYy5DaXRhdmkuTGlua2VkUmVzb3VyY2VQcm9wZXJ0aWVzLCBTd2lzc0FjYWRlbWljLkNpdGF2aSJ9LCJTeW5jRm9sZGVyVHlwZSI6MCwiSXNMb2NhbENsb3VkUHJvamVjdEZpbGVMaW5rIjpmYWxzZSwiSXNDbG91ZFJlc3RvcmUiOmZhbHNlLCJJc0Nsb3VkQ29we</w:instrText>
          </w:r>
          <w:r>
            <w:instrText xml:space="preserve">SI6ZmFsc2UsIkF0dGFjaG1lbnRGb2xkZXJXYXNJbkZhbGxiYWNrTW9kZSI6ZmFsc2V9LCJBbm5vdGF0aW9ucyI6W10sIkxvY2F0aW9uVHlwZSI6MCwiTWlycm9yc1JlZmVyZW5jZVByb3BlcnR5SWQiOjE1MSwiQ3JlYXRlZEJ5IjoiX0xlZW5hIE1hYcOfIiwiQ3JlYXRlZE9uIjoiMjAyMS0wNC0yOVQwNzozODo1NiIsIk1vZGlmaWVkQnkiO</w:instrText>
          </w:r>
          <w:r>
            <w:instrText xml:space="preserve">iJfTGVlbmEgTWFhw58iLCJJZCI6IjE4MmY0NTdjLTNlMzQtNGU3ZS1hY2MyLWM5N2JiYTRhNTU1NCIsIk1vZGlmaWVkT24iOiIyMDIxLTA0LTI5VDA3OjM4OjU2IiwiUHJvamVjdCI6eyIkcmVmIjoiNSJ9fV0sIk51bWJlciI6IjEyIiwiT25saW5lQWRkcmVzcyI6Imh0dHBzOi8vam91cm5hbHMucGxvcy5vcmcvcGxvc29uZS9hcnRpY2xlP</w:instrText>
          </w:r>
          <w:r>
            <w:instrText xml:space="preserve">2lkPTEwLjEzNzEvam91cm5hbC5wb25lLjAyNDM3MzMiLCJPcmdhbml6YXRpb25zIjpbXSwiT3RoZXJzSW52b2x2ZWQiOltdLCJQYWdlUmFuZ2UiOiI8c3A+XHJcbiAgPG5zPk9taXQ8L25zPlxyXG4gIDxvcz5lMDI0MzczMzwvb3M+XHJcbiAgPHBzPmUwMjQzNzMzPC9wcz5cclxuPC9zcD5cclxuPG9zPmUwMjQzNzMzPC9vcz4iLCJQZXJpb</w:instrText>
          </w:r>
          <w:r>
            <w:instrText xml:space="preserve">2RpY2FsIjp7IiRpZCI6IjE4IiwiJHR5cGUiOiJTd2lzc0FjYWRlbWljLkNpdGF2aS5QZXJpb2RpY2FsLCBTd2lzc0FjYWRlbWljLkNpdGF2aSIsIklzc24iOiIxOTMyLTYyMDMiLCJOYW1lIjoiUExPUyBPTkUiLCJQYWdpbmF0aW9uIjowLCJQcm90ZWN0ZWQiOmZhbHNlLCJTdGFuZGFyZEFiYnJldmlhdGlvbiI6IlBMT1MgT05FIiwiQ3JlY</w:instrText>
          </w:r>
          <w:r>
            <w:instrText xml:space="preserve">XRlZEJ5IjoiX0xlZW5hIE1hYcOfIiwiQ3JlYXRlZE9uIjoiMjAyMS0wNC0yOVQwNzozODo1NiIsIk1vZGlmaWVkQnkiOiJfTGVlbmEgTWFhw58iLCJJZCI6ImQzZGE3NWJiLWE3NTAtNDZkZi1hYWViLThkMzYxOWJmMDkxOSIsIk1vZGlmaWVkT24iOiIyMDIxLTA0LTI5VDA3OjM4OjU2IiwiUHJvamVjdCI6eyIkcmVmIjoiNSJ9fSwiUG1jS</w:instrText>
          </w:r>
          <w:r>
            <w:instrText xml:space="preserve">WQiOiJQTUM3NzczMTc2IiwiUHVibGlzaGVycyI6W3siJGlkIjoiMTkiLCIkdHlwZSI6IlN3aXNzQWNhZGVtaWMuQ2l0YXZpLlB1Ymxpc2hlciwgU3dpc3NBY2FkZW1pYy5DaXRhdmkiLCJOYW1lIjoiUHVibGljIExpYnJhcnkgb2YgU2NpZW5jZSIsIlByb3RlY3RlZCI6ZmFsc2UsIkNyZWF0ZWRCeSI6Il9MZWVuYSBNYWHDnyIsIkNyZWF0Z</w:instrText>
          </w:r>
          <w:r>
            <w:instrText xml:space="preserve">WRPbiI6IjIwMjEtMDQtMjlUMDc6Mzg6NTYiLCJNb2RpZmllZEJ5IjoiX0xlZW5hIE1hYcOfIiwiSWQiOiIyMzE4M2YwMi1jNTViLTRiNTUtODljNC1lMTA1ZDE5MzQ3NGUiLCJNb2RpZmllZE9uIjoiMjAyMS0wNC0yOVQwNzozODo1NiIsIlByb2plY3QiOnsiJHJlZiI6IjUifX1dLCJQdWJNZWRJZCI6IjMzMzc4Mzg2IiwiUXVvdGF0aW9uc</w:instrText>
          </w:r>
          <w:r>
            <w:instrText xml:space="preserve">yI6W10sIlJhdGluZyI6MCwiUmVmZXJlbmNlVHlwZSI6IkpvdXJuYWxBcnRpY2xlIiwiU2hvcnRUaXRsZSI6IlBvdGFyY2EgMjAyMCDigJMgVGhlIGRlbW9ncmFwaHkgb2Ygc3dpcGluZyByaWdodCIsIlNob3J0VGl0bGVVcGRhdGVUeXBlIjowLCJTb3VyY2VPZkJpYmxpb2dyYXBoaWNJbmZvcm1hdGlvbiI6IlB1Yk1lZCIsIlN0YXRpY0lkc</w:instrText>
          </w:r>
          <w:r>
            <w:instrText xml:space="preserve">yI6WyIwM2RmZGI4Yi0xZTU4LTQ1MDItYjYwZi0zYjBkNzJjMjNiZDEiXSwiVGFibGVPZkNvbnRlbnRzQ29tcGxleGl0eSI6MCwiVGFibGVPZkNvbnRlbnRzU291cmNlVGV4dEZvcm1hdCI6MCwiVGFza3MiOltdLCJUaXRsZSI6IlRoZSBkZW1vZ3JhcGh5IG9mIHN3aXBpbmcgcmlnaHQuIEFuIG92ZXJ2aWV3IG9mIGNvdXBsZXMgd2hvIG1ld</w:instrText>
          </w:r>
          <w:r>
            <w:instrText xml:space="preserve">CB0aHJvdWdoIGRhdGluZyBhcHBzIGluIFN3aXR6ZXJsYW5kIiwiVHJhbnNsYXRvcnMiOltdLCJWb2x1bWUiOiIxNSIsIlllYXIiOiIyMDIwIiwiWWVhclJlc29sdmVkIjoiMjAyMCIsIkNyZWF0ZWRCeSI6Il9MZWVuYSBNYWHDnyIsIkNyZWF0ZWRPbiI6IjIwMjEtMDQtMjlUMDc6Mzg6NTYiLCJNb2RpZmllZEJ5IjoiX0hQIiwiSWQiOiI4O</w:instrText>
          </w:r>
          <w:r>
            <w:instrText xml:space="preserve">GQ2OTdjYy00OGRjLTQ3NzYtYTJiYi1lMWEyMzYwNjZhZTgiLCJNb2RpZmllZE9uIjoiMjAyMS0xMC0zMVQyMjo0Mjo0MiIsIlByb2plY3QiOnsiJHJlZiI6IjUifX0sIlVzZU51bWJlcmluZ1R5cGVPZlBhcmVudERvY3VtZW50IjpmYWxzZX1dLCJGb3JtYXR0ZWRUZXh0Ijp7IiRpZCI6IjIwIiwiQ291bnQiOjEsIlRleHRVbml0cyI6W3siJ</w:instrText>
          </w:r>
          <w:r>
            <w:instrText xml:space="preserve">GlkIjoiMjEiLCJGb250U3R5bGUiOnsiJGlkIjoiMjIiLCJOZXV0cmFsIjp0cnVlfSwiUmVhZGluZ09yZGVyIjoxLCJUZXh0IjoiUG90YXJjYSJ9XX0sIlRhZyI6IkNpdGF2aVBsYWNlaG9sZGVyIzI0YTA3ODI0LWIyNDUtNDU0My05YjZiLWY3MGQxYzQwMTA5OCIsIlRleHQiOiJQb3RhcmNhIiwiV0FJVmVyc2lvbiI6IjYuMTAuMC4wIn0=}</w:instrText>
          </w:r>
          <w:r>
            <w:fldChar w:fldCharType="separate"/>
          </w:r>
          <w:r>
            <w:t xml:space="preserve">Potarca</w:t>
          </w:r>
          <w:r>
            <w:fldChar w:fldCharType="end"/>
          </w:r>
        </w:sdtContent>
      </w:sdt>
      <w:r>
        <w:t xml:space="preserve"> </w:t>
      </w:r>
      <w:sdt>
        <w:sdtPr>
          <w:alias w:val="To edit, see citavi.com/edit"/>
          <w15:appearance w15:val="boundingBox"/>
          <w:id w:val="-332373715"/>
          <w:placeholder>
            <w:docPart w:val="DefaultPlaceholder_-1854013440"/>
          </w:placeholder>
          <w:tag w:val="CitaviPlaceholder#1a2dbb6e-5ff4-426a-a0b3-f48859714ba8"/>
          <w:rPr/>
        </w:sdtPr>
        <w:sdtContent>
          <w:r>
            <w:fldChar w:fldCharType="begin"/>
          </w:r>
          <w:r>
            <w:instrText xml:space="preserve">ADDIN CitaviPlaceholder{eyIkaWQiOiIxIiwiJHR5cGUiOiJTd2lzc</w:instrText>
          </w:r>
          <w:r>
            <w:instrText xml:space="preserve">0FjYWRlbWljLkNpdGF2aS5DaXRhdGlvbnMuV29yZFBsYWNlaG9sZGVyLCBTd2lzc0FjYWRlbWljLkNpdGF2aSIsIkFzc29jaWF0ZVdpdGhQbGFjZWhvbGRlclRhZyI6IkNpdGF2aVBsYWNlaG9sZGVyIzI0YTA3ODI0LWIyNDUtNDU0My05YjZiLWY3MGQxYzQwMTA5OCIsIkVudHJpZXMiOlt7IiRpZCI6IjIiLCIkdHlwZSI6IlN3aXNzQWNhZ</w:instrText>
          </w:r>
          <w:r>
            <w:instrText xml:space="preserve">GVtaWMuQ2l0YXZpLkNpdGF0aW9ucy5Xb3JkUGxhY2Vob2xkZXJFbnRyeSwgU3dpc3NBY2FkZW1pYy5DaXRhdmkiLCJJZCI6ImQzZWQ2NTVmLTBjNjUtNDgxMS05NzE1LWMwZjlhNDc2YTIzZiIsIlJhbmdlTGVuZ3RoIjo2LCJSZWZlcmVuY2VJZCI6Ijg4ZDY5N2NjLTQ4ZGMtNDc3Ni1hMmJiLWUxYTIzNjA2NmFlOCIsIlBhZ2VSYW5nZSI6e</w:instrText>
          </w:r>
          <w:r>
            <w:instrText xml:space="preserve">yIkaWQiOiIzIiwiJHR5cGUiOiJTd2lzc0FjYWRlbWljLlBhZ2VSYW5nZSwgU3dpc3NBY2FkZW1pYyIsIkVuZFBhZ2UiOnsiJGlkIjoiNCIsIiR0eXBlIjoiU3dpc3NBY2FkZW1pYy5QYWdlTnVtYmVyLCBTd2lzc0FjYWRlbWljIiwiSXNGdWxseU51bWVyaWMiOmZhbHNlLCJOdW1iZXJpbmdUeXBlIjowLCJOdW1lcmFsU3lzdGVtIjotMX0sI</w:instrText>
          </w:r>
          <w:r>
            <w:instrText xml:space="preserve">k51bWJlcmluZ1R5cGUiOjAsIk51bWVyYWxTeXN0ZW0iOi0xLCJTdGFydFBhZ2UiOnsiJGlkIjoiNSIsIiR0eXBlIjoiU3dpc3NBY2FkZW1pYy5QYWdlTnVtYmVyLCBTd2lzc0FjYWRlbWljIiwiSXNGdWxseU51bWVyaWMiOmZhbHNlLCJOdW1iZXJpbmdUeXBlIjowLCJOdW1lcmFsU3lzdGVtIjotMX19LCJSZWZlcmVuY2UiOnsiJGlkIjoiN</w:instrText>
          </w:r>
          <w:r>
            <w:instrText xml:space="preserve">iIsIiR0eXBlIjoiU3dpc3NBY2FkZW1pYy5DaXRhdmkuUmVmZXJlbmNlLCBTd2lzc0FjYWRlbWljLkNpdGF2aSIsIkFic3RyYWN0Q29tcGxleGl0eSI6MCwiQWJzdHJhY3RTb3VyY2VUZXh0Rm9ybWF0IjowLCJBdXRob3JzIjpbeyIkaWQiOiI3IiwiJHR5cGUiOiJTd2lzc0FjYWRlbWljLkNpdGF2aS5QZXJzb24sIFN3aXNzQWNhZGVtaWMuQ</w:instrText>
          </w:r>
          <w:r>
            <w:instrText xml:space="preserve">2l0YXZpIiwiRmlyc3ROYW1lIjoiR2luYSIsIkxhc3ROYW1lIjoiUG90YXJjYSIsIlByb3RlY3RlZCI6ZmFsc2UsIlNleCI6MSwiQ3JlYXRlZEJ5IjoiX0xlZW5hIE1hYcOfIiwiQ3JlYXRlZE9uIjoiMjAyMS0wNC0yOVQwNzozNzoyNyIsIk1vZGlmaWVkQnkiOiJfTGVlbmEgTWFhw58iLCJJZCI6ImQxNGIyZjExLWZkNGYtNGNkOS05MmUyL</w:instrText>
          </w:r>
          <w:r>
            <w:instrText xml:space="preserve">WI3OTU3NTgwYjNjZiIsIk1vZGlmaWVkT24iOiIyMDIxLTA0LTI5VDA3OjM3OjI3IiwiUHJvamVjdCI6eyIkaWQiOiI4IiwiJHR5cGUiOiJTd2lzc0FjYWRlbWljLkNpdGF2aS5Qcm9qZWN0LCBTd2lzc0FjYWRlbWljLkNpdGF2aSJ9fV0sIkNpdGF0aW9uS2V5VXBkYXRlVHlwZSI6MCwiQ29sbGFib3JhdG9ycyI6W10sIkRhdGUyIjoiMzAuM</w:instrText>
          </w:r>
          <w:r>
            <w:instrText xml:space="preserve">TIuMjAyMCIsIkRvaSI6IjEwLjEzNzEvam91cm5hbC5wb25lLjAyNDM3MzMiLCJFZGl0b3JzIjpbXSwiRXZhbHVhdGlvbkNvbXBsZXhpdHkiOjAsIkV2YWx1YXRpb25Tb3VyY2VUZXh0Rm9ybWF0IjowLCJHcm91cHMiOltdLCJIYXNMYWJlbDEiOmZhbHNlLCJIYXNMYWJlbDIiOnRydWUsIktleXdvcmRzIjpbXSwiTGFuZ3VhZ2UiOiJlbmciL</w:instrText>
          </w:r>
          <w:r>
            <w:instrText xml:space="preserve">CJMYW5ndWFnZUNvZGUiOiJlbiIsIkxvY2F0aW9ucyI6W3siJGlkIjoiOSIsIiR0eXBlIjoiU3dpc3NBY2FkZW1pYy5DaXRhdmkuTG9jYXRpb24sIFN3aXNzQWNhZGVtaWMuQ2l0YXZpIiwiQWRkcmVzcyI6eyIkaWQiOiIxMCIsIiR0eXBlIjoiU3dpc3NBY2FkZW1pYy5DaXRhdmkuTGlua2VkUmVzb3VyY2UsIFN3aXNzQWNhZGVtaWMuQ2l0Y</w:instrText>
          </w:r>
          <w:r>
            <w:instrText xml:space="preserve">XZpIiwiTGlua2VkUmVzb3VyY2VUeXBlIjo1LCJPcmlnaW5hbFN0cmluZyI6IlBNQzc3NzMxNzYiLCJVcmlTdHJpbmciOiJodHRwczovL3d3dy5uY2JpLm5sbS5uaWguZ292L3BtYy9hcnRpY2xlcy9QTUM3NzczMTc2IiwiTGlua2VkUmVzb3VyY2VTdGF0dXMiOjgsIlByb3BlcnRpZXMiOnsiJGlkIjoiMTEiLCIkdHlwZSI6IlN3aXNzQWNhZ</w:instrText>
          </w:r>
          <w:r>
            <w:instrText xml:space="preserve">GVtaWMuQ2l0YXZpLkxpbmtlZFJlc291cmNlUHJvcGVydGllcywgU3dpc3NBY2FkZW1pYy5DaXRhdmkifSwiU3luY0ZvbGRlclR5cGUiOjAsIklzTG9jYWxDbG91ZFByb2plY3RGaWxlTGluayI6ZmFsc2UsIklzQ2xvdWRSZXN0b3JlIjpmYWxzZSwiSXNDbG91ZENvcHkiOmZhbHNlLCJBdHRhY2htZW50Rm9sZGVyV2FzSW5GYWxsYmFja01vZ</w:instrText>
          </w:r>
          <w:r>
            <w:instrText xml:space="preserve">GUiOmZhbHNlfSwiQW5ub3RhdGlvbnMiOltdLCJMb2NhdGlvblR5cGUiOjAsIk1pcnJvcnNSZWZlcmVuY2VQcm9wZXJ0eUlkIjoyMDgsIkNyZWF0ZWRCeSI6Il9MZWVuYSBNYWHDnyIsIkNyZWF0ZWRPbiI6IjIwMjEtMDQtMjlUMDc6Mzg6NTciLCJNb2RpZmllZEJ5IjoiX0xlZW5hIE1hYcOfIiwiSWQiOiI4OGNjM2Q5Yi1iOTk1LTQ0YjQtO</w:instrText>
          </w:r>
          <w:r>
            <w:instrText xml:space="preserve">DAwNy01MWIwM2E4M2EwMzciLCJNb2RpZmllZE9uIjoiMjAyMS0wNC0yOVQwNzozODo1NyIsIlByb2plY3QiOnsiJHJlZiI6IjgifX0seyIkaWQiOiIxMiIsIiR0eXBlIjoiU3dpc3NBY2FkZW1pYy5DaXRhdmkuTG9jYXRpb24sIFN3aXNzQWNhZGVtaWMuQ2l0YXZpIiwiQWRkcmVzcyI6eyIkaWQiOiIxMy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0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4In19LHsiJGlkIjoiMTUiLCIkdHlwZSI6IlN3aXNzQWNhZGVtaWMuQ2l0YXZpLkxvY2F0aW9uLCBTd2lzc0FjY</w:instrText>
          </w:r>
          <w:r>
            <w:instrText xml:space="preserve">WRlbWljLkNpdGF2aSIsIkFkZHJlc3MiOnsiJGlkIjoiMTY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y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OCJ9fSx7IiRpZCI6IjE4IiwiJHR5cGUiOiJTd2lzc</w:instrText>
          </w:r>
          <w:r>
            <w:instrText xml:space="preserve">0FjYWRlbWljLkNpdGF2aS5Mb2NhdGlvbiwgU3dpc3NBY2FkZW1pYy5DaXRhdmkiLCJBZGRyZXNzIjp7IiRpZCI6IjE5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yMC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OC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Ix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OCJ9fSwiUG1jSWQiOiJQTUM3NzczMTc2I</w:instrText>
          </w:r>
          <w:r>
            <w:instrText xml:space="preserve">iwiUHVibGlzaGVycyI6W3siJGlkIjoiMjI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g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gifX0sIlVzZU51bWJlcmluZ1R5cGVPZlBhcmVudERvY3VtZW50IjpmYWxzZSwiWWVhck9ubHkiOnRydWV9XSwiRm9ybWF0dGVkVGV4dCI6eyIkaWQiOiIyMyIsIkNvdW50IjoxLCJUZXh0VW5pdHMiOlt7I</w:instrText>
          </w:r>
          <w:r>
            <w:instrText xml:space="preserve">iRpZCI6IjI0IiwiRm9udFN0eWxlIjp7IiRpZCI6IjI1IiwiTmV1dHJhbCI6dHJ1ZX0sIlJlYWRpbmdPcmRlciI6MSwiVGV4dCI6IigyMDIwKSJ9XX0sIlRhZyI6IkNpdGF2aVBsYWNlaG9sZGVyIzFhMmRiYjZlLTVmZjQtNDI2YS1hMGIzLWY0ODg1OTcxNGJhOCIsIlRleHQiOiIoMjAyMCkiLCJXQUlWZXJzaW9uIjoiNi4xMC4wLjAifQ==}</w:instrText>
          </w:r>
          <w:r>
            <w:fldChar w:fldCharType="separate"/>
          </w:r>
          <w:r>
            <w:t xml:space="preserve">(2020)</w:t>
          </w:r>
          <w:r>
            <w:fldChar w:fldCharType="end"/>
          </w:r>
        </w:sdtContent>
      </w:sdt>
      <w:r>
        <w:t xml:space="preserve"> </w:t>
      </w:r>
      <w:r>
        <w:t xml:space="preserve">am Rande</w:t>
      </w:r>
      <w:r>
        <w:t xml:space="preserve"> </w:t>
      </w:r>
      <w:bookmarkEnd w:id="29"/>
      <w:r>
        <w:t xml:space="preserve">thematisiert</w:t>
      </w:r>
      <w:r>
        <w:t xml:space="preserve">.</w:t>
      </w:r>
      <w:r>
        <w:t xml:space="preserve"> </w:t>
      </w:r>
      <w:r>
        <w:t xml:space="preserve">Aufgrund d</w:t>
      </w:r>
      <w:r>
        <w:t xml:space="preserve">ies</w:t>
      </w:r>
      <w:r>
        <w:t xml:space="preserve">er Forschungslücke </w:t>
      </w:r>
      <w:r>
        <w:t xml:space="preserve">und </w:t>
      </w:r>
      <w:r>
        <w:t xml:space="preserve">d</w:t>
      </w:r>
      <w:r>
        <w:t xml:space="preserve">er Frage, welchen Einfluss </w:t>
      </w:r>
      <w:r>
        <w:t xml:space="preserve">die Gelegenheit des</w:t>
      </w:r>
      <w:r>
        <w:t xml:space="preserve"> Online-Dating</w:t>
      </w:r>
      <w:r>
        <w:t xml:space="preserve">s</w:t>
      </w:r>
      <w:r>
        <w:t xml:space="preserve"> hat</w:t>
      </w:r>
      <w:r>
        <w:t xml:space="preserve">, </w:t>
      </w:r>
      <w:r>
        <w:t xml:space="preserve">beschäftigt sich diese Arbeit mit der Bedeutung von geografischen Distanzen bei der Partnerwahl</w:t>
      </w:r>
      <w:r>
        <w:t xml:space="preserve"> in Deutschland</w:t>
      </w:r>
      <w:r>
        <w:t xml:space="preserve">. Ziel dieser Arbeit ist es, die geografischen Trends</w:t>
      </w:r>
      <w:r>
        <w:t xml:space="preserve"> bei</w:t>
      </w:r>
      <w:r>
        <w:t xml:space="preserve"> der Partnerwahl </w:t>
      </w:r>
      <w:r>
        <w:t xml:space="preserve">im Längsschnitt </w:t>
      </w:r>
      <w:r>
        <w:t xml:space="preserve">über die Jahre </w:t>
      </w:r>
      <w:r>
        <w:t xml:space="preserve">20</w:t>
      </w:r>
      <w:r>
        <w:t xml:space="preserve">09</w:t>
      </w:r>
      <w:r>
        <w:t xml:space="preserve"> bis 201</w:t>
      </w:r>
      <w:r>
        <w:t xml:space="preserve">8</w:t>
      </w:r>
      <w:r>
        <w:t xml:space="preserve"> </w:t>
      </w:r>
      <w:r>
        <w:t xml:space="preserve">zu ermitteln</w:t>
      </w:r>
      <w:r>
        <w:t xml:space="preserve">. </w:t>
      </w:r>
      <w:r>
        <w:t xml:space="preserve">Die</w:t>
      </w:r>
      <w:r>
        <w:t xml:space="preserve"> sich</w:t>
      </w:r>
      <w:r>
        <w:t xml:space="preserve"> </w:t>
      </w:r>
      <w:r>
        <w:t xml:space="preserve">daraus </w:t>
      </w:r>
      <w:r>
        <w:t xml:space="preserve">ergebene</w:t>
      </w:r>
      <w:r>
        <w:t xml:space="preserve"> Forschungsfrage lautet: </w:t>
      </w:r>
      <w:r/>
    </w:p>
    <w:p>
      <w:pPr>
        <w:pBdr/>
        <w:spacing w:after="240" w:line="360" w:lineRule="auto"/>
        <w:ind w:right="849" w:left="708"/>
        <w:jc w:val="both"/>
        <w:rPr>
          <w:i/>
        </w:rPr>
      </w:pPr>
      <w:r>
        <w:rPr>
          <w:i/>
        </w:rPr>
        <w:t xml:space="preserve">Inwiefern</w:t>
      </w:r>
      <w:r>
        <w:rPr>
          <w:i/>
        </w:rPr>
        <w:t xml:space="preserve"> </w:t>
      </w:r>
      <w:r>
        <w:rPr>
          <w:i/>
        </w:rPr>
        <w:t xml:space="preserve">hat </w:t>
      </w:r>
      <w:r>
        <w:rPr>
          <w:i/>
        </w:rPr>
        <w:t xml:space="preserve">sich die Distanz </w:t>
      </w:r>
      <w:r>
        <w:rPr>
          <w:i/>
        </w:rPr>
        <w:t xml:space="preserve">bei der Partnerwahl zwischen </w:t>
      </w:r>
      <w:r>
        <w:rPr>
          <w:i/>
        </w:rPr>
        <w:t xml:space="preserve">o</w:t>
      </w:r>
      <w:r>
        <w:rPr>
          <w:i/>
        </w:rPr>
        <w:t xml:space="preserve">nline und </w:t>
      </w:r>
      <w:r>
        <w:rPr>
          <w:i/>
        </w:rPr>
        <w:t xml:space="preserve">o</w:t>
      </w:r>
      <w:r>
        <w:rPr>
          <w:i/>
        </w:rPr>
        <w:t xml:space="preserve">ffline</w:t>
      </w:r>
      <w:r>
        <w:rPr>
          <w:i/>
        </w:rPr>
        <w:t xml:space="preserve"> initiierten </w:t>
      </w:r>
      <w:r>
        <w:rPr>
          <w:i/>
        </w:rPr>
        <w:t xml:space="preserve">Partnerschaften</w:t>
      </w:r>
      <w:r>
        <w:rPr>
          <w:i/>
        </w:rPr>
        <w:t xml:space="preserve"> im Laufe der Zeit</w:t>
      </w:r>
      <w:r>
        <w:rPr>
          <w:i/>
        </w:rPr>
        <w:t xml:space="preserve"> verändert</w:t>
      </w:r>
      <w:r>
        <w:rPr>
          <w:i/>
        </w:rPr>
        <w:t xml:space="preserve">?</w:t>
      </w:r>
      <w:r>
        <w:rPr>
          <w:i/>
        </w:rPr>
      </w:r>
    </w:p>
    <w:p>
      <w:pPr>
        <w:pBdr/>
        <w:spacing w:after="240" w:line="360" w:lineRule="auto"/>
        <w:ind/>
        <w:jc w:val="both"/>
        <w:rPr/>
      </w:pPr>
      <w:r>
        <w:t xml:space="preserve">Der in der Arbeit verwendete Online-Dating</w:t>
      </w:r>
      <w:r>
        <w:t xml:space="preserve">-</w:t>
      </w:r>
      <w:r>
        <w:t xml:space="preserve">Begriff bezieht </w:t>
      </w:r>
      <w:r>
        <w:t xml:space="preserve">sowohl </w:t>
      </w:r>
      <w:r>
        <w:t xml:space="preserve">das Kennenlernen über Single-Börsen</w:t>
      </w:r>
      <w:r>
        <w:t xml:space="preserve"> als auch über</w:t>
      </w:r>
      <w:r>
        <w:t xml:space="preserve"> Dating-Apps </w:t>
      </w:r>
      <w:r>
        <w:t xml:space="preserve">und</w:t>
      </w:r>
      <w:r>
        <w:t xml:space="preserve"> soziale Netzwerke mit ein. </w:t>
      </w:r>
      <w:r>
        <w:t xml:space="preserve">Mithilfe des Familien- und Beziehungspanels </w:t>
      </w:r>
      <w:r>
        <w:rPr>
          <w:i/>
        </w:rPr>
        <w:t xml:space="preserve">pairfam</w:t>
      </w:r>
      <w:r>
        <w:t xml:space="preserve"> wird die vorliegende Forschungsfrage untersucht </w:t>
      </w:r>
      <w:sdt>
        <w:sdtPr>
          <w:alias w:val="To edit, see citavi.com/edit"/>
          <w15:appearance w15:val="boundingBox"/>
          <w:id w:val="-350576491"/>
          <w:placeholder>
            <w:docPart w:val="C1C4EEDF2E314ACEA1828FAE2CD4B04A"/>
          </w:placeholder>
          <w:tag w:val="CitaviPlaceholder#5a98ee57-eb56-4d65-9f8b-acc0593c307a"/>
          <w:rPr/>
        </w:sdtPr>
        <w:sdtContent>
          <w:r>
            <w:fldChar w:fldCharType="begin"/>
          </w:r>
          <w:r>
            <w:instrText xml:space="preserve">ADDIN CitaviPlaceholder{eyIkaWQiOiIxIiwiJHR5cGUiOiJTd2lzc0FjYWRlb</w:instrText>
          </w:r>
          <w:r>
            <w:instrText xml:space="preserve">WljLkNpdGF2aS5DaXRhdGlvbnMuV29yZFBsYWNlaG9sZGVyLCBTd2lzc0FjYWRlbWljLkNpdGF2aSIsIkVudHJpZXMiOlt7IiRpZCI6IjIiLCIkdHlwZSI6IlN3aXNzQWNhZGVtaWMuQ2l0YXZpLkNpdGF0aW9ucy5Xb3JkUGxhY2Vob2xkZXJFbnRyeSwgU3dpc3NBY2FkZW1pYy5DaXRhdmkiLCJJZCI6ImFmNTY0ZDQwLTU0MGYtNGU0ZC1hN</w:instrText>
          </w:r>
          <w:r>
            <w:instrText xml:space="preserve">DY5LWRhMjA0NmNiNmUyOCIsIlJhbmdlTGVuZ3RoIjoyNiwiUmVmZXJlbmNlSWQiOiIzYjJkNmZkYS0xZjhkLTRkNjQtYWZmMi1hNDdkMTE1ODM4MzEiLCJQcmVmaXgiOiJ2Z2wuICIsIlJlZmVyZW5jZSI6eyIkaWQiOiIzIiwiJHR5cGUiOiJTd2lzc0FjYWRlbWljLkNpdGF2aS5SZWZlcmVuY2UsIFN3aXNzQWNhZGVtaWMuQ2l0YXZpIiwiQ</w:instrText>
          </w:r>
          <w:r>
            <w:instrText xml:space="preserve">WJzdHJhY3RDb21wbGV4aXR5IjowLCJBYnN0cmFjdFNvdXJjZVRleHRGb3JtYXQiOjAsIkF1dGhvcnMiOlt7IiRpZCI6IjQiLCIkdHlwZSI6IlN3aXNzQWNhZGVtaWMuQ2l0YXZpLlBlcnNvbiwgU3dpc3NBY2FkZW1pYy5DaXRhdmkiLCJGaXJzdE5hbWUiOiJKb3NlZiIsIkxhc3ROYW1lIjoiQnLDvGRlcmwiLCJQcm90ZWN0ZWQiOmZhbHNlL</w:instrText>
          </w:r>
          <w:r>
            <w:instrText xml:space="preserve">CJTZXgiOjIsIkNyZWF0ZWRCeSI6Il9MZWVuYSBNYWHDnyIsIkNyZWF0ZWRPbiI6IjIwMjEtMDUtMDZUMTI6NTk6MjEiLCJNb2RpZmllZEJ5IjoiX0xlZW5hIE1hYcOfIiwiSWQiOiJjNmNlNDRmYy0xYzQ4LTQ4MTktOTczNi1lODVjNGI3YTk0ZDQiLCJNb2RpZmllZE9uIjoiMjAyMS0wNS0wNlQxMjo1OToyMSIsIlByb2plY3QiOnsiJGlkI</w:instrText>
          </w:r>
          <w:r>
            <w:instrText xml:space="preserve">joiNSIsIiR0eXBlIjoiU3dpc3NBY2FkZW1pYy5DaXRhdmkuUHJvamVjdCwgU3dpc3NBY2FkZW1pYy5DaXRhdmkifX0seyIkaWQiOiI2IiwiJHR5cGUiOiJTd2lzc0FjYWRlbWljLkNpdGF2aS5QZXJzb24sIFN3aXNzQWNhZGVtaWMuQ2l0YXZpIiwiRmlyc3ROYW1lIjoiU29uamEiLCJMYXN0TmFtZSI6IkRyb2JuacSNIiwiUHJvdGVjdGVkI</w:instrText>
          </w:r>
          <w:r>
            <w:instrText xml:space="preserve">jpmYWxzZSwiU2V4IjoxLCJDcmVhdGVkQnkiOiJfTGVlbmEgTWFhw58iLCJDcmVhdGVkT24iOiIyMDIxLTA1LTA2VDEyOjU5OjIxIiwiTW9kaWZpZWRCeSI6Il9MZWVuYSBNYWHDnyIsIklkIjoiNWQyMzViZTItZGEyYi00YTFiLTliMWMtNmQ3Y2Q4OGEzZDliIiwiTW9kaWZpZWRPbiI6IjIwMjEtMDUtMDZUMTI6NTk6MjEiLCJQcm9qZWN0I</w:instrText>
          </w:r>
          <w:r>
            <w:instrText xml:space="preserve">jp7IiRyZWYiOiI1In19LHsiJGlkIjoiNyIsIiR0eXBlIjoiU3dpc3NBY2FkZW1pYy5DaXRhdmkuUGVyc29uLCBTd2lzc0FjYWRlbWljLkNpdGF2aSIsIkZpcnN0TmFtZSI6IkthcnN0ZW4iLCJMYXN0TmFtZSI6IkhhbmsiLCJQcm90ZWN0ZWQiOmZhbHNlLCJTZXgiOjIsIkNyZWF0ZWRCeSI6Il9MZWVuYSBNYWHDnyIsIkNyZWF0ZWRPbiI6I</w:instrText>
          </w:r>
          <w:r>
            <w:instrText xml:space="preserve">jIwMjEtMDUtMDZUMTI6NTk6MjEiLCJNb2RpZmllZEJ5IjoiX0xlZW5hIE1hYcOfIiwiSWQiOiIyY2RiNzgxYy1kNTdjLTQ3NTUtYmExNC1hMDA0NGJhMWYyYTEiLCJNb2RpZmllZE9uIjoiMjAyMS0wNS0wNlQxMjo1OToyMSIsIlByb2plY3QiOnsiJHJlZiI6IjUifX0seyIkaWQiOiI4IiwiJHR5cGUiOiJTd2lzc0FjYWRlbWljLkNpdGF2a</w:instrText>
          </w:r>
          <w:r>
            <w:instrText xml:space="preserve">S5QZXJzb24sIFN3aXNzQWNhZGVtaWMuQ2l0YXZpIiwiRmlyc3ROYW1lIjoiRnJhbnouIiwiTGFzdE5hbWUiOiJOZXllciIsIk1pZGRsZU5hbWUiOiJKLiIsIlByb3RlY3RlZCI6ZmFsc2UsIlNleCI6MCwiQ3JlYXRlZEJ5IjoiX0xlZW5hIE1hYcOfIiwiQ3JlYXRlZE9uIjoiMjAyMS0wNS0wNlQxMjo1OToyMSIsIk1vZGlmaWVkQnkiOiJfT</w:instrText>
          </w:r>
          <w:r>
            <w:instrText xml:space="preserve">GVlbmEgTWFhw58iLCJJZCI6ImNhNWQ1NDQ2LTg1ZGQtNGM0YS1hYTU3LTQ2MDc0ZWNmMGZhYyIsIk1vZGlmaWVkT24iOiIyMDIxLTA1LTA2VDEyOjU5OjIxIiwiUHJvamVjdCI6eyIkcmVmIjoiNSJ9fSx7IiRpZCI6IjkiLCIkdHlwZSI6IlN3aXNzQWNhZGVtaWMuQ2l0YXZpLlBlcnNvbiwgU3dpc3NBY2FkZW1pYy5DaXRhdmkiLCJGaXJzd</w:instrText>
          </w:r>
          <w:r>
            <w:instrText xml:space="preserve">E5hbWUiOiJTYWJpbmUiLCJMYXN0TmFtZSI6IldhbHBlciIsIlByb3RlY3RlZCI6ZmFsc2UsIlNleCI6MSwiQ3JlYXRlZEJ5IjoiX0xlZW5hIE1hYcOfIiwiQ3JlYXRlZE9uIjoiMjAyMS0wNS0wNlQxMjo1OToyMSIsIk1vZGlmaWVkQnkiOiJfTGVlbmEgTWFhw58iLCJJZCI6IjM3MGZkZDM5LTFlMTgtNGI1NC1iZTZiLWU4OGZkZTk1YTkzN</w:instrText>
          </w:r>
          <w:r>
            <w:instrText xml:space="preserve">iIsIk1vZGlmaWVkT24iOiIyMDIxLTA1LTA2VDEyOjU5OjIxIiwiUHJvamVjdCI6eyIkcmVmIjoiNSJ9fSx7IiRpZCI6IjEwIiwiJHR5cGUiOiJTd2lzc0FjYWRlbWljLkNpdGF2aS5QZXJzb24sIFN3aXNzQWNhZGVtaWMuQ2l0YXZpIiwiRmlyc3ROYW1lIjoiUGhpbGlwcCIsIkxhc3ROYW1lIjoiQWx0IiwiUHJvdGVjdGVkIjpmYWxzZSwiU</w:instrText>
          </w:r>
          <w:r>
            <w:instrText xml:space="preserve">2V4IjoyLCJDcmVhdGVkQnkiOiJfTGVlbmEgTWFhw58iLCJDcmVhdGVkT24iOiIyMDIxLTA1LTA2VDEyOjU5OjIxIiwiTW9kaWZpZWRCeSI6Il9MZWVuYSBNYWHDnyIsIklkIjoiNzRhZmZlODItYzQ0My00ZTU2LTg4MDQtY2YzM2Q0ZjE3M2RiIiwiTW9kaWZpZWRPbiI6IjIwMjEtMDUtMDZUMTI6NTk6MjEiLCJQcm9qZWN0Ijp7IiRyZWYiO</w:instrText>
          </w:r>
          <w:r>
            <w:instrText xml:space="preserve">iI1In19LHsiJGlkIjoiMTEiLCIkdHlwZSI6IlN3aXNzQWNhZGVtaWMuQ2l0YXZpLlBlcnNvbiwgU3dpc3NBY2FkZW1pYy5DaXRhdmkiLCJGaXJzdE5hbWUiOiJDaHJpc3RpYW5lIiwiTGFzdE5hbWUiOiJCb3pveWFuIiwiUHJvdGVjdGVkIjpmYWxzZSwiU2V4IjoxLCJDcmVhdGVkQnkiOiJfTGVlbmEgTWFhw58iLCJDcmVhdGVkT24iOiIyM</w:instrText>
          </w:r>
          <w:r>
            <w:instrText xml:space="preserve">DIxLTA1LTA2VDEyOjU5OjIxIiwiTW9kaWZpZWRCeSI6Il9MZWVuYSBNYWHDnyIsIklkIjoiOGM4NGMxYmYtZDMyOC00NGNlLTg1ODQtYTlkYTM3NWQ5ODkwIiwiTW9kaWZpZWRPbiI6IjIwMjEtMDUtMDZUMTI6NTk6MjEiLCJQcm9qZWN0Ijp7IiRyZWYiOiI1In19LHsiJGlkIjoiMTIiLCIkdHlwZSI6IlN3aXNzQWNhZGVtaWMuQ2l0YXZpL</w:instrText>
          </w:r>
          <w:r>
            <w:instrText xml:space="preserve">lBlcnNvbiwgU3dpc3NBY2FkZW1pYy5DaXRhdmkiLCJGaXJzdE5hbWUiOiJDaHJpc3RpbmUiLCJMYXN0TmFtZSI6IkZpbm4iLCJQcm90ZWN0ZWQiOmZhbHNlLCJTZXgiOjEsIkNyZWF0ZWRCeSI6Il9MZWVuYSBNYWHDnyIsIkNyZWF0ZWRPbiI6IjIwMjEtMDUtMDZUMTI6NTk6MjEiLCJNb2RpZmllZEJ5IjoiX0xlZW5hIE1hYcOfIiwiSWQiO</w:instrText>
          </w:r>
          <w:r>
            <w:instrText xml:space="preserve">iJjNDNmMDQ5OS01MTVkLTQ0OWEtOGYwMS05OWRlMmJjOTQ2MDIiLCJNb2RpZmllZE9uIjoiMjAyMS0wNS0wNlQxMjo1OToyMSIsIlByb2plY3QiOnsiJHJlZiI6IjUifX0seyIkaWQiOiIxMyIsIiR0eXBlIjoiU3dpc3NBY2FkZW1pYy5DaXRhdmkuUGVyc29uLCBTd2lzc0FjYWRlbWljLkNpdGF2aSIsIkZpcnN0TmFtZSI6IlJlbmF0ZSIsI</w:instrText>
          </w:r>
          <w:r>
            <w:instrText xml:space="preserve">kxhc3ROYW1lIjoiRnJpc3RlciIsIlByb3RlY3RlZCI6ZmFsc2UsIlNleCI6MSwiQ3JlYXRlZEJ5IjoiX0xlZW5hIE1hYcOfIiwiQ3JlYXRlZE9uIjoiMjAyMS0wNS0wNlQxMjo1OToyMSIsIk1vZGlmaWVkQnkiOiJfTGVlbmEgTWFhw58iLCJJZCI6ImNiYmQzZDU4LWFjNjAtNDA1Yy1iMDEzLTc5NDQzMWQ1MTkzOCIsIk1vZGlmaWVkT24iO</w:instrText>
          </w:r>
          <w:r>
            <w:instrText xml:space="preserve">iIyMDIxLTA1LTA2VDEyOjU5OjIxIiwiUHJvamVjdCI6eyIkcmVmIjoiNSJ9fSx7IiRpZCI6IjE0IiwiJHR5cGUiOiJTd2lzc0FjYWRlbWljLkNpdGF2aS5QZXJzb24sIFN3aXNzQWNhZGVtaWMuQ2l0YXZpIiwiRmlyc3ROYW1lIjoiTWFkaXNvbiIsIkxhc3ROYW1lIjoiR2FycmV0dCIsIlByb3RlY3RlZCI6ZmFsc2UsIlNleCI6MCwiQ3JlY</w:instrText>
          </w:r>
          <w:r>
            <w:instrText xml:space="preserve">XRlZEJ5IjoiX0xlZW5hIE1hYcOfIiwiQ3JlYXRlZE9uIjoiMjAyMS0wNS0wNlQxMjo1OToyMSIsIk1vZGlmaWVkQnkiOiJfTGVlbmEgTWFhw58iLCJJZCI6ImU5YjBkN2U4LTIzNWQtNGM5Ni1hYjU4LTA5ZWMyMDFlODJkYiIsIk1vZGlmaWVkT24iOiIyMDIxLTA1LTA2VDEyOjU5OjIxIiwiUHJvamVjdCI6eyIkcmVmIjoiNSJ9fSx7IiRpZ</w:instrText>
          </w:r>
          <w:r>
            <w:instrText xml:space="preserve">CI6IjE1IiwiJHR5cGUiOiJTd2lzc0FjYWRlbWljLkNpdGF2aS5QZXJzb24sIFN3aXNzQWNhZGVtaWMuQ2l0YXZpIiwiRmlyc3ROYW1lIjoiVGl0YSIsIkxhc3ROYW1lIjoiR29uemFsZXogQXZpbMOpcyIsIlByb3RlY3RlZCI6ZmFsc2UsIlNleCI6MCwiQ3JlYXRlZEJ5IjoiX0xlZW5hIE1hYcOfIiwiQ3JlYXRlZE9uIjoiMjAyMS0wNS0wN</w:instrText>
          </w:r>
          <w:r>
            <w:instrText xml:space="preserve">lQxMjo1OToyMSIsIk1vZGlmaWVkQnkiOiJfTGVlbmEgTWFhw58iLCJJZCI6ImY4NDAyOGNkLWYyN2ItNDlhYS04NjMyLWM5ZjY4NjQ0NjRjMCIsIk1vZGlmaWVkT24iOiIyMDIxLTA1LTA2VDEyOjU5OjIxIiwiUHJvamVjdCI6eyIkcmVmIjoiNSJ9fSx7IiRpZCI6IjE2IiwiJHR5cGUiOiJTd2lzc0FjYWRlbWljLkNpdGF2aS5QZXJzb24sI</w:instrText>
          </w:r>
          <w:r>
            <w:instrText xml:space="preserve">FN3aXNzQWNhZGVtaWMuQ2l0YXZpIiwiRmlyc3ROYW1lIjoiSGVucmlldHRlIiwiTGFzdE5hbWUiOiJHcmVpc2NoZWwiLCJQcm90ZWN0ZWQiOmZhbHNlLCJTZXgiOjEsIkNyZWF0ZWRCeSI6Il9MZWVuYSBNYWHDnyIsIkNyZWF0ZWRPbiI6IjIwMjEtMDUtMDZUMTI6NTk6MjEiLCJNb2RpZmllZEJ5IjoiX0xlZW5hIE1hYcOfIiwiSWQiOiI3M</w:instrText>
          </w:r>
          <w:r>
            <w:instrText xml:space="preserve">zhkNThmYS05ZGFiLTRkZTYtOGU2ZS0yNTJhNDM5ZGUxY2IiLCJNb2RpZmllZE9uIjoiMjAyMS0wNS0wNlQxMjo1OToyMSIsIlByb2plY3QiOnsiJHJlZiI6IjUifX0seyIkaWQiOiIxNyIsIiR0eXBlIjoiU3dpc3NBY2FkZW1pYy5DaXRhdmkuUGVyc29uLCBTd2lzc0FjYWRlbWljLkNpdGF2aSIsIkZpcnN0TmFtZSI6Ik5pY29sYWkiLCJMY</w:instrText>
          </w:r>
          <w:r>
            <w:instrText xml:space="preserve">XN0TmFtZSI6Ikdyw7ZwbGVyIiwiUHJvdGVjdGVkIjpmYWxzZSwiU2V4IjowLCJDcmVhdGVkQnkiOiJfTGVlbmEgTWFhw58iLCJDcmVhdGVkT24iOiIyMDIxLTA1LTA2VDEyOjU5OjIxIiwiTW9kaWZpZWRCeSI6Il9MZWVuYSBNYWHDnyIsIklkIjoiZGZlYjA3OWEtM2FlNS00NDgwLTg2YWYtNTU4ODgzN2ExM2E4IiwiTW9kaWZpZWRPbiI6I</w:instrText>
          </w:r>
          <w:r>
            <w:instrText xml:space="preserve">jIwMjEtMDUtMDZUMTI6NTk6MjEiLCJQcm9qZWN0Ijp7IiRyZWYiOiI1In19LHsiJGlkIjoiMTgiLCIkdHlwZSI6IlN3aXNzQWNhZGVtaWMuQ2l0YXZpLlBlcnNvbiwgU3dpc3NBY2FkZW1pYy5DaXRhdmkiLCJGaXJzdE5hbWUiOiJLcmlzdGluIiwiTGFzdE5hbWUiOiJIYWplayIsIlByb3RlY3RlZCI6ZmFsc2UsIlNleCI6MSwiQ3JlYXRlZ</w:instrText>
          </w:r>
          <w:r>
            <w:instrText xml:space="preserve">EJ5IjoiX0xlZW5hIE1hYcOfIiwiQ3JlYXRlZE9uIjoiMjAyMS0wNS0wNlQxMjo1OToyMSIsIk1vZGlmaWVkQnkiOiJfTGVlbmEgTWFhw58iLCJJZCI6ImIzYjMzNzI5LTM3Y2ItNDNkZi1hMGQ0LWU3NThhMjczOGFjOSIsIk1vZGlmaWVkT24iOiIyMDIxLTA1LTA2VDEyOjU5OjIxIiwiUHJvamVjdCI6eyIkcmVmIjoiNSJ9fSx7IiRpZCI6I</w:instrText>
          </w:r>
          <w:r>
            <w:instrText xml:space="preserve">jE5IiwiJHR5cGUiOiJTd2lzc0FjYWRlbWljLkNpdGF2aS5QZXJzb24sIFN3aXNzQWNhZGVtaWMuQ2l0YXZpIiwiRmlyc3ROYW1lIjoiTWljaGVsIiwiTGFzdE5hbWUiOiJIZXJ6aWciLCJQcm90ZWN0ZWQiOmZhbHNlLCJTZXgiOjIsIkNyZWF0ZWRCeSI6Il9MZWVuYSBNYWHDnyIsIkNyZWF0ZWRPbiI6IjIwMjEtMDUtMDZUMTI6NTk6MjEiL</w:instrText>
          </w:r>
          <w:r>
            <w:instrText xml:space="preserve">CJNb2RpZmllZEJ5IjoiX0xlZW5hIE1hYcOfIiwiSWQiOiJiMDNjOGJlNy05NWU5LTQyOWMtOTYxMy1hM2I4Y2Q4NDk3MDgiLCJNb2RpZmllZE9uIjoiMjAyMS0wNS0wNlQxMjo1OToyMSIsIlByb2plY3QiOnsiJHJlZiI6IjUifX0seyIkaWQiOiIyMCIsIiR0eXBlIjoiU3dpc3NBY2FkZW1pYy5DaXRhdmkuUGVyc29uLCBTd2lzc0FjYWRlb</w:instrText>
          </w:r>
          <w:r>
            <w:instrText xml:space="preserve">WljLkNpdGF2aSIsIkZpcnN0TmFtZSI6IkJlcm5hZGV0dGUiLCJMYXN0TmFtZSI6Ikh1eWVyLU1heSIsIlByb3RlY3RlZCI6ZmFsc2UsIlNleCI6MSwiQ3JlYXRlZEJ5IjoiX0xlZW5hIE1hYcOfIiwiQ3JlYXRlZE9uIjoiMjAyMS0wNS0wNlQxMjo1OToyMSIsIk1vZGlmaWVkQnkiOiJfTGVlbmEgTWFhw58iLCJJZCI6IjVmN2Q4MjUwLWQ5Z</w:instrText>
          </w:r>
          <w:r>
            <w:instrText xml:space="preserve">WEtNDMyOC1hNWM4LTQxOGMyNWI3ZWMwNCIsIk1vZGlmaWVkT24iOiIyMDIxLTA1LTA2VDEyOjU5OjIxIiwiUHJvamVjdCI6eyIkcmVmIjoiNSJ9fSx7IiRpZCI6IjIxIiwiJHR5cGUiOiJTd2lzc0FjYWRlbWljLkNpdGF2aS5QZXJzb24sIFN3aXNzQWNhZGVtaWMuQ2l0YXZpIiwiRmlyc3ROYW1lIjoiUsO8ZGlnZXIiLCJMYXN0TmFtZSI6I</w:instrText>
          </w:r>
          <w:r>
            <w:instrText xml:space="preserve">kxlbmtlIiwiUHJvdGVjdGVkIjpmYWxzZSwiU2V4IjoyLCJDcmVhdGVkQnkiOiJfTGVlbmEgTWFhw58iLCJDcmVhdGVkT24iOiIyMDIxLTA1LTA2VDEyOjU5OjIxIiwiTW9kaWZpZWRCeSI6Il9MZWVuYSBNYWHDnyIsIklkIjoiMTVhMzUzMmMtZmYwMi00NmU4LWIwZmEtMmJiYzFiZjFmN2MzIiwiTW9kaWZpZWRPbiI6IjIwMjEtMDUtMDZUM</w:instrText>
          </w:r>
          <w:r>
            <w:instrText xml:space="preserve">TI6NTk6MjEiLCJQcm9qZWN0Ijp7IiRyZWYiOiI1In19LHsiJGlkIjoiMjIiLCIkdHlwZSI6IlN3aXNzQWNhZGVtaWMuQ2l0YXZpLlBlcnNvbiwgU3dpc3NBY2FkZW1pYy5DaXRhdmkiLCJGaXJzdE5hbWUiOiJMYXJhIiwiTGFzdE5hbWUiOiJNaW5rdXMiLCJQcm90ZWN0ZWQiOmZhbHNlLCJTZXgiOjEsIkNyZWF0ZWRCeSI6Il9MZWVuYSBNY</w:instrText>
          </w:r>
          <w:r>
            <w:instrText xml:space="preserve">WHDnyIsIkNyZWF0ZWRPbiI6IjIwMjEtMDUtMDZUMTI6NTk6MjEiLCJNb2RpZmllZEJ5IjoiX0xlZW5hIE1hYcOfIiwiSWQiOiI5MmRiMjQxMS04NzE4LTQ2ZTctOGQ0Zi0xNzNiNDJhZWVjMWUiLCJNb2RpZmllZE9uIjoiMjAyMS0wNS0wNlQxMjo1OToyMSIsIlByb2plY3QiOnsiJHJlZiI6IjUifX0seyIkaWQiOiIyMyIsIiR0eXBlIjoiU</w:instrText>
          </w:r>
          <w:r>
            <w:instrText xml:space="preserve">3dpc3NBY2FkZW1pYy5DaXRhdmkuUGVyc29uLCBTd2lzc0FjYWRlbWljLkNpdGF2aSIsIkZpcnN0TmFtZSI6IlRpbW8iLCJMYXN0TmFtZSI6IlBldGVyIiwiUHJvdGVjdGVkIjpmYWxzZSwiU2V4IjowLCJDcmVhdGVkQnkiOiJfTGVlbmEgTWFhw58iLCJDcmVhdGVkT24iOiIyMDIxLTA1LTA2VDEyOjU5OjIxIiwiTW9kaWZpZWRCeSI6Il9MZ</w:instrText>
          </w:r>
          <w:r>
            <w:instrText xml:space="preserve">WVuYSBNYWHDnyIsIklkIjoiODNjODA5MDUtNjI1ZS00ZGJhLWIxZmQtMzQ3NGE4NTllZGQzIiwiTW9kaWZpZWRPbiI6IjIwMjEtMDUtMDZUMTI6NTk6MjEiLCJQcm9qZWN0Ijp7IiRyZWYiOiI1In19LHsiJGlkIjoiMjQiLCIkdHlwZSI6IlN3aXNzQWNhZGVtaWMuQ2l0YXZpLlBlcnNvbiwgU3dpc3NBY2FkZW1pYy5DaXRhdmkiLCJGaXJzd</w:instrText>
          </w:r>
          <w:r>
            <w:instrText xml:space="preserve">E5hbWUiOiJKdWxpYSIsIkxhc3ROYW1lIjoiUmVpbSIsIlByb3RlY3RlZCI6ZmFsc2UsIlNleCI6MSwiQ3JlYXRlZEJ5IjoiX0xlZW5hIE1hYcOfIiwiQ3JlYXRlZE9uIjoiMjAyMS0wNS0wNlQxMjo1OToyMSIsIk1vZGlmaWVkQnkiOiJfTGVlbmEgTWFhw58iLCJJZCI6ImI4NzMwYTZhLWRjZTgtNDkwMi1iNTQ3LTkzMzRmZWY4NTZmMSIsI</w:instrText>
          </w:r>
          <w:r>
            <w:instrText xml:space="preserve">k1vZGlmaWVkT24iOiIyMDIxLTA1LTA2VDEyOjU5OjIxIiwiUHJvamVjdCI6eyIkcmVmIjoiNSJ9fSx7IiRpZCI6IjI1IiwiJHR5cGUiOiJTd2lzc0FjYWRlbWljLkNpdGF2aS5QZXJzb24sIFN3aXNzQWNhZGVtaWMuQ2l0YXZpIiwiRmlyc3ROYW1lIjoiQ2xhdWRpYSIsIkxhc3ROYW1lIjoiU2NobWllZGViZXJnIiwiUHJvdGVjdGVkIjpmY</w:instrText>
          </w:r>
          <w:r>
            <w:instrText xml:space="preserve">WxzZSwiU2V4IjoxLCJDcmVhdGVkQnkiOiJfTGVlbmEgTWFhw58iLCJDcmVhdGVkT24iOiIyMDIxLTA1LTA2VDEyOjU5OjIxIiwiTW9kaWZpZWRCeSI6Il9MZWVuYSBNYWHDnyIsIklkIjoiNzRjNGY2NDUtNzhkZS00ODEyLTg2ODMtODY0NDI3MjgzM2NjIiwiTW9kaWZpZWRPbiI6IjIwMjEtMDUtMDZUMTI6NTk6MjEiLCJQcm9qZWN0Ijp7I</w:instrText>
          </w:r>
          <w:r>
            <w:instrText xml:space="preserve">iRyZWYiOiI1In19LHsiJGlkIjoiMjYiLCIkdHlwZSI6IlN3aXNzQWNhZGVtaWMuQ2l0YXZpLlBlcnNvbiwgU3dpc3NBY2FkZW1pYy5DaXRhdmkiLCJGaXJzdE5hbWUiOiJQaGlsaXBwIiwiTGFzdE5hbWUiOiJTY2jDvHR6ZSIsIlByb3RlY3RlZCI6ZmFsc2UsIlNleCI6MiwiQ3JlYXRlZEJ5IjoiX0xlZW5hIE1hYcOfIiwiQ3JlYXRlZE9uI</w:instrText>
          </w:r>
          <w:r>
            <w:instrText xml:space="preserve">joiMjAyMS0wNS0wNlQxMjo1OToyMSIsIk1vZGlmaWVkQnkiOiJfTGVlbmEgTWFhw58iLCJJZCI6IjVhYTk2MWFmLTlmYTQtNDUzNi1hYTZlLTEyYjg5NDVkNzZjZSIsIk1vZGlmaWVkT24iOiIyMDIxLTA1LTA2VDEyOjU5OjIxIiwiUHJvamVjdCI6eyIkcmVmIjoiNSJ9fSx7IiRpZCI6IjI3IiwiJHR5cGUiOiJTd2lzc0FjYWRlbWljLkNpd</w:instrText>
          </w:r>
          <w:r>
            <w:instrText xml:space="preserve">GF2aS5QZXJzb24sIFN3aXNzQWNhZGVtaWMuQ2l0YXZpIiwiRmlyc3ROYW1lIjoiTmluYSIsIkxhc3ROYW1lIjoiU2NodW1hbm4iLCJQcm90ZWN0ZWQiOmZhbHNlLCJTZXgiOjEsIkNyZWF0ZWRCeSI6Il9MZWVuYSBNYWHDnyIsIkNyZWF0ZWRPbiI6IjIwMjEtMDUtMDZUMTI6NTk6MjEiLCJNb2RpZmllZEJ5IjoiX0xlZW5hIE1hYcOfIiwiS</w:instrText>
          </w:r>
          <w:r>
            <w:instrText xml:space="preserve">WQiOiIyNzFhOTBjMi0wOTAwLTQyYjctYTkzOC05M2E5N2NlNjZmNmQiLCJNb2RpZmllZE9uIjoiMjAyMS0wNS0wNlQxMjo1OToyMSIsIlByb2plY3QiOnsiJHJlZiI6IjUifX0seyIkaWQiOiIyOCIsIiR0eXBlIjoiU3dpc3NBY2FkZW1pYy5DaXRhdmkuUGVyc29uLCBTd2lzc0FjYWRlbWljLkNpdGF2aSIsIkZpcnN0TmFtZSI6IkNhcm9sa</w:instrText>
          </w:r>
          <w:r>
            <w:instrText xml:space="preserve">W4iLCJMYXN0TmFtZSI6IlRow7Zubmlzc2VuIiwiUHJvdGVjdGVkIjpmYWxzZSwiU2V4IjoxLCJDcmVhdGVkQnkiOiJfTGVlbmEgTWFhw58iLCJDcmVhdGVkT24iOiIyMDIxLTA1LTA2VDEyOjU5OjIxIiwiTW9kaWZpZWRCeSI6Il9MZWVuYSBNYWHDnyIsIklkIjoiYzJhMjNhNDMtODRjYS00YzVlLWI4ODUtYzFiMjc4ZDc0ZWJlIiwiTW9ka</w:instrText>
          </w:r>
          <w:r>
            <w:instrText xml:space="preserve">WZpZWRPbiI6IjIwMjEtMDUtMDZUMTI6NTk6MjEiLCJQcm9qZWN0Ijp7IiRyZWYiOiI1In19LHsiJGlkIjoiMjkiLCIkdHlwZSI6IlN3aXNzQWNhZGVtaWMuQ2l0YXZpLlBlcnNvbiwgU3dpc3NBY2FkZW1pYy5DaXRhdmkiLCJGaXJzdE5hbWUiOiJNYXJ0aW4iLCJMYXN0TmFtZSI6IldldHplbCIsIlByb3RlY3RlZCI6ZmFsc2UsIlNleCI6M</w:instrText>
          </w:r>
          <w:r>
            <w:instrText xml:space="preserve">iwiQ3JlYXRlZEJ5IjoiX0xlZW5hIE1hYcOfIiwiQ3JlYXRlZE9uIjoiMjAyMS0wNS0wNlQxMjo1OToyMSIsIk1vZGlmaWVkQnkiOiJfTGVlbmEgTWFhw58iLCJJZCI6IjdkYjdhNTgxLTVjNTgtNDVjZC04NzJjLWM4MWI3ZjYyODBiNiIsIk1vZGlmaWVkT24iOiIyMDIxLTA1LTA2VDEyOjU5OjIxIiwiUHJvamVjdCI6eyIkcmVmIjoiNSJ9f</w:instrText>
          </w:r>
          <w:r>
            <w:instrText xml:space="preserve">Sx7IiRpZCI6IjMwIiwiJHR5cGUiOiJTd2lzc0FjYWRlbWljLkNpdGF2aS5QZXJzb24sIFN3aXNzQWNhZGVtaWMuQ2l0YXZpIiwiRmlyc3ROYW1lIjoiQmFyYmFyYSIsIkxhc3ROYW1lIjoiV2lsaGVsbSIsIlByb3RlY3RlZCI6ZmFsc2UsIlNleCI6MSwiQ3JlYXRlZEJ5IjoiX0xlZW5hIE1hYcOfIiwiQ3JlYXRlZE9uIjoiMjAyMS0wNS0wN</w:instrText>
          </w:r>
          <w:r>
            <w:instrText xml:space="preserve">lQxMjo1OToyMSIsIk1vZGlmaWVkQnkiOiJfTGVlbmEgTWFhw58iLCJJZCI6IjlhN2ZiOWEyLTE4MDItNGQ4MC1iY2NjLWI0OWRiN2MyZjExNyIsIk1vZGlmaWVkT24iOiIyMDIxLTA1LTA2VDEyOjU5OjIxIiwiUHJvamVjdCI6eyIkcmVmIjoiNSJ9fV0sIkNpdGF0aW9uS2V5VXBkYXRlVHlwZSI6MCwiQ29sbGFib3JhdG9ycyI6W10sIkRhd</w:instrText>
          </w:r>
          <w:r>
            <w:instrText xml:space="preserve">GUiOiIyMDIwIiwiRWRpdG9ycyI6W3siJGlkIjoiMzEiLCIkdHlwZSI6IlN3aXNzQWNhZGVtaWMuQ2l0YXZpLlBlcnNvbiwgU3dpc3NBY2FkZW1pYy5DaXRhdmkiLCJMYXN0TmFtZSI6IkdFU0lTIERhdGEgQXJjaGl2ZSIsIlByb3RlY3RlZCI6ZmFsc2UsIlNleCI6MCwiQ3JlYXRlZEJ5IjoiX0xlZW5hIE1hYcOfIiwiQ3JlYXRlZE9uIjoiM</w:instrText>
          </w:r>
          <w:r>
            <w:instrText xml:space="preserve">jAyMS0wNi0wMlQyMTo0MjowOSIsIk1vZGlmaWVkQnkiOiJfTGVlbmEgTWFhw58iLCJJZCI6IjM5MjY2YTJkLTQ4NTYtNGNiZS1iOTM2LWJiNWUzZGMwOGJiZCIsIk1vZGlmaWVkT24iOiIyMDIxLTA2LTAyVDIxOjQyOjA5IiwiUHJvamVjdCI6eyIkcmVmIjoiNSJ9fV0sIkV2YWx1YXRpb25Db21wbGV4aXR5IjowLCJFdmFsdWF0aW9uU291c</w:instrText>
          </w:r>
          <w:r>
            <w:instrText xml:space="preserve">mNlVGV4dEZvcm1hdCI6MCwiR3JvdXBzIjpbXSwiSGFzTGFiZWwxIjpmYWxzZSwiSGFzTGFiZWwyIjpmYWxzZSwiS2V5d29yZHMiOltdLCJMb2NhdGlvbnMiOltdLCJPcmdhbml6YXRpb25zIjpbXSwiT3RoZXJzSW52b2x2ZWQiOltdLCJQbGFjZU9mUHVibGljYXRpb24iOiJDb2xvZ25lLiBaQTU2NzggRGF0YSBmaWxlIFZlcnNpb24gMTEuM</w:instrText>
          </w:r>
          <w:r>
            <w:instrText xml:space="preserve">C4wLCBodHRwczovL2RvaS5vcmcvMTAuNDIzMi9wYWlyZmFtLjU2NzguMTEuMC4wIiwiUHVibGlzaGVycyI6W3siJGlkIjoiMzIiLCIkdHlwZSI6IlN3aXNzQWNhZGVtaWMuQ2l0YXZpLlB1Ymxpc2hlciwgU3dpc3NBY2FkZW1pYy5DaXRhdmkiLCJOYW1lIjoiR0VTSVMgRGF0YSBBcmNoaXZlIiwiUHJvdGVjdGVkIjpmYWxzZSwiQ3JlYXRlZ</w:instrText>
          </w:r>
          <w:r>
            <w:instrText xml:space="preserve">EJ5IjoiX0xlZW5hIE1hYcOfIiwiQ3JlYXRlZE9uIjoiMjAyMS0wNS0wNlQxMjo1OToyMSIsIk1vZGlmaWVkQnkiOiJfTGVlbmEgTWFhw58iLCJJZCI6IjBlMzhhZWFiLWM3ZTItNDFjNy1hNzkxLWM3NjAxM2MxMjYzNSIsIk1vZGlmaWVkT24iOiIyMDIxLTA1LTA2VDEyOjU5OjIxIiwiUHJvamVjdCI6eyIkcmVmIjoiNSJ9fV0sIlF1b3Rhd</w:instrText>
          </w:r>
          <w:r>
            <w:instrText xml:space="preserve">GlvbnMiOltdLCJSYXRpbmciOjAsIlJlZmVyZW5jZVR5cGUiOiJVbnB1Ymxpc2hlZFdvcmsiLCJTaG9ydFRpdGxlIjoiQnLDvGRlcmwsIERyb2JuacSNIGV0IGFsLiAyMDIwIOKAkyBCZXppZWh1bmdzLSB1bmQgRmFtaWxpZW5wYW5lbCBwYWlyZmFtIiwiU2hvcnRUaXRsZVVwZGF0ZVR5cGUiOjAsIlN0YXRpY0lkcyI6WyI3NjRlNmI3Zi0xY</w:instrText>
          </w:r>
          <w:r>
            <w:instrText xml:space="preserve">2VmLTRmMDYtYmUwNC02YWQyY2EwOWUwM2QiXSwiVGFibGVPZkNvbnRlbnRzQ29tcGxleGl0eSI6MCwiVGFibGVPZkNvbnRlbnRzU291cmNlVGV4dEZvcm1hdCI6MCwiVGFza3MiOltdLCJUaXRsZSI6IkJlemllaHVuZ3MtIHVuZCBGYW1pbGllbnBhbmVsIChwYWlyZmFtKSIsIlRyYW5zbGF0b3JzIjpbXSwiWWVhclJlc29sdmVkIjoiMjAyM</w:instrText>
          </w:r>
          <w:r>
            <w:instrText xml:space="preserve">CIsIkNyZWF0ZWRCeSI6Il9MZWVuYSBNYWHDnyIsIkNyZWF0ZWRPbiI6IjIwMjEtMDUtMDZUMTI6NTk6MjEiLCJNb2RpZmllZEJ5IjoiX0xlZW5hIE1hYcOfIiwiSWQiOiIzYjJkNmZkYS0xZjhkLTRkNjQtYWZmMi1hNDdkMTE1ODM4MzEiLCJNb2RpZmllZE9uIjoiMjAyMS0xMC0xMFQxMTowNzowOCIsIlByb2plY3QiOnsiJHJlZiI6IjUif</w:instrText>
          </w:r>
          <w:r>
            <w:instrText xml:space="preserve">X0sIlVzZU51bWJlcmluZ1R5cGVPZlBhcmVudERvY3VtZW50IjpmYWxzZSwiVXNlU3RhbmRhcmRQcmVmaXgiOmZhbHNlLCJVc2VTdGFuZGFyZFN1ZmZpeCI6ZmFsc2V9XSwiRm9ybWF0dGVkVGV4dCI6eyIkaWQiOiIzMyIsIkNvdW50IjoxLCJUZXh0VW5pdHMiOlt7IiRpZCI6IjM0IiwiRm9udFN0eWxlIjp7IiRpZCI6IjM1IiwiTmV1dHJhb</w:instrText>
          </w:r>
          <w:r>
            <w:instrText xml:space="preserve">CI6dHJ1ZX0sIlJlYWRpbmdPcmRlciI6MSwiVGV4dCI6Iih2Z2wuIEJyw7xkZXJsIGV0IGFsLiAyMDIwKSJ9XX0sIlRhZyI6IkNpdGF2aVBsYWNlaG9sZGVyIzVhOThlZTU3LWViNTYtNGQ2NS05ZjhiLWFjYzA1OTNjMzA3YSIsIlRleHQiOiIodmdsLiBCcsO8ZGVybCBldCBhbC4gMjAyMCkiLCJXQUlWZXJzaW9uIjoiNi4xMC4wLjAifQ==}</w:instrText>
          </w:r>
          <w:r>
            <w:fldChar w:fldCharType="separate"/>
          </w:r>
          <w:r>
            <w:t xml:space="preserve">(vgl. Brüderl et al. 2020)</w:t>
          </w:r>
          <w:r>
            <w:fldChar w:fldCharType="end"/>
          </w:r>
        </w:sdtContent>
      </w:sdt>
      <w:r>
        <w:t xml:space="preserve">.</w:t>
      </w:r>
      <w:r/>
    </w:p>
    <w:p>
      <w:pPr>
        <w:pBdr/>
        <w:spacing w:after="240" w:line="360" w:lineRule="auto"/>
        <w:ind/>
        <w:jc w:val="both"/>
        <w:rPr/>
      </w:pPr>
      <w:r>
        <w:t xml:space="preserve">Die Arbeit ist wie folgt strukturiert: </w:t>
      </w:r>
      <w:r>
        <w:t xml:space="preserve">Das Kapitel </w:t>
      </w:r>
      <w:r>
        <w:t xml:space="preserve">2</w:t>
      </w:r>
      <w:r>
        <w:t xml:space="preserve"> erörtert die der Arbeit zugrunde liegenden </w:t>
      </w:r>
      <w:r>
        <w:t xml:space="preserve">theoretischen </w:t>
      </w:r>
      <w:r>
        <w:t xml:space="preserve">Prozesse der Partnerwahl. </w:t>
      </w:r>
      <w:r>
        <w:t xml:space="preserve">Als theoretischer Zugang dient die</w:t>
      </w:r>
      <w:r>
        <w:t xml:space="preserve"> Strukturtheorie </w:t>
      </w:r>
      <w:r>
        <w:t xml:space="preserve">von Peter M. Blau</w:t>
      </w:r>
      <w:r>
        <w:t xml:space="preserve"> </w:t>
      </w:r>
      <w:r>
        <w:t xml:space="preserve">und </w:t>
      </w:r>
      <w:r>
        <w:t xml:space="preserve">wird </w:t>
      </w:r>
      <w:r>
        <w:t xml:space="preserve">um</w:t>
      </w:r>
      <w:r>
        <w:t xml:space="preserve"> die Fokus-Theorie von Scott Feld er</w:t>
      </w:r>
      <w:r>
        <w:t xml:space="preserve">gänz</w:t>
      </w:r>
      <w:r>
        <w:t xml:space="preserve">t. </w:t>
      </w:r>
      <w:r>
        <w:t xml:space="preserve">Das</w:t>
      </w:r>
      <w:r>
        <w:t xml:space="preserve"> Kapitel </w:t>
      </w:r>
      <w:r>
        <w:t xml:space="preserve">3</w:t>
      </w:r>
      <w:r>
        <w:t xml:space="preserve"> </w:t>
      </w:r>
      <w:r>
        <w:t xml:space="preserve">geht</w:t>
      </w:r>
      <w:r>
        <w:t xml:space="preserve"> auf die Partnerwahl ein</w:t>
      </w:r>
      <w:r>
        <w:t xml:space="preserve">. Zunächst werden</w:t>
      </w:r>
      <w:r>
        <w:t xml:space="preserve"> die</w:t>
      </w:r>
      <w:r>
        <w:t xml:space="preserve"> empirischen Einflussfaktoren auf die Partnerwahl </w:t>
      </w:r>
      <w:r>
        <w:t xml:space="preserve">vorgestellt</w:t>
      </w:r>
      <w:r>
        <w:t xml:space="preserve">.</w:t>
      </w:r>
      <w:r>
        <w:t xml:space="preserve"> </w:t>
      </w:r>
      <w:r>
        <w:t xml:space="preserve">Anschließend</w:t>
      </w:r>
      <w:r>
        <w:t xml:space="preserve"> </w:t>
      </w:r>
      <w:r>
        <w:t xml:space="preserve">wendet sich </w:t>
      </w:r>
      <w:r>
        <w:t xml:space="preserve">der nächste Abschnitt</w:t>
      </w:r>
      <w:r>
        <w:t xml:space="preserve"> </w:t>
      </w:r>
      <w:r>
        <w:t xml:space="preserve">dem Online-Dating zu. </w:t>
      </w:r>
      <w:r>
        <w:t xml:space="preserve">Dazu</w:t>
      </w:r>
      <w:r>
        <w:t xml:space="preserve"> werden die theoretischen Überlegungen zum Prozess der Partnerwahl</w:t>
      </w:r>
      <w:r>
        <w:t xml:space="preserve"> </w:t>
      </w:r>
      <w:r>
        <w:t xml:space="preserve">um </w:t>
      </w:r>
      <w:r>
        <w:t xml:space="preserve">die Gelegenheitsstruktur des</w:t>
      </w:r>
      <w:r>
        <w:t xml:space="preserve"> Online-Dating</w:t>
      </w:r>
      <w:r>
        <w:t xml:space="preserve">s</w:t>
      </w:r>
      <w:r>
        <w:t xml:space="preserve"> erweitert. Daran anknüpfend </w:t>
      </w:r>
      <w:r>
        <w:t xml:space="preserve">werden</w:t>
      </w:r>
      <w:r>
        <w:t xml:space="preserve"> </w:t>
      </w:r>
      <w:r>
        <w:t xml:space="preserve">die </w:t>
      </w:r>
      <w:r>
        <w:t xml:space="preserve">empirischen Ergebnisse</w:t>
      </w:r>
      <w:r>
        <w:t xml:space="preserve"> zum Online-Dating </w:t>
      </w:r>
      <w:r>
        <w:t xml:space="preserve">beschrieben</w:t>
      </w:r>
      <w:r>
        <w:t xml:space="preserve">. </w:t>
      </w:r>
      <w:r>
        <w:t xml:space="preserve">Z</w:t>
      </w:r>
      <w:r>
        <w:t xml:space="preserve">um Abschluss des Kapitels </w:t>
      </w:r>
      <w:r>
        <w:t xml:space="preserve">wird</w:t>
      </w:r>
      <w:r>
        <w:t xml:space="preserve"> ein Erwartungsrahmen </w:t>
      </w:r>
      <w:r>
        <w:t xml:space="preserve">über die</w:t>
      </w:r>
      <w:r>
        <w:t xml:space="preserve"> Entwicklung der Distanz </w:t>
      </w:r>
      <w:r>
        <w:t xml:space="preserve">dargelegt</w:t>
      </w:r>
      <w:r>
        <w:t xml:space="preserve">. In Kapitel </w:t>
      </w:r>
      <w:r>
        <w:t xml:space="preserve">4</w:t>
      </w:r>
      <w:r>
        <w:t xml:space="preserve"> </w:t>
      </w:r>
      <w:r>
        <w:t xml:space="preserve">wird auf</w:t>
      </w:r>
      <w:r>
        <w:t xml:space="preserve"> die </w:t>
      </w:r>
      <w:r>
        <w:t xml:space="preserve">verwendeten </w:t>
      </w:r>
      <w:r>
        <w:t xml:space="preserve">Daten </w:t>
      </w:r>
      <w:r>
        <w:t xml:space="preserve">sowie</w:t>
      </w:r>
      <w:r>
        <w:t xml:space="preserve"> </w:t>
      </w:r>
      <w:r>
        <w:t xml:space="preserve">das methodische Vorgehen</w:t>
      </w:r>
      <w:r>
        <w:t xml:space="preserve"> </w:t>
      </w:r>
      <w:r>
        <w:t xml:space="preserve">eingegangen</w:t>
      </w:r>
      <w:r>
        <w:t xml:space="preserve">. </w:t>
      </w:r>
      <w:r>
        <w:t xml:space="preserve">Zur Beantwortung der Forschungsfrage wird zunächst</w:t>
      </w:r>
      <w:r>
        <w:t xml:space="preserve"> die gepoolte</w:t>
      </w:r>
      <w:r>
        <w:t xml:space="preserve"> OLS-Regression genutzt.</w:t>
      </w:r>
      <w:r>
        <w:t xml:space="preserve"> Diese Ergebnisse werden anschließend mit einem Fixed-Effects-Modell auf ihre Robustheit kontrolliert.</w:t>
      </w:r>
      <w:r>
        <w:t xml:space="preserve"> </w:t>
      </w:r>
      <w:r>
        <w:t xml:space="preserve">Diese Ergebnisse werden in</w:t>
      </w:r>
      <w:r>
        <w:t xml:space="preserve"> Kapitel </w:t>
      </w:r>
      <w:r>
        <w:fldChar w:fldCharType="begin"/>
      </w:r>
      <w:r>
        <w:instrText xml:space="preserve"> REF _Ref85717455 \r \h </w:instrText>
      </w:r>
      <w:r>
        <w:instrText xml:space="preserve"> \* MERGEFORMAT </w:instrText>
      </w:r>
      <w:r>
        <w:fldChar w:fldCharType="separate"/>
      </w:r>
      <w:r>
        <w:t xml:space="preserve">5</w:t>
      </w:r>
      <w:r>
        <w:fldChar w:fldCharType="end"/>
      </w:r>
      <w:r>
        <w:t xml:space="preserve"> </w:t>
      </w:r>
      <w:r>
        <w:t xml:space="preserve">thematisiert</w:t>
      </w:r>
      <w:r>
        <w:t xml:space="preserve">.</w:t>
      </w:r>
      <w:r>
        <w:t xml:space="preserve"> Zum Abschluss werden die Befunde</w:t>
      </w:r>
      <w:r>
        <w:t xml:space="preserve"> </w:t>
      </w:r>
      <w:r>
        <w:t xml:space="preserve">in Kapitel 6 </w:t>
      </w:r>
      <w:r>
        <w:t xml:space="preserve">diskutiert</w:t>
      </w:r>
      <w:r>
        <w:t xml:space="preserve"> und </w:t>
      </w:r>
      <w:r>
        <w:t xml:space="preserve">die</w:t>
      </w:r>
      <w:r>
        <w:t xml:space="preserve"> Ausgangsfrage, wie sich die Distanzen bei der Partnerwahl zwischen online und offline initiierten Partnerschaften im Laufe der Zeit verändert haben</w:t>
      </w:r>
      <w:r>
        <w:t xml:space="preserve">, beantwortet</w:t>
      </w:r>
      <w:r>
        <w:t xml:space="preserve">.</w:t>
      </w:r>
      <w:bookmarkStart w:id="30" w:name="_Ref85717370"/>
      <w:r/>
      <w:bookmarkStart w:id="31" w:name="_Toc85823681"/>
      <w:r/>
      <w:bookmarkStart w:id="32" w:name="_Toc86077542"/>
      <w:r/>
      <w:bookmarkStart w:id="33" w:name="_Toc86090004"/>
      <w:r/>
      <w:bookmarkStart w:id="34" w:name="_Toc86691122"/>
      <w:r/>
      <w:bookmarkStart w:id="35" w:name="_Toc86691164"/>
      <w:r/>
      <w:bookmarkStart w:id="36" w:name="_Toc73557652"/>
      <w:r/>
      <w:bookmarkStart w:id="37" w:name="_Toc73568390"/>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38" w:name="_Toc86918746"/>
      <w:r/>
      <w:bookmarkStart w:id="39" w:name="_Ref86936231"/>
      <w:r/>
      <w:bookmarkStart w:id="40" w:name="_Ref86936577"/>
      <w:r>
        <w:rPr>
          <w:rFonts w:ascii="Times New Roman" w:hAnsi="Times New Roman" w:cs="Times New Roman"/>
          <w:b/>
          <w:bCs/>
          <w:color w:val="auto"/>
        </w:rPr>
        <w:t xml:space="preserve">Theoretische Überlegungen zum Prozess der Partnerwahl</w:t>
      </w:r>
      <w:bookmarkEnd w:id="30"/>
      <w:r/>
      <w:bookmarkEnd w:id="31"/>
      <w:r/>
      <w:bookmarkEnd w:id="32"/>
      <w:r/>
      <w:bookmarkEnd w:id="33"/>
      <w:r/>
      <w:bookmarkEnd w:id="34"/>
      <w:r/>
      <w:bookmarkEnd w:id="35"/>
      <w:r/>
      <w:bookmarkEnd w:id="38"/>
      <w:r/>
      <w:bookmarkEnd w:id="39"/>
      <w:r/>
      <w:bookmarkEnd w:id="40"/>
      <w:r/>
      <w:r>
        <w:rPr>
          <w:rFonts w:ascii="Times New Roman" w:hAnsi="Times New Roman" w:cs="Times New Roman"/>
          <w:b/>
          <w:bCs/>
          <w:color w:val="auto"/>
        </w:rPr>
      </w:r>
    </w:p>
    <w:p>
      <w:pPr>
        <w:pBdr/>
        <w:spacing w:after="240" w:line="360" w:lineRule="auto"/>
        <w:ind/>
        <w:jc w:val="both"/>
        <w:rPr/>
      </w:pPr>
      <w:r>
        <w:t xml:space="preserve">Z</w:t>
      </w:r>
      <w:r>
        <w:t xml:space="preserve">unächst </w:t>
      </w:r>
      <w:r>
        <w:t xml:space="preserve">wird </w:t>
      </w:r>
      <w:r>
        <w:t xml:space="preserve">aus </w:t>
      </w:r>
      <w:r>
        <w:t xml:space="preserve">strukturtheoretischer Perspektive </w:t>
      </w:r>
      <w:r>
        <w:t xml:space="preserve">von Peter M. Blau </w:t>
      </w:r>
      <w:r>
        <w:t xml:space="preserve">auf </w:t>
      </w:r>
      <w:r>
        <w:t xml:space="preserve">die Kontaktgelegenheiten</w:t>
      </w:r>
      <w:r>
        <w:t xml:space="preserve"> </w:t>
      </w:r>
      <w:r>
        <w:t xml:space="preserve">im Rahmen der Partnerwahl </w:t>
      </w:r>
      <w:sdt>
        <w:sdtPr>
          <w:alias w:val="To edit, see citavi.com/edit"/>
          <w15:appearance w15:val="boundingBox"/>
          <w:id w:val="574324387"/>
          <w:placeholder>
            <w:docPart w:val="DefaultPlaceholder_-1854013440"/>
          </w:placeholder>
          <w:tag w:val="CitaviPlaceholder#3e9e044e-8a3e-4b03-9e15-dc8d21ba24e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instrText>
          </w:r>
          <w:r>
            <w:instrText xml:space="preserve">W9ucy5Xb3JkUGxhY2Vob2xkZXJFbnRyeSwgU3dpc3NBY2FkZW1pYy5DaXRhdmkiLCJJZCI6IjZiYTVhZjQ2LTJmZGYtNDA5OS1hODViLWYwZGZhYTAxNDk5MyIsIlJhbmdlTGVuZ3RoIjoxMSwiUmVmZXJlbmNlSWQiOiIwZjdjZmQyNi00ZDVjLTRjNjgtYWEyZS0yOGE5MmE1ZGZmNDUiLCJSZWZlcmVuY2UiOnsiJGlkIjoiMyIsIiR0eXBlI</w:instrText>
          </w:r>
          <w:r>
            <w:instrText xml:space="preserve">joiU3dpc3NBY2FkZW1pYy5DaXRhdmkuUmVmZXJlbmNlLCBTd2lzc0FjYWRlbWljLkNpdGF2aSIsIkFic3RyYWN0Q29tcGxleGl0eSI6MCwiQWJzdHJhY3RTb3VyY2VUZXh0Rm9ybWF0IjowLCJBdXRob3JzIjpbeyIkaWQiOiI0IiwiJHR5cGUiOiJTd2lzc0FjYWRlbWljLkNpdGF2aS5QZXJzb24sIFN3aXNzQWNhZGVtaWMuQ2l0YXZpIiwiR</w:instrText>
          </w:r>
          <w:r>
            <w:instrText xml:space="preserve">mlyc3ROYW1lIjoiUGV0ZXIiLCJMYXN0TmFtZSI6IkJsYXUiLCJNaWRkbGVOYW1lIjoiTS4iLCJQcm90ZWN0ZWQiOmZhbHNlLCJTZXgiOjIsIkNyZWF0ZWRCeSI6Il9MZWVuYSBNYWHDnyIsIkNyZWF0ZWRPbiI6IjIwMjEtMDYtMjVUMTI6NTg6NDkiLCJNb2RpZmllZEJ5IjoiX0xlZW5hIE1hYcOfIiwiSWQiOiI5YThjYjQyYi1hMDdhLTQzM</w:instrText>
          </w:r>
          <w:r>
            <w:instrText xml:space="preserve">DgtOTM1Zi0xZTI5NmZhZDdkZTUiLCJNb2RpZmllZE9uIjoiMjAyMS0wNi0yNVQxMjo1ODo0OSIsIlByb2plY3QiOnsiJGlkIjoiNSIsIiR0eXBlIjoiU3dpc3NBY2FkZW1pYy5DaXRhdmkuUHJvamVjdCwgU3dpc3NBY2FkZW1pYy5DaXRhdmkifX1dLCJDaXRhdGlvbktleVVwZGF0ZVR5cGUiOjAsIkNvbGxhYm9yYXRvcnMiOltdLCJFZGl0b</w:instrText>
          </w:r>
          <w:r>
            <w:instrText xml:space="preserve">3JzIjpbXSwiRXZhbHVhdGlvbkNvbXBsZXhpdHkiOjAsIkV2YWx1YXRpb25Tb3VyY2VUZXh0Rm9ybWF0IjowLCJHcm91cHMiOltdLCJIYXNMYWJlbDEiOmZhbHNlLCJIYXNMYWJlbDIiOmZhbHNlLCJLZXl3b3JkcyI6W10sIkxvY2F0aW9ucyI6W10sIk9yZ2FuaXphdGlvbnMiOltdLCJPdGhlcnNJbnZvbHZlZCI6W10sIlBsYWNlT2ZQdWJsa</w:instrText>
          </w:r>
          <w:r>
            <w:instrText xml:space="preserve">WNhdGlvbiI6Ik5ldyBZb3JrIiwiUHVibGlzaGVycyI6W3siJGlkIjoiNiIsIiR0eXBlIjoiU3dpc3NBY2FkZW1pYy5DaXRhdmkuUHVibGlzaGVyLCBTd2lzc0FjYWRlbWljLkNpdGF2aSIsIk5hbWUiOiJGcmVlIFByZXNzIiwiUHJvdGVjdGVkIjpmYWxzZSwiQ3JlYXRlZEJ5IjoiX0xlZW5hIE1hYcOfIiwiQ3JlYXRlZE9uIjoiMjAyMS0xM</w:instrText>
          </w:r>
          <w:r>
            <w:instrText xml:space="preserve">C0xOVQxNDozNjo0MiIsIk1vZGlmaWVkQnkiOiJfTGVlbmEgTWFhw58iLCJJZCI6ImRjNzNlMDcxLWU4NTItNDJkYy05YWVhLThjNWZlN2MyZDU4NSIsIk1vZGlmaWVkT24iOiIyMDIxLTEwLTE5VDE0OjM2OjQyIiwiUHJvamVjdCI6eyIkcmVmIjoiNSJ9fV0sIlF1b3RhdGlvbnMiOltdLCJSYXRpbmciOjAsIlJlZmVyZW5jZVR5cGUiOiJCb</w:instrText>
          </w:r>
          <w:r>
            <w:instrText xml:space="preserve">29rIiwiU2hvcnRUaXRsZSI6IkJsYXUgMTk3NyDigJMgSW5lcXVhbGl0eSBhbmQgaGV0ZXJvZ2VuZWl0eSIsIlNob3J0VGl0bGVVcGRhdGVUeXBlIjowLCJTdGF0aWNJZHMiOlsiYzFiMGExNDctYmI1MC00N2E4LThjYTktYzFmNTRkMzkwY2RlIl0sIlRhYmxlT2ZDb250ZW50c0NvbXBsZXhpdHkiOjAsIlRhYmxlT2ZDb250ZW50c1NvdXJjZ</w:instrText>
          </w:r>
          <w:r>
            <w:instrText xml:space="preserve">VRleHRGb3JtYXQiOjAsIlRhc2tzIjpbXSwiVGl0bGUiOiJJbmVxdWFsaXR5IGFuZCBoZXRlcm9nZW5laXR5LiBBIHByaW1pdGl2ZSB0aGVvcnkgb2Ygc29jaWFsIHN0cnVjdHVyZSIsIlRyYW5zbGF0b3JzIjpbXSwiWWVhciI6IjE5NzciLCJZZWFyUmVzb2x2ZWQiOiIxOTc3IiwiQ3JlYXRlZEJ5IjoiX0xlZW5hIE1hYcOfIiwiQ3JlYXRlZ</w:instrText>
          </w:r>
          <w:r>
            <w:instrText xml:space="preserve">E9uIjoiMjAyMS0xMC0xOVQxNDozNjowNiIsIk1vZGlmaWVkQnkiOiJfTGVlbmEgTWFhw58iLCJJZCI6IjBmN2NmZDI2LTRkNWMtNGM2OC1hYTJlLTI4YTkyYTVkZmY0NSIsIk1vZGlmaWVkT24iOiIyMDIxLTEwLTE5VDE0OjM2OjQ3IiwiUHJvamVjdCI6eyIkcmVmIjoiNSJ9fSwiVXNlTnVtYmVyaW5nVHlwZU9mUGFyZW50RG9jdW1lbnQiO</w:instrText>
          </w:r>
          <w:r>
            <w:instrText xml:space="preserve">mZhbHNlfSx7IiRpZCI6IjciLCIkdHlwZSI6IlN3aXNzQWNhZGVtaWMuQ2l0YXZpLkNpdGF0aW9ucy5Xb3JkUGxhY2Vob2xkZXJFbnRyeSwgU3dpc3NBY2FkZW1pYy5DaXRhdmkiLCJJZCI6ImE0Y2I3NjYzLTQ4YjktNGUwNi04ZDZkLTFmZmJkOTcxMzhjMCIsIlJhbmdlU3RhcnQiOjExLCJSYW5nZUxlbmd0aCI6NywiUmVmZXJlbmNlSWQiO</w:instrText>
          </w:r>
          <w:r>
            <w:instrText xml:space="preserve">iJhYWJkZTlhYi1kMmQ1LTRiNjctYTc1OS1mMjhlZjRiNDQ5MWEiLCJSZWZlcmVuY2UiOnsiJGlkIjoiOCIsIiR0eXBlIjoiU3dpc3NBY2FkZW1pYy5DaXRhdmkuUmVmZXJlbmNlLCBTd2lzc0FjYWRlbWljLkNpdGF2aSIsIkFic3RyYWN0Q29tcGxleGl0eSI6MCwiQWJzdHJhY3RTb3VyY2VUZXh0Rm9ybWF0IjowLCJBdXRob3JzIjpbeyIkc</w:instrText>
          </w:r>
          <w:r>
            <w:instrText xml:space="preserve">mVmIjoiNCJ9XSwiQ2l0YXRpb25LZXlVcGRhdGVUeXBlIjowLCJDb2xsYWJvcmF0b3JzIjpbXSwiRG9pIjoiMTAuMTA4Ni8yMjY1MDUiLCJFZGl0b3JzIjpbXSwiRXZhbHVhdGlvbkNvbXBsZXhpdHkiOjAsIkV2YWx1YXRpb25Tb3VyY2VUZXh0Rm9ybWF0IjowLCJHcm91cHMiOltdLCJIYXNMYWJlbDEiOmZhbHNlLCJIYXNMYWJlbDIiOmZhb</w:instrText>
          </w:r>
          <w:r>
            <w:instrText xml:space="preserve">HNlLCJLZXl3b3JkcyI6W10sIkxvY2F0aW9ucyI6W3siJGlkIjoiOSIsIiR0eXBlIjoiU3dpc3NBY2FkZW1pYy5DaXRhdmkuTG9jYXRpb24sIFN3aXNzQWNhZGVtaWMuQ2l0YXZpIiwiQWRkcmVzcyI6eyIkaWQiOiIxMCIsIiR0eXBlIjoiU3dpc3NBY2FkZW1pYy5DaXRhdmkuTGlua2VkUmVzb3VyY2UsIFN3aXNzQWNhZGVtaWMuQ2l0YXZpI</w:instrText>
          </w:r>
          <w:r>
            <w:instrText xml:space="preserve">iwiTGlua2VkUmVzb3VyY2VUeXBlIjo1LCJPcmlnaW5hbFN0cmluZyI6IjEwLjEwODYvMjI2NTA1IiwiVXJpU3RyaW5nIjoiaHR0cHM6Ly9kb2kub3JnLzEwLjEwODYvMjI2NTA1IiwiTGlua2VkUmVzb3VyY2VTdGF0dXMiOjgsIlByb3BlcnRpZXMiOnsiJGlkIjoiMTEiLCIkdHlwZSI6IlN3aXNzQWNhZGVtaWMuQ2l0YXZpLkxpbmtlZFJlc</w:instrText>
          </w:r>
          <w:r>
            <w:instrText xml:space="preserve">291cmNlUHJvcGVydGllcywgU3dpc3NBY2FkZW1pYy5DaXRhdmkifSwiU3luY0ZvbGRlclR5cGUiOjAsIklzTG9jYWxDbG91ZFByb2plY3RGaWxlTGluayI6ZmFsc2UsIklzQ2xvdWRSZXN0b3JlIjpmYWxzZSwiSXNDbG91ZENvcHkiOmZhbHNlLCJBdHRhY2htZW50Rm9sZGVyV2FzSW5GYWxsYmFja01vZGUiOmZhbHNlfSwiQW5ub3RhdGlvb</w:instrText>
          </w:r>
          <w:r>
            <w:instrText xml:space="preserve">nMiOltdLCJMb2NhdGlvblR5cGUiOjAsIk1pcnJvcnNSZWZlcmVuY2VQcm9wZXJ0eUlkIjoxMjgsIkNyZWF0ZWRCeSI6Il9MZWVuYSBNYWHDnyIsIkNyZWF0ZWRPbiI6IjIwMjEtMTAtMTlUMTQ6Mzg6NDMiLCJNb2RpZmllZEJ5IjoiX0xlZW5hIE1hYcOfIiwiSWQiOiJlYjBkZWVhOS01NGNiLTQxYjQtOGM1ZC1mNzVmMDFkODVjMzEiLCJNb</w:instrText>
          </w:r>
          <w:r>
            <w:instrText xml:space="preserve">2RpZmllZE9uIjoiMjAyMS0xMC0xOVQxNDozODo0MyIsIlByb2plY3QiOnsiJHJlZiI6IjUifX1dLCJOdW1iZXIiOiIxIiwiT3JnYW5pemF0aW9ucyI6W10sIk90aGVyc0ludm9sdmVkIjpbXSwiUGFnZVJhbmdlIjoiPHNwPlxyXG4gIDxuPjI2PC9uPlxyXG4gIDxpbj50cnVlPC9pbj5cclxuICA8b3M+MjY8L29zPlxyXG4gIDxwcz4yNjwvc</w:instrText>
          </w:r>
          <w:r>
            <w:instrText xml:space="preserve">HM+XHJcbjwvc3A+XHJcbjxlcD5cclxuICA8bj41NDwvbj5cclxuICA8aW4+dHJ1ZTwvaW4+XHJcbiAgPG9zPjU0PC9vcz5cclxuICA8cHM+NTQ8L3BzPlxyXG48L2VwPlxyXG48b3M+MjYtNTQ8L29zPiIsIlBlcmlvZGljYWwiOnsiJGlkIjoiMTIiLCIkdHlwZSI6IlN3aXNzQWNhZGVtaWMuQ2l0YXZpLlBlcmlvZGljYWwsIFN3aXNzQWNhZ</w:instrText>
          </w:r>
          <w:r>
            <w:instrText xml:space="preserve">GVtaWMuQ2l0YXZpIiwiRWlzc24iOiIxNTM3LTUzOTAiLCJJc3NuIjoiMDAwMi05NjAyIiwiTmFtZSI6IkFtZXJpY2FuIEpvdXJuYWwgb2YgU29jaW9sb2d5IiwiUGFnaW5hdGlvbiI6MCwiUHJvdGVjdGVkIjpmYWxzZSwiQ3JlYXRlZEJ5IjoiX0xlZW5hIE1hYcOfIiwiQ3JlYXRlZE9uIjoiMjAyMS0wNC0yOVQxMDozOTozNCIsIk1vZGlma</w:instrText>
          </w:r>
          <w:r>
            <w:instrText xml:space="preserve">WVkQnkiOiJfTGVlbmEgTWFhw58iLCJJZCI6IjA2ZjVhNjY0LTYyOGMtNGQyNS1hYmJkLTA2MjQyZWMzOWQxNiIsIk1vZGlmaWVkT24iOiIyMDIxLTA0LTI5VDEwOjM5OjM0IiwiUHJvamVjdCI6eyIkcmVmIjoiNSJ9fSwiUHVibGlzaGVycyI6W10sIlF1b3RhdGlvbnMiOltdLCJSYXRpbmciOjAsIlJlZmVyZW5jZVR5cGUiOiJKb3VybmFsQ</w:instrText>
          </w:r>
          <w:r>
            <w:instrText xml:space="preserve">XJ0aWNsZSIsIlNob3J0VGl0bGUiOiJCbGF1IDE5Nzcg4oCTIEEgTWFjcm9zb2Npb2xvZ2ljYWwgVGhlb3J5IG9mIFNvY2lhbCIsIlNob3J0VGl0bGVVcGRhdGVUeXBlIjowLCJTb3VyY2VPZkJpYmxpb2dyYXBoaWNJbmZvcm1hdGlvbiI6IkNyb3NzUmVmIiwiU3RhdGljSWRzIjpbImVjY2QyOTMwLWZiODEtNDRjMC1iOGJhLTliNDA4ZmExM</w:instrText>
          </w:r>
          <w:r>
            <w:instrText xml:space="preserve">mNlNyJdLCJUYWJsZU9mQ29udGVudHNDb21wbGV4aXR5IjowLCJUYWJsZU9mQ29udGVudHNTb3VyY2VUZXh0Rm9ybWF0IjowLCJUYXNrcyI6W10sIlRpdGxlIjoiQSBNYWNyb3NvY2lvbG9naWNhbCBUaGVvcnkgb2YgU29jaWFsIFN0cnVjdHVyZSIsIlRyYW5zbGF0b3JzIjpbXSwiVm9sdW1lIjoiODMiLCJZZWFyIjoiMTk3NyIsIlllYXJSZ</w:instrText>
          </w:r>
          <w:r>
            <w:instrText xml:space="preserve">XNvbHZlZCI6IjE5NzciLCJDcmVhdGVkQnkiOiJfTGVlbmEgTWFhw58iLCJDcmVhdGVkT24iOiIyMDIxLTEwLTE5VDE0OjM4OjQzIiwiTW9kaWZpZWRCeSI6Il9MZWVuYSBNYWHDnyIsIklkIjoiYWFiZGU5YWItZDJkNS00YjY3LWE3NTktZjI4ZWY0YjQ0OTFhIiwiTW9kaWZpZWRPbiI6IjIwMjEtMTAtMTlUMTQ6Mzg6NDQiLCJQcm9qZWN0I</w:instrText>
          </w:r>
          <w:r>
            <w:instrText xml:space="preserve">jp7IiRyZWYiOiI1In19LCJVc2VOdW1iZXJpbmdUeXBlT2ZQYXJlbnREb2N1bWVudCI6ZmFsc2UsIlllYXJPbmx5Ijp0cnVlfSx7IiRpZCI6IjEzIiwiJHR5cGUiOiJTd2lzc0FjYWRlbWljLkNpdGF2aS5DaXRhdGlvbnMuV29yZFBsYWNlaG9sZGVyRW50cnksIFN3aXNzQWNhZGVtaWMuQ2l0YXZpIiwiSWQiOiJlNTc4MWIxNC0xY2E1LTQxM</w:instrText>
          </w:r>
          <w:r>
            <w:instrText xml:space="preserve">GYtYmUxMi0xMzVjMGQyM2Q2NTkiLCJSYW5nZVN0YXJ0IjoxOCwiUmFuZ2VMZW5ndGgiOjI1LCJSZWZlcmVuY2VJZCI6ImUxNzE0MjM4LTY2YzEtNGEzYi1iNDEyLWEyZWUxZjM1NjljNSIsIlJlZmVyZW5jZSI6eyIkaWQiOiIxNCIsIiR0eXBlIjoiU3dpc3NBY2FkZW1pYy5DaXRhdmkuUmVmZXJlbmNlLCBTd2lzc0FjYWRlbWljLkNpdGF2a</w:instrText>
          </w:r>
          <w:r>
            <w:instrText xml:space="preserve">SIsIkFic3RyYWN0Q29tcGxleGl0eSI6MCwiQWJzdHJhY3RTb3VyY2VUZXh0Rm9ybWF0IjowLCJBdXRob3JzIjpbeyIkcmVmIjoiNCJ9LHsiJGlkIjoiMTUiLCIkdHlwZSI6IlN3aXNzQWNhZGVtaWMuQ2l0YXZpLlBlcnNvbiwgU3dpc3NBY2FkZW1pYy5DaXRhdmkiLCJGaXJzdE5hbWUiOiJKb3NlcGgiLCJMYXN0TmFtZSI6IlNjaHdhcnR6I</w:instrText>
          </w:r>
          <w:r>
            <w:instrText xml:space="preserve">iwiTWlkZGxlTmFtZSI6IkUuIiwiUHJvdGVjdGVkIjpmYWxzZSwiU2V4IjoyLCJDcmVhdGVkQnkiOiJfTGVlbmEgTWFhw58iLCJDcmVhdGVkT24iOiIyMDIxLTA2LTI1VDEyOjU5OjU0IiwiTW9kaWZpZWRCeSI6Il9MZWVuYSBNYWHDnyIsIklkIjoiZTVkNDVlNmYtMDg5Zi00MGZjLWFhMGItNTk2MWU5MzU1ZWQ1IiwiTW9kaWZpZWRPbiI6I</w:instrText>
          </w:r>
          <w:r>
            <w:instrText xml:space="preserve">jIwMjEtMDYtMjVUMTI6NTk6NTQiLCJQcm9qZWN0Ijp7IiRyZWYiOiI1In19XSwiQ2l0YXRpb25LZXlVcGRhdGVUeXBlIjowLCJDb2xsYWJvcmF0b3JzIjpbXSwiRG9pIjoiMTAuMTA4Ni8yMjgyOTgiLCJFZGl0b3JzIjpbXSwiRXZhbHVhdGlvbkNvbXBsZXhpdHkiOjAsIkV2YWx1YXRpb25Tb3VyY2VUZXh0Rm9ybWF0IjowLCJHcm91cHMiO</w:instrText>
          </w:r>
          <w:r>
            <w:instrText xml:space="preserve">ltdLCJIYXNMYWJlbDEiOmZhbHNlLCJIYXNMYWJlbDIiOmZhbHNlLCJLZXl3b3JkcyI6W10sIkxvY2F0aW9ucyI6W3siJGlkIjoiMTYiLCIkdHlwZSI6IlN3aXNzQWNhZGVtaWMuQ2l0YXZpLkxvY2F0aW9uLCBTd2lzc0FjYWRlbWljLkNpdGF2aSIsIkFkZHJlc3MiOnsiJGlkIjoiMTciLCIkdHlwZSI6IlN3aXNzQWNhZGVtaWMuQ2l0YXZpL</w:instrText>
          </w:r>
          <w:r>
            <w:instrText xml:space="preserve">kxpbmtlZFJlc291cmNlLCBTd2lzc0FjYWRlbWljLkNpdGF2aSIsIkxpbmtlZFJlc291cmNlVHlwZSI6NSwiT3JpZ2luYWxTdHJpbmciOiIxMC4xMDg2LzIyODI5OCIsIlVyaVN0cmluZyI6Imh0dHBzOi8vZG9pLm9yZy8xMC4xMDg2LzIyODI5OCIsIkxpbmtlZFJlc291cmNlU3RhdHVzIjo4LCJQcm9wZXJ0aWVzIjp7IiRpZCI6IjE4IiwiJ</w:instrText>
          </w:r>
          <w:r>
            <w:instrText xml:space="preserve">HR5cGUiOiJTd2lzc0FjYWRlbWljLkNpdGF2aS5MaW5rZWRSZXNvdXJjZVByb3BlcnRpZXMsIFN3aXNzQWNhZGVtaWMuQ2l0YXZpIn0sIlN5bmNGb2xkZXJUeXBlIjowLCJJc0xvY2FsQ2xvdWRQcm9qZWN0RmlsZUxpbmsiOmZhbHNlLCJJc0Nsb3VkUmVzdG9yZSI6ZmFsc2UsIklzQ2xvdWRDb3B5IjpmYWxzZSwiQXR0YWNobWVudEZvbGRlc</w:instrText>
          </w:r>
          <w:r>
            <w:instrText xml:space="preserve">ldhc0luRmFsbGJhY2tNb2RlIjpmYWxzZX0sIkFubm90YXRpb25zIjpbXSwiTG9jYXRpb25UeXBlIjowLCJNaXJyb3JzUmVmZXJlbmNlUHJvcGVydHlJZCI6MTI4LCJDcmVhdGVkQnkiOiJfTGVlbmEgTWFhw58iLCJDcmVhdGVkT24iOiIyMDIxLTEwLTE5VDE0OjMwOjUxIiwiTW9kaWZpZWRCeSI6Il9MZWVuYSBNYWHDnyIsIklkIjoiNTNlM</w:instrText>
          </w:r>
          <w:r>
            <w:instrText xml:space="preserve">GVhY2EtMTA1MC00YTA3LWExZGItOTQ5YzRmM2I3Nzc2IiwiTW9kaWZpZWRPbiI6IjIwMjEtMTAtMTlUMTQ6MzA6NTEiLCJQcm9qZWN0Ijp7IiRyZWYiOiI1In19XSwiTnVtYmVyIjoiMiIsIk9yZ2FuaXphdGlvbnMiOltdLCJPdGhlcnNJbnZvbHZlZCI6W10sIlBhZ2VSYW5nZSI6IjxzcD5cclxuICA8bj40NTI8L24+XHJcbiAgPGluPnRyd</w:instrText>
          </w:r>
          <w:r>
            <w:instrText xml:space="preserve">WU8L2luPlxyXG4gIDxvcz40NTI8L29zPlxyXG4gIDxwcz40NTI8L3BzPlxyXG48L3NwPlxyXG48ZXA+XHJcbiAgPG4+NDU0PC9uPlxyXG4gIDxpbj50cnVlPC9pbj5cclxuICA8b3M+NDU0PC9vcz5cclxuICA8cHM+NDU0PC9wcz5cclxuPC9lcD5cclxuPG9zPjQ1Mi00NTQ8L29zPiIsIlBsYWNlT2ZQdWJsaWNhdGlvbiI6Ik5ldyBZb3JrI</w:instrText>
          </w:r>
          <w:r>
            <w:instrText xml:space="preserve">iwiUHVibGlzaGVycyI6W3siJGlkIjoiMTkiLCIkdHlwZSI6IlN3aXNzQWNhZGVtaWMuQ2l0YXZpLlB1Ymxpc2hlciwgU3dpc3NBY2FkZW1pYy5DaXRhdmkiLCJOYW1lIjoiQWNhZGVtaWMgUHJlc3MiLCJQcm90ZWN0ZWQiOmZhbHNlLCJDcmVhdGVkQnkiOiJfTGVlbmEgTWFhw58iLCJDcmVhdGVkT24iOiIyMDIxLTEwLTE5VDE0OjM0OjAwI</w:instrText>
          </w:r>
          <w:r>
            <w:instrText xml:space="preserve">iwiTW9kaWZpZWRCeSI6Il9MZWVuYSBNYWHDnyIsIklkIjoiN2M2MjIxZTgtZTg1Mi00MjQ3LTg1MzctMTEyYmQ0YjU5OTgwIiwiTW9kaWZpZWRPbiI6IjIwMjEtMTAtMTlUMTQ6MzQ6MDAiLCJQcm9qZWN0Ijp7IiRyZWYiOiI1In19XSwiUXVvdGF0aW9ucyI6W10sIlJhdGluZyI6MCwiUmVmZXJlbmNlVHlwZSI6IkJvb2siLCJTaG9ydFRpd</w:instrText>
          </w:r>
          <w:r>
            <w:instrText xml:space="preserve">GxlIjoiQmxhdSwgU2Nod2FydHogMTk4NCDigJMgQ3Jvc3NjdXR0aW5nIFNvY2lhbCBDaXJjbGVzIiwiU2hvcnRUaXRsZVVwZGF0ZVR5cGUiOjAsIlNvdXJjZU9mQmlibGlvZ3JhcGhpY0luZm9ybWF0aW9uIjoiQ3Jvc3NSZWYiLCJTdGF0aWNJZHMiOlsiYjY0MDRiM2ItMDQwYy00ZjQ1LTg2ODctMmFhNzg1MzQ0MTBiIl0sIlRhYmxlT2ZDb</w:instrText>
          </w:r>
          <w:r>
            <w:instrText xml:space="preserve">250ZW50c0NvbXBsZXhpdHkiOjAsIlRhYmxlT2ZDb250ZW50c1NvdXJjZVRleHRGb3JtYXQiOjAsIlRhc2tzIjpbXSwiVGl0bGUiOiJDcm9zc2N1dHRpbmcgU29jaWFsIENpcmNsZXM6IFRlc3RpbmcgYSBNYWNyb3N0cnVjdHVyYWwgVGhlb3J5IG9mIEludGVyZ3JvdXAgUmVsYXRpb25zIiwiVHJhbnNsYXRvcnMiOltdLCJZZWFyIjoiMTk4N</w:instrText>
          </w:r>
          <w:r>
            <w:instrText xml:space="preserve">CIsIlllYXJSZXNvbHZlZCI6IjE5ODQiLCJDcmVhdGVkQnkiOiJfTGVlbmEgTWFhw58iLCJDcmVhdGVkT24iOiIyMDIxLTEwLTE5VDE0OjMwOjUxIiwiTW9kaWZpZWRCeSI6Il9MZWVuYSBNYWHDnyIsIklkIjoiZTE3MTQyMzgtNjZjMS00YTNiLWI0MTItYTJlZTFmMzU2OWM1IiwiTW9kaWZpZWRPbiI6IjIwMjEtMTAtMTlUMTQ6MzQ6MDAiL</w:instrText>
          </w:r>
          <w:r>
            <w:instrText xml:space="preserve">CJQcm9qZWN0Ijp7IiRyZWYiOiI1In19LCJVc2VOdW1iZXJpbmdUeXBlT2ZQYXJlbnREb2N1bWVudCI6ZmFsc2V9XSwiRm9ybWF0dGVkVGV4dCI6eyIkaWQiOiIyMCIsIkNvdW50IjoxLCJUZXh0VW5pdHMiOlt7IiRpZCI6IjIxIiwiRm9udFN0eWxlIjp7IiRpZCI6IjIyIiwiTmV1dHJhbCI6dHJ1ZX0sIlJlYWRpbmdPcmRlciI6MSwiVGV4d</w:instrText>
          </w:r>
          <w:r>
            <w:instrText xml:space="preserve">CI6IihCbGF1IDE5NzdiOyAxOTc3YTsgQmxhdSB1bmQgU2Nod2FydHogMTk4NCkifV19LCJUYWciOiJDaXRhdmlQbGFjZWhvbGRlciMzZTllMDQ0ZS04YTNlLTRiMDMtOWUxNS1kYzhkMjFiYTI0ZTIiLCJUZXh0IjoiKEJsYXUgMTk3N2I7IDE5NzdhOyBCbGF1IHVuZCBTY2h3YXJ0eiAxOTg0KSIsIldBSVZlcnNpb24iOiI2LjEwLjAuMCJ9}</w:instrText>
          </w:r>
          <w:r>
            <w:fldChar w:fldCharType="separate"/>
          </w:r>
          <w:r>
            <w:t xml:space="preserve">(Blau 1977b; 1977a; Blau und Schwartz 1984)</w:t>
          </w:r>
          <w:r>
            <w:fldChar w:fldCharType="end"/>
          </w:r>
        </w:sdtContent>
      </w:sdt>
      <w:r>
        <w:t xml:space="preserve">, die </w:t>
      </w:r>
      <w:r>
        <w:t xml:space="preserve">durch die Sozialstruktur </w:t>
      </w:r>
      <w:r>
        <w:t xml:space="preserve">vorstrukturiert werden</w:t>
      </w:r>
      <w:r>
        <w:t xml:space="preserve">, geblickt</w:t>
      </w:r>
      <w:r>
        <w:t xml:space="preserve"> </w:t>
      </w:r>
      <w:sdt>
        <w:sdtPr>
          <w:alias w:val="To edit, see citavi.com/edit"/>
          <w15:appearance w15:val="boundingBox"/>
          <w:id w:val="-491709902"/>
          <w:placeholder>
            <w:docPart w:val="480922BCDEA44AFA818388B8B0D54824"/>
          </w:placeholder>
          <w:tag w:val="CitaviPlaceholder#3c38bf11-2ae5-4c3f-bbe6-282e77f1d660"/>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instrText>
          </w:r>
          <w:r>
            <w:instrText xml:space="preserve">WNhZGVtaWMuQ2l0YXZpLkNpdGF0aW9ucy5Xb3JkUGxhY2Vob2xkZXJFbnRyeSwgU3dpc3NBY2FkZW1pYy5DaXRhdmkiLCJJZCI6IjEyZTE3YzAzLWIwMTUtNDY0Yy1iODk5LTA0ZDZiOTNjOTE0ZSIsIlJhbmdlTGVuZ3RoIjoyNCwiUmVmZXJlbmNlSWQiOiI5YWMyOWZiZC0zY2U0LTQzOTMtYjdlNi1mYzI2MTZkZTQ1N2QiLCJQYWdlUmFuZ</w:instrText>
          </w:r>
          <w:r>
            <w:instrText xml:space="preserve">2UiOnsiJGlkIjoiMyIsIiR0eXBlIjoiU3dpc3NBY2FkZW1pYy5QYWdlUmFuZ2UsIFN3aXNzQWNhZGVtaWMiLCJFbmRQYWdlIjp7IiRpZCI6IjQiLCIkdHlwZSI6IlN3aXNzQWNhZGVtaWMuUGFnZU51bWJlciwgU3dpc3NBY2FkZW1pYyIsIklzRnVsbHlOdW1lcmljIjpmYWxzZSwiTnVtYmVyaW5nVHlwZSI6MCwiTnVtZXJhbFN5c3RlbSI6M</w:instrText>
          </w:r>
          <w:r>
            <w:instrText xml:space="preserve">H0sIk51bWJlcmluZ1R5cGUiOjAsIk51bWVyYWxTeXN0ZW0iOjAsIk9yaWdpbmFsU3RyaW5nIjoiNDAyIiwiU3RhcnRQYWdlIjp7IiRpZCI6IjUiLCIkdHlwZSI6IlN3aXNzQWNhZGVtaWMuUGFnZU51bWJlciwgU3dpc3NBY2FkZW1pYyIsIklzRnVsbHlOdW1lcmljIjp0cnVlLCJOdW1iZXIiOjQwMiwiTnVtYmVyaW5nVHlwZSI6MCwiTnVtZ</w:instrText>
          </w:r>
          <w:r>
            <w:instrText xml:space="preserve">XJhbFN5c3RlbSI6MCwiT3JpZ2luYWxTdHJpbmciOiI0MDIiLCJQcmV0dHlTdHJpbmciOiI0MDIifX0sIlByZWZpeCI6InZnbC4gIiwiUmVmZXJlbmNlIjp7IiRpZCI6IjYiLCIkdHlwZSI6IlN3aXNzQWNhZGVtaWMuQ2l0YXZpLlJlZmVyZW5jZSwgU3dpc3NBY2FkZW1pYy5DaXRhdmkiLCJBYnN0cmFjdENvbXBsZXhpdHkiOjAsIkFic3RyY</w:instrText>
          </w:r>
          <w:r>
            <w:instrText xml:space="preserve">WN0U291cmNlVGV4dEZvcm1hdCI6MCwiQXV0aG9ycyI6W3siJGlkIjoiNyIsIiR0eXBlIjoiU3dpc3NBY2FkZW1pYy5DaXRhdmkuUGVyc29uLCBTd2lzc0FjYWRlbWljLkNpdGF2aSIsIkZpcnN0TmFtZSI6IkpvaGFubmVzIiwiTGFzdE5hbWUiOiJTdGF1ZGVyIiwiUHJvdGVjdGVkIjpmYWxzZSwiU2V4IjoyLCJDcmVhdGVkQnkiOiJfTGVlb</w:instrText>
          </w:r>
          <w:r>
            <w:instrText xml:space="preserve">mEgTWFhw58iLCJDcmVhdGVkT24iOiIyMDIxLTA1LTEyVDE4OjM0OjMzIiwiTW9kaWZpZWRCeSI6Il9MZWVuYSBNYWHDnyIsIklkIjoiMTI2MmIyOTQtMzgwMC00MWIyLWFmOTEtNDUyMTkxODFmMmUwIiwiTW9kaWZpZWRPbiI6IjIwMjEtMDUtMTJUMTg6MzQ6MzMiLCJQcm9qZWN0Ijp7IiRpZCI6IjgiLCIkdHlwZSI6IlN3aXNzQWNhZGVta</w:instrText>
          </w:r>
          <w:r>
            <w:instrText xml:space="preserve">WMuQ2l0YXZpLlByb2plY3QsIFN3aXNzQWNhZGVtaWMuQ2l0YXZpIn19XSwiQ2l0YXRpb25LZXlVcGRhdGVUeXBlIjowLCJDb2xsYWJvcmF0b3JzIjpbXSwiRGF0ZSI6IjE4LjA5LjIwMTUiLCJEb2kiOiIxMC4xMDA3L3MxMTU3Ny0wMTUtMDM0MC03IiwiRWRpdG9ycyI6W10sIkV2YWx1YXRpb25Db21wbGV4aXR5IjowLCJFdmFsdWF0aW9uU</w:instrText>
          </w:r>
          <w:r>
            <w:instrText xml:space="preserve">291cmNlVGV4dEZvcm1hdCI6MCwiR3JvdXBzIjpbXSwiSGFzTGFiZWwxIjpmYWxzZSwiSGFzTGFiZWwyIjpmYWxzZSwiS2V5d29yZHMiOltdLCJMYW5ndWFnZSI6IkRlO2RlIiwiTG9jYXRpb25zIjpbeyIkaWQiOiI5IiwiJHR5cGUiOiJTd2lzc0FjYWRlbWljLkNpdGF2aS5Mb2NhdGlvbiwgU3dpc3NBY2FkZW1pYy5DaXRhdmkiLCJBZGRyZ</w:instrText>
          </w:r>
          <w:r>
            <w:instrText xml:space="preserve">XNzIjp7IiRpZCI6IjEwIiwiJHR5cGUiOiJTd2lzc0FjYWRlbWljLkNpdGF2aS5MaW5rZWRSZXNvdXJjZSwgU3dpc3NBY2FkZW1pYy5DaXRhdmkiLCJMaW5rZWRSZXNvdXJjZVR5cGUiOjUsIk9yaWdpbmFsU3RyaW5nIjoiMTAuMTAwNy9zMTE1NzctMDE1LTAzNDAtNyIsIlVyaVN0cmluZyI6Imh0dHBzOi8vZG9pLm9yZy8xMC4xMDA3L3MxM</w:instrText>
          </w:r>
          <w:r>
            <w:instrText xml:space="preserve">TU3Ny0wMTUtMDM0MC03IiwiTGlua2VkUmVzb3VyY2VTdGF0dXMiOjgsIlByb3BlcnRpZXMiOnsiJGlkIjoiMTEiLCIkdHlwZSI6IlN3aXNzQWNhZGVtaWMuQ2l0YXZpLkxpbmtlZFJlc291cmNlUHJvcGVydGllcywgU3dpc3NBY2FkZW1pYy5DaXRhdmkifSwiU3luY0ZvbGRlclR5cGUiOjAsIklzTG9jYWxDbG91ZFByb2plY3RGaWxlTGlua</w:instrText>
          </w:r>
          <w:r>
            <w:instrText xml:space="preserve">yI6ZmFsc2UsIklzQ2xvdWRSZXN0b3JlIjpmYWxzZSwiSXNDbG91ZENvcHkiOmZhbHNlLCJBdHRhY2htZW50Rm9sZGVyV2FzSW5GYWxsYmFja01vZGUiOmZhbHNlfSwiQW5ub3RhdGlvbnMiOltdLCJMb2NhdGlvblR5cGUiOjAsIk1pcnJvcnNSZWZlcmVuY2VQcm9wZXJ0eUlkIjoxMjgsIkNyZWF0ZWRCeSI6Il9MZWVuYSBNYWHDnyIsIkNyZ</w:instrText>
          </w:r>
          <w:r>
            <w:instrText xml:space="preserve">WF0ZWRPbiI6IjIwMjEtMTAtMTBUMTA6NDg6NTUiLCJNb2RpZmllZEJ5IjoiX0xlZW5hIE1hYcOfIiwiSWQiOiI2NTkwYTU2Mi02MzU5LTQ0YTYtYTYyZi0yNWViYTM1NTE0MTAiLCJNb2RpZmllZE9uIjoiMjAyMS0xMC0xMFQxMDo0ODo1NSIsIlByb2plY3QiOnsiJHJlZiI6IjgifX0seyIkaWQiOiIxMiIsIiR0eXBlIjoiU3dpc3NBY2FkZ</w:instrText>
          </w:r>
          <w:r>
            <w:instrText xml:space="preserve">W1pYy5DaXRhdmkuTG9jYXRpb24sIFN3aXNzQWNhZGVtaWMuQ2l0YXZpIiwiQWRkcmVzcyI6eyIkaWQiOiIxMyIsIiR0eXBlIjoiU3dpc3NBY2FkZW1pYy5DaXRhdmkuTGlua2VkUmVzb3VyY2UsIFN3aXNzQWNhZGVtaWMuQ2l0YXZpIiwiTGlua2VkUmVzb3VyY2VUeXBlIjo1LCJPcmlnaW5hbFN0cmluZyI6Imh0dHBzOi8vbGluay5zcHJpb</w:instrText>
          </w:r>
          <w:r>
            <w:instrText xml:space="preserve">mdlci5jb20vYXJ0aWNsZS8xMC4xMDA3L3MxMTU3Ny0wMTUtMDM0MC03IiwiVXJpU3RyaW5nIjoiaHR0cHM6Ly9saW5rLnNwcmluZ2VyLmNvbS9hcnRpY2xlLzEwLjEwMDcvczExNTc3LTAxNS0wMzQwLTciLCJMaW5rZWRSZXNvdXJjZVN0YXR1cyI6OCwiUHJvcGVydGllcyI6eyIkaWQiOiIxNCIsIiR0eXBlIjoiU3dpc3NBY2FkZW1pYy5Da</w:instrText>
          </w:r>
          <w:r>
            <w:instrText xml:space="preserve">XRhdmkuTGlua2VkUmVzb3VyY2VQcm9wZXJ0aWVzLCBTd2lzc0FjYWRlbWljLkNpdGF2aSJ9LCJTeW5jRm9sZGVyVHlwZSI6MCwiSXNMb2NhbENsb3VkUHJvamVjdEZpbGVMaW5rIjpmYWxzZSwiSXNDbG91ZFJlc3RvcmUiOmZhbHNlLCJJc0Nsb3VkQ29weSI6ZmFsc2UsIkF0dGFjaG1lbnRGb2xkZXJXYXNJbkZhbGxiYWNrTW9kZSI6ZmFsc</w:instrText>
          </w:r>
          <w:r>
            <w:instrText xml:space="preserve">2V9LCJBbm5vdGF0aW9ucyI6W10sIkxvY2F0aW9uVHlwZSI6MCwiTWlycm9yc1JlZmVyZW5jZVByb3BlcnR5SWQiOjE1MSwiQ3JlYXRlZEJ5IjoiX0xlZW5hIE1hYcOfIiwiQ3JlYXRlZE9uIjoiMjAyMS0xMC0xMFQxMDo0ODo1NSIsIk1vZGlmaWVkQnkiOiJfTGVlbmEgTWFhw58iLCJJZCI6ImI0NTJjOGQ4LTRjNmUtNDUwZi1hMDBkLTk3Z</w:instrText>
          </w:r>
          <w:r>
            <w:instrText xml:space="preserve">TUxYzk2MDdiOCIsIk1vZGlmaWVkT24iOiIyMDIxLTEwLTEwVDEwOjQ4OjU1IiwiUHJvamVjdCI6eyIkcmVmIjoiOCJ9fV0sIk51bWJlciI6IjMiLCJPbmxpbmVBZGRyZXNzIjoiaHR0cHM6Ly9saW5rLnNwcmluZ2VyLmNvbS9hcnRpY2xlLzEwLjEwMDcvczExNTc3LTAxNS0wMzQwLTciLCJPcmdhbml6YXRpb25zIjpbXSwiT3RoZXJzSW52b</w:instrText>
          </w:r>
          <w:r>
            <w:instrText xml:space="preserve">2x2ZWQiOltdLCJQYWdlUmFuZ2UiOiI8c3A+XHJcbiAgPG4+NDAxPC9uPlxyXG4gIDxpbj50cnVlPC9pbj5cclxuICA8b3M+NDAxPC9vcz5cclxuICA8cHM+NDAxPC9wcz5cclxuPC9zcD5cclxuPGVwPlxyXG4gIDxuPjQzMjwvbj5cclxuICA8aW4+dHJ1ZTwvaW4+XHJcbiAgPG9zPjQzMjwvb3M+XHJcbiAgPHBzPjQzMjwvcHM+XHJcbjwvZ</w:instrText>
          </w:r>
          <w:r>
            <w:instrText xml:space="preserve">XA+XHJcbjxvcz40MDEtNDMyPC9vcz4iLCJQZXJpb2RpY2FsIjp7IiRpZCI6IjE1IiwiJHR5cGUiOiJTd2lzc0FjYWRlbWljLkNpdGF2aS5QZXJpb2RpY2FsLCBTd2lzc0FjYWRlbWljLkNpdGF2aSIsIk5hbWUiOiJLWmZTUyBLw7ZsbmVyIFplaXRzY2hyaWZ0IGbDvHIgU296aW9sb2dpZSB1bmQgU296aWFscHN5Y2hvbG9naWUiLCJQYWdpb</w:instrText>
          </w:r>
          <w:r>
            <w:instrText xml:space="preserve">mF0aW9uIjowLCJQcm90ZWN0ZWQiOmZhbHNlLCJDcmVhdGVkQnkiOiJfTGVlbmEgTWFhw58iLCJDcmVhdGVkT24iOiIyMDIxLTEwLTEwVDEwOjQ5OjM5IiwiTW9kaWZpZWRCeSI6Il9MZWVuYSBNYWHDnyIsIklkIjoiZGI3OTRlMTQtYWU0OC00MjA5LWI1ZmEtMmY4YzkyYWU0ZjE5IiwiTW9kaWZpZWRPbiI6IjIwMjEtMTAtMTBUMTA6NDk6M</w:instrText>
          </w:r>
          <w:r>
            <w:instrText xml:space="preserve">zkiLCJQcm9qZWN0Ijp7IiRyZWYiOiI4In19LCJQdWJsaXNoZXJzIjpbeyIkaWQiOiIxNiIsIiR0eXBlIjoiU3dpc3NBY2FkZW1pYy5DaXRhdmkuUHVibGlzaGVyLCBTd2lzc0FjYWRlbWljLkNpdGF2aSIsIk5hbWUiOiJTcHJpbmdlciIsIlByb3RlY3RlZCI6ZmFsc2UsIkNyZWF0ZWRCeSI6Il9MZWVuYSBNYWHDnyIsIkNyZWF0ZWRPbiI6I</w:instrText>
          </w:r>
          <w:r>
            <w:instrText xml:space="preserve">jIwMjEtMTAtMTBUMTA6NDg6NTUiLCJNb2RpZmllZEJ5IjoiX0xlZW5hIE1hYcOfIiwiSWQiOiI1OWM0NWNmYy03MmU2LTRmYWYtOWE5My05MDM0MTNhOGZkY2UiLCJNb2RpZmllZE9uIjoiMjAyMS0xMC0xMFQxMDo0ODo1NSIsIlByb2plY3QiOnsiJHJlZiI6IjgifX0seyIkaWQiOiIxNyIsIiR0eXBlIjoiU3dpc3NBY2FkZW1pYy5DaXRhd</w:instrText>
          </w:r>
          <w:r>
            <w:instrText xml:space="preserve">mkuUHVibGlzaGVyLCBTd2lzc0FjYWRlbWljLkNpdGF2aSIsIk5hbWUiOiJTcHJpbmdlciBGYWNobWVkaWVuIFdpZXNiYWRlbiIsIlByb3RlY3RlZCI6ZmFsc2UsIkNyZWF0ZWRCeSI6Il9MZWVuYSBNYWHDnyIsIkNyZWF0ZWRPbiI6IjIwMjEtMDUtMTBUMTg6Mzk6NTAiLCJNb2RpZmllZEJ5IjoiX0xlZW5hIE1hYcOfIiwiSWQiOiJiMjNhY</w:instrText>
          </w:r>
          <w:r>
            <w:instrText xml:space="preserve">jBiOS0yOTc1LTQyYjMtODZmMy1iNGIyMTVmNDI2YmYiLCJNb2RpZmllZE9uIjoiMjAyMS0wNS0xMFQxODozOTo1MCIsIlByb2plY3QiOnsiJHJlZiI6IjgifX1dLCJRdW90YXRpb25zIjpbXSwiUmF0aW5nIjowLCJSZWZlcmVuY2VUeXBlIjoiSm91cm5hbEFydGljbGUiLCJTaG9ydFRpdGxlIjoiU3RhdWRlciAyMDE1IOKAkyBEdXJjaGRya</w:instrText>
          </w:r>
          <w:r>
            <w:instrText xml:space="preserve">W5nZW5kZSBTb3ppYWxzdHJ1a3R1ciIsIlNob3J0VGl0bGVVcGRhdGVUeXBlIjowLCJTb3VyY2VPZkJpYmxpb2dyYXBoaWNJbmZvcm1hdGlvbiI6IkNyb3NzUmVmIiwiU3RhdGljSWRzIjpbIjQ5OTgyMDcxLWZiOWQtNGQzZi05OWE1LWUyNjY5NTg0ZTNmNyJdLCJUYWJsZU9mQ29udGVudHNDb21wbGV4aXR5IjowLCJUYWJsZU9mQ29udGVud</w:instrText>
          </w:r>
          <w:r>
            <w:instrText xml:space="preserve">HNTb3VyY2VUZXh0Rm9ybWF0IjowLCJUYXNrcyI6W10sIlRpdGxlIjoiRHVyY2hkcmluZ2VuZGUgU296aWFsc3RydWt0dXI/IERlciBFaW5mbHVzcyBtYWtyb3N0cnVrdHVyZWxsZXIgUmFobWVuYmVkaW5ndW5nZW4gYXVmIGRlbiBQYXJ0bmVybWFya3QiLCJUcmFuc2xhdG9ycyI6W10sIlZvbHVtZSI6IjY3IiwiWWVhciI6IjIwMTUiLCJZZ</w:instrText>
          </w:r>
          <w:r>
            <w:instrText xml:space="preserve">WFyUmVzb2x2ZWQiOiIyMDE1IiwiQ3JlYXRlZEJ5IjoiX0xlZW5hIE1hYcOfIiwiQ3JlYXRlZE9uIjoiMjAyMS0xMC0xMFQxMDo0ODo1NSIsIk1vZGlmaWVkQnkiOiJfSFAiLCJJZCI6IjlhYzI5ZmJkLTNjZTQtNDM5My1iN2U2LWZjMjYxNmRlNDU3ZCIsIk1vZGlmaWVkT24iOiIyMDIxLTEwLTMxVDIyOjQyOjQyIiwiUHJvamVjdCI6eyIkc</w:instrText>
          </w:r>
          <w:r>
            <w:instrText xml:space="preserve">mVmIjoiOCJ9fSwiVXNlTnVtYmVyaW5nVHlwZU9mUGFyZW50RG9jdW1lbnQiOmZhbHNlLCJVc2VTdGFuZGFyZFByZWZpeCI6ZmFsc2UsIlVzZVN0YW5kYXJkU3VmZml4IjpmYWxzZX1dLCJGb3JtYXR0ZWRUZXh0Ijp7IiRpZCI6IjE4IiwiQ291bnQiOjEsIlRleHRVbml0cyI6W3siJGlkIjoiMTkiLCJGb250U3R5bGUiOnsiJGlkIjoiMjAiL</w:instrText>
          </w:r>
          <w:r>
            <w:instrText xml:space="preserve">CJOZXV0cmFsIjp0cnVlfSwiUmVhZGluZ09yZGVyIjoxLCJUZXh0IjoiKHZnbC4gU3RhdWRlciAyMDE1LCA0MDIpIn1dfSwiVGFnIjoiQ2l0YXZpUGxhY2Vob2xkZXIjM2MzOGJmMTEtMmFlNS00YzNmLWJiZTYtMjgyZTc3ZjFkNjYwIiwiVGV4dCI6Iih2Z2wuIFN0YXVkZXIgMjAxNSwgNDAyKSIsIldBSVZlcnNpb24iOiI2LjEwLjAuMCJ9}</w:instrText>
          </w:r>
          <w:r>
            <w:fldChar w:fldCharType="separate"/>
          </w:r>
          <w:r>
            <w:t xml:space="preserve">(vgl. Stauder 2015, 402)</w:t>
          </w:r>
          <w:r>
            <w:fldChar w:fldCharType="end"/>
          </w:r>
        </w:sdtContent>
      </w:sdt>
      <w:r>
        <w:t xml:space="preserve">. </w:t>
      </w:r>
      <w:r>
        <w:t xml:space="preserve">Da </w:t>
      </w:r>
      <w:r>
        <w:t xml:space="preserve">sein</w:t>
      </w:r>
      <w:r>
        <w:t xml:space="preserve"> durchweg makrosoziologische</w:t>
      </w:r>
      <w:r>
        <w:t xml:space="preserve">r</w:t>
      </w:r>
      <w:r>
        <w:t xml:space="preserve"> Ansatz individuelles Handeln</w:t>
      </w:r>
      <w:r>
        <w:t xml:space="preserve"> und die soziale Einbindung in Handlungskontexte</w:t>
      </w:r>
      <w:r>
        <w:t xml:space="preserve"> nicht mit berücksichtigt, w</w:t>
      </w:r>
      <w:r>
        <w:t xml:space="preserve">ird </w:t>
      </w:r>
      <w:r>
        <w:t xml:space="preserve">die theoretische Perspektive </w:t>
      </w:r>
      <w:r>
        <w:t xml:space="preserve">um die Fokus-Theorie </w:t>
      </w:r>
      <w:r>
        <w:t xml:space="preserve">von Scott Feld </w:t>
      </w:r>
      <w:sdt>
        <w:sdtPr>
          <w:alias w:val="To edit, see citavi.com/edit"/>
          <w15:appearance w15:val="boundingBox"/>
          <w:id w:val="323086819"/>
          <w:placeholder>
            <w:docPart w:val="DefaultPlaceholder_-1854013440"/>
          </w:placeholder>
          <w:tag w:val="CitaviPlaceholder#bd684e8d-1edc-47f3-a780-1b7f3d2509b3"/>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I2ODM5ZWMzLTc5ZjUtN</w:instrText>
          </w:r>
          <w:r>
            <w:instrText xml:space="preserve">DJhMi1hMTIwLTZiY2UwMjJjMDNkNSIsIlJhbmdlTGVuZ3RoIjo2LCJSZWZlcmVuY2VJZCI6IjEwN2Q4ODMwLWMyMDgtNDljZS1hODVlLWM2NjhlM2MyNDcxYyIsIlJlZmVyZW5jZSI6eyIkaWQiOiIzIiwiJHR5cGUiOiJTd2lzc0FjYWRlbWljLkNpdGF2aS5SZWZlcmVuY2UsIFN3aXNzQWNhZGVtaWMuQ2l0YXZpIiwiQWJzdHJhY3RDb21wb</w:instrText>
          </w:r>
          <w:r>
            <w:instrText xml:space="preserve">GV4aXR5IjowLCJBYnN0cmFjdFNvdXJjZVRleHRGb3JtYXQiOjAsIkF1dGhvcnMiOlt7IiRpZCI6IjQiLCIkdHlwZSI6IlN3aXNzQWNhZGVtaWMuQ2l0YXZpLlBlcnNvbiwgU3dpc3NBY2FkZW1pYy5DaXRhdmkiLCJGaXJzdE5hbWUiOiJTY290dCIsIkxhc3ROYW1lIjoiRmVsZCIsIk1pZGRsZU5hbWUiOiJMLiIsIlByb3RlY3RlZCI6ZmFsc</w:instrText>
          </w:r>
          <w:r>
            <w:instrText xml:space="preserve">2UsIlNleCI6MCwiQ3JlYXRlZEJ5IjoiX0xlZW5hIE1hYcOfIiwiQ3JlYXRlZE9uIjoiMjAyMS0xMC0xMFQxMjozNjoxOCIsIk1vZGlmaWVkQnkiOiJfTGVlbmEgTWFhw58iLCJJZCI6ImM4YjdmMzY5LTI5N2MtNDRmMy1iY2JiLTA3YTRiNTViODBlOSIsIk1vZGlmaWVkT24iOiIyMDIxLTEwLTEwVDEyOjM2OjE4IiwiUHJvamVjdCI6eyIka</w:instrText>
          </w:r>
          <w:r>
            <w:instrText xml:space="preserve">WQiOiI1IiwiJHR5cGUiOiJTd2lzc0FjYWRlbWljLkNpdGF2aS5Qcm9qZWN0LCBTd2lzc0FjYWRlbWljLkNpdGF2aSJ9fV0sIkNpdGF0aW9uS2V5VXBkYXRlVHlwZSI6MCwiQ29sbGFib3JhdG9ycyI6W10sIkRvaSI6IjEwLjEwODYvMjI3MzUyIiwiRWRpdG9ycyI6W10sIkV2YWx1YXRpb25Db21wbGV4aXR5IjowLCJFdmFsdWF0aW9uU291c</w:instrText>
          </w:r>
          <w:r>
            <w:instrText xml:space="preserve">mNlVGV4dEZvcm1hdCI6MCwiR3JvdXBzIjpbXSwiSGFzTGFiZWwxIjpmYWxzZSwiSGFzTGFiZWwyIjpmYWxzZSwiS2V5d29yZHMiOltdLCJMb2NhdGlvbnMiOlt7IiRpZCI6IjYiLCIkdHlwZSI6IlN3aXNzQWNhZGVtaWMuQ2l0YXZpLkxvY2F0aW9uLCBTd2lzc0FjYWRlbWljLkNpdGF2aSIsIkFkZHJlc3MiOnsiJGlkIjoiNyIsIiR0eXBlI</w:instrText>
          </w:r>
          <w:r>
            <w:instrText xml:space="preserve">joiU3dpc3NBY2FkZW1pYy5DaXRhdmkuTGlua2VkUmVzb3VyY2UsIFN3aXNzQWNhZGVtaWMuQ2l0YXZpIiwiTGlua2VkUmVzb3VyY2VUeXBlIjo1LCJPcmlnaW5hbFN0cmluZyI6IjEwLjEwODYvMjI3MzUyIiwiVXJpU3RyaW5nIjoiaHR0cHM6Ly9kb2kub3JnLzEwLjEwODYvMjI3MzUyIiwiTGlua2VkUmVzb3VyY2VTdGF0dXMiOjgsIlByb</w:instrText>
          </w:r>
          <w:r>
            <w:instrText xml:space="preserve">3BlcnRpZXMiOnsiJGlkIjoiOC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xMC0xMFQxMjozNjoxOCIsIk1vZGlmaWVkQnkiOiJfT</w:instrText>
          </w:r>
          <w:r>
            <w:instrText xml:space="preserve">GVlbmEgTWFhw58iLCJJZCI6IjZmMWYwZTVkLWUzYjgtNGZmYi1hMzU2LTgzMTNiYTUzMzExNCIsIk1vZGlmaWVkT24iOiIyMDIxLTEwLTEwVDEyOjM2OjE4IiwiUHJvamVjdCI6eyIkcmVmIjoiNSJ9fV0sIk51bWJlciI6IjUiLCJPcmdhbml6YXRpb25zIjpbXSwiT3RoZXJzSW52b2x2ZWQiOltdLCJQYWdlUmFuZ2UiOiI8c3A+XHJcbiAgP</w:instrText>
          </w:r>
          <w:r>
            <w:instrText xml:space="preserve">G4+MTAxNTwvbj5cclxuICA8aW4+dHJ1ZTwvaW4+XHJcbiAgPG9zPjEwMTU8L29zPlxyXG4gIDxwcz4xMDE1PC9wcz5cclxuPC9zcD5cclxuPGVwPlxyXG4gIDxuPjEwMzU8L24+XHJcbiAgPGluPnRydWU8L2luPlxyXG4gIDxvcz4xMDM1PC9vcz5cclxuICA8cHM+MTAzNTwvcHM+XHJcbjwvZXA+XHJcbjxvcz4xMDE1LTEwMzU8L29zPiIsI</w:instrText>
          </w:r>
          <w:r>
            <w:instrText xml:space="preserve">lBlcmlvZGljYWwiOnsiJGlkIjoiOSIsIiR0eXBlIjoiU3dpc3NBY2FkZW1pYy5DaXRhdmkuUGVyaW9kaWNhbCwgU3dpc3NBY2FkZW1pYy5DaXRhdmkiLCJFaXNzbiI6IjE1MzctNTM5MCIsIklzc24iOiIwMDAyLTk2MDIiLCJOYW1lIjoiQW1lcmljYW4gSm91cm5hbCBvZiBTb2Npb2xvZ3kiLCJQYWdpbmF0aW9uIjowLCJQcm90ZWN0ZWQiO</w:instrText>
          </w:r>
          <w:r>
            <w:instrText xml:space="preserve">mZhbHNlLCJDcmVhdGVkQnkiOiJfTGVlbmEgTWFhw58iLCJDcmVhdGVkT24iOiIyMDIxLTA0LTI5VDEwOjM5OjM0IiwiTW9kaWZpZWRCeSI6Il9MZWVuYSBNYWHDnyIsIklkIjoiMDZmNWE2NjQtNjI4Yy00ZDI1LWFiYmQtMDYyNDJlYzM5ZDE2IiwiTW9kaWZpZWRPbiI6IjIwMjEtMDQtMjlUMTA6Mzk6MzQiLCJQcm9qZWN0Ijp7IiRyZWYiO</w:instrText>
          </w:r>
          <w:r>
            <w:instrText xml:space="preserve">iI1In19LCJQdWJsaXNoZXJzIjpbXSwiUXVvdGF0aW9ucyI6W10sIlJhdGluZyI6MCwiUmVmZXJlbmNlVHlwZSI6IkpvdXJuYWxBcnRpY2xlIiwiU2hvcnRUaXRsZSI6IkZlbGQgMTk4MSDigJMgVGhlIEZvY3VzZWQgT3JnYW5pemF0aW9uIG9mIFNvY2lhbCIsIlNob3J0VGl0bGVVcGRhdGVUeXBlIjowLCJTb3VyY2VPZkJpYmxpb2dyYXBoa</w:instrText>
          </w:r>
          <w:r>
            <w:instrText xml:space="preserve">WNJbmZvcm1hdGlvbiI6IkNyb3NzUmVmIiwiU3RhdGljSWRzIjpbIjViZjc5MmNmLTQ2ZTktNDk3MS04YmZkLWEzMDc3MzQ4MDUzYSJdLCJUYWJsZU9mQ29udGVudHNDb21wbGV4aXR5IjowLCJUYWJsZU9mQ29udGVudHNTb3VyY2VUZXh0Rm9ybWF0IjowLCJUYXNrcyI6W10sIlRpdGxlIjoiVGhlIEZvY3VzZWQgT3JnYW5pemF0aW9uIG9mI</w:instrText>
          </w:r>
          <w:r>
            <w:instrText xml:space="preserve">FNvY2lhbCBUaWVzIiwiVHJhbnNsYXRvcnMiOltdLCJWb2x1bWUiOiI4NiIsIlllYXIiOiIxOTgxIiwiWWVhclJlc29sdmVkIjoiMTk4MSIsIkNyZWF0ZWRCeSI6Il9MZWVuYSBNYWHDnyIsIkNyZWF0ZWRPbiI6IjIwMjEtMTAtMTBUMTI6MzY6MTgiLCJNb2RpZmllZEJ5IjoiX0xlZW5hIE1hYcOfIiwiSWQiOiIxMDdkODgzMC1jMjA4LTQ5Y</w:instrText>
          </w:r>
          <w:r>
            <w:instrText xml:space="preserve">2UtYTg1ZS1jNjY4ZTNjMjQ3MWMiLCJNb2RpZmllZE9uIjoiMjAyMS0xMC0xMFQxMjozNjoyMCIsIlByb2plY3QiOnsiJHJlZiI6IjUifX0sIlVzZU51bWJlcmluZ1R5cGVPZlBhcmVudERvY3VtZW50IjpmYWxzZSwiWWVhck9ubHkiOnRydWV9XSwiRm9ybWF0dGVkVGV4dCI6eyIkaWQiOiIxMCIsIkNvdW50IjoxLCJUZXh0VW5pdHMiOlt7I</w:instrText>
          </w:r>
          <w:r>
            <w:instrText xml:space="preserve">iRpZCI6IjExIiwiRm9udFN0eWxlIjp7IiRpZCI6IjEyIiwiTmV1dHJhbCI6dHJ1ZX0sIlJlYWRpbmdPcmRlciI6MSwiVGV4dCI6IigxOTgxKSJ9XX0sIlRhZyI6IkNpdGF2aVBsYWNlaG9sZGVyI2JkNjg0ZThkLTFlZGMtNDdmMy1hNzgwLTFiN2YzZDI1MDliMyIsIlRleHQiOiIoMTk4MSkiLCJXQUlWZXJzaW9uIjoiNi4xMC4wLjAifQ==}</w:instrText>
          </w:r>
          <w:r>
            <w:fldChar w:fldCharType="separate"/>
          </w:r>
          <w:r>
            <w:t xml:space="preserve">(1981)</w:t>
          </w:r>
          <w:r>
            <w:fldChar w:fldCharType="end"/>
          </w:r>
        </w:sdtContent>
      </w:sdt>
      <w:r>
        <w:t xml:space="preserve"> </w:t>
      </w:r>
      <w:r>
        <w:t xml:space="preserve">erweitert</w:t>
      </w:r>
      <w:r>
        <w:t xml:space="preserve">, welche </w:t>
      </w:r>
      <w:r>
        <w:t xml:space="preserve">einen kleine</w:t>
      </w:r>
      <w:r>
        <w:t xml:space="preserve">re</w:t>
      </w:r>
      <w:r>
        <w:t xml:space="preserve">n Raum</w:t>
      </w:r>
      <w:r>
        <w:t xml:space="preserve"> und damit eine konkrete soziale Umgebung</w:t>
      </w:r>
      <w:r>
        <w:t xml:space="preserve"> </w:t>
      </w:r>
      <w:r>
        <w:t xml:space="preserve">miteinbezieht</w:t>
      </w:r>
      <w:r>
        <w:t xml:space="preserve">.</w:t>
      </w:r>
      <w:r/>
    </w:p>
    <w:p>
      <w:pPr>
        <w:pBdr/>
        <w:spacing w:after="240" w:line="360" w:lineRule="auto"/>
        <w:ind/>
        <w:jc w:val="both"/>
        <w:rPr/>
      </w:pPr>
      <w:r>
        <w:t xml:space="preserve">Partnermärkte werden als Begegnungskontexte für Individuen verstanden, die Interaktionen mit möglichen Partnern vordefinieren und in denen </w:t>
      </w:r>
      <w:r>
        <w:t xml:space="preserve">s</w:t>
      </w:r>
      <w:r>
        <w:t xml:space="preserve">ie sich kennenlernen können </w:t>
      </w:r>
      <w:sdt>
        <w:sdtPr>
          <w:alias w:val="To edit, see citavi.com/edit"/>
          <w15:appearance w15:val="boundingBox"/>
          <w:id w:val="114724107"/>
          <w:placeholder>
            <w:docPart w:val="58F98A19665948F8A6AEB6EA915EE9CC"/>
          </w:placeholder>
          <w:tag w:val="CitaviPlaceholder#376d0cc9-c8ad-470b-ae45-ee2b99d28bf5"/>
          <w:rPr/>
        </w:sdtPr>
        <w:sdtContent>
          <w:r>
            <w:fldChar w:fldCharType="begin"/>
          </w:r>
          <w:r>
            <w:instrText xml:space="preserve">ADDIN CitaviPlaceholder{eyIkaWQiOiIxIiwiJHR5cGUiOiJTd2lzc0FjYWRlbWljLkNpdGF2aS5DaXRhdGlvbnMuV29yZFBsYWNlaG9sZGVyLCBTd</w:instrText>
          </w:r>
          <w:r>
            <w:instrText xml:space="preserve">2lzc0FjYWRlbWljLkNpdGF2aSIsIkVudHJpZXMiOlt7IiRpZCI6IjIiLCIkdHlwZSI6IlN3aXNzQWNhZGVtaWMuQ2l0YXZpLkNpdGF0aW9ucy5Xb3JkUGxhY2Vob2xkZXJFbnRyeSwgU3dpc3NBY2FkZW1pYy5DaXRhdmkiLCJJZCI6IjBlMDQzM2EyLWM2MGItNDg5ZS1iYzZmLWIwOGE5NjdkZTFmNiIsIlJhbmdlTGVuZ3RoIjoyNCwiUmVmZ</w:instrText>
          </w:r>
          <w:r>
            <w:instrText xml:space="preserve">XJlbmNlSWQiOiIzMzgyZDFhYi1lYmI2LTRmMGQtODFiZS03NWE4MmI0NmVhYjIiLCJQcmVmaXgiOiJ2Z2wuICIsIlJlZmVyZW5jZSI6eyIkaWQiOiIzIiwiJHR5cGUiOiJTd2lzc0FjYWRlbWljLkNpdGF2aS5SZWZlcmVuY2UsIFN3aXNzQWNhZGVtaWMuQ2l0YXZpIiwiQWJzdHJhY3RDb21wbGV4aXR5IjowLCJBYnN0cmFjdFNvdXJjZVRle</w:instrText>
          </w:r>
          <w:r>
            <w:instrText xml:space="preserve">HRGb3JtYXQiOjAsIkF1dGhvcnMiOlt7IiRpZCI6IjQiLCIkdHlwZSI6IlN3aXNzQWNhZGVtaWMuQ2l0YXZpLlBlcnNvbiwgU3dpc3NBY2FkZW1pYy5DaXRhdmkiLCJGaXJzdE5hbWUiOiJBcm1hbmRvIiwiTGFzdE5hbWUiOiJIw6RyaW5nIiwiUHJvdGVjdGVkIjpmYWxzZSwiU2V4IjoyLCJDcmVhdGVkQnkiOiJfTGVlbmEgTWFhw58iLCJDc</w:instrText>
          </w:r>
          <w:r>
            <w:instrText xml:space="preserve">mVhdGVkT24iOiIyMDIxLTEwLTEwVDEyOjQxOjM1IiwiTW9kaWZpZWRCeSI6Il9MZWVuYSBNYWHDnyIsIklkIjoiOGZmZWFhZGEtOTI3My00MDUxLThjNWEtMzI0NWZhNmQ1OThjIiwiTW9kaWZpZWRPbiI6IjIwMjEtMTAtMTBUMTI6NDE6MzUiLCJQcm9qZWN0Ijp7IiRpZCI6IjUiLCIkdHlwZSI6IlN3aXNzQWNhZGVtaWMuQ2l0YXZpLlByb</w:instrText>
          </w:r>
          <w:r>
            <w:instrText xml:space="preserve">2plY3QsIFN3aXNzQWNhZGVtaWMuQ2l0YXZpIn19LHsiJGlkIjoiNiIsIiR0eXBlIjoiU3dpc3NBY2FkZW1pYy5DaXRhdmkuUGVyc29uLCBTd2lzc0FjYWRlbWljLkNpdGF2aSIsIkZpcnN0TmFtZSI6IlRob21hcyIsIkxhc3ROYW1lIjoiS2xlaW4iLCJQcm90ZWN0ZWQiOmZhbHNlLCJTZXgiOjIsIkNyZWF0ZWRCeSI6Il9MZWVuYSBNYWHDn</w:instrText>
          </w:r>
          <w:r>
            <w:instrText xml:space="preserve">yIsIkNyZWF0ZWRPbiI6IjIwMjEtMDQtMjlUMDc6NDQ6MzIiLCJNb2RpZmllZEJ5IjoiX0xlZW5hIE1hYcOfIiwiSWQiOiI4ZTg4NWQzYy02ZWJhLTQ3N2ItYTQ2Mi00YWFjZDllZjQxODMiLCJNb2RpZmllZE9uIjoiMjAyMS0wNC0yOVQwNzo0NDozMiIsIlByb2plY3QiOnsiJHJlZiI6IjUifX0seyIkaWQiOiI3IiwiJHR5cGUiOiJTd2lzc</w:instrText>
          </w:r>
          <w:r>
            <w:instrText xml:space="preserve">0FjYWRlbWljLkNpdGF2aS5QZXJzb24sIFN3aXNzQWNhZGVtaWMuQ2l0YXZpIiwiRmlyc3ROYW1lIjoiSm9oYW5uZXMiLCJMYXN0TmFtZSI6IlN0YXVkZXIiLCJQcm90ZWN0ZWQiOmZhbHNlLCJTZXgiOjIsIkNyZWF0ZWRCeSI6Il9MZWVuYSBNYWHDnyIsIkNyZWF0ZWRPbiI6IjIwMjEtMDUtMTJUMTg6MzQ6MzMiLCJNb2RpZmllZEJ5IjoiX</w:instrText>
          </w:r>
          <w:r>
            <w:instrText xml:space="preserve">0xlZW5hIE1hYcOfIiwiSWQiOiIxMjYyYjI5NC0zODAwLTQxYjItYWY5MS00NTIxOTE4MWYyZTAiLCJNb2RpZmllZE9uIjoiMjAyMS0wNS0xMlQxODozNDozMyIsIlByb2plY3QiOnsiJHJlZiI6IjUifX0seyIkaWQiOiI4IiwiJHR5cGUiOiJTd2lzc0FjYWRlbWljLkNpdGF2aS5QZXJzb24sIFN3aXNzQWNhZGVtaWMuQ2l0YXZpIiwiRmlyc</w:instrText>
          </w:r>
          <w:r>
            <w:instrText xml:space="preserve">3ROYW1lIjoiS3Jpc3RpYW4iLCJMYXN0TmFtZSI6IlN0b3llIiwiUHJvdGVjdGVkIjpmYWxzZSwiU2V4IjowLCJDcmVhdGVkQnkiOiJfTGVlbmEgTWFhw58iLCJDcmVhdGVkT24iOiIyMDIxLTEwLTEwVDEyOjQxOjM1IiwiTW9kaWZpZWRCeSI6Il9MZWVuYSBNYWHDnyIsIklkIjoiOGYwMGI1NDctYjRlYy00OGMwLTkwZGMtNjZjMjg3YWI3Y</w:instrText>
          </w:r>
          <w:r>
            <w:instrText xml:space="preserve">TNmIiwiTW9kaWZpZWRPbiI6IjIwMjEtMTAtMTBUMTI6NDE6MzUiLCJQcm9qZWN0Ijp7IiRyZWYiOiI1In19XSwiQ2l0YXRpb25LZXlVcGRhdGVUeXBlIjowLCJDb2xsYWJvcmF0b3JzIjpbXSwiQ292ZXJQYXRoIjp7IiRpZCI6IjkiLCIkdHlwZSI6IlN3aXNzQWNhZGVtaWMuQ2l0YXZpLkxpbmtlZFJlc291cmNlLCBTd2lzc0FjYWRlbWljL</w:instrText>
          </w:r>
          <w:r>
            <w:instrText xml:space="preserve">kNpdGF2aSIsIkxpbmtlZFJlc291cmNlVHlwZSI6MiwiT3JpZ2luYWxTdHJpbmciOiJDOlxcVXNlcnNcXEhQXFxBcHBEYXRhXFxMb2NhbFxcVGVtcFxca2dtMm5lcWouanBnIiwiVXJpU3RyaW5nIjoiMzM4MmQxYWItZWJiNi00ZjBkLTgxYmUtNzVhODJiNDZlYWIyIiwiTGlua2VkUmVzb3VyY2VTdGF0dXMiOjgsIlByb3BlcnRpZXMiOnsiJ</w:instrText>
          </w:r>
          <w:r>
            <w:instrText xml:space="preserve">GlkIjoiMTAiLCIkdHlwZSI6IlN3aXNzQWNhZGVtaWMuQ2l0YXZpLkxpbmtlZFJlc291cmNlUHJvcGVydGllcywgU3dpc3NBY2FkZW1pYy5DaXRhdmkifSwiU3luY0ZvbGRlclR5cGUiOjAsIklzTG9jYWxDbG91ZFByb2plY3RGaWxlTGluayI6ZmFsc2UsIklzQ2xvdWRSZXN0b3JlIjpmYWxzZSwiSXNDbG91ZENvcHkiOmZhbHNlLCJBdHRhY</w:instrText>
          </w:r>
          <w:r>
            <w:instrText xml:space="preserve">2htZW50Rm9sZGVyV2FzSW5GYWxsYmFja01vZGUiOmZhbHNlfSwiRG9pIjoiMTAuMTAwNy85NzgtMy02NTgtMDI3OTQtMCIsIkVkaXRvcnMiOltdLCJFdmFsdWF0aW9uQ29tcGxleGl0eSI6MCwiRXZhbHVhdGlvblNvdXJjZVRleHRGb3JtYXQiOjAsIkdyb3VwcyI6W10sIkhhc0xhYmVsMSI6ZmFsc2UsIkhhc0xhYmVsMiI6ZmFsc2UsIklzY</w:instrText>
          </w:r>
          <w:r>
            <w:instrText xml:space="preserve">m4iOiI5NzgzNjU4MDI3OTQwIiwiS2V5d29yZHMiOltdLCJMYW5ndWFnZSI6ImdlciIsIkxvY2F0aW9ucyI6W3siJGlkIjoiMTEiLCIkdHlwZSI6IlN3aXNzQWNhZGVtaWMuQ2l0YXZpLkxvY2F0aW9uLCBTd2lzc0FjYWRlbWljLkNpdGF2aSIsIkFkZHJlc3MiOnsiJGlkIjoiMTIiLCIkdHlwZSI6IlN3aXNzQWNhZGVtaWMuQ2l0YXZpLkxpb</w:instrText>
          </w:r>
          <w:r>
            <w:instrText xml:space="preserve">mtlZFJlc291cmNlLCBTd2lzc0FjYWRlbWljLkNpdGF2aSIsIkxpbmtlZFJlc291cmNlVHlwZSI6NSwiT3JpZ2luYWxTdHJpbmciOiIxMC4xMDA3Lzk3OC0zLTY1OC0wMjc5NC0wIiwiVXJpU3RyaW5nIjoiaHR0cHM6Ly9kb2kub3JnLzEwLjEwMDcvOTc4LTMtNjU4LTAyNzk0LTAiLCJMaW5rZWRSZXNvdXJjZVN0YXR1cyI6OCwiUHJvcGVyd</w:instrText>
          </w:r>
          <w:r>
            <w:instrText xml:space="preserve">GllcyI6eyIkaWQiOiIxMyIsIiR0eXBlIjoiU3dpc3NBY2FkZW1pYy5DaXRhdmkuTGlua2VkUmVzb3VyY2VQcm9wZXJ0aWVzLCBTd2lzc0FjYWRlbWljLkNpdGF2aSJ9LCJTeW5jRm9sZGVyVHlwZSI6MCwiSXNMb2NhbENsb3VkUHJvamVjdEZpbGVMaW5rIjpmYWxzZSwiSXNDbG91ZFJlc3RvcmUiOmZhbHNlLCJJc0Nsb3VkQ29weSI6ZmFsc</w:instrText>
          </w:r>
          <w:r>
            <w:instrText xml:space="preserve">2UsIkF0dGFjaG1lbnRGb2xkZXJXYXNJbkZhbGxiYWNrTW9kZSI6ZmFsc2V9LCJBbm5vdGF0aW9ucyI6W10sIkxvY2F0aW9uVHlwZSI6MCwiTWlycm9yc1JlZmVyZW5jZVByb3BlcnR5SWQiOjEyOCwiQ3JlYXRlZEJ5IjoiX0xlZW5hIE1hYcOfIiwiQ3JlYXRlZE9uIjoiMjAyMS0xMC0xMFQxMjo0MTozNyIsIk1vZGlmaWVkQnkiOiJfTGVlb</w:instrText>
          </w:r>
          <w:r>
            <w:instrText xml:space="preserve">mEgTWFhw58iLCJJZCI6IjZiOTc2MjU4LThmYTMtNGY3Ni1hMDliLThkNmM5ZDYyYjllYiIsIk1vZGlmaWVkT24iOiIyMDIxLTEwLTEwVDEyOjQxOjM3IiwiUHJvamVjdCI6eyIkcmVmIjoiNSJ9fV0sIk9yZ2FuaXphdGlvbnMiOltdLCJPdGhlcnNJbnZvbHZlZCI6W10sIlBhZ2VDb3VudCI6IjMxNyIsIlBsYWNlT2ZQdWJsaWNhdGlvbiI6I</w:instrText>
          </w:r>
          <w:r>
            <w:instrText xml:space="preserve">ldpZXNiYWRlbiIsIlB1Ymxpc2hlcnMiOlt7IiRpZCI6IjE0IiwiJHR5cGUiOiJTd2lzc0FjYWRlbWljLkNpdGF2aS5QdWJsaXNoZXIsIFN3aXNzQWNhZGVtaWMuQ2l0YXZpIiwiTmFtZSI6IlNwcmluZ2VyIFZTIiwiUHJvdGVjdGVkIjpmYWxzZSwiQ3JlYXRlZEJ5IjoiX0xlZW5hIE1hYcOfIiwiQ3JlYXRlZE9uIjoiMjAyMS0xMC0xMFQxM</w:instrText>
          </w:r>
          <w:r>
            <w:instrText xml:space="preserve">jo0MTozOCIsIk1vZGlmaWVkQnkiOiJfTGVlbmEgTWFhw58iLCJJZCI6IjZjZjk1ZjhiLTMwNmMtNDkyMC04MTg1LThjNDUxNTNhOGQwYyIsIk1vZGlmaWVkT24iOiIyMDIxLTEwLTEwVDEyOjQxOjM4IiwiUHJvamVjdCI6eyIkcmVmIjoiNSJ9fV0sIlF1b3RhdGlvbnMiOltdLCJSYXRpbmciOjAsIlJlZmVyZW5jZVR5cGUiOiJCb29rIiwiU</w:instrText>
          </w:r>
          <w:r>
            <w:instrText xml:space="preserve">2hvcnRUaXRsZSI6IkjDpHJpbmcsIEtsZWluIGV0IGFsLiAyMDE0IOKAkyBEZXIgUGFydG5lcm1hcmt0IHVuZCBkaWUgR2VsZWdlbmhlaXRlbiIsIlNob3J0VGl0bGVVcGRhdGVUeXBlIjowLCJTb3VyY2VPZkJpYmxpb2dyYXBoaWNJbmZvcm1hdGlvbiI6IkdCViBHZW1laW5zYW1lciBCaWJsaW90aGVrc3ZlcmJ1bmQiLCJTdGF0aWNJZHMiO</w:instrText>
          </w:r>
          <w:r>
            <w:instrText xml:space="preserve">lsiMjRjZGI5Y2UtZWIzZi00MzBkLWI1MDUtMDBhMjAxYjkyY2ViIl0sIlN1YnRpdGxlIjoiRGVyIFBhcnRuZXJtYXJrdHN1cnZleSIsIlRhYmxlT2ZDb250ZW50c0NvbXBsZXhpdHkiOjAsIlRhYmxlT2ZDb250ZW50c1NvdXJjZVRleHRGb3JtYXQiOjAsIlRhc2tzIjpbXSwiVGl0bGUiOiJEZXIgUGFydG5lcm1hcmt0IHVuZCBkaWUgR2VsZ</w:instrText>
          </w:r>
          <w:r>
            <w:instrText xml:space="preserve">WdlbmhlaXRlbiBkZXMgS2VubmVubGVybmVucyIsIlRyYW5zbGF0b3JzIjpbXSwiWWVhciI6IjIwMTQiLCJZZWFyUmVzb2x2ZWQiOiIyMDE0IiwiQ3JlYXRlZEJ5IjoiX0xlZW5hIE1hYcOfIiwiQ3JlYXRlZE9uIjoiMjAyMS0xMC0xMFQxMjo0MTozNSIsIk1vZGlmaWVkQnkiOiJfTGVlbmEgTWFhw58iLCJJZCI6IjMzODJkMWFiLWViYjYtN</w:instrText>
          </w:r>
          <w:r>
            <w:instrText xml:space="preserve">GYwZC04MWJlLTc1YTgyYjQ2ZWFiMiIsIk1vZGlmaWVkT24iOiIyMDIxLTEwLTEwVDEyOjQxOjQwIiwiUHJvamVjdCI6eyIkcmVmIjoiNSJ9fSwiVXNlTnVtYmVyaW5nVHlwZU9mUGFyZW50RG9jdW1lbnQiOmZhbHNlLCJVc2VTdGFuZGFyZFByZWZpeCI6ZmFsc2UsIlVzZVN0YW5kYXJkU3VmZml4IjpmYWxzZX0seyIkaWQiOiIxNSIsIiR0e</w:instrText>
          </w:r>
          <w:r>
            <w:instrText xml:space="preserve">XBlIjoiU3dpc3NBY2FkZW1pYy5DaXRhdmkuQ2l0YXRpb25zLldvcmRQbGFjZWhvbGRlckVudHJ5LCBTd2lzc0FjYWRlbWljLkNpdGF2aSIsIklkIjoiMzZhNWQ1MGYtNDM1NC00ZmE0LTg5M2EtM2Y1Mzk2N2E2N2E0IiwiUmFuZ2VTdGFydCI6MjQsIlJhbmdlTGVuZ3RoIjoyMywiUmVmZXJlbmNlSWQiOiI3MzQ4MjYzZi1jNzcwLTQwMGMtO</w:instrText>
          </w:r>
          <w:r>
            <w:instrText xml:space="preserve">TUwZS1hNzM4YzliMGNmNmQiLCJSZWZlcmVuY2UiOnsiJGlkIjoiMTYiLCIkdHlwZSI6IlN3aXNzQWNhZGVtaWMuQ2l0YXZpLlJlZmVyZW5jZSwgU3dpc3NBY2FkZW1pYy5DaXRhdmkiLCJBYnN0cmFjdENvbXBsZXhpdHkiOjAsIkFic3RyYWN0U291cmNlVGV4dEZvcm1hdCI6MCwiQXV0aG9ycyI6W3siJGlkIjoiMTciLCIkdHlwZSI6IlN3a</w:instrText>
          </w:r>
          <w:r>
            <w:instrText xml:space="preserve">XNzQWNhZGVtaWMuQ2l0YXZpLlBlcnNvbiwgU3dpc3NBY2FkZW1pYy5DaXRhdmkiLCJGaXJzdE5hbWUiOiJNYXR0aGlqcyIsIkxhc3ROYW1lIjoiS2FsbWlqbiIsIlByb3RlY3RlZCI6ZmFsc2UsIlNleCI6MCwiQ3JlYXRlZEJ5IjoiX0xlZW5hIE1hYcOfIiwiQ3JlYXRlZE9uIjoiMjAyMS0wNS0xMVQxMzozOToxNCIsIk1vZGlmaWVkQnkiO</w:instrText>
          </w:r>
          <w:r>
            <w:instrText xml:space="preserve">iJfTGVlbmEgTWFhw58iLCJJZCI6ImEyNTAwMjY4LWRiOTMtNDUxOC04YjgxLWIxY2U2ZjgxYjA5MyIsIk1vZGlmaWVkT24iOiIyMDIxLTA1LTExVDEzOjM5OjE0IiwiUHJvamVjdCI6eyIkcmVmIjoiNSJ9fSx7IiRpZCI6IjE4IiwiJHR5cGUiOiJTd2lzc0FjYWRlbWljLkNpdGF2aS5QZXJzb24sIFN3aXNzQWNhZGVtaWMuQ2l0YXZpIiwiR</w:instrText>
          </w:r>
          <w:r>
            <w:instrText xml:space="preserve">mlyc3ROYW1lIjoiSGVuayIsIkxhc3ROYW1lIjoiRmxhcCIsIlByb3RlY3RlZCI6ZmFsc2UsIlNleCI6MiwiQ3JlYXRlZEJ5IjoiX0xlZW5hIE1hYcOfIiwiQ3JlYXRlZE9uIjoiMjAyMS0xMC0xMFQxMDoyOToyMCIsIk1vZGlmaWVkQnkiOiJfTGVlbmEgTWFhw58iLCJJZCI6ImVlMDk4MmY5LThiNWUtNGE3Yi05ODJkLTE3ZTlhNjgwN2E3M</w:instrText>
          </w:r>
          <w:r>
            <w:instrText xml:space="preserve">yIsIk1vZGlmaWVkT24iOiIyMDIxLTEwLTEwVDEwOjI5OjIwIiwiUHJvamVjdCI6eyIkcmVmIjoiNSJ9fV0sIkNpdGF0aW9uS2V5VXBkYXRlVHlwZSI6MCwiQ29sbGFib3JhdG9ycyI6W10sIkNvdmVyUGF0aCI6eyIkaWQiOiIxOSIsIiR0eXBlIjoiU3dpc3NBY2FkZW1pYy5DaXRhdmkuTGlua2VkUmVzb3VyY2UsIFN3aXNzQWNhZGVtaWMuQ</w:instrText>
          </w:r>
          <w:r>
            <w:instrText xml:space="preserve">2l0YXZpIiwiTGlua2VkUmVzb3VyY2VUeXBlIjoyLCJPcmlnaW5hbFN0cmluZyI6IkM6XFxVc2Vyc1xcSFBcXEFwcERhdGFcXExvY2FsXFxUZW1wXFxuZGpkMnJjNC5qcGciLCJVcmlTdHJpbmciOiI3MzQ4MjYzZi1jNzcwLTQwMGMtOTUwZS1hNzM4YzliMGNmNmQiLCJMaW5rZWRSZXNvdXJjZVN0YXR1cyI6OCwiUHJvcGVydGllcyI6eyIka</w:instrText>
          </w:r>
          <w:r>
            <w:instrText xml:space="preserve">WQiOiIyMC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Eb2kiOiIxMC4xMzUzL3NvZi4yMDAxLjAwNDQiLCJFZGl0b3JzIjpbXSwiRXZhbHVhdGlvbkNvbXBsZXhpdHkiOjAsIkV2YWx1YXRpb25Tb3VyY2VUZXh0Rm9ybWF0IjowLCJHcm91cHMiOltdLCJIYXNMYWJlbDEiOmZhbHNlLCJIYXNMYWJlbDIiOmZhbHNlLCJLZXl3b3Jkc</w:instrText>
          </w:r>
          <w:r>
            <w:instrText xml:space="preserve">yI6W10sIkxvY2F0aW9ucyI6W3siJGlkIjoiMjEiLCIkdHlwZSI6IlN3aXNzQWNhZGVtaWMuQ2l0YXZpLkxvY2F0aW9uLCBTd2lzc0FjYWRlbWljLkNpdGF2aSIsIkFkZHJlc3MiOnsiJGlkIjoiMjIiLCIkdHlwZSI6IlN3aXNzQWNhZGVtaWMuQ2l0YXZpLkxpbmtlZFJlc291cmNlLCBTd2lzc0FjYWRlbWljLkNpdGF2aSIsIkxpbmtlZFJlc</w:instrText>
          </w:r>
          <w:r>
            <w:instrText xml:space="preserve">291cmNlVHlwZSI6NSwiT3JpZ2luYWxTdHJpbmciOiIxMC4xMzUzL3NvZi4yMDAxLjAwNDQiLCJVcmlTdHJpbmciOiJodHRwczovL2RvaS5vcmcvMTAuMTM1My9zb2YuMjAwMS4wMDQ0IiwiTGlua2VkUmVzb3VyY2VTdGF0dXMiOjgsIlByb3BlcnRpZXMiOnsiJGlkIjoiMjMiLCIkdHlwZSI6IlN3aXNzQWNhZGVtaWMuQ2l0YXZpLkxpbmtlZ</w:instrText>
          </w:r>
          <w:r>
            <w:instrText xml:space="preserve">FJlc291cmNlUHJvcGVydGllcywgU3dpc3NBY2FkZW1pYy5DaXRhdmkifSwiU3luY0ZvbGRlclR5cGUiOjAsIklzTG9jYWxDbG91ZFByb2plY3RGaWxlTGluayI6ZmFsc2UsIklzQ2xvdWRSZXN0b3JlIjpmYWxzZSwiSXNDbG91ZENvcHkiOmZhbHNlLCJBdHRhY2htZW50Rm9sZGVyV2FzSW5GYWxsYmFja01vZGUiOmZhbHNlfSwiQW5ub3Rhd</w:instrText>
          </w:r>
          <w:r>
            <w:instrText xml:space="preserve">GlvbnMiOltdLCJMb2NhdGlvblR5cGUiOjAsIk1pcnJvcnNSZWZlcmVuY2VQcm9wZXJ0eUlkIjoxMjgsIkNyZWF0ZWRCeSI6Il9MZWVuYSBNYWHDnyIsIkNyZWF0ZWRPbiI6IjIwMjEtMTAtMTBUMTA6Mjg6MzEiLCJNb2RpZmllZEJ5IjoiX0xlZW5hIE1hYcOfIiwiSWQiOiI5ODVmY2UyNS01MjJlLTQ1NDAtYmEyOS01YzIwN2Y5MzNkMDAiL</w:instrText>
          </w:r>
          <w:r>
            <w:instrText xml:space="preserve">CJNb2RpZmllZE9uIjoiMjAyMS0xMC0xMFQxMDoyODozMSIsIlByb2plY3QiOnsiJHJlZiI6IjUifX1dLCJOdW1iZXIiOiI0IiwiT3JnYW5pemF0aW9ucyI6W10sIk90aGVyc0ludm9sdmVkIjpbXSwiUGFnZVJhbmdlIjoiPHNwPlxyXG4gIDxuPjEyODk8L24+XHJcbiAgPGluPnRydWU8L2luPlxyXG4gIDxvcz4xMjg5PC9vcz5cclxuICA8c</w:instrText>
          </w:r>
          <w:r>
            <w:instrText xml:space="preserve">HM+MTI4OTwvcHM+XHJcbjwvc3A+XHJcbjxlcD5cclxuICA8bj4xMzEyPC9uPlxyXG4gIDxpbj50cnVlPC9pbj5cclxuICA8b3M+MTMxMjwvb3M+XHJcbiAgPHBzPjEzMTI8L3BzPlxyXG48L2VwPlxyXG48b3M+MTI4OS0xMzEyPC9vcz4iLCJQZXJpb2RpY2FsIjp7IiRpZCI6IjI0IiwiJHR5cGUiOiJTd2lzc0FjYWRlbWljLkNpdGF2aS5QZ</w:instrText>
          </w:r>
          <w:r>
            <w:instrText xml:space="preserve">XJpb2RpY2FsLCBTd2lzc0FjYWRlbWljLkNpdGF2aSIsIkVpc3NuIjoiMTUzNC03NjA1IiwiSXNzbiI6IjAwMzctNzczMiIsIk5hbWUiOiJTb2NpYWwgRm9yY2VzIiwiUGFnaW5hdGlvbiI6MCwiUHJvdGVjdGVkIjpmYWxzZSwiQ3JlYXRlZEJ5IjoiX0xlZW5hIE1hYcOfIiwiQ3JlYXRlZE9uIjoiMjAyMS0wNS0xMVQxMzoyODozMyIsIk1vZ</w:instrText>
          </w:r>
          <w:r>
            <w:instrText xml:space="preserve">GlmaWVkQnkiOiJfTGVlbmEgTWFhw58iLCJJZCI6IjE0NjUwMmEyLWMzNTEtNDk3Zi05NGY4LTA3ZmFhMDZjM2QxZCIsIk1vZGlmaWVkT24iOiIyMDIxLTA1LTExVDEzOjI4OjMzIiwiUHJvamVjdCI6eyIkcmVmIjoiNSJ9fSwiUHVibGlzaGVycyI6W10sIlF1b3RhdGlvbnMiOltdLCJSYXRpbmciOjAsIlJlZmVyZW5jZVR5cGUiOiJKb3Vyb</w:instrText>
          </w:r>
          <w:r>
            <w:instrText xml:space="preserve">mFsQXJ0aWNsZSIsIlNob3J0VGl0bGUiOiJLYWxtaWpuLCBGbGFwIDIwMDEg4oCTIEFzc29ydGF0aXZlIE1lZXRpbmcgYW5kIE1hdGluZyIsIlNob3J0VGl0bGVVcGRhdGVUeXBlIjowLCJTb3VyY2VPZkJpYmxpb2dyYXBoaWNJbmZvcm1hdGlvbiI6IkNyb3NzUmVmIiwiU3RhdGljSWRzIjpbIjhmMTg2MTJkLWMyYTktNDU1NS1hYzI0LWYxO</w:instrText>
          </w:r>
          <w:r>
            <w:instrText xml:space="preserve">WQzYzY3NzljZSJdLCJUYWJsZU9mQ29udGVudHNDb21wbGV4aXR5IjowLCJUYWJsZU9mQ29udGVudHNTb3VyY2VUZXh0Rm9ybWF0IjowLCJUYXNrcyI6W10sIlRpdGxlIjoiQXNzb3J0YXRpdmUgTWVldGluZyBhbmQgTWF0aW5nOiBVbmludGVuZGVkIENvbnNlcXVlbmNlcyBvZiBPcmdhbml6ZWQgU2V0dGluZ3MgZm9yIFBhcnRuZXIgQ2hva</w:instrText>
          </w:r>
          <w:r>
            <w:instrText xml:space="preserve">WNlcyIsIlRyYW5zbGF0b3JzIjpbXSwiVm9sdW1lIjoiNzkiLCJZZWFyIjoiMjAwMSIsIlllYXJSZXNvbHZlZCI6IjIwMDEiLCJDcmVhdGVkQnkiOiJfTGVlbmEgTWFhw58iLCJDcmVhdGVkT24iOiIyMDIxLTEwLTEwVDEwOjI4OjMxIiwiTW9kaWZpZWRCeSI6Il9MZWVuYSBNYWHDnyIsIklkIjoiNzM0ODI2M2YtYzc3MC00MDBjLTk1MGUtY</w:instrText>
          </w:r>
          <w:r>
            <w:instrText xml:space="preserve">TczOGM5YjBjZjZkIiwiTW9kaWZpZWRPbiI6IjIwMjEtMTAtMTBUMTA6Mjk6MjAiLCJQcm9qZWN0Ijp7IiRyZWYiOiI1In19LCJVc2VOdW1iZXJpbmdUeXBlT2ZQYXJlbnREb2N1bWVudCI6ZmFsc2UsIlVzZVN0YW5kYXJkUHJlZml4IjpmYWxzZSwiVXNlU3RhbmRhcmRTdWZmaXgiOmZhbHNlfSx7IiRpZCI6IjI1IiwiJHR5cGUiOiJTd2lzc</w:instrText>
          </w:r>
          <w:r>
            <w:instrText xml:space="preserve">0FjYWRlbWljLkNpdGF2aS5DaXRhdGlvbnMuV29yZFBsYWNlaG9sZGVyRW50cnksIFN3aXNzQWNhZGVtaWMuQ2l0YXZpIiwiSWQiOiI3NDRhMjczYi02MjRlLTRhNWYtYWRjYS0zODM4ZjdlZmMwODciLCJSYW5nZVN0YXJ0Ijo0NywiUmFuZ2VMZW5ndGgiOjEyLCJSZWZlcmVuY2VJZCI6IjBhNTFjMGNhLTE1MzYtNGNjOC05MGQ4LThhYjQ4N</w:instrText>
          </w:r>
          <w:r>
            <w:instrText xml:space="preserve">jBjOWE2ZCIsIlJlZmVyZW5jZSI6eyIkaWQiOiIyNiIsIiR0eXBlIjoiU3dpc3NBY2FkZW1pYy5DaXRhdmkuUmVmZXJlbmNlLCBTd2lzc0FjYWRlbWljLkNpdGF2aSIsIkFic3RyYWN0Q29tcGxleGl0eSI6MCwiQWJzdHJhY3RTb3VyY2VUZXh0Rm9ybWF0IjowLCJBdXRob3JzIjpbeyIkcmVmIjoiNiJ9XSwiQ2l0YXRpb25LZXlVcGRhdGVUe</w:instrText>
          </w:r>
          <w:r>
            <w:instrText xml:space="preserve">XBlIjowLCJDb2xsYWJvcmF0b3JzIjpbXSwiRG9pIjoiMTAuMTAwNy85NzgtMy02NTgtMDIyNzYtMV8xMSIsIkVkaXRvcnMiOltdLCJFdmFsdWF0aW9uQ29tcGxleGl0eSI6MCwiRXZhbHVhdGlvblNvdXJjZVRleHRGb3JtYXQiOjAsIkdyb3VwcyI6W10sIkhhc0xhYmVsMSI6ZmFsc2UsIkhhc0xhYmVsMiI6ZmFsc2UsIktleXdvcmRzIjpbX</w:instrText>
          </w:r>
          <w:r>
            <w:instrText xml:space="preserve">SwiTG9jYXRpb25zIjpbeyIkaWQiOiIyNyIsIiR0eXBlIjoiU3dpc3NBY2FkZW1pYy5DaXRhdmkuTG9jYXRpb24sIFN3aXNzQWNhZGVtaWMuQ2l0YXZpIiwiQWRkcmVzcyI6eyIkaWQiOiIyOCIsIiR0eXBlIjoiU3dpc3NBY2FkZW1pYy5DaXRhdmkuTGlua2VkUmVzb3VyY2UsIFN3aXNzQWNhZGVtaWMuQ2l0YXZpIiwiTGlua2VkUmVzb3VyY</w:instrText>
          </w:r>
          <w:r>
            <w:instrText xml:space="preserve">2VUeXBlIjo1LCJPcmlnaW5hbFN0cmluZyI6IjEwLjEwMDcvOTc4LTMtNjU4LTAyMjc2LTFfMTEiLCJVcmlTdHJpbmciOiJodHRwczovL2RvaS5vcmcvMTAuMTAwNy85NzgtMy02NTgtMDIyNzYtMV8xMSIsIkxpbmtlZFJlc291cmNlU3RhdHVzIjo4LCJQcm9wZXJ0aWVzIjp7IiRpZCI6IjI5IiwiJHR5cGUiOiJTd2lzc0FjYWRlbWljLkNpd</w:instrText>
          </w:r>
          <w:r>
            <w:instrText xml:space="preserve">GF2aS5MaW5rZWRSZXNvdXJjZVByb3BlcnRpZXMsIFN3aXNzQWNhZGVtaWMuQ2l0YXZpIn0sIlN5bmNGb2xkZXJUeXBlIjowLCJJc0xvY2FsQ2xvdWRQcm9qZWN0RmlsZUxpbmsiOmZhbHNlLCJJc0Nsb3VkUmVzdG9yZSI6ZmFsc2UsIklzQ2xvdWRDb3B5IjpmYWxzZSwiQXR0YWNobWVudEZvbGRlcldhc0luRmFsbGJhY2tNb2RlIjpmYWxzZ</w:instrText>
          </w:r>
          <w:r>
            <w:instrText xml:space="preserve">X0sIkFubm90YXRpb25zIjpbXSwiTG9jYXRpb25UeXBlIjowLCJNaXJyb3JzUmVmZXJlbmNlUHJvcGVydHlJZCI6MTI4LCJDcmVhdGVkQnkiOiJfTGVlbmEgTWFhw58iLCJDcmVhdGVkT24iOiIyMDIxLTA1LTEwVDE4OjM5OjUwIiwiTW9kaWZpZWRCeSI6Il9MZWVuYSBNYWHDnyIsIklkIjoiNzMzYTI2NWEtMzg3OS00ZWY5LTk2MDMtOGEzM</w:instrText>
          </w:r>
          <w:r>
            <w:instrText xml:space="preserve">Dk1ZDhmNmU5IiwiTW9kaWZpZWRPbiI6IjIwMjEtMDUtMTBUMTg6Mzk6NTAiLCJQcm9qZWN0Ijp7IiRyZWYiOiI1In19XSwiT3JnYW5pemF0aW9ucyI6W10sIk90aGVyc0ludm9sdmVkIjpbXSwiUGFnZVJhbmdlIjoiPHNwPlxyXG4gIDxuPjMyMTwvbj5cclxuICA8aW4+dHJ1ZTwvaW4+XHJcbiAgPG9zPjMyMTwvb3M+XHJcbiAgPHBzPjMyM</w:instrText>
          </w:r>
          <w:r>
            <w:instrText xml:space="preserve">TwvcHM+XHJcbjwvc3A+XHJcbjxlcD5cclxuICA8bj4zNDM8L24+XHJcbiAgPGluPnRydWU8L2luPlxyXG4gIDxvcz4zNDM8L29zPlxyXG4gIDxwcz4zNDM8L3BzPlxyXG48L2VwPlxyXG48b3M+MzIxLTM0Mzwvb3M+IiwiUGFyZW50UmVmZXJlbmNlIjp7IiRpZCI6IjMwIiwiJHR5cGUiOiJTd2lzc0FjYWRlbWljLkNpdGF2aS5SZWZlcmVuY</w:instrText>
          </w:r>
          <w:r>
            <w:instrText xml:space="preserve">2UsIFN3aXNzQWNhZGVtaWMuQ2l0YXZpIiwiQWJzdHJhY3RDb21wbGV4aXR5IjowLCJBYnN0cmFjdFNvdXJjZVRleHRGb3JtYXQiOjAsIkF1dGhvcnMiOltdLCJDaXRhdGlvbktleVVwZGF0ZVR5cGUiOjAsIkNvbGxhYm9yYXRvcnMiOltdLCJEb2kiOiIxMC4xMDA3Lzk3OC0zLTY1OC0wMjI3Ni0xIiwiRWRpdG9ycyI6W3siJGlkIjoiMzEiL</w:instrText>
          </w:r>
          <w:r>
            <w:instrText xml:space="preserve">CIkdHlwZSI6IlN3aXNzQWNhZGVtaWMuQ2l0YXZpLlBlcnNvbiwgU3dpc3NBY2FkZW1pYy5DaXRhdmkiLCJGaXJzdE5hbWUiOiJQYXVsIiwiTGFzdE5hbWUiOiJIaWxsIiwiTWlkZGxlTmFtZSI6IkIuIiwiUHJvdGVjdGVkIjpmYWxzZSwiU2V4IjoyLCJDcmVhdGVkQnkiOiJfTGVlbmEgTWFhw58iLCJDcmVhdGVkT24iOiIyMDIxLTA1LTEwV</w:instrText>
          </w:r>
          <w:r>
            <w:instrText xml:space="preserve">DE4OjM5OjUwIiwiTW9kaWZpZWRCeSI6Il9MZWVuYSBNYWHDnyIsIklkIjoiNTgxZWUwOTktMjcxZi00NmM4LWE3NGItNDIzZDdiYzliZDFjIiwiTW9kaWZpZWRPbiI6IjIwMjEtMDUtMTBUMTg6Mzk6NTAiLCJQcm9qZWN0Ijp7IiRyZWYiOiI1In19LHsiJGlkIjoiMzIiLCIkdHlwZSI6IlN3aXNzQWNhZGVtaWMuQ2l0YXZpLlBlcnNvbiwgU</w:instrText>
          </w:r>
          <w:r>
            <w:instrText xml:space="preserve">3dpc3NBY2FkZW1pYy5DaXRhdmkiLCJGaXJzdE5hbWUiOiJKb2hhbm5lcyIsIkxhc3ROYW1lIjoiS29wcCIsIlByb3RlY3RlZCI6ZmFsc2UsIlNleCI6MiwiQ3JlYXRlZEJ5IjoiX0xlZW5hIE1hYcOfIiwiQ3JlYXRlZE9uIjoiMjAyMS0wNS0xMFQxODozOTo1MCIsIk1vZGlmaWVkQnkiOiJfTGVlbmEgTWFhw58iLCJJZCI6IjBlNGYxNTAyL</w:instrText>
          </w:r>
          <w:r>
            <w:instrText xml:space="preserve">ThlMGYtNGVlMy1iYTk4LWQ3ZDIwMTVhNDg5NSIsIk1vZGlmaWVkT24iOiIyMDIxLTA1LTEwVDE4OjM5OjUwIiwiUHJvamVjdCI6eyIkcmVmIjoiNSJ9fV0sIkV2YWx1YXRpb25Db21wbGV4aXR5IjowLCJFdmFsdWF0aW9uU291cmNlVGV4dEZvcm1hdCI6MCwiR3JvdXBzIjpbXSwiSGFzTGFiZWwxIjpmYWxzZSwiSGFzTGFiZWwyIjpmYWxzZ</w:instrText>
          </w:r>
          <w:r>
            <w:instrText xml:space="preserve">SwiSXNibiI6Ijk3OC0zLTY1OC0wMjI3NS00IiwiS2V5d29yZHMiOltdLCJMb2NhdGlvbnMiOlt7IiRpZCI6IjMzIiwiJHR5cGUiOiJTd2lzc0FjYWRlbWljLkNpdGF2aS5Mb2NhdGlvbiwgU3dpc3NBY2FkZW1pYy5DaXRhdmkiLCJBZGRyZXNzIjp7IiRpZCI6IjM0IiwiJHR5cGUiOiJTd2lzc0FjYWRlbWljLkNpdGF2aS5MaW5rZWRSZXNvd</w:instrText>
          </w:r>
          <w:r>
            <w:instrText xml:space="preserve">XJjZSwgU3dpc3NBY2FkZW1pYy5DaXRhdmkiLCJMaW5rZWRSZXNvdXJjZVR5cGUiOjUsIk9yaWdpbmFsU3RyaW5nIjoiMTAuMTAwNy85NzgtMy02NTgtMDIyNzYtMSIsIlVyaVN0cmluZyI6Imh0dHBzOi8vZG9pLm9yZy8xMC4xMDA3Lzk3OC0zLTY1OC0wMjI3Ni0xIiwiTGlua2VkUmVzb3VyY2VTdGF0dXMiOjgsIlByb3BlcnRpZXMiOnsiJ</w:instrText>
          </w:r>
          <w:r>
            <w:instrText xml:space="preserve">GlkIjoiMzUiLCIkdHlwZSI6IlN3aXNzQWNhZGVtaWMuQ2l0YXZpLkxpbmtlZFJlc291cmNlUHJvcGVydGllcywgU3dpc3NBY2FkZW1pYy5DaXRhdmkifSwiU3luY0ZvbGRlclR5cGUiOjAsIklzTG9jYWxDbG91ZFByb2plY3RGaWxlTGluayI6ZmFsc2UsIklzQ2xvdWRSZXN0b3JlIjpmYWxzZSwiSXNDbG91ZENvcHkiOmZhbHNlLCJBdHRhY</w:instrText>
          </w:r>
          <w:r>
            <w:instrText xml:space="preserve">2htZW50Rm9sZGVyV2FzSW5GYWxsYmFja01vZGUiOmZhbHNlfSwiQW5ub3RhdGlvbnMiOltdLCJMb2NhdGlvblR5cGUiOjAsIk1pcnJvcnNSZWZlcmVuY2VQcm9wZXJ0eUlkIjoxMjgsIkNyZWF0ZWRCeSI6Il9MZWVuYSBNYWHDnyIsIkNyZWF0ZWRPbiI6IjIwMjEtMDUtMTBUMTg6Mzk6NTAiLCJNb2RpZmllZEJ5IjoiX0xlZW5hIE1hYcOfI</w:instrText>
          </w:r>
          <w:r>
            <w:instrText xml:space="preserve">iwiSWQiOiJkNWVkMGEzZS0zNDVlLTQ5YmEtYmE0Yi00ZGIwZTEzNTUyNjUiLCJNb2RpZmllZE9uIjoiMjAyMS0wNS0xMFQxODozOTo1MCIsIlByb2plY3QiOnsiJHJlZiI6IjUifX1dLCJPcmdhbml6YXRpb25zIjpbXSwiT3RoZXJzSW52b2x2ZWQiOltdLCJQbGFjZU9mUHVibGljYXRpb24iOiJXaWVzYmFkZW4iLCJQdWJsaXNoZXJzIjpbe</w:instrText>
          </w:r>
          <w:r>
            <w:instrText xml:space="preserve">yIkaWQiOiIzNiIsIiR0eXBlIjoiU3dpc3NBY2FkZW1pYy5DaXRhdmkuUHVibGlzaGVyLCBTd2lzc0FjYWRlbWljLkNpdGF2aSIsIk5hbWUiOiJTcHJpbmdlciBGYWNobWVkaWVuIFdpZXNiYWRlbiIsIlByb3RlY3RlZCI6ZmFsc2UsIkNyZWF0ZWRCeSI6Il9MZWVuYSBNYWHDnyIsIkNyZWF0ZWRPbiI6IjIwMjEtMDUtMTBUMTg6Mzk6NTAiL</w:instrText>
          </w:r>
          <w:r>
            <w:instrText xml:space="preserve">CJNb2RpZmllZEJ5IjoiX0xlZW5hIE1hYcOfIiwiSWQiOiJiMjNhYjBiOS0yOTc1LTQyYjMtODZmMy1iNGIyMTVmNDI2YmYiLCJNb2RpZmllZE9uIjoiMjAyMS0wNS0xMFQxODozOTo1MCIsIlByb2plY3QiOnsiJHJlZiI6IjUifX1dLCJRdW90YXRpb25zIjpbXSwiUmF0aW5nIjowLCJSZWZlcmVuY2VUeXBlIjoiQm9va0VkaXRlZCIsIlNob</w:instrText>
          </w:r>
          <w:r>
            <w:instrText xml:space="preserve">3J0VGl0bGUiOiJIaWxsLCBLb3BwIChIZy4pIDIwMTUg4oCTIEhhbmRidWNoIEZhbWlsaWVuc296aW9sb2dpZSIsIlNob3J0VGl0bGVVcGRhdGVUeXBlIjowLCJTb3VyY2VPZkJpYmxpb2dyYXBoaWNJbmZvcm1hdGlvbiI6IkNyb3NzUmVmIiwiU3RhdGljSWRzIjpbImRjNTkzNjQxLTQ1ZmMtNDFmYy04ZTMxLWJjOTM0MjJjMDgxYyJdLCJUY</w:instrText>
          </w:r>
          <w:r>
            <w:instrText xml:space="preserve">WJsZU9mQ29udGVudHNDb21wbGV4aXR5IjowLCJUYWJsZU9mQ29udGVudHNTb3VyY2VUZXh0Rm9ybWF0IjowLCJUYXNrcyI6W10sIlRpdGxlIjoiSGFuZGJ1Y2ggRmFtaWxpZW5zb3ppb2xvZ2llIiwiVHJhbnNsYXRvcnMiOltdLCJZZWFyIjoiMjAxNSIsIlllYXJSZXNvbHZlZCI6IjIwMTUiLCJDcmVhdGVkQnkiOiJfTGVlbmEgTWFhw58iL</w:instrText>
          </w:r>
          <w:r>
            <w:instrText xml:space="preserve">CJDcmVhdGVkT24iOiIyMDIxLTA1LTEwVDE4OjM5OjUwIiwiTW9kaWZpZWRCeSI6Il9MZWVuYSBNYWHDnyIsIklkIjoiMWFiZDcyZTQtNTQxYS00ZjRkLWI0MjAtNDZjNDJmMzdlM2M1IiwiTW9kaWZpZWRPbiI6IjIwMjEtMDUtMTBUMTg6Mzk6NTAiLCJQcm9qZWN0Ijp7IiRyZWYiOiI1In19LCJQdWJsaXNoZXJzIjpbXSwiUXVvdGF0aW9uc</w:instrText>
          </w:r>
          <w:r>
            <w:instrText xml:space="preserve">yI6W10sIlJhdGluZyI6MCwiUmVmZXJlbmNlVHlwZSI6IkNvbnRyaWJ1dGlvbiIsIlNob3J0VGl0bGUiOiJLbGVpbiAyMDE1IOKAkyBQYXJ0bmVyd2FobCIsIlNob3J0VGl0bGVVcGRhdGVUeXBlIjowLCJTb3VyY2VPZkJpYmxpb2dyYXBoaWNJbmZvcm1hdGlvbiI6IkNyb3NzUmVmIiwiU3RhdGljSWRzIjpbImRjY2JjMGExLWQxNDItNGM2N</w:instrText>
          </w:r>
          <w:r>
            <w:instrText xml:space="preserve">y04MjU1LWNkNzNlZjQ0MWViYyJdLCJUYWJsZU9mQ29udGVudHNDb21wbGV4aXR5IjowLCJUYWJsZU9mQ29udGVudHNTb3VyY2VUZXh0Rm9ybWF0IjowLCJUYXNrcyI6W10sIlRpdGxlIjoiUGFydG5lcndhaGwiLCJUcmFuc2xhdG9ycyI6W10sIlllYXJSZXNvbHZlZCI6IjIwMTUiLCJDcmVhdGVkQnkiOiJfTGVlbmEgTWFhw58iLCJDcmVhd</w:instrText>
          </w:r>
          <w:r>
            <w:instrText xml:space="preserve">GVkT24iOiIyMDIxLTA1LTEwVDE4OjM5OjUwIiwiTW9kaWZpZWRCeSI6Il9MZWVuYSBNYWHDnyIsIklkIjoiMGE1MWMwY2EtMTUzNi00Y2M4LTkwZDgtOGFiNDg2MGM5YTZkIiwiTW9kaWZpZWRPbiI6IjIwMjEtMDUtMTBUMTg6Mzk6NTAiLCJQcm9qZWN0Ijp7IiRyZWYiOiI1In19LCJVc2VOdW1iZXJpbmdUeXBlT2ZQYXJlbnREb2N1bWVud</w:instrText>
          </w:r>
          <w:r>
            <w:instrText xml:space="preserve">CI6ZmFsc2V9LHsiJGlkIjoiMzciLCIkdHlwZSI6IlN3aXNzQWNhZGVtaWMuQ2l0YXZpLkNpdGF0aW9ucy5Xb3JkUGxhY2Vob2xkZXJFbnRyeSwgU3dpc3NBY2FkZW1pYy5DaXRhdmkiLCJJZCI6IjQ1NGNhYjUwLTBjMzItNDljMy1iOGE3LTdmMmI3YmExNDBmNiIsIlJhbmdlU3RhcnQiOjU5LCJSYW5nZUxlbmd0aCI6MTUsIlJlZmVyZW5jZ</w:instrText>
          </w:r>
          <w:r>
            <w:instrText xml:space="preserve">UlkIjoiNGMyYjFlYjMtZDQ3OC00OWUwLThmOWMtYTcwY2FmNjFjZjViIiwiUmVmZXJlbmNlIjp7IiRpZCI6IjM4IiwiJHR5cGUiOiJTd2lzc0FjYWRlbWljLkNpdGF2aS5SZWZlcmVuY2UsIFN3aXNzQWNhZGVtaWMuQ2l0YXZpIiwiQWJzdHJhY3RDb21wbGV4aXR5IjowLCJBYnN0cmFjdFNvdXJjZVRleHRGb3JtYXQiOjAsIkF1dGhvcnMiO</w:instrText>
          </w:r>
          <w:r>
            <w:instrText xml:space="preserve">lt7IiRyZWYiOiI3In1dLCJDaXRhdGlvbktleVVwZGF0ZVR5cGUiOjAsIkNvbGxhYm9yYXRvcnMiOltdLCJEb2kiOiIxMC4xMDA3L3MxMTU3Ny0wMDgtMDAxNi03IiwiRWRpdG9ycyI6W10sIkV2YWx1YXRpb25Db21wbGV4aXR5IjowLCJFdmFsdWF0aW9uU291cmNlVGV4dEZvcm1hdCI6MCwiR3JvdXBzIjpbXSwiSGFzTGFiZWwxIjpmYWxzZ</w:instrText>
          </w:r>
          <w:r>
            <w:instrText xml:space="preserve">SwiSGFzTGFiZWwyIjpmYWxzZSwiS2V5d29yZHMiOltdLCJMb2NhdGlvbnMiOlt7IiRpZCI6IjM5IiwiJHR5cGUiOiJTd2lzc0FjYWRlbWljLkNpdGF2aS5Mb2NhdGlvbiwgU3dpc3NBY2FkZW1pYy5DaXRhdmkiLCJBZGRyZXNzIjp7IiRpZCI6IjQwIiwiJHR5cGUiOiJTd2lzc0FjYWRlbWljLkNpdGF2aS5MaW5rZWRSZXNvdXJjZSwgU3dpc</w:instrText>
          </w:r>
          <w:r>
            <w:instrText xml:space="preserve">3NBY2FkZW1pYy5DaXRhdmkiLCJMaW5rZWRSZXNvdXJjZVR5cGUiOjUsIk9yaWdpbmFsU3RyaW5nIjoiMTAuMTAwNy9zMTE1NzctMDA4LTAwMTYtNyIsIlVyaVN0cmluZyI6Imh0dHBzOi8vZG9pLm9yZy8xMC4xMDA3L3MxMTU3Ny0wMDgtMDAxNi03IiwiTGlua2VkUmVzb3VyY2VTdGF0dXMiOjgsIlByb3BlcnRpZXMiOnsiJGlkIjoiNDEiL</w:instrText>
          </w:r>
          <w:r>
            <w:instrText xml:space="preserve">CIkdHlwZSI6IlN3aXNzQWNhZGVtaWMuQ2l0YXZpLkxpbmtlZFJlc291cmNlUHJvcGVydGllcywgU3dpc3NBY2FkZW1pYy5DaXRhdmkifSwiU3luY0ZvbGRlclR5cGUiOjAsIklzTG9jYWxDbG91ZFByb2plY3RGaWxlTGluayI6ZmFsc2UsIklzQ2xvdWRSZXN0b3JlIjpmYWxzZSwiSXNDbG91ZENvcHkiOmZhbHNlLCJBdHRhY2htZW50Rm9sZ</w:instrText>
          </w:r>
          <w:r>
            <w:instrText xml:space="preserve">GVyV2FzSW5GYWxsYmFja01vZGUiOmZhbHNlfSwiQW5ub3RhdGlvbnMiOltdLCJMb2NhdGlvblR5cGUiOjAsIk1pcnJvcnNSZWZlcmVuY2VQcm9wZXJ0eUlkIjoxMjgsIkNyZWF0ZWRCeSI6Il9MZWVuYSBNYWHDnyIsIkNyZWF0ZWRPbiI6IjIwMjEtMTAtMTBUMTA6Mjg6MTEiLCJNb2RpZmllZEJ5IjoiX0xlZW5hIE1hYcOfIiwiSWQiOiJhN</w:instrText>
          </w:r>
          <w:r>
            <w:instrText xml:space="preserve">DhhYmVhMC01NGJmLTQxNDUtOTU0My0yYmE2ODZkZDI3ODMiLCJNb2RpZmllZE9uIjoiMjAyMS0xMC0xMFQxMDoyODoxMSIsIlByb2plY3QiOnsiJHJlZiI6IjUifX1dLCJOdW1iZXIiOiIyIiwiT3JnYW5pemF0aW9ucyI6W10sIk90aGVyc0ludm9sdmVkIjpbXSwiUGFnZVJhbmdlIjoiPHNwPlxyXG4gIDxuPjI2Njwvbj5cclxuICA8aW4+d</w:instrText>
          </w:r>
          <w:r>
            <w:instrText xml:space="preserve">HJ1ZTwvaW4+XHJcbiAgPG9zPjI2Njwvb3M+XHJcbiAgPHBzPjI2NjwvcHM+XHJcbjwvc3A+XHJcbjxlcD5cclxuICA8bj4yODY8L24+XHJcbiAgPGluPnRydWU8L2luPlxyXG4gIDxvcz4yODY8L29zPlxyXG4gIDxwcz4yODY8L3BzPlxyXG48L2VwPlxyXG48b3M+MjY2LTI4Njwvb3M+IiwiUGVyaW9kaWNhbCI6eyIkaWQiOiI0MiIsIiR0e</w:instrText>
          </w:r>
          <w:r>
            <w:instrText xml:space="preserve">XBlIjoiU3dpc3NBY2FkZW1pYy5DaXRhdmkuUGVyaW9kaWNhbCwgU3dpc3NBY2FkZW1pYy5DaXRhdmkiLCJFaXNzbiI6IjE4NjEtODkxWCIsIklzc24iOiIwMDIzLTI2NTMiLCJOYW1lIjoiS1pmU1MgS8O2bG5lciBaZWl0c2NocmlmdCBmw7xyIFNvemlvbG9naWUgdW5kIFNvemlhbHBzeWNob2xvZ2llIiwiUGFnaW5hdGlvbiI6MCwiUHJvd</w:instrText>
          </w:r>
          <w:r>
            <w:instrText xml:space="preserve">GVjdGVkIjpmYWxzZSwiU3RhbmRhcmRBYmJyZXZpYXRpb24iOiJLw7ZsbiBaIFNvemlvbCIsIkNyZWF0ZWRCeSI6Il9MZWVuYSBNYWHDnyIsIkNyZWF0ZWRPbiI6IjIwMjEtMDYtMjVUMTQ6MDk6MDYiLCJNb2RpZmllZEJ5IjoiX0xlZW5hIE1hYcOfIiwiSWQiOiI5YzRkZWI2Zi0zNzIwLTRmOTEtYjZkYS01N2I3MTFjMWE0ZGUiLCJNb2RpZ</w:instrText>
          </w:r>
          <w:r>
            <w:instrText xml:space="preserve">mllZE9uIjoiMjAyMS0wNi0yNVQxNDowOTowNiIsIlByb2plY3QiOnsiJHJlZiI6IjUifX0sIlB1Ymxpc2hlcnMiOltdLCJRdW90YXRpb25zIjpbXSwiUmF0aW5nIjowLCJSZWZlcmVuY2VUeXBlIjoiSm91cm5hbEFydGljbGUiLCJTaG9ydFRpdGxlIjoiU3RhdWRlciAyMDA4IOKAkyBPcHBvcnR1bml0w6R0ZW4gdW5kIFJlc3RyaWt0aW9uZ</w:instrText>
          </w:r>
          <w:r>
            <w:instrText xml:space="preserve">W4gZGVzIEtlbm5lbmxlcm5lbnMiLCJTaG9ydFRpdGxlVXBkYXRlVHlwZSI6MCwiU291cmNlT2ZCaWJsaW9ncmFwaGljSW5mb3JtYXRpb24iOiJDcm9zc1JlZiIsIlN0YXRpY0lkcyI6WyI4NTQ3ZjUwNy1hNmFlLTQ0ZTYtOGE4Ny1jZjMxYjBjZmI1ODciXSwiVGFibGVPZkNvbnRlbnRzQ29tcGxleGl0eSI6MCwiVGFibGVPZkNvbnRlbnRzU</w:instrText>
          </w:r>
          <w:r>
            <w:instrText xml:space="preserve">291cmNlVGV4dEZvcm1hdCI6MCwiVGFza3MiOltdLCJUaXRsZSI6Ik9wcG9ydHVuaXTDpHRlbiB1bmQgUmVzdHJpa3Rpb25lbiBkZXMgS2VubmVubGVybmVucyIsIlRyYW5zbGF0b3JzIjpbXSwiVm9sdW1lIjoiNjAiLCJZZWFyIjoiMjAwOCIsIlllYXJSZXNvbHZlZCI6IjIwMDgiLCJDcmVhdGVkQnkiOiJfTGVlbmEgTWFhw58iLCJDcmVhd</w:instrText>
          </w:r>
          <w:r>
            <w:instrText xml:space="preserve">GVkT24iOiIyMDIxLTEwLTEwVDEwOjI4OjExIiwiTW9kaWZpZWRCeSI6Il9IUCIsIklkIjoiNGMyYjFlYjMtZDQ3OC00OWUwLThmOWMtYTcwY2FmNjFjZjViIiwiTW9kaWZpZWRPbiI6IjIwMjEtMTAtMzFUMjI6NDI6NDIiLCJQcm9qZWN0Ijp7IiRyZWYiOiI1In19LCJVc2VOdW1iZXJpbmdUeXBlT2ZQYXJlbnREb2N1bWVudCI6ZmFsc2V9X</w:instrText>
          </w:r>
          <w:r>
            <w:instrText xml:space="preserve">SwiRm9ybWF0dGVkVGV4dCI6eyIkaWQiOiI0MyIsIkNvdW50IjoxLCJUZXh0VW5pdHMiOlt7IiRpZCI6IjQ0IiwiRm9udFN0eWxlIjp7IiRpZCI6IjQ1IiwiTmV1dHJhbCI6dHJ1ZX0sIlJlYWRpbmdPcmRlciI6MSwiVGV4dCI6Iih2Z2wuIEjDpHJpbmcgZXQgYWwuIDIwMTQ7IEthbG1pam4gdW5kIEZsYXAgMjAwMTsgS2xlaW4gMjAxNTsgU</w:instrText>
          </w:r>
          <w:r>
            <w:instrText xml:space="preserve">3RhdWRlciAyMDA4KSJ9XX0sIlRhZyI6IkNpdGF2aVBsYWNlaG9sZGVyIzM3NmQwY2M5LWM4YWQtNDcwYi1hZTQ1LWVlMmI5OWQyOGJmNSIsIlRleHQiOiIodmdsLiBIw6RyaW5nIGV0IGFsLiAyMDE0OyBLYWxtaWpuIHVuZCBGbGFwIDIwMDE7IEtsZWluIDIwMTU7IFN0YXVkZXIgMjAwOCkiLCJXQUlWZXJzaW9uIjoiNi4xMC4wLjAifQ==}</w:instrText>
          </w:r>
          <w:r>
            <w:fldChar w:fldCharType="separate"/>
          </w:r>
          <w:r>
            <w:t xml:space="preserve">(vgl. Häring et al. 2014; Kalmijn und Flap 2001; Klein 2015; Stauder 2008)</w:t>
          </w:r>
          <w:r>
            <w:fldChar w:fldCharType="end"/>
          </w:r>
        </w:sdtContent>
      </w:sdt>
      <w:r>
        <w:t xml:space="preserve">. Weiter definieren </w:t>
      </w:r>
      <w:sdt>
        <w:sdtPr>
          <w:alias w:val="To edit, see citavi.com/edit"/>
          <w15:appearance w15:val="boundingBox"/>
          <w:id w:val="950751797"/>
          <w:placeholder>
            <w:docPart w:val="DefaultPlaceholder_-1854013440"/>
          </w:placeholder>
          <w:tag w:val="CitaviPlaceholder#7f77e806-257c-43b7-9872-7997b464e868"/>
          <w:rPr/>
        </w:sdtPr>
        <w:sdtContent>
          <w:r>
            <w:fldChar w:fldCharType="begin"/>
          </w:r>
          <w:r>
            <w:instrText xml:space="preserve">ADDIN CitaviPlaceholder{eyIkaWQiOiIxIiwiJHR5cGUiOiJTd2lzc0FjYWRlbWljLkNpdGF2aS5DaXRhdGlvb</w:instrText>
          </w:r>
          <w:r>
            <w:instrText xml:space="preserve">nMuV29yZFBsYWNlaG9sZGVyLCBTd2lzc0FjYWRlbWljLkNpdGF2aSIsIkFzc29jaWF0ZVdpdGhQbGFjZWhvbGRlclRhZyI6IkNpdGF2aVBsYWNlaG9sZGVyI2Q2ZTY3YTgwLTY2ODEtNDkwNi04YzczLTMxNDUzMjg0NjQwYSIsIkVudHJpZXMiOlt7IiRpZCI6IjIiLCIkdHlwZSI6IlN3aXNzQWNhZGVtaWMuQ2l0YXZpLkNpdGF0aW9ucy5Xb</w:instrText>
          </w:r>
          <w:r>
            <w:instrText xml:space="preserve">3JkUGxhY2Vob2xkZXJFbnRyeSwgU3dpc3NBY2FkZW1pYy5DaXRhdmkiLCJJZCI6IjhmZWZkNjNkLTE0MTQtNDhlOS04NjI3LWE5OGU1NjNmMjc2ZiIsIlJhbmdlTGVuZ3RoIjoxNywiUmVmZXJlbmNlSWQiOiJhMGIxYTljNS02MmUyLTQzN2QtYTAwZC0zYzJmOGI4YzE0ZDciLCJOb1BhciI6dHJ1ZSwiUGVyc29uT25seSI6dHJ1ZSwiUmVmZ</w:instrText>
          </w:r>
          <w:r>
            <w:instrText xml:space="preserve">XJlbmNlIjp7IiRpZCI6IjMiLCIkdHlwZSI6IlN3aXNzQWNhZGVtaWMuQ2l0YXZpLlJlZmVyZW5jZSwgU3dpc3NBY2FkZW1pYy5DaXRhdmkiLCJBYnN0cmFjdENvbXBsZXhpdHkiOjAsIkFic3RyYWN0U291cmNlVGV4dEZvcm1hdCI6MCwiQXV0aG9ycyI6W3siJGlkIjoiNCIsIiR0eXBlIjoiU3dpc3NBY2FkZW1pYy5DaXRhdmkuUGVyc29uL</w:instrText>
          </w:r>
          <w:r>
            <w:instrText xml:space="preserve">CBTd2lzc0FjYWRlbWljLkNpdGF2aSIsIkZpcnN0TmFtZSI6IlRob21hcyIsIkxhc3ROYW1lIjoiS2xlaW4iLCJQcm90ZWN0ZWQiOmZhbHNlLCJTZXgiOjIsIkNyZWF0ZWRCeSI6Il9MZWVuYSBNYWHDnyIsIkNyZWF0ZWRPbiI6IjIwMjEtMDQtMjlUMDc6NDQ6MzIiLCJNb2RpZmllZEJ5IjoiX0xlZW5hIE1hYcOfIiwiSWQiOiI4ZTg4NWQzY</w:instrText>
          </w:r>
          <w:r>
            <w:instrText xml:space="preserve">y02ZWJhLTQ3N2ItYTQ2Mi00YWFjZDllZjQxODMiLCJNb2RpZmllZE9uIjoiMjAyMS0wNC0yOVQwNzo0NDozMiIsIlByb2plY3QiOnsiJGlkIjoiNSIsIiR0eXBlIjoiU3dpc3NBY2FkZW1pYy5DaXRhdmkuUHJvamVjdCwgU3dpc3NBY2FkZW1pYy5DaXRhdmkifX0seyIkaWQiOiI2IiwiJHR5cGUiOiJTd2lzc0FjYWRlbWljLkNpdGF2aS5QZ</w:instrText>
          </w:r>
          <w:r>
            <w:instrText xml:space="preserve">XJzb24sIFN3aXNzQWNhZGVtaWMuQ2l0YXZpIiwiRmlyc3ROYW1lIjoiSm9oYW5uZXMiLCJMYXN0TmFtZSI6IlN0YXVkZXIiLCJQcm90ZWN0ZWQiOmZhbHNlLCJTZXgiOjIsIkNyZWF0ZWRCeSI6Il9MZWVuYSBNYWHDnyIsIkNyZWF0ZWRPbiI6IjIwMjEtMDUtMTJUMTg6MzQ6MzMiLCJNb2RpZmllZEJ5IjoiX0xlZW5hIE1hYcOfIiwiSWQiO</w:instrText>
          </w:r>
          <w:r>
            <w:instrText xml:space="preserve">iIxMjYyYjI5NC0zODAwLTQxYjItYWY5MS00NTIxOTE4MWYyZTAiLCJNb2RpZmllZE9uIjoiMjAyMS0wNS0xMlQxODozNDozMyIsIlByb2plY3QiOnsiJHJlZiI6IjUifX1dLCJDaXRhdGlvbktleVVwZGF0ZVR5cGUiOjAsIkNvbGxhYm9yYXRvcnMiOltdLCJEb2kiOiIxMC4xMDA3Lzk3OC0zLTY1OC0wMTQxMC0wXzEzIiwiRWRpdG9ycyI6W</w:instrText>
          </w:r>
          <w:r>
            <w:instrText xml:space="preserve">10sIkV2YWx1YXRpb25Db21wbGV4aXR5IjowLCJFdmFsdWF0aW9uU291cmNlVGV4dEZvcm1hdCI6MCwiR3JvdXBzIjpbXSwiSGFzTGFiZWwxIjpmYWxzZSwiSGFzTGFiZWwyIjpmYWxzZSwiS2V5d29yZHMiOltdLCJMb2NhdGlvbnMiOlt7IiRpZCI6IjciLCIkdHlwZSI6IlN3aXNzQWNhZGVtaWMuQ2l0YXZpLkxvY2F0aW9uLCBTd2lzc0FjY</w:instrText>
          </w:r>
          <w:r>
            <w:instrText xml:space="preserve">WRlbWljLkNpdGF2aSIsIkFkZHJlc3MiOnsiJGlkIjoiOCIsIiR0eXBlIjoiU3dpc3NBY2FkZW1pYy5DaXRhdmkuTGlua2VkUmVzb3VyY2UsIFN3aXNzQWNhZGVtaWMuQ2l0YXZpIiwiTGlua2VkUmVzb3VyY2VUeXBlIjo1LCJPcmlnaW5hbFN0cmluZyI6IjEwLjEwMDcvOTc4LTMtNjU4LTAxNDEwLTBfMTMiLCJVcmlTdHJpbmciOiJodHRwc</w:instrText>
          </w:r>
          <w:r>
            <w:instrText xml:space="preserve">zovL2RvaS5vcmcvMTAuMTAwNy85NzgtMy02NTgtMDE0MTAtMF8xMyIsIkxpbmtlZFJlc291cmNlU3RhdHVzIjo4LCJQcm9wZXJ0aWVzIjp7IiRpZCI6IjkiLCIkdHlwZSI6IlN3aXNzQWNhZGVtaWMuQ2l0YXZpLkxpbmtlZFJlc291cmNlUHJvcGVydGllcywgU3dpc3NBY2FkZW1pYy5DaXRhdmkifSwiU3luY0ZvbGRlclR5cGUiOjAsIklzT</w:instrText>
          </w:r>
          <w:r>
            <w:instrText xml:space="preserve">G9jYWxDbG91ZFByb2plY3RGaWxlTGluayI6ZmFsc2UsIklzQ2xvdWRSZXN0b3JlIjpmYWxzZSwiSXNDbG91ZENvcHkiOmZhbHNlLCJBdHRhY2htZW50Rm9sZGVyV2FzSW5GYWxsYmFja01vZGUiOmZhbHNlfSwiQW5ub3RhdGlvbnMiOltdLCJMb2NhdGlvblR5cGUiOjAsIk1pcnJvcnNSZWZlcmVuY2VQcm9wZXJ0eUlkIjoxMjgsIkNyZWF0Z</w:instrText>
          </w:r>
          <w:r>
            <w:instrText xml:space="preserve">WRCeSI6Il9MZWVuYSBNYWHDnyIsIkNyZWF0ZWRPbiI6IjIwMjEtMTAtMTBUMTA6NTY6NTUiLCJNb2RpZmllZEJ5IjoiX0xlZW5hIE1hYcOfIiwiSWQiOiI1MWYxZjA5OC02MjNkLTQ5MmYtODc3My1lN2E3OGNjZjBhY2YiLCJNb2RpZmllZE9uIjoiMjAyMS0xMC0xMFQxMDo1Njo1NSIsIlByb2plY3QiOnsiJHJlZiI6IjUifX1dLCJPcmdhb</w:instrText>
          </w:r>
          <w:r>
            <w:instrText xml:space="preserve">ml6YXRpb25zIjpbXSwiT3RoZXJzSW52b2x2ZWQiOltdLCJQYWdlUmFuZ2UiOiI8c3A+XHJcbiAgPG4+MjUzPC9uPlxyXG4gIDxpbj50cnVlPC9pbj5cclxuICA8b3M+MjUzPC9vcz5cclxuICA8cHM+MjUzPC9wcz5cclxuPC9zcD5cclxuPGVwPlxyXG4gIDxuPjI3Njwvbj5cclxuICA8aW4+dHJ1ZTwvaW4+XHJcbiAgPG9zPjI3Njwvb3M+X</w:instrText>
          </w:r>
          <w:r>
            <w:instrText xml:space="preserve">HJcbiAgPHBzPjI3NjwvcHM+XHJcbjwvZXA+XHJcbjxvcz4yNTPigJAyNzY8L29zPiIsIlBhcmVudFJlZmVyZW5jZSI6eyIkaWQiOiIxMCIsIiR0eXBlIjoiU3dpc3NBY2FkZW1pYy5DaXRhdmkuUmVmZXJlbmNlLCBTd2lzc0FjYWRlbWljLkNpdGF2aSIsIkFic3RyYWN0Q29tcGxleGl0eSI6MCwiQWJzdHJhY3RTb3VyY2VUZXh0Rm9ybWF0I</w:instrText>
          </w:r>
          <w:r>
            <w:instrText xml:space="preserve">jowLCJBdXRob3JzIjpbXSwiQ2l0YXRpb25LZXlVcGRhdGVUeXBlIjowLCJDb2xsYWJvcmF0b3JzIjpbXSwiRWRpdG9ycyI6W3siJGlkIjoiMTEiLCIkdHlwZSI6IlN3aXNzQWNhZGVtaWMuQ2l0YXZpLlBlcnNvbiwgU3dpc3NBY2FkZW1pYy5DaXRhdmkiLCJGaXJzdE5hbWUiOiJZYXNlbWluIiwiTGFzdE5hbWUiOiJOaWVwaGF1cyIsIlByb</w:instrText>
          </w:r>
          <w:r>
            <w:instrText xml:space="preserve">3RlY3RlZCI6ZmFsc2UsIlNleCI6MCwiQ3JlYXRlZEJ5IjoiX0xlZW5hIE1hYcOfIiwiQ3JlYXRlZE9uIjoiMjAyMS0xMC0xMFQxMDo1Njo1NSIsIk1vZGlmaWVkQnkiOiJfTGVlbmEgTWFhw58iLCJJZCI6Ijc1YWEyNmZkLTg2NmQtNDUzMC1iZGMwLWRjNTNkYTM0MWE3MyIsIk1vZGlmaWVkT24iOiIyMDIxLTEwLTEwVDEwOjU2OjU1IiwiU</w:instrText>
          </w:r>
          <w:r>
            <w:instrText xml:space="preserve">HJvamVjdCI6eyIkcmVmIjoiNSJ9fSx7IiRpZCI6IjEyIiwiJHR5cGUiOiJTd2lzc0FjYWRlbWljLkNpdGF2aS5QZXJzb24sIFN3aXNzQWNhZGVtaWMuQ2l0YXZpIiwiRmlyc3ROYW1lIjoiTWljaGFlbGEiLCJMYXN0TmFtZSI6IktyZXllbmZlbGQiLCJQcm90ZWN0ZWQiOmZhbHNlLCJTZXgiOjEsIkNyZWF0ZWRCeSI6Il9MZWVuYSBNYWHDn</w:instrText>
          </w:r>
          <w:r>
            <w:instrText xml:space="preserve">yIsIkNyZWF0ZWRPbiI6IjIwMjEtMTAtMTBUMTA6NTY6NTUiLCJNb2RpZmllZEJ5IjoiX0xlZW5hIE1hYcOfIiwiSWQiOiIyYjA2YjBmNS1iNzRiLTQ4YWMtOGJmOS03NDkzNWJmNDNjODMiLCJNb2RpZmllZE9uIjoiMjAyMS0xMC0xMFQxMDo1Njo1NSIsIlByb2plY3QiOnsiJHJlZiI6IjUifX0seyIkaWQiOiIxMyIsIiR0eXBlIjoiU3dpc</w:instrText>
          </w:r>
          <w:r>
            <w:instrText xml:space="preserve">3NBY2FkZW1pYy5DaXRhdmkuUGVyc29uLCBTd2lzc0FjYWRlbWljLkNpdGF2aSIsIkZpcnN0TmFtZSI6IlJlaW5ob2xkIiwiTGFzdE5hbWUiOiJTYWNrbWFubiIsIlByb3RlY3RlZCI6ZmFsc2UsIlNleCI6MiwiQ3JlYXRlZEJ5IjoiX0xlZW5hIE1hYcOfIiwiQ3JlYXRlZE9uIjoiMjAyMS0xMC0xMFQxMDo1Njo1NSIsIk1vZGlmaWVkQnkiO</w:instrText>
          </w:r>
          <w:r>
            <w:instrText xml:space="preserve">iJfTGVlbmEgTWFhw58iLCJJZCI6ImEwOTQ4NmY1LTY3ZGUtNDNkZC05Y2EzLWRjYzA1ODkwZTc3NSIsIk1vZGlmaWVkT24iOiIyMDIxLTEwLTEwVDEwOjU2OjU1IiwiUHJvamVjdCI6eyIkcmVmIjoiNSJ9fV0sIkV2YWx1YXRpb25Db21wbGV4aXR5IjowLCJFdmFsdWF0aW9uU291cmNlVGV4dEZvcm1hdCI6MCwiR3JvdXBzIjpbXSwiSGFzT</w:instrText>
          </w:r>
          <w:r>
            <w:instrText xml:space="preserve">GFiZWwxIjpmYWxzZSwiSGFzTGFiZWwyIjpmYWxzZSwiSXNibiI6Ijk3OC0zLTY1OC0wMTQxMC0wIiwiS2V5d29yZHMiOltdLCJMb2NhdGlvbnMiOltdLCJPcmdhbml6YXRpb25zIjpbXSwiT3RoZXJzSW52b2x2ZWQiOltdLCJQbGFjZU9mUHVibGljYXRpb24iOiJXaWVzYmFkZW4iLCJQdWJsaXNoZXJzIjpbeyIkaWQiOiIxNCIsIiR0eXBlI</w:instrText>
          </w:r>
          <w:r>
            <w:instrText xml:space="preserve">joiU3dpc3NBY2FkZW1pYy5DaXRhdmkuUHVibGlzaGVyLCBTd2lzc0FjYWRlbWljLkNpdGF2aSIsIk5hbWUiOiJTcHJpbmdlciBGYWNobWVkaWVuIFdpZXNiYWRlbiIsIlByb3RlY3RlZCI6ZmFsc2UsIkNyZWF0ZWRCeSI6Il9MZWVuYSBNYWHDnyIsIkNyZWF0ZWRPbiI6IjIwMjEtMDUtMTBUMTg6Mzk6NTAiLCJNb2RpZmllZEJ5IjoiX0xlZ</w:instrText>
          </w:r>
          <w:r>
            <w:instrText xml:space="preserve">W5hIE1hYcOfIiwiSWQiOiJiMjNhYjBiOS0yOTc1LTQyYjMtODZmMy1iNGIyMTVmNDI2YmYiLCJNb2RpZmllZE9uIjoiMjAyMS0wNS0xMFQxODozOTo1MCIsIlByb2plY3QiOnsiJHJlZiI6IjUifX1dLCJRdW90YXRpb25zIjpbXSwiUmF0aW5nIjowLCJSZWZlcmVuY2VUeXBlIjoiQm9va0VkaXRlZCIsIlNob3J0VGl0bGUiOiJOaWVwaGF1c</w:instrText>
          </w:r>
          <w:r>
            <w:instrText xml:space="preserve">ywgS3JleWVuZmVsZCBldCBhbC4gKEhnLikgMjAxNiDigJMgSGFuZGJ1Y2ggQmV2w7Zsa2VydW5nc3NvemlvbG9naWUiLCJTaG9ydFRpdGxlVXBkYXRlVHlwZSI6MCwiU291cmNlT2ZCaWJsaW9ncmFwaGljSW5mb3JtYXRpb24iOiJCaWJUZVgiLCJTdGF0aWNJZHMiOlsiMjhlMDY0M2UtNTY4Ni00Yzg3LTk0NWMtZDM1YTU4MDdhNzA1Il0sI</w:instrText>
          </w:r>
          <w:r>
            <w:instrText xml:space="preserve">lRhYmxlT2ZDb250ZW50c0NvbXBsZXhpdHkiOjAsIlRhYmxlT2ZDb250ZW50c1NvdXJjZVRleHRGb3JtYXQiOjAsIlRhc2tzIjpbXSwiVGl0bGUiOiJIYW5kYnVjaCBCZXbDtmxrZXJ1bmdzc296aW9sb2dpZSIsIlRyYW5zbGF0b3JzIjpbXSwiWWVhciI6IjIwMTYiLCJZZWFyUmVzb2x2ZWQiOiIyMDE2IiwiQ3JlYXRlZEJ5IjoiX0xlZW5hI</w:instrText>
          </w:r>
          <w:r>
            <w:instrText xml:space="preserve">E1hYcOfIiwiQ3JlYXRlZE9uIjoiMjAyMS0xMC0xMFQxMDo1Njo1NSIsIk1vZGlmaWVkQnkiOiJfTGVlbmEgTWFhw58iLCJJZCI6IjViYWY0ZDE4LWRhYzItNDliNS05NTMyLTA0ODg3NzhkMjJjZSIsIk1vZGlmaWVkT24iOiIyMDIxLTEwLTEwVDEwOjU2OjU1IiwiUHJvamVjdCI6eyIkcmVmIjoiNSJ9fSwiUHVibGlzaGVycyI6W10sIlF1b</w:instrText>
          </w:r>
          <w:r>
            <w:instrText xml:space="preserve">3RhdGlvbnMiOltdLCJSYXRpbmciOjAsIlJlZmVyZW5jZVR5cGUiOiJDb250cmlidXRpb24iLCJTaG9ydFRpdGxlIjoiS2xlaW4sIFN0YXVkZXIgMjAxNiDigJMgRGVyIFBhcnRuZXJtYXJrdCB1bmQgc2VpbmUgYmV2w7Zsa2VydW5nc3NvemlvbG9naXNjaGUiLCJTaG9ydFRpdGxlVXBkYXRlVHlwZSI6MCwiU291cmNlT2ZCaWJsaW9ncmFwa</w:instrText>
          </w:r>
          <w:r>
            <w:instrText xml:space="preserve">GljSW5mb3JtYXRpb24iOiJCaWJUZVgiLCJTdGF0aWNJZHMiOlsiYTQyNTg2ZDItZjUxZS00NDIwLWI0OTktOGNiODQ1N2NhMmJhIl0sIlRhYmxlT2ZDb250ZW50c0NvbXBsZXhpdHkiOjAsIlRhYmxlT2ZDb250ZW50c1NvdXJjZVRleHRGb3JtYXQiOjAsIlRhc2tzIjpbXSwiVGl0bGUiOiJEZXIgUGFydG5lcm1hcmt0IHVuZCBzZWluZSBiZ</w:instrText>
          </w:r>
          <w:r>
            <w:instrText xml:space="preserve">XbDtmxrZXJ1bmdzc296aW9sb2dpc2NoZSBSZWxldmFueiIsIlRyYW5zbGF0b3JzIjpbXSwiWWVhclJlc29sdmVkIjoiMjAxNiIsIkNyZWF0ZWRCeSI6Il9MZWVuYSBNYWHDnyIsIkNyZWF0ZWRPbiI6IjIwMjEtMTAtMTBUMTA6NTY6NTUiLCJNb2RpZmllZEJ5IjoiX0xlZW5hIE1hYcOfIiwiSWQiOiJhMGIxYTljNS02MmUyLTQzN2QtYTAwZ</w:instrText>
          </w:r>
          <w:r>
            <w:instrText xml:space="preserve">C0zYzJmOGI4YzE0ZDciLCJNb2RpZmllZE9uIjoiMjAyMS0xMC0xMFQxMDo1Njo1NSIsIlByb2plY3QiOnsiJHJlZiI6IjUifX0sIlVzZU51bWJlcmluZ1R5cGVPZlBhcmVudERvY3VtZW50IjpmYWxzZX1dLCJGb3JtYXR0ZWRUZXh0Ijp7IiRpZCI6IjE1IiwiQ291bnQiOjEsIlRleHRVbml0cyI6W3siJGlkIjoiMTYiLCJGb250U3R5bGUiO</w:instrText>
          </w:r>
          <w:r>
            <w:instrText xml:space="preserve">nsiJGlkIjoiMTciLCJOZXV0cmFsIjp0cnVlfSwiUmVhZGluZ09yZGVyIjoxLCJUZXh0IjoiS2xlaW4gdW5kIFN0YXVkZXIifV19LCJUYWciOiJDaXRhdmlQbGFjZWhvbGRlciM3Zjc3ZTgwNi0yNTdjLTQzYjctOTg3Mi03OTk3YjQ2NGU4NjgiLCJUZXh0IjoiS2xlaW4gdW5kIFN0YXVkZXIiLCJXQUlWZXJzaW9uIjoiNi4xMC4wLjAifQ==}</w:instrText>
          </w:r>
          <w:r>
            <w:fldChar w:fldCharType="separate"/>
          </w:r>
          <w:r>
            <w:t xml:space="preserve">Klein und Stauder</w:t>
          </w:r>
          <w:r>
            <w:fldChar w:fldCharType="end"/>
          </w:r>
        </w:sdtContent>
      </w:sdt>
      <w:r>
        <w:t xml:space="preserve"> </w:t>
      </w:r>
      <w:sdt>
        <w:sdtPr>
          <w:alias w:val="To edit, see citavi.com/edit"/>
          <w15:appearance w15:val="boundingBox"/>
          <w:id w:val="-1217502524"/>
          <w:placeholder>
            <w:docPart w:val="DefaultPlaceholder_-1854013440"/>
          </w:placeholder>
          <w:tag w:val="CitaviPlaceholder#d6e67a80-6681-4906-8c73-31453284640a"/>
          <w:rPr/>
        </w:sdtPr>
        <w:sdtContent>
          <w:r>
            <w:fldChar w:fldCharType="begin"/>
          </w:r>
          <w:r>
            <w:instrText xml:space="preserve">ADDIN CitaviPlaceholder{eyIkaWQiOiIxIiwiJHR5cGUiOiJTd2lzc0FjYWRlbWljLkNpdGF2aS5DaXRhdGlvbnMuV29yZFBsYWNlaG9sZGVyLCBTd2lzc0FjYWRlbWljLkNpdGF2aSIsI</w:instrText>
          </w:r>
          <w:r>
            <w:instrText xml:space="preserve">kFzc29jaWF0ZVdpdGhQbGFjZWhvbGRlclRhZyI6IkNpdGF2aVBsYWNlaG9sZGVyIzdmNzdlODA2LTI1N2MtNDNiNy05ODcyLTc5OTdiNDY0ZTg2OCIsIkVudHJpZXMiOlt7IiRpZCI6IjIiLCIkdHlwZSI6IlN3aXNzQWNhZGVtaWMuQ2l0YXZpLkNpdGF0aW9ucy5Xb3JkUGxhY2Vob2xkZXJFbnRyeSwgU3dpc3NBY2FkZW1pYy5DaXRhdmkiL</w:instrText>
          </w:r>
          <w:r>
            <w:instrText xml:space="preserve">CJJZCI6IjhiM2E0MjQ2LWVjNDAtNGNmZi1hMTViLWZiMDE4MmRiMzM2NyIsIlJhbmdlTGVuZ3RoIjoxMSwiUmVmZXJlbmNlSWQiOiJhMGIxYTljNS02MmUyLTQzN2QtYTAwZC0zYzJmOGI4YzE0ZDciLCJQYWdlUmFuZ2UiOnsiJGlkIjoiMyIsIiR0eXBlIjoiU3dpc3NBY2FkZW1pYy5QYWdlUmFuZ2UsIFN3aXNzQWNhZGVtaWMiLCJFbmRQY</w:instrText>
          </w:r>
          <w:r>
            <w:instrText xml:space="preserve">WdlIjp7IiRpZCI6IjQiLCIkdHlwZSI6IlN3aXNzQWNhZGVtaWMuUGFnZU51bWJlciwgU3dpc3NBY2FkZW1pYyIsIklzRnVsbHlOdW1lcmljIjpmYWxzZSwiTnVtYmVyaW5nVHlwZSI6MCwiTnVtZXJhbFN5c3RlbSI6MH0sIk51bWJlcmluZ1R5cGUiOjAsIk51bWVyYWxTeXN0ZW0iOjAsIk9yaWdpbmFsU3RyaW5nIjoiMjU2IiwiU3RhcnRQY</w:instrText>
          </w:r>
          <w:r>
            <w:instrText xml:space="preserve">WdlIjp7IiRpZCI6IjUiLCIkdHlwZSI6IlN3aXNzQWNhZGVtaWMuUGFnZU51bWJlciwgU3dpc3NBY2FkZW1pYyIsIklzRnVsbHlOdW1lcmljIjp0cnVlLCJOdW1iZXIiOjI1NiwiTnVtYmVyaW5nVHlwZSI6MCwiTnVtZXJhbFN5c3RlbSI6MCwiT3JpZ2luYWxTdHJpbmciOiIyNTYiLCJQcmV0dHlTdHJpbmciOiIyNTYifX0sIlJlZmVyZW5jZ</w:instrText>
          </w:r>
          <w:r>
            <w:instrText xml:space="preserve">SI6eyIkaWQiOiI2IiwiJHR5cGUiOiJTd2lzc0FjYWRlbWljLkNpdGF2aS5SZWZlcmVuY2UsIFN3aXNzQWNhZGVtaWMuQ2l0YXZpIiwiQWJzdHJhY3RDb21wbGV4aXR5IjowLCJBYnN0cmFjdFNvdXJjZVRleHRGb3JtYXQiOjAsIkF1dGhvcnMiOlt7IiRpZCI6IjciLCIkdHlwZSI6IlN3aXNzQWNhZGVtaWMuQ2l0YXZpLlBlcnNvbiwgU3dpc</w:instrText>
          </w:r>
          <w:r>
            <w:instrText xml:space="preserve">3NBY2FkZW1pYy5DaXRhdmkiLCJGaXJzdE5hbWUiOiJUaG9tYXMiLCJMYXN0TmFtZSI6IktsZWluIiwiUHJvdGVjdGVkIjpmYWxzZSwiU2V4IjoyLCJDcmVhdGVkQnkiOiJfTGVlbmEgTWFhw58iLCJDcmVhdGVkT24iOiIyMDIxLTA0LTI5VDA3OjQ0OjMyIiwiTW9kaWZpZWRCeSI6Il9MZWVuYSBNYWHDnyIsIklkIjoiOGU4ODVkM2MtNmViY</w:instrText>
          </w:r>
          <w:r>
            <w:instrText xml:space="preserve">S00NzdiLWE0NjItNGFhY2Q5ZWY0MTgzIiwiTW9kaWZpZWRPbiI6IjIwMjEtMDQtMjlUMDc6NDQ6MzIiLCJQcm9qZWN0Ijp7IiRpZCI6IjgiLCIkdHlwZSI6IlN3aXNzQWNhZGVtaWMuQ2l0YXZpLlByb2plY3QsIFN3aXNzQWNhZGVtaWMuQ2l0YXZpIn19LHsiJGlkIjoiOSIsIiR0eXBlIjoiU3dpc3NBY2FkZW1pYy5DaXRhdmkuUGVyc29uL</w:instrText>
          </w:r>
          <w:r>
            <w:instrText xml:space="preserve">CBTd2lzc0FjYWRlbWljLkNpdGF2aSIsIkZpcnN0TmFtZSI6IkpvaGFubmVzIiwiTGFzdE5hbWUiOiJTdGF1ZGVyIiwiUHJvdGVjdGVkIjpmYWxzZSwiU2V4IjoyLCJDcmVhdGVkQnkiOiJfTGVlbmEgTWFhw58iLCJDcmVhdGVkT24iOiIyMDIxLTA1LTEyVDE4OjM0OjMzIiwiTW9kaWZpZWRCeSI6Il9MZWVuYSBNYWHDnyIsIklkIjoiMTI2M</w:instrText>
          </w:r>
          <w:r>
            <w:instrText xml:space="preserve">mIyOTQtMzgwMC00MWIyLWFmOTEtNDUyMTkxODFmMmUwIiwiTW9kaWZpZWRPbiI6IjIwMjEtMDUtMTJUMTg6MzQ6MzMiLCJQcm9qZWN0Ijp7IiRyZWYiOiI4In19XSwiQ2l0YXRpb25LZXlVcGRhdGVUeXBlIjowLCJDb2xsYWJvcmF0b3JzIjpbXSwiRG9pIjoiMTAuMTAwNy85NzgtMy02NTgtMDE0MTAtMF8xMyIsIkVkaXRvcnMiOltdLCJFd</w:instrText>
          </w:r>
          <w:r>
            <w:instrText xml:space="preserve">mFsdWF0aW9uQ29tcGxleGl0eSI6MCwiRXZhbHVhdGlvblNvdXJjZVRleHRGb3JtYXQiOjAsIkdyb3VwcyI6W10sIkhhc0xhYmVsMSI6ZmFsc2UsIkhhc0xhYmVsMiI6ZmFsc2UsIktleXdvcmRzIjpbXSwiTG9jYXRpb25zIjpbeyIkaWQiOiIxMCIsIiR0eXBlIjoiU3dpc3NBY2FkZW1pYy5DaXRhdmkuTG9jYXRpb24sIFN3aXNzQWNhZGVta</w:instrText>
          </w:r>
          <w:r>
            <w:instrText xml:space="preserve">WMuQ2l0YXZpIiwiQWRkcmVzcyI6eyIkaWQiOiIxMSIsIiR0eXBlIjoiU3dpc3NBY2FkZW1pYy5DaXRhdmkuTGlua2VkUmVzb3VyY2UsIFN3aXNzQWNhZGVtaWMuQ2l0YXZpIiwiTGlua2VkUmVzb3VyY2VUeXBlIjo1LCJPcmlnaW5hbFN0cmluZyI6IjEwLjEwMDcvOTc4LTMtNjU4LTAxNDEwLTBfMTMiLCJVcmlTdHJpbmciOiJodHRwczovL</w:instrText>
          </w:r>
          <w:r>
            <w:instrText xml:space="preserve">2RvaS5vcmcvMTAuMTAwNy85NzgtMy02NTgtMDE0MTAtMF8xMyIsIkxpbmtlZFJlc291cmNlU3RhdHVzIjo4LCJQcm9wZXJ0aWVzIjp7IiRpZCI6IjEyIiwiJHR5cGUiOiJTd2lzc0FjYWRlbWljLkNpdGF2aS5MaW5rZWRSZXNvdXJjZVByb3BlcnRpZXMsIFN3aXNzQWNhZGVtaWMuQ2l0YXZpIn0sIlN5bmNGb2xkZXJUeXBlIjowLCJJc0xvY</w:instrText>
          </w:r>
          <w:r>
            <w:instrText xml:space="preserve">2FsQ2xvdWRQcm9qZWN0RmlsZUxpbmsiOmZhbHNlLCJJc0Nsb3VkUmVzdG9yZSI6ZmFsc2UsIklzQ2xvdWRDb3B5IjpmYWxzZSwiQXR0YWNobWVudEZvbGRlcldhc0luRmFsbGJhY2tNb2RlIjpmYWxzZX0sIkFubm90YXRpb25zIjpbXSwiTG9jYXRpb25UeXBlIjowLCJNaXJyb3JzUmVmZXJlbmNlUHJvcGVydHlJZCI6MTI4LCJDcmVhdGVkQ</w:instrText>
          </w:r>
          <w:r>
            <w:instrText xml:space="preserve">nkiOiJfTGVlbmEgTWFhw58iLCJDcmVhdGVkT24iOiIyMDIxLTEwLTEwVDEwOjU2OjU1IiwiTW9kaWZpZWRCeSI6Il9MZWVuYSBNYWHDnyIsIklkIjoiNTFmMWYwOTgtNjIzZC00OTJmLTg3NzMtZTdhNzhjY2YwYWNmIiwiTW9kaWZpZWRPbiI6IjIwMjEtMTAtMTBUMTA6NTY6NTUiLCJQcm9qZWN0Ijp7IiRyZWYiOiI4In19XSwiT3JnYW5pe</w:instrText>
          </w:r>
          <w:r>
            <w:instrText xml:space="preserve">mF0aW9ucyI6W10sIk90aGVyc0ludm9sdmVkIjpbXSwiUGFnZVJhbmdlIjoiPHNwPlxyXG4gIDxuPjI1Mzwvbj5cclxuICA8aW4+dHJ1ZTwvaW4+XHJcbiAgPG9zPjI1Mzwvb3M+XHJcbiAgPHBzPjI1MzwvcHM+XHJcbjwvc3A+XHJcbjxlcD5cclxuICA8bj4yNzY8L24+XHJcbiAgPGluPnRydWU8L2luPlxyXG4gIDxvcz4yNzY8L29zPlxyX</w:instrText>
          </w:r>
          <w:r>
            <w:instrText xml:space="preserve">G4gIDxwcz4yNzY8L3BzPlxyXG48L2VwPlxyXG48b3M+MjUz4oCQMjc2PC9vcz4iLCJQYXJlbnRSZWZlcmVuY2UiOnsiJGlkIjoiMTMiLCIkdHlwZSI6IlN3aXNzQWNhZGVtaWMuQ2l0YXZpLlJlZmVyZW5jZSwgU3dpc3NBY2FkZW1pYy5DaXRhdmkiLCJBYnN0cmFjdENvbXBsZXhpdHkiOjAsIkFic3RyYWN0U291cmNlVGV4dEZvcm1hdCI6M</w:instrText>
          </w:r>
          <w:r>
            <w:instrText xml:space="preserve">CwiQXV0aG9ycyI6W10sIkNpdGF0aW9uS2V5VXBkYXRlVHlwZSI6MCwiQ29sbGFib3JhdG9ycyI6W10sIkVkaXRvcnMiOlt7IiRpZCI6IjE0IiwiJHR5cGUiOiJTd2lzc0FjYWRlbWljLkNpdGF2aS5QZXJzb24sIFN3aXNzQWNhZGVtaWMuQ2l0YXZpIiwiRmlyc3ROYW1lIjoiWWFzZW1pbiIsIkxhc3ROYW1lIjoiTmllcGhhdXMiLCJQcm90Z</w:instrText>
          </w:r>
          <w:r>
            <w:instrText xml:space="preserve">WN0ZWQiOmZhbHNlLCJTZXgiOjAsIkNyZWF0ZWRCeSI6Il9MZWVuYSBNYWHDnyIsIkNyZWF0ZWRPbiI6IjIwMjEtMTAtMTBUMTA6NTY6NTUiLCJNb2RpZmllZEJ5IjoiX0xlZW5hIE1hYcOfIiwiSWQiOiI3NWFhMjZmZC04NjZkLTQ1MzAtYmRjMC1kYzUzZGEzNDFhNzMiLCJNb2RpZmllZE9uIjoiMjAyMS0xMC0xMFQxMDo1Njo1NSIsIlByb</w:instrText>
          </w:r>
          <w:r>
            <w:instrText xml:space="preserve">2plY3QiOnsiJHJlZiI6IjgifX0seyIkaWQiOiIxNSIsIiR0eXBlIjoiU3dpc3NBY2FkZW1pYy5DaXRhdmkuUGVyc29uLCBTd2lzc0FjYWRlbWljLkNpdGF2aSIsIkZpcnN0TmFtZSI6Ik1pY2hhZWxhIiwiTGFzdE5hbWUiOiJLcmV5ZW5mZWxkIiwiUHJvdGVjdGVkIjpmYWxzZSwiU2V4IjoxLCJDcmVhdGVkQnkiOiJfTGVlbmEgTWFhw58iL</w:instrText>
          </w:r>
          <w:r>
            <w:instrText xml:space="preserve">CJDcmVhdGVkT24iOiIyMDIxLTEwLTEwVDEwOjU2OjU1IiwiTW9kaWZpZWRCeSI6Il9MZWVuYSBNYWHDnyIsIklkIjoiMmIwNmIwZjUtYjc0Yi00OGFjLThiZjktNzQ5MzViZjQzYzgzIiwiTW9kaWZpZWRPbiI6IjIwMjEtMTAtMTBUMTA6NTY6NTUiLCJQcm9qZWN0Ijp7IiRyZWYiOiI4In19LHsiJGlkIjoiMTYiLCIkdHlwZSI6IlN3aXNzQ</w:instrText>
          </w:r>
          <w:r>
            <w:instrText xml:space="preserve">WNhZGVtaWMuQ2l0YXZpLlBlcnNvbiwgU3dpc3NBY2FkZW1pYy5DaXRhdmkiLCJGaXJzdE5hbWUiOiJSZWluaG9sZCIsIkxhc3ROYW1lIjoiU2Fja21hbm4iLCJQcm90ZWN0ZWQiOmZhbHNlLCJTZXgiOjIsIkNyZWF0ZWRCeSI6Il9MZWVuYSBNYWHDnyIsIkNyZWF0ZWRPbiI6IjIwMjEtMTAtMTBUMTA6NTY6NTUiLCJNb2RpZmllZEJ5IjoiX</w:instrText>
          </w:r>
          <w:r>
            <w:instrText xml:space="preserve">0xlZW5hIE1hYcOfIiwiSWQiOiJhMDk0ODZmNS02N2RlLTQzZGQtOWNhMy1kY2MwNTg5MGU3NzUiLCJNb2RpZmllZE9uIjoiMjAyMS0xMC0xMFQxMDo1Njo1NSIsIlByb2plY3QiOnsiJHJlZiI6IjgifX1dLCJFdmFsdWF0aW9uQ29tcGxleGl0eSI6MCwiRXZhbHVhdGlvblNvdXJjZVRleHRGb3JtYXQiOjAsIkdyb3VwcyI6W10sIkhhc0xhY</w:instrText>
          </w:r>
          <w:r>
            <w:instrText xml:space="preserve">mVsMSI6ZmFsc2UsIkhhc0xhYmVsMiI6ZmFsc2UsIklzYm4iOiI5NzgtMy02NTgtMDE0MTAtMCIsIktleXdvcmRzIjpbXSwiTG9jYXRpb25zIjpbXSwiT3JnYW5pemF0aW9ucyI6W10sIk90aGVyc0ludm9sdmVkIjpbXSwiUGxhY2VPZlB1YmxpY2F0aW9uIjoiV2llc2JhZGVuIiwiUHVibGlzaGVycyI6W3siJGlkIjoiMTciLCIkdHlwZSI6I</w:instrText>
          </w:r>
          <w:r>
            <w:instrText xml:space="preserve">lN3aXNzQWNhZGVtaWMuQ2l0YXZpLlB1Ymxpc2hlciwgU3dpc3NBY2FkZW1pYy5DaXRhdmkiLCJOYW1lIjoiU3ByaW5nZXIgRmFjaG1lZGllbiBXaWVzYmFkZW4iLCJQcm90ZWN0ZWQiOmZhbHNlLCJDcmVhdGVkQnkiOiJfTGVlbmEgTWFhw58iLCJDcmVhdGVkT24iOiIyMDIxLTA1LTEwVDE4OjM5OjUwIiwiTW9kaWZpZWRCeSI6Il9MZWVuY</w:instrText>
          </w:r>
          <w:r>
            <w:instrText xml:space="preserve">SBNYWHDnyIsIklkIjoiYjIzYWIwYjktMjk3NS00MmIzLTg2ZjMtYjRiMjE1ZjQyNmJmIiwiTW9kaWZpZWRPbiI6IjIwMjEtMDUtMTBUMTg6Mzk6NTAiLCJQcm9qZWN0Ijp7IiRyZWYiOiI4In19XSwiUXVvdGF0aW9ucyI6W10sIlJhdGluZyI6MCwiUmVmZXJlbmNlVHlwZSI6IkJvb2tFZGl0ZWQiLCJTaG9ydFRpdGxlIjoiTmllcGhhdXMsI</w:instrText>
          </w:r>
          <w:r>
            <w:instrText xml:space="preserve">EtyZXllbmZlbGQgZXQgYWwuIChIZy4pIDIwMTYg4oCTIEhhbmRidWNoIEJldsO2bGtlcnVuZ3Nzb3ppb2xvZ2llIiwiU2hvcnRUaXRsZVVwZGF0ZVR5cGUiOjAsIlNvdXJjZU9mQmlibGlvZ3JhcGhpY0luZm9ybWF0aW9uIjoiQmliVGVYIiwiU3RhdGljSWRzIjpbIjI4ZTA2NDNlLTU2ODYtNGM4Ny05NDVjLWQzNWE1ODA3YTcwNSJdLCJUY</w:instrText>
          </w:r>
          <w:r>
            <w:instrText xml:space="preserve">WJsZU9mQ29udGVudHNDb21wbGV4aXR5IjowLCJUYWJsZU9mQ29udGVudHNTb3VyY2VUZXh0Rm9ybWF0IjowLCJUYXNrcyI6W10sIlRpdGxlIjoiSGFuZGJ1Y2ggQmV2w7Zsa2VydW5nc3NvemlvbG9naWUiLCJUcmFuc2xhdG9ycyI6W10sIlllYXIiOiIyMDE2IiwiWWVhclJlc29sdmVkIjoiMjAxNiIsIkNyZWF0ZWRCeSI6Il9MZWVuYSBNY</w:instrText>
          </w:r>
          <w:r>
            <w:instrText xml:space="preserve">WHDnyIsIkNyZWF0ZWRPbiI6IjIwMjEtMTAtMTBUMTA6NTY6NTUiLCJNb2RpZmllZEJ5IjoiX0xlZW5hIE1hYcOfIiwiSWQiOiI1YmFmNGQxOC1kYWMyLTQ5YjUtOTUzMi0wNDg4Nzc4ZDIyY2UiLCJNb2RpZmllZE9uIjoiMjAyMS0xMC0xMFQxMDo1Njo1NSIsIlByb2plY3QiOnsiJHJlZiI6IjgifX0sIlB1Ymxpc2hlcnMiOltdLCJRdW90Y</w:instrText>
          </w:r>
          <w:r>
            <w:instrText xml:space="preserve">XRpb25zIjpbXSwiUmF0aW5nIjowLCJSZWZlcmVuY2VUeXBlIjoiQ29udHJpYnV0aW9uIiwiU2hvcnRUaXRsZSI6IktsZWluLCBTdGF1ZGVyIDIwMTYg4oCTIERlciBQYXJ0bmVybWFya3QgdW5kIHNlaW5lIGJldsO2bGtlcnVuZ3Nzb3ppb2xvZ2lzY2hlIiwiU2hvcnRUaXRsZVVwZGF0ZVR5cGUiOjAsIlNvdXJjZU9mQmlibGlvZ3JhcGhpY</w:instrText>
          </w:r>
          <w:r>
            <w:instrText xml:space="preserve">0luZm9ybWF0aW9uIjoiQmliVGVYIiwiU3RhdGljSWRzIjpbImE0MjU4NmQyLWY1MWUtNDQyMC1iNDk5LThjYjg0NTdjYTJiYSJdLCJUYWJsZU9mQ29udGVudHNDb21wbGV4aXR5IjowLCJUYWJsZU9mQ29udGVudHNTb3VyY2VUZXh0Rm9ybWF0IjowLCJUYXNrcyI6W10sIlRpdGxlIjoiRGVyIFBhcnRuZXJtYXJrdCB1bmQgc2VpbmUgYmV2w</w:instrText>
          </w:r>
          <w:r>
            <w:instrText xml:space="preserve">7Zsa2VydW5nc3NvemlvbG9naXNjaGUgUmVsZXZhbnoiLCJUcmFuc2xhdG9ycyI6W10sIlllYXJSZXNvbHZlZCI6IjIwMTYiLCJDcmVhdGVkQnkiOiJfTGVlbmEgTWFhw58iLCJDcmVhdGVkT24iOiIyMDIxLTEwLTEwVDEwOjU2OjU1IiwiTW9kaWZpZWRCeSI6Il9MZWVuYSBNYWHDnyIsIklkIjoiYTBiMWE5YzUtNjJlMi00MzdkLWEwMGQtM</w:instrText>
          </w:r>
          <w:r>
            <w:instrText xml:space="preserve">2MyZjhiOGMxNGQ3IiwiTW9kaWZpZWRPbiI6IjIwMjEtMTAtMTBUMTA6NTY6NTUiLCJQcm9qZWN0Ijp7IiRyZWYiOiI4In19LCJVc2VOdW1iZXJpbmdUeXBlT2ZQYXJlbnREb2N1bWVudCI6ZmFsc2UsIlllYXJPbmx5Ijp0cnVlfV0sIkZvcm1hdHRlZFRleHQiOnsiJGlkIjoiMTgiLCJDb3VudCI6MSwiVGV4dFVuaXRzIjpbeyIkaWQiOiIxO</w:instrText>
          </w:r>
          <w:r>
            <w:instrText xml:space="preserve">SIsIkZvbnRTdHlsZSI6eyIkaWQiOiIyMCIsIk5ldXRyYWwiOnRydWV9LCJSZWFkaW5nT3JkZXIiOjEsIlRleHQiOiIoMjAxNiwgMjU2KSJ9XX0sIlRhZyI6IkNpdGF2aVBsYWNlaG9sZGVyI2Q2ZTY3YTgwLTY2ODEtNDkwNi04YzczLTMxNDUzMjg0NjQwYSIsIlRleHQiOiIoMjAxNiwgMjU2KSIsIldBSVZlcnNpb24iOiI2LjEwLjAuMCJ9}</w:instrText>
          </w:r>
          <w:r>
            <w:fldChar w:fldCharType="separate"/>
          </w:r>
          <w:r>
            <w:t xml:space="preserve">(2016, 256)</w:t>
          </w:r>
          <w:r>
            <w:fldChar w:fldCharType="end"/>
          </w:r>
        </w:sdtContent>
      </w:sdt>
      <w:r>
        <w:t xml:space="preserve"> </w:t>
      </w:r>
      <w:r>
        <w:t xml:space="preserve">den Partnerma</w:t>
      </w:r>
      <w:r>
        <w:t xml:space="preserve">rkt als „eine räumlich-soziale Eingrenzung und Beschreibung des Möglichkeitsraums“</w:t>
      </w:r>
      <w:r>
        <w:t xml:space="preserve">.</w:t>
      </w:r>
      <w:r/>
    </w:p>
    <w:p>
      <w:pPr>
        <w:pBdr/>
        <w:spacing w:after="240" w:line="360" w:lineRule="auto"/>
        <w:ind/>
        <w:jc w:val="both"/>
        <w:rPr/>
      </w:pPr>
      <w:r>
        <w:t xml:space="preserve">Zum einen bildet dieser Möglichkeitsraum die theoretische Grundlage für die Bildung von Partnerschaften</w:t>
      </w:r>
      <w:r>
        <w:t xml:space="preserve"> </w:t>
      </w:r>
      <w:sdt>
        <w:sdtPr>
          <w:alias w:val="To edit, see citavi.com/edit"/>
          <w15:appearance w15:val="boundingBox"/>
          <w:id w:val="211003842"/>
          <w:placeholder>
            <w:docPart w:val="DefaultPlaceholder_-1854013440"/>
          </w:placeholder>
          <w:tag w:val="CitaviPlaceholder#e16a5537-dcc4-4a5f-bf05-6ad81eef1756"/>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jkxZGEwMzZiLWI0ZDUtNDcxOS05N2RmLThhNDgxMTFlZmI1YiIsIlJhbmdlTGVuZ3RoIjoxMSwiUmVmZXJlbmNlSWQiO</w:instrText>
          </w:r>
          <w:r>
            <w:instrText xml:space="preserve">iJhYWJkZTlhYi1kMmQ1LTRiNjctYTc1OS1mMjhlZjRiNDQ5MWEiLCJSZWZlcmVuY2UiOnsiJGlkIjoiMyIsIiR0eXBlIjoiU3dpc3NBY2FkZW1pYy5DaXRhdmkuUmVmZXJlbmNlLCBTd2lzc0FjYWRlbWljLkNpdGF2aSIsIkFic3RyYWN0Q29tcGxleGl0eSI6MCwiQWJzdHJhY3RTb3VyY2VUZXh0Rm9ybWF0IjowLCJBdXRob3JzIjpbeyIka</w:instrText>
          </w:r>
          <w:r>
            <w:instrText xml:space="preserve">WQiOiI0IiwiJHR5cGUiOiJTd2lzc0FjYWRlbWljLkNpdGF2aS5QZXJzb24sIFN3aXNzQWNhZGVtaWMuQ2l0YXZpIiwiRmlyc3ROYW1lIjoiUGV0ZXIiLCJMYXN0TmFtZSI6IkJsYXUiLCJNaWRkbGVOYW1lIjoiTS4iLCJQcm90ZWN0ZWQiOmZhbHNlLCJTZXgiOjIsIkNyZWF0ZWRCeSI6Il9MZWVuYSBNYWHDnyIsIkNyZWF0ZWRPbiI6IjIwM</w:instrText>
          </w:r>
          <w:r>
            <w:instrText xml:space="preserve">jEtMDYtMjVUMTI6NTg6NDkiLCJNb2RpZmllZEJ5IjoiX0xlZW5hIE1hYcOfIiwiSWQiOiI5YThjYjQyYi1hMDdhLTQzMDgtOTM1Zi0xZTI5NmZhZDdkZTUiLCJNb2RpZmllZE9uIjoiMjAyMS0wNi0yNVQxMjo1ODo0OSIsIlByb2plY3QiOnsiJGlkIjoiNSIsIiR0eXBlIjoiU3dpc3NBY2FkZW1pYy5DaXRhdmkuUHJvamVjdCwgU3dpc3NBY</w:instrText>
          </w:r>
          <w:r>
            <w:instrText xml:space="preserve">2FkZW1pYy5DaXRhdmkifX1dLCJDaXRhdGlvbktleVVwZGF0ZVR5cGUiOjAsIkNvbGxhYm9yYXRvcnMiOltdLCJEb2kiOiIxMC4xMDg2LzIyNjUwNSIsIkVkaXRvcnMiOltdLCJFdmFsdWF0aW9uQ29tcGxleGl0eSI6MCwiRXZhbHVhdGlvblNvdXJjZVRleHRGb3JtYXQiOjAsIkdyb3VwcyI6W10sIkhhc0xhYmVsMSI6ZmFsc2UsIkhhc0xhY</w:instrText>
          </w:r>
          <w:r>
            <w:instrText xml:space="preserve">mVsMiI6ZmFsc2UsIktleXdvcmRzIjpbXSwiTG9jYXRpb25zIjpbeyIkaWQiOiI2IiwiJHR5cGUiOiJTd2lzc0FjYWRlbWljLkNpdGF2aS5Mb2NhdGlvbiwgU3dpc3NBY2FkZW1pYy5DaXRhdmkiLCJBZGRyZXNzIjp7IiRpZCI6IjciLCIkdHlwZSI6IlN3aXNzQWNhZGVtaWMuQ2l0YXZpLkxpbmtlZFJlc291cmNlLCBTd2lzc0FjYWRlbWljL</w:instrText>
          </w:r>
          <w:r>
            <w:instrText xml:space="preserve">kNpdGF2aSIsIkxpbmtlZFJlc291cmNlVHlwZSI6NSwiT3JpZ2luYWxTdHJpbmciOiIxMC4xMDg2LzIyNjUwNSIsIlVyaVN0cmluZyI6Imh0dHBzOi8vZG9pLm9yZy8xMC4xMDg2LzIyNjUwNSIsIkxpbmtlZFJlc291cmNlU3RhdHVzIjo4LCJQcm9wZXJ0aWVzIjp7IiRpZCI6IjgiLCIkdHlwZSI6IlN3aXNzQWNhZGVtaWMuQ2l0YXZpLkxpb</w:instrText>
          </w:r>
          <w:r>
            <w:instrText xml:space="preserve">mtlZFJlc291cmNlUHJvcGVydGllcywgU3dpc3NBY2FkZW1pYy5DaXRhdmkifSwiU3luY0ZvbGRlclR5cGUiOjAsIklzTG9jYWxDbG91ZFByb2plY3RGaWxlTGluayI6ZmFsc2UsIklzQ2xvdWRSZXN0b3JlIjpmYWxzZSwiSXNDbG91ZENvcHkiOmZhbHNlLCJBdHRhY2htZW50Rm9sZGVyV2FzSW5GYWxsYmFja01vZGUiOmZhbHNlfSwiQW5ub</w:instrText>
          </w:r>
          <w:r>
            <w:instrText xml:space="preserve">3RhdGlvbnMiOltdLCJMb2NhdGlvblR5cGUiOjAsIk1pcnJvcnNSZWZlcmVuY2VQcm9wZXJ0eUlkIjoxMjgsIkNyZWF0ZWRCeSI6Il9MZWVuYSBNYWHDnyIsIkNyZWF0ZWRPbiI6IjIwMjEtMTAtMTlUMTQ6Mzg6NDMiLCJNb2RpZmllZEJ5IjoiX0xlZW5hIE1hYcOfIiwiSWQiOiJlYjBkZWVhOS01NGNiLTQxYjQtOGM1ZC1mNzVmMDFkODVjM</w:instrText>
          </w:r>
          <w:r>
            <w:instrText xml:space="preserve">zEiLCJNb2RpZmllZE9uIjoiMjAyMS0xMC0xOVQxNDozODo0MyIsIlByb2plY3QiOnsiJHJlZiI6IjUifX1dLCJOdW1iZXIiOiIxIiwiT3JnYW5pemF0aW9ucyI6W10sIk90aGVyc0ludm9sdmVkIjpbXSwiUGFnZVJhbmdlIjoiPHNwPlxyXG4gIDxuPjI2PC9uPlxyXG4gIDxpbj50cnVlPC9pbj5cclxuICA8b3M+MjY8L29zPlxyXG4gIDxwc</w:instrText>
          </w:r>
          <w:r>
            <w:instrText xml:space="preserve">z4yNjwvcHM+XHJcbjwvc3A+XHJcbjxlcD5cclxuICA8bj41NDwvbj5cclxuICA8aW4+dHJ1ZTwvaW4+XHJcbiAgPG9zPjU0PC9vcz5cclxuICA8cHM+NTQ8L3BzPlxyXG48L2VwPlxyXG48b3M+MjYtNTQ8L29zPiIsIlBlcmlvZGljYWwiOnsiJGlkIjoiOSIsIiR0eXBlIjoiU3dpc3NBY2FkZW1pYy5DaXRhdmkuUGVyaW9kaWNhbCwgU3dpc</w:instrText>
          </w:r>
          <w:r>
            <w:instrText xml:space="preserve">3NBY2FkZW1pYy5DaXRhdmkiLCJFaXNzbiI6IjE1MzctNTM5MCIsIklzc24iOiIwMDAyLTk2MDIiLCJOYW1lIjoiQW1lcmljYW4gSm91cm5hbCBvZiBTb2Npb2xvZ3kiLCJQYWdpbmF0aW9uIjowLCJQcm90ZWN0ZWQiOmZhbHNlLCJDcmVhdGVkQnkiOiJfTGVlbmEgTWFhw58iLCJDcmVhdGVkT24iOiIyMDIxLTA0LTI5VDEwOjM5OjM0IiwiT</w:instrText>
          </w:r>
          <w:r>
            <w:instrText xml:space="preserve">W9kaWZpZWRCeSI6Il9MZWVuYSBNYWHDnyIsIklkIjoiMDZmNWE2NjQtNjI4Yy00ZDI1LWFiYmQtMDYyNDJlYzM5ZDE2IiwiTW9kaWZpZWRPbiI6IjIwMjEtMDQtMjlUMTA6Mzk6MzQiLCJQcm9qZWN0Ijp7IiRyZWYiOiI1In19LCJQdWJsaXNoZXJzIjpbXSwiUXVvdGF0aW9ucyI6W10sIlJhdGluZyI6MCwiUmVmZXJlbmNlVHlwZSI6Ikpvd</w:instrText>
          </w:r>
          <w:r>
            <w:instrText xml:space="preserve">XJuYWxBcnRpY2xlIiwiU2hvcnRUaXRsZSI6IkJsYXUgMTk3NyDigJMgQSBNYWNyb3NvY2lvbG9naWNhbCBUaGVvcnkgb2YgU29jaWFsIiwiU2hvcnRUaXRsZVVwZGF0ZVR5cGUiOjAsIlNvdXJjZU9mQmlibGlvZ3JhcGhpY0luZm9ybWF0aW9uIjoiQ3Jvc3NSZWYiLCJTdGF0aWNJZHMiOlsiZWNjZDI5MzAtZmI4MS00NGMwLWI4YmEtOWI0M</w:instrText>
          </w:r>
          <w:r>
            <w:instrText xml:space="preserve">DhmYTEyY2U3Il0sIlRhYmxlT2ZDb250ZW50c0NvbXBsZXhpdHkiOjAsIlRhYmxlT2ZDb250ZW50c1NvdXJjZVRleHRGb3JtYXQiOjAsIlRhc2tzIjpbXSwiVGl0bGUiOiJBIE1hY3Jvc29jaW9sb2dpY2FsIFRoZW9yeSBvZiBTb2NpYWwgU3RydWN0dXJlIiwiVHJhbnNsYXRvcnMiOltdLCJWb2x1bWUiOiI4MyIsIlllYXIiOiIxOTc3IiwiW</w:instrText>
          </w:r>
          <w:r>
            <w:instrText xml:space="preserve">WVhclJlc29sdmVkIjoiMTk3NyIsIkNyZWF0ZWRCeSI6Il9MZWVuYSBNYWHDnyIsIkNyZWF0ZWRPbiI6IjIwMjEtMTAtMTlUMTQ6Mzg6NDMiLCJNb2RpZmllZEJ5IjoiX0xlZW5hIE1hYcOfIiwiSWQiOiJhYWJkZTlhYi1kMmQ1LTRiNjctYTc1OS1mMjhlZjRiNDQ5MWEiLCJNb2RpZmllZE9uIjoiMjAyMS0xMC0xOVQxNDozODo0NCIsIlByb</w:instrText>
          </w:r>
          <w:r>
            <w:instrText xml:space="preserve">2plY3QiOnsiJHJlZiI6IjUifX0sIlVzZU51bWJlcmluZ1R5cGVPZlBhcmVudERvY3VtZW50IjpmYWxzZX0seyIkaWQiOiIxMCIsIiR0eXBlIjoiU3dpc3NBY2FkZW1pYy5DaXRhdmkuQ2l0YXRpb25zLldvcmRQbGFjZWhvbGRlckVudHJ5LCBTd2lzc0FjYWRlbWljLkNpdGF2aSIsIklkIjoiY2E4NWQ0OTAtOWY3Yy00YmU3LWE5OWItM2M2Y</w:instrText>
          </w:r>
          <w:r>
            <w:instrText xml:space="preserve">WVhOTc4MDM5IiwiUmFuZ2VTdGFydCI6MTEsIlJhbmdlTGVuZ3RoIjo3LCJSZWZlcmVuY2VJZCI6IjBmN2NmZDI2LTRkNWMtNGM2OC1hYTJlLTI4YTkyYTVkZmY0NSIsIlJlZmVyZW5jZSI6eyIkaWQiOiIxMSIsIiR0eXBlIjoiU3dpc3NBY2FkZW1pYy5DaXRhdmkuUmVmZXJlbmNlLCBTd2lzc0FjYWRlbWljLkNpdGF2aSIsIkFic3RyYWN0Q</w:instrText>
          </w:r>
          <w:r>
            <w:instrText xml:space="preserve">29tcGxleGl0eSI6MCwiQWJzdHJhY3RTb3VyY2VUZXh0Rm9ybWF0IjowLCJBdXRob3JzIjpbeyIkcmVmIjoiNCJ9XSwiQ2l0YXRpb25LZXlVcGRhdGVUeXBlIjowLCJDb2xsYWJvcmF0b3JzIjpbXSwiRWRpdG9ycyI6W10sIkV2YWx1YXRpb25Db21wbGV4aXR5IjowLCJFdmFsdWF0aW9uU291cmNlVGV4dEZvcm1hdCI6MCwiR3JvdXBzIjpbX</w:instrText>
          </w:r>
          <w:r>
            <w:instrText xml:space="preserve">SwiSGFzTGFiZWwxIjpmYWxzZSwiSGFzTGFiZWwyIjpmYWxzZSwiS2V5d29yZHMiOltdLCJMb2NhdGlvbnMiOltdLCJPcmdhbml6YXRpb25zIjpbXSwiT3RoZXJzSW52b2x2ZWQiOltdLCJQbGFjZU9mUHVibGljYXRpb24iOiJOZXcgWW9yayIsIlB1Ymxpc2hlcnMiOlt7IiRpZCI6IjEyIiwiJHR5cGUiOiJTd2lzc0FjYWRlbWljLkNpdGF2a</w:instrText>
          </w:r>
          <w:r>
            <w:instrText xml:space="preserve">S5QdWJsaXNoZXIsIFN3aXNzQWNhZGVtaWMuQ2l0YXZpIiwiTmFtZSI6IkZyZWUgUHJlc3MiLCJQcm90ZWN0ZWQiOmZhbHNlLCJDcmVhdGVkQnkiOiJfTGVlbmEgTWFhw58iLCJDcmVhdGVkT24iOiIyMDIxLTEwLTE5VDE0OjM2OjQyIiwiTW9kaWZpZWRCeSI6Il9MZWVuYSBNYWHDnyIsIklkIjoiZGM3M2UwNzEtZTg1Mi00MmRjLTlhZWEtO</w:instrText>
          </w:r>
          <w:r>
            <w:instrText xml:space="preserve">GM1ZmU3YzJkNTg1IiwiTW9kaWZpZWRPbiI6IjIwMjEtMTAtMTlUMTQ6MzY6NDIiLCJQcm9qZWN0Ijp7IiRyZWYiOiI1In19XSwiUXVvdGF0aW9ucyI6W10sIlJhdGluZyI6MCwiUmVmZXJlbmNlVHlwZSI6IkJvb2siLCJTaG9ydFRpdGxlIjoiQmxhdSAxOTc3IOKAkyBJbmVxdWFsaXR5IGFuZCBoZXRlcm9nZW5laXR5IiwiU2hvcnRUaXRsZ</w:instrText>
          </w:r>
          <w:r>
            <w:instrText xml:space="preserve">VVwZGF0ZVR5cGUiOjAsIlN0YXRpY0lkcyI6WyJjMWIwYTE0Ny1iYjUwLTQ3YTgtOGNhOS1jMWY1NGQzOTBjZGUiXSwiVGFibGVPZkNvbnRlbnRzQ29tcGxleGl0eSI6MCwiVGFibGVPZkNvbnRlbnRzU291cmNlVGV4dEZvcm1hdCI6MCwiVGFza3MiOltdLCJUaXRsZSI6IkluZXF1YWxpdHkgYW5kIGhldGVyb2dlbmVpdHkuIEEgcHJpbWl0a</w:instrText>
          </w:r>
          <w:r>
            <w:instrText xml:space="preserve">XZlIHRoZW9yeSBvZiBzb2NpYWwgc3RydWN0dXJlIiwiVHJhbnNsYXRvcnMiOltdLCJZZWFyIjoiMTk3NyIsIlllYXJSZXNvbHZlZCI6IjE5NzciLCJDcmVhdGVkQnkiOiJfTGVlbmEgTWFhw58iLCJDcmVhdGVkT24iOiIyMDIxLTEwLTE5VDE0OjM2OjA2IiwiTW9kaWZpZWRCeSI6Il9MZWVuYSBNYWHDnyIsIklkIjoiMGY3Y2ZkMjYtNGQ1Y</w:instrText>
          </w:r>
          <w:r>
            <w:instrText xml:space="preserve">y00YzY4LWFhMmUtMjhhOTJhNWRmZjQ1IiwiTW9kaWZpZWRPbiI6IjIwMjEtMTAtMTlUMTQ6MzY6NDciLCJQcm9qZWN0Ijp7IiRyZWYiOiI1In19LCJVc2VOdW1iZXJpbmdUeXBlT2ZQYXJlbnREb2N1bWVudCI6ZmFsc2UsIlllYXJPbmx5Ijp0cnVlfSx7IiRpZCI6IjEzIiwiJHR5cGUiOiJTd2lzc0FjYWRlbWljLkNpdGF2aS5DaXRhdGlvb</w:instrText>
          </w:r>
          <w:r>
            <w:instrText xml:space="preserve">nMuV29yZFBsYWNlaG9sZGVyRW50cnksIFN3aXNzQWNhZGVtaWMuQ2l0YXZpIiwiSWQiOiJmODhlNTk4ZS1kMjUxLTQ5NGItODNhMi01OGQ4MTE5YzkyMjYiLCJSYW5nZVN0YXJ0IjoxOCwiUmFuZ2VMZW5ndGgiOjYsIlJlZmVyZW5jZUlkIjoiZWNlZDNhNjItNzY2Zi00ZjRiLWIyNDUtYTFlMzhmN2UzZThiIiwiUmVmZXJlbmNlIjp7IiRpZ</w:instrText>
          </w:r>
          <w:r>
            <w:instrText xml:space="preserve">CI6IjE0IiwiJHR5cGUiOiJTd2lzc0FjYWRlbWljLkNpdGF2aS5SZWZlcmVuY2UsIFN3aXNzQWNhZGVtaWMuQ2l0YXZpIiwiQWJzdHJhY3RDb21wbGV4aXR5IjowLCJBYnN0cmFjdFNvdXJjZVRleHRGb3JtYXQiOjAsIkF1dGhvcnMiOlt7IiRpZCI6IjE1IiwiJHR5cGUiOiJTd2lzc0FjYWRlbWljLkNpdGF2aS5QZXJzb24sIFN3aXNzQWNhZ</w:instrText>
          </w:r>
          <w:r>
            <w:instrText xml:space="preserve">GVtaWMuQ2l0YXZpIiwiRmlyc3ROYW1lIjoiUGV0ZXIiLCJMYXN0TmFtZSI6IkJsYXUiLCJNaWRkbGVOYW1lIjoiTWljaGFlbCIsIlByb3RlY3RlZCI6ZmFsc2UsIlNleCI6MiwiQ3JlYXRlZEJ5IjoiX0xlZW5hIE1hYcOfIiwiQ3JlYXRlZE9uIjoiMjAyMS0xMC0xMFQxMDozMjo0OCIsIk1vZGlmaWVkQnkiOiJfTGVlbmEgTWFhw58iLCJJZ</w:instrText>
          </w:r>
          <w:r>
            <w:instrText xml:space="preserve">CI6ImE3NTVlNzg2LWY4ZjEtNDVhOC1iNGM4LWM1NDljYTI3Mzg1MCIsIk1vZGlmaWVkT24iOiIyMDIxLTEwLTEwVDEwOjMyOjQ4IiwiUHJvamVjdCI6eyIkcmVmIjoiNSJ9fV0sIkNpdGF0aW9uS2V5VXBkYXRlVHlwZSI6MCwiQ29sbGFib3JhdG9ycyI6W10sIkNvdmVyUGF0aCI6eyIkaWQiOiIxNiIsIiR0eXBlIjoiU3dpc3NBY2FkZW1pY</w:instrText>
          </w:r>
          <w:r>
            <w:instrText xml:space="preserve">y5DaXRhdmkuTGlua2VkUmVzb3VyY2UsIFN3aXNzQWNhZGVtaWMuQ2l0YXZpIiwiTGlua2VkUmVzb3VyY2VUeXBlIjoyLCJPcmlnaW5hbFN0cmluZyI6IkM6XFxVc2Vyc1xcSFBcXEFwcERhdGFcXExvY2FsXFxUZW1wXFxwNTM0M2VzYi5qcGciLCJVcmlTdHJpbmciOiJlY2VkM2E2Mi03NjZmLTRmNGItYjI0NS1hMWUzOGY3ZTNlOGIiLCJMa</w:instrText>
          </w:r>
          <w:r>
            <w:instrText xml:space="preserve">W5rZWRSZXNvdXJjZVN0YXR1cyI6OCwiUHJvcGVydGllcyI6eyIkaWQiOiIxNyIsIiR0eXBlIjoiU3dpc3NBY2FkZW1pYy5DaXRhdmkuTGlua2VkUmVzb3VyY2VQcm9wZXJ0aWVzLCBTd2lzc0FjYWRlbWljLkNpdGF2aSJ9LCJTeW5jRm9sZGVyVHlwZSI6MCwiSXNMb2NhbENsb3VkUHJvamVjdEZpbGVMaW5rIjpmYWxzZSwiSXNDbG91ZFJlc</w:instrText>
          </w:r>
          <w:r>
            <w:instrText xml:space="preserve">3RvcmUiOmZhbHNlLCJJc0Nsb3VkQ29weSI6ZmFsc2UsIkF0dGFjaG1lbnRGb2xkZXJXYXNJbkZhbGxiYWNrTW9kZSI6ZmFsc2V9LCJFZGl0b3JzIjpbXSwiRXZhbHVhdGlvbkNvbXBsZXhpdHkiOjAsIkV2YWx1YXRpb25Tb3VyY2VUZXh0Rm9ybWF0IjowLCJHcm91cHMiOltdLCJIYXNMYWJlbDEiOmZhbHNlLCJIYXNMYWJlbDIiOmZhbHNlL</w:instrText>
          </w:r>
          <w:r>
            <w:instrText xml:space="preserve">CJJc2JuIjoiOTc4MDIyNjA1NzI5MyIsIktleXdvcmRzIjpbXSwiTGFuZ3VhZ2UiOiJlbmciLCJMYW5ndWFnZUNvZGUiOiJlbiIsIkxvY2F0aW9ucyI6W10sIk9yZ2FuaXphdGlvbnMiOltdLCJPdGhlcnNJbnZvbHZlZCI6W10sIlBhZ2VDb3VudCI6IjIyOSIsIlBsYWNlT2ZQdWJsaWNhdGlvbiI6IkNoaWNhZ28iLCJQdWJsaXNoZXJzIjpbe</w:instrText>
          </w:r>
          <w:r>
            <w:instrText xml:space="preserve">yIkaWQiOiIxOCIsIiR0eXBlIjoiU3dpc3NBY2FkZW1pYy5DaXRhdmkuUHVibGlzaGVyLCBTd2lzc0FjYWRlbWljLkNpdGF2aSIsIk5hbWUiOiJVbml2LiBvZiBDaGljYWdvIFByZXNzIiwiUHJvdGVjdGVkIjpmYWxzZSwiQ3JlYXRlZEJ5IjoiX0xlZW5hIE1hYcOfIiwiQ3JlYXRlZE9uIjoiMjAyMS0xMC0xMFQxMDozMjo0OSIsIk1vZGlma</w:instrText>
          </w:r>
          <w:r>
            <w:instrText xml:space="preserve">WVkQnkiOiJfTGVlbmEgTWFhw58iLCJJZCI6IjJiNTU0MTQ0LTk2MzUtNDJlMS1iZDZhLWNkYjEyMmUwOGJlNSIsIk1vZGlmaWVkT24iOiIyMDIxLTEwLTEwVDEwOjMyOjQ5IiwiUHJvamVjdCI6eyIkcmVmIjoiNSJ9fV0sIlF1b3RhdGlvbnMiOltdLCJSYXRpbmciOjAsIlJlZmVyZW5jZVR5cGUiOiJCb29rIiwiU2hvcnRUaXRsZSI6IkJsY</w:instrText>
          </w:r>
          <w:r>
            <w:instrText xml:space="preserve">XUgMTk5NCDigJMgU3RydWN0dXJhbCBjb250ZXh0cyBvZiBvcHBvcnR1bml0aWVzIiwiU2hvcnRUaXRsZVVwZGF0ZVR5cGUiOjAsIlNvdXJjZU9mQmlibGlvZ3JhcGhpY0luZm9ybWF0aW9uIjoiR0JWIEdlbWVpbnNhbWVyIEJpYmxpb3RoZWtzdmVyYnVuZCIsIlN0YXRpY0lkcyI6WyI2NjljOGM1NC0zNTI0LTQwNDYtYTM1Ni1jYzFhYWE5Z</w:instrText>
          </w:r>
          <w:r>
            <w:instrText xml:space="preserve">GVmZTUiXSwiVGFibGVPZkNvbnRlbnRzQ29tcGxleGl0eSI6MCwiVGFibGVPZkNvbnRlbnRzU291cmNlVGV4dEZvcm1hdCI6MCwiVGFza3MiOltdLCJUaXRsZSI6IlN0cnVjdHVyYWwgY29udGV4dHMgb2Ygb3Bwb3J0dW5pdGllcyIsIlRyYW5zbGF0b3JzIjpbXSwiWWVhciI6IjE5OTQiLCJZZWFyUmVzb2x2ZWQiOiIxOTk0IiwiQ3JlYXRlZ</w:instrText>
          </w:r>
          <w:r>
            <w:instrText xml:space="preserve">EJ5IjoiX0xlZW5hIE1hYcOfIiwiQ3JlYXRlZE9uIjoiMjAyMS0xMC0xMFQxMDozMjo0NyIsIk1vZGlmaWVkQnkiOiJfTGVlbmEgTWFhw58iLCJJZCI6ImVjZWQzYTYyLTc2NmYtNGY0Yi1iMjQ1LWExZTM4ZjdlM2U4YiIsIk1vZGlmaWVkT24iOiIyMDIxLTEwLTEwVDEwOjMyOjUyIiwiUHJvamVjdCI6eyIkcmVmIjoiNSJ9fSwiVXNlTnVtY</w:instrText>
          </w:r>
          <w:r>
            <w:instrText xml:space="preserve">mVyaW5nVHlwZU9mUGFyZW50RG9jdW1lbnQiOmZhbHNlLCJZZWFyT25seSI6dHJ1ZX0seyIkaWQiOiIxOSIsIiR0eXBlIjoiU3dpc3NBY2FkZW1pYy5DaXRhdmkuQ2l0YXRpb25zLldvcmRQbGFjZWhvbGRlckVudHJ5LCBTd2lzc0FjYWRlbWljLkNpdGF2aSIsIklkIjoiNmQ2MjE5M2MtNjMxMy00NjFiLWFkZGMtZmEzOWExYzI4NzkyIiwiU</w:instrText>
          </w:r>
          <w:r>
            <w:instrText xml:space="preserve">mFuZ2VTdGFydCI6MjQsIlJhbmdlTGVuZ3RoIjoxMiwiUmVmZXJlbmNlSWQiOiIxMDdkODgzMC1jMjA4LTQ5Y2UtYTg1ZS1jNjY4ZTNjMjQ3MWMiLCJSZWZlcmVuY2UiOnsiJGlkIjoiMjAiLCIkdHlwZSI6IlN3aXNzQWNhZGVtaWMuQ2l0YXZpLlJlZmVyZW5jZSwgU3dpc3NBY2FkZW1pYy5DaXRhdmkiLCJBYnN0cmFjdENvbXBsZXhpdHkiO</w:instrText>
          </w:r>
          <w:r>
            <w:instrText xml:space="preserve">jAsIkFic3RyYWN0U291cmNlVGV4dEZvcm1hdCI6MCwiQXV0aG9ycyI6W3siJGlkIjoiMjEiLCIkdHlwZSI6IlN3aXNzQWNhZGVtaWMuQ2l0YXZpLlBlcnNvbiwgU3dpc3NBY2FkZW1pYy5DaXRhdmkiLCJGaXJzdE5hbWUiOiJTY290dCIsIkxhc3ROYW1lIjoiRmVsZCIsIk1pZGRsZU5hbWUiOiJMLiIsIlByb3RlY3RlZCI6ZmFsc2UsIlNle</w:instrText>
          </w:r>
          <w:r>
            <w:instrText xml:space="preserve">CI6MCwiQ3JlYXRlZEJ5IjoiX0xlZW5hIE1hYcOfIiwiQ3JlYXRlZE9uIjoiMjAyMS0xMC0xMFQxMjozNjoxOCIsIk1vZGlmaWVkQnkiOiJfTGVlbmEgTWFhw58iLCJJZCI6ImM4YjdmMzY5LTI5N2MtNDRmMy1iY2JiLTA3YTRiNTViODBlOSIsIk1vZGlmaWVkT24iOiIyMDIxLTEwLTEwVDEyOjM2OjE4IiwiUHJvamVjdCI6eyIkcmVmIjoiN</w:instrText>
          </w:r>
          <w:r>
            <w:instrText xml:space="preserve">SJ9fV0sIkNpdGF0aW9uS2V5VXBkYXRlVHlwZSI6MCwiQ29sbGFib3JhdG9ycyI6W10sIkRvaSI6IjEwLjEwODYvMjI3MzUyIiwiRWRpdG9ycyI6W10sIkV2YWx1YXRpb25Db21wbGV4aXR5IjowLCJFdmFsdWF0aW9uU291cmNlVGV4dEZvcm1hdCI6MCwiR3JvdXBzIjpbXSwiSGFzTGFiZWwxIjpmYWxzZSwiSGFzTGFiZWwyIjpmYWxzZSwiS</w:instrText>
          </w:r>
          <w:r>
            <w:instrText xml:space="preserve">2V5d29yZHMiOltdLCJMb2NhdGlvbnMiOlt7IiRpZCI6IjIyIiwiJHR5cGUiOiJTd2lzc0FjYWRlbWljLkNpdGF2aS5Mb2NhdGlvbiwgU3dpc3NBY2FkZW1pYy5DaXRhdmkiLCJBZGRyZXNzIjp7IiRpZCI6IjIzIiwiJHR5cGUiOiJTd2lzc0FjYWRlbWljLkNpdGF2aS5MaW5rZWRSZXNvdXJjZSwgU3dpc3NBY2FkZW1pYy5DaXRhdmkiLCJMa</w:instrText>
          </w:r>
          <w:r>
            <w:instrText xml:space="preserve">W5rZWRSZXNvdXJjZVR5cGUiOjUsIk9yaWdpbmFsU3RyaW5nIjoiMTAuMTA4Ni8yMjczNTIiLCJVcmlTdHJpbmciOiJodHRwczovL2RvaS5vcmcvMTAuMTA4Ni8yMjczNTIiLCJMaW5rZWRSZXNvdXJjZVN0YXR1cyI6OCwiUHJvcGVydGllcyI6eyIkaWQiOiIyNCIsIiR0eXBlIjoiU3dpc3NBY2FkZW1pYy5DaXRhdmkuTGlua2VkUmVzb3VyY</w:instrText>
          </w:r>
          <w:r>
            <w:instrText xml:space="preserve">2VQcm9wZXJ0aWVzLCBTd2lzc0FjYWRlbWljLkNpdGF2aSJ9LCJTeW5jRm9sZGVyVHlwZSI6MCwiSXNMb2NhbENsb3VkUHJvamVjdEZpbGVMaW5rIjpmYWxzZSwiSXNDbG91ZFJlc3RvcmUiOmZhbHNlLCJJc0Nsb3VkQ29weSI6ZmFsc2UsIkF0dGFjaG1lbnRGb2xkZXJXYXNJbkZhbGxiYWNrTW9kZSI6ZmFsc2V9LCJBbm5vdGF0aW9ucyI6W</w:instrText>
          </w:r>
          <w:r>
            <w:instrText xml:space="preserve">10sIkxvY2F0aW9uVHlwZSI6MCwiTWlycm9yc1JlZmVyZW5jZVByb3BlcnR5SWQiOjEyOCwiQ3JlYXRlZEJ5IjoiX0xlZW5hIE1hYcOfIiwiQ3JlYXRlZE9uIjoiMjAyMS0xMC0xMFQxMjozNjoxOCIsIk1vZGlmaWVkQnkiOiJfTGVlbmEgTWFhw58iLCJJZCI6IjZmMWYwZTVkLWUzYjgtNGZmYi1hMzU2LTgzMTNiYTUzMzExNCIsIk1vZGlma</w:instrText>
          </w:r>
          <w:r>
            <w:instrText xml:space="preserve">WVkT24iOiIyMDIxLTEwLTEwVDEyOjM2OjE4IiwiUHJvamVjdCI6eyIkcmVmIjoiNSJ9fV0sIk51bWJlciI6IjUiLCJPcmdhbml6YXRpb25zIjpbXSwiT3RoZXJzSW52b2x2ZWQiOltdLCJQYWdlUmFuZ2UiOiI8c3A+XHJcbiAgPG4+MTAxNTwvbj5cclxuICA8aW4+dHJ1ZTwvaW4+XHJcbiAgPG9zPjEwMTU8L29zPlxyXG4gIDxwcz4xMDE1P</w:instrText>
          </w:r>
          <w:r>
            <w:instrText xml:space="preserve">C9wcz5cclxuPC9zcD5cclxuPGVwPlxyXG4gIDxuPjEwMzU8L24+XHJcbiAgPGluPnRydWU8L2luPlxyXG4gIDxvcz4xMDM1PC9vcz5cclxuICA8cHM+MTAzNTwvcHM+XHJcbjwvZXA+XHJcbjxvcz4xMDE1LTEwMzU8L29zPiIsIlBlcmlvZGljYWwiOnsiJHJlZiI6IjkifSwiUHVibGlzaGVycyI6W10sIlF1b3RhdGlvbnMiOltdLCJSYXRpb</w:instrText>
          </w:r>
          <w:r>
            <w:instrText xml:space="preserve">mciOjAsIlJlZmVyZW5jZVR5cGUiOiJKb3VybmFsQXJ0aWNsZSIsIlNob3J0VGl0bGUiOiJGZWxkIDE5ODEg4oCTIFRoZSBGb2N1c2VkIE9yZ2FuaXphdGlvbiBvZiBTb2NpYWwiLCJTaG9ydFRpdGxlVXBkYXRlVHlwZSI6MCwiU291cmNlT2ZCaWJsaW9ncmFwaGljSW5mb3JtYXRpb24iOiJDcm9zc1JlZiIsIlN0YXRpY0lkcyI6WyI1YmY3O</w:instrText>
          </w:r>
          <w:r>
            <w:instrText xml:space="preserve">TJjZi00NmU5LTQ5NzEtOGJmZC1hMzA3NzM0ODA1M2EiXSwiVGFibGVPZkNvbnRlbnRzQ29tcGxleGl0eSI6MCwiVGFibGVPZkNvbnRlbnRzU291cmNlVGV4dEZvcm1hdCI6MCwiVGFza3MiOltdLCJUaXRsZSI6IlRoZSBGb2N1c2VkIE9yZ2FuaXphdGlvbiBvZiBTb2NpYWwgVGllcyIsIlRyYW5zbGF0b3JzIjpbXSwiVm9sdW1lIjoiODYiL</w:instrText>
          </w:r>
          <w:r>
            <w:instrText xml:space="preserve">CJZZWFyIjoiMTk4MSIsIlllYXJSZXNvbHZlZCI6IjE5ODEiLCJDcmVhdGVkQnkiOiJfTGVlbmEgTWFhw58iLCJDcmVhdGVkT24iOiIyMDIxLTEwLTEwVDEyOjM2OjE4IiwiTW9kaWZpZWRCeSI6Il9MZWVuYSBNYWHDnyIsIklkIjoiMTA3ZDg4MzAtYzIwOC00OWNlLWE4NWUtYzY2OGUzYzI0NzFjIiwiTW9kaWZpZWRPbiI6IjIwMjEtMTAtM</w:instrText>
          </w:r>
          <w:r>
            <w:instrText xml:space="preserve">TBUMTI6MzY6MjAiLCJQcm9qZWN0Ijp7IiRyZWYiOiI1In19LCJVc2VOdW1iZXJpbmdUeXBlT2ZQYXJlbnREb2N1bWVudCI6ZmFsc2V9XSwiRm9ybWF0dGVkVGV4dCI6eyIkaWQiOiIyNSIsIkNvdW50IjoxLCJUZXh0VW5pdHMiOlt7IiRpZCI6IjI2IiwiRm9udFN0eWxlIjp7IiRpZCI6IjI3IiwiTmV1dHJhbCI6dHJ1ZX0sIlJlYWRpbmdPc</w:instrText>
          </w:r>
          <w:r>
            <w:instrText xml:space="preserve">mRlciI6MSwiVGV4dCI6IihCbGF1IDE5NzdhOyAxOTc3YjsgMTk5NDsgRmVsZCAxOTgxKSJ9XX0sIlRhZyI6IkNpdGF2aVBsYWNlaG9sZGVyI2UxNmE1NTM3LWRjYzQtNGE1Zi1iZjA1LTZhZDgxZWVmMTc1NiIsIlRleHQiOiIoQmxhdSAxOTc3YTsgMTk3N2I7IDE5OTQ7IEZlbGQgMTk4MSkiLCJXQUlWZXJzaW9uIjoiNi4xMC4wLjAifQ==}</w:instrText>
          </w:r>
          <w:r>
            <w:fldChar w:fldCharType="separate"/>
          </w:r>
          <w:r>
            <w:t xml:space="preserve">(Blau 1977a; 1977b; 1994; Feld 1981)</w:t>
          </w:r>
          <w:r>
            <w:fldChar w:fldCharType="end"/>
          </w:r>
        </w:sdtContent>
      </w:sdt>
      <w:r>
        <w:t xml:space="preserve">, zum anderen spiegelt er einen Partnermarkt wider</w:t>
      </w:r>
      <w:r>
        <w:t xml:space="preserve"> </w:t>
      </w:r>
      <w:sdt>
        <w:sdtPr>
          <w:alias w:val="To edit, see citavi.com/edit"/>
          <w15:appearance w15:val="boundingBox"/>
          <w:id w:val="-620235997"/>
          <w:placeholder>
            <w:docPart w:val="DefaultPlaceholder_-1854013440"/>
          </w:placeholder>
          <w:tag w:val="CitaviPlaceholder#6dec8fe7-67c3-4575-9f4d-3d82c1fffb66"/>
          <w:rPr/>
        </w:sdtPr>
        <w:sdtContent>
          <w:r>
            <w:fldChar w:fldCharType="begin"/>
          </w:r>
          <w:r>
            <w:instrText xml:space="preserve">ADDIN CitaviPlaceholder{eyIkaWQiOiIxIiwiJHR5c</w:instrText>
          </w:r>
          <w:r>
            <w:instrText xml:space="preserve">GUiOiJTd2lzc0FjYWRlbWljLkNpdGF2aS5DaXRhdGlvbnMuV29yZFBsYWNlaG9sZGVyLCBTd2lzc0FjYWRlbWljLkNpdGF2aSIsIkVudHJpZXMiOlt7IiRpZCI6IjIiLCIkdHlwZSI6IlN3aXNzQWNhZGVtaWMuQ2l0YXZpLkNpdGF0aW9ucy5Xb3JkUGxhY2Vob2xkZXJFbnRyeSwgU3dpc3NBY2FkZW1pYy5DaXRhdmkiLCJJZCI6ImVkMmNhM</w:instrText>
          </w:r>
          <w:r>
            <w:instrText xml:space="preserve">zQ4LTA5YWMtNGQ3NS1hOGZlLTNiZDI5ZDUxNTU4ZSIsIlJhbmdlTGVuZ3RoIjoxNywiUmVmZXJlbmNlSWQiOiI3OTQ3ZTQ1Ny1iYTk3LTQ0YjItYmNhMC1jODUwY2ZkMDY1YjgiLCJSZWZlcmVuY2UiOnsiJGlkIjoiMyIsIiR0eXBlIjoiU3dpc3NBY2FkZW1pYy5DaXRhdmkuUmVmZXJlbmNlLCBTd2lzc0FjYWRlbWljLkNpdGF2aSIsIkFic</w:instrText>
          </w:r>
          <w:r>
            <w:instrText xml:space="preserve">3RyYWN0Q29tcGxleGl0eSI6MCwiQWJzdHJhY3RTb3VyY2VUZXh0Rm9ybWF0IjowLCJBdXRob3JzIjpbeyIkaWQiOiI0IiwiJHR5cGUiOiJTd2lzc0FjYWRlbWljLkNpdGF2aS5QZXJzb24sIFN3aXNzQWNhZGVtaWMuQ2l0YXZpIiwiRmlyc3ROYW1lIjoiUGV0ZXIiLCJMYXN0TmFtZSI6IkJsYXUiLCJNaWRkbGVOYW1lIjoiTS4iLCJQcm90Z</w:instrText>
          </w:r>
          <w:r>
            <w:instrText xml:space="preserve">WN0ZWQiOmZhbHNlLCJTZXgiOjIsIkNyZWF0ZWRCeSI6Il9MZWVuYSBNYWHDnyIsIkNyZWF0ZWRPbiI6IjIwMjEtMDYtMjVUMTI6NTg6NDkiLCJNb2RpZmllZEJ5IjoiX0xlZW5hIE1hYcOfIiwiSWQiOiI5YThjYjQyYi1hMDdhLTQzMDgtOTM1Zi0xZTI5NmZhZDdkZTUiLCJNb2RpZmllZE9uIjoiMjAyMS0wNi0yNVQxMjo1ODo0OSIsIlByb</w:instrText>
          </w:r>
          <w:r>
            <w:instrText xml:space="preserve">2plY3QiOnsiJGlkIjoiNSIsIiR0eXBlIjoiU3dpc3NBY2FkZW1pYy5DaXRhdmkuUHJvamVjdCwgU3dpc3NBY2FkZW1pYy5DaXRhdmkifX0seyIkaWQiOiI2IiwiJHR5cGUiOiJTd2lzc0FjYWRlbWljLkNpdGF2aS5QZXJzb24sIFN3aXNzQWNhZGVtaWMuQ2l0YXZpIiwiRmlyc3ROYW1lIjoiVGVycnkiLCJMYXN0TmFtZSI6IkJsdW0iLCJNa</w:instrText>
          </w:r>
          <w:r>
            <w:instrText xml:space="preserve">WRkbGVOYW1lIjoiQy4iLCJQcm90ZWN0ZWQiOmZhbHNlLCJTZXgiOjIsIkNyZWF0ZWRCeSI6Il9MZWVuYSBNYWHDnyIsIkNyZWF0ZWRPbiI6IjIwMjEtMDYtMjVUMTI6NTk6NTQiLCJNb2RpZmllZEJ5IjoiX0xlZW5hIE1hYcOfIiwiSWQiOiI5ZjU3MWQyZS1mZjZiLTQyYTQtODk3ZC0yZGIwZjYzZjUwMjQiLCJNb2RpZmllZE9uIjoiMjAyM</w:instrText>
          </w:r>
          <w:r>
            <w:instrText xml:space="preserve">S0wNi0yNVQxMjo1OTo1NCIsIlByb2plY3QiOnsiJHJlZiI6IjUifX0seyIkaWQiOiI3IiwiJHR5cGUiOiJTd2lzc0FjYWRlbWljLkNpdGF2aS5QZXJzb24sIFN3aXNzQWNhZGVtaWMuQ2l0YXZpIiwiRmlyc3ROYW1lIjoiSm9zZXBoIiwiTGFzdE5hbWUiOiJTY2h3YXJ0eiIsIk1pZGRsZU5hbWUiOiJFLiIsIlByb3RlY3RlZCI6ZmFsc2UsI</w:instrText>
          </w:r>
          <w:r>
            <w:instrText xml:space="preserve">lNleCI6MiwiQ3JlYXRlZEJ5IjoiX0xlZW5hIE1hYcOfIiwiQ3JlYXRlZE9uIjoiMjAyMS0wNi0yNVQxMjo1OTo1NCIsIk1vZGlmaWVkQnkiOiJfTGVlbmEgTWFhw58iLCJJZCI6ImU1ZDQ1ZTZmLTA4OWYtNDBmYy1hYTBiLTU5NjFlOTM1NWVkNSIsIk1vZGlmaWVkT24iOiIyMDIxLTA2LTI1VDEyOjU5OjU0IiwiUHJvamVjdCI6eyIkcmVmI</w:instrText>
          </w:r>
          <w:r>
            <w:instrText xml:space="preserve">joiNSJ9fV0sIkNpdGF0aW9uS2V5VXBkYXRlVHlwZSI6MCwiQ29sbGFib3JhdG9ycyI6W10sIkRvaSI6IjEwLjIzMDcvMjA5NTA0MSIsIkVkaXRvcnMiOltdLCJFdmFsdWF0aW9uQ29tcGxleGl0eSI6MCwiRXZhbHVhdGlvblNvdXJjZVRleHRGb3JtYXQiOjAsIkdyb3VwcyI6W10sIkhhc0xhYmVsMSI6ZmFsc2UsIkhhc0xhYmVsMiI6ZmFsc</w:instrText>
          </w:r>
          <w:r>
            <w:instrText xml:space="preserve">2UsIktleXdvcmRzIjpbXSwiTG9jYXRpb25zIjpbeyIkaWQiOiI4IiwiJHR5cGUiOiJTd2lzc0FjYWRlbWljLkNpdGF2aS5Mb2NhdGlvbiwgU3dpc3NBY2FkZW1pYy5DaXRhdmkiLCJBZGRyZXNzIjp7IiRpZCI6IjkiLCIkdHlwZSI6IlN3aXNzQWNhZGVtaWMuQ2l0YXZpLkxpbmtlZFJlc291cmNlLCBTd2lzc0FjYWRlbWljLkNpdGF2aSIsI</w:instrText>
          </w:r>
          <w:r>
            <w:instrText xml:space="preserve">kxpbmtlZFJlc291cmNlVHlwZSI6NSwiT3JpZ2luYWxTdHJpbmciOiIxMC4yMzA3LzIwOTUwNDEiLCJVcmlTdHJpbmciOiJodHRwczovL2RvaS5vcmcvMTAuMjMwNy8yMDk1MDQxIiwiTGlua2VkUmVzb3VyY2VTdGF0dXMiOjgsIlByb3BlcnRpZXMiOnsiJGlkIjoiMTAiLCIkdHlwZSI6IlN3aXNzQWNhZGVtaWMuQ2l0YXZpLkxpbmtlZFJlc</w:instrText>
          </w:r>
          <w:r>
            <w:instrText xml:space="preserve">291cmNlUHJvcGVydGllcywgU3dpc3NBY2FkZW1pYy5DaXRhdmkifSwiU3luY0ZvbGRlclR5cGUiOjAsIklzTG9jYWxDbG91ZFByb2plY3RGaWxlTGluayI6ZmFsc2UsIklzQ2xvdWRSZXN0b3JlIjpmYWxzZSwiSXNDbG91ZENvcHkiOmZhbHNlLCJBdHRhY2htZW50Rm9sZGVyV2FzSW5GYWxsYmFja01vZGUiOmZhbHNlfSwiQW5ub3RhdGlvb</w:instrText>
          </w:r>
          <w:r>
            <w:instrText xml:space="preserve">nMiOltdLCJMb2NhdGlvblR5cGUiOjAsIk1pcnJvcnNSZWZlcmVuY2VQcm9wZXJ0eUlkIjoxMjgsIkNyZWF0ZWRCeSI6Il9MZWVuYSBNYWHDnyIsIkNyZWF0ZWRPbiI6IjIwMjEtMDYtMjVUMTI6NTk6NTQiLCJNb2RpZmllZEJ5IjoiX0xlZW5hIE1hYcOfIiwiSWQiOiIxZGY2NzRkNi01ZGZmLTRhZGMtOWM3OS0zMjU1YzZiOTMyZTIiLCJNb</w:instrText>
          </w:r>
          <w:r>
            <w:instrText xml:space="preserve">2RpZmllZE9uIjoiMjAyMS0wNi0yNVQxMjo1OTo1NCIsIlByb2plY3QiOnsiJHJlZiI6IjUifX1dLCJOdW1iZXIiOiIxIiwiT3JnYW5pemF0aW9ucyI6W10sIk90aGVyc0ludm9sdmVkIjpbXSwiUGFnZVJhbmdlIjoiPHNwPlxyXG4gIDxuPjQ1PC9uPlxyXG4gIDxpbj50cnVlPC9pbj5cclxuICA8b3M+NDU8L29zPlxyXG4gIDxwcz40NTwvc</w:instrText>
          </w:r>
          <w:r>
            <w:instrText xml:space="preserve">HM+XHJcbjwvc3A+XHJcbjxlcD5cclxuICA8bj42Mjwvbj5cclxuICA8aW4+dHJ1ZTwvaW4+XHJcbiAgPG9zPjYyPC9vcz5cclxuICA8cHM+NjI8L3BzPlxyXG48L2VwPlxyXG48b3M+NDUtNjI8L29zPiIsIlBlcmlvZGljYWwiOnsiJGlkIjoiMTEiLCIkdHlwZSI6IlN3aXNzQWNhZGVtaWMuQ2l0YXZpLlBlcmlvZGljYWwsIFN3aXNzQWNhZ</w:instrText>
          </w:r>
          <w:r>
            <w:instrText xml:space="preserve">GVtaWMuQ2l0YXZpIiwiRWlzc24iOiIxOTM5LTgyNzEiLCJJc3NuIjoiMDAwMy0xMjI0IiwiTmFtZSI6IkFtZXJpY2FuIFNvY2lvbG9naWNhbCBSZXZpZXciLCJQYWdpbmF0aW9uIjowLCJQcm90ZWN0ZWQiOmZhbHNlLCJTdGFuZGFyZEFiYnJldmlhdGlvbiI6IkFtIFNvY2lvbCBSZXYiLCJDcmVhdGVkQnkiOiJfTGVlbmEgTWFhw58iLCJDc</w:instrText>
          </w:r>
          <w:r>
            <w:instrText xml:space="preserve">mVhdGVkT24iOiIyMDIxLTA1LTAxVDEwOjQzOjI3IiwiTW9kaWZpZWRCeSI6Il9MZWVuYSBNYWHDnyIsIklkIjoiMzUzODRkYjItMWQ0ZS00ZjQwLWE4ZWMtNDEzYzY4NGM5YjBiIiwiTW9kaWZpZWRPbiI6IjIwMjEtMDUtMDFUMTA6NDM6MjciLCJQcm9qZWN0Ijp7IiRyZWYiOiI1In19LCJQdWJsaXNoZXJzIjpbXSwiUXVvdGF0aW9ucyI6W</w:instrText>
          </w:r>
          <w:r>
            <w:instrText xml:space="preserve">10sIlJhdGluZyI6MCwiUmVmZXJlbmNlVHlwZSI6IkpvdXJuYWxBcnRpY2xlIiwiU2hvcnRUaXRsZSI6IkJsYXUsIEJsdW0gZXQgYWwuIDE5ODIg4oCTIEhldGVyb2dlbmVpdHkgYW5kIEludGVybWFycmlhZ2UiLCJTaG9ydFRpdGxlVXBkYXRlVHlwZSI6MCwiU291cmNlT2ZCaWJsaW9ncmFwaGljSW5mb3JtYXRpb24iOiJDcm9zc1JlZiIsI</w:instrText>
          </w:r>
          <w:r>
            <w:instrText xml:space="preserve">lN0YXRpY0lkcyI6WyJkZjU5YjFlNS0yMGY3LTQ1OTMtOGQ2My02MjUyMmQ2ZjUxNzMiXSwiVGFibGVPZkNvbnRlbnRzQ29tcGxleGl0eSI6MCwiVGFibGVPZkNvbnRlbnRzU291cmNlVGV4dEZvcm1hdCI6MCwiVGFza3MiOltdLCJUaXRsZSI6IkhldGVyb2dlbmVpdHkgYW5kIEludGVybWFycmlhZ2UiLCJUcmFuc2xhdG9ycyI6W10sIlZvb</w:instrText>
          </w:r>
          <w:r>
            <w:instrText xml:space="preserve">HVtZSI6IjQ3IiwiWWVhciI6IjE5ODIiLCJZZWFyUmVzb2x2ZWQiOiIxOTgyIiwiQ3JlYXRlZEJ5IjoiX0xlZW5hIE1hYcOfIiwiQ3JlYXRlZE9uIjoiMjAyMS0wNi0yNVQxMjo1OTo1NCIsIk1vZGlmaWVkQnkiOiJfTGVlbmEgTWFhw58iLCJJZCI6Ijc5NDdlNDU3LWJhOTctNDRiMi1iY2EwLWM4NTBjZmQwNjViOCIsIk1vZGlmaWVkT24iO</w:instrText>
          </w:r>
          <w:r>
            <w:instrText xml:space="preserve">iIyMDIxLTEwLTE5VDIyOjA3OjU4IiwiUHJvamVjdCI6eyIkcmVmIjoiNSJ9fSwiVXNlTnVtYmVyaW5nVHlwZU9mUGFyZW50RG9jdW1lbnQiOmZhbHNlfSx7IiRpZCI6IjEyIiwiJHR5cGUiOiJTd2lzc0FjYWRlbWljLkNpdGF2aS5DaXRhdGlvbnMuV29yZFBsYWNlaG9sZGVyRW50cnksIFN3aXNzQWNhZGVtaWMuQ2l0YXZpIiwiSWQiOiJlN</w:instrText>
          </w:r>
          <w:r>
            <w:instrText xml:space="preserve">DY1NjRlYi02NzU0LTRmNWQtODkzNC1mNmRiNGM0YzBhZGMiLCJSYW5nZVN0YXJ0IjoxNywiUmFuZ2VMZW5ndGgiOjcsIlJlZmVyZW5jZUlkIjoiYjk1OTA3Y2UtMTExZS00MTY1LTliYjctNzYyNmY1NDZkNjE3IiwiUmVmZXJlbmNlIjp7IiRpZCI6IjEzIiwiJHR5cGUiOiJTd2lzc0FjYWRlbWljLkNpdGF2aS5SZWZlcmVuY2UsIFN3aXNzQ</w:instrText>
          </w:r>
          <w:r>
            <w:instrText xml:space="preserve">WNhZGVtaWMuQ2l0YXZpIiwiQWJzdHJhY3RDb21wbGV4aXR5IjowLCJBYnN0cmFjdFNvdXJjZVRleHRGb3JtYXQiOjAsIkF1dGhvcnMiOlt7IiRyZWYiOiI0In0seyIkaWQiOiIxNCIsIiR0eXBlIjoiU3dpc3NBY2FkZW1pYy5DaXRhdmkuUGVyc29uLCBTd2lzc0FjYWRlbWljLkNpdGF2aSIsIkZpcnN0TmFtZSI6IkNhcm9seW4iLCJMYXN0T</w:instrText>
          </w:r>
          <w:r>
            <w:instrText xml:space="preserve">mFtZSI6IkJlZWtlciIsIlByb3RlY3RlZCI6ZmFsc2UsIlNleCI6MSwiQ3JlYXRlZEJ5IjoiX0xlZW5hIE1hYcOfIiwiQ3JlYXRlZE9uIjoiMjAyMS0xMC0yMVQxMjowNjozMSIsIk1vZGlmaWVkQnkiOiJfTGVlbmEgTWFhw58iLCJJZCI6IjIxOWMzNzQyLTEyMmItNGUwNy1iNGNkLTlmOTk3ZjZiY2QyZSIsIk1vZGlmaWVkT24iOiIyMDIxL</w:instrText>
          </w:r>
          <w:r>
            <w:instrText xml:space="preserve">TEwLTIxVDEyOjA2OjMxIiwiUHJvamVjdCI6eyIkcmVmIjoiNSJ9fSx7IiRpZCI6IjE1IiwiJHR5cGUiOiJTd2lzc0FjYWRlbWljLkNpdGF2aS5QZXJzb24sIFN3aXNzQWNhZGVtaWMuQ2l0YXZpIiwiRmlyc3ROYW1lIjoiS2V2aW4iLCJMYXN0TmFtZSI6IkZpdHpwYXRyaWNrIiwiTWlkZGxlTmFtZSI6Ik0uIiwiUHJvdGVjdGVkIjpmYWxzZ</w:instrText>
          </w:r>
          <w:r>
            <w:instrText xml:space="preserve">SwiU2V4IjoyLCJDcmVhdGVkQnkiOiJfTGVlbmEgTWFhw58iLCJDcmVhdGVkT24iOiIyMDIxLTEwLTIxVDEyOjA2OjMxIiwiTW9kaWZpZWRCeSI6Il9MZWVuYSBNYWHDnyIsIklkIjoiMzRhNTNiNTctZmM4Mi00ZjFhLWE2MjEtMWNlZTVmMmNkZWY2IiwiTW9kaWZpZWRPbiI6IjIwMjEtMTAtMjFUMTI6MDY6MzEiLCJQcm9qZWN0Ijp7IiRyZ</w:instrText>
          </w:r>
          <w:r>
            <w:instrText xml:space="preserve">WYiOiI1In19XSwiQ2l0YXRpb25LZXlVcGRhdGVUeXBlIjowLCJDb2xsYWJvcmF0b3JzIjpbXSwiRG9pIjoiMTAuMjMwNy8yNTc4NzAxIiwiRWRpdG9ycyI6W10sIkV2YWx1YXRpb25Db21wbGV4aXR5IjowLCJFdmFsdWF0aW9uU291cmNlVGV4dEZvcm1hdCI6MCwiR3JvdXBzIjpbXSwiSGFzTGFiZWwxIjpmYWxzZSwiSGFzTGFiZWwyIjpmY</w:instrText>
          </w:r>
          <w:r>
            <w:instrText xml:space="preserve">WxzZSwiS2V5d29yZHMiOltdLCJMb2NhdGlvbnMiOlt7IiRpZCI6IjE2IiwiJHR5cGUiOiJTd2lzc0FjYWRlbWljLkNpdGF2aS5Mb2NhdGlvbiwgU3dpc3NBY2FkZW1pYy5DaXRhdmkiLCJBZGRyZXNzIjp7IiRpZCI6IjE3IiwiJHR5cGUiOiJTd2lzc0FjYWRlbWljLkNpdGF2aS5MaW5rZWRSZXNvdXJjZSwgU3dpc3NBY2FkZW1pYy5DaXRhd</w:instrText>
          </w:r>
          <w:r>
            <w:instrText xml:space="preserve">mkiLCJMaW5rZWRSZXNvdXJjZVR5cGUiOjUsIk9yaWdpbmFsU3RyaW5nIjoiMTAuMjMwNy8yNTc4NzAxIiwiVXJpU3RyaW5nIjoiaHR0cHM6Ly9kb2kub3JnLzEwLjIzMDcvMjU3ODcwMSIsIkxpbmtlZFJlc291cmNlU3RhdHVzIjo4LCJQcm9wZXJ0aWVzIjp7IiRpZCI6IjE4IiwiJHR5cGUiOiJTd2lzc0FjYWRlbWljLkNpdGF2aS5MaW5rZ</w:instrText>
          </w:r>
          <w:r>
            <w:instrText xml:space="preserve">WRSZXNvdXJjZVByb3BlcnRpZXMsIFN3aXNzQWNhZGVtaWMuQ2l0YXZpIn0sIlN5bmNGb2xkZXJUeXBlIjowLCJJc0xvY2FsQ2xvdWRQcm9qZWN0RmlsZUxpbmsiOmZhbHNlLCJJc0Nsb3VkUmVzdG9yZSI6ZmFsc2UsIklzQ2xvdWRDb3B5IjpmYWxzZSwiQXR0YWNobWVudEZvbGRlcldhc0luRmFsbGJhY2tNb2RlIjpmYWxzZX0sIkFubm90Y</w:instrText>
          </w:r>
          <w:r>
            <w:instrText xml:space="preserve">XRpb25zIjpbXSwiTG9jYXRpb25UeXBlIjowLCJNaXJyb3JzUmVmZXJlbmNlUHJvcGVydHlJZCI6MTI4LCJDcmVhdGVkQnkiOiJfTGVlbmEgTWFhw58iLCJDcmVhdGVkT24iOiIyMDIxLTEwLTIxVDEyOjA2OjMxIiwiTW9kaWZpZWRCeSI6Il9MZWVuYSBNYWHDnyIsIklkIjoiMjAzYjc1NjQtODg5MC00MjVjLWE1ODQtNDE1N2I1NmFkYjVlI</w:instrText>
          </w:r>
          <w:r>
            <w:instrText xml:space="preserve">iwiTW9kaWZpZWRPbiI6IjIwMjEtMTAtMjFUMTI6MDY6MzEiLCJQcm9qZWN0Ijp7IiRyZWYiOiI1In19XSwiTnVtYmVyIjoiMyIsIk9yZ2FuaXphdGlvbnMiOltdLCJPdGhlcnNJbnZvbHZlZCI6W10sIlBhZ2VSYW5nZSI6IjxzcD5cclxuICA8bj41ODU8L24+XHJcbiAgPGluPnRydWU8L2luPlxyXG4gIDxvcz41ODU8L29zPlxyXG4gIDxwc</w:instrText>
          </w:r>
          <w:r>
            <w:instrText xml:space="preserve">z41ODU8L3BzPlxyXG48L3NwPlxyXG48ZXA+XHJcbiAgPG4+NjA2PC9uPlxyXG4gIDxpbj50cnVlPC9pbj5cclxuICA8b3M+NjA2PC9vcz5cclxuICA8cHM+NjA2PC9wcz5cclxuPC9lcD5cclxuPG9zPjU4NS02MDY8L29zPiIsIlBlcmlvZGljYWwiOnsiJGlkIjoiMTkiLCIkdHlwZSI6IlN3aXNzQWNhZGVtaWMuQ2l0YXZpLlBlcmlvZGljY</w:instrText>
          </w:r>
          <w:r>
            <w:instrText xml:space="preserve">WwsIFN3aXNzQWNhZGVtaWMuQ2l0YXZpIiwiRWlzc24iOiIxNTM0LTc2MDUiLCJJc3NuIjoiMDAzNy03NzMyIiwiTmFtZSI6IlNvY2lhbCBGb3JjZXMiLCJQYWdpbmF0aW9uIjowLCJQcm90ZWN0ZWQiOmZhbHNlLCJDcmVhdGVkQnkiOiJfTGVlbmEgTWFhw58iLCJDcmVhdGVkT24iOiIyMDIxLTA1LTExVDEzOjI4OjMzIiwiTW9kaWZpZWRCe</w:instrText>
          </w:r>
          <w:r>
            <w:instrText xml:space="preserve">SI6Il9MZWVuYSBNYWHDnyIsIklkIjoiMTQ2NTAyYTItYzM1MS00OTdmLTk0ZjgtMDdmYWEwNmMzZDFkIiwiTW9kaWZpZWRPbiI6IjIwMjEtMDUtMTFUMTM6Mjg6MzMiLCJQcm9qZWN0Ijp7IiRyZWYiOiI1In19LCJQdWJsaXNoZXJzIjpbXSwiUXVvdGF0aW9ucyI6W10sIlJhdGluZyI6MCwiUmVmZXJlbmNlVHlwZSI6IkpvdXJuYWxBcnRpY</w:instrText>
          </w:r>
          <w:r>
            <w:instrText xml:space="preserve">2xlIiwiU2hvcnRUaXRsZSI6IkJsYXUsIEJlZWtlciBldCBhbC4gMTk4NCDigJMgSW50ZXJzZWN0aW5nIFNvY2lhbCBBZmZpbGlhdGlvbnMgYW5kIEludGVybWFycmlhZ2UiLCJTaG9ydFRpdGxlVXBkYXRlVHlwZSI6MCwiU291cmNlT2ZCaWJsaW9ncmFwaGljSW5mb3JtYXRpb24iOiJDcm9zc1JlZiIsIlN0YXRpY0lkcyI6WyI2NmQ4ZmEwZ</w:instrText>
          </w:r>
          <w:r>
            <w:instrText xml:space="preserve">C0wNTk0LTQ3M2QtYjU2YS1iZDU4ZDg5NWZiMjQiXSwiVGFibGVPZkNvbnRlbnRzQ29tcGxleGl0eSI6MCwiVGFibGVPZkNvbnRlbnRzU291cmNlVGV4dEZvcm1hdCI6MCwiVGFza3MiOltdLCJUaXRsZSI6IkludGVyc2VjdGluZyBTb2NpYWwgQWZmaWxpYXRpb25zIGFuZCBJbnRlcm1hcnJpYWdlIiwiVHJhbnNsYXRvcnMiOltdLCJWb2x1b</w:instrText>
          </w:r>
          <w:r>
            <w:instrText xml:space="preserve">WUiOiI2MiIsIlllYXIiOiIxOTg0IiwiWWVhclJlc29sdmVkIjoiMTk4NCIsIkNyZWF0ZWRCeSI6Il9MZWVuYSBNYWHDnyIsIkNyZWF0ZWRPbiI6IjIwMjEtMTAtMjFUMTI6MDY6MzEiLCJNb2RpZmllZEJ5IjoiX0xlZW5hIE1hYcOfIiwiSWQiOiJiOTU5MDdjZS0xMTFlLTQxNjUtOWJiNy03NjI2ZjU0NmQ2MTciLCJNb2RpZmllZE9uIjoiM</w:instrText>
          </w:r>
          <w:r>
            <w:instrText xml:space="preserve">jAyMS0xMC0yMVQxOToxMDo0NCIsIlByb2plY3QiOnsiJHJlZiI6IjUifX0sIlVzZU51bWJlcmluZ1R5cGVPZlBhcmVudERvY3VtZW50IjpmYWxzZSwiWWVhck9ubHkiOnRydWV9XSwiRm9ybWF0dGVkVGV4dCI6eyIkaWQiOiIyMCIsIkNvdW50IjoxLCJUZXh0VW5pdHMiOlt7IiRpZCI6IjIxIiwiRm9udFN0eWxlIjp7IiRpZCI6IjIyIiwiT</w:instrText>
          </w:r>
          <w:r>
            <w:instrText xml:space="preserve">mV1dHJhbCI6dHJ1ZX0sIlJlYWRpbmdPcmRlciI6MSwiVGV4dCI6IihCbGF1IGV0IGFsLiAxOTgyOyAxOTg0KSJ9XX0sIlRhZyI6IkNpdGF2aVBsYWNlaG9sZGVyIzZkZWM4ZmU3LTY3YzMtNDU3NS05ZjRkLTNkODJjMWZmZmI2NiIsIlRleHQiOiIoQmxhdSBldCBhbC4gMTk4MjsgMTk4NCkiLCJXQUlWZXJzaW9uIjoiNi4xMC4wLjAifQ==}</w:instrText>
          </w:r>
          <w:r>
            <w:fldChar w:fldCharType="separate"/>
          </w:r>
          <w:r>
            <w:t xml:space="preserve">(Blau et al. 1982; 1984)</w:t>
          </w:r>
          <w:r>
            <w:fldChar w:fldCharType="end"/>
          </w:r>
        </w:sdtContent>
      </w:sdt>
      <w:r>
        <w:t xml:space="preserve">.</w:t>
      </w:r>
      <w:r>
        <w:t xml:space="preserve"> </w:t>
      </w:r>
      <w:r>
        <w:t xml:space="preserve">Nach Blau gehen Menschen Part</w:t>
      </w:r>
      <w:r>
        <w:t xml:space="preserve">nerschaften mit ähnlichen Partnern ein, „weil Menschen in ähnlichen sozialen Positionen ähnliche soziale Erfahrungen machen, ähnliche Rollen einnehmen und ähnliche Eigenschaften und Haltungen aufweisen, die die Wahrscheinlichkeit einer Beziehung erhöhen“ (</w:t>
      </w:r>
      <w:sdt>
        <w:sdtPr>
          <w:alias w:val="To edit, see citavi.com/edit"/>
          <w15:appearance w15:val="boundingBox"/>
          <w:id w:val="697206680"/>
          <w:placeholder>
            <w:docPart w:val="DefaultPlaceholder_-1854013440"/>
          </w:placeholder>
          <w:tag w:val="CitaviPlaceholder#575fd5d9-9c58-4b07-828e-0d7a2f5a277f"/>
          <w:rPr/>
        </w:sdtPr>
        <w:sdtContent>
          <w:r>
            <w:fldChar w:fldCharType="begin"/>
          </w:r>
          <w:r>
            <w:instrText xml:space="preserve">ADDIN CitaviPlaceholder{eyIkaWQiOiIxIiwiJHR5cGUiOiJTd2lzc0FjYWRlbWljLkNpdGF2aS5DaXRhdGlvbnMuV29yZFBsY</w:instrText>
          </w:r>
          <w:r>
            <w:instrText xml:space="preserve">WNlaG9sZGVyLCBTd2lzc0FjYWRlbWljLkNpdGF2aSIsIkVudHJpZXMiOlt7IiRpZCI6IjIiLCIkdHlwZSI6IlN3aXNzQWNhZGVtaWMuQ2l0YXZpLkNpdGF0aW9ucy5Xb3JkUGxhY2Vob2xkZXJFbnRyeSwgU3dpc3NBY2FkZW1pYy5DaXRhdmkiLCJJZCI6IjQ4ZmY2MTdmLWJlNDUtNDE4NS04ZDE4LWNmODY5NWM4OTFhYyIsIlJhbmdlTGVuZ</w:instrText>
          </w:r>
          <w:r>
            <w:instrText xml:space="preserve">3RoIjoxNywiUmVmZXJlbmNlSWQiOiI5YWMyOWZiZC0zY2U0LTQzOTMtYjdlNi1mYzI2MTZkZTQ1N2QiLCJOb1BhciI6dHJ1ZSwiUGFnZVJhbmdlIjp7IiRpZCI6IjMiLCIkdHlwZSI6IlN3aXNzQWNhZGVtaWMuUGFnZVJhbmdlLCBTd2lzc0FjYWRlbWljIiwiRW5kUGFnZSI6eyIkaWQiOiI0IiwiJHR5cGUiOiJTd2lzc0FjYWRlbWljLlBhZ</w:instrText>
          </w:r>
          <w:r>
            <w:instrText xml:space="preserve">2VOdW1iZXIsIFN3aXNzQWNhZGVtaWMiLCJJc0Z1bGx5TnVtZXJpYyI6ZmFsc2UsIk51bWJlcmluZ1R5cGUiOjAsIk51bWVyYWxTeXN0ZW0iOjB9LCJOdW1iZXJpbmdUeXBlIjowLCJOdW1lcmFsU3lzdGVtIjowLCJPcmlnaW5hbFN0cmluZyI6IjQwMyIsIlN0YXJ0UGFnZSI6eyIkaWQiOiI1IiwiJHR5cGUiOiJTd2lzc0FjYWRlbWljLlBhZ</w:instrText>
          </w:r>
          <w:r>
            <w:instrText xml:space="preserve">2VOdW1iZXIsIFN3aXNzQWNhZGVtaWMiLCJJc0Z1bGx5TnVtZXJpYyI6dHJ1ZSwiTnVtYmVyIjo0MDMsIk51bWJlcmluZ1R5cGUiOjAsIk51bWVyYWxTeXN0ZW0iOjAsIk9yaWdpbmFsU3RyaW5nIjoiNDAzIiwiUHJldHR5U3RyaW5nIjoiNDAzIn19LCJSZWZlcmVuY2UiOnsiJGlkIjoiNiIsIiR0eXBlIjoiU3dpc3NBY2FkZW1pYy5DaXRhd</w:instrText>
          </w:r>
          <w:r>
            <w:instrText xml:space="preserve">mkuUmVmZXJlbmNlLCBTd2lzc0FjYWRlbWljLkNpdGF2aSIsIkFic3RyYWN0Q29tcGxleGl0eSI6MCwiQWJzdHJhY3RTb3VyY2VUZXh0Rm9ybWF0IjowLCJBdXRob3JzIjpbeyIkaWQiOiI3IiwiJHR5cGUiOiJTd2lzc0FjYWRlbWljLkNpdGF2aS5QZXJzb24sIFN3aXNzQWNhZGVtaWMuQ2l0YXZpIiwiRmlyc3ROYW1lIjoiSm9oYW5uZXMiL</w:instrText>
          </w:r>
          <w:r>
            <w:instrText xml:space="preserve">CJMYXN0TmFtZSI6IlN0YXVkZXIiLCJQcm90ZWN0ZWQiOmZhbHNlLCJTZXgiOjIsIkNyZWF0ZWRCeSI6Il9MZWVuYSBNYWHDnyIsIkNyZWF0ZWRPbiI6IjIwMjEtMDUtMTJUMTg6MzQ6MzMiLCJNb2RpZmllZEJ5IjoiX0xlZW5hIE1hYcOfIiwiSWQiOiIxMjYyYjI5NC0zODAwLTQxYjItYWY5MS00NTIxOTE4MWYyZTAiLCJNb2RpZmllZE9uI</w:instrText>
          </w:r>
          <w:r>
            <w:instrText xml:space="preserve">joiMjAyMS0wNS0xMlQxODozNDozMyIsIlByb2plY3QiOnsiJGlkIjoiOCIsIiR0eXBlIjoiU3dpc3NBY2FkZW1pYy5DaXRhdmkuUHJvamVjdCwgU3dpc3NBY2FkZW1pYy5DaXRhdmkifX1dLCJDaXRhdGlvbktleVVwZGF0ZVR5cGUiOjAsIkNvbGxhYm9yYXRvcnMiOltdLCJEYXRlIjoiMTguMDkuMjAxNSIsIkRvaSI6IjEwLjEwMDcvczExN</w:instrText>
          </w:r>
          <w:r>
            <w:instrText xml:space="preserve">Tc3LTAxNS0wMzQwLTciLCJFZGl0b3JzIjpbXSwiRXZhbHVhdGlvbkNvbXBsZXhpdHkiOjAsIkV2YWx1YXRpb25Tb3VyY2VUZXh0Rm9ybWF0IjowLCJHcm91cHMiOltdLCJIYXNMYWJlbDEiOmZhbHNlLCJIYXNMYWJlbDIiOmZhbHNlLCJLZXl3b3JkcyI6W10sIkxhbmd1YWdlIjoiRGU7ZGUiLCJMb2NhdGlvbnMiOlt7IiRpZCI6IjkiLCIkd</w:instrText>
          </w:r>
          <w:r>
            <w:instrText xml:space="preserve">HlwZSI6IlN3aXNzQWNhZGVtaWMuQ2l0YXZpLkxvY2F0aW9uLCBTd2lzc0FjYWRlbWljLkNpdGF2aSIsIkFkZHJlc3MiOnsiJGlkIjoiMTAiLCIkdHlwZSI6IlN3aXNzQWNhZGVtaWMuQ2l0YXZpLkxpbmtlZFJlc291cmNlLCBTd2lzc0FjYWRlbWljLkNpdGF2aSIsIkxpbmtlZFJlc291cmNlVHlwZSI6NSwiT3JpZ2luYWxTdHJpbmciOiIxM</w:instrText>
          </w:r>
          <w:r>
            <w:instrText xml:space="preserve">C4xMDA3L3MxMTU3Ny0wMTUtMDM0MC03IiwiVXJpU3RyaW5nIjoiaHR0cHM6Ly9kb2kub3JnLzEwLjEwMDcvczExNTc3LTAxNS0wMzQwLTciLCJMaW5rZWRSZXNvdXJjZVN0YXR1cyI6OCwiUHJvcGVydGllcyI6eyIkaWQiOiIxMSIsIiR0eXBlIjoiU3dpc3NBY2FkZW1pYy5DaXRhdmkuTGlua2VkUmVzb3VyY2VQcm9wZXJ0aWVzLCBTd2lzc</w:instrText>
          </w:r>
          <w:r>
            <w:instrText xml:space="preserve">0FjYWRlbWljLkNpdGF2aSJ9LCJTeW5jRm9sZGVyVHlwZSI6MCwiSXNMb2NhbENsb3VkUHJvamVjdEZpbGVMaW5rIjpmYWxzZSwiSXNDbG91ZFJlc3RvcmUiOmZhbHNlLCJJc0Nsb3VkQ29weSI6ZmFsc2UsIkF0dGFjaG1lbnRGb2xkZXJXYXNJbkZhbGxiYWNrTW9kZSI6ZmFsc2V9LCJBbm5vdGF0aW9ucyI6W10sIkxvY2F0aW9uVHlwZSI6M</w:instrText>
          </w:r>
          <w:r>
            <w:instrText xml:space="preserve">CwiTWlycm9yc1JlZmVyZW5jZVByb3BlcnR5SWQiOjEyOCwiQ3JlYXRlZEJ5IjoiX0xlZW5hIE1hYcOfIiwiQ3JlYXRlZE9uIjoiMjAyMS0xMC0xMFQxMDo0ODo1NSIsIk1vZGlmaWVkQnkiOiJfTGVlbmEgTWFhw58iLCJJZCI6IjY1OTBhNTYyLTYzNTktNDRhNi1hNjJmLTI1ZWJhMzU1MTQxMCIsIk1vZGlmaWVkT24iOiIyMDIxLTEwLTEwV</w:instrText>
          </w:r>
          <w:r>
            <w:instrText xml:space="preserve">DEwOjQ4OjU1IiwiUHJvamVjdCI6eyIkcmVmIjoiOCJ9fSx7IiRpZCI6IjEyIiwiJHR5cGUiOiJTd2lzc0FjYWRlbWljLkNpdGF2aS5Mb2NhdGlvbiwgU3dpc3NBY2FkZW1pYy5DaXRhdmkiLCJBZGRyZXNzIjp7IiRpZCI6IjEzIiwiJHR5cGUiOiJTd2lzc0FjYWRlbWljLkNpdGF2aS5MaW5rZWRSZXNvdXJjZSwgU3dpc3NBY2FkZW1pYy5Da</w:instrText>
          </w:r>
          <w:r>
            <w:instrText xml:space="preserve">XRhdmkiLCJMaW5rZWRSZXNvdXJjZVR5cGUiOjUsIk9yaWdpbmFsU3RyaW5nIjoiaHR0cHM6Ly9saW5rLnNwcmluZ2VyLmNvbS9hcnRpY2xlLzEwLjEwMDcvczExNTc3LTAxNS0wMzQwLTciLCJVcmlTdHJpbmciOiJodHRwczovL2xpbmsuc3ByaW5nZXIuY29tL2FydGljbGUvMTAuMTAwNy9zMTE1NzctMDE1LTAzNDAtNyIsIkxpbmtlZFJlc</w:instrText>
          </w:r>
          <w:r>
            <w:instrText xml:space="preserve">291cmNlU3RhdHVzIjo4LCJQcm9wZXJ0aWVzIjp7IiRpZCI6IjE0IiwiJHR5cGUiOiJTd2lzc0FjYWRlbWljLkNpdGF2aS5MaW5rZWRSZXNvdXJjZVByb3BlcnRpZXMsIFN3aXNzQWNhZGVtaWMuQ2l0YXZpIn0sIlN5bmNGb2xkZXJUeXBlIjowLCJJc0xvY2FsQ2xvdWRQcm9qZWN0RmlsZUxpbmsiOmZhbHNlLCJJc0Nsb3VkUmVzdG9yZSI6Z</w:instrText>
          </w:r>
          <w:r>
            <w:instrText xml:space="preserve">mFsc2UsIklzQ2xvdWRDb3B5IjpmYWxzZSwiQXR0YWNobWVudEZvbGRlcldhc0luRmFsbGJhY2tNb2RlIjpmYWxzZX0sIkFubm90YXRpb25zIjpbXSwiTG9jYXRpb25UeXBlIjowLCJNaXJyb3JzUmVmZXJlbmNlUHJvcGVydHlJZCI6MTUxLCJDcmVhdGVkQnkiOiJfTGVlbmEgTWFhw58iLCJDcmVhdGVkT24iOiIyMDIxLTEwLTEwVDEwOjQ4O</w:instrText>
          </w:r>
          <w:r>
            <w:instrText xml:space="preserve">jU1IiwiTW9kaWZpZWRCeSI6Il9MZWVuYSBNYWHDnyIsIklkIjoiYjQ1MmM4ZDgtNGM2ZS00NTBmLWEwMGQtOTdlNTFjOTYwN2I4IiwiTW9kaWZpZWRPbiI6IjIwMjEtMTAtMTBUMTA6NDg6NTUiLCJQcm9qZWN0Ijp7IiRyZWYiOiI4In19XSwiTnVtYmVyIjoiMyIsIk9ubGluZUFkZHJlc3MiOiJodHRwczovL2xpbmsuc3ByaW5nZXIuY29tL</w:instrText>
          </w:r>
          <w:r>
            <w:instrText xml:space="preserve">2FydGljbGUvMTAuMTAwNy9zMTE1NzctMDE1LTAzNDAtNyIsIk9yZ2FuaXphdGlvbnMiOltdLCJPdGhlcnNJbnZvbHZlZCI6W10sIlBhZ2VSYW5nZSI6IjxzcD5cclxuICA8bj40MDE8L24+XHJcbiAgPGluPnRydWU8L2luPlxyXG4gIDxvcz40MDE8L29zPlxyXG4gIDxwcz40MDE8L3BzPlxyXG48L3NwPlxyXG48ZXA+XHJcbiAgPG4+NDMyP</w:instrText>
          </w:r>
          <w:r>
            <w:instrText xml:space="preserve">C9uPlxyXG4gIDxpbj50cnVlPC9pbj5cclxuICA8b3M+NDMyPC9vcz5cclxuICA8cHM+NDMyPC9wcz5cclxuPC9lcD5cclxuPG9zPjQwMS00MzI8L29zPiIsIlBlcmlvZGljYWwiOnsiJGlkIjoiMTUiLCIkdHlwZSI6IlN3aXNzQWNhZGVtaWMuQ2l0YXZpLlBlcmlvZGljYWwsIFN3aXNzQWNhZGVtaWMuQ2l0YXZpIiwiTmFtZSI6IktaZlNTI</w:instrText>
          </w:r>
          <w:r>
            <w:instrText xml:space="preserve">EvDtmxuZXIgWmVpdHNjaHJpZnQgZsO8ciBTb3ppb2xvZ2llIHVuZCBTb3ppYWxwc3ljaG9sb2dpZSIsIlBhZ2luYXRpb24iOjAsIlByb3RlY3RlZCI6ZmFsc2UsIkNyZWF0ZWRCeSI6Il9MZWVuYSBNYWHDnyIsIkNyZWF0ZWRPbiI6IjIwMjEtMTAtMTBUMTA6NDk6MzkiLCJNb2RpZmllZEJ5IjoiX0xlZW5hIE1hYcOfIiwiSWQiOiJkYjc5N</w:instrText>
          </w:r>
          <w:r>
            <w:instrText xml:space="preserve">GUxNC1hZTQ4LTQyMDktYjVmYS0yZjhjOTJhZTRmMTkiLCJNb2RpZmllZE9uIjoiMjAyMS0xMC0xMFQxMDo0OTozOSIsIlByb2plY3QiOnsiJHJlZiI6IjgifX0sIlB1Ymxpc2hlcnMiOlt7IiRpZCI6IjE2IiwiJHR5cGUiOiJTd2lzc0FjYWRlbWljLkNpdGF2aS5QdWJsaXNoZXIsIFN3aXNzQWNhZGVtaWMuQ2l0YXZpIiwiTmFtZSI6IlNwc</w:instrText>
          </w:r>
          <w:r>
            <w:instrText xml:space="preserve">mluZ2VyIiwiUHJvdGVjdGVkIjpmYWxzZSwiQ3JlYXRlZEJ5IjoiX0xlZW5hIE1hYcOfIiwiQ3JlYXRlZE9uIjoiMjAyMS0xMC0xMFQxMDo0ODo1NSIsIk1vZGlmaWVkQnkiOiJfTGVlbmEgTWFhw58iLCJJZCI6IjU5YzQ1Y2ZjLTcyZTYtNGZhZi05YTkzLTkwMzQxM2E4ZmRjZSIsIk1vZGlmaWVkT24iOiIyMDIxLTEwLTEwVDEwOjQ4OjU1I</w:instrText>
          </w:r>
          <w:r>
            <w:instrText xml:space="preserve">iwiUHJvamVjdCI6eyIkcmVmIjoiOCJ9fSx7IiRpZCI6IjE3IiwiJHR5cGUiOiJTd2lzc0FjYWRlbWljLkNpdGF2aS5QdWJsaXNoZXIsIFN3aXNzQWNhZGVtaWMuQ2l0YXZpIiwiTmFtZSI6IlNwcmluZ2VyIEZhY2htZWRpZW4gV2llc2JhZGVuIiwiUHJvdGVjdGVkIjpmYWxzZSwiQ3JlYXRlZEJ5IjoiX0xlZW5hIE1hYcOfIiwiQ3JlYXRlZ</w:instrText>
          </w:r>
          <w:r>
            <w:instrText xml:space="preserve">E9uIjoiMjAyMS0wNS0xMFQxODozOTo1MCIsIk1vZGlmaWVkQnkiOiJfTGVlbmEgTWFhw58iLCJJZCI6ImIyM2FiMGI5LTI5NzUtNDJiMy04NmYzLWI0YjIxNWY0MjZiZiIsIk1vZGlmaWVkT24iOiIyMDIxLTA1LTEwVDE4OjM5OjUwIiwiUHJvamVjdCI6eyIkcmVmIjoiOCJ9fV0sIlF1b3RhdGlvbnMiOltdLCJSYXRpbmciOjAsIlJlZmVyZ</w:instrText>
          </w:r>
          <w:r>
            <w:instrText xml:space="preserve">W5jZVR5cGUiOiJKb3VybmFsQXJ0aWNsZSIsIlNob3J0VGl0bGUiOiJTdGF1ZGVyIDIwMTUg4oCTIER1cmNoZHJpbmdlbmRlIFNvemlhbHN0cnVrdHVyIiwiU2hvcnRUaXRsZVVwZGF0ZVR5cGUiOjAsIlNvdXJjZU9mQmlibGlvZ3JhcGhpY0luZm9ybWF0aW9uIjoiQ3Jvc3NSZWYiLCJTdGF0aWNJZHMiOlsiNDk5ODIwNzEtZmI5ZC00ZDNmL</w:instrText>
          </w:r>
          <w:r>
            <w:instrText xml:space="preserve">Tk5YTUtZTI2Njk1ODRlM2Y3Il0sIlRhYmxlT2ZDb250ZW50c0NvbXBsZXhpdHkiOjAsIlRhYmxlT2ZDb250ZW50c1NvdXJjZVRleHRGb3JtYXQiOjAsIlRhc2tzIjpbXSwiVGl0bGUiOiJEdXJjaGRyaW5nZW5kZSBTb3ppYWxzdHJ1a3R1cj8gRGVyIEVpbmZsdXNzIG1ha3Jvc3RydWt0dXJlbGxlciBSYWhtZW5iZWRpbmd1bmdlbiBhdWYgZ</w:instrText>
          </w:r>
          <w:r>
            <w:instrText xml:space="preserve">GVuIFBhcnRuZXJtYXJrdCIsIlRyYW5zbGF0b3JzIjpbXSwiVm9sdW1lIjoiNjciLCJZZWFyIjoiMjAxNSIsIlllYXJSZXNvbHZlZCI6IjIwMTUiLCJDcmVhdGVkQnkiOiJfTGVlbmEgTWFhw58iLCJDcmVhdGVkT24iOiIyMDIxLTEwLTEwVDEwOjQ4OjU1IiwiTW9kaWZpZWRCeSI6Il9IUCIsIklkIjoiOWFjMjlmYmQtM2NlNC00MzkzLWI3Z</w:instrText>
          </w:r>
          <w:r>
            <w:instrText xml:space="preserve">TYtZmMyNjE2ZGU0NTdkIiwiTW9kaWZpZWRPbiI6IjIwMjEtMTAtMzFUMjI6NDI6NDIiLCJQcm9qZWN0Ijp7IiRyZWYiOiI4In19LCJVc2VOdW1iZXJpbmdUeXBlT2ZQYXJlbnREb2N1bWVudCI6ZmFsc2V9XSwiRm9ybWF0dGVkVGV4dCI6eyIkaWQiOiIxOCIsIkNvdW50IjoxLCJUZXh0VW5pdHMiOlt7IiRpZCI6IjE5IiwiRm9udFN0eWxlI</w:instrText>
          </w:r>
          <w:r>
            <w:instrText xml:space="preserve">jp7IiRpZCI6IjIwIiwiTmV1dHJhbCI6dHJ1ZX0sIlJlYWRpbmdPcmRlciI6MSwiVGV4dCI6IlN0YXVkZXIgMjAxNSwgNDAzIn1dfSwiVGFnIjoiQ2l0YXZpUGxhY2Vob2xkZXIjNTc1ZmQ1ZDktOWM1OC00YjA3LTgyOGUtMGQ3YTJmNWEyNzdmIiwiVGV4dCI6IlN0YXVkZXIgMjAxNSwgNDAzIiwiV0FJVmVyc2lvbiI6IjYuMTAuMC4wIn0=}</w:instrText>
          </w:r>
          <w:r>
            <w:fldChar w:fldCharType="separate"/>
          </w:r>
          <w:r>
            <w:t xml:space="preserve">Stauder 2015, 403</w:t>
          </w:r>
          <w:r>
            <w:fldChar w:fldCharType="end"/>
          </w:r>
        </w:sdtContent>
      </w:sdt>
      <w:r>
        <w:t xml:space="preserve">,</w:t>
      </w:r>
      <w:r>
        <w:t xml:space="preserve"> zitiert nach Blau 1977a, 36). </w:t>
      </w:r>
      <w:r>
        <w:t xml:space="preserve">Außerdem geht </w:t>
      </w:r>
      <w:r>
        <w:t xml:space="preserve">er</w:t>
      </w:r>
      <w:r>
        <w:t xml:space="preserve"> davon aus</w:t>
      </w:r>
      <w:r>
        <w:t xml:space="preserve">, „dass die soziale Differenzierung der Bevölkerung die Muster der Beziehungen der Menschen beeinflusst“ (</w:t>
      </w:r>
      <w:sdt>
        <w:sdtPr>
          <w:alias w:val="To edit, see citavi.com/edit"/>
          <w15:appearance w15:val="boundingBox"/>
          <w:id w:val="-1673173627"/>
          <w:placeholder>
            <w:docPart w:val="DefaultPlaceholder_-1854013440"/>
          </w:placeholder>
          <w:tag w:val="CitaviPlaceholder#e6167edd-89fd-4c8e-95c9-b253dc4d7ad8"/>
          <w:rPr/>
        </w:sdtPr>
        <w:sdtContent>
          <w:r>
            <w:fldChar w:fldCharType="begin"/>
          </w:r>
          <w:r>
            <w:instrText xml:space="preserve">ADDIN CitaviPlaceholder{eyIkaWQiOiIxIiwiJHR5cGUiOiJTd2lzc0FjYWRlbWljLkNpdGF2a</w:instrText>
          </w:r>
          <w:r>
            <w:instrText xml:space="preserve">S5DaXRhdGlvbnMuV29yZFBsYWNlaG9sZGVyLCBTd2lzc0FjYWRlbWljLkNpdGF2aSIsIkVudHJpZXMiOlt7IiRpZCI6IjIiLCIkdHlwZSI6IlN3aXNzQWNhZGVtaWMuQ2l0YXZpLkNpdGF0aW9ucy5Xb3JkUGxhY2Vob2xkZXJFbnRyeSwgU3dpc3NBY2FkZW1pYy5DaXRhdmkiLCJJZCI6ImE0Mjg1ODM4LWM4NzItNGViNi1hOWZjLTlmMGNkO</w:instrText>
          </w:r>
          <w:r>
            <w:instrText xml:space="preserve">WFhMDE2MiIsIlJhbmdlTGVuZ3RoIjoxOCwiUmVmZXJlbmNlSWQiOiI0YzJiMWViMy1kNDc4LTQ5ZTAtOGY5Yy1hNzBjYWY2MWNmNWIiLCJOb1BhciI6dHJ1ZSwiUGFnZVJhbmdlIjp7IiRpZCI6IjMiLCIkdHlwZSI6IlN3aXNzQWNhZGVtaWMuUGFnZVJhbmdlLCBTd2lzc0FjYWRlbWljIiwiRW5kUGFnZSI6eyIkaWQiOiI0IiwiJHR5cGUiO</w:instrText>
          </w:r>
          <w:r>
            <w:instrText xml:space="preserve">iJTd2lzc0FjYWRlbWljLlBhZ2VOdW1iZXIsIFN3aXNzQWNhZGVtaWMiLCJJc0Z1bGx5TnVtZXJpYyI6ZmFsc2UsIk51bWJlcmluZ1R5cGUiOjAsIk51bWVyYWxTeXN0ZW0iOjB9LCJOdW1iZXJpbmdUeXBlIjowLCJOdW1lcmFsU3lzdGVtIjotMSwiT3JpZ2luYWxTdHJpbmciOiIyNjYsIiwiU3RhcnRQYWdlIjp7IiRpZCI6IjUiLCIkdHlwZ</w:instrText>
          </w:r>
          <w:r>
            <w:instrText xml:space="preserve">SI6IlN3aXNzQWNhZGVtaWMuUGFnZU51bWJlciwgU3dpc3NBY2FkZW1pYyIsIklzRnVsbHlOdW1lcmljIjpmYWxzZSwiTnVtYmVyIjoyNjYsIk51bWJlcmluZ1R5cGUiOjAsIk51bWVyYWxTeXN0ZW0iOi0xLCJPcmlnaW5hbFN0cmluZyI6IjI2NiwiLCJQcmV0dHlTdHJpbmciOiIyNjYsIn19LCJSZWZlcmVuY2UiOnsiJGlkIjoiNiIsIiR0e</w:instrText>
          </w:r>
          <w:r>
            <w:instrText xml:space="preserve">XBlIjoiU3dpc3NBY2FkZW1pYy5DaXRhdmkuUmVmZXJlbmNlLCBTd2lzc0FjYWRlbWljLkNpdGF2aSIsIkFic3RyYWN0Q29tcGxleGl0eSI6MCwiQWJzdHJhY3RTb3VyY2VUZXh0Rm9ybWF0IjowLCJBdXRob3JzIjpbeyIkaWQiOiI3IiwiJHR5cGUiOiJTd2lzc0FjYWRlbWljLkNpdGF2aS5QZXJzb24sIFN3aXNzQWNhZGVtaWMuQ2l0YXZpI</w:instrText>
          </w:r>
          <w:r>
            <w:instrText xml:space="preserve">iwiRmlyc3ROYW1lIjoiSm9oYW5uZXMiLCJMYXN0TmFtZSI6IlN0YXVkZXIiLCJQcm90ZWN0ZWQiOmZhbHNlLCJTZXgiOjIsIkNyZWF0ZWRCeSI6Il9MZWVuYSBNYWHDnyIsIkNyZWF0ZWRPbiI6IjIwMjEtMDUtMTJUMTg6MzQ6MzMiLCJNb2RpZmllZEJ5IjoiX0xlZW5hIE1hYcOfIiwiSWQiOiIxMjYyYjI5NC0zODAwLTQxYjItYWY5MS00N</w:instrText>
          </w:r>
          <w:r>
            <w:instrText xml:space="preserve">TIxOTE4MWYyZTAiLCJNb2RpZmllZE9uIjoiMjAyMS0wNS0xMlQxODozNDozMyIsIlByb2plY3QiOnsiJGlkIjoiOCIsIiR0eXBlIjoiU3dpc3NBY2FkZW1pYy5DaXRhdmkuUHJvamVjdCwgU3dpc3NBY2FkZW1pYy5DaXRhdmkifX1dLCJDaXRhdGlvbktleVVwZGF0ZVR5cGUiOjAsIkNvbGxhYm9yYXRvcnMiOltdLCJEb2kiOiIxMC4xMDA3L</w:instrText>
          </w:r>
          <w:r>
            <w:instrText xml:space="preserve">3MxMTU3Ny0wMDgtMDAxNi03IiwiRWRpdG9ycyI6W10sIkV2YWx1YXRpb25Db21wbGV4aXR5IjowLCJFdmFsdWF0aW9uU291cmNlVGV4dEZvcm1hdCI6MCwiR3JvdXBzIjpbXSwiSGFzTGFiZWwxIjpmYWxzZSwiSGFzTGFiZWwyIjpmYWxzZSwiS2V5d29yZHMiOltdLCJMb2NhdGlvbnMiOlt7IiRpZCI6IjkiLCIkdHlwZSI6IlN3aXNzQWNhZ</w:instrText>
          </w:r>
          <w:r>
            <w:instrText xml:space="preserve">GVtaWMuQ2l0YXZpLkxvY2F0aW9uLCBTd2lzc0FjYWRlbWljLkNpdGF2aSIsIkFkZHJlc3MiOnsiJGlkIjoiMTAiLCIkdHlwZSI6IlN3aXNzQWNhZGVtaWMuQ2l0YXZpLkxpbmtlZFJlc291cmNlLCBTd2lzc0FjYWRlbWljLkNpdGF2aSIsIkxpbmtlZFJlc291cmNlVHlwZSI6NSwiT3JpZ2luYWxTdHJpbmciOiIxMC4xMDA3L3MxMTU3Ny0wM</w:instrText>
          </w:r>
          <w:r>
            <w:instrText xml:space="preserve">DgtMDAxNi03IiwiVXJpU3RyaW5nIjoiaHR0cHM6Ly9kb2kub3JnLzEwLjEwMDcvczExNTc3LTAwOC0wMDE2LTciLCJMaW5rZWRSZXNvdXJjZVN0YXR1cyI6OCwiUHJvcGVydGllcyI6eyIkaWQiOiIxMS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Bbm5vdGF0aW9ucyI6W10sIkxvY2F0aW9uVHlwZSI6MCwiTWlycm9yc1JlZmVyZ</w:instrText>
          </w:r>
          <w:r>
            <w:instrText xml:space="preserve">W5jZVByb3BlcnR5SWQiOjEyOCwiQ3JlYXRlZEJ5IjoiX0xlZW5hIE1hYcOfIiwiQ3JlYXRlZE9uIjoiMjAyMS0xMC0xMFQxMDoyODoxMSIsIk1vZGlmaWVkQnkiOiJfTGVlbmEgTWFhw58iLCJJZCI6ImE0OGFiZWEwLTU0YmYtNDE0NS05NTQzLTJiYTY4NmRkMjc4MyIsIk1vZGlmaWVkT24iOiIyMDIxLTEwLTEwVDEwOjI4OjExIiwiUHJva</w:instrText>
          </w:r>
          <w:r>
            <w:instrText xml:space="preserve">mVjdCI6eyIkcmVmIjoiOCJ9fV0sIk51bWJlciI6IjIiLCJPcmdhbml6YXRpb25zIjpbXSwiT3RoZXJzSW52b2x2ZWQiOltdLCJQYWdlUmFuZ2UiOiI8c3A+XHJcbiAgPG4+MjY2PC9uPlxyXG4gIDxpbj50cnVlPC9pbj5cclxuICA8b3M+MjY2PC9vcz5cclxuICA8cHM+MjY2PC9wcz5cclxuPC9zcD5cclxuPGVwPlxyXG4gIDxuPjI4Njwvb</w:instrText>
          </w:r>
          <w:r>
            <w:instrText xml:space="preserve">j5cclxuICA8aW4+dHJ1ZTwvaW4+XHJcbiAgPG9zPjI4Njwvb3M+XHJcbiAgPHBzPjI4NjwvcHM+XHJcbjwvZXA+XHJcbjxvcz4yNjYtMjg2PC9vcz4iLCJQZXJpb2RpY2FsIjp7IiRpZCI6IjEyIiwiJHR5cGUiOiJTd2lzc0FjYWRlbWljLkNpdGF2aS5QZXJpb2RpY2FsLCBTd2lzc0FjYWRlbWljLkNpdGF2aSIsIkVpc3NuIjoiMTg2MS04O</w:instrText>
          </w:r>
          <w:r>
            <w:instrText xml:space="preserve">TFYIiwiSXNzbiI6IjAwMjMtMjY1MyIsIk5hbWUiOiJLWmZTUyBLw7ZsbmVyIFplaXRzY2hyaWZ0IGbDvHIgU296aW9sb2dpZSB1bmQgU296aWFscHN5Y2hvbG9naWUiLCJQYWdpbmF0aW9uIjowLCJQcm90ZWN0ZWQiOmZhbHNlLCJTdGFuZGFyZEFiYnJldmlhdGlvbiI6IkvDtmxuIFogU296aW9sIiwiQ3JlYXRlZEJ5IjoiX0xlZW5hIE1hY</w:instrText>
          </w:r>
          <w:r>
            <w:instrText xml:space="preserve">cOfIiwiQ3JlYXRlZE9uIjoiMjAyMS0wNi0yNVQxNDowOTowNiIsIk1vZGlmaWVkQnkiOiJfTGVlbmEgTWFhw58iLCJJZCI6IjljNGRlYjZmLTM3MjAtNGY5MS1iNmRhLTU3YjcxMWMxYTRkZSIsIk1vZGlmaWVkT24iOiIyMDIxLTA2LTI1VDE0OjA5OjA2IiwiUHJvamVjdCI6eyIkcmVmIjoiOCJ9fSwiUHVibGlzaGVycyI6W10sIlF1b3Rhd</w:instrText>
          </w:r>
          <w:r>
            <w:instrText xml:space="preserve">GlvbnMiOltdLCJSYXRpbmciOjAsIlJlZmVyZW5jZVR5cGUiOiJKb3VybmFsQXJ0aWNsZSIsIlNob3J0VGl0bGUiOiJTdGF1ZGVyIDIwMDgg4oCTIE9wcG9ydHVuaXTDpHRlbiB1bmQgUmVzdHJpa3Rpb25lbiBkZXMgS2VubmVubGVybmVucyIsIlNob3J0VGl0bGVVcGRhdGVUeXBlIjowLCJTb3VyY2VPZkJpYmxpb2dyYXBoaWNJbmZvcm1hd</w:instrText>
          </w:r>
          <w:r>
            <w:instrText xml:space="preserve">GlvbiI6IkNyb3NzUmVmIiwiU3RhdGljSWRzIjpbIjg1NDdmNTA3LWE2YWUtNDRlNi04YTg3LWNmMzFiMGNmYjU4NyJdLCJUYWJsZU9mQ29udGVudHNDb21wbGV4aXR5IjowLCJUYWJsZU9mQ29udGVudHNTb3VyY2VUZXh0Rm9ybWF0IjowLCJUYXNrcyI6W10sIlRpdGxlIjoiT3Bwb3J0dW5pdMOkdGVuIHVuZCBSZXN0cmlrdGlvbmVuIGRlc</w:instrText>
          </w:r>
          <w:r>
            <w:instrText xml:space="preserve">yBLZW5uZW5sZXJuZW5zIiwiVHJhbnNsYXRvcnMiOltdLCJWb2x1bWUiOiI2MCIsIlllYXIiOiIyMDA4IiwiWWVhclJlc29sdmVkIjoiMjAwOCIsIkNyZWF0ZWRCeSI6Il9MZWVuYSBNYWHDnyIsIkNyZWF0ZWRPbiI6IjIwMjEtMTAtMTBUMTA6Mjg6MTEiLCJNb2RpZmllZEJ5IjoiX0hQIiwiSWQiOiI0YzJiMWViMy1kNDc4LTQ5ZTAtOGY5Y</w:instrText>
          </w:r>
          <w:r>
            <w:instrText xml:space="preserve">y1hNzBjYWY2MWNmNWIiLCJNb2RpZmllZE9uIjoiMjAyMS0xMC0zMVQyMjo0Mjo0MiIsIlByb2plY3QiOnsiJHJlZiI6IjgifX0sIlVzZU51bWJlcmluZ1R5cGVPZlBhcmVudERvY3VtZW50IjpmYWxzZX1dLCJGb3JtYXR0ZWRUZXh0Ijp7IiRpZCI6IjEzIiwiQ291bnQiOjEsIlRleHRVbml0cyI6W3siJGlkIjoiMTQiLCJGb250U3R5bGUiO</w:instrText>
          </w:r>
          <w:r>
            <w:instrText xml:space="preserve">nsiJGlkIjoiMTUiLCJOZXV0cmFsIjp0cnVlfSwiUmVhZGluZ09yZGVyIjoxLCJUZXh0IjoiU3RhdWRlciAyMDA4LCAyNjYsIn1dfSwiVGFnIjoiQ2l0YXZpUGxhY2Vob2xkZXIjZTYxNjdlZGQtODlmZC00YzhlLTk1YzktYjI1M2RjNGQ3YWQ4IiwiVGV4dCI6IlN0YXVkZXIgMjAwOCwgMjY2LCIsIldBSVZlcnNpb24iOiI2LjEwLjAuMCJ9}</w:instrText>
          </w:r>
          <w:r>
            <w:fldChar w:fldCharType="separate"/>
          </w:r>
          <w:r>
            <w:t xml:space="preserve">Stauder 2008, 266,</w:t>
          </w:r>
          <w:r>
            <w:fldChar w:fldCharType="end"/>
          </w:r>
        </w:sdtContent>
      </w:sdt>
      <w:r>
        <w:t xml:space="preserve"> zitiert nach Blau 1977a; 1977b). </w:t>
      </w:r>
      <w:r>
        <w:t xml:space="preserve">In dem von Blau </w:t>
      </w:r>
      <w:r>
        <w:t xml:space="preserve">angenommenen</w:t>
      </w:r>
      <w:r>
        <w:t xml:space="preserve"> multidimensionalen Raum, dem „Blau-Space“</w:t>
      </w:r>
      <w:r>
        <w:t xml:space="preserve">,</w:t>
      </w:r>
      <w:r>
        <w:t xml:space="preserve"> nehmen Individuen eine soziale Position entlang von Merkmalskombinationen </w:t>
      </w:r>
      <w:r>
        <w:t xml:space="preserve">wie zum Beispiel nach Alter, Ethnie oder Bildung </w:t>
      </w:r>
      <w:r>
        <w:t xml:space="preserve">ein. Die </w:t>
      </w:r>
      <w:r>
        <w:t xml:space="preserve">soziale und räumliche </w:t>
      </w:r>
      <w:r>
        <w:t xml:space="preserve">Nähe innerhalb des </w:t>
      </w:r>
      <w:r>
        <w:t xml:space="preserve">„Blau-Spaces“ </w:t>
      </w:r>
      <w:r>
        <w:t xml:space="preserve">stellt ein wichtiges Kriterium dar, ob sich Individuen kennenlernen</w:t>
      </w:r>
      <w:r>
        <w:t xml:space="preserve"> </w:t>
      </w:r>
      <w:r>
        <w:t xml:space="preserve">und erhöht diese Wahrscheinlichkeit </w:t>
      </w:r>
      <w:sdt>
        <w:sdtPr>
          <w:alias w:val="To edit, see citavi.com/edit"/>
          <w15:appearance w15:val="boundingBox"/>
          <w:id w:val="430241232"/>
          <w:placeholder>
            <w:docPart w:val="DefaultPlaceholder_-1854013440"/>
          </w:placeholder>
          <w:tag w:val="CitaviPlaceholder#f6489241-1ba5-46dd-98e1-91a8b11c0877"/>
          <w:rPr/>
        </w:sdtPr>
        <w:sdtContent>
          <w:r>
            <w:fldChar w:fldCharType="begin"/>
          </w:r>
          <w:r>
            <w:instrText xml:space="preserve">ADDIN CitaviPlaceholder{eyIkaWQiOiIxIiwiJHR5c</w:instrText>
          </w:r>
          <w:r>
            <w:instrText xml:space="preserve">GUiOiJTd2lzc0FjYWRlbWljLkNpdGF2aS5DaXRhdGlvbnMuV29yZFBsYWNlaG9sZGVyLCBTd2lzc0FjYWRlbWljLkNpdGF2aSIsIkVudHJpZXMiOlt7IiRpZCI6IjIiLCIkdHlwZSI6IlN3aXNzQWNhZGVtaWMuQ2l0YXZpLkNpdGF0aW9ucy5Xb3JkUGxhY2Vob2xkZXJFbnRyeSwgU3dpc3NBY2FkZW1pYy5DaXRhdmkiLCJJZCI6IjZjN2M5M</w:instrText>
          </w:r>
          <w:r>
            <w:instrText xml:space="preserve">DJhLTZlMTQtNGFhZC05NjU2LWVkYTI0NGMyMmQ4MSIsIlJhbmdlTGVuZ3RoIjoyNiwiUmVmZXJlbmNlSWQiOiIwZjdjZmQyNi00ZDVjLTRjNjgtYWEyZS0yOGE5MmE1ZGZmNDUiLCJQYWdlUmFuZ2UiOnsiJGlkIjoiMyIsIiR0eXBlIjoiU3dpc3NBY2FkZW1pYy5QYWdlUmFuZ2UsIFN3aXNzQWNhZGVtaWMiLCJFbmRQYWdlIjp7IiRpZCI6I</w:instrText>
          </w:r>
          <w:r>
            <w:instrText xml:space="preserve">jQiLCIkdHlwZSI6IlN3aXNzQWNhZGVtaWMuUGFnZU51bWJlciwgU3dpc3NBY2FkZW1pYyIsIklzRnVsbHlOdW1lcmljIjpmYWxzZSwiTnVtYmVyaW5nVHlwZSI6MCwiTnVtZXJhbFN5c3RlbSI6MH0sIk51bWJlcmluZ1R5cGUiOjAsIk51bWVyYWxTeXN0ZW0iOi0xLCJPcmlnaW5hbFN0cmluZyI6IjMxLCAyNTEiLCJTdGFydFBhZ2UiOnsiJ</w:instrText>
          </w:r>
          <w:r>
            <w:instrText xml:space="preserve">GlkIjoiNSIsIiR0eXBlIjoiU3dpc3NBY2FkZW1pYy5QYWdlTnVtYmVyLCBTd2lzc0FjYWRlbWljIiwiSXNGdWxseU51bWVyaWMiOmZhbHNlLCJOdW1iZXIiOjMxLCJOdW1iZXJpbmdUeXBlIjowLCJOdW1lcmFsU3lzdGVtIjotMSwiT3JpZ2luYWxTdHJpbmciOiIzMSwgMjUxIiwiUHJldHR5U3RyaW5nIjoiMzEsIDI1MSJ9fSwiUHJlZml4I</w:instrText>
          </w:r>
          <w:r>
            <w:instrText xml:space="preserve">joidmdsLiAiLCJSZWZlcmVuY2UiOnsiJGlkIjoiNiIsIiR0eXBlIjoiU3dpc3NBY2FkZW1pYy5DaXRhdmkuUmVmZXJlbmNlLCBTd2lzc0FjYWRlbWljLkNpdGF2aSIsIkFic3RyYWN0Q29tcGxleGl0eSI6MCwiQWJzdHJhY3RTb3VyY2VUZXh0Rm9ybWF0IjowLCJBdXRob3JzIjpbeyIkaWQiOiI3IiwiJHR5cGUiOiJTd2lzc0FjYWRlbWljL</w:instrText>
          </w:r>
          <w:r>
            <w:instrText xml:space="preserve">kNpdGF2aS5QZXJzb24sIFN3aXNzQWNhZGVtaWMuQ2l0YXZpIiwiRmlyc3ROYW1lIjoiUGV0ZXIiLCJMYXN0TmFtZSI6IkJsYXUiLCJNaWRkbGVOYW1lIjoiTS4iLCJQcm90ZWN0ZWQiOmZhbHNlLCJTZXgiOjIsIkNyZWF0ZWRCeSI6Il9MZWVuYSBNYWHDnyIsIkNyZWF0ZWRPbiI6IjIwMjEtMDYtMjVUMTI6NTg6NDkiLCJNb2RpZmllZEJ5I</w:instrText>
          </w:r>
          <w:r>
            <w:instrText xml:space="preserve">joiX0xlZW5hIE1hYcOfIiwiSWQiOiI5YThjYjQyYi1hMDdhLTQzMDgtOTM1Zi0xZTI5NmZhZDdkZTUiLCJNb2RpZmllZE9uIjoiMjAyMS0wNi0yNVQxMjo1ODo0OSIsIlByb2plY3QiOnsiJGlkIjoiOCIsIiR0eXBlIjoiU3dpc3NBY2FkZW1pYy5DaXRhdmkuUHJvamVjdCwgU3dpc3NBY2FkZW1pYy5DaXRhdmkifX1dLCJDaXRhdGlvbktle</w:instrText>
          </w:r>
          <w:r>
            <w:instrText xml:space="preserve">VVwZGF0ZVR5cGUiOjAsIkNvbGxhYm9yYXRvcnMiOltdLCJFZGl0b3JzIjpbXSwiRXZhbHVhdGlvbkNvbXBsZXhpdHkiOjAsIkV2YWx1YXRpb25Tb3VyY2VUZXh0Rm9ybWF0IjowLCJHcm91cHMiOltdLCJIYXNMYWJlbDEiOmZhbHNlLCJIYXNMYWJlbDIiOmZhbHNlLCJLZXl3b3JkcyI6W10sIkxvY2F0aW9ucyI6W10sIk9yZ2FuaXphdGlvb</w:instrText>
          </w:r>
          <w:r>
            <w:instrText xml:space="preserve">nMiOltdLCJPdGhlcnNJbnZvbHZlZCI6W10sIlBsYWNlT2ZQdWJsaWNhdGlvbiI6Ik5ldyBZb3JrIiwiUHVibGlzaGVycyI6W3siJGlkIjoiOSIsIiR0eXBlIjoiU3dpc3NBY2FkZW1pYy5DaXRhdmkuUHVibGlzaGVyLCBTd2lzc0FjYWRlbWljLkNpdGF2aSIsIk5hbWUiOiJGcmVlIFByZXNzIiwiUHJvdGVjdGVkIjpmYWxzZSwiQ3JlYXRlZ</w:instrText>
          </w:r>
          <w:r>
            <w:instrText xml:space="preserve">EJ5IjoiX0xlZW5hIE1hYcOfIiwiQ3JlYXRlZE9uIjoiMjAyMS0xMC0xOVQxNDozNjo0MiIsIk1vZGlmaWVkQnkiOiJfTGVlbmEgTWFhw58iLCJJZCI6ImRjNzNlMDcxLWU4NTItNDJkYy05YWVhLThjNWZlN2MyZDU4NSIsIk1vZGlmaWVkT24iOiIyMDIxLTEwLTE5VDE0OjM2OjQyIiwiUHJvamVjdCI6eyIkcmVmIjoiOCJ9fV0sIlF1b3Rhd</w:instrText>
          </w:r>
          <w:r>
            <w:instrText xml:space="preserve">GlvbnMiOltdLCJSYXRpbmciOjAsIlJlZmVyZW5jZVR5cGUiOiJCb29rIiwiU2hvcnRUaXRsZSI6IkJsYXUgMTk3NyDigJMgSW5lcXVhbGl0eSBhbmQgaGV0ZXJvZ2VuZWl0eSIsIlNob3J0VGl0bGVVcGRhdGVUeXBlIjowLCJTdGF0aWNJZHMiOlsiYzFiMGExNDctYmI1MC00N2E4LThjYTktYzFmNTRkMzkwY2RlIl0sIlRhYmxlT2ZDb250Z</w:instrText>
          </w:r>
          <w:r>
            <w:instrText xml:space="preserve">W50c0NvbXBsZXhpdHkiOjAsIlRhYmxlT2ZDb250ZW50c1NvdXJjZVRleHRGb3JtYXQiOjAsIlRhc2tzIjpbXSwiVGl0bGUiOiJJbmVxdWFsaXR5IGFuZCBoZXRlcm9nZW5laXR5LiBBIHByaW1pdGl2ZSB0aGVvcnkgb2Ygc29jaWFsIHN0cnVjdHVyZSIsIlRyYW5zbGF0b3JzIjpbXSwiWWVhciI6IjE5NzciLCJZZWFyUmVzb2x2ZWQiOiIxO</w:instrText>
          </w:r>
          <w:r>
            <w:instrText xml:space="preserve">Tc3IiwiQ3JlYXRlZEJ5IjoiX0xlZW5hIE1hYcOfIiwiQ3JlYXRlZE9uIjoiMjAyMS0xMC0xOVQxNDozNjowNiIsIk1vZGlmaWVkQnkiOiJfTGVlbmEgTWFhw58iLCJJZCI6IjBmN2NmZDI2LTRkNWMtNGM2OC1hYTJlLTI4YTkyYTVkZmY0NSIsIk1vZGlmaWVkT24iOiIyMDIxLTEwLTE5VDE0OjM2OjQ3IiwiUHJvamVjdCI6eyIkcmVmIjoiO</w:instrText>
          </w:r>
          <w:r>
            <w:instrText xml:space="preserve">CJ9fSwiVXNlTnVtYmVyaW5nVHlwZU9mUGFyZW50RG9jdW1lbnQiOmZhbHNlLCJVc2VTdGFuZGFyZFByZWZpeCI6ZmFsc2UsIlVzZVN0YW5kYXJkU3VmZml4IjpmYWxzZX1dLCJGb3JtYXR0ZWRUZXh0Ijp7IiRpZCI6IjEwIiwiQ291bnQiOjEsIlRleHRVbml0cyI6W3siJGlkIjoiMTEiLCJGb250U3R5bGUiOnsiJGlkIjoiMTIiLCJOZXV0c</w:instrText>
          </w:r>
          <w:r>
            <w:instrText xml:space="preserve">mFsIjp0cnVlfSwiUmVhZGluZ09yZGVyIjoxLCJUZXh0IjoiKHZnbC4gQmxhdSAxOTc3YiwgMzEsIDI1MSkifV19LCJUYWciOiJDaXRhdmlQbGFjZWhvbGRlciNmNjQ4OTI0MS0xYmE1LTQ2ZGQtOThlMS05MWE4YjExYzA4NzciLCJUZXh0IjoiKHZnbC4gQmxhdSAxOTc3YiwgMzEsIDI1MSkiLCJXQUlWZXJzaW9uIjoiNi4xMC4wLjAifQ==}</w:instrText>
          </w:r>
          <w:r>
            <w:fldChar w:fldCharType="separate"/>
          </w:r>
          <w:r>
            <w:t xml:space="preserve">(vgl. Blau 1977b, 31, 251)</w:t>
          </w:r>
          <w:r>
            <w:fldChar w:fldCharType="end"/>
          </w:r>
        </w:sdtContent>
      </w:sdt>
      <w:r>
        <w:t xml:space="preserve">. </w:t>
      </w:r>
      <w:r>
        <w:t xml:space="preserve">Je nach gesellschaftlicher Verteilung einzelner Merkmale ist es mehr oder weniger wahrscheinlich</w:t>
      </w:r>
      <w:r>
        <w:t xml:space="preserve">,</w:t>
      </w:r>
      <w:r>
        <w:t xml:space="preserve"> eine</w:t>
      </w:r>
      <w:r>
        <w:t xml:space="preserve">m</w:t>
      </w:r>
      <w:r>
        <w:t xml:space="preserve"> Partner mit den gewünschten Eigenschaften zu begegnen </w:t>
      </w:r>
      <w:sdt>
        <w:sdtPr>
          <w:alias w:val="To edit, see citavi.com/edit"/>
          <w15:appearance w15:val="boundingBox"/>
          <w:id w:val="659042705"/>
          <w:placeholder>
            <w:docPart w:val="DefaultPlaceholder_-1854013440"/>
          </w:placeholder>
          <w:tag w:val="CitaviPlaceholder#58aaa155-987e-48d3-8e78-530d5be4cfc9"/>
          <w:rPr/>
        </w:sdtPr>
        <w:sdtContent>
          <w:r>
            <w:fldChar w:fldCharType="begin"/>
          </w:r>
          <w:r>
            <w:instrText xml:space="preserve">ADDIN CitaviPlaceholder{eyIkaWQiOiIxIiwiJHR5cGUiOiJTd2lzc0FjYWRlbWljLkNpdGF2aS5DaXRhdGlvbnMuV29yZFBsYWNlaG9sZGVyLCBTd2lzc0FjYWRlbWljLkNpdGF2aSIsIkVudHJpZXMiOlt7I</w:instrText>
          </w:r>
          <w:r>
            <w:instrText xml:space="preserve">iRpZCI6IjIiLCIkdHlwZSI6IlN3aXNzQWNhZGVtaWMuQ2l0YXZpLkNpdGF0aW9ucy5Xb3JkUGxhY2Vob2xkZXJFbnRyeSwgU3dpc3NBY2FkZW1pYy5DaXRhdmkiLCJJZCI6ImE1NjZhMDFmLTJiMGYtNGYyYi1iZmQwLTJkMDQyMWRiOTllNiIsIlJhbmdlTGVuZ3RoIjozNCwiUmVmZXJlbmNlSWQiOiJhMGIxYTljNS02MmUyLTQzN2QtYTAwZ</w:instrText>
          </w:r>
          <w:r>
            <w:instrText xml:space="preserve">C0zYzJmOGI4YzE0ZDciLCJQYWdlUmFuZ2UiOnsiJGlkIjoiMyIsIiR0eXBlIjoiU3dpc3NBY2FkZW1pYy5QYWdlUmFuZ2UsIFN3aXNzQWNhZGVtaWMiLCJFbmRQYWdlIjp7IiRpZCI6IjQiLCIkdHlwZSI6IlN3aXNzQWNhZGVtaWMuUGFnZU51bWJlciwgU3dpc3NBY2FkZW1pYyIsIklzRnVsbHlOdW1lcmljIjpmYWxzZSwiTnVtYmVyaW5nV</w:instrText>
          </w:r>
          <w:r>
            <w:instrText xml:space="preserve">HlwZSI6MCwiTnVtZXJhbFN5c3RlbSI6MH0sIk51bWJlcmluZ1R5cGUiOjAsIk51bWVyYWxTeXN0ZW0iOjAsIk9yaWdpbmFsU3RyaW5nIjoiMjU2IiwiU3RhcnRQYWdlIjp7IiRpZCI6IjUiLCIkdHlwZSI6IlN3aXNzQWNhZGVtaWMuUGFnZU51bWJlciwgU3dpc3NBY2FkZW1pYyIsIklzRnVsbHlOdW1lcmljIjp0cnVlLCJOdW1iZXIiOjI1N</w:instrText>
          </w:r>
          <w:r>
            <w:instrText xml:space="preserve">iwiTnVtYmVyaW5nVHlwZSI6MCwiTnVtZXJhbFN5c3RlbSI6MCwiT3JpZ2luYWxTdHJpbmciOiIyNTYiLCJQcmV0dHlTdHJpbmciOiIyNTYifX0sIlByZWZpeCI6InZnbC4gIiwiUmVmZXJlbmNlIjp7IiRpZCI6IjYiLCIkdHlwZSI6IlN3aXNzQWNhZGVtaWMuQ2l0YXZpLlJlZmVyZW5jZSwgU3dpc3NBY2FkZW1pYy5DaXRhdmkiLCJBYnN0c</w:instrText>
          </w:r>
          <w:r>
            <w:instrText xml:space="preserve">mFjdENvbXBsZXhpdHkiOjAsIkFic3RyYWN0U291cmNlVGV4dEZvcm1hdCI6MCwiQXV0aG9ycyI6W3siJGlkIjoiNyIsIiR0eXBlIjoiU3dpc3NBY2FkZW1pYy5DaXRhdmkuUGVyc29uLCBTd2lzc0FjYWRlbWljLkNpdGF2aSIsIkZpcnN0TmFtZSI6IlRob21hcyIsIkxhc3ROYW1lIjoiS2xlaW4iLCJQcm90ZWN0ZWQiOmZhbHNlLCJTZXgiO</w:instrText>
          </w:r>
          <w:r>
            <w:instrText xml:space="preserve">jIsIkNyZWF0ZWRCeSI6Il9MZWVuYSBNYWHDnyIsIkNyZWF0ZWRPbiI6IjIwMjEtMDQtMjlUMDc6NDQ6MzIiLCJNb2RpZmllZEJ5IjoiX0xlZW5hIE1hYcOfIiwiSWQiOiI4ZTg4NWQzYy02ZWJhLTQ3N2ItYTQ2Mi00YWFjZDllZjQxODMiLCJNb2RpZmllZE9uIjoiMjAyMS0wNC0yOVQwNzo0NDozMiIsIlByb2plY3QiOnsiJGlkIjoiOCIsI</w:instrText>
          </w:r>
          <w:r>
            <w:instrText xml:space="preserve">iR0eXBlIjoiU3dpc3NBY2FkZW1pYy5DaXRhdmkuUHJvamVjdCwgU3dpc3NBY2FkZW1pYy5DaXRhdmkifX0seyIkaWQiOiI5IiwiJHR5cGUiOiJTd2lzc0FjYWRlbWljLkNpdGF2aS5QZXJzb24sIFN3aXNzQWNhZGVtaWMuQ2l0YXZpIiwiRmlyc3ROYW1lIjoiSm9oYW5uZXMiLCJMYXN0TmFtZSI6IlN0YXVkZXIiLCJQcm90ZWN0ZWQiOmZhb</w:instrText>
          </w:r>
          <w:r>
            <w:instrText xml:space="preserve">HNlLCJTZXgiOjIsIkNyZWF0ZWRCeSI6Il9MZWVuYSBNYWHDnyIsIkNyZWF0ZWRPbiI6IjIwMjEtMDUtMTJUMTg6MzQ6MzMiLCJNb2RpZmllZEJ5IjoiX0xlZW5hIE1hYcOfIiwiSWQiOiIxMjYyYjI5NC0zODAwLTQxYjItYWY5MS00NTIxOTE4MWYyZTAiLCJNb2RpZmllZE9uIjoiMjAyMS0wNS0xMlQxODozNDozMyIsIlByb2plY3QiOnsiJ</w:instrText>
          </w:r>
          <w:r>
            <w:instrText xml:space="preserve">HJlZiI6IjgifX1dLCJDaXRhdGlvbktleVVwZGF0ZVR5cGUiOjAsIkNvbGxhYm9yYXRvcnMiOltdLCJEb2kiOiIxMC4xMDA3Lzk3OC0zLTY1OC0wMTQxMC0wXzEzIiwiRWRpdG9ycyI6W10sIkV2YWx1YXRpb25Db21wbGV4aXR5IjowLCJFdmFsdWF0aW9uU291cmNlVGV4dEZvcm1hdCI6MCwiR3JvdXBzIjpbXSwiSGFzTGFiZWwxIjpmYWxzZ</w:instrText>
          </w:r>
          <w:r>
            <w:instrText xml:space="preserve">SwiSGFzTGFiZWwyIjpmYWxzZSwiS2V5d29yZHMiOltdLCJMb2NhdGlvbnMiOlt7IiRpZCI6IjEwIiwiJHR5cGUiOiJTd2lzc0FjYWRlbWljLkNpdGF2aS5Mb2NhdGlvbiwgU3dpc3NBY2FkZW1pYy5DaXRhdmkiLCJBZGRyZXNzIjp7IiRpZCI6IjExIiwiJHR5cGUiOiJTd2lzc0FjYWRlbWljLkNpdGF2aS5MaW5rZWRSZXNvdXJjZSwgU3dpc</w:instrText>
          </w:r>
          <w:r>
            <w:instrText xml:space="preserve">3NBY2FkZW1pYy5DaXRhdmkiLCJMaW5rZWRSZXNvdXJjZVR5cGUiOjUsIk9yaWdpbmFsU3RyaW5nIjoiMTAuMTAwNy85NzgtMy02NTgtMDE0MTAtMF8xMyIsIlVyaVN0cmluZyI6Imh0dHBzOi8vZG9pLm9yZy8xMC4xMDA3Lzk3OC0zLTY1OC0wMTQxMC0wXzEzIiwiTGlua2VkUmVzb3VyY2VTdGF0dXMiOjgsIlByb3BlcnRpZXMiOnsiJGlkI</w:instrText>
          </w:r>
          <w:r>
            <w:instrText xml:space="preserve">joiMTI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jgsIkNyZWF0ZWRCeSI6Il9MZWVuYSBNYWHDnyIsIkNyZWF0ZWRPbiI6IjIwMjEtMTAtMTBUMTA6NTY6NTUiLCJNb2RpZmllZEJ5IjoiX0xlZW5hIE1hYcOfIiwiS</w:instrText>
          </w:r>
          <w:r>
            <w:instrText xml:space="preserve">WQiOiI1MWYxZjA5OC02MjNkLTQ5MmYtODc3My1lN2E3OGNjZjBhY2YiLCJNb2RpZmllZE9uIjoiMjAyMS0xMC0xMFQxMDo1Njo1NSIsIlByb2plY3QiOnsiJHJlZiI6IjgifX1dLCJPcmdhbml6YXRpb25zIjpbXSwiT3RoZXJzSW52b2x2ZWQiOltdLCJQYWdlUmFuZ2UiOiI8c3A+XHJcbiAgPG4+MjUzPC9uPlxyXG4gIDxpbj50cnVlPC9pb</w:instrText>
          </w:r>
          <w:r>
            <w:instrText xml:space="preserve">j5cclxuICA8b3M+MjUzPC9vcz5cclxuICA8cHM+MjUzPC9wcz5cclxuPC9zcD5cclxuPGVwPlxyXG4gIDxuPjI3Njwvbj5cclxuICA8aW4+dHJ1ZTwvaW4+XHJcbiAgPG9zPjI3Njwvb3M+XHJcbiAgPHBzPjI3NjwvcHM+XHJcbjwvZXA+XHJcbjxvcz4yNTPigJAyNzY8L29zPiIsIlBhcmVudFJlZmVyZW5jZSI6eyIkaWQiOiIxMyIsIiR0e</w:instrText>
          </w:r>
          <w:r>
            <w:instrText xml:space="preserve">XBlIjoiU3dpc3NBY2FkZW1pYy5DaXRhdmkuUmVmZXJlbmNlLCBTd2lzc0FjYWRlbWljLkNpdGF2aSIsIkFic3RyYWN0Q29tcGxleGl0eSI6MCwiQWJzdHJhY3RTb3VyY2VUZXh0Rm9ybWF0IjowLCJBdXRob3JzIjpbXSwiQ2l0YXRpb25LZXlVcGRhdGVUeXBlIjowLCJDb2xsYWJvcmF0b3JzIjpbXSwiRWRpdG9ycyI6W3siJGlkIjoiMTQiL</w:instrText>
          </w:r>
          <w:r>
            <w:instrText xml:space="preserve">CIkdHlwZSI6IlN3aXNzQWNhZGVtaWMuQ2l0YXZpLlBlcnNvbiwgU3dpc3NBY2FkZW1pYy5DaXRhdmkiLCJGaXJzdE5hbWUiOiJZYXNlbWluIiwiTGFzdE5hbWUiOiJOaWVwaGF1cyIsIlByb3RlY3RlZCI6ZmFsc2UsIlNleCI6MCwiQ3JlYXRlZEJ5IjoiX0xlZW5hIE1hYcOfIiwiQ3JlYXRlZE9uIjoiMjAyMS0xMC0xMFQxMDo1Njo1NSIsI</w:instrText>
          </w:r>
          <w:r>
            <w:instrText xml:space="preserve">k1vZGlmaWVkQnkiOiJfTGVlbmEgTWFhw58iLCJJZCI6Ijc1YWEyNmZkLTg2NmQtNDUzMC1iZGMwLWRjNTNkYTM0MWE3MyIsIk1vZGlmaWVkT24iOiIyMDIxLTEwLTEwVDEwOjU2OjU1IiwiUHJvamVjdCI6eyIkcmVmIjoiOCJ9fSx7IiRpZCI6IjE1IiwiJHR5cGUiOiJTd2lzc0FjYWRlbWljLkNpdGF2aS5QZXJzb24sIFN3aXNzQWNhZGVta</w:instrText>
          </w:r>
          <w:r>
            <w:instrText xml:space="preserve">WMuQ2l0YXZpIiwiRmlyc3ROYW1lIjoiTWljaGFlbGEiLCJMYXN0TmFtZSI6IktyZXllbmZlbGQiLCJQcm90ZWN0ZWQiOmZhbHNlLCJTZXgiOjEsIkNyZWF0ZWRCeSI6Il9MZWVuYSBNYWHDnyIsIkNyZWF0ZWRPbiI6IjIwMjEtMTAtMTBUMTA6NTY6NTUiLCJNb2RpZmllZEJ5IjoiX0xlZW5hIE1hYcOfIiwiSWQiOiIyYjA2YjBmNS1iNzRiL</w:instrText>
          </w:r>
          <w:r>
            <w:instrText xml:space="preserve">TQ4YWMtOGJmOS03NDkzNWJmNDNjODMiLCJNb2RpZmllZE9uIjoiMjAyMS0xMC0xMFQxMDo1Njo1NSIsIlByb2plY3QiOnsiJHJlZiI6IjgifX0seyIkaWQiOiIxNiIsIiR0eXBlIjoiU3dpc3NBY2FkZW1pYy5DaXRhdmkuUGVyc29uLCBTd2lzc0FjYWRlbWljLkNpdGF2aSIsIkZpcnN0TmFtZSI6IlJlaW5ob2xkIiwiTGFzdE5hbWUiOiJTY</w:instrText>
          </w:r>
          <w:r>
            <w:instrText xml:space="preserve">WNrbWFubiIsIlByb3RlY3RlZCI6ZmFsc2UsIlNleCI6MiwiQ3JlYXRlZEJ5IjoiX0xlZW5hIE1hYcOfIiwiQ3JlYXRlZE9uIjoiMjAyMS0xMC0xMFQxMDo1Njo1NSIsIk1vZGlmaWVkQnkiOiJfTGVlbmEgTWFhw58iLCJJZCI6ImEwOTQ4NmY1LTY3ZGUtNDNkZC05Y2EzLWRjYzA1ODkwZTc3NSIsIk1vZGlmaWVkT24iOiIyMDIxLTEwLTEwV</w:instrText>
          </w:r>
          <w:r>
            <w:instrText xml:space="preserve">DEwOjU2OjU1IiwiUHJvamVjdCI6eyIkcmVmIjoiOCJ9fV0sIkV2YWx1YXRpb25Db21wbGV4aXR5IjowLCJFdmFsdWF0aW9uU291cmNlVGV4dEZvcm1hdCI6MCwiR3JvdXBzIjpbXSwiSGFzTGFiZWwxIjpmYWxzZSwiSGFzTGFiZWwyIjpmYWxzZSwiSXNibiI6Ijk3OC0zLTY1OC0wMTQxMC0wIiwiS2V5d29yZHMiOltdLCJMb2NhdGlvbnMiO</w:instrText>
          </w:r>
          <w:r>
            <w:instrText xml:space="preserve">ltdLCJPcmdhbml6YXRpb25zIjpbXSwiT3RoZXJzSW52b2x2ZWQiOltdLCJQbGFjZU9mUHVibGljYXRpb24iOiJXaWVzYmFkZW4iLCJQdWJsaXNoZXJzIjpbeyIkaWQiOiIxNyIsIiR0eXBlIjoiU3dpc3NBY2FkZW1pYy5DaXRhdmkuUHVibGlzaGVyLCBTd2lzc0FjYWRlbWljLkNpdGF2aSIsIk5hbWUiOiJTcHJpbmdlciBGYWNobWVkaWVuI</w:instrText>
          </w:r>
          <w:r>
            <w:instrText xml:space="preserve">FdpZXNiYWRlbiIsIlByb3RlY3RlZCI6ZmFsc2UsIkNyZWF0ZWRCeSI6Il9MZWVuYSBNYWHDnyIsIkNyZWF0ZWRPbiI6IjIwMjEtMDUtMTBUMTg6Mzk6NTAiLCJNb2RpZmllZEJ5IjoiX0xlZW5hIE1hYcOfIiwiSWQiOiJiMjNhYjBiOS0yOTc1LTQyYjMtODZmMy1iNGIyMTVmNDI2YmYiLCJNb2RpZmllZE9uIjoiMjAyMS0wNS0xMFQxODozO</w:instrText>
          </w:r>
          <w:r>
            <w:instrText xml:space="preserve">To1MCIsIlByb2plY3QiOnsiJHJlZiI6IjgifX1dLCJRdW90YXRpb25zIjpbXSwiUmF0aW5nIjowLCJSZWZlcmVuY2VUeXBlIjoiQm9va0VkaXRlZCIsIlNob3J0VGl0bGUiOiJOaWVwaGF1cywgS3JleWVuZmVsZCBldCBhbC4gKEhnLikgMjAxNiDigJMgSGFuZGJ1Y2ggQmV2w7Zsa2VydW5nc3NvemlvbG9naWUiLCJTaG9ydFRpdGxlVXBkY</w:instrText>
          </w:r>
          <w:r>
            <w:instrText xml:space="preserve">XRlVHlwZSI6MCwiU291cmNlT2ZCaWJsaW9ncmFwaGljSW5mb3JtYXRpb24iOiJCaWJUZVgiLCJTdGF0aWNJZHMiOlsiMjhlMDY0M2UtNTY4Ni00Yzg3LTk0NWMtZDM1YTU4MDdhNzA1Il0sIlRhYmxlT2ZDb250ZW50c0NvbXBsZXhpdHkiOjAsIlRhYmxlT2ZDb250ZW50c1NvdXJjZVRleHRGb3JtYXQiOjAsIlRhc2tzIjpbXSwiVGl0bGUiO</w:instrText>
          </w:r>
          <w:r>
            <w:instrText xml:space="preserve">iJIYW5kYnVjaCBCZXbDtmxrZXJ1bmdzc296aW9sb2dpZSIsIlRyYW5zbGF0b3JzIjpbXSwiWWVhciI6IjIwMTYiLCJZZWFyUmVzb2x2ZWQiOiIyMDE2IiwiQ3JlYXRlZEJ5IjoiX0xlZW5hIE1hYcOfIiwiQ3JlYXRlZE9uIjoiMjAyMS0xMC0xMFQxMDo1Njo1NSIsIk1vZGlmaWVkQnkiOiJfTGVlbmEgTWFhw58iLCJJZCI6IjViYWY0ZDE4L</w:instrText>
          </w:r>
          <w:r>
            <w:instrText xml:space="preserve">WRhYzItNDliNS05NTMyLTA0ODg3NzhkMjJjZSIsIk1vZGlmaWVkT24iOiIyMDIxLTEwLTEwVDEwOjU2OjU1IiwiUHJvamVjdCI6eyIkcmVmIjoiOCJ9fSwiUHVibGlzaGVycyI6W10sIlF1b3RhdGlvbnMiOltdLCJSYXRpbmciOjAsIlJlZmVyZW5jZVR5cGUiOiJDb250cmlidXRpb24iLCJTaG9ydFRpdGxlIjoiS2xlaW4sIFN0YXVkZXIgM</w:instrText>
          </w:r>
          <w:r>
            <w:instrText xml:space="preserve">jAxNiDigJMgRGVyIFBhcnRuZXJtYXJrdCB1bmQgc2VpbmUgYmV2w7Zsa2VydW5nc3NvemlvbG9naXNjaGUiLCJTaG9ydFRpdGxlVXBkYXRlVHlwZSI6MCwiU291cmNlT2ZCaWJsaW9ncmFwaGljSW5mb3JtYXRpb24iOiJCaWJUZVgiLCJTdGF0aWNJZHMiOlsiYTQyNTg2ZDItZjUxZS00NDIwLWI0OTktOGNiODQ1N2NhMmJhIl0sIlRhYmxlT</w:instrText>
          </w:r>
          <w:r>
            <w:instrText xml:space="preserve">2ZDb250ZW50c0NvbXBsZXhpdHkiOjAsIlRhYmxlT2ZDb250ZW50c1NvdXJjZVRleHRGb3JtYXQiOjAsIlRhc2tzIjpbXSwiVGl0bGUiOiJEZXIgUGFydG5lcm1hcmt0IHVuZCBzZWluZSBiZXbDtmxrZXJ1bmdzc296aW9sb2dpc2NoZSBSZWxldmFueiIsIlRyYW5zbGF0b3JzIjpbXSwiWWVhclJlc29sdmVkIjoiMjAxNiIsIkNyZWF0ZWRCe</w:instrText>
          </w:r>
          <w:r>
            <w:instrText xml:space="preserve">SI6Il9MZWVuYSBNYWHDnyIsIkNyZWF0ZWRPbiI6IjIwMjEtMTAtMTBUMTA6NTY6NTUiLCJNb2RpZmllZEJ5IjoiX0xlZW5hIE1hYcOfIiwiSWQiOiJhMGIxYTljNS02MmUyLTQzN2QtYTAwZC0zYzJmOGI4YzE0ZDciLCJNb2RpZmllZE9uIjoiMjAyMS0xMC0xMFQxMDo1Njo1NSIsIlByb2plY3QiOnsiJHJlZiI6IjgifX0sIlVzZU51bWJlc</w:instrText>
          </w:r>
          <w:r>
            <w:instrText xml:space="preserve">mluZ1R5cGVPZlBhcmVudERvY3VtZW50IjpmYWxzZSwiVXNlU3RhbmRhcmRQcmVmaXgiOmZhbHNlLCJVc2VTdGFuZGFyZFN1ZmZpeCI6ZmFsc2V9XSwiRm9ybWF0dGVkVGV4dCI6eyIkaWQiOiIxOCIsIkNvdW50IjoxLCJUZXh0VW5pdHMiOlt7IiRpZCI6IjE5IiwiRm9udFN0eWxlIjp7IiRpZCI6IjIwIiwiTmV1dHJhbCI6dHJ1ZX0sIlJlY</w:instrText>
          </w:r>
          <w:r>
            <w:instrText xml:space="preserve">WRpbmdPcmRlciI6MSwiVGV4dCI6Iih2Z2wuIEtsZWluIHVuZCBTdGF1ZGVyIDIwMTYsIDI1NikifV19LCJUYWciOiJDaXRhdmlQbGFjZWhvbGRlciM1OGFhYTE1NS05ODdlLTQ4ZDMtOGU3OC01MzBkNWJlNGNmYzkiLCJUZXh0IjoiKHZnbC4gS2xlaW4gdW5kIFN0YXVkZXIgMjAxNiwgMjU2KSIsIldBSVZlcnNpb24iOiI2LjEwLjAuMCJ9}</w:instrText>
          </w:r>
          <w:r>
            <w:fldChar w:fldCharType="separate"/>
          </w:r>
          <w:r>
            <w:t xml:space="preserve">(vgl. Klein und Stauder 2016, 256)</w:t>
          </w:r>
          <w:r>
            <w:fldChar w:fldCharType="end"/>
          </w:r>
        </w:sdtContent>
      </w:sdt>
      <w:r>
        <w:t xml:space="preserve">. </w:t>
      </w:r>
      <w:r>
        <w:t xml:space="preserve">Ähnliche Personen haben durch die angesprochene Strukturierung eine erhöhte Wahrscheinlichkeit zu interagieren und eine Beziehung auszubauen</w:t>
      </w:r>
      <w:r>
        <w:t xml:space="preserve"> </w:t>
      </w:r>
      <w:sdt>
        <w:sdtPr>
          <w:alias w:val="To edit, see citavi.com/edit"/>
          <w15:appearance w15:val="boundingBox"/>
          <w:id w:val="-1688512014"/>
          <w:placeholder>
            <w:docPart w:val="DefaultPlaceholder_-1854013440"/>
          </w:placeholder>
          <w:tag w:val="CitaviPlaceholder#ec7ed2d4-d330-4b46-a825-90047b5223d5"/>
          <w:rPr/>
        </w:sdtPr>
        <w:sdtContent>
          <w:r>
            <w:fldChar w:fldCharType="begin"/>
          </w:r>
          <w:r>
            <w:instrText xml:space="preserve">ADDIN CitaviPlaceholder{eyIkaWQiOiIxIiwiJHR5cGUiOiJTd2lzc0FjYWRlbWljLkNpdGF2aS5DaXRhdGlvb</w:instrText>
          </w:r>
          <w:r>
            <w:instrText xml:space="preserve">nMuV29yZFBsYWNlaG9sZGVyLCBTd2lzc0FjYWRlbWljLkNpdGF2aSIsIkVudHJpZXMiOlt7IiRpZCI6IjIiLCIkdHlwZSI6IlN3aXNzQWNhZGVtaWMuQ2l0YXZpLkNpdGF0aW9ucy5Xb3JkUGxhY2Vob2xkZXJFbnRyeSwgU3dpc3NBY2FkZW1pYy5DaXRhdmkiLCJJZCI6ImJmMjgwMDYyLTQyNTEtNGY4Yy1hODNjLTgxYmI0YTVjOTZjNyIsI</w:instrText>
          </w:r>
          <w:r>
            <w:instrText xml:space="preserve">lJhbmdlTGVuZ3RoIjoyMywiUmVmZXJlbmNlSWQiOiJiOTU5MDdjZS0xMTFlLTQxNjUtOWJiNy03NjI2ZjU0NmQ2MTciLCJQcmVmaXgiOiJ2Z2wuICIsIlJlZmVyZW5jZSI6eyIkaWQiOiIzIiwiJHR5cGUiOiJTd2lzc0FjYWRlbWljLkNpdGF2aS5SZWZlcmVuY2UsIFN3aXNzQWNhZGVtaWMuQ2l0YXZpIiwiQWJzdHJhY3RDb21wbGV4aXR5I</w:instrText>
          </w:r>
          <w:r>
            <w:instrText xml:space="preserve">jowLCJBYnN0cmFjdFNvdXJjZVRleHRGb3JtYXQiOjAsIkF1dGhvcnMiOlt7IiRpZCI6IjQiLCIkdHlwZSI6IlN3aXNzQWNhZGVtaWMuQ2l0YXZpLlBlcnNvbiwgU3dpc3NBY2FkZW1pYy5DaXRhdmkiLCJGaXJzdE5hbWUiOiJQZXRlciIsIkxhc3ROYW1lIjoiQmxhdSIsIk1pZGRsZU5hbWUiOiJNLiIsIlByb3RlY3RlZCI6ZmFsc2UsIlNle</w:instrText>
          </w:r>
          <w:r>
            <w:instrText xml:space="preserve">CI6MiwiQ3JlYXRlZEJ5IjoiX0xlZW5hIE1hYcOfIiwiQ3JlYXRlZE9uIjoiMjAyMS0wNi0yNVQxMjo1ODo0OSIsIk1vZGlmaWVkQnkiOiJfTGVlbmEgTWFhw58iLCJJZCI6IjlhOGNiNDJiLWEwN2EtNDMwOC05MzVmLTFlMjk2ZmFkN2RlNSIsIk1vZGlmaWVkT24iOiIyMDIxLTA2LTI1VDEyOjU4OjQ5IiwiUHJvamVjdCI6eyIkaWQiOiI1I</w:instrText>
          </w:r>
          <w:r>
            <w:instrText xml:space="preserve">iwiJHR5cGUiOiJTd2lzc0FjYWRlbWljLkNpdGF2aS5Qcm9qZWN0LCBTd2lzc0FjYWRlbWljLkNpdGF2aSJ9fSx7IiRpZCI6IjYiLCIkdHlwZSI6IlN3aXNzQWNhZGVtaWMuQ2l0YXZpLlBlcnNvbiwgU3dpc3NBY2FkZW1pYy5DaXRhdmkiLCJGaXJzdE5hbWUiOiJDYXJvbHluIiwiTGFzdE5hbWUiOiJCZWVrZXIiLCJQcm90ZWN0ZWQiOmZhb</w:instrText>
          </w:r>
          <w:r>
            <w:instrText xml:space="preserve">HNlLCJTZXgiOjEsIkNyZWF0ZWRCeSI6Il9MZWVuYSBNYWHDnyIsIkNyZWF0ZWRPbiI6IjIwMjEtMTAtMjFUMTI6MDY6MzEiLCJNb2RpZmllZEJ5IjoiX0xlZW5hIE1hYcOfIiwiSWQiOiIyMTljMzc0Mi0xMjJiLTRlMDctYjRjZC05Zjk5N2Y2YmNkMmUiLCJNb2RpZmllZE9uIjoiMjAyMS0xMC0yMVQxMjowNjozMSIsIlByb2plY3QiOnsiJ</w:instrText>
          </w:r>
          <w:r>
            <w:instrText xml:space="preserve">HJlZiI6IjUifX0seyIkaWQiOiI3IiwiJHR5cGUiOiJTd2lzc0FjYWRlbWljLkNpdGF2aS5QZXJzb24sIFN3aXNzQWNhZGVtaWMuQ2l0YXZpIiwiRmlyc3ROYW1lIjoiS2V2aW4iLCJMYXN0TmFtZSI6IkZpdHpwYXRyaWNrIiwiTWlkZGxlTmFtZSI6Ik0uIiwiUHJvdGVjdGVkIjpmYWxzZSwiU2V4IjoyLCJDcmVhdGVkQnkiOiJfTGVlbmEgT</w:instrText>
          </w:r>
          <w:r>
            <w:instrText xml:space="preserve">WFhw58iLCJDcmVhdGVkT24iOiIyMDIxLTEwLTIxVDEyOjA2OjMxIiwiTW9kaWZpZWRCeSI6Il9MZWVuYSBNYWHDnyIsIklkIjoiMzRhNTNiNTctZmM4Mi00ZjFhLWE2MjEtMWNlZTVmMmNkZWY2IiwiTW9kaWZpZWRPbiI6IjIwMjEtMTAtMjFUMTI6MDY6MzEiLCJQcm9qZWN0Ijp7IiRyZWYiOiI1In19XSwiQ2l0YXRpb25LZXlVcGRhdGVUe</w:instrText>
          </w:r>
          <w:r>
            <w:instrText xml:space="preserve">XBlIjowLCJDb2xsYWJvcmF0b3JzIjpbXSwiRG9pIjoiMTAuMjMwNy8yNTc4NzAxIiwiRWRpdG9ycyI6W10sIkV2YWx1YXRpb25Db21wbGV4aXR5IjowLCJFdmFsdWF0aW9uU291cmNlVGV4dEZvcm1hdCI6MCwiR3JvdXBzIjpbXSwiSGFzTGFiZWwxIjpmYWxzZSwiSGFzTGFiZWwyIjpmYWxzZSwiS2V5d29yZHMiOltdLCJMb2NhdGlvbnMiO</w:instrText>
          </w:r>
          <w:r>
            <w:instrText xml:space="preserve">lt7IiRpZCI6IjgiLCIkdHlwZSI6IlN3aXNzQWNhZGVtaWMuQ2l0YXZpLkxvY2F0aW9uLCBTd2lzc0FjYWRlbWljLkNpdGF2aSIsIkFkZHJlc3MiOnsiJGlkIjoiOSIsIiR0eXBlIjoiU3dpc3NBY2FkZW1pYy5DaXRhdmkuTGlua2VkUmVzb3VyY2UsIFN3aXNzQWNhZGVtaWMuQ2l0YXZpIiwiTGlua2VkUmVzb3VyY2VUeXBlIjo1LCJPcmlna</w:instrText>
          </w:r>
          <w:r>
            <w:instrText xml:space="preserve">W5hbFN0cmluZyI6IjEwLjIzMDcvMjU3ODcwMSIsIlVyaVN0cmluZyI6Imh0dHBzOi8vZG9pLm9yZy8xMC4yMzA3LzI1Nzg3MDEiLCJMaW5rZWRSZXNvdXJjZVN0YXR1cyI6OCwiUHJvcGVydGllcyI6eyIkaWQiOiIxMCIsIiR0eXBlIjoiU3dpc3NBY2FkZW1pYy5DaXRhdmkuTGlua2VkUmVzb3VyY2VQcm9wZXJ0aWVzLCBTd2lzc0FjYWRlb</w:instrText>
          </w:r>
          <w:r>
            <w:instrText xml:space="preserve">WljLkNpdGF2aSJ9LCJTeW5jRm9sZGVyVHlwZSI6MCwiSXNMb2NhbENsb3VkUHJvamVjdEZpbGVMaW5rIjpmYWxzZSwiSXNDbG91ZFJlc3RvcmUiOmZhbHNlLCJJc0Nsb3VkQ29weSI6ZmFsc2UsIkF0dGFjaG1lbnRGb2xkZXJXYXNJbkZhbGxiYWNrTW9kZSI6ZmFsc2V9LCJBbm5vdGF0aW9ucyI6W10sIkxvY2F0aW9uVHlwZSI6MCwiTWlyc</w:instrText>
          </w:r>
          <w:r>
            <w:instrText xml:space="preserve">m9yc1JlZmVyZW5jZVByb3BlcnR5SWQiOjEyOCwiQ3JlYXRlZEJ5IjoiX0xlZW5hIE1hYcOfIiwiQ3JlYXRlZE9uIjoiMjAyMS0xMC0yMVQxMjowNjozMSIsIk1vZGlmaWVkQnkiOiJfTGVlbmEgTWFhw58iLCJJZCI6IjIwM2I3NTY0LTg4OTAtNDI1Yy1hNTg0LTQxNTdiNTZhZGI1ZSIsIk1vZGlmaWVkT24iOiIyMDIxLTEwLTIxVDEyOjA2O</w:instrText>
          </w:r>
          <w:r>
            <w:instrText xml:space="preserve">jMxIiwiUHJvamVjdCI6eyIkcmVmIjoiNSJ9fV0sIk51bWJlciI6IjMiLCJPcmdhbml6YXRpb25zIjpbXSwiT3RoZXJzSW52b2x2ZWQiOltdLCJQYWdlUmFuZ2UiOiI8c3A+XHJcbiAgPG4+NTg1PC9uPlxyXG4gIDxpbj50cnVlPC9pbj5cclxuICA8b3M+NTg1PC9vcz5cclxuICA8cHM+NTg1PC9wcz5cclxuPC9zcD5cclxuPGVwPlxyXG4gI</w:instrText>
          </w:r>
          <w:r>
            <w:instrText xml:space="preserve">DxuPjYwNjwvbj5cclxuICA8aW4+dHJ1ZTwvaW4+XHJcbiAgPG9zPjYwNjwvb3M+XHJcbiAgPHBzPjYwNjwvcHM+XHJcbjwvZXA+XHJcbjxvcz41ODUtNjA2PC9vcz4iLCJQZXJpb2RpY2FsIjp7IiRpZCI6IjExIiwiJHR5cGUiOiJTd2lzc0FjYWRlbWljLkNpdGF2aS5QZXJpb2RpY2FsLCBTd2lzc0FjYWRlbWljLkNpdGF2aSIsIkVpc3NuI</w:instrText>
          </w:r>
          <w:r>
            <w:instrText xml:space="preserve">joiMTUzNC03NjA1IiwiSXNzbiI6IjAwMzctNzczMiIsIk5hbWUiOiJTb2NpYWwgRm9yY2VzIiwiUGFnaW5hdGlvbiI6MCwiUHJvdGVjdGVkIjpmYWxzZSwiQ3JlYXRlZEJ5IjoiX0xlZW5hIE1hYcOfIiwiQ3JlYXRlZE9uIjoiMjAyMS0wNS0xMVQxMzoyODozMyIsIk1vZGlmaWVkQnkiOiJfTGVlbmEgTWFhw58iLCJJZCI6IjE0NjUwMmEyL</w:instrText>
          </w:r>
          <w:r>
            <w:instrText xml:space="preserve">WMzNTEtNDk3Zi05NGY4LTA3ZmFhMDZjM2QxZCIsIk1vZGlmaWVkT24iOiIyMDIxLTA1LTExVDEzOjI4OjMzIiwiUHJvamVjdCI6eyIkcmVmIjoiNSJ9fSwiUHVibGlzaGVycyI6W10sIlF1b3RhdGlvbnMiOltdLCJSYXRpbmciOjAsIlJlZmVyZW5jZVR5cGUiOiJKb3VybmFsQXJ0aWNsZSIsIlNob3J0VGl0bGUiOiJCbGF1LCBCZWVrZXIgZ</w:instrText>
          </w:r>
          <w:r>
            <w:instrText xml:space="preserve">XQgYWwuIDE5ODQg4oCTIEludGVyc2VjdGluZyBTb2NpYWwgQWZmaWxpYXRpb25zIGFuZCBJbnRlcm1hcnJpYWdlIiwiU2hvcnRUaXRsZVVwZGF0ZVR5cGUiOjAsIlNvdXJjZU9mQmlibGlvZ3JhcGhpY0luZm9ybWF0aW9uIjoiQ3Jvc3NSZWYiLCJTdGF0aWNJZHMiOlsiNjZkOGZhMGQtMDU5NC00NzNkLWI1NmEtYmQ1OGQ4OTVmYjI0Il0sI</w:instrText>
          </w:r>
          <w:r>
            <w:instrText xml:space="preserve">lRhYmxlT2ZDb250ZW50c0NvbXBsZXhpdHkiOjAsIlRhYmxlT2ZDb250ZW50c1NvdXJjZVRleHRGb3JtYXQiOjAsIlRhc2tzIjpbXSwiVGl0bGUiOiJJbnRlcnNlY3RpbmcgU29jaWFsIEFmZmlsaWF0aW9ucyBhbmQgSW50ZXJtYXJyaWFnZSIsIlRyYW5zbGF0b3JzIjpbXSwiVm9sdW1lIjoiNjIiLCJZZWFyIjoiMTk4NCIsIlllYXJSZXNvb</w:instrText>
          </w:r>
          <w:r>
            <w:instrText xml:space="preserve">HZlZCI6IjE5ODQiLCJDcmVhdGVkQnkiOiJfTGVlbmEgTWFhw58iLCJDcmVhdGVkT24iOiIyMDIxLTEwLTIxVDEyOjA2OjMxIiwiTW9kaWZpZWRCeSI6Il9MZWVuYSBNYWHDnyIsIklkIjoiYjk1OTA3Y2UtMTExZS00MTY1LTliYjctNzYyNmY1NDZkNjE3IiwiTW9kaWZpZWRPbiI6IjIwMjEtMTAtMjFUMTk6MTA6NDQiLCJQcm9qZWN0Ijp7I</w:instrText>
          </w:r>
          <w:r>
            <w:instrText xml:space="preserve">iRyZWYiOiI1In19LCJVc2VOdW1iZXJpbmdUeXBlT2ZQYXJlbnREb2N1bWVudCI6ZmFsc2UsIlVzZVN0YW5kYXJkUHJlZml4IjpmYWxzZSwiVXNlU3RhbmRhcmRTdWZmaXgiOmZhbHNlfV0sIkZvcm1hdHRlZFRleHQiOnsiJGlkIjoiMTIiLCJDb3VudCI6MSwiVGV4dFVuaXRzIjpbeyIkaWQiOiIxMyIsIkZvbnRTdHlsZSI6eyIkaWQiOiIxN</w:instrText>
          </w:r>
          <w:r>
            <w:instrText xml:space="preserve">CIsIk5ldXRyYWwiOnRydWV9LCJSZWFkaW5nT3JkZXIiOjEsIlRleHQiOiIodmdsLiBCbGF1IGV0IGFsLiAxOTg0KSJ9XX0sIlRhZyI6IkNpdGF2aVBsYWNlaG9sZGVyI2VjN2VkMmQ0LWQzMzAtNGI0Ni1hODI1LTkwMDQ3YjUyMjNkNSIsIlRleHQiOiIodmdsLiBCbGF1IGV0IGFsLiAxOTg0KSIsIldBSVZlcnNpb24iOiI2LjEwLjAuMCJ9}</w:instrText>
          </w:r>
          <w:r>
            <w:fldChar w:fldCharType="separate"/>
          </w:r>
          <w:r>
            <w:t xml:space="preserve">(vgl. Blau et al. 1984)</w:t>
          </w:r>
          <w:r>
            <w:fldChar w:fldCharType="end"/>
          </w:r>
        </w:sdtContent>
      </w:sdt>
      <w:r>
        <w:t xml:space="preserve">. </w:t>
      </w:r>
      <w:r>
        <w:t xml:space="preserve">Demnach resultieren soziale Interaktionen au</w:t>
      </w:r>
      <w:r>
        <w:t xml:space="preserve">s</w:t>
      </w:r>
      <w:r>
        <w:t xml:space="preserve"> den Gelegenheitsstrukturen des Kennenlernens</w:t>
      </w:r>
      <w:r>
        <w:t xml:space="preserve"> </w:t>
      </w:r>
      <w:sdt>
        <w:sdtPr>
          <w:alias w:val="To edit, see citavi.com/edit"/>
          <w15:appearance w15:val="boundingBox"/>
          <w:id w:val="1712766346"/>
          <w:placeholder>
            <w:docPart w:val="DefaultPlaceholder_-1854013440"/>
          </w:placeholder>
          <w:tag w:val="CitaviPlaceholder#75a2a8e2-1b26-4497-a4a7-876226426e53"/>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w:instrText>
          </w:r>
          <w:r>
            <w:instrText xml:space="preserve">GVtaWMuQ2l0YXZpLkNpdGF0aW9ucy5Xb3JkUGxhY2Vob2xkZXJFbnRyeSwgU3dpc3NBY2FkZW1pYy5DaXRhdmkiLCJJZCI6Ijc4NzI3MjU2LWI0ZGEtNGUzOS1hZjc0LTg4NDZhMjgwODY2MiIsIlJhbmdlTGVuZ3RoIjozMywiUmVmZXJlbmNlSWQiOiJlMTcxNDIzOC02NmMxLTRhM2ItYjQxMi1hMmVlMWYzNTY5YzUiLCJQYWdlUmFuZ2UiO</w:instrText>
          </w:r>
          <w:r>
            <w:instrText xml:space="preserve">nsiJGlkIjoiMyIsIiR0eXBlIjoiU3dpc3NBY2FkZW1pYy5QYWdlUmFuZ2UsIFN3aXNzQWNhZGVtaWMiLCJFbmRQYWdlIjp7IiRpZCI6IjQiLCIkdHlwZSI6IlN3aXNzQWNhZGVtaWMuUGFnZU51bWJlciwgU3dpc3NBY2FkZW1pYyIsIklzRnVsbHlOdW1lcmljIjpmYWxzZSwiTnVtYmVyaW5nVHlwZSI6MCwiTnVtZXJhbFN5c3RlbSI6MH0sI</w:instrText>
          </w:r>
          <w:r>
            <w:instrText xml:space="preserve">k51bWJlcmluZ1R5cGUiOjAsIk51bWVyYWxTeXN0ZW0iOjAsIk9yaWdpbmFsU3RyaW5nIjoiMjkiLCJTdGFydFBhZ2UiOnsiJGlkIjoiNSIsIiR0eXBlIjoiU3dpc3NBY2FkZW1pYy5QYWdlTnVtYmVyLCBTd2lzc0FjYWRlbWljIiwiSXNGdWxseU51bWVyaWMiOnRydWUsIk51bWJlciI6MjksIk51bWJlcmluZ1R5cGUiOjAsIk51bWVyYWxTe</w:instrText>
          </w:r>
          <w:r>
            <w:instrText xml:space="preserve">XN0ZW0iOjAsIk9yaWdpbmFsU3RyaW5nIjoiMjkiLCJQcmV0dHlTdHJpbmciOiIyOSJ9fSwiUHJlZml4IjoidmdsLiAiLCJSZWZlcmVuY2UiOnsiJGlkIjoiNiIsIiR0eXBlIjoiU3dpc3NBY2FkZW1pYy5DaXRhdmkuUmVmZXJlbmNlLCBTd2lzc0FjYWRlbWljLkNpdGF2aSIsIkFic3RyYWN0Q29tcGxleGl0eSI6MCwiQWJzdHJhY3RTb3VyY</w:instrText>
          </w:r>
          <w:r>
            <w:instrText xml:space="preserve">2VUZXh0Rm9ybWF0IjowLCJBdXRob3JzIjpbeyIkaWQiOiI3IiwiJHR5cGUiOiJTd2lzc0FjYWRlbWljLkNpdGF2aS5QZXJzb24sIFN3aXNzQWNhZGVtaWMuQ2l0YXZpIiwiRmlyc3ROYW1lIjoiUGV0ZXIiLCJMYXN0TmFtZSI6IkJsYXUiLCJNaWRkbGVOYW1lIjoiTS4iLCJQcm90ZWN0ZWQiOmZhbHNlLCJTZXgiOjIsIkNyZWF0ZWRCeSI6I</w:instrText>
          </w:r>
          <w:r>
            <w:instrText xml:space="preserve">l9MZWVuYSBNYWHDnyIsIkNyZWF0ZWRPbiI6IjIwMjEtMDYtMjVUMTI6NTg6NDkiLCJNb2RpZmllZEJ5IjoiX0xlZW5hIE1hYcOfIiwiSWQiOiI5YThjYjQyYi1hMDdhLTQzMDgtOTM1Zi0xZTI5NmZhZDdkZTUiLCJNb2RpZmllZE9uIjoiMjAyMS0wNi0yNVQxMjo1ODo0OSIsIlByb2plY3QiOnsiJGlkIjoiOCIsIiR0eXBlIjoiU3dpc3NBY</w:instrText>
          </w:r>
          <w:r>
            <w:instrText xml:space="preserve">2FkZW1pYy5DaXRhdmkuUHJvamVjdCwgU3dpc3NBY2FkZW1pYy5DaXRhdmkifX0seyIkaWQiOiI5IiwiJHR5cGUiOiJTd2lzc0FjYWRlbWljLkNpdGF2aS5QZXJzb24sIFN3aXNzQWNhZGVtaWMuQ2l0YXZpIiwiRmlyc3ROYW1lIjoiSm9zZXBoIiwiTGFzdE5hbWUiOiJTY2h3YXJ0eiIsIk1pZGRsZU5hbWUiOiJFLiIsIlByb3RlY3RlZCI6Z</w:instrText>
          </w:r>
          <w:r>
            <w:instrText xml:space="preserve">mFsc2UsIlNleCI6MiwiQ3JlYXRlZEJ5IjoiX0xlZW5hIE1hYcOfIiwiQ3JlYXRlZE9uIjoiMjAyMS0wNi0yNVQxMjo1OTo1NCIsIk1vZGlmaWVkQnkiOiJfTGVlbmEgTWFhw58iLCJJZCI6ImU1ZDQ1ZTZmLTA4OWYtNDBmYy1hYTBiLTU5NjFlOTM1NWVkNSIsIk1vZGlmaWVkT24iOiIyMDIxLTA2LTI1VDEyOjU5OjU0IiwiUHJvamVjdCI6e</w:instrText>
          </w:r>
          <w:r>
            <w:instrText xml:space="preserve">yIkcmVmIjoiOCJ9fV0sIkNpdGF0aW9uS2V5VXBkYXRlVHlwZSI6MCwiQ29sbGFib3JhdG9ycyI6W10sIkRvaSI6IjEwLjEwODYvMjI4Mjk4IiwiRWRpdG9ycyI6W10sIkV2YWx1YXRpb25Db21wbGV4aXR5IjowLCJFdmFsdWF0aW9uU291cmNlVGV4dEZvcm1hdCI6MCwiR3JvdXBzIjpbXSwiSGFzTGFiZWwxIjpmYWxzZSwiSGFzTGFiZWwyI</w:instrText>
          </w:r>
          <w:r>
            <w:instrText xml:space="preserve">jpmYWxzZSwiS2V5d29yZHMiOltdLCJMb2NhdGlvbnMiOlt7IiRpZCI6IjEwIiwiJHR5cGUiOiJTd2lzc0FjYWRlbWljLkNpdGF2aS5Mb2NhdGlvbiwgU3dpc3NBY2FkZW1pYy5DaXRhdmkiLCJBZGRyZXNzIjp7IiRpZCI6IjExIiwiJHR5cGUiOiJTd2lzc0FjYWRlbWljLkNpdGF2aS5MaW5rZWRSZXNvdXJjZSwgU3dpc3NBY2FkZW1pYy5Da</w:instrText>
          </w:r>
          <w:r>
            <w:instrText xml:space="preserve">XRhdmkiLCJMaW5rZWRSZXNvdXJjZVR5cGUiOjUsIk9yaWdpbmFsU3RyaW5nIjoiMTAuMTA4Ni8yMjgyOTgiLCJVcmlTdHJpbmciOiJodHRwczovL2RvaS5vcmcvMTAuMTA4Ni8yMjgyOTgiLCJMaW5rZWRSZXNvdXJjZVN0YXR1cyI6OCwiUHJvcGVydGllcyI6eyIkaWQiOiIxMiIsIiR0eXBlIjoiU3dpc3NBY2FkZW1pYy5DaXRhdmkuTGlua</w:instrText>
          </w:r>
          <w:r>
            <w:instrText xml:space="preserve">2VkUmVzb3VyY2VQcm9wZXJ0aWVzLCBTd2lzc0FjYWRlbWljLkNpdGF2aSJ9LCJTeW5jRm9sZGVyVHlwZSI6MCwiSXNMb2NhbENsb3VkUHJvamVjdEZpbGVMaW5rIjpmYWxzZSwiSXNDbG91ZFJlc3RvcmUiOmZhbHNlLCJJc0Nsb3VkQ29weSI6ZmFsc2UsIkF0dGFjaG1lbnRGb2xkZXJXYXNJbkZhbGxiYWNrTW9kZSI6ZmFsc2V9LCJBbm5vd</w:instrText>
          </w:r>
          <w:r>
            <w:instrText xml:space="preserve">GF0aW9ucyI6W10sIkxvY2F0aW9uVHlwZSI6MCwiTWlycm9yc1JlZmVyZW5jZVByb3BlcnR5SWQiOjEyOCwiQ3JlYXRlZEJ5IjoiX0xlZW5hIE1hYcOfIiwiQ3JlYXRlZE9uIjoiMjAyMS0xMC0xOVQxNDozMDo1MSIsIk1vZGlmaWVkQnkiOiJfTGVlbmEgTWFhw58iLCJJZCI6IjUzZTBlYWNhLTEwNTAtNGEwNy1hMWRiLTk0OWM0ZjNiNzc3N</w:instrText>
          </w:r>
          <w:r>
            <w:instrText xml:space="preserve">iIsIk1vZGlmaWVkT24iOiIyMDIxLTEwLTE5VDE0OjMwOjUxIiwiUHJvamVjdCI6eyIkcmVmIjoiOCJ9fV0sIk51bWJlciI6IjIiLCJPcmdhbml6YXRpb25zIjpbXSwiT3RoZXJzSW52b2x2ZWQiOltdLCJQYWdlUmFuZ2UiOiI8c3A+XHJcbiAgPG4+NDUyPC9uPlxyXG4gIDxpbj50cnVlPC9pbj5cclxuICA8b3M+NDUyPC9vcz5cclxuICA8c</w:instrText>
          </w:r>
          <w:r>
            <w:instrText xml:space="preserve">HM+NDUyPC9wcz5cclxuPC9zcD5cclxuPGVwPlxyXG4gIDxuPjQ1NDwvbj5cclxuICA8aW4+dHJ1ZTwvaW4+XHJcbiAgPG9zPjQ1NDwvb3M+XHJcbiAgPHBzPjQ1NDwvcHM+XHJcbjwvZXA+XHJcbjxvcz40NTItNDU0PC9vcz4iLCJQbGFjZU9mUHVibGljYXRpb24iOiJOZXcgWW9yayIsIlB1Ymxpc2hlcnMiOlt7IiRpZCI6IjEzIiwiJHR5c</w:instrText>
          </w:r>
          <w:r>
            <w:instrText xml:space="preserve">GUiOiJTd2lzc0FjYWRlbWljLkNpdGF2aS5QdWJsaXNoZXIsIFN3aXNzQWNhZGVtaWMuQ2l0YXZpIiwiTmFtZSI6IkFjYWRlbWljIFByZXNzIiwiUHJvdGVjdGVkIjpmYWxzZSwiQ3JlYXRlZEJ5IjoiX0xlZW5hIE1hYcOfIiwiQ3JlYXRlZE9uIjoiMjAyMS0xMC0xOVQxNDozNDowMCIsIk1vZGlmaWVkQnkiOiJfTGVlbmEgTWFhw58iLCJJZ</w:instrText>
          </w:r>
          <w:r>
            <w:instrText xml:space="preserve">CI6IjdjNjIyMWU4LWU4NTItNDI0Ny04NTM3LTExMmJkNGI1OTk4MCIsIk1vZGlmaWVkT24iOiIyMDIxLTEwLTE5VDE0OjM0OjAwIiwiUHJvamVjdCI6eyIkcmVmIjoiOCJ9fV0sIlF1b3RhdGlvbnMiOltdLCJSYXRpbmciOjAsIlJlZmVyZW5jZVR5cGUiOiJCb29rIiwiU2hvcnRUaXRsZSI6IkJsYXUsIFNjaHdhcnR6IDE5ODQg4oCTIENyb</w:instrText>
          </w:r>
          <w:r>
            <w:instrText xml:space="preserve">3NzY3V0dGluZyBTb2NpYWwgQ2lyY2xlcyIsIlNob3J0VGl0bGVVcGRhdGVUeXBlIjowLCJTb3VyY2VPZkJpYmxpb2dyYXBoaWNJbmZvcm1hdGlvbiI6IkNyb3NzUmVmIiwiU3RhdGljSWRzIjpbImI2NDA0YjNiLTA0MGMtNGY0NS04Njg3LTJhYTc4NTM0NDEwYiJdLCJUYWJsZU9mQ29udGVudHNDb21wbGV4aXR5IjowLCJUYWJsZU9mQ29ud</w:instrText>
          </w:r>
          <w:r>
            <w:instrText xml:space="preserve">GVudHNTb3VyY2VUZXh0Rm9ybWF0IjowLCJUYXNrcyI6W10sIlRpdGxlIjoiQ3Jvc3NjdXR0aW5nIFNvY2lhbCBDaXJjbGVzOiBUZXN0aW5nIGEgTWFjcm9zdHJ1Y3R1cmFsIFRoZW9yeSBvZiBJbnRlcmdyb3VwIFJlbGF0aW9ucyIsIlRyYW5zbGF0b3JzIjpbXSwiWWVhciI6IjE5ODQiLCJZZWFyUmVzb2x2ZWQiOiIxOTg0IiwiQ3JlYXRlZ</w:instrText>
          </w:r>
          <w:r>
            <w:instrText xml:space="preserve">EJ5IjoiX0xlZW5hIE1hYcOfIiwiQ3JlYXRlZE9uIjoiMjAyMS0xMC0xOVQxNDozMDo1MSIsIk1vZGlmaWVkQnkiOiJfTGVlbmEgTWFhw58iLCJJZCI6ImUxNzE0MjM4LTY2YzEtNGEzYi1iNDEyLWEyZWUxZjM1NjljNSIsIk1vZGlmaWVkT24iOiIyMDIxLTEwLTE5VDE0OjM0OjAwIiwiUHJvamVjdCI6eyIkcmVmIjoiOCJ9fSwiVXNlTnVtY</w:instrText>
          </w:r>
          <w:r>
            <w:instrText xml:space="preserve">mVyaW5nVHlwZU9mUGFyZW50RG9jdW1lbnQiOmZhbHNlLCJVc2VTdGFuZGFyZFByZWZpeCI6ZmFsc2UsIlVzZVN0YW5kYXJkU3VmZml4IjpmYWxzZX1dLCJGb3JtYXR0ZWRUZXh0Ijp7IiRpZCI6IjE0IiwiQ291bnQiOjEsIlRleHRVbml0cyI6W3siJGlkIjoiMTUiLCJGb250U3R5bGUiOnsiJGlkIjoiMTYiLCJOZXV0cmFsIjp0cnVlfSwiU</w:instrText>
          </w:r>
          <w:r>
            <w:instrText xml:space="preserve">mVhZGluZ09yZGVyIjoxLCJUZXh0IjoiKHZnbC4gQmxhdSB1bmQgU2Nod2FydHogMTk4NCwgMjkpIn1dfSwiVGFnIjoiQ2l0YXZpUGxhY2Vob2xkZXIjNzVhMmE4ZTItMWIyNi00NDk3LWE0YTctODc2MjI2NDI2ZTUzIiwiVGV4dCI6Iih2Z2wuIEJsYXUgdW5kIFNjaHdhcnR6IDE5ODQsIDI5KSIsIldBSVZlcnNpb24iOiI2LjEwLjAuMCJ9}</w:instrText>
          </w:r>
          <w:r>
            <w:fldChar w:fldCharType="separate"/>
          </w:r>
          <w:r>
            <w:t xml:space="preserve">(vgl. Blau und Schwartz 1984, 29)</w:t>
          </w:r>
          <w:r>
            <w:fldChar w:fldCharType="end"/>
          </w:r>
        </w:sdtContent>
      </w:sdt>
      <w:r>
        <w:t xml:space="preserve">. </w:t>
      </w:r>
      <w:r>
        <w:t xml:space="preserve">Partnerwahlpräferenzen können durch sozialstrukturelle Restriktionen angepasst werden, </w:t>
      </w:r>
      <w:r>
        <w:t xml:space="preserve">wenn </w:t>
      </w:r>
      <w:r>
        <w:t xml:space="preserve">Personen mit den </w:t>
      </w:r>
      <w:r>
        <w:t xml:space="preserve">gewünschten </w:t>
      </w:r>
      <w:r>
        <w:t xml:space="preserve">Eigenschaften dem Markt </w:t>
      </w:r>
      <w:r>
        <w:t xml:space="preserve">nicht </w:t>
      </w:r>
      <w:r>
        <w:t xml:space="preserve">zur Verfügung stehen. </w:t>
      </w:r>
      <w:r/>
    </w:p>
    <w:p>
      <w:pPr>
        <w:pBdr/>
        <w:spacing w:after="240" w:line="360" w:lineRule="auto"/>
        <w:ind/>
        <w:jc w:val="both"/>
        <w:rPr/>
      </w:pPr>
      <w:r>
        <w:t xml:space="preserve">Kriti</w:t>
      </w:r>
      <w:r>
        <w:t xml:space="preserve">sch</w:t>
      </w:r>
      <w:r>
        <w:t xml:space="preserve"> </w:t>
      </w:r>
      <w:r>
        <w:t xml:space="preserve">angemerkt </w:t>
      </w:r>
      <w:r>
        <w:t xml:space="preserve">wird, dass</w:t>
      </w:r>
      <w:r>
        <w:t xml:space="preserve"> der Möglichkeitsraum </w:t>
      </w:r>
      <w:r>
        <w:t xml:space="preserve">von Blau </w:t>
      </w:r>
      <w:r>
        <w:t xml:space="preserve">sehr weiträumig gefasst</w:t>
      </w:r>
      <w:r>
        <w:t xml:space="preserve"> ist</w:t>
      </w:r>
      <w:r>
        <w:t xml:space="preserve">, denn</w:t>
      </w:r>
      <w:r>
        <w:t xml:space="preserve"> </w:t>
      </w:r>
      <w:r>
        <w:t xml:space="preserve">dieser</w:t>
      </w:r>
      <w:r>
        <w:t xml:space="preserve"> </w:t>
      </w:r>
      <w:r>
        <w:t xml:space="preserve">wird </w:t>
      </w:r>
      <w:r>
        <w:t xml:space="preserve">„durch nationale Grenzen und durch die Sozialstruktur der Gesellschaft definiert“ </w:t>
      </w:r>
      <w:sdt>
        <w:sdtPr>
          <w:alias w:val="To edit, see citavi.com/edit"/>
          <w15:appearance w15:val="boundingBox"/>
          <w:id w:val="589736351"/>
          <w:placeholder>
            <w:docPart w:val="DefaultPlaceholder_-1854013440"/>
          </w:placeholder>
          <w:tag w:val="CitaviPlaceholder#dda31a54-1046-4e19-a6e2-256a11aed88c"/>
          <w:rPr/>
        </w:sdtPr>
        <w:sdtContent>
          <w:r>
            <w:fldChar w:fldCharType="begin"/>
          </w:r>
          <w:r>
            <w:instrText xml:space="preserve">ADDIN CitaviPlaceholder{eyIkaWQiOiIxIiwiJHR5cGUiOiJTd2lzc0FjYWRlbWljLkNpdGF2aS5DaXRhdGlvbnMuV29yZFBsYWNla</w:instrText>
          </w:r>
          <w:r>
            <w:instrText xml:space="preserve">G9sZGVyLCBTd2lzc0FjYWRlbWljLkNpdGF2aSIsIkVudHJpZXMiOlt7IiRpZCI6IjIiLCIkdHlwZSI6IlN3aXNzQWNhZGVtaWMuQ2l0YXZpLkNpdGF0aW9ucy5Xb3JkUGxhY2Vob2xkZXJFbnRyeSwgU3dpc3NBY2FkZW1pYy5DaXRhdmkiLCJJZCI6ImQwZmQzYTYzLTZjMjUtNDlkZS1iMDQ3LTM5N2RhZGFjZDY2YSIsIlJhbmdlTGVuZ3RoI</w:instrText>
          </w:r>
          <w:r>
            <w:instrText xml:space="preserve">joxNywiUmVmZXJlbmNlSWQiOiIwYTUxYzBjYS0xNTM2LTRjYzgtOTBkOC04YWI0ODYwYzlhNmQiLCJQYWdlUmFuZ2UiOnsiJGlkIjoiMyIsIiR0eXBlIjoiU3dpc3NBY2FkZW1pYy5QYWdlUmFuZ2UsIFN3aXNzQWNhZGVtaWMiLCJFbmRQYWdlIjp7IiRpZCI6IjQiLCIkdHlwZSI6IlN3aXNzQWNhZGVtaWMuUGFnZU51bWJlciwgU3dpc3NBY</w:instrText>
          </w:r>
          <w:r>
            <w:instrText xml:space="preserve">2FkZW1pYyIsIklzRnVsbHlOdW1lcmljIjpmYWxzZSwiTnVtYmVyaW5nVHlwZSI6MCwiTnVtZXJhbFN5c3RlbSI6MH0sIk51bWJlcmluZ1R5cGUiOjAsIk51bWVyYWxTeXN0ZW0iOjAsIk9yaWdpbmFsU3RyaW5nIjoiMzI4IiwiU3RhcnRQYWdlIjp7IiRpZCI6IjUiLCIkdHlwZSI6IlN3aXNzQWNhZGVtaWMuUGFnZU51bWJlciwgU3dpc3NBY</w:instrText>
          </w:r>
          <w:r>
            <w:instrText xml:space="preserve">2FkZW1pYyIsIklzRnVsbHlOdW1lcmljIjp0cnVlLCJOdW1iZXIiOjMyOCwiTnVtYmVyaW5nVHlwZSI6MCwiTnVtZXJhbFN5c3RlbSI6MCwiT3JpZ2luYWxTdHJpbmciOiIzMjgiLCJQcmV0dHlTdHJpbmciOiIzMjgifX0sIlJlZmVyZW5jZSI6eyIkaWQiOiI2IiwiJHR5cGUiOiJTd2lzc0FjYWRlbWljLkNpdGF2aS5SZWZlcmVuY2UsIFN3a</w:instrText>
          </w:r>
          <w:r>
            <w:instrText xml:space="preserve">XNzQWNhZGVtaWMuQ2l0YXZpIiwiQWJzdHJhY3RDb21wbGV4aXR5IjowLCJBYnN0cmFjdFNvdXJjZVRleHRGb3JtYXQiOjAsIkF1dGhvcnMiOlt7IiRpZCI6IjciLCIkdHlwZSI6IlN3aXNzQWNhZGVtaWMuQ2l0YXZpLlBlcnNvbiwgU3dpc3NBY2FkZW1pYy5DaXRhdmkiLCJGaXJzdE5hbWUiOiJUaG9tYXMiLCJMYXN0TmFtZSI6IktsZWluI</w:instrText>
          </w:r>
          <w:r>
            <w:instrText xml:space="preserve">iwiUHJvdGVjdGVkIjpmYWxzZSwiU2V4IjoyLCJDcmVhdGVkQnkiOiJfTGVlbmEgTWFhw58iLCJDcmVhdGVkT24iOiIyMDIxLTA0LTI5VDA3OjQ0OjMyIiwiTW9kaWZpZWRCeSI6Il9MZWVuYSBNYWHDnyIsIklkIjoiOGU4ODVkM2MtNmViYS00NzdiLWE0NjItNGFhY2Q5ZWY0MTgzIiwiTW9kaWZpZWRPbiI6IjIwMjEtMDQtMjlUMDc6NDQ6M</w:instrText>
          </w:r>
          <w:r>
            <w:instrText xml:space="preserve">zIiLCJQcm9qZWN0Ijp7IiRpZCI6IjgiLCIkdHlwZSI6IlN3aXNzQWNhZGVtaWMuQ2l0YXZpLlByb2plY3QsIFN3aXNzQWNhZGVtaWMuQ2l0YXZpIn19XSwiQ2l0YXRpb25LZXlVcGRhdGVUeXBlIjowLCJDb2xsYWJvcmF0b3JzIjpbXSwiRG9pIjoiMTAuMTAwNy85NzgtMy02NTgtMDIyNzYtMV8xMSIsIkVkaXRvcnMiOltdLCJFdmFsdWF0a</w:instrText>
          </w:r>
          <w:r>
            <w:instrText xml:space="preserve">W9uQ29tcGxleGl0eSI6MCwiRXZhbHVhdGlvblNvdXJjZVRleHRGb3JtYXQiOjAsIkdyb3VwcyI6W10sIkhhc0xhYmVsMSI6ZmFsc2UsIkhhc0xhYmVsMiI6ZmFsc2UsIktleXdvcmRzIjpbXSwiTG9jYXRpb25zIjpbeyIkaWQiOiI5IiwiJHR5cGUiOiJTd2lzc0FjYWRlbWljLkNpdGF2aS5Mb2NhdGlvbiwgU3dpc3NBY2FkZW1pYy5DaXRhd</w:instrText>
          </w:r>
          <w:r>
            <w:instrText xml:space="preserve">mkiLCJBZGRyZXNzIjp7IiRpZCI6IjEwIiwiJHR5cGUiOiJTd2lzc0FjYWRlbWljLkNpdGF2aS5MaW5rZWRSZXNvdXJjZSwgU3dpc3NBY2FkZW1pYy5DaXRhdmkiLCJMaW5rZWRSZXNvdXJjZVR5cGUiOjUsIk9yaWdpbmFsU3RyaW5nIjoiMTAuMTAwNy85NzgtMy02NTgtMDIyNzYtMV8xMSIsIlVyaVN0cmluZyI6Imh0dHBzOi8vZG9pLm9yZ</w:instrText>
          </w:r>
          <w:r>
            <w:instrText xml:space="preserve">y8xMC4xMDA3Lzk3OC0zLTY1OC0wMjI3Ni0xXzExIiwiTGlua2VkUmVzb3VyY2VTdGF0dXMiOjgsIlByb3BlcnRpZXMiOnsiJGlkIjoiMTEiLCIkdHlwZSI6IlN3aXNzQWNhZGVtaWMuQ2l0YXZpLkxpbmtlZFJlc291cmNlUHJvcGVydGllcywgU3dpc3NBY2FkZW1pYy5DaXRhdmkifSwiU3luY0ZvbGRlclR5cGUiOjAsIklzTG9jYWxDbG91Z</w:instrText>
          </w:r>
          <w:r>
            <w:instrText xml:space="preserve">FByb2plY3RGaWxlTGluayI6ZmFsc2UsIklzQ2xvdWRSZXN0b3JlIjpmYWxzZSwiSXNDbG91ZENvcHkiOmZhbHNlLCJBdHRhY2htZW50Rm9sZGVyV2FzSW5GYWxsYmFja01vZGUiOmZhbHNlfSwiQW5ub3RhdGlvbnMiOltdLCJMb2NhdGlvblR5cGUiOjAsIk1pcnJvcnNSZWZlcmVuY2VQcm9wZXJ0eUlkIjoxMjgsIkNyZWF0ZWRCeSI6Il9MZ</w:instrText>
          </w:r>
          <w:r>
            <w:instrText xml:space="preserve">WVuYSBNYWHDnyIsIkNyZWF0ZWRPbiI6IjIwMjEtMDUtMTBUMTg6Mzk6NTAiLCJNb2RpZmllZEJ5IjoiX0xlZW5hIE1hYcOfIiwiSWQiOiI3MzNhMjY1YS0zODc5LTRlZjktOTYwMy04YTMwOTVkOGY2ZTkiLCJNb2RpZmllZE9uIjoiMjAyMS0wNS0xMFQxODozOTo1MCIsIlByb2plY3QiOnsiJHJlZiI6IjgifX1dLCJPcmdhbml6YXRpb25zI</w:instrText>
          </w:r>
          <w:r>
            <w:instrText xml:space="preserve">jpbXSwiT3RoZXJzSW52b2x2ZWQiOltdLCJQYWdlUmFuZ2UiOiI8c3A+XHJcbiAgPG4+MzIxPC9uPlxyXG4gIDxpbj50cnVlPC9pbj5cclxuICA8b3M+MzIxPC9vcz5cclxuICA8cHM+MzIxPC9wcz5cclxuPC9zcD5cclxuPGVwPlxyXG4gIDxuPjM0Mzwvbj5cclxuICA8aW4+dHJ1ZTwvaW4+XHJcbiAgPG9zPjM0Mzwvb3M+XHJcbiAgPHBzP</w:instrText>
          </w:r>
          <w:r>
            <w:instrText xml:space="preserve">jM0MzwvcHM+XHJcbjwvZXA+XHJcbjxvcz4zMjEtMzQzPC9vcz4iLCJQYXJlbnRSZWZlcmVuY2UiOnsiJGlkIjoiMTIiLCIkdHlwZSI6IlN3aXNzQWNhZGVtaWMuQ2l0YXZpLlJlZmVyZW5jZSwgU3dpc3NBY2FkZW1pYy5DaXRhdmkiLCJBYnN0cmFjdENvbXBsZXhpdHkiOjAsIkFic3RyYWN0U291cmNlVGV4dEZvcm1hdCI6MCwiQXV0aG9yc</w:instrText>
          </w:r>
          <w:r>
            <w:instrText xml:space="preserve">yI6W10sIkNpdGF0aW9uS2V5VXBkYXRlVHlwZSI6MCwiQ29sbGFib3JhdG9ycyI6W10sIkRvaSI6IjEwLjEwMDcvOTc4LTMtNjU4LTAyMjc2LTEiLCJFZGl0b3JzIjpbeyIkaWQiOiIxMyIsIiR0eXBlIjoiU3dpc3NBY2FkZW1pYy5DaXRhdmkuUGVyc29uLCBTd2lzc0FjYWRlbWljLkNpdGF2aSIsIkZpcnN0TmFtZSI6IlBhdWwiLCJMYXN0T</w:instrText>
          </w:r>
          <w:r>
            <w:instrText xml:space="preserve">mFtZSI6IkhpbGwiLCJNaWRkbGVOYW1lIjoiQi4iLCJQcm90ZWN0ZWQiOmZhbHNlLCJTZXgiOjIsIkNyZWF0ZWRCeSI6Il9MZWVuYSBNYWHDnyIsIkNyZWF0ZWRPbiI6IjIwMjEtMDUtMTBUMTg6Mzk6NTAiLCJNb2RpZmllZEJ5IjoiX0xlZW5hIE1hYcOfIiwiSWQiOiI1ODFlZTA5OS0yNzFmLTQ2YzgtYTc0Yi00MjNkN2JjOWJkMWMiLCJNb</w:instrText>
          </w:r>
          <w:r>
            <w:instrText xml:space="preserve">2RpZmllZE9uIjoiMjAyMS0wNS0xMFQxODozOTo1MCIsIlByb2plY3QiOnsiJHJlZiI6IjgifX0seyIkaWQiOiIxNCIsIiR0eXBlIjoiU3dpc3NBY2FkZW1pYy5DaXRhdmkuUGVyc29uLCBTd2lzc0FjYWRlbWljLkNpdGF2aSIsIkZpcnN0TmFtZSI6IkpvaGFubmVzIiwiTGFzdE5hbWUiOiJLb3BwIiwiUHJvdGVjdGVkIjpmYWxzZSwiU2V4I</w:instrText>
          </w:r>
          <w:r>
            <w:instrText xml:space="preserve">joyLCJDcmVhdGVkQnkiOiJfTGVlbmEgTWFhw58iLCJDcmVhdGVkT24iOiIyMDIxLTA1LTEwVDE4OjM5OjUwIiwiTW9kaWZpZWRCeSI6Il9MZWVuYSBNYWHDnyIsIklkIjoiMGU0ZjE1MDItOGUwZi00ZWUzLWJhOTgtZDdkMjAxNWE0ODk1IiwiTW9kaWZpZWRPbiI6IjIwMjEtMDUtMTBUMTg6Mzk6NTAiLCJQcm9qZWN0Ijp7IiRyZWYiOiI4I</w:instrText>
          </w:r>
          <w:r>
            <w:instrText xml:space="preserve">n19XSwiRXZhbHVhdGlvbkNvbXBsZXhpdHkiOjAsIkV2YWx1YXRpb25Tb3VyY2VUZXh0Rm9ybWF0IjowLCJHcm91cHMiOltdLCJIYXNMYWJlbDEiOmZhbHNlLCJIYXNMYWJlbDIiOmZhbHNlLCJJc2JuIjoiOTc4LTMtNjU4LTAyMjc1LTQiLCJLZXl3b3JkcyI6W10sIkxvY2F0aW9ucyI6W3siJGlkIjoiMTUiLCIkdHlwZSI6IlN3aXNzQWNhZ</w:instrText>
          </w:r>
          <w:r>
            <w:instrText xml:space="preserve">GVtaWMuQ2l0YXZpLkxvY2F0aW9uLCBTd2lzc0FjYWRlbWljLkNpdGF2aSIsIkFkZHJlc3MiOnsiJGlkIjoiMTYiLCIkdHlwZSI6IlN3aXNzQWNhZGVtaWMuQ2l0YXZpLkxpbmtlZFJlc291cmNlLCBTd2lzc0FjYWRlbWljLkNpdGF2aSIsIkxpbmtlZFJlc291cmNlVHlwZSI6NSwiT3JpZ2luYWxTdHJpbmciOiIxMC4xMDA3Lzk3OC0zLTY1O</w:instrText>
          </w:r>
          <w:r>
            <w:instrText xml:space="preserve">C0wMjI3Ni0xIiwiVXJpU3RyaW5nIjoiaHR0cHM6Ly9kb2kub3JnLzEwLjEwMDcvOTc4LTMtNjU4LTAyMjc2LTEiLCJMaW5rZWRSZXNvdXJjZVN0YXR1cyI6OCwiUHJvcGVydGllcyI6eyIkaWQiOiIxNy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Bbm5vdGF0aW9ucyI6W10sIkxvY2F0aW9uVHlwZSI6MCwiTWlycm9yc1JlZmVyZ</w:instrText>
          </w:r>
          <w:r>
            <w:instrText xml:space="preserve">W5jZVByb3BlcnR5SWQiOjEyOCwiQ3JlYXRlZEJ5IjoiX0xlZW5hIE1hYcOfIiwiQ3JlYXRlZE9uIjoiMjAyMS0wNS0xMFQxODozOTo1MCIsIk1vZGlmaWVkQnkiOiJfTGVlbmEgTWFhw58iLCJJZCI6ImQ1ZWQwYTNlLTM0NWUtNDliYS1iYTRiLTRkYjBlMTM1NTI2NSIsIk1vZGlmaWVkT24iOiIyMDIxLTA1LTEwVDE4OjM5OjUwIiwiUHJva</w:instrText>
          </w:r>
          <w:r>
            <w:instrText xml:space="preserve">mVjdCI6eyIkcmVmIjoiOCJ9fV0sIk9yZ2FuaXphdGlvbnMiOltdLCJPdGhlcnNJbnZvbHZlZCI6W10sIlBsYWNlT2ZQdWJsaWNhdGlvbiI6IldpZXNiYWRlbiIsIlB1Ymxpc2hlcnMiOlt7IiRpZCI6IjE4IiwiJHR5cGUiOiJTd2lzc0FjYWRlbWljLkNpdGF2aS5QdWJsaXNoZXIsIFN3aXNzQWNhZGVtaWMuQ2l0YXZpIiwiTmFtZSI6IlNwc</w:instrText>
          </w:r>
          <w:r>
            <w:instrText xml:space="preserve">mluZ2VyIEZhY2htZWRpZW4gV2llc2JhZGVuIiwiUHJvdGVjdGVkIjpmYWxzZSwiQ3JlYXRlZEJ5IjoiX0xlZW5hIE1hYcOfIiwiQ3JlYXRlZE9uIjoiMjAyMS0wNS0xMFQxODozOTo1MCIsIk1vZGlmaWVkQnkiOiJfTGVlbmEgTWFhw58iLCJJZCI6ImIyM2FiMGI5LTI5NzUtNDJiMy04NmYzLWI0YjIxNWY0MjZiZiIsIk1vZGlmaWVkT24iO</w:instrText>
          </w:r>
          <w:r>
            <w:instrText xml:space="preserve">iIyMDIxLTA1LTEwVDE4OjM5OjUwIiwiUHJvamVjdCI6eyIkcmVmIjoiOCJ9fV0sIlF1b3RhdGlvbnMiOltdLCJSYXRpbmciOjAsIlJlZmVyZW5jZVR5cGUiOiJCb29rRWRpdGVkIiwiU2hvcnRUaXRsZSI6IkhpbGwsIEtvcHAgKEhnLikgMjAxNSDigJMgSGFuZGJ1Y2ggRmFtaWxpZW5zb3ppb2xvZ2llIiwiU2hvcnRUaXRsZVVwZGF0ZVR5c</w:instrText>
          </w:r>
          <w:r>
            <w:instrText xml:space="preserve">GUiOjAsIlNvdXJjZU9mQmlibGlvZ3JhcGhpY0luZm9ybWF0aW9uIjoiQ3Jvc3NSZWYiLCJTdGF0aWNJZHMiOlsiZGM1OTM2NDEtNDVmYy00MWZjLThlMzEtYmM5MzQyMmMwODFjIl0sIlRhYmxlT2ZDb250ZW50c0NvbXBsZXhpdHkiOjAsIlRhYmxlT2ZDb250ZW50c1NvdXJjZVRleHRGb3JtYXQiOjAsIlRhc2tzIjpbXSwiVGl0bGUiOiJIY</w:instrText>
          </w:r>
          <w:r>
            <w:instrText xml:space="preserve">W5kYnVjaCBGYW1pbGllbnNvemlvbG9naWUiLCJUcmFuc2xhdG9ycyI6W10sIlllYXIiOiIyMDE1IiwiWWVhclJlc29sdmVkIjoiMjAxNSIsIkNyZWF0ZWRCeSI6Il9MZWVuYSBNYWHDnyIsIkNyZWF0ZWRPbiI6IjIwMjEtMDUtMTBUMTg6Mzk6NTAiLCJNb2RpZmllZEJ5IjoiX0xlZW5hIE1hYcOfIiwiSWQiOiIxYWJkNzJlNC01NDFhLTRmN</w:instrText>
          </w:r>
          <w:r>
            <w:instrText xml:space="preserve">GQtYjQyMC00NmM0MmYzN2UzYzUiLCJNb2RpZmllZE9uIjoiMjAyMS0wNS0xMFQxODozOTo1MCIsIlByb2plY3QiOnsiJHJlZiI6IjgifX0sIlB1Ymxpc2hlcnMiOltdLCJRdW90YXRpb25zIjpbXSwiUmF0aW5nIjowLCJSZWZlcmVuY2VUeXBlIjoiQ29udHJpYnV0aW9uIiwiU2hvcnRUaXRsZSI6IktsZWluIDIwMTUg4oCTIFBhcnRuZXJ3Y</w:instrText>
          </w:r>
          <w:r>
            <w:instrText xml:space="preserve">WhsIiwiU2hvcnRUaXRsZVVwZGF0ZVR5cGUiOjAsIlNvdXJjZU9mQmlibGlvZ3JhcGhpY0luZm9ybWF0aW9uIjoiQ3Jvc3NSZWYiLCJTdGF0aWNJZHMiOlsiZGNjYmMwYTEtZDE0Mi00YzY3LTgyNTUtY2Q3M2VmNDQxZWJjIl0sIlRhYmxlT2ZDb250ZW50c0NvbXBsZXhpdHkiOjAsIlRhYmxlT2ZDb250ZW50c1NvdXJjZVRleHRGb3JtYXQiO</w:instrText>
          </w:r>
          <w:r>
            <w:instrText xml:space="preserve">jAsIlRhc2tzIjpbXSwiVGl0bGUiOiJQYXJ0bmVyd2FobCIsIlRyYW5zbGF0b3JzIjpbXSwiWWVhclJlc29sdmVkIjoiMjAxNSIsIkNyZWF0ZWRCeSI6Il9MZWVuYSBNYWHDnyIsIkNyZWF0ZWRPbiI6IjIwMjEtMDUtMTBUMTg6Mzk6NTAiLCJNb2RpZmllZEJ5IjoiX0xlZW5hIE1hYcOfIiwiSWQiOiIwYTUxYzBjYS0xNTM2LTRjYzgtOTBkO</w:instrText>
          </w:r>
          <w:r>
            <w:instrText xml:space="preserve">C04YWI0ODYwYzlhNmQiLCJNb2RpZmllZE9uIjoiMjAyMS0wNS0xMFQxODozOTo1MCIsIlByb2plY3QiOnsiJHJlZiI6IjgifX0sIlVzZU51bWJlcmluZ1R5cGVPZlBhcmVudERvY3VtZW50IjpmYWxzZX1dLCJGb3JtYXR0ZWRUZXh0Ijp7IiRpZCI6IjE5IiwiQ291bnQiOjEsIlRleHRVbml0cyI6W3siJGlkIjoiMjAiLCJGb250U3R5bGUiO</w:instrText>
          </w:r>
          <w:r>
            <w:instrText xml:space="preserve">nsiJGlkIjoiMjEiLCJOZXV0cmFsIjp0cnVlfSwiUmVhZGluZ09yZGVyIjoxLCJUZXh0IjoiKEtsZWluIDIwMTUsIDMyOCkifV19LCJUYWciOiJDaXRhdmlQbGFjZWhvbGRlciNkZGEzMWE1NC0xMDQ2LTRlMTktYTZlMi0yNTZhMTFhZWQ4OGMiLCJUZXh0IjoiKEtsZWluIDIwMTUsIDMyOCkiLCJXQUlWZXJzaW9uIjoiNi4xMC4wLjAifQ==}</w:instrText>
          </w:r>
          <w:r>
            <w:fldChar w:fldCharType="separate"/>
          </w:r>
          <w:r>
            <w:t xml:space="preserve">(Klein 2015, 328)</w:t>
          </w:r>
          <w:r>
            <w:fldChar w:fldCharType="end"/>
          </w:r>
        </w:sdtContent>
      </w:sdt>
      <w:r>
        <w:t xml:space="preserve">. </w:t>
      </w:r>
      <w:r>
        <w:t xml:space="preserve">D</w:t>
      </w:r>
      <w:r>
        <w:t xml:space="preserve">iese weiträumige Betrachtung </w:t>
      </w:r>
      <w:r>
        <w:t xml:space="preserve">des Partnermarktes </w:t>
      </w:r>
      <w:r>
        <w:t xml:space="preserve">spiegelt </w:t>
      </w:r>
      <w:r>
        <w:t xml:space="preserve">nicht die</w:t>
      </w:r>
      <w:r>
        <w:t xml:space="preserve"> </w:t>
      </w:r>
      <w:r>
        <w:t xml:space="preserve">tatsächlichen Begegnungsmöglichkeiten in der konkreten Umwelt </w:t>
      </w:r>
      <w:r>
        <w:t xml:space="preserve">von Individuen </w:t>
      </w:r>
      <w:r>
        <w:t xml:space="preserve">wider</w:t>
      </w:r>
      <w:r>
        <w:t xml:space="preserve">, da </w:t>
      </w:r>
      <w:r>
        <w:t xml:space="preserve">sich die Bildung von </w:t>
      </w:r>
      <w:r>
        <w:t xml:space="preserve">Partnerschaften </w:t>
      </w:r>
      <w:r>
        <w:t xml:space="preserve">auf die</w:t>
      </w:r>
      <w:r>
        <w:t xml:space="preserve"> räumliche Nähe </w:t>
      </w:r>
      <w:r>
        <w:t xml:space="preserve">konzentriert</w:t>
      </w:r>
      <w:r>
        <w:t xml:space="preserve"> (</w:t>
      </w:r>
      <w:sdt>
        <w:sdtPr>
          <w:alias w:val="To edit, see citavi.com/edit"/>
          <w15:appearance w15:val="boundingBox"/>
          <w:id w:val="288480718"/>
          <w:placeholder>
            <w:docPart w:val="0036449E7D6649A0A31074AC800FCD56"/>
          </w:placeholder>
          <w:tag w:val="CitaviPlaceholder#c7126485-7a17-4711-a15f-4fa7cfae5bf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w:instrText>
          </w:r>
          <w:r>
            <w:instrText xml:space="preserve">2xkZXJFbnRyeSwgU3dpc3NBY2FkZW1pYy5DaXRhdmkiLCJJZCI6ImY0NjY3YmJkLWE5YmEtNDFjZC04NDEzLWU5NTNkODEzZmY3MiIsIlJhbmdlTGVuZ3RoIjoxMiwiUmVmZXJlbmNlSWQiOiJmYzE0Y2FiNC0zNWEzLTQyNmUtYmM2Yy04MjUxNjI1OTY3NWEiLCJOb1BhciI6dHJ1ZSwiUmVmZXJlbmNlIjp7IiRpZCI6IjMiLCIkdHlwZSI6I</w:instrText>
          </w:r>
          <w:r>
            <w:instrText xml:space="preserve">lN3aXNzQWNhZGVtaWMuQ2l0YXZpLlJlZmVyZW5jZSwgU3dpc3NBY2FkZW1pYy5DaXRhdmkiLCJBYnN0cmFjdENvbXBsZXhpdHkiOjAsIkFic3RyYWN0U291cmNlVGV4dEZvcm1hdCI6MCwiQXV0aG9ycyI6W3siJGlkIjoiNCIsIiR0eXBlIjoiU3dpc3NBY2FkZW1pYy5DaXRhdmkuUGVyc29uLCBTd2lzc0FjYWRlbWljLkNpdGF2aSIsIkZpc</w:instrText>
          </w:r>
          <w:r>
            <w:instrText xml:space="preserve">nN0TmFtZSI6IkphbWVzIiwiTGFzdE5hbWUiOiJCb3NzYXJkIiwiTWlkZGxlTmFtZSI6IkguIFMuIiwiUHJvdGVjdGVkIjpmYWxzZSwiU2V4IjoyLCJDcmVhdGVkQnkiOiJfTGVlbmEgTWFhw58iLCJDcmVhdGVkT24iOiIyMDIxLTA0LTI5VDEwOjQwOjE5IiwiTW9kaWZpZWRCeSI6Il9MZWVuYSBNYWHDnyIsIklkIjoiMzA5N2Y0MDMtMDFlZ</w:instrText>
          </w:r>
          <w:r>
            <w:instrText xml:space="preserve">i00YWUzLWE3NWUtYjE3NjgyNjczYzgyIiwiTW9kaWZpZWRPbiI6IjIwMjEtMDQtMjlUMTA6NDA6MTkiLCJQcm9qZWN0Ijp7IiRpZCI6IjUiLCIkdHlwZSI6IlN3aXNzQWNhZGVtaWMuQ2l0YXZpLlByb2plY3QsIFN3aXNzQWNhZGVtaWMuQ2l0YXZpIn19XSwiQ2l0YXRpb25LZXlVcGRhdGVUeXBlIjowLCJDb2xsYWJvcmF0b3JzIjpbXSwiR</w:instrText>
          </w:r>
          <w:r>
            <w:instrText xml:space="preserve">G9pIjoiMTAuMTA4Ni8yMTYwMzEiLCJFZGl0b3JzIjpbXSwiRXZhbHVhdGlvbkNvbXBsZXhpdHkiOjAsIkV2YWx1YXRpb25Tb3VyY2VUZXh0Rm9ybWF0IjowLCJHcm91cHMiOltdLCJIYXNMYWJlbDEiOmZhbHNlLCJIYXNMYWJlbDIiOmZhbHNlLCJLZXl3b3JkcyI6W10sIkxvY2F0aW9ucyI6W3siJGlkIjoiNiIsIiR0eXBlIjoiU3dpc3NBY</w:instrText>
          </w:r>
          <w:r>
            <w:instrText xml:space="preserve">2FkZW1pYy5DaXRhdmkuTG9jYXRpb24sIFN3aXNzQWNhZGVtaWMuQ2l0YXZpIiwiQWRkcmVzcyI6eyIkaWQiOiI3IiwiJHR5cGUiOiJTd2lzc0FjYWRlbWljLkNpdGF2aS5MaW5rZWRSZXNvdXJjZSwgU3dpc3NBY2FkZW1pYy5DaXRhdmkiLCJMaW5rZWRSZXNvdXJjZVR5cGUiOjUsIk9yaWdpbmFsU3RyaW5nIjoiMTAuMTA4Ni8yMTYwMzEiL</w:instrText>
          </w:r>
          <w:r>
            <w:instrText xml:space="preserve">CJVcmlTdHJpbmciOiJodHRwczovL2RvaS5vcmcvMTAuMTA4Ni8yMTYwMzEiLCJMaW5rZWRSZXNvdXJjZVN0YXR1cyI6OCwiUHJvcGVydGllcyI6eyIkaWQiOiI4IiwiJHR5cGUiOiJTd2lzc0FjYWRlbWljLkNpdGF2aS5MaW5rZWRSZXNvdXJjZVByb3BlcnRpZXMsIFN3aXNzQWNhZGVtaWMuQ2l0YXZpIn0sIlN5bmNGb2xkZXJUeXBlIjowL</w:instrText>
          </w:r>
          <w:r>
            <w:instrText xml:space="preserve">CJJc0xvY2FsQ2xvdWRQcm9qZWN0RmlsZUxpbmsiOmZhbHNlLCJJc0Nsb3VkUmVzdG9yZSI6ZmFsc2UsIklzQ2xvdWRDb3B5IjpmYWxzZSwiQXR0YWNobWVudEZvbGRlcldhc0luRmFsbGJhY2tNb2RlIjpmYWxzZX0sIkFubm90YXRpb25zIjpbXSwiTG9jYXRpb25UeXBlIjowLCJNaXJyb3JzUmVmZXJlbmNlUHJvcGVydHlJZCI6MTI4LCJDc</w:instrText>
          </w:r>
          <w:r>
            <w:instrText xml:space="preserve">mVhdGVkQnkiOiJfTGVlbmEgTWFhw58iLCJDcmVhdGVkT24iOiIyMDIxLTA0LTI5VDEwOjM5OjM0IiwiTW9kaWZpZWRCeSI6Il9MZWVuYSBNYWHDnyIsIklkIjoiNGU4NTcyMDktMmJjMS00ODJhLWEwMTYtNDZmMTg1ODJjYmNjIiwiTW9kaWZpZWRPbiI6IjIwMjEtMDQtMjlUMTA6Mzk6MzQiLCJQcm9qZWN0Ijp7IiRyZWYiOiI1In19XSwiT</w:instrText>
          </w:r>
          <w:r>
            <w:instrText xml:space="preserve">nVtYmVyIjoiMiIsIk9yZ2FuaXphdGlvbnMiOltdLCJPdGhlcnNJbnZvbHZlZCI6W10sIlBhZ2VSYW5nZSI6IjxzcD5cclxuICA8bj4yMTk8L24+XHJcbiAgPGluPnRydWU8L2luPlxyXG4gIDxvcz4yMTk8L29zPlxyXG4gIDxwcz4yMTk8L3BzPlxyXG48L3NwPlxyXG48ZXA+XHJcbiAgPG4+MjI0PC9uPlxyXG4gIDxpbj50cnVlPC9pbj5cc</w:instrText>
          </w:r>
          <w:r>
            <w:instrText xml:space="preserve">lxuICA8b3M+MjI0PC9vcz5cclxuICA8cHM+MjI0PC9wcz5cclxuPC9lcD5cclxuPG9zPjIxOS0yMjQ8L29zPiIsIlBlcmlvZGljYWwiOnsiJGlkIjoiOSIsIiR0eXBlIjoiU3dpc3NBY2FkZW1pYy5DaXRhdmkuUGVyaW9kaWNhbCwgU3dpc3NBY2FkZW1pYy5DaXRhdmkiLCJFaXNzbiI6IjE1MzctNTM5MCIsIklzc24iOiIwMDAyLTk2MDIiL</w:instrText>
          </w:r>
          <w:r>
            <w:instrText xml:space="preserve">CJOYW1lIjoiQW1lcmljYW4gSm91cm5hbCBvZiBTb2Npb2xvZ3kiLCJQYWdpbmF0aW9uIjowLCJQcm90ZWN0ZWQiOmZhbHNlLCJDcmVhdGVkQnkiOiJfTGVlbmEgTWFhw58iLCJDcmVhdGVkT24iOiIyMDIxLTA0LTI5VDEwOjM5OjM0IiwiTW9kaWZpZWRCeSI6Il9MZWVuYSBNYWHDnyIsIklkIjoiMDZmNWE2NjQtNjI4Yy00ZDI1LWFiYmQtM</w:instrText>
          </w:r>
          <w:r>
            <w:instrText xml:space="preserve">DYyNDJlYzM5ZDE2IiwiTW9kaWZpZWRPbiI6IjIwMjEtMDQtMjlUMTA6Mzk6MzQiLCJQcm9qZWN0Ijp7IiRyZWYiOiI1In19LCJQdWJsaXNoZXJzIjpbXSwiUXVvdGF0aW9ucyI6W10sIlJhdGluZyI6MCwiUmVmZXJlbmNlVHlwZSI6IkpvdXJuYWxBcnRpY2xlIiwiU2hvcnRUaXRsZSI6IkJvc3NhcmQgMTkzMiDigJMgUmVzaWRlbnRpYWwgU</w:instrText>
          </w:r>
          <w:r>
            <w:instrText xml:space="preserve">HJvcGlucXVpdHkgYXMgYSBGYWN0b3IiLCJTaG9ydFRpdGxlVXBkYXRlVHlwZSI6MCwiU291cmNlT2ZCaWJsaW9ncmFwaGljSW5mb3JtYXRpb24iOiJDcm9zc1JlZiIsIlN0YXRpY0lkcyI6WyJmYTllODgxZC05ZmY4LTRkMDYtOWM4OC1mNTQwYTExZDU0Y2IiXSwiVGFibGVPZkNvbnRlbnRzQ29tcGxleGl0eSI6MCwiVGFibGVPZkNvbnRlb</w:instrText>
          </w:r>
          <w:r>
            <w:instrText xml:space="preserve">nRzU291cmNlVGV4dEZvcm1hdCI6MCwiVGFza3MiOltdLCJUaXRsZSI6IlJlc2lkZW50aWFsIFByb3BpbnF1aXR5IGFzIGEgRmFjdG9yIGluIE1hcnJpYWdlIFNlbGVjdGlvbiIsIlRyYW5zbGF0b3JzIjpbXSwiVm9sdW1lIjoiMzgiLCJZZWFyIjoiMTkzMiIsIlllYXJSZXNvbHZlZCI6IjE5MzIiLCJDcmVhdGVkQnkiOiJfTGVlbmEgTWFhw</w:instrText>
          </w:r>
          <w:r>
            <w:instrText xml:space="preserve">58iLCJDcmVhdGVkT24iOiIyMDIxLTA0LTI5VDEwOjM5OjM0IiwiTW9kaWZpZWRCeSI6Il9MZWVuYSBNYWHDnyIsIklkIjoiZmMxNGNhYjQtMzVhMy00MjZlLWJjNmMtODI1MTYyNTk2NzVhIiwiTW9kaWZpZWRPbiI6IjIwMjEtMDQtMjlUMTA6NDA6MTkiLCJQcm9qZWN0Ijp7IiRyZWYiOiI1In19LCJVc2VOdW1iZXJpbmdUeXBlT2ZQYXJlb</w:instrText>
          </w:r>
          <w:r>
            <w:instrText xml:space="preserve">nREb2N1bWVudCI6ZmFsc2V9LHsiJGlkIjoiMTAiLCIkdHlwZSI6IlN3aXNzQWNhZGVtaWMuQ2l0YXZpLkNpdGF0aW9ucy5Xb3JkUGxhY2Vob2xkZXJFbnRyeSwgU3dpc3NBY2FkZW1pYy5DaXRhdmkiLCJJZCI6IjFhMDM5YjJkLTBkMzgtNDM2NC04YzRlLWMxMGJiYmY2ZTRkMSIsIlJhbmdlU3RhcnQiOjEyLCJSYW5nZUxlbmd0aCI6MjYsI</w:instrText>
          </w:r>
          <w:r>
            <w:instrText xml:space="preserve">lJlZmVyZW5jZUlkIjoiNzNjNzNkYmUtMGRhNC00YTk0LWE4OWEtNWNiOGY4YjZmYzY1IiwiTm9QYXIiOnRydWUsIlJlZmVyZW5jZSI6eyIkaWQiOiIxMSIsIiR0eXBlIjoiU3dpc3NBY2FkZW1pYy5DaXRhdmkuUmVmZXJlbmNlLCBTd2lzc0FjYWRlbWljLkNpdGF2aSIsIkFic3RyYWN0Q29tcGxleGl0eSI6MCwiQWJzdHJhY3RTb3VyY2VUZ</w:instrText>
          </w:r>
          <w:r>
            <w:instrText xml:space="preserve">Xh0Rm9ybWF0IjowLCJBdXRob3JzIjpbeyIkaWQiOiIxMiIsIiR0eXBlIjoiU3dpc3NBY2FkZW1pYy5DaXRhdmkuUGVyc29uLCBTd2lzc0FjYWRlbWljLkNpdGF2aSIsIkZpcnN0TmFtZSI6IldpbGxpYW0iLCJMYXN0TmFtZSI6IkNhdHRvbiIsIk1pZGRsZU5hbWUiOiJSLiIsIlByb3RlY3RlZCI6ZmFsc2UsIlNleCI6MiwiQ3JlYXRlZEJ5I</w:instrText>
          </w:r>
          <w:r>
            <w:instrText xml:space="preserve">joiX0xlZW5hIE1hYcOfIiwiQ3JlYXRlZE9uIjoiMjAyMS0xMC0xMlQxNDowNDo0OCIsIk1vZGlmaWVkQnkiOiJfTGVlbmEgTWFhw58iLCJJZCI6IjJmNDg4ZmU1LTdjMDItNGQxOC05ZTdkLTIzOTYxMWJiYThkZSIsIk1vZGlmaWVkT24iOiIyMDIxLTEwLTEyVDE0OjA0OjQ4IiwiUHJvamVjdCI6eyIkcmVmIjoiNSJ9fSx7IiRpZCI6IjEzI</w:instrText>
          </w:r>
          <w:r>
            <w:instrText xml:space="preserve">iwiJHR5cGUiOiJTd2lzc0FjYWRlbWljLkNpdGF2aS5QZXJzb24sIFN3aXNzQWNhZGVtaWMuQ2l0YXZpIiwiRmlyc3ROYW1lIjoiV2lsbGlhbSIsIkxhc3ROYW1lIjoiU21pcmNpY2giLCJNaWRkbGVOYW1lIjoiUi4iLCJQcm90ZWN0ZWQiOnRydWUsIlNleCI6MiwiQ3JlYXRlZEJ5IjoiX0xlZW5hIE1hYcOfIiwiQ3JlYXRlZE9uIjoiMjAyM</w:instrText>
          </w:r>
          <w:r>
            <w:instrText xml:space="preserve">S0wNS0xOFQyMDoxOTowNCIsIk1vZGlmaWVkQnkiOiJfTGVlbmEgTWFhw58iLCJJZCI6IjNhNzNkZmFlLTk1MmItNDgxZi1iOTA0LWIzYmRkYWNlZjQxMCIsIk1vZGlmaWVkT24iOiIyMDIxLTEwLTEyVDE0OjA1OjE2IiwiUHJvamVjdCI6eyIkcmVmIjoiNSJ9fV0sIkNpdGF0aW9uS2V5VXBkYXRlVHlwZSI6MCwiQ29sbGFib3JhdG9ycyI6W</w:instrText>
          </w:r>
          <w:r>
            <w:instrText xml:space="preserve">10sIkVkaXRvcnMiOltdLCJFdmFsdWF0aW9uQ29tcGxleGl0eSI6MCwiRXZhbHVhdGlvblNvdXJjZVRleHRGb3JtYXQiOjAsIkdyb3VwcyI6W10sIkhhc0xhYmVsMSI6ZmFsc2UsIkhhc0xhYmVsMiI6ZmFsc2UsIktleXdvcmRzIjpbXSwiTG9jYXRpb25zIjpbXSwiTnVtYmVyIjoiNCIsIk9yZ2FuaXphdGlvbnMiOltdLCJPdGhlcnNJbnZvb</w:instrText>
          </w:r>
          <w:r>
            <w:instrText xml:space="preserve">HZlZCI6W10sIlBhZ2VSYW5nZSI6IjxzcD5cclxuICA8bj41MjI8L24+XHJcbiAgPGluPnRydWU8L2luPlxyXG4gIDxvcz41MjI8L29zPlxyXG4gIDxwcz41MjI8L3BzPlxyXG48L3NwPlxyXG48ZXA+XHJcbiAgPG4+NTI5PC9uPlxyXG4gIDxpbj50cnVlPC9pbj5cclxuICA8b3M+NTI5PC9vcz5cclxuICA8cHM+NTI5PC9wcz5cclxuPC9lc</w:instrText>
          </w:r>
          <w:r>
            <w:instrText xml:space="preserve">D5cclxuPG9zPjUyMi01Mjk8L29zPiIsIlBlcmlvZGljYWwiOnsiJGlkIjoiMTQiLCIkdHlwZSI6IlN3aXNzQWNhZGVtaWMuQ2l0YXZpLlBlcmlvZGljYWwsIFN3aXNzQWNhZGVtaWMuQ2l0YXZpIiwiTmFtZSI6IkFtZXJpY2FuIFNvY2lvbG9naWNhbCBSZXZpZXciLCJQYWdpbmF0aW9uIjowLCJQcm90ZWN0ZWQiOmZhbHNlLCJDcmVhdGVkQ</w:instrText>
          </w:r>
          <w:r>
            <w:instrText xml:space="preserve">nkiOiJfTGVlbmEgTWFhw58iLCJDcmVhdGVkT24iOiIyMDIxLTA1LTE3VDA5OjU2OjMyIiwiTW9kaWZpZWRCeSI6Il9MZWVuYSBNYWHDnyIsIklkIjoiNGE1YjBhMGEtOTBjZS00NGVhLWI3NzEtZmM5ZWZiNzc2YmRmIiwiTW9kaWZpZWRPbiI6IjIwMjEtMDUtMTdUMDk6NTY6MzIiLCJQcm9qZWN0Ijp7IiRyZWYiOiI1In19LCJQdWJsaXNoZ</w:instrText>
          </w:r>
          <w:r>
            <w:instrText xml:space="preserve">XJzIjpbXSwiUXVvdGF0aW9ucyI6W10sIlJhdGluZyI6MCwiUmVmZXJlbmNlVHlwZSI6IkpvdXJuYWxBcnRpY2xlIiwiU2hvcnRUaXRsZSI6IkNhdHRvbiwgU21pcmNpY2ggMTk2NCDigJMgQSBjb21wYXJpc29uIG9mIG1hdGhlbWF0aWNhbCBtb2RlbHMiLCJTaG9ydFRpdGxlVXBkYXRlVHlwZSI6MCwiU291cmNlT2ZCaWJsaW9ncmFwaGljS</w:instrText>
          </w:r>
          <w:r>
            <w:instrText xml:space="preserve">W5mb3JtYXRpb24iOiJHQlYgR2VtZWluc2FtZXIgQmlibGlvdGhla3N2ZXJidW5kIiwiU3RhdGljSWRzIjpbImVkYWM5YjE5LTRkMjAtNGM0MC1iYzViLTZlZTgwMGZlZjQ0OSJdLCJUYWJsZU9mQ29udGVudHNDb21wbGV4aXR5IjowLCJUYWJsZU9mQ29udGVudHNTb3VyY2VUZXh0Rm9ybWF0IjowLCJUYXNrcyI6W10sIlRpdGxlIjoiQSBjb</w:instrText>
          </w:r>
          <w:r>
            <w:instrText xml:space="preserve">21wYXJpc29uIG9mIG1hdGhlbWF0aWNhbCBtb2RlbHMgZm9yIHRoZSBlZmZlY3Qgb2YgcmVzaWRlbnRpYWwgcHJvcGlucXVpdHkgb24gbWF0ZSBzZWxlY3Rpb24iLCJUcmFuc2xhdG9ycyI6W10sIlZvbHVtZSI6IjI5IiwiWWVhciI6IjE5NjQiLCJZZWFyUmVzb2x2ZWQiOiIxOTY0IiwiQ3JlYXRlZEJ5IjoiX0xlZW5hIE1hYcOfIiwiQ3JlY</w:instrText>
          </w:r>
          <w:r>
            <w:instrText xml:space="preserve">XRlZE9uIjoiMjAyMS0wNS0xOFQyMDoxOTowNCIsIk1vZGlmaWVkQnkiOiJfTGVlbmEgTWFhw58iLCJJZCI6IjczYzczZGJlLTBkYTQtNGE5NC1hODlhLTVjYjhmOGI2ZmM2NSIsIk1vZGlmaWVkT24iOiIyMDIxLTEwLTEyVDE0OjA1OjE2IiwiUHJvamVjdCI6eyIkcmVmIjoiNSJ9fSwiVXNlTnVtYmVyaW5nVHlwZU9mUGFyZW50RG9jdW1lb</w:instrText>
          </w:r>
          <w:r>
            <w:instrText xml:space="preserve">nQiOmZhbHNlfSx7IiRpZCI6IjE1IiwiJHR5cGUiOiJTd2lzc0FjYWRlbWljLkNpdGF2aS5DaXRhdGlvbnMuV29yZFBsYWNlaG9sZGVyRW50cnksIFN3aXNzQWNhZGVtaWMuQ2l0YXZpIiwiSWQiOiJkNDQzZjllMy01NDA1LTQ0MDYtYjg2NC1lYjJhYTI0MjNiZTQiLCJSYW5nZVN0YXJ0IjozOCwiUmFuZ2VMZW5ndGgiOjEzLCJSZWZlcmVuY</w:instrText>
          </w:r>
          <w:r>
            <w:instrText xml:space="preserve">2VJZCI6ImM1YjlmODhiLTYzODctNDk5YS04MmE5LWFmN2Q1MzI3OWRkOSIsIk5vUGFyIjp0cnVlLCJSZWZlcmVuY2UiOnsiJGlkIjoiMTYiLCIkdHlwZSI6IlN3aXNzQWNhZGVtaWMuQ2l0YXZpLlJlZmVyZW5jZSwgU3dpc3NBY2FkZW1pYy5DaXRhdmkiLCJBYnN0cmFjdENvbXBsZXhpdHkiOjAsIkFic3RyYWN0U291cmNlVGV4dEZvcm1hd</w:instrText>
          </w:r>
          <w:r>
            <w:instrText xml:space="preserve">CI6MCwiQXV0aG9ycyI6W3siJGlkIjoiMTciLCIkdHlwZSI6IlN3aXNzQWNhZGVtaWMuQ2l0YXZpLlBlcnNvbiwgU3dpc3NBY2FkZW1pYy5DaXRhdmkiLCJGaXJzdE5hbWUiOiJBbGZyZWQiLCJMYXN0TmFtZSI6IkNsYXJrZSIsIk1pZGRsZU5hbWUiOiJDLiIsIlByb3RlY3RlZCI6ZmFsc2UsIlNleCI6MiwiQ3JlYXRlZEJ5IjoiX0xlZW5hI</w:instrText>
          </w:r>
          <w:r>
            <w:instrText xml:space="preserve">E1hYcOfIiwiQ3JlYXRlZE9uIjoiMjAyMS0wNS0xMVQwODozNDowOSIsIk1vZGlmaWVkQnkiOiJfTGVlbmEgTWFhw58iLCJJZCI6IjU4ZDYwZmM0LWNmN2EtNDViOS1iNzNmLTNiMGRhOTQzZDc0ZiIsIk1vZGlmaWVkT24iOiIyMDIxLTA1LTExVDA4OjM0OjA5IiwiUHJvamVjdCI6eyIkcmVmIjoiNSJ9fV0sIkNpdGF0aW9uS2V5VXBkYXRlV</w:instrText>
          </w:r>
          <w:r>
            <w:instrText xml:space="preserve">HlwZSI6MCwiQ29sbGFib3JhdG9ycyI6W10sIkRvaSI6IjEwLjIzMDcvMjA4ODM1NSIsIkVkaXRvcnMiOltdLCJFdmFsdWF0aW9uQ29tcGxleGl0eSI6MCwiRXZhbHVhdGlvblNvdXJjZVRleHRGb3JtYXQiOjAsIkdyb3VwcyI6W10sIkhhc0xhYmVsMSI6ZmFsc2UsIkhhc0xhYmVsMiI6ZmFsc2UsIktleXdvcmRzIjpbXSwiTG9jYXRpb25zI</w:instrText>
          </w:r>
          <w:r>
            <w:instrText xml:space="preserve">jpbeyIkaWQiOiIxOCIsIiR0eXBlIjoiU3dpc3NBY2FkZW1pYy5DaXRhdmkuTG9jYXRpb24sIFN3aXNzQWNhZGVtaWMuQ2l0YXZpIiwiQWRkcmVzcyI6eyIkaWQiOiIxOSIsIiR0eXBlIjoiU3dpc3NBY2FkZW1pYy5DaXRhdmkuTGlua2VkUmVzb3VyY2UsIFN3aXNzQWNhZGVtaWMuQ2l0YXZpIiwiTGlua2VkUmVzb3VyY2VUeXBlIjo1LCJPc</w:instrText>
          </w:r>
          <w:r>
            <w:instrText xml:space="preserve">mlnaW5hbFN0cmluZyI6IjEwLjIzMDcvMjA4ODM1NSIsIlVyaVN0cmluZyI6Imh0dHBzOi8vZG9pLm9yZy8xMC4yMzA3LzIwODgzNTUiLCJMaW5rZWRSZXNvdXJjZVN0YXR1cyI6OCwiUHJvcGVydGllcyI6eyIkaWQiOiIyMCIsIiR0eXBlIjoiU3dpc3NBY2FkZW1pYy5DaXRhdmkuTGlua2VkUmVzb3VyY2VQcm9wZXJ0aWVzLCBTd2lzc0FjY</w:instrText>
          </w:r>
          <w:r>
            <w:instrText xml:space="preserve">WRlbWljLkNpdGF2aSJ9LCJTeW5jRm9sZGVyVHlwZSI6MCwiSXNMb2NhbENsb3VkUHJvamVjdEZpbGVMaW5rIjpmYWxzZSwiSXNDbG91ZFJlc3RvcmUiOmZhbHNlLCJJc0Nsb3VkQ29weSI6ZmFsc2UsIkF0dGFjaG1lbnRGb2xkZXJXYXNJbkZhbGxiYWNrTW9kZSI6ZmFsc2V9LCJBbm5vdGF0aW9ucyI6W10sIkxvY2F0aW9uVHlwZSI6MCwiT</w:instrText>
          </w:r>
          <w:r>
            <w:instrText xml:space="preserve">Wlycm9yc1JlZmVyZW5jZVByb3BlcnR5SWQiOjEyOCwiQ3JlYXRlZEJ5IjoiX0xlZW5hIE1hYcOfIiwiQ3JlYXRlZE9uIjoiMjAyMS0wNS0xMVQwODozNDowOSIsIk1vZGlmaWVkQnkiOiJfTGVlbmEgTWFhw58iLCJJZCI6IjI0ZWQxMWVhLWIzMjgtNGI0Ny1iNDNiLTlhNDg1NjEwMGU2OCIsIk1vZGlmaWVkT24iOiIyMDIxLTA1LTExVDA4O</w:instrText>
          </w:r>
          <w:r>
            <w:instrText xml:space="preserve">jM0OjA5IiwiUHJvamVjdCI6eyIkcmVmIjoiNSJ9fSx7IiRpZCI6IjIxIiwiJHR5cGUiOiJTd2lzc0FjYWRlbWljLkNpdGF2aS5Mb2NhdGlvbiwgU3dpc3NBY2FkZW1pYy5DaXRhdmkiLCJBZGRyZXNzIjp7IiRpZCI6IjIyIiwiJHR5cGUiOiJTd2lzc0FjYWRlbWljLkNpdGF2aS5MaW5rZWRSZXNvdXJjZSwgU3dpc3NBY2FkZW1pYy5DaXRhd</w:instrText>
          </w:r>
          <w:r>
            <w:instrText xml:space="preserve">mkiLCJMaW5rZWRSZXNvdXJjZVR5cGUiOjUsIk9yaWdpbmFsU3RyaW5nIjoiaHR0cHM6Ly93d3cuanN0b3Iub3JnL3N0YWJsZS8yMDg4MzU1IiwiVXJpU3RyaW5nIjoiaHR0cHM6Ly93d3cuanN0b3Iub3JnL3N0YWJsZS8yMDg4MzU1IiwiTGlua2VkUmVzb3VyY2VTdGF0dXMiOjgsIlByb3BlcnRpZXMiOnsiJGlkIjoiMjMiLCIkdHlwZSI6I</w:instrText>
          </w:r>
          <w:r>
            <w:instrText xml:space="preserve">lN3aXNzQWNhZGVtaWMuQ2l0YXZpLkxpbmtlZFJlc291cmNlUHJvcGVydGllcywgU3dpc3NBY2FkZW1pYy5DaXRhdmkifSwiU3luY0ZvbGRlclR5cGUiOjAsIklzTG9jYWxDbG91ZFByb2plY3RGaWxlTGluayI6ZmFsc2UsIklzQ2xvdWRSZXN0b3JlIjpmYWxzZSwiSXNDbG91ZENvcHkiOmZhbHNlLCJBdHRhY2htZW50Rm9sZGVyV2FzSW5GY</w:instrText>
          </w:r>
          <w:r>
            <w:instrText xml:space="preserve">WxsYmFja01vZGUiOmZhbHNlfSwiQW5ub3RhdGlvbnMiOltdLCJMb2NhdGlvblR5cGUiOjAsIk1pcnJvcnNSZWZlcmVuY2VQcm9wZXJ0eUlkIjoxNTEsIkNyZWF0ZWRCeSI6Il9MZWVuYSBNYWHDnyIsIkNyZWF0ZWRPbiI6IjIwMjEtMDUtMTFUMDg6MzU6NDUiLCJNb2RpZmllZEJ5IjoiX0xlZW5hIE1hYcOfIiwiSWQiOiJlOGZmODM1Ni1mO</w:instrText>
          </w:r>
          <w:r>
            <w:instrText xml:space="preserve">WZlLTQxNjgtODZmOC1iZDE5YzZiZGQ4NTUiLCJNb2RpZmllZE9uIjoiMjAyMS0wNS0xMVQwODozNTo0NSIsIlByb2plY3QiOnsiJHJlZiI6IjUifX1dLCJOdW1iZXIiOiIxIiwiT25saW5lQWRkcmVzcyI6Imh0dHBzOi8vd3d3LmpzdG9yLm9yZy9zdGFibGUvMjA4ODM1NSIsIk9yZ2FuaXphdGlvbnMiOltdLCJPdGhlcnNJbnZvbHZlZCI6W</w:instrText>
          </w:r>
          <w:r>
            <w:instrText xml:space="preserve">10sIlBhZ2VSYW5nZSI6IjxzcD5cclxuICA8bj4xNzwvbj5cclxuICA8aW4+dHJ1ZTwvaW4+XHJcbiAgPG9zPjE3PC9vcz5cclxuICA8cHM+MTc8L3BzPlxyXG48L3NwPlxyXG48ZXA+XHJcbiAgPG4+MjI8L24+XHJcbiAgPGluPnRydWU8L2luPlxyXG4gIDxvcz4yMjwvb3M+XHJcbiAgPHBzPjIyPC9wcz5cclxuPC9lcD5cclxuPG9zPjE3L</w:instrText>
          </w:r>
          <w:r>
            <w:instrText xml:space="preserve">TIyPC9vcz4iLCJQZXJpb2RpY2FsIjp7IiRpZCI6IjI0IiwiJHR5cGUiOiJTd2lzc0FjYWRlbWljLkNpdGF2aS5QZXJpb2RpY2FsLCBTd2lzc0FjYWRlbWljLkNpdGF2aSIsIkVpc3NuIjoiMTkzOS04MjcxIiwiSXNzbiI6IjAwMDMtMTIyNCIsIk5hbWUiOiJBbWVyaWNhbiBTb2Npb2xvZ2ljYWwgUmV2aWV3IiwiUGFnaW5hdGlvbiI6MCwiU</w:instrText>
          </w:r>
          <w:r>
            <w:instrText xml:space="preserve">HJvdGVjdGVkIjpmYWxzZSwiU3RhbmRhcmRBYmJyZXZpYXRpb24iOiJBbSBTb2Npb2wgUmV2IiwiQ3JlYXRlZEJ5IjoiX0xlZW5hIE1hYcOfIiwiQ3JlYXRlZE9uIjoiMjAyMS0wNS0wMVQxMDo0MzoyNyIsIk1vZGlmaWVkQnkiOiJfTGVlbmEgTWFhw58iLCJJZCI6IjM1Mzg0ZGIyLTFkNGUtNGY0MC1hOGVjLTQxM2M2ODRjOWIwYiIsIk1vZ</w:instrText>
          </w:r>
          <w:r>
            <w:instrText xml:space="preserve">GlmaWVkT24iOiIyMDIxLTA1LTAxVDEwOjQzOjI3IiwiUHJvamVjdCI6eyIkcmVmIjoiNSJ9fSwiUHVibGlzaGVycyI6W10sIlF1b3RhdGlvbnMiOltdLCJSYXRpbmciOjAsIlJlZmVyZW5jZVR5cGUiOiJKb3VybmFsQXJ0aWNsZSIsIlNob3J0VGl0bGUiOiJDbGFya2UgMTk1MiDigJMgQW4gRXhhbWluYXRpb24gb2YgdGhlIE9wZXJhdGlvb</w:instrText>
          </w:r>
          <w:r>
            <w:instrText xml:space="preserve">iIsIlNob3J0VGl0bGVVcGRhdGVUeXBlIjowLCJTb3VyY2VPZkJpYmxpb2dyYXBoaWNJbmZvcm1hdGlvbiI6IkNyb3NzUmVmIiwiU3RhdGljSWRzIjpbIjQxYjQ3NjM0LTA4YTEtNDgyNy05NmZmLWE2OTYyYjYyN2UzMyJdLCJUYWJsZU9mQ29udGVudHNDb21wbGV4aXR5IjowLCJUYWJsZU9mQ29udGVudHNTb3VyY2VUZXh0Rm9ybWF0IjowL</w:instrText>
          </w:r>
          <w:r>
            <w:instrText xml:space="preserve">CJUYXNrcyI6W10sIlRpdGxlIjoiQW4gRXhhbWluYXRpb24gb2YgdGhlIE9wZXJhdGlvbiBvZiBSZXNpZGVudGlhbCBQcm9waW5xdWl0eSBhcyBhIEZhY3RvciBpbiBNYXRlIFNlbGVjdGlvbiIsIlRyYW5zbGF0b3JzIjpbXSwiVm9sdW1lIjoiMTciLCJZZWFyIjoiMTk1MiIsIlllYXJSZXNvbHZlZCI6IjE5NTIiLCJDcmVhdGVkQnkiOiJfT</w:instrText>
          </w:r>
          <w:r>
            <w:instrText xml:space="preserve">GVlbmEgTWFhw58iLCJDcmVhdGVkT24iOiIyMDIxLTA1LTExVDA4OjM0OjA5IiwiTW9kaWZpZWRCeSI6Il9MZWVuYSBNYWHDnyIsIklkIjoiYzViOWY4OGItNjM4Ny00OTlhLTgyYTktYWY3ZDUzMjc5ZGQ5IiwiTW9kaWZpZWRPbiI6IjIwMjEtMDUtMTFUMDg6MzU6NDUiLCJQcm9qZWN0Ijp7IiRyZWYiOiI1In19LCJVc2VOdW1iZXJpbmdUe</w:instrText>
          </w:r>
          <w:r>
            <w:instrText xml:space="preserve">XBlT2ZQYXJlbnREb2N1bWVudCI6ZmFsc2V9LHsiJGlkIjoiMjUiLCIkdHlwZSI6IlN3aXNzQWNhZGVtaWMuQ2l0YXZpLkNpdGF0aW9ucy5Xb3JkUGxhY2Vob2xkZXJFbnRyeSwgU3dpc3NBY2FkZW1pYy5DaXRhdmkiLCJJZCI6ImI5Y2VhYWFlLWRmMzUtNDZmMy1iODFhLTExNzgwNzdlYWQ4YSIsIlJhbmdlU3RhcnQiOjUxLCJSYW5nZUxlb</w:instrText>
          </w:r>
          <w:r>
            <w:instrText xml:space="preserve">md0aCI6MTUsIlJlZmVyZW5jZUlkIjoiMWU1M2ViYjItNzkxYi00ZDYxLWExNTAtOThkZDBlMzFmN2UzIiwiTm9QYXIiOnRydWUsIlJlZmVyZW5jZSI6eyIkaWQiOiIyNiIsIiR0eXBlIjoiU3dpc3NBY2FkZW1pYy5DaXRhdmkuUmVmZXJlbmNlLCBTd2lzc0FjYWRlbWljLkNpdGF2aSIsIkFic3RyYWN0Q29tcGxleGl0eSI6MCwiQWJzdHJhY</w:instrText>
          </w:r>
          <w:r>
            <w:instrText xml:space="preserve">3RTb3VyY2VUZXh0Rm9ybWF0IjowLCJBdXRob3JzIjpbeyIkaWQiOiIyNyIsIiR0eXBlIjoiU3dpc3NBY2FkZW1pYy5DaXRhdmkuUGVyc29uLCBTd2lzc0FjYWRlbWljLkNpdGF2aSIsIkZpcnN0TmFtZSI6IkFuZHJlYSIsIkxhc3ROYW1lIjoiTGVuZ2VyZXIiLCJQcm90ZWN0ZWQiOmZhbHNlLCJTZXgiOjAsIkNyZWF0ZWRCeSI6Il9MZWVuY</w:instrText>
          </w:r>
          <w:r>
            <w:instrText xml:space="preserve">SBNYWHDnyIsIkNyZWF0ZWRPbiI6IjIwMjEtMDQtMjlUMDc6NDQ6MzIiLCJNb2RpZmllZEJ5IjoiX0xlZW5hIE1hYcOfIiwiSWQiOiJkOTgwYjI4Zi0zNWU0LTRlOTAtYWE1YS01ZjdlYmQwY2U3MjAiLCJNb2RpZmllZE9uIjoiMjAyMS0wNC0yOVQwNzo0NDozMiIsIlByb2plY3QiOnsiJHJlZiI6IjUifX1dLCJDaXRhdGlvbktleVVwZGF0Z</w:instrText>
          </w:r>
          <w:r>
            <w:instrText xml:space="preserve">VR5cGUiOjAsIkNvbGxhYm9yYXRvcnMiOltdLCJFZGl0b3JzIjpbeyIkaWQiOiIyOCIsIiR0eXBlIjoiU3dpc3NBY2FkZW1pYy5DaXRhdmkuUGVyc29uLCBTd2lzc0FjYWRlbWljLkNpdGF2aSIsIkZpcnN0TmFtZSI6IlRob21hcyIsIkxhc3ROYW1lIjoiS2xlaW4iLCJQcm90ZWN0ZWQiOmZhbHNlLCJTZXgiOjIsIkNyZWF0ZWRCeSI6Il9MZ</w:instrText>
          </w:r>
          <w:r>
            <w:instrText xml:space="preserve">WVuYSBNYWHDnyIsIkNyZWF0ZWRPbiI6IjIwMjEtMDQtMjlUMDc6NDQ6MzIiLCJNb2RpZmllZEJ5IjoiX0xlZW5hIE1hYcOfIiwiSWQiOiI4ZTg4NWQzYy02ZWJhLTQ3N2ItYTQ2Mi00YWFjZDllZjQxODMiLCJNb2RpZmllZE9uIjoiMjAyMS0wNC0yOVQwNzo0NDozMiIsIlByb2plY3QiOnsiJHJlZiI6IjUifX1dLCJFdmFsdWF0aW9uQ29tc</w:instrText>
          </w:r>
          <w:r>
            <w:instrText xml:space="preserve">GxleGl0eSI6MCwiRXZhbHVhdGlvblNvdXJjZVRleHRGb3JtYXQiOjAsIkdyb3VwcyI6W10sIkhhc0xhYmVsMSI6ZmFsc2UsIkhhc0xhYmVsMiI6dHJ1ZSwiS2V5d29yZHMiOltdLCJMYW5ndWFnZSI6ImdlciIsIkxvY2F0aW9ucyI6W3siJGlkIjoiMjkiLCIkdHlwZSI6IlN3aXNzQWNhZGVtaWMuQ2l0YXZpLkxvY2F0aW9uLCBTd2lzc0FjY</w:instrText>
          </w:r>
          <w:r>
            <w:instrText xml:space="preserve">WRlbWljLkNpdGF2aSIsIkFkZHJlc3MiOnsiJGlkIjoiMzAiLCIkdHlwZSI6IlN3aXNzQWNhZGVtaWMuQ2l0YXZpLkxpbmtlZFJlc291cmNlLCBTd2lzc0FjYWRlbWljLkNpdGF2aSIsIkxpbmtlZFJlc291cmNlVHlwZSI6NSwiT3JpZ2luYWxTdHJpbmciOiJodHRwOi8vd3d3LnNzb2FyLmluZm8vc3NvYXIvaGFuZGxlL2RvY3VtZW50LzQ2N</w:instrText>
          </w:r>
          <w:r>
            <w:instrText xml:space="preserve">jA1IiwiVXJpU3RyaW5nIjoiaHR0cDovL3d3dy5zc29hci5pbmZvL3Nzb2FyL2hhbmRsZS9kb2N1bWVudC80NjYwNSIsIkxpbmtlZFJlc291cmNlU3RhdHVzIjo4LCJQcm9wZXJ0aWVzIjp7IiRpZCI6IjMxIiwiJHR5cGUiOiJTd2lzc0FjYWRlbWljLkNpdGF2aS5MaW5rZWRSZXNvdXJjZVByb3BlcnRpZXMsIFN3aXNzQWNhZGVtaWMuQ2l0Y</w:instrText>
          </w:r>
          <w:r>
            <w:instrText xml:space="preserve">XZpIn0sIlN5bmNGb2xkZXJUeXBlIjowLCJJc0xvY2FsQ2xvdWRQcm9qZWN0RmlsZUxpbmsiOmZhbHNlLCJJc0Nsb3VkUmVzdG9yZSI6ZmFsc2UsIklzQ2xvdWRDb3B5IjpmYWxzZSwiQXR0YWNobWVudEZvbGRlcldhc0luRmFsbGJhY2tNb2RlIjpmYWxzZX0sIkFubm90YXRpb25zIjpbXSwiTG9jYXRpb25UeXBlIjowLCJNaXJyb3JzUmVmZ</w:instrText>
          </w:r>
          <w:r>
            <w:instrText xml:space="preserve">XJlbmNlUHJvcGVydHlJZCI6MTEsIkNyZWF0ZWRCeSI6Il9MZWVuYSBNYWHDnyIsIkNyZWF0ZWRPbiI6IjIwMjEtMDQtMjlUMDc6NDQ6MzIiLCJNb2RpZmllZEJ5IjoiX0xlZW5hIE1hYcOfIiwiSWQiOiJkNGEyZDBjNS1kMDRkLTQxZTEtOGQ1Ni0yMDY2ZjBiNThhYzIiLCJNb2RpZmllZE9uIjoiMjAyMS0wNC0yOVQwNzo0NDozMiIsIlByb</w:instrText>
          </w:r>
          <w:r>
            <w:instrText xml:space="preserve">2plY3QiOnsiJHJlZiI6IjUifX0seyIkaWQiOiIzMiIsIiR0eXBlIjoiU3dpc3NBY2FkZW1pYy5DaXRhdmkuTG9jYXRpb24sIFN3aXNzQWNhZGVtaWMuQ2l0YXZpIiwiQWRkcmVzcyI6eyIkaWQiOiIzMyIsIiR0eXBlIjoiU3dpc3NBY2FkZW1pYy5DaXRhdmkuTGlua2VkUmVzb3VyY2UsIFN3aXNzQWNhZGVtaWMuQ2l0YXZpIiwiTGlua2VkU</w:instrText>
          </w:r>
          <w:r>
            <w:instrText xml:space="preserve">mVzb3VyY2VUeXBlIjo1LCJPcmlnaW5hbFN0cmluZyI6Imh0dHA6Ly9kLW5iLmluZm8vMTE5MDk5MzYzNSIsIlVyaVN0cmluZyI6Imh0dHA6Ly9kLW5iLmluZm8vMTE5MDk5MzYzNSIsIkxpbmtlZFJlc291cmNlU3RhdHVzIjo4LCJQcm9wZXJ0aWVzIjp7IiRpZCI6IjM0IiwiJHR5cGUiOiJTd2lzc0FjYWRlbWljLkNpdGF2aS5MaW5rZWRSZ</w:instrText>
          </w:r>
          <w:r>
            <w:instrText xml:space="preserve">XNvdXJjZVByb3BlcnRpZXMsIFN3aXNzQWNhZGVtaWMuQ2l0YXZpIn0sIlN5bmNGb2xkZXJUeXBlIjowLCJJc0xvY2FsQ2xvdWRQcm9qZWN0RmlsZUxpbmsiOmZhbHNlLCJJc0Nsb3VkUmVzdG9yZSI6ZmFsc2UsIklzQ2xvdWRDb3B5IjpmYWxzZSwiQXR0YWNobWVudEZvbGRlcldhc0luRmFsbGJhY2tNb2RlIjpmYWxzZX0sIkFubm90YXRpb</w:instrText>
          </w:r>
          <w:r>
            <w:instrText xml:space="preserve">25zIjpbXSwiTG9jYXRpb25UeXBlIjowLCJNaXJyb3JzUmVmZXJlbmNlUHJvcGVydHlJZCI6MTEsIkNyZWF0ZWRCeSI6Il9MZWVuYSBNYWHDnyIsIkNyZWF0ZWRPbiI6IjIwMjEtMDQtMjlUMDc6NDQ6MzIiLCJNb2RpZmllZEJ5IjoiX0xlZW5hIE1hYcOfIiwiSWQiOiI0NTJjMjEwZS1kYWM5LTQ5ZjktOGFjOS0zNDUxMWRlNzMxZjciLCJNb</w:instrText>
          </w:r>
          <w:r>
            <w:instrText xml:space="preserve">2RpZmllZE9uIjoiMjAyMS0wNC0yOVQwNzo0NDozMiIsIlByb2plY3QiOnsiJHJlZiI6IjUifX0seyIkaWQiOiIzNSIsIiR0eXBlIjoiU3dpc3NBY2FkZW1pYy5DaXRhdmkuTG9jYXRpb24sIFN3aXNzQWNhZGVtaWMuQ2l0YXZpIiwiQWRkcmVzcyI6eyIkaWQiOiIzNiIsIiR0eXBlIjoiU3dpc3NBY2FkZW1pYy5DaXRhdmkuTGlua2VkUmVzb</w:instrText>
          </w:r>
          <w:r>
            <w:instrText xml:space="preserve">3VyY2UsIFN3aXNzQWNhZGVtaWMuQ2l0YXZpIiwiTGlua2VkUmVzb3VyY2VUeXBlIjo1LCJPcmlnaW5hbFN0cmluZyI6Imh0dHBzOi8vZC1uYi5pbmZvLzExOTA5OTM2MzUvMzQiLCJVcmlTdHJpbmciOiJodHRwczovL2QtbmIuaW5mby8xMTkwOTkzNjM1LzM0IiwiTGlua2VkUmVzb3VyY2VTdGF0dXMiOjgsIlByb3BlcnRpZXMiOnsiJGlkI</w:instrText>
          </w:r>
          <w:r>
            <w:instrText xml:space="preserve">joiMzc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SwiQ3JlYXRlZEJ5IjoiX0xlZW5hIE1hYcOfIiwiQ3JlYXRlZE9uIjoiMjAyMS0wNC0yOVQwNzo0NDozMiIsIk1vZGlmaWVkQnkiOiJfTGVlbmEgTWFhw58iLCJJZ</w:instrText>
          </w:r>
          <w:r>
            <w:instrText xml:space="preserve">CI6IjA5ODYzYTZmLWM4ZjEtNGIzMC04OTY0LTcwMDg3YjNlNTk4ZCIsIk1vZGlmaWVkT24iOiIyMDIxLTA0LTI5VDA3OjQ0OjMyIiwiUHJvamVjdCI6eyIkcmVmIjoiNSJ9fSx7IiRpZCI6IjM4IiwiJHR5cGUiOiJTd2lzc0FjYWRlbWljLkNpdGF2aS5Mb2NhdGlvbiwgU3dpc3NBY2FkZW1pYy5DaXRhdmkiLCJBZGRyZXNzIjp7IiRpZCI6I</w:instrText>
          </w:r>
          <w:r>
            <w:instrText xml:space="preserve">jM5IiwiJHR5cGUiOiJTd2lzc0FjYWRlbWljLkNpdGF2aS5MaW5rZWRSZXNvdXJjZSwgU3dpc3NBY2FkZW1pYy5DaXRhdmkiLCJMaW5rZWRSZXNvdXJjZVR5cGUiOjUsIk9yaWdpbmFsU3RyaW5nIjoiaHR0cHM6Ly9uYm4tcmVzb2x2aW5nLm9yZy91cm46bmJuOmRlOjAxNjgtc3NvYXItNDY2MDUtOCIsIlVyaVN0cmluZyI6Imh0dHBzOi8vb</w:instrText>
          </w:r>
          <w:r>
            <w:instrText xml:space="preserve">mJuLXJlc29sdmluZy5vcmcvdXJuOm5ibjpkZTowMTY4LXNzb2FyLTQ2NjA1LTgiLCJMaW5rZWRSZXNvdXJjZVN0YXR1cyI6OCwiUHJvcGVydGllcyI6eyIkaWQiOiI0MCIsIiR0eXBlIjoiU3dpc3NBY2FkZW1pYy5DaXRhdmkuTGlua2VkUmVzb3VyY2VQcm9wZXJ0aWVzLCBTd2lzc0FjYWRlbWljLkNpdGF2aSJ9LCJTeW5jRm9sZGVyVHlwZ</w:instrText>
          </w:r>
          <w:r>
            <w:instrText xml:space="preserve">SI6MCwiSXNMb2NhbENsb3VkUHJvamVjdEZpbGVMaW5rIjpmYWxzZSwiSXNDbG91ZFJlc3RvcmUiOmZhbHNlLCJJc0Nsb3VkQ29weSI6ZmFsc2UsIkF0dGFjaG1lbnRGb2xkZXJXYXNJbkZhbGxiYWNrTW9kZSI6ZmFsc2V9LCJBbm5vdGF0aW9ucyI6W10sIkxvY2F0aW9uVHlwZSI6MCwiTWlycm9yc1JlZmVyZW5jZVByb3BlcnR5SWQiOjExL</w:instrText>
          </w:r>
          <w:r>
            <w:instrText xml:space="preserve">CJDcmVhdGVkQnkiOiJfTGVlbmEgTWFhw58iLCJDcmVhdGVkT24iOiIyMDIxLTA0LTI5VDA3OjQ0OjMyIiwiTW9kaWZpZWRCeSI6Il9MZWVuYSBNYWHDnyIsIklkIjoiOTZmMjk5OGEtMTMwZS00YWVhLThkNWItZjI3N2UxZTFjMjAzIiwiTW9kaWZpZWRPbiI6IjIwMjEtMDQtMjlUMDc6NDQ6MzIiLCJQcm9qZWN0Ijp7IiRyZWYiOiI1In19X</w:instrText>
          </w:r>
          <w:r>
            <w:instrText xml:space="preserve">SwiT3JnYW5pemF0aW9ucyI6W10sIk90aGVyc0ludm9sdmVkIjpbXSwiUGFnZUNvdW50IjoiMTMzLTE2MiIsIlBhZ2VSYW5nZSI6IjxzcD5cclxuICA8bj4xMzM8L24+XHJcbiAgPGluPnRydWU8L2luPlxyXG4gIDxvcz4xMzM8L29zPlxyXG4gIDxwcz4xMzM8L3BzPlxyXG48L3NwPlxyXG48ZXA+XHJcbiAgPG4+MTYyPC9uPlxyXG4gIDxpb</w:instrText>
          </w:r>
          <w:r>
            <w:instrText xml:space="preserve">j50cnVlPC9pbj5cclxuICA8b3M+MTYyPC9vcz5cclxuICA8cHM+MTYyPC9wcz5cclxuPC9lcD5cclxuPG9zPjEzMy0xNjI8L29zPiIsIlBhcmFsbGVsVGl0bGUiOiJXaGVyZSBsb3ZlIGxvdmVzIC0gYW4gYXJ0aWNsZSBvbiB0aGUgJ2dlb2dyYXBoeScgb2YgdGhlIGNob2ljZSBvZiBwYXJ0bmVyIiwiUGFyZW50UmVmZXJlbmNlIjp7IiRpZ</w:instrText>
          </w:r>
          <w:r>
            <w:instrText xml:space="preserve">CI6IjQxIiwiJHR5cGUiOiJTd2lzc0FjYWRlbWljLkNpdGF2aS5SZWZlcmVuY2UsIFN3aXNzQWNhZGVtaWMuQ2l0YXZpIiwiQWJzdHJhY3RDb21wbGV4aXR5IjowLCJBYnN0cmFjdFNvdXJjZVRleHRGb3JtYXQiOjAsIkF1dGhvcnMiOltdLCJDaXRhdGlvbktleVVwZGF0ZVR5cGUiOjAsIkNvbGxhYm9yYXRvcnMiOltdLCJDb3ZlclBhdGgiO</w:instrText>
          </w:r>
          <w:r>
            <w:instrText xml:space="preserve">nsiJGlkIjoiNDIiLCIkdHlwZSI6IlN3aXNzQWNhZGVtaWMuQ2l0YXZpLkxpbmtlZFJlc291cmNlLCBTd2lzc0FjYWRlbWljLkNpdGF2aSIsIkxpbmtlZFJlc291cmNlVHlwZSI6MiwiT3JpZ2luYWxTdHJpbmciOiJDOlxcVXNlcnNcXEhQXFxBcHBEYXRhXFxMb2NhbFxcVGVtcFxcYXF0eGdhcnUuanBnIiwiVXJpU3RyaW5nIjoiNDU1MjJmN</w:instrText>
          </w:r>
          <w:r>
            <w:instrText xml:space="preserve">GItN2YwMS00MzFlLWJkMWYtNzg0MmJkM2QxZGZhIiwiTGlua2VkUmVzb3VyY2VTdGF0dXMiOjgsIlByb3BlcnRpZXMiOnsiJGlkIjoiNDMiLCIkdHlwZSI6IlN3aXNzQWNhZGVtaWMuQ2l0YXZpLkxpbmtlZFJlc291cmNlUHJvcGVydGllcywgU3dpc3NBY2FkZW1pYy5DaXRhdmkifSwiU3luY0ZvbGRlclR5cGUiOjAsIklzTG9jYWxDbG91Z</w:instrText>
          </w:r>
          <w:r>
            <w:instrText xml:space="preserve">FByb2plY3RGaWxlTGluayI6ZmFsc2UsIklzQ2xvdWRSZXN0b3JlIjpmYWxzZSwiSXNDbG91ZENvcHkiOmZhbHNlLCJBdHRhY2htZW50Rm9sZGVyV2FzSW5GYWxsYmFja01vZGUiOmZhbHNlfSwiRWRpdG9ycyI6W3siJHJlZiI6IjI4In1dLCJFdmFsdWF0aW9uQ29tcGxleGl0eSI6MCwiRXZhbHVhdGlvblNvdXJjZVRleHRGb3JtYXQiOjAsI</w:instrText>
          </w:r>
          <w:r>
            <w:instrText xml:space="preserve">kdyb3VwcyI6W10sIkhhc0xhYmVsMSI6ZmFsc2UsIkhhc0xhYmVsMiI6ZmFsc2UsIklzYm4iOiI5NzgzODEwMDI4NzQ3IiwiS2V5d29yZHMiOltdLCJMYW5ndWFnZSI6ImdlciIsIkxvY2F0aW9ucyI6W3siJGlkIjoiNDQiLCIkdHlwZSI6IlN3aXNzQWNhZGVtaWMuQ2l0YXZpLkxvY2F0aW9uLCBTd2lzc0FjYWRlbWljLkNpdGF2aSIsIkFkZ</w:instrText>
          </w:r>
          <w:r>
            <w:instrText xml:space="preserve">HJlc3MiOnsiJGlkIjoiNDUiLCIkdHlwZSI6IlN3aXNzQWNhZGVtaWMuQ2l0YXZpLkxpbmtlZFJlc291cmNlLCBTd2lzc0FjYWRlbWljLkNpdGF2aSIsIkxpbmtlZFJlc291cmNlVHlwZSI6NSwiT3JpZ2luYWxTdHJpbmciOiJodHRwczovL2V4dGVybmFsLmRhbmRlbG9uLmNvbS9kb3dubG9hZC9hdHRhY2htZW50cy9kYW5kZWxvbi9pZHMvR</w:instrText>
          </w:r>
          <w:r>
            <w:instrText xml:space="preserve">EUwMDQ5RDRDRkNENjkxNjNEMjc1QzEyNTczOEMwMDQwOEUxMy5wZGYiLCJVcmlTdHJpbmciOiJodHRwczovL2V4dGVybmFsLmRhbmRlbG9uLmNvbS9kb3dubG9hZC9hdHRhY2htZW50cy9kYW5kZWxvbi9pZHMvREUwMDQ5RDRDRkNENjkxNjNEMjc1QzEyNTczOEMwMDQwOEUxMy5wZGYiLCJMaW5rZWRSZXNvdXJjZVN0YXR1cyI6OCwiUHJvc</w:instrText>
          </w:r>
          <w:r>
            <w:instrText xml:space="preserve">GVydGllcyI6eyIkaWQiOiI0Ni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xLCJOb3RlcyI6IlRhYmxlIG9mIGNvbnRlbnRzIiwiQ3JlYXRlZEJ5IjoiX0xlZW5hIE1hYcOfIiwiQ3JlYXRlZE9uIjoiMjAyMS0wNS0xO</w:instrText>
          </w:r>
          <w:r>
            <w:instrText xml:space="preserve">VQyMjo1ODo1OCIsIk1vZGlmaWVkQnkiOiJfTGVlbmEgTWFhw58iLCJJZCI6IjIwMDZjMWM0LTU1MzctNGI0ZS1iYWE1LWFkNjdkOTI4Mzk1ZiIsIk1vZGlmaWVkT24iOiIyMDIxLTA1LTE5VDIyOjU4OjU4IiwiUHJvamVjdCI6eyIkcmVmIjoiNSJ9fV0sIk9yZ2FuaXphdGlvbnMiOltdLCJPdGhlcnNJbnZvbHZlZCI6W10sIlBhZ2VDb3Vud</w:instrText>
          </w:r>
          <w:r>
            <w:instrText xml:space="preserve">CI6IjMxNiIsIlBsYWNlT2ZQdWJsaWNhdGlvbiI6IldpZXNiYWRlbiIsIlB1Ymxpc2hlcnMiOlt7IiRpZCI6IjQ3IiwiJHR5cGUiOiJTd2lzc0FjYWRlbWljLkNpdGF2aS5QdWJsaXNoZXIsIFN3aXNzQWNhZGVtaWMuQ2l0YXZpIiwiTmFtZSI6IlNwcmluZ2VyIEZhY2htZWRpZW4gV2llc2JhZGVuIEdtYkgiLCJQcm90ZWN0ZWQiOmZhbHNlL</w:instrText>
          </w:r>
          <w:r>
            <w:instrText xml:space="preserve">CJDcmVhdGVkQnkiOiJfTGVlbmEgTWFhw58iLCJDcmVhdGVkT24iOiIyMDIxLTA1LTE5VDIyOjU4OjU4IiwiTW9kaWZpZWRCeSI6Il9MZWVuYSBNYWHDnyIsIklkIjoiNjhlMjk1MmYtNDk2OS00NTU4LWE4NDItNjk3YjEzY2FkYTliIiwiTW9kaWZpZWRPbiI6IjIwMjEtMDUtMTlUMjI6NTg6NTgiLCJQcm9qZWN0Ijp7IiRyZWYiOiI1In19X</w:instrText>
          </w:r>
          <w:r>
            <w:instrText xml:space="preserve">SwiUXVvdGF0aW9ucyI6W10sIlJhdGluZyI6MCwiUmVmZXJlbmNlVHlwZSI6IkJvb2tFZGl0ZWQiLCJTaG9ydFRpdGxlIjoiS2xlaW4gKEhnLikgMjAwMSDigJMgUGFydG5lcndhaGwgdW5kIEhlaXJhdHNtdXN0ZXIiLCJTaG9ydFRpdGxlVXBkYXRlVHlwZSI6MCwiU291cmNlT2ZCaWJsaW9ncmFwaGljSW5mb3JtYXRpb24iOiJHQlYgR2VtZ</w:instrText>
          </w:r>
          <w:r>
            <w:instrText xml:space="preserve">Wluc2FtZXIgQmlibGlvdGhla3N2ZXJidW5kIiwiU3RhdGljSWRzIjpbIjVhYzBmZTNjLTFkMTEtNDRmZS04Yjg1LWIzYTYzNWRiYTBjNiJdLCJTdWJ0aXRsZSI6IlNvemlhbHN0cnVrdHVyZWxsZSBWb3JhdXNzZXR6dW5nZW4gZGVyIExpZWJlIiwiVGFibGVPZkNvbnRlbnRzQ29tcGxleGl0eSI6MCwiVGFibGVPZkNvbnRlbnRzU291cmNlV</w:instrText>
          </w:r>
          <w:r>
            <w:instrText xml:space="preserve">GV4dEZvcm1hdCI6MCwiVGFza3MiOltdLCJUaXRsZSI6IlBhcnRuZXJ3YWhsIHVuZCBIZWlyYXRzbXVzdGVyIiwiVHJhbnNsYXRvcnMiOltdLCJZZWFyIjoiMjAwMSIsIlllYXJSZXNvbHZlZCI6IjIwMDEiLCJDcmVhdGVkQnkiOiJfTGVlbmEgTWFhw58iLCJDcmVhdGVkT24iOiIyMDIxLTA1LTE5VDIyOjU4OjU4IiwiTW9kaWZpZWRCeSI6I</w:instrText>
          </w:r>
          <w:r>
            <w:instrText xml:space="preserve">l9IUCIsIklkIjoiNDU1MjJmNGItN2YwMS00MzFlLWJkMWYtNzg0MmJkM2QxZGZhIiwiTW9kaWZpZWRPbiI6IjIwMjEtMTAtMzFUMjI6NDI6NDIiLCJQcm9qZWN0Ijp7IiRyZWYiOiI1In19LCJQbGFjZU9mUHVibGljYXRpb24iOiJPcGxhZGVuIiwiUHVibGlzaGVycyI6W3siJGlkIjoiNDgiLCIkdHlwZSI6IlN3aXNzQWNhZGVtaWMuQ2l0Y</w:instrText>
          </w:r>
          <w:r>
            <w:instrText xml:space="preserve">XZpLlB1Ymxpc2hlciwgU3dpc3NBY2FkZW1pYy5DaXRhdmkiLCJOYW1lIjoiTGVza2UgdS4gQnVkcmljaCIsIlByb3RlY3RlZCI6ZmFsc2UsIkNyZWF0ZWRCeSI6Il9MZWVuYSBNYWHDnyIsIkNyZWF0ZWRPbiI6IjIwMjEtMDQtMjlUMDc6NDQ6MzIiLCJNb2RpZmllZEJ5IjoiX0xlZW5hIE1hYcOfIiwiSWQiOiI2OTY5ODdjYS1kYzJhLTQ5M</w:instrText>
          </w:r>
          <w:r>
            <w:instrText xml:space="preserve">DMtYjcwZC1hNDRiYWExYWJmMzgiLCJNb2RpZmllZE9uIjoiMjAyMS0wNC0yOVQwNzo0NDozMiIsIlByb2plY3QiOnsiJHJlZiI6IjUifX1dLCJRdW90YXRpb25zIjpbXSwiUmF0aW5nIjowLCJSZWZlcmVuY2VUeXBlIjoiQ29udHJpYnV0aW9uIiwiU2VyaWVzVGl0bGUiOnsiJGlkIjoiNDkiLCIkdHlwZSI6IlN3aXNzQWNhZGVtaWMuQ2l0Y</w:instrText>
          </w:r>
          <w:r>
            <w:instrText xml:space="preserve">XZpLlNlcmllc1RpdGxlLCBTd2lzc0FjYWRlbWljLkNpdGF2aSIsIkVkaXRvcnMiOltdLCJOYW1lIjoiUGFydG5lcndhaGwgdW5kIEhlaXJhdHNtdXN0ZXI6IHNvemlhbHN0cnVrdHVyZWxsZSBWb3JhdXNzZXR6dW5nZW4gZGVyIExpZWJlIiwiUHJvdGVjdGVkIjpmYWxzZSwiQ3JlYXRlZEJ5IjoiX0xlZW5hIE1hYcOfIiwiQ3JlYXRlZE9uI</w:instrText>
          </w:r>
          <w:r>
            <w:instrText xml:space="preserve">joiMjAyMS0wNC0yOVQwNzo0NDozMiIsIk1vZGlmaWVkQnkiOiJfTGVlbmEgTWFhw58iLCJJZCI6IjBiNzRmOTFmLWIzMjQtNGI0Ni1hZjE5LWI4ZTMzYjZjYjhhNiIsIk1vZGlmaWVkT24iOiIyMDIxLTA0LTI5VDA3OjQ0OjMyIiwiUHJvamVjdCI6eyIkcmVmIjoiNSJ9fSwiU2hvcnRUaXRsZSI6IkxlbmdlcmVyIDIwMDEg4oCTIFdvIGRpZ</w:instrText>
          </w:r>
          <w:r>
            <w:instrText xml:space="preserve">SBMaWViZSBoaW5mw6RsbHQiLCJTaG9ydFRpdGxlVXBkYXRlVHlwZSI6MCwiU291cmNlT2ZCaWJsaW9ncmFwaGljSW5mb3JtYXRpb24iOiJEZXV0c2NoZSBOYXRpb25hbGJpYmxpb3RoZWsiLCJTdGF0aWNJZHMiOlsiZTI1MGYzNGQtODU2NS00YmFlLWE3ZGItNjQ5OWRhZGFlY2ZhIl0sIlRhYmxlT2ZDb250ZW50c0NvbXBsZXhpdHkiOjAsI</w:instrText>
          </w:r>
          <w:r>
            <w:instrText xml:space="preserve">lRhYmxlT2ZDb250ZW50c1NvdXJjZVRleHRGb3JtYXQiOjAsIlRhc2tzIjpbXSwiVGl0bGUiOiJXbyBkaWUgTGllYmUgaGluZsOkbGx0OiBlaW4gQmVpdHJhZyB6dXIgJ0dlb2dyYXBoaWUnIGRlciBQYXJ0bmVyd2FobCIsIlRyYW5zbGF0b3JzIjpbXSwiWWVhciI6IjIwMDEiLCJZZWFyUmVzb2x2ZWQiOiIyMDAxIiwiQ3JlYXRlZEJ5IjoiX</w:instrText>
          </w:r>
          <w:r>
            <w:instrText xml:space="preserve">0xlZW5hIE1hYcOfIiwiQ3JlYXRlZE9uIjoiMjAyMS0wNC0yOVQwNzo0NDozMiIsIk1vZGlmaWVkQnkiOiJfSFAiLCJJZCI6IjFlNTNlYmIyLTc5MWItNGQ2MS1hMTUwLTk4ZGQwZTMxZjdlMyIsIk1vZGlmaWVkT24iOiIyMDIxLTEwLTMxVDIyOjQyOjQyIiwiUHJvamVjdCI6eyIkcmVmIjoiNSJ9fSwiVXNlTnVtYmVyaW5nVHlwZU9mUGFyZ</w:instrText>
          </w:r>
          <w:r>
            <w:instrText xml:space="preserve">W50RG9jdW1lbnQiOmZhbHNlfV0sIkZvcm1hdHRlZFRleHQiOnsiJGlkIjoiNTAiLCJDb3VudCI6MSwiVGV4dFVuaXRzIjpbeyIkaWQiOiI1MSIsIkZvbnRTdHlsZSI6eyIkaWQiOiI1MiIsIk5ldXRyYWwiOnRydWV9LCJSZWFkaW5nT3JkZXIiOjEsIlRleHQiOiJCb3NzYXJkIDE5MzI7IENhdHRvbiB1bmQgU21pcmNpY2ggMTk2NDsgQ2xhc</w:instrText>
          </w:r>
          <w:r>
            <w:instrText xml:space="preserve">mtlIDE5NTI7IExlbmdlcmVyIDIwMDEifV19LCJUYWciOiJDaXRhdmlQbGFjZWhvbGRlciNjNzEyNjQ4NS03YTE3LTQ3MTEtYTE1Zi00ZmE3Y2ZhZTViZjgiLCJUZXh0IjoiQm9zc2FyZCAxOTMyOyBDYXR0b24gdW5kIFNtaXJjaWNoIDE5NjQ7IENsYXJrZSAxOTUyOyBMZW5nZXJlciAyMDAxIiwiV0FJVmVyc2lvbiI6IjYuMTAuMC4wIn0=}</w:instrText>
          </w:r>
          <w:r>
            <w:fldChar w:fldCharType="separate"/>
          </w:r>
          <w:r>
            <w:t xml:space="preserve">Bossard 1932; Catton und Smircich 1964; Clarke 1952; Lengerer 2001</w:t>
          </w:r>
          <w:r>
            <w:fldChar w:fldCharType="end"/>
          </w:r>
        </w:sdtContent>
      </w:sdt>
      <w:r>
        <w:t xml:space="preserve">).</w:t>
      </w:r>
      <w:r>
        <w:t xml:space="preserve"> </w:t>
      </w:r>
      <w:r>
        <w:t xml:space="preserve">Da</w:t>
      </w:r>
      <w:r>
        <w:t xml:space="preserve">mit bedarf es einer kleinräumigeren Betrachtung.</w:t>
      </w:r>
      <w:r/>
    </w:p>
    <w:p>
      <w:pPr>
        <w:pBdr/>
        <w:spacing w:after="240" w:line="360" w:lineRule="auto"/>
        <w:ind/>
        <w:jc w:val="both"/>
        <w:rPr/>
      </w:pPr>
      <w:r>
        <w:t xml:space="preserve">Diese „kleinräumige soziale Umgebung“ </w:t>
      </w:r>
      <w:sdt>
        <w:sdtPr>
          <w:alias w:val="To edit, see citavi.com/edit"/>
          <w15:appearance w15:val="boundingBox"/>
          <w:id w:val="-1872678454"/>
          <w:placeholder>
            <w:docPart w:val="2E3C3EA3046B42B581293FF3E17F2069"/>
          </w:placeholder>
          <w:tag w:val="CitaviPlaceholder#f3c582e0-3b7e-4b99-8f73-af0e89fd7701"/>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2xkZXJFb</w:instrText>
          </w:r>
          <w:r>
            <w:instrText xml:space="preserve">nRyeSwgU3dpc3NBY2FkZW1pYy5DaXRhdmkiLCJJZCI6ImJhZTA5ZjM1LWIwOGYtNGJhNy05ODFhLTlkMTNlOWRiOTNjYiIsIlJhbmdlTGVuZ3RoIjoxOSwiUmVmZXJlbmNlSWQiOiI5MTliYjM0Ny0zZGM5LTRiYjQtYmY0My1iNjliNWVkZjUwNTkiLCJQYWdlUmFuZ2UiOnsiJGlkIjoiMyIsIiR0eXBlIjoiU3dpc3NBY2FkZW1pYy5QYWdlU</w:instrText>
          </w:r>
          <w:r>
            <w:instrText xml:space="preserve">mFuZ2UsIFN3aXNzQWNhZGVtaWMiLCJFbmRQYWdlIjp7IiRpZCI6IjQiLCIkdHlwZSI6IlN3aXNzQWNhZGVtaWMuUGFnZU51bWJlciwgU3dpc3NBY2FkZW1pYyIsIklzRnVsbHlOdW1lcmljIjpmYWxzZSwiTnVtYmVyaW5nVHlwZSI6MCwiTnVtZXJhbFN5c3RlbSI6MH0sIk51bWJlcmluZ1R5cGUiOjAsIk51bWVyYWxTeXN0ZW0iOjAsIk9ya</w:instrText>
          </w:r>
          <w:r>
            <w:instrText xml:space="preserve">WdpbmFsU3RyaW5nIjoiMzQiLCJTdGFydFBhZ2UiOnsiJGlkIjoiNSIsIiR0eXBlIjoiU3dpc3NBY2FkZW1pYy5QYWdlTnVtYmVyLCBTd2lzc0FjYWRlbWljIiwiSXNGdWxseU51bWVyaWMiOnRydWUsIk51bWJlciI6MzQsIk51bWJlcmluZ1R5cGUiOjAsIk51bWVyYWxTeXN0ZW0iOjAsIk9yaWdpbmFsU3RyaW5nIjoiMzQiLCJQcmV0dHlTd</w:instrText>
          </w:r>
          <w:r>
            <w:instrText xml:space="preserve">HJpbmciOiIzNCJ9fSwiUmVmZXJlbmNlIjp7IiRpZCI6IjYiLCIkdHlwZSI6IlN3aXNzQWNhZGVtaWMuQ2l0YXZpLlJlZmVyZW5jZSwgU3dpc3NBY2FkZW1pYy5DaXRhdmkiLCJBYnN0cmFjdENvbXBsZXhpdHkiOjAsIkFic3RyYWN0U291cmNlVGV4dEZvcm1hdCI6MCwiQXV0aG9ycyI6W3siJGlkIjoiNyIsIiR0eXBlIjoiU3dpc3NBY2FkZ</w:instrText>
          </w:r>
          <w:r>
            <w:instrText xml:space="preserve">W1pYy5DaXRhdmkuUGVyc29uLCBTd2lzc0FjYWRlbWljLkNpdGF2aSIsIkZpcnN0TmFtZSI6IkRvcmVlbiIsIkxhc3ROYW1lIjoiWmlsbG1hbm4iLCJQcm90ZWN0ZWQiOmZhbHNlLCJTZXgiOjEsIkNyZWF0ZWRCeSI6Il9MZWVuYSBNYWHDnyIsIkNyZWF0ZWRPbiI6IjIwMjEtMTAtMTlUMjI6MDg6NTEiLCJNb2RpZmllZEJ5IjoiX0xlZW5hI</w:instrText>
          </w:r>
          <w:r>
            <w:instrText xml:space="preserve">E1hYcOfIiwiSWQiOiI5M2Q2NDE4Ni1iOTEzLTRiODItOThiZS1iMWJlNWUzZTQ4NGYiLCJNb2RpZmllZE9uIjoiMjAyMS0xMC0xOVQyMjowODo1MSIsIlByb2plY3QiOnsiJGlkIjoiOCIsIiR0eXBlIjoiU3dpc3NBY2FkZW1pYy5DaXRhdmkuUHJvamVjdCwgU3dpc3NBY2FkZW1pYy5DaXRhdmkifX1dLCJDaXRhdGlvbktleVVwZGF0ZVR5c</w:instrText>
          </w:r>
          <w:r>
            <w:instrText xml:space="preserve">GUiOjAsIkNvbGxhYm9yYXRvcnMiOltdLCJDb3ZlclBhdGgiOnsiJGlkIjoiOSIsIiR0eXBlIjoiU3dpc3NBY2FkZW1pYy5DaXRhdmkuTGlua2VkUmVzb3VyY2UsIFN3aXNzQWNhZGVtaWMuQ2l0YXZpIiwiTGlua2VkUmVzb3VyY2VUeXBlIjoyLCJPcmlnaW5hbFN0cmluZyI6IkM6XFxVc2Vyc1xcSFBcXEFwcERhdGFcXExvY2FsXFxUZW1wX</w:instrText>
          </w:r>
          <w:r>
            <w:instrText xml:space="preserve">FwzMTNqbXZuZi5qcGciLCJVcmlTdHJpbmciOiI5MTliYjM0Ny0zZGM5LTRiYjQtYmY0My1iNjliNWVkZjUwNTkiLCJMaW5rZWRSZXNvdXJjZVN0YXR1cyI6OCwiUHJvcGVydGllcyI6eyIkaWQiOiIxMC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Eb2kiOiIxMC4xMDA3Lzk3OC0zLTY1OC0xMzg4MS0zIiwiRWRpdG9ycyI6W10sI</w:instrText>
          </w:r>
          <w:r>
            <w:instrText xml:space="preserve">kV2YWx1YXRpb25Db21wbGV4aXR5IjowLCJFdmFsdWF0aW9uU291cmNlVGV4dEZvcm1hdCI6MCwiR3JvdXBzIjpbXSwiSGFzTGFiZWwxIjpmYWxzZSwiSGFzTGFiZWwyIjpmYWxzZSwiSXNibiI6Ijk3OC0zLTY1OC0xMzg4MC02IiwiS2V5d29yZHMiOltdLCJMb2NhdGlvbnMiOlt7IiRpZCI6IjExIiwiJHR5cGUiOiJTd2lzc0FjYWRlbWljL</w:instrText>
          </w:r>
          <w:r>
            <w:instrText xml:space="preserve">kNpdGF2aS5Mb2NhdGlvbiwgU3dpc3NBY2FkZW1pYy5DaXRhdmkiLCJBZGRyZXNzIjp7IiRpZCI6IjEyIiwiJHR5cGUiOiJTd2lzc0FjYWRlbWljLkNpdGF2aS5MaW5rZWRSZXNvdXJjZSwgU3dpc3NBY2FkZW1pYy5DaXRhdmkiLCJMaW5rZWRSZXNvdXJjZVR5cGUiOjUsIk9yaWdpbmFsU3RyaW5nIjoiMTAuMTAwNy85NzgtMy02NTgtMTM4O</w:instrText>
          </w:r>
          <w:r>
            <w:instrText xml:space="preserve">DEtMyIsIlVyaVN0cmluZyI6Imh0dHBzOi8vZG9pLm9yZy8xMC4xMDA3Lzk3OC0zLTY1OC0xMzg4MS0zIiwiTGlua2VkUmVzb3VyY2VTdGF0dXMiOjgsIlByb3BlcnRpZXMiOnsiJGlkIjoiMTMiLCIkdHlwZSI6IlN3aXNzQWNhZGVtaWMuQ2l0YXZpLkxpbmtlZFJlc291cmNlUHJvcGVydGllcywgU3dpc3NBY2FkZW1pYy5DaXRhdmkifSwiU</w:instrText>
          </w:r>
          <w:r>
            <w:instrText xml:space="preserve">3luY0ZvbGRlclR5cGUiOjAsIklzTG9jYWxDbG91ZFByb2plY3RGaWxlTGluayI6ZmFsc2UsIklzQ2xvdWRSZXN0b3JlIjpmYWxzZSwiSXNDbG91ZENvcHkiOmZhbHNlLCJBdHRhY2htZW50Rm9sZGVyV2FzSW5GYWxsYmFja01vZGUiOmZhbHNlfSwiQW5ub3RhdGlvbnMiOltdLCJMb2NhdGlvblR5cGUiOjAsIk1pcnJvcnNSZWZlcmVuY2VQc</w:instrText>
          </w:r>
          <w:r>
            <w:instrText xml:space="preserve">m9wZXJ0eUlkIjoxMjgsIkNyZWF0ZWRCeSI6Il9MZWVuYSBNYWHDnyIsIkNyZWF0ZWRPbiI6IjIwMjEtMTAtMTlUMjI6MDg6NTEiLCJNb2RpZmllZEJ5IjoiX0xlZW5hIE1hYcOfIiwiSWQiOiJmNTlmMzNhNS00ZTkxLTRhZmQtODljMi1kYWFjOTAzODg5ZGQiLCJNb2RpZmllZE9uIjoiMjAyMS0xMC0xOVQyMjowODo1MSIsIlByb2plY3QiO</w:instrText>
          </w:r>
          <w:r>
            <w:instrText xml:space="preserve">nsiJHJlZiI6IjgifX1dLCJPcmdhbml6YXRpb25zIjpbXSwiT3RoZXJzSW52b2x2ZWQiOltdLCJQbGFjZU9mUHVibGljYXRpb24iOiJXaWVzYmFkZW4iLCJQdWJsaXNoZXJzIjpbeyIkaWQiOiIxNCIsIiR0eXBlIjoiU3dpc3NBY2FkZW1pYy5DaXRhdmkuUHVibGlzaGVyLCBTd2lzc0FjYWRlbWljLkNpdGF2aSIsIk5hbWUiOiJTcHJpbmdlc</w:instrText>
          </w:r>
          <w:r>
            <w:instrText xml:space="preserve">iBGYWNobWVkaWVuIFdpZXNiYWRlbiIsIlByb3RlY3RlZCI6ZmFsc2UsIkNyZWF0ZWRCeSI6Il9MZWVuYSBNYWHDnyIsIkNyZWF0ZWRPbiI6IjIwMjEtMDUtMTBUMTg6Mzk6NTAiLCJNb2RpZmllZEJ5IjoiX0xlZW5hIE1hYcOfIiwiSWQiOiJiMjNhYjBiOS0yOTc1LTQyYjMtODZmMy1iNGIyMTVmNDI2YmYiLCJNb2RpZmllZE9uIjoiMjAyM</w:instrText>
          </w:r>
          <w:r>
            <w:instrText xml:space="preserve">S0wNS0xMFQxODozOTo1MCIsIlByb2plY3QiOnsiJHJlZiI6IjgifX1dLCJRdW90YXRpb25zIjpbXSwiUmF0aW5nIjowLCJSZWZlcmVuY2VUeXBlIjoiQm9vayIsIlNob3J0VGl0bGUiOiJaaWxsbWFubiAyMDE3IOKAkyBWb24ga2xlaW5lbiBMw7xnZW4gdW5kIGt1cnplbiIsIlNob3J0VGl0bGVVcGRhdGVUeXBlIjowLCJTb3VyY2VPZkJpY</w:instrText>
          </w:r>
          <w:r>
            <w:instrText xml:space="preserve">mxpb2dyYXBoaWNJbmZvcm1hdGlvbiI6IkNyb3NzUmVmIiwiU3RhdGljSWRzIjpbIjMyZGU3NDVmLTQ3ZDQtNGMwMC1hODJhLWI3OTYzNjNmMmUyYiJdLCJUYWJsZU9mQ29udGVudHNDb21wbGV4aXR5IjowLCJUYWJsZU9mQ29udGVudHNTb3VyY2VUZXh0Rm9ybWF0IjowLCJUYXNrcyI6W10sIlRpdGxlIjoiVm9uIGtsZWluZW4gTMO8Z2VuI</w:instrText>
          </w:r>
          <w:r>
            <w:instrText xml:space="preserve">HVuZCBrdXJ6ZW4gQmVpbmVuIiwiVHJhbnNsYXRvcnMiOltdLCJZZWFyIjoiMjAxNyIsIlllYXJSZXNvbHZlZCI6IjIwMTciLCJDcmVhdGVkQnkiOiJfTGVlbmEgTWFhw58iLCJDcmVhdGVkT24iOiIyMDIxLTEwLTE5VDIyOjA4OjUxIiwiTW9kaWZpZWRCeSI6Il9MZWVuYSBNYWHDnyIsIklkIjoiOTE5YmIzNDctM2RjOS00YmI0LWJmNDMtY</w:instrText>
          </w:r>
          <w:r>
            <w:instrText xml:space="preserve">jY5YjVlZGY1MDU5IiwiTW9kaWZpZWRPbiI6IjIwMjEtMTAtMTlUMjI6MDg6NTEiLCJQcm9qZWN0Ijp7IiRyZWYiOiI4In19LCJVc2VOdW1iZXJpbmdUeXBlT2ZQYXJlbnREb2N1bWVudCI6ZmFsc2V9XSwiRm9ybWF0dGVkVGV4dCI6eyIkaWQiOiIxNSIsIkNvdW50IjoxLCJUZXh0VW5pdHMiOlt7IiRpZCI6IjE2IiwiRm9udFN0eWxlIjp7I</w:instrText>
          </w:r>
          <w:r>
            <w:instrText xml:space="preserve">iRpZCI6IjE3IiwiTmV1dHJhbCI6dHJ1ZX0sIlJlYWRpbmdPcmRlciI6MSwiVGV4dCI6IihaaWxsbWFubiAyMDE3LCAzNCkifV19LCJUYWciOiJDaXRhdmlQbGFjZWhvbGRlciNmM2M1ODJlMC0zYjdlLTRiOTktOGY3My1hZjBlODlmZDc3MDEiLCJUZXh0IjoiKFppbGxtYW5uIDIwMTcsIDM0KSIsIldBSVZlcnNpb24iOiI2LjEwLjAuMCJ9}</w:instrText>
          </w:r>
          <w:r>
            <w:fldChar w:fldCharType="separate"/>
          </w:r>
          <w:r>
            <w:t xml:space="preserve">(Zillmann 2017, 34)</w:t>
          </w:r>
          <w:r>
            <w:fldChar w:fldCharType="end"/>
          </w:r>
        </w:sdtContent>
      </w:sdt>
      <w:r>
        <w:t xml:space="preserve"> wird im Gegensatz zu Blau in der Fokus-Theorie von Scott Feld </w:t>
      </w:r>
      <w:sdt>
        <w:sdtPr>
          <w:alias w:val="To edit, see citavi.com/edit"/>
          <w15:appearance w15:val="boundingBox"/>
          <w:id w:val="-820954567"/>
          <w:placeholder>
            <w:docPart w:val="4BE568A246EF4EC7930D0F680DBA8312"/>
          </w:placeholder>
          <w:tag w:val="CitaviPlaceholder#2541e654-6e38-45b2-9d48-031c2d758a7d"/>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mY3YTBlNTZmLTJkOWMtN</w:instrText>
          </w:r>
          <w:r>
            <w:instrText xml:space="preserve">DRiMS1iZWRmLWQxODhmYzk5ODk2YiIsIlJhbmdlTGVuZ3RoIjo2LCJSZWZlcmVuY2VJZCI6IjEwN2Q4ODMwLWMyMDgtNDljZS1hODVlLWM2NjhlM2MyNDcxYyIsIlJlZmVyZW5jZSI6eyIkaWQiOiIzIiwiJHR5cGUiOiJTd2lzc0FjYWRlbWljLkNpdGF2aS5SZWZlcmVuY2UsIFN3aXNzQWNhZGVtaWMuQ2l0YXZpIiwiQWJzdHJhY3RDb21wb</w:instrText>
          </w:r>
          <w:r>
            <w:instrText xml:space="preserve">GV4aXR5IjowLCJBYnN0cmFjdFNvdXJjZVRleHRGb3JtYXQiOjAsIkF1dGhvcnMiOlt7IiRpZCI6IjQiLCIkdHlwZSI6IlN3aXNzQWNhZGVtaWMuQ2l0YXZpLlBlcnNvbiwgU3dpc3NBY2FkZW1pYy5DaXRhdmkiLCJGaXJzdE5hbWUiOiJTY290dCIsIkxhc3ROYW1lIjoiRmVsZCIsIk1pZGRsZU5hbWUiOiJMLiIsIlByb3RlY3RlZCI6ZmFsc</w:instrText>
          </w:r>
          <w:r>
            <w:instrText xml:space="preserve">2UsIlNleCI6MCwiQ3JlYXRlZEJ5IjoiX0xlZW5hIE1hYcOfIiwiQ3JlYXRlZE9uIjoiMjAyMS0xMC0xMFQxMjozNjoxOCIsIk1vZGlmaWVkQnkiOiJfTGVlbmEgTWFhw58iLCJJZCI6ImM4YjdmMzY5LTI5N2MtNDRmMy1iY2JiLTA3YTRiNTViODBlOSIsIk1vZGlmaWVkT24iOiIyMDIxLTEwLTEwVDEyOjM2OjE4IiwiUHJvamVjdCI6eyIka</w:instrText>
          </w:r>
          <w:r>
            <w:instrText xml:space="preserve">WQiOiI1IiwiJHR5cGUiOiJTd2lzc0FjYWRlbWljLkNpdGF2aS5Qcm9qZWN0LCBTd2lzc0FjYWRlbWljLkNpdGF2aSJ9fV0sIkNpdGF0aW9uS2V5VXBkYXRlVHlwZSI6MCwiQ29sbGFib3JhdG9ycyI6W10sIkRvaSI6IjEwLjEwODYvMjI3MzUyIiwiRWRpdG9ycyI6W10sIkV2YWx1YXRpb25Db21wbGV4aXR5IjowLCJFdmFsdWF0aW9uU291c</w:instrText>
          </w:r>
          <w:r>
            <w:instrText xml:space="preserve">mNlVGV4dEZvcm1hdCI6MCwiR3JvdXBzIjpbXSwiSGFzTGFiZWwxIjpmYWxzZSwiSGFzTGFiZWwyIjpmYWxzZSwiS2V5d29yZHMiOltdLCJMb2NhdGlvbnMiOlt7IiRpZCI6IjYiLCIkdHlwZSI6IlN3aXNzQWNhZGVtaWMuQ2l0YXZpLkxvY2F0aW9uLCBTd2lzc0FjYWRlbWljLkNpdGF2aSIsIkFkZHJlc3MiOnsiJGlkIjoiNyIsIiR0eXBlI</w:instrText>
          </w:r>
          <w:r>
            <w:instrText xml:space="preserve">joiU3dpc3NBY2FkZW1pYy5DaXRhdmkuTGlua2VkUmVzb3VyY2UsIFN3aXNzQWNhZGVtaWMuQ2l0YXZpIiwiTGlua2VkUmVzb3VyY2VUeXBlIjo1LCJPcmlnaW5hbFN0cmluZyI6IjEwLjEwODYvMjI3MzUyIiwiVXJpU3RyaW5nIjoiaHR0cHM6Ly9kb2kub3JnLzEwLjEwODYvMjI3MzUyIiwiTGlua2VkUmVzb3VyY2VTdGF0dXMiOjgsIlByb</w:instrText>
          </w:r>
          <w:r>
            <w:instrText xml:space="preserve">3BlcnRpZXMiOnsiJGlkIjoiOC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xMC0xMFQxMjozNjoxOCIsIk1vZGlmaWVkQnkiOiJfT</w:instrText>
          </w:r>
          <w:r>
            <w:instrText xml:space="preserve">GVlbmEgTWFhw58iLCJJZCI6IjZmMWYwZTVkLWUzYjgtNGZmYi1hMzU2LTgzMTNiYTUzMzExNCIsIk1vZGlmaWVkT24iOiIyMDIxLTEwLTEwVDEyOjM2OjE4IiwiUHJvamVjdCI6eyIkcmVmIjoiNSJ9fV0sIk51bWJlciI6IjUiLCJPcmdhbml6YXRpb25zIjpbXSwiT3RoZXJzSW52b2x2ZWQiOltdLCJQYWdlUmFuZ2UiOiI8c3A+XHJcbiAgP</w:instrText>
          </w:r>
          <w:r>
            <w:instrText xml:space="preserve">G4+MTAxNTwvbj5cclxuICA8aW4+dHJ1ZTwvaW4+XHJcbiAgPG9zPjEwMTU8L29zPlxyXG4gIDxwcz4xMDE1PC9wcz5cclxuPC9zcD5cclxuPGVwPlxyXG4gIDxuPjEwMzU8L24+XHJcbiAgPGluPnRydWU8L2luPlxyXG4gIDxvcz4xMDM1PC9vcz5cclxuICA8cHM+MTAzNTwvcHM+XHJcbjwvZXA+XHJcbjxvcz4xMDE1LTEwMzU8L29zPiIsI</w:instrText>
          </w:r>
          <w:r>
            <w:instrText xml:space="preserve">lBlcmlvZGljYWwiOnsiJGlkIjoiOSIsIiR0eXBlIjoiU3dpc3NBY2FkZW1pYy5DaXRhdmkuUGVyaW9kaWNhbCwgU3dpc3NBY2FkZW1pYy5DaXRhdmkiLCJFaXNzbiI6IjE1MzctNTM5MCIsIklzc24iOiIwMDAyLTk2MDIiLCJOYW1lIjoiQW1lcmljYW4gSm91cm5hbCBvZiBTb2Npb2xvZ3kiLCJQYWdpbmF0aW9uIjowLCJQcm90ZWN0ZWQiO</w:instrText>
          </w:r>
          <w:r>
            <w:instrText xml:space="preserve">mZhbHNlLCJDcmVhdGVkQnkiOiJfTGVlbmEgTWFhw58iLCJDcmVhdGVkT24iOiIyMDIxLTA0LTI5VDEwOjM5OjM0IiwiTW9kaWZpZWRCeSI6Il9MZWVuYSBNYWHDnyIsIklkIjoiMDZmNWE2NjQtNjI4Yy00ZDI1LWFiYmQtMDYyNDJlYzM5ZDE2IiwiTW9kaWZpZWRPbiI6IjIwMjEtMDQtMjlUMTA6Mzk6MzQiLCJQcm9qZWN0Ijp7IiRyZWYiO</w:instrText>
          </w:r>
          <w:r>
            <w:instrText xml:space="preserve">iI1In19LCJQdWJsaXNoZXJzIjpbXSwiUXVvdGF0aW9ucyI6W10sIlJhdGluZyI6MCwiUmVmZXJlbmNlVHlwZSI6IkpvdXJuYWxBcnRpY2xlIiwiU2hvcnRUaXRsZSI6IkZlbGQgMTk4MSDigJMgVGhlIEZvY3VzZWQgT3JnYW5pemF0aW9uIG9mIFNvY2lhbCIsIlNob3J0VGl0bGVVcGRhdGVUeXBlIjowLCJTb3VyY2VPZkJpYmxpb2dyYXBoa</w:instrText>
          </w:r>
          <w:r>
            <w:instrText xml:space="preserve">WNJbmZvcm1hdGlvbiI6IkNyb3NzUmVmIiwiU3RhdGljSWRzIjpbIjViZjc5MmNmLTQ2ZTktNDk3MS04YmZkLWEzMDc3MzQ4MDUzYSJdLCJUYWJsZU9mQ29udGVudHNDb21wbGV4aXR5IjowLCJUYWJsZU9mQ29udGVudHNTb3VyY2VUZXh0Rm9ybWF0IjowLCJUYXNrcyI6W10sIlRpdGxlIjoiVGhlIEZvY3VzZWQgT3JnYW5pemF0aW9uIG9mI</w:instrText>
          </w:r>
          <w:r>
            <w:instrText xml:space="preserve">FNvY2lhbCBUaWVzIiwiVHJhbnNsYXRvcnMiOltdLCJWb2x1bWUiOiI4NiIsIlllYXIiOiIxOTgxIiwiWWVhclJlc29sdmVkIjoiMTk4MSIsIkNyZWF0ZWRCeSI6Il9MZWVuYSBNYWHDnyIsIkNyZWF0ZWRPbiI6IjIwMjEtMTAtMTBUMTI6MzY6MTgiLCJNb2RpZmllZEJ5IjoiX0xlZW5hIE1hYcOfIiwiSWQiOiIxMDdkODgzMC1jMjA4LTQ5Y</w:instrText>
          </w:r>
          <w:r>
            <w:instrText xml:space="preserve">2UtYTg1ZS1jNjY4ZTNjMjQ3MWMiLCJNb2RpZmllZE9uIjoiMjAyMS0xMC0xMFQxMjozNjoyMCIsIlByb2plY3QiOnsiJHJlZiI6IjUifX0sIlVzZU51bWJlcmluZ1R5cGVPZlBhcmVudERvY3VtZW50IjpmYWxzZSwiWWVhck9ubHkiOnRydWV9XSwiRm9ybWF0dGVkVGV4dCI6eyIkaWQiOiIxMCIsIkNvdW50IjoxLCJUZXh0VW5pdHMiOlt7I</w:instrText>
          </w:r>
          <w:r>
            <w:instrText xml:space="preserve">iRpZCI6IjExIiwiRm9udFN0eWxlIjp7IiRpZCI6IjEyIiwiTmV1dHJhbCI6dHJ1ZX0sIlJlYWRpbmdPcmRlciI6MSwiVGV4dCI6IigxOTgxKSJ9XX0sIlRhZyI6IkNpdGF2aVBsYWNlaG9sZGVyIzI1NDFlNjU0LTZlMzgtNDViMi05ZDQ4LTAzMWMyZDc1OGE3ZCIsIlRleHQiOiIoMTk4MSkiLCJXQUlWZXJzaW9uIjoiNi4xMC4wLjAifQ==}</w:instrText>
          </w:r>
          <w:r>
            <w:fldChar w:fldCharType="separate"/>
          </w:r>
          <w:r>
            <w:t xml:space="preserve">(1981)</w:t>
          </w:r>
          <w:r>
            <w:fldChar w:fldCharType="end"/>
          </w:r>
        </w:sdtContent>
      </w:sdt>
      <w:r>
        <w:t xml:space="preserve"> berücksichtigt</w:t>
      </w:r>
      <w:r>
        <w:t xml:space="preserve">. Es</w:t>
      </w:r>
      <w:r>
        <w:t xml:space="preserve"> hat sich gezeigt, dass </w:t>
      </w:r>
      <w:r>
        <w:t xml:space="preserve">Partnerschaften vor allem </w:t>
      </w:r>
      <w:r>
        <w:t xml:space="preserve">i</w:t>
      </w:r>
      <w:r>
        <w:t xml:space="preserve">n </w:t>
      </w:r>
      <w:r>
        <w:t xml:space="preserve">Aktionsräumen</w:t>
      </w:r>
      <w:r>
        <w:t xml:space="preserve"> entstehen, </w:t>
      </w:r>
      <w:r>
        <w:t xml:space="preserve">in dem</w:t>
      </w:r>
      <w:r>
        <w:t xml:space="preserve"> ein kontinuierlicher Austausch stattfindet</w:t>
      </w:r>
      <w:r>
        <w:t xml:space="preserve"> </w:t>
      </w:r>
      <w:sdt>
        <w:sdtPr>
          <w:alias w:val="To edit, see citavi.com/edit"/>
          <w15:appearance w15:val="boundingBox"/>
          <w:id w:val="1520350872"/>
          <w:placeholder>
            <w:docPart w:val="DefaultPlaceholder_-1854013440"/>
          </w:placeholder>
          <w:tag w:val="CitaviPlaceholder#0b24665d-8a56-45e2-a675-fa15fd88b660"/>
          <w:rPr/>
        </w:sdtPr>
        <w:sdtContent>
          <w:r>
            <w:fldChar w:fldCharType="begin"/>
          </w:r>
          <w:r>
            <w:instrText xml:space="preserve">ADDIN CitaviPlaceholder{eyIkaWQiOiIxIiwiJHR5cGUiOiJTd2lzc0FjYWRlbWljLkNpdGF2a</w:instrText>
          </w:r>
          <w:r>
            <w:instrText xml:space="preserve">S5DaXRhdGlvbnMuV29yZFBsYWNlaG9sZGVyLCBTd2lzc0FjYWRlbWljLkNpdGF2aSIsIkVudHJpZXMiOlt7IiRpZCI6IjIiLCIkdHlwZSI6IlN3aXNzQWNhZGVtaWMuQ2l0YXZpLkNpdGF0aW9ucy5Xb3JkUGxhY2Vob2xkZXJFbnRyeSwgU3dpc3NBY2FkZW1pYy5DaXRhdmkiLCJJZCI6IjQ2OWIxMjBjLTkxNzQtNDRlOS04ZjY0LTIzYzBiY</w:instrText>
          </w:r>
          <w:r>
            <w:instrText xml:space="preserve">jY0ZTk1OSIsIlJhbmdlTGVuZ3RoIjozMCwiUmVmZXJlbmNlSWQiOiI5MjE3MWEwMS1lYTlhLTQ0NjItOGZlZC1iY2ZlNjhkZmNiNjYiLCJQYWdlUmFuZ2UiOnsiJGlkIjoiMyIsIiR0eXBlIjoiU3dpc3NBY2FkZW1pYy5QYWdlUmFuZ2UsIFN3aXNzQWNhZGVtaWMiLCJFbmRQYWdlIjp7IiRpZCI6IjQiLCIkdHlwZSI6IlN3aXNzQWNhZGVta</w:instrText>
          </w:r>
          <w:r>
            <w:instrText xml:space="preserve">WMuUGFnZU51bWJlciwgU3dpc3NBY2FkZW1pYyIsIklzRnVsbHlOdW1lcmljIjpmYWxzZSwiTnVtYmVyaW5nVHlwZSI6MCwiTnVtZXJhbFN5c3RlbSI6MH0sIk51bWJlcmluZ1R5cGUiOjAsIk51bWVyYWxTeXN0ZW0iOjAsIk9yaWdpbmFsU3RyaW5nIjoiMTY1IiwiU3RhcnRQYWdlIjp7IiRpZCI6IjUiLCIkdHlwZSI6IlN3aXNzQWNhZGVta</w:instrText>
          </w:r>
          <w:r>
            <w:instrText xml:space="preserve">WMuUGFnZU51bWJlciwgU3dpc3NBY2FkZW1pYyIsIklzRnVsbHlOdW1lcmljIjp0cnVlLCJOdW1iZXIiOjE2NSwiTnVtYmVyaW5nVHlwZSI6MCwiTnVtZXJhbFN5c3RlbSI6MCwiT3JpZ2luYWxTdHJpbmciOiIxNjUiLCJQcmV0dHlTdHJpbmciOiIxNjUifX0sIlByZWZpeCI6InZnbC4gIiwiUmVmZXJlbmNlIjp7IiRpZCI6IjYiLCIkdHlwZ</w:instrText>
          </w:r>
          <w:r>
            <w:instrText xml:space="preserve">SI6IlN3aXNzQWNhZGVtaWMuQ2l0YXZpLlJlZmVyZW5jZSwgU3dpc3NBY2FkZW1pYy5DaXRhdmkiLCJBYnN0cmFjdENvbXBsZXhpdHkiOjAsIkFic3RyYWN0U291cmNlVGV4dEZvcm1hdCI6MCwiQXV0aG9ycyI6W3siJGlkIjoiNyIsIiR0eXBlIjoiU3dpc3NBY2FkZW1pYy5DaXRhdmkuUGVyc29uLCBTd2lzc0FjYWRlbWljLkNpdGF2aSIsI</w:instrText>
          </w:r>
          <w:r>
            <w:instrText xml:space="preserve">kZpcnN0TmFtZSI6IlBhdWwiLCJMYXN0TmFtZSI6IkhpbGwiLCJNaWRkbGVOYW1lIjoiQi4iLCJQcm90ZWN0ZWQiOmZhbHNlLCJTZXgiOjIsIkNyZWF0ZWRCeSI6Il9MZWVuYSBNYWHDnyIsIkNyZWF0ZWRPbiI6IjIwMjEtMDUtMTBUMTg6Mzk6NTAiLCJNb2RpZmllZEJ5IjoiX0xlZW5hIE1hYcOfIiwiSWQiOiI1ODFlZTA5OS0yNzFmLTQ2Y</w:instrText>
          </w:r>
          <w:r>
            <w:instrText xml:space="preserve">zgtYTc0Yi00MjNkN2JjOWJkMWMiLCJNb2RpZmllZE9uIjoiMjAyMS0wNS0xMFQxODozOTo1MCIsIlByb2plY3QiOnsiJGlkIjoiOCIsIiR0eXBlIjoiU3dpc3NBY2FkZW1pYy5DaXRhdmkuUHJvamVjdCwgU3dpc3NBY2FkZW1pYy5DaXRhdmkifX0seyIkaWQiOiI5IiwiJHR5cGUiOiJTd2lzc0FjYWRlbWljLkNpdGF2aS5QZXJzb24sIFN3a</w:instrText>
          </w:r>
          <w:r>
            <w:instrText xml:space="preserve">XNzQWNhZGVtaWMuQ2l0YXZpIiwiRmlyc3ROYW1lIjoiSm9oYW5uZXMiLCJMYXN0TmFtZSI6IktvcHAiLCJQcm90ZWN0ZWQiOmZhbHNlLCJTZXgiOjIsIkNyZWF0ZWRCeSI6Il9MZWVuYSBNYWHDnyIsIkNyZWF0ZWRPbiI6IjIwMjEtMDUtMTBUMTg6Mzk6NTAiLCJNb2RpZmllZEJ5IjoiX0xlZW5hIE1hYcOfIiwiSWQiOiIwZTRmMTUwMi04Z</w:instrText>
          </w:r>
          <w:r>
            <w:instrText xml:space="preserve">TBmLTRlZTMtYmE5OC1kN2QyMDE1YTQ4OTUiLCJNb2RpZmllZE9uIjoiMjAyMS0wNS0xMFQxODozOTo1MCIsIlByb2plY3QiOnsiJHJlZiI6IjgifX1dLCJDaXRhdGlvbktleVVwZGF0ZVR5cGUiOjAsIkNvbGxhYm9yYXRvcnMiOltdLCJDb3ZlclBhdGgiOnsiJGlkIjoiMTAiLCIkdHlwZSI6IlN3aXNzQWNhZGVtaWMuQ2l0YXZpLkxpbmtlZ</w:instrText>
          </w:r>
          <w:r>
            <w:instrText xml:space="preserve">FJlc291cmNlLCBTd2lzc0FjYWRlbWljLkNpdGF2aSIsIkxpbmtlZFJlc291cmNlVHlwZSI6MiwiT3JpZ2luYWxTdHJpbmciOiJDOlxcVXNlcnNcXEhQXFxBcHBEYXRhXFxMb2NhbFxcVGVtcFxcZmdlYXRndXouanBnIiwiVXJpU3RyaW5nIjoiQzpcXFVzZXJzXFxIUFxcQXBwRGF0YVxcTG9jYWxcXFRlbXBcXGZnZWF0Z3V6LmpwZyIsIkxpb</w:instrText>
          </w:r>
          <w:r>
            <w:instrText xml:space="preserve">mtlZFJlc291cmNlU3RhdHVzIjo4LCJQcm9wZXJ0aWVzIjp7IiRpZCI6IjExIiwiJHR5cGUiOiJTd2lzc0FjYWRlbWljLkNpdGF2aS5MaW5rZWRSZXNvdXJjZVByb3BlcnRpZXMsIFN3aXNzQWNhZGVtaWMuQ2l0YXZpIn0sIlN5bmNGb2xkZXJUeXBlIjowLCJJc0xvY2FsQ2xvdWRQcm9qZWN0RmlsZUxpbmsiOmZhbHNlLCJJc0Nsb3VkUmVzd</w:instrText>
          </w:r>
          <w:r>
            <w:instrText xml:space="preserve">G9yZSI6ZmFsc2UsIklzQ2xvdWRDb3B5IjpmYWxzZSwiQXR0YWNobWVudEZvbGRlcldhc0luRmFsbGJhY2tNb2RlIjpmYWxzZX0sIkVkaXRvcnMiOltdLCJFZGl0aW9uIjoiNC4sIMO8YmVyYXJiLiBBdWZsLiIsIkV2YWx1YXRpb25Db21wbGV4aXR5IjowLCJFdmFsdWF0aW9uU291cmNlVGV4dEZvcm1hdCI6MCwiR3JvdXBzIjpbXSwiSGFzT</w:instrText>
          </w:r>
          <w:r>
            <w:instrText xml:space="preserve">GFiZWwxIjpmYWxzZSwiSGFzTGFiZWwyIjpmYWxzZSwiSXNibiI6Ijk3OC0zLTUzMS01MzczNC00IiwiS2V5d29yZHMiOltdLCJMYW5ndWFnZSI6ImdlciIsIkxvY2F0aW9ucyI6W3siJGlkIjoiMTIiLCIkdHlwZSI6IlN3aXNzQWNhZGVtaWMuQ2l0YXZpLkxvY2F0aW9uLCBTd2lzc0FjYWRlbWljLkNpdGF2aSIsIkFkZHJlc3MiOnsiJGlkI</w:instrText>
          </w:r>
          <w:r>
            <w:instrText xml:space="preserve">joiMTMiLCIkdHlwZSI6IlN3aXNzQWNhZGVtaWMuQ2l0YXZpLkxpbmtlZFJlc291cmNlLCBTd2lzc0FjYWRlbWljLkNpdGF2aSIsIkxpbmtlZFJlc291cmNlVHlwZSI6NSwiT3JpZ2luYWxTdHJpbmciOiJodHRwOi8vd3d3LnNvY2lhbG5ldC5kZS9yZXplbnNpb25lbi9pc2JuLnBocD9pc2JuPTk3OC0zLTUzMS01MzczNC00IiwiVXJpU3Rya</w:instrText>
          </w:r>
          <w:r>
            <w:instrText xml:space="preserve">W5nIjoiaHR0cDovL3d3dy5zb2NpYWxuZXQuZGUvcmV6ZW5zaW9uZW4vaXNibi5waHA/aXNibj05NzgtMy01MzEtNTM3MzQtNCIsIkxpbmtlZFJlc291cmNlU3RhdHVzIjo4LCJQcm9wZXJ0aWVzIjp7IiRpZCI6IjE0IiwiJHR5cGUiOiJTd2lzc0FjYWRlbWljLkNpdGF2aS5MaW5rZWRSZXNvdXJjZVByb3BlcnRpZXMsIFN3aXNzQWNhZGVta</w:instrText>
          </w:r>
          <w:r>
            <w:instrText xml:space="preserve">WMuQ2l0YXZpIn0sIlN5bmNGb2xkZXJUeXBlIjowLCJJc0xvY2FsQ2xvdWRQcm9qZWN0RmlsZUxpbmsiOmZhbHNlLCJJc0Nsb3VkUmVzdG9yZSI6ZmFsc2UsIklzQ2xvdWRDb3B5IjpmYWxzZSwiQXR0YWNobWVudEZvbGRlcldhc0luRmFsbGJhY2tNb2RlIjpmYWxzZX0sIkFubm90YXRpb25zIjpbXSwiTG9jYXRpb25UeXBlIjowLCJNaXJyb</w:instrText>
          </w:r>
          <w:r>
            <w:instrText xml:space="preserve">3JzUmVmZXJlbmNlUHJvcGVydHlJZCI6MTUxLCJDcmVhdGVkQnkiOiJyN3R4aTByeDdwdXJ2N3kzYXBxejg4NnJzbjZnYWlyYWRib3dpeDM1bXFvMjdhaiIsIkNyZWF0ZWRPbiI6IjIwMjEtMTEtMDFUMTg6MjY6MzRaIiwiTW9kaWZpZWRCeSI6InI3dHhpMHJ4N3B1cnY3eTNhcHF6ODg2cnNuNmdhaXJhZGJvd2l4MzVtcW8yN2FqIiwiSWQiO</w:instrText>
          </w:r>
          <w:r>
            <w:instrText xml:space="preserve">iI0MzQyZDA1My0xMDFjLTQxMzgtODE3Zi0yMzM2NmRiOTdjYzciLCJNb2RpZmllZE9uIjoiMjAyMS0xMS0wMVQxODoyNjozNFoiLCJQcm9qZWN0Ijp7IiRyZWYiOiI4In19LHsiJGlkIjoiMTUiLCIkdHlwZSI6IlN3aXNzQWNhZGVtaWMuQ2l0YXZpLkxvY2F0aW9uLCBTd2lzc0FjYWRlbWljLkNpdGF2aSIsIkFkZHJlc3MiOnsiJGlkIjoiM</w:instrText>
          </w:r>
          <w:r>
            <w:instrText xml:space="preserve">TYiLCIkdHlwZSI6IlN3aXNzQWNhZGVtaWMuQ2l0YXZpLkxpbmtlZFJlc291cmNlLCBTd2lzc0FjYWRlbWljLkNpdGF2aSIsIkxpbmtlZFJlc291cmNlVHlwZSI6NSwiT3JpZ2luYWxTdHJpbmciOiJodHRwOi8vZGVwb3NpdC5kLW5iLmRlL2NnaS1iaW4vZG9rc2Vydj9pZD0yODYyOTIwJnByb3Y9TSZkb2tfdmFyPTEmZG9rX2V4dD1odG0iL</w:instrText>
          </w:r>
          <w:r>
            <w:instrText xml:space="preserve">CJVcmlTdHJpbmciOiJodHRwOi8vZGVwb3NpdC5kLW5iLmRlL2NnaS1iaW4vZG9rc2Vydj9pZD0yODYyOTIwJnByb3Y9TSZkb2tfdmFyPTEmZG9rX2V4dD1odG0iLCJMaW5rZWRSZXNvdXJjZVN0YXR1cyI6OCwiUHJvcGVydGllcyI6eyIkaWQiOiIxNyIsIiR0eXBlIjoiU3dpc3NBY2FkZW1pYy5DaXRhdmkuTGlua2VkUmVzb3VyY2VQcm9wZ</w:instrText>
          </w:r>
          <w:r>
            <w:instrText xml:space="preserve">XJ0aWVzLCBTd2lzc0FjYWRlbWljLkNpdGF2aSJ9LCJTeW5jRm9sZGVyVHlwZSI6MCwiSXNMb2NhbENsb3VkUHJvamVjdEZpbGVMaW5rIjpmYWxzZSwiSXNDbG91ZFJlc3RvcmUiOmZhbHNlLCJJc0Nsb3VkQ29weSI6ZmFsc2UsIkF0dGFjaG1lbnRGb2xkZXJXYXNJbkZhbGxiYWNrTW9kZSI6ZmFsc2V9LCJBbm5vdGF0aW9ucyI6W10sIkxvY</w:instrText>
          </w:r>
          <w:r>
            <w:instrText xml:space="preserve">2F0aW9uVHlwZSI6MCwiTWlycm9yc1JlZmVyZW5jZVByb3BlcnR5SWQiOjExLCJOb3RlcyI6IkFic3RyYWN0IiwiQ3JlYXRlZEJ5Ijoicjd0eGkwcng3cHVydjd5M2FwcXo4ODZyc242Z2FpcmFkYm93aXgzNW1xbzI3YWoiLCJDcmVhdGVkT24iOiIyMDIxLTExLTAxVDE4OjI2OjM0WiIsIk1vZGlmaWVkQnkiOiJyN3R4aTByeDdwdXJ2N3kzY</w:instrText>
          </w:r>
          <w:r>
            <w:instrText xml:space="preserve">XBxejg4NnJzbjZnYWlyYWRib3dpeDM1bXFvMjdhaiIsIklkIjoiYzZiODMzOGUtOTI2MS00ODlmLWEzMTktMmNmNmY1MTVjMTg4IiwiTW9kaWZpZWRPbiI6IjIwMjEtMTEtMDFUMTg6MjY6MzRaIiwiUHJvamVjdCI6eyIkcmVmIjoiOCJ9fSx7IiRpZCI6IjE4IiwiJHR5cGUiOiJTd2lzc0FjYWRlbWljLkNpdGF2aS5Mb2NhdGlvbiwgU3dpc</w:instrText>
          </w:r>
          <w:r>
            <w:instrText xml:space="preserve">3NBY2FkZW1pYy5DaXRhdmkiLCJBZGRyZXNzIjp7IiRpZCI6IjE5IiwiJHR5cGUiOiJTd2lzc0FjYWRlbWljLkNpdGF2aS5MaW5rZWRSZXNvdXJjZSwgU3dpc3NBY2FkZW1pYy5DaXRhdmkiLCJMaW5rZWRSZXNvdXJjZVR5cGUiOjUsIk9yaWdpbmFsU3RyaW5nIjoiaHR0cDovL3d3dy52cy12ZXJsYWcuZGUvaW1hZ2VzL3Nob3AvbGFyZ2UvO</w:instrText>
          </w:r>
          <w:r>
            <w:instrText xml:space="preserve">Tc4LTMtNTMxLTUzNzM0LTQuanBnIiwiVXJpU3RyaW5nIjoiaHR0cDovL3d3dy52cy12ZXJsYWcuZGUvaW1hZ2VzL3Nob3AvbGFyZ2UvOTc4LTMtNTMxLTUzNzM0LTQuanBnIiwiTGlua2VkUmVzb3VyY2VTdGF0dXMiOjgsIlByb3BlcnRpZXMiOnsiJGlkIjoiMjAiLCIkdHlwZSI6IlN3aXNzQWNhZGVtaWMuQ2l0YXZpLkxpbmtlZFJlc291c</w:instrText>
          </w:r>
          <w:r>
            <w:instrText xml:space="preserve">mNlUHJvcGVydGllcywgU3dpc3NBY2FkZW1pYy5DaXRhdmkifSwiU3luY0ZvbGRlclR5cGUiOjAsIklzTG9jYWxDbG91ZFByb2plY3RGaWxlTGluayI6ZmFsc2UsIklzQ2xvdWRSZXN0b3JlIjpmYWxzZSwiSXNDbG91ZENvcHkiOmZhbHNlLCJBdHRhY2htZW50Rm9sZGVyV2FzSW5GYWxsYmFja01vZGUiOmZhbHNlfSwiQW5ub3RhdGlvbnMiO</w:instrText>
          </w:r>
          <w:r>
            <w:instrText xml:space="preserve">ltdLCJMb2NhdGlvblR5cGUiOjAsIk1pcnJvcnNSZWZlcmVuY2VQcm9wZXJ0eUlkIjoxMSwiQ3JlYXRlZEJ5Ijoicjd0eGkwcng3cHVydjd5M2FwcXo4ODZyc242Z2FpcmFkYm93aXgzNW1xbzI3YWoiLCJDcmVhdGVkT24iOiIyMDIxLTExLTAxVDE4OjI2OjM0WiIsIk1vZGlmaWVkQnkiOiJyN3R4aTByeDdwdXJ2N3kzYXBxejg4NnJzbjZnY</w:instrText>
          </w:r>
          <w:r>
            <w:instrText xml:space="preserve">WlyYWRib3dpeDM1bXFvMjdhaiIsIklkIjoiN2I3OTc4OGUtOWMzNS00ODU3LTkxMzMtOTUwZjY0ZDIzNWQ3IiwiTW9kaWZpZWRPbiI6IjIwMjEtMTEtMDFUMTg6MjY6MzRaIiwiUHJvamVjdCI6eyIkcmVmIjoiOCJ9fSx7IiRpZCI6IjIxIiwiJHR5cGUiOiJTd2lzc0FjYWRlbWljLkNpdGF2aS5Mb2NhdGlvbiwgU3dpc3NBY2FkZW1pYy5Da</w:instrText>
          </w:r>
          <w:r>
            <w:instrText xml:space="preserve">XRhdmkiLCJBZGRyZXNzIjp7IiRpZCI6IjIyIiwiJHR5cGUiOiJTd2lzc0FjYWRlbWljLkNpdGF2aS5MaW5rZWRSZXNvdXJjZSwgU3dpc3NBY2FkZW1pYy5DaXRhdmkiLCJMaW5rZWRSZXNvdXJjZVR5cGUiOjUsIk9yaWdpbmFsU3RyaW5nIjoiaHR0cDovL3N3YnBsdXMuYnN6LWJ3LmRlL2JzejI1Nzg0NzQxM3ZsZy5odG0iLCJVcmlTdHJpb</w:instrText>
          </w:r>
          <w:r>
            <w:instrText xml:space="preserve">mciOiJodHRwOi8vc3dicGx1cy5ic3otYncuZGUvYnN6MjU3ODQ3NDEzdmxnLmh0bSIsIkxpbmtlZFJlc291cmNlU3RhdHVzIjo4LCJQcm9wZXJ0aWVzIjp7IiRpZCI6IjIzIiwiJHR5cGUiOiJTd2lzc0FjYWRlbWljLkNpdGF2aS5MaW5rZWRSZXNvdXJjZVByb3BlcnRpZXMsIFN3aXNzQWNhZGVtaWMuQ2l0YXZpIn0sIlN5bmNGb2xkZXJUe</w:instrText>
          </w:r>
          <w:r>
            <w:instrText xml:space="preserve">XBlIjowLCJJc0xvY2FsQ2xvdWRQcm9qZWN0RmlsZUxpbmsiOmZhbHNlLCJJc0Nsb3VkUmVzdG9yZSI6ZmFsc2UsIklzQ2xvdWRDb3B5IjpmYWxzZSwiQXR0YWNobWVudEZvbGRlcldhc0luRmFsbGJhY2tNb2RlIjpmYWxzZX0sIkFubm90YXRpb25zIjpbXSwiTG9jYXRpb25UeXBlIjowLCJNaXJyb3JzUmVmZXJlbmNlUHJvcGVydHlJZCI6M</w:instrText>
          </w:r>
          <w:r>
            <w:instrText xml:space="preserve">TEsIk5vdGVzIjoiQWJzdHJhY3QiLCJDcmVhdGVkQnkiOiJyN3R4aTByeDdwdXJ2N3kzYXBxejg4NnJzbjZnYWlyYWRib3dpeDM1bXFvMjdhaiIsIkNyZWF0ZWRPbiI6IjIwMjEtMTEtMDFUMTg6MjY6MzRaIiwiTW9kaWZpZWRCeSI6InI3dHhpMHJ4N3B1cnY3eTNhcHF6ODg2cnNuNmdhaXJhZGJvd2l4MzVtcW8yN2FqIiwiSWQiOiIxNGFkN</w:instrText>
          </w:r>
          <w:r>
            <w:instrText xml:space="preserve">mFhYS0xNTA5LTQ1MDEtYTM2Yi0wMjdmOWJlMmUyYjYiLCJNb2RpZmllZE9uIjoiMjAyMS0xMS0wMVQxODoyNjozNFoiLCJQcm9qZWN0Ijp7IiRyZWYiOiI4In19LHsiJGlkIjoiMjQiLCIkdHlwZSI6IlN3aXNzQWNhZGVtaWMuQ2l0YXZpLkxvY2F0aW9uLCBTd2lzc0FjYWRlbWljLkNpdGF2aSIsIkFkZHJlc3MiOnsiJGlkIjoiMjUiLCIkd</w:instrText>
          </w:r>
          <w:r>
            <w:instrText xml:space="preserve">HlwZSI6IlN3aXNzQWNhZGVtaWMuQ2l0YXZpLkxpbmtlZFJlc291cmNlLCBTd2lzc0FjYWRlbWljLkNpdGF2aSIsIkxpbmtlZFJlc291cmNlVHlwZSI6NSwiT3JpZ2luYWxTdHJpbmciOiJodHRwOi8vc3dicGx1cy5ic3otYncuZGUvYnN6MjU3ODQ3NDEzaW5oLmh0bSIsIlVyaVN0cmluZyI6Imh0dHA6Ly9zd2JwbHVzLmJzei1idy5kZS9ic</w:instrText>
          </w:r>
          <w:r>
            <w:instrText xml:space="preserve">3oyNTc4NDc0MTNpbmguaHRtIiwiTGlua2VkUmVzb3VyY2VTdGF0dXMiOjgsIlByb3BlcnRpZXMiOnsiJGlkIjoiMjYiLCIkdHlwZSI6IlN3aXNzQWNhZGVtaWMuQ2l0YXZpLkxpbmtlZFJlc291cmNlUHJvcGVydGllcywgU3dpc3NBY2FkZW1pYy5DaXRhdmkifSwiU3luY0ZvbGRlclR5cGUiOjAsIklzTG9jYWxDbG91ZFByb2plY3RGaWxlT</w:instrText>
          </w:r>
          <w:r>
            <w:instrText xml:space="preserve">GluayI6ZmFsc2UsIklzQ2xvdWRSZXN0b3JlIjpmYWxzZSwiSXNDbG91ZENvcHkiOmZhbHNlLCJBdHRhY2htZW50Rm9sZGVyV2FzSW5GYWxsYmFja01vZGUiOmZhbHNlfSwiQW5ub3RhdGlvbnMiOltdLCJMb2NhdGlvblR5cGUiOjAsIk1pcnJvcnNSZWZlcmVuY2VQcm9wZXJ0eUlkIjoxMSwiTm90ZXMiOiJJbmhhbHRzdmVyemVpY2huaXMiL</w:instrText>
          </w:r>
          <w:r>
            <w:instrText xml:space="preserve">CJDcmVhdGVkQnkiOiJyN3R4aTByeDdwdXJ2N3kzYXBxejg4NnJzbjZnYWlyYWRib3dpeDM1bXFvMjdhaiIsIkNyZWF0ZWRPbiI6IjIwMjEtMTEtMDFUMTg6MjY6MzRaIiwiTW9kaWZpZWRCeSI6InI3dHhpMHJ4N3B1cnY3eTNhcHF6ODg2cnNuNmdhaXJhZGJvd2l4MzVtcW8yN2FqIiwiSWQiOiIzY2U3NjM3Ny03MDk0LTQ5MjEtYWM3ZC1kN</w:instrText>
          </w:r>
          <w:r>
            <w:instrText xml:space="preserve">2IzZGZhNWIxZjEiLCJNb2RpZmllZE9uIjoiMjAyMS0xMS0wMVQxODoyNjozNFoiLCJQcm9qZWN0Ijp7IiRyZWYiOiI4In19XSwiT3JnYW5pemF0aW9ucyI6W10sIk90aGVyc0ludm9sdmVkIjpbXSwiUGFnZUNvdW50IjoiMzcyIiwiUGFyYWxsZWxUaXRsZSI6IkVoZXNvemlvbG9naWUiLCJQbGFjZU9mUHVibGljYXRpb24iOiJXaWVzYmFkZ</w:instrText>
          </w:r>
          <w:r>
            <w:instrText xml:space="preserve">W4iLCJQdWJsaXNoZXJzIjpbeyIkaWQiOiIyNyIsIiR0eXBlIjoiU3dpc3NBY2FkZW1pYy5DaXRhdmkuUHVibGlzaGVyLCBTd2lzc0FjYWRlbWljLkNpdGF2aSIsIk5hbWUiOiJWUyAgVmVybC4gZsO8ciBTb3ppYWx3aXNzZW5zY2hhZnRlbiIsIlByb3RlY3RlZCI6ZmFsc2UsIkNyZWF0ZWRCeSI6InI3dHhpMHJ4N3B1cnY3eTNhcHF6ODg2c</w:instrText>
          </w:r>
          <w:r>
            <w:instrText xml:space="preserve">nNuNmdhaXJhZGJvd2l4MzVtcW8yN2FqIiwiQ3JlYXRlZE9uIjoiMjAyMS0xMS0wMVQxODoyNjozNFoiLCJNb2RpZmllZEJ5Ijoicjd0eGkwcng3cHVydjd5M2FwcXo4ODZyc242Z2FpcmFkYm93aXgzNW1xbzI3YWoiLCJJZCI6ImI5M2RjNGEwLTM4MmEtNDZjYS1hM2ZmLThjOTkyODk1YWUwNiIsIk1vZGlmaWVkT24iOiIyMDIxLTExLTAxV</w:instrText>
          </w:r>
          <w:r>
            <w:instrText xml:space="preserve">DE4OjI2OjM0WiIsIlByb2plY3QiOnsiJHJlZiI6IjgifX1dLCJRdW90YXRpb25zIjpbXSwiUmF0aW5nIjowLCJSZWZlcmVuY2VUeXBlIjoiQm9vayIsIlNlcmllc1RpdGxlIjp7IiRpZCI6IjI4IiwiJHR5cGUiOiJTd2lzc0FjYWRlbWljLkNpdGF2aS5TZXJpZXNUaXRsZSwgU3dpc3NBY2FkZW1pYy5DaXRhdmkiLCJFZGl0b3JzIjpbXSwiT</w:instrText>
          </w:r>
          <w:r>
            <w:instrText xml:space="preserve">mFtZSI6IlN0dWRpZW5za3JpcHRlbiB6dXIgU296aW9sb2dpZSIsIlByb3RlY3RlZCI6ZmFsc2UsIkNyZWF0ZWRCeSI6InI3dHhpMHJ4N3B1cnY3eTNhcHF6ODg2cnNuNmdhaXJhZGJvd2l4MzVtcW8yN2FqIiwiQ3JlYXRlZE9uIjoiMjAyMS0xMS0wMVQxODoyNjozNFoiLCJNb2RpZmllZEJ5Ijoicjd0eGkwcng3cHVydjd5M2FwcXo4ODZyc</w:instrText>
          </w:r>
          <w:r>
            <w:instrText xml:space="preserve">242Z2FpcmFkYm93aXgzNW1xbzI3YWoiLCJJZCI6IjMzNmNjNzM5LTUwZjAtNDllMC04OThkLWFhNDczMDhhZWFhMCIsIk1vZGlmaWVkT24iOiIyMDIxLTExLTAxVDE4OjI2OjM0WiIsIlByb2plY3QiOnsiJHJlZiI6IjgifX0sIlNob3J0VGl0bGUiOiJIaWxsLCBLb3BwIDIwMDYg4oCTIEZhbWlsaWVuc296aW9sb2dpZSIsIlNob3J0VGl0b</w:instrText>
          </w:r>
          <w:r>
            <w:instrText xml:space="preserve">GVVcGRhdGVUeXBlIjowLCJTb3VyY2VPZkJpYmxpb2dyYXBoaWNJbmZvcm1hdGlvbiI6IkdCViBHZW1laW5zYW1lciBCaWJsaW90aGVrc3ZlcmJ1bmQiLCJTdGF0aWNJZHMiOlsiMmE4MDhhYWMtYTBhYS00YWJiLThhOTYtYjhkYTUxNDMyMjE4Il0sIlN1YnRpdGxlIjoiR3J1bmRsYWdlbiB1bmQgdGhlb3JldGlzY2hlIFBlcnNwZWt0aXZlb</w:instrText>
          </w:r>
          <w:r>
            <w:instrText xml:space="preserve">iIsIlRhYmxlT2ZDb250ZW50c0NvbXBsZXhpdHkiOjAsIlRhYmxlT2ZDb250ZW50c1NvdXJjZVRleHRGb3JtYXQiOjAsIlRhc2tzIjpbXSwiVGl0bGUiOiJGYW1pbGllbnNvemlvbG9naWUiLCJUcmFuc2xhdG9ycyI6W10sIlllYXIiOiIyMDA2IiwiWWVhclJlc29sdmVkIjoiMjAwNiIsIkNyZWF0ZWRCeSI6InI3dHhpMHJ4N3B1cnY3eTNhc</w:instrText>
          </w:r>
          <w:r>
            <w:instrText xml:space="preserve">HF6ODg2cnNuNmdhaXJhZGJvd2l4MzVtcW8yN2FqIiwiQ3JlYXRlZE9uIjoiMjAyMS0xMS0wMVQxODoyNjozNFoiLCJNb2RpZmllZEJ5IjoiX0hQIiwiSWQiOiI5MjE3MWEwMS1lYTlhLTQ0NjItOGZlZC1iY2ZlNjhkZmNiNjYiLCJNb2RpZmllZE9uIjoiMjAyMS0xMS0wMVQxOToyNjo1MCIsIlByb2plY3QiOnsiJHJlZiI6IjgifX0sIlVzZ</w:instrText>
          </w:r>
          <w:r>
            <w:instrText xml:space="preserve">U51bWJlcmluZ1R5cGVPZlBhcmVudERvY3VtZW50IjpmYWxzZSwiVXNlU3RhbmRhcmRQcmVmaXgiOmZhbHNlLCJVc2VTdGFuZGFyZFN1ZmZpeCI6ZmFsc2V9XSwiRm9ybWF0dGVkVGV4dCI6eyIkaWQiOiIyOSIsIkNvdW50IjoxLCJUZXh0VW5pdHMiOlt7IiRpZCI6IjMwIiwiRm9udFN0eWxlIjp7IiRpZCI6IjMxIiwiTmV1dHJhbCI6dHJ1Z</w:instrText>
          </w:r>
          <w:r>
            <w:instrText xml:space="preserve">X0sIlJlYWRpbmdPcmRlciI6MSwiVGV4dCI6Iih2Z2wuIEhpbGwgdW5kIEtvcHAgMjAwNiwgMTY1KSJ9XX0sIlRhZyI6IkNpdGF2aVBsYWNlaG9sZGVyIzBiMjQ2NjVkLThhNTYtNDVlMi1hNjc1LWZhMTVmZDg4YjY2MCIsIlRleHQiOiIodmdsLiBIaWxsIHVuZCBLb3BwIDIwMDYsIDE2NSkiLCJXQUlWZXJzaW9uIjoiNi4xMC4wLjAifQ==}</w:instrText>
          </w:r>
          <w:r>
            <w:fldChar w:fldCharType="separate"/>
          </w:r>
          <w:r>
            <w:t xml:space="preserve">(vgl. Hill und Kopp 2006, 165)</w:t>
          </w:r>
          <w:r>
            <w:fldChar w:fldCharType="end"/>
          </w:r>
        </w:sdtContent>
      </w:sdt>
      <w:r>
        <w:t xml:space="preserve">.</w:t>
      </w:r>
      <w:r>
        <w:t xml:space="preserve"> </w:t>
      </w:r>
      <w:r>
        <w:t xml:space="preserve">Dadurch können</w:t>
      </w:r>
      <w:r>
        <w:t xml:space="preserve"> </w:t>
      </w:r>
      <w:r>
        <w:t xml:space="preserve">die </w:t>
      </w:r>
      <w:r>
        <w:t xml:space="preserve">Lebensbedingungen </w:t>
      </w:r>
      <w:r>
        <w:t xml:space="preserve">der</w:t>
      </w:r>
      <w:r>
        <w:t xml:space="preserve"> Individuen besser abgebildet werden. </w:t>
      </w:r>
      <w:r>
        <w:t xml:space="preserve">Nach Feld </w:t>
      </w:r>
      <w:sdt>
        <w:sdtPr>
          <w:alias w:val="To edit, see citavi.com/edit"/>
          <w15:appearance w15:val="boundingBox"/>
          <w:id w:val="2046565021"/>
          <w:placeholder>
            <w:docPart w:val="DefaultPlaceholder_-1854013440"/>
          </w:placeholder>
          <w:tag w:val="CitaviPlaceholder#90dcf586-751d-4b03-90ab-61e5656599fd"/>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mNhM2U2MzEwLTI5ZjItN</w:instrText>
          </w:r>
          <w:r>
            <w:instrText xml:space="preserve">DFhNS1hZWEzLWJjZWM3OGYzNWE1NCIsIlJhbmdlTGVuZ3RoIjo2LCJSZWZlcmVuY2VJZCI6IjEwN2Q4ODMwLWMyMDgtNDljZS1hODVlLWM2NjhlM2MyNDcxYyIsIlJlZmVyZW5jZSI6eyIkaWQiOiIzIiwiJHR5cGUiOiJTd2lzc0FjYWRlbWljLkNpdGF2aS5SZWZlcmVuY2UsIFN3aXNzQWNhZGVtaWMuQ2l0YXZpIiwiQWJzdHJhY3RDb21wb</w:instrText>
          </w:r>
          <w:r>
            <w:instrText xml:space="preserve">GV4aXR5IjowLCJBYnN0cmFjdFNvdXJjZVRleHRGb3JtYXQiOjAsIkF1dGhvcnMiOlt7IiRpZCI6IjQiLCIkdHlwZSI6IlN3aXNzQWNhZGVtaWMuQ2l0YXZpLlBlcnNvbiwgU3dpc3NBY2FkZW1pYy5DaXRhdmkiLCJGaXJzdE5hbWUiOiJTY290dCIsIkxhc3ROYW1lIjoiRmVsZCIsIk1pZGRsZU5hbWUiOiJMLiIsIlByb3RlY3RlZCI6ZmFsc</w:instrText>
          </w:r>
          <w:r>
            <w:instrText xml:space="preserve">2UsIlNleCI6MCwiQ3JlYXRlZEJ5IjoiX0xlZW5hIE1hYcOfIiwiQ3JlYXRlZE9uIjoiMjAyMS0xMC0xMFQxMjozNjoxOCIsIk1vZGlmaWVkQnkiOiJfTGVlbmEgTWFhw58iLCJJZCI6ImM4YjdmMzY5LTI5N2MtNDRmMy1iY2JiLTA3YTRiNTViODBlOSIsIk1vZGlmaWVkT24iOiIyMDIxLTEwLTEwVDEyOjM2OjE4IiwiUHJvamVjdCI6eyIka</w:instrText>
          </w:r>
          <w:r>
            <w:instrText xml:space="preserve">WQiOiI1IiwiJHR5cGUiOiJTd2lzc0FjYWRlbWljLkNpdGF2aS5Qcm9qZWN0LCBTd2lzc0FjYWRlbWljLkNpdGF2aSJ9fV0sIkNpdGF0aW9uS2V5VXBkYXRlVHlwZSI6MCwiQ29sbGFib3JhdG9ycyI6W10sIkRvaSI6IjEwLjEwODYvMjI3MzUyIiwiRWRpdG9ycyI6W10sIkV2YWx1YXRpb25Db21wbGV4aXR5IjowLCJFdmFsdWF0aW9uU291c</w:instrText>
          </w:r>
          <w:r>
            <w:instrText xml:space="preserve">mNlVGV4dEZvcm1hdCI6MCwiR3JvdXBzIjpbXSwiSGFzTGFiZWwxIjpmYWxzZSwiSGFzTGFiZWwyIjpmYWxzZSwiS2V5d29yZHMiOltdLCJMb2NhdGlvbnMiOlt7IiRpZCI6IjYiLCIkdHlwZSI6IlN3aXNzQWNhZGVtaWMuQ2l0YXZpLkxvY2F0aW9uLCBTd2lzc0FjYWRlbWljLkNpdGF2aSIsIkFkZHJlc3MiOnsiJGlkIjoiNyIsIiR0eXBlI</w:instrText>
          </w:r>
          <w:r>
            <w:instrText xml:space="preserve">joiU3dpc3NBY2FkZW1pYy5DaXRhdmkuTGlua2VkUmVzb3VyY2UsIFN3aXNzQWNhZGVtaWMuQ2l0YXZpIiwiTGlua2VkUmVzb3VyY2VUeXBlIjo1LCJPcmlnaW5hbFN0cmluZyI6IjEwLjEwODYvMjI3MzUyIiwiVXJpU3RyaW5nIjoiaHR0cHM6Ly9kb2kub3JnLzEwLjEwODYvMjI3MzUyIiwiTGlua2VkUmVzb3VyY2VTdGF0dXMiOjgsIlByb</w:instrText>
          </w:r>
          <w:r>
            <w:instrText xml:space="preserve">3BlcnRpZXMiOnsiJGlkIjoiOC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xMC0xMFQxMjozNjoxOCIsIk1vZGlmaWVkQnkiOiJfT</w:instrText>
          </w:r>
          <w:r>
            <w:instrText xml:space="preserve">GVlbmEgTWFhw58iLCJJZCI6IjZmMWYwZTVkLWUzYjgtNGZmYi1hMzU2LTgzMTNiYTUzMzExNCIsIk1vZGlmaWVkT24iOiIyMDIxLTEwLTEwVDEyOjM2OjE4IiwiUHJvamVjdCI6eyIkcmVmIjoiNSJ9fV0sIk51bWJlciI6IjUiLCJPcmdhbml6YXRpb25zIjpbXSwiT3RoZXJzSW52b2x2ZWQiOltdLCJQYWdlUmFuZ2UiOiI8c3A+XHJcbiAgP</w:instrText>
          </w:r>
          <w:r>
            <w:instrText xml:space="preserve">G4+MTAxNTwvbj5cclxuICA8aW4+dHJ1ZTwvaW4+XHJcbiAgPG9zPjEwMTU8L29zPlxyXG4gIDxwcz4xMDE1PC9wcz5cclxuPC9zcD5cclxuPGVwPlxyXG4gIDxuPjEwMzU8L24+XHJcbiAgPGluPnRydWU8L2luPlxyXG4gIDxvcz4xMDM1PC9vcz5cclxuICA8cHM+MTAzNTwvcHM+XHJcbjwvZXA+XHJcbjxvcz4xMDE1LTEwMzU8L29zPiIsI</w:instrText>
          </w:r>
          <w:r>
            <w:instrText xml:space="preserve">lBlcmlvZGljYWwiOnsiJGlkIjoiOSIsIiR0eXBlIjoiU3dpc3NBY2FkZW1pYy5DaXRhdmkuUGVyaW9kaWNhbCwgU3dpc3NBY2FkZW1pYy5DaXRhdmkiLCJFaXNzbiI6IjE1MzctNTM5MCIsIklzc24iOiIwMDAyLTk2MDIiLCJOYW1lIjoiQW1lcmljYW4gSm91cm5hbCBvZiBTb2Npb2xvZ3kiLCJQYWdpbmF0aW9uIjowLCJQcm90ZWN0ZWQiO</w:instrText>
          </w:r>
          <w:r>
            <w:instrText xml:space="preserve">mZhbHNlLCJDcmVhdGVkQnkiOiJfTGVlbmEgTWFhw58iLCJDcmVhdGVkT24iOiIyMDIxLTA0LTI5VDEwOjM5OjM0IiwiTW9kaWZpZWRCeSI6Il9MZWVuYSBNYWHDnyIsIklkIjoiMDZmNWE2NjQtNjI4Yy00ZDI1LWFiYmQtMDYyNDJlYzM5ZDE2IiwiTW9kaWZpZWRPbiI6IjIwMjEtMDQtMjlUMTA6Mzk6MzQiLCJQcm9qZWN0Ijp7IiRyZWYiO</w:instrText>
          </w:r>
          <w:r>
            <w:instrText xml:space="preserve">iI1In19LCJQdWJsaXNoZXJzIjpbXSwiUXVvdGF0aW9ucyI6W10sIlJhdGluZyI6MCwiUmVmZXJlbmNlVHlwZSI6IkpvdXJuYWxBcnRpY2xlIiwiU2hvcnRUaXRsZSI6IkZlbGQgMTk4MSDigJMgVGhlIEZvY3VzZWQgT3JnYW5pemF0aW9uIG9mIFNvY2lhbCIsIlNob3J0VGl0bGVVcGRhdGVUeXBlIjowLCJTb3VyY2VPZkJpYmxpb2dyYXBoa</w:instrText>
          </w:r>
          <w:r>
            <w:instrText xml:space="preserve">WNJbmZvcm1hdGlvbiI6IkNyb3NzUmVmIiwiU3RhdGljSWRzIjpbIjViZjc5MmNmLTQ2ZTktNDk3MS04YmZkLWEzMDc3MzQ4MDUzYSJdLCJUYWJsZU9mQ29udGVudHNDb21wbGV4aXR5IjowLCJUYWJsZU9mQ29udGVudHNTb3VyY2VUZXh0Rm9ybWF0IjowLCJUYXNrcyI6W10sIlRpdGxlIjoiVGhlIEZvY3VzZWQgT3JnYW5pemF0aW9uIG9mI</w:instrText>
          </w:r>
          <w:r>
            <w:instrText xml:space="preserve">FNvY2lhbCBUaWVzIiwiVHJhbnNsYXRvcnMiOltdLCJWb2x1bWUiOiI4NiIsIlllYXIiOiIxOTgxIiwiWWVhclJlc29sdmVkIjoiMTk4MSIsIkNyZWF0ZWRCeSI6Il9MZWVuYSBNYWHDnyIsIkNyZWF0ZWRPbiI6IjIwMjEtMTAtMTBUMTI6MzY6MTgiLCJNb2RpZmllZEJ5IjoiX0xlZW5hIE1hYcOfIiwiSWQiOiIxMDdkODgzMC1jMjA4LTQ5Y</w:instrText>
          </w:r>
          <w:r>
            <w:instrText xml:space="preserve">2UtYTg1ZS1jNjY4ZTNjMjQ3MWMiLCJNb2RpZmllZE9uIjoiMjAyMS0xMC0xMFQxMjozNjoyMCIsIlByb2plY3QiOnsiJHJlZiI6IjUifX0sIlVzZU51bWJlcmluZ1R5cGVPZlBhcmVudERvY3VtZW50IjpmYWxzZSwiWWVhck9ubHkiOnRydWV9XSwiRm9ybWF0dGVkVGV4dCI6eyIkaWQiOiIxMCIsIkNvdW50IjoxLCJUZXh0VW5pdHMiOlt7I</w:instrText>
          </w:r>
          <w:r>
            <w:instrText xml:space="preserve">iRpZCI6IjExIiwiRm9udFN0eWxlIjp7IiRpZCI6IjEyIiwiTmV1dHJhbCI6dHJ1ZX0sIlJlYWRpbmdPcmRlciI6MSwiVGV4dCI6IigxOTgxKSJ9XX0sIlRhZyI6IkNpdGF2aVBsYWNlaG9sZGVyIzkwZGNmNTg2LTc1MWQtNGIwMy05MGFiLTYxZTU2NTY1OTlmZCIsIlRleHQiOiIoMTk4MSkiLCJXQUlWZXJzaW9uIjoiNi4xMC4wLjAifQ==}</w:instrText>
          </w:r>
          <w:r>
            <w:fldChar w:fldCharType="separate"/>
          </w:r>
          <w:r>
            <w:t xml:space="preserve">(1981)</w:t>
          </w:r>
          <w:r>
            <w:fldChar w:fldCharType="end"/>
          </w:r>
        </w:sdtContent>
      </w:sdt>
      <w:r>
        <w:t xml:space="preserve"> </w:t>
      </w:r>
      <w:r>
        <w:t xml:space="preserve">lernen</w:t>
      </w:r>
      <w:r>
        <w:t xml:space="preserve"> </w:t>
      </w:r>
      <w:r>
        <w:t xml:space="preserve">sich </w:t>
      </w:r>
      <w:r>
        <w:t xml:space="preserve">Individuen </w:t>
      </w:r>
      <w:r>
        <w:t xml:space="preserve">über </w:t>
      </w:r>
      <w:r>
        <w:t xml:space="preserve">sogenannte </w:t>
      </w:r>
      <w:r>
        <w:t xml:space="preserve">‚</w:t>
      </w:r>
      <w:r>
        <w:t xml:space="preserve">foc</w:t>
      </w:r>
      <w:r>
        <w:t xml:space="preserve">us</w:t>
      </w:r>
      <w:r>
        <w:t xml:space="preserve"> of activity</w:t>
      </w:r>
      <w:r>
        <w:t xml:space="preserve">‘</w:t>
      </w:r>
      <w:r>
        <w:t xml:space="preserve"> kennen. Ein Fokus ist „a social, psychological, legal, or physical entity around which joint activities are organize“ </w:t>
      </w:r>
      <w:sdt>
        <w:sdtPr>
          <w:alias w:val="To edit, see citavi.com/edit"/>
          <w15:appearance w15:val="boundingBox"/>
          <w:id w:val="897483639"/>
          <w:placeholder>
            <w:docPart w:val="DefaultPlaceholder_-1854013440"/>
          </w:placeholder>
          <w:tag w:val="CitaviPlaceholder#38b72cd1-8520-42eb-93f2-1e04eb59452f"/>
          <w:rPr/>
        </w:sdtPr>
        <w:sdtContent>
          <w:r>
            <w:fldChar w:fldCharType="begin"/>
          </w:r>
          <w:r>
            <w:instrText xml:space="preserve">ADDIN CitaviPlaceholder{eyIkaWQiOiIxIiwiJHR5cGUiOiJTd2lzc0FjYWRlbWljLkNpdGF2aS5DaXRhdGlvbnMuV29yZFBsYWNlaG9sZGVyLCBTd2lzc0FjYWRlbWljLkNpdGF2aSIsIkVudHJpZXMiOlt7IiRpZ</w:instrText>
          </w:r>
          <w:r>
            <w:instrText xml:space="preserve">CI6IjIiLCIkdHlwZSI6IlN3aXNzQWNhZGVtaWMuQ2l0YXZpLkNpdGF0aW9ucy5Xb3JkUGxhY2Vob2xkZXJFbnRyeSwgU3dpc3NBY2FkZW1pYy5DaXRhdmkiLCJJZCI6IjBkYzQ2Y2UyLTE4YWMtNDhjNi05ZTZiLTZmYmZkZmQ2MGFkMyIsIlJhbmdlTGVuZ3RoIjoxNywiUmVmZXJlbmNlSWQiOiIxMDdkODgzMC1jMjA4LTQ5Y2UtYTg1ZS1jN</w:instrText>
          </w:r>
          <w:r>
            <w:instrText xml:space="preserve">jY4ZTNjMjQ3MWMiLCJQYWdlUmFuZ2UiOnsiJGlkIjoiMyIsIiR0eXBlIjoiU3dpc3NBY2FkZW1pYy5QYWdlUmFuZ2UsIFN3aXNzQWNhZGVtaWMiLCJFbmRQYWdlIjp7IiRpZCI6IjQiLCIkdHlwZSI6IlN3aXNzQWNhZGVtaWMuUGFnZU51bWJlciwgU3dpc3NBY2FkZW1pYyIsIklzRnVsbHlOdW1lcmljIjpmYWxzZSwiTnVtYmVyaW5nVHlwZ</w:instrText>
          </w:r>
          <w:r>
            <w:instrText xml:space="preserve">SI6MCwiTnVtZXJhbFN5c3RlbSI6MH0sIk51bWJlcmluZ1R5cGUiOjAsIk51bWVyYWxTeXN0ZW0iOjAsIk9yaWdpbmFsU3RyaW5nIjoiMTAxNiIsIlN0YXJ0UGFnZSI6eyIkaWQiOiI1IiwiJHR5cGUiOiJTd2lzc0FjYWRlbWljLlBhZ2VOdW1iZXIsIFN3aXNzQWNhZGVtaWMiLCJJc0Z1bGx5TnVtZXJpYyI6dHJ1ZSwiTnVtYmVyIjoxMDE2L</w:instrText>
          </w:r>
          <w:r>
            <w:instrText xml:space="preserve">CJOdW1iZXJpbmdUeXBlIjowLCJOdW1lcmFsU3lzdGVtIjowLCJPcmlnaW5hbFN0cmluZyI6IjEwMTYiLCJQcmV0dHlTdHJpbmciOiIxMDE2In19LCJSZWZlcmVuY2UiOnsiJGlkIjoiNiIsIiR0eXBlIjoiU3dpc3NBY2FkZW1pYy5DaXRhdmkuUmVmZXJlbmNlLCBTd2lzc0FjYWRlbWljLkNpdGF2aSIsIkFic3RyYWN0Q29tcGxleGl0eSI6M</w:instrText>
          </w:r>
          <w:r>
            <w:instrText xml:space="preserve">CwiQWJzdHJhY3RTb3VyY2VUZXh0Rm9ybWF0IjowLCJBdXRob3JzIjpbeyIkaWQiOiI3IiwiJHR5cGUiOiJTd2lzc0FjYWRlbWljLkNpdGF2aS5QZXJzb24sIFN3aXNzQWNhZGVtaWMuQ2l0YXZpIiwiRmlyc3ROYW1lIjoiU2NvdHQiLCJMYXN0TmFtZSI6IkZlbGQiLCJNaWRkbGVOYW1lIjoiTC4iLCJQcm90ZWN0ZWQiOmZhbHNlLCJTZXgiO</w:instrText>
          </w:r>
          <w:r>
            <w:instrText xml:space="preserve">jAsIkNyZWF0ZWRCeSI6Il9MZWVuYSBNYWHDnyIsIkNyZWF0ZWRPbiI6IjIwMjEtMTAtMTBUMTI6MzY6MTgiLCJNb2RpZmllZEJ5IjoiX0xlZW5hIE1hYcOfIiwiSWQiOiJjOGI3ZjM2OS0yOTdjLTQ0ZjMtYmNiYi0wN2E0YjU1YjgwZTkiLCJNb2RpZmllZE9uIjoiMjAyMS0xMC0xMFQxMjozNjoxOCIsIlByb2plY3QiOnsiJGlkIjoiOCIsI</w:instrText>
          </w:r>
          <w:r>
            <w:instrText xml:space="preserve">iR0eXBlIjoiU3dpc3NBY2FkZW1pYy5DaXRhdmkuUHJvamVjdCwgU3dpc3NBY2FkZW1pYy5DaXRhdmkifX1dLCJDaXRhdGlvbktleVVwZGF0ZVR5cGUiOjAsIkNvbGxhYm9yYXRvcnMiOltdLCJEb2kiOiIxMC4xMDg2LzIyNzM1MiIsIkVkaXRvcnMiOltdLCJFdmFsdWF0aW9uQ29tcGxleGl0eSI6MCwiRXZhbHVhdGlvblNvdXJjZVRleHRGb</w:instrText>
          </w:r>
          <w:r>
            <w:instrText xml:space="preserve">3JtYXQiOjAsIkdyb3VwcyI6W10sIkhhc0xhYmVsMSI6ZmFsc2UsIkhhc0xhYmVsMiI6ZmFsc2UsIktleXdvcmRzIjpbXSwiTG9jYXRpb25zIjpbeyIkaWQiOiI5IiwiJHR5cGUiOiJTd2lzc0FjYWRlbWljLkNpdGF2aS5Mb2NhdGlvbiwgU3dpc3NBY2FkZW1pYy5DaXRhdmkiLCJBZGRyZXNzIjp7IiRpZCI6IjEwIiwiJHR5cGUiOiJTd2lzc</w:instrText>
          </w:r>
          <w:r>
            <w:instrText xml:space="preserve">0FjYWRlbWljLkNpdGF2aS5MaW5rZWRSZXNvdXJjZSwgU3dpc3NBY2FkZW1pYy5DaXRhdmkiLCJMaW5rZWRSZXNvdXJjZVR5cGUiOjUsIk9yaWdpbmFsU3RyaW5nIjoiMTAuMTA4Ni8yMjczNTIiLCJVcmlTdHJpbmciOiJodHRwczovL2RvaS5vcmcvMTAuMTA4Ni8yMjczNTIiLCJMaW5rZWRSZXNvdXJjZVN0YXR1cyI6OCwiUHJvcGVydGllc</w:instrText>
          </w:r>
          <w:r>
            <w:instrText xml:space="preserve">yI6eyIkaWQiOiIxMSIsIiR0eXBlIjoiU3dpc3NBY2FkZW1pYy5DaXRhdmkuTGlua2VkUmVzb3VyY2VQcm9wZXJ0aWVzLCBTd2lzc0FjYWRlbWljLkNpdGF2aSJ9LCJTeW5jRm9sZGVyVHlwZSI6MCwiSXNMb2NhbENsb3VkUHJvamVjdEZpbGVMaW5rIjpmYWxzZSwiSXNDbG91ZFJlc3RvcmUiOmZhbHNlLCJJc0Nsb3VkQ29weSI6ZmFsc2UsI</w:instrText>
          </w:r>
          <w:r>
            <w:instrText xml:space="preserve">kF0dGFjaG1lbnRGb2xkZXJXYXNJbkZhbGxiYWNrTW9kZSI6ZmFsc2V9LCJBbm5vdGF0aW9ucyI6W10sIkxvY2F0aW9uVHlwZSI6MCwiTWlycm9yc1JlZmVyZW5jZVByb3BlcnR5SWQiOjEyOCwiQ3JlYXRlZEJ5IjoiX0xlZW5hIE1hYcOfIiwiQ3JlYXRlZE9uIjoiMjAyMS0xMC0xMFQxMjozNjoxOCIsIk1vZGlmaWVkQnkiOiJfTGVlbmEgT</w:instrText>
          </w:r>
          <w:r>
            <w:instrText xml:space="preserve">WFhw58iLCJJZCI6IjZmMWYwZTVkLWUzYjgtNGZmYi1hMzU2LTgzMTNiYTUzMzExNCIsIk1vZGlmaWVkT24iOiIyMDIxLTEwLTEwVDEyOjM2OjE4IiwiUHJvamVjdCI6eyIkcmVmIjoiOCJ9fV0sIk51bWJlciI6IjUiLCJPcmdhbml6YXRpb25zIjpbXSwiT3RoZXJzSW52b2x2ZWQiOltdLCJQYWdlUmFuZ2UiOiI8c3A+XHJcbiAgPG4+MTAxN</w:instrText>
          </w:r>
          <w:r>
            <w:instrText xml:space="preserve">Twvbj5cclxuICA8aW4+dHJ1ZTwvaW4+XHJcbiAgPG9zPjEwMTU8L29zPlxyXG4gIDxwcz4xMDE1PC9wcz5cclxuPC9zcD5cclxuPGVwPlxyXG4gIDxuPjEwMzU8L24+XHJcbiAgPGluPnRydWU8L2luPlxyXG4gIDxvcz4xMDM1PC9vcz5cclxuICA8cHM+MTAzNTwvcHM+XHJcbjwvZXA+XHJcbjxvcz4xMDE1LTEwMzU8L29zPiIsIlBlcmlvZ</w:instrText>
          </w:r>
          <w:r>
            <w:instrText xml:space="preserve">GljYWwiOnsiJGlkIjoiMTIiLCIkdHlwZSI6IlN3aXNzQWNhZGVtaWMuQ2l0YXZpLlBlcmlvZGljYWwsIFN3aXNzQWNhZGVtaWMuQ2l0YXZpIiwiRWlzc24iOiIxNTM3LTUzOTAiLCJJc3NuIjoiMDAwMi05NjAyIiwiTmFtZSI6IkFtZXJpY2FuIEpvdXJuYWwgb2YgU29jaW9sb2d5IiwiUGFnaW5hdGlvbiI6MCwiUHJvdGVjdGVkIjpmYWxzZ</w:instrText>
          </w:r>
          <w:r>
            <w:instrText xml:space="preserve">SwiQ3JlYXRlZEJ5IjoiX0xlZW5hIE1hYcOfIiwiQ3JlYXRlZE9uIjoiMjAyMS0wNC0yOVQxMDozOTozNCIsIk1vZGlmaWVkQnkiOiJfTGVlbmEgTWFhw58iLCJJZCI6IjA2ZjVhNjY0LTYyOGMtNGQyNS1hYmJkLTA2MjQyZWMzOWQxNiIsIk1vZGlmaWVkT24iOiIyMDIxLTA0LTI5VDEwOjM5OjM0IiwiUHJvamVjdCI6eyIkcmVmIjoiOCJ9f</w:instrText>
          </w:r>
          <w:r>
            <w:instrText xml:space="preserve">SwiUHVibGlzaGVycyI6W10sIlF1b3RhdGlvbnMiOltdLCJSYXRpbmciOjAsIlJlZmVyZW5jZVR5cGUiOiJKb3VybmFsQXJ0aWNsZSIsIlNob3J0VGl0bGUiOiJGZWxkIDE5ODEg4oCTIFRoZSBGb2N1c2VkIE9yZ2FuaXphdGlvbiBvZiBTb2NpYWwiLCJTaG9ydFRpdGxlVXBkYXRlVHlwZSI6MCwiU291cmNlT2ZCaWJsaW9ncmFwaGljSW5mb</w:instrText>
          </w:r>
          <w:r>
            <w:instrText xml:space="preserve">3JtYXRpb24iOiJDcm9zc1JlZiIsIlN0YXRpY0lkcyI6WyI1YmY3OTJjZi00NmU5LTQ5NzEtOGJmZC1hMzA3NzM0ODA1M2EiXSwiVGFibGVPZkNvbnRlbnRzQ29tcGxleGl0eSI6MCwiVGFibGVPZkNvbnRlbnRzU291cmNlVGV4dEZvcm1hdCI6MCwiVGFza3MiOltdLCJUaXRsZSI6IlRoZSBGb2N1c2VkIE9yZ2FuaXphdGlvbiBvZiBTb2NpY</w:instrText>
          </w:r>
          <w:r>
            <w:instrText xml:space="preserve">WwgVGllcyIsIlRyYW5zbGF0b3JzIjpbXSwiVm9sdW1lIjoiODYiLCJZZWFyIjoiMTk4MSIsIlllYXJSZXNvbHZlZCI6IjE5ODEiLCJDcmVhdGVkQnkiOiJfTGVlbmEgTWFhw58iLCJDcmVhdGVkT24iOiIyMDIxLTEwLTEwVDEyOjM2OjE4IiwiTW9kaWZpZWRCeSI6Il9MZWVuYSBNYWHDnyIsIklkIjoiMTA3ZDg4MzAtYzIwOC00OWNlLWE4N</w:instrText>
          </w:r>
          <w:r>
            <w:instrText xml:space="preserve">WUtYzY2OGUzYzI0NzFjIiwiTW9kaWZpZWRPbiI6IjIwMjEtMTAtMTBUMTI6MzY6MjAiLCJQcm9qZWN0Ijp7IiRyZWYiOiI4In19LCJVc2VOdW1iZXJpbmdUeXBlT2ZQYXJlbnREb2N1bWVudCI6ZmFsc2V9XSwiRm9ybWF0dGVkVGV4dCI6eyIkaWQiOiIxMyIsIkNvdW50IjoxLCJUZXh0VW5pdHMiOlt7IiRpZCI6IjE0IiwiRm9udFN0eWxlI</w:instrText>
          </w:r>
          <w:r>
            <w:instrText xml:space="preserve">jp7IiRpZCI6IjE1IiwiTmV1dHJhbCI6dHJ1ZX0sIlJlYWRpbmdPcmRlciI6MSwiVGV4dCI6IihGZWxkIDE5ODEsIDEwMTYpIn1dfSwiVGFnIjoiQ2l0YXZpUGxhY2Vob2xkZXIjMzhiNzJjZDEtODUyMC00MmViLTkzZjItMWUwNGViNTk0NTJmIiwiVGV4dCI6IihGZWxkIDE5ODEsIDEwMTYpIiwiV0FJVmVyc2lvbiI6IjYuMTAuMC4wIn0=}</w:instrText>
          </w:r>
          <w:r>
            <w:fldChar w:fldCharType="separate"/>
          </w:r>
          <w:r>
            <w:t xml:space="preserve">(Feld 1981, 1016)</w:t>
          </w:r>
          <w:r>
            <w:fldChar w:fldCharType="end"/>
          </w:r>
        </w:sdtContent>
      </w:sdt>
      <w:r>
        <w:t xml:space="preserve">, was</w:t>
      </w:r>
      <w:r>
        <w:t xml:space="preserve"> beispielsweise der </w:t>
      </w:r>
      <w:r>
        <w:t xml:space="preserve">Arbeitsplatz</w:t>
      </w:r>
      <w:r>
        <w:t xml:space="preserve">, die Familie</w:t>
      </w:r>
      <w:r>
        <w:t xml:space="preserve"> oder </w:t>
      </w:r>
      <w:r>
        <w:t xml:space="preserve">regelmäßige</w:t>
      </w:r>
      <w:r>
        <w:t xml:space="preserve"> Aktivitäten </w:t>
      </w:r>
      <w:r>
        <w:t xml:space="preserve">sein</w:t>
      </w:r>
      <w:r>
        <w:t xml:space="preserve"> können</w:t>
      </w:r>
      <w:r>
        <w:t xml:space="preserve">. </w:t>
      </w:r>
      <w:r/>
    </w:p>
    <w:p>
      <w:pPr>
        <w:pBdr/>
        <w:spacing w:after="240" w:line="360" w:lineRule="auto"/>
        <w:ind/>
        <w:jc w:val="both"/>
        <w:rPr/>
      </w:pPr>
      <w:r>
        <w:t xml:space="preserve">Die Wahrscheinlichkeit für eine Beziehung steigt mit der Interaktion im Rahmen der Aktivitäten im selben Fokus</w:t>
      </w:r>
      <w:r>
        <w:t xml:space="preserve">, denn die Foki strukturieren Begegnungen mit potenziellen Partnern vor</w:t>
      </w:r>
      <w:r>
        <w:t xml:space="preserve">. </w:t>
      </w:r>
      <w:r>
        <w:t xml:space="preserve">Innerhalb dieser Kennlernorte befindet sich eine Opportunitätsstruktur, </w:t>
      </w:r>
      <w:r>
        <w:t xml:space="preserve">wodurch Individuen auf verschiedene Weise beeinflusst oder </w:t>
      </w:r>
      <w:r>
        <w:t xml:space="preserve">ihre</w:t>
      </w:r>
      <w:r>
        <w:t xml:space="preserve"> </w:t>
      </w:r>
      <w:r>
        <w:t xml:space="preserve">Handlungsmöglichkeiten begrenzt oder erweitert</w:t>
      </w:r>
      <w:r>
        <w:t xml:space="preserve"> werden </w:t>
      </w:r>
      <w:sdt>
        <w:sdtPr>
          <w:alias w:val="To edit, see citavi.com/edit"/>
          <w15:appearance w15:val="boundingBox"/>
          <w:id w:val="-65185133"/>
          <w:placeholder>
            <w:docPart w:val="DefaultPlaceholder_-1854013440"/>
          </w:placeholder>
          <w:tag w:val="CitaviPlaceholder#c6ef3b6a-796a-44fc-9007-5f819a87741c"/>
          <w:rPr/>
        </w:sdtPr>
        <w:sdtContent>
          <w:r>
            <w:fldChar w:fldCharType="begin"/>
          </w:r>
          <w:r>
            <w:instrText xml:space="preserve">ADDIN CitaviPlaceholder{eyIkaWQiOiIxIiwiJHR5cGUiOiJTd2lzc0FjYWRlbWljLkNpdGF2aS5DaXRhdGlvbnMuV29yZFBsYWNlaG9sZGVyLCBTd</w:instrText>
          </w:r>
          <w:r>
            <w:instrText xml:space="preserve">2lzc0FjYWRlbWljLkNpdGF2aSIsIkVudHJpZXMiOlt7IiRpZCI6IjIiLCIkdHlwZSI6IlN3aXNzQWNhZGVtaWMuQ2l0YXZpLkNpdGF0aW9ucy5Xb3JkUGxhY2Vob2xkZXJFbnRyeSwgU3dpc3NBY2FkZW1pYy5DaXRhdmkiLCJJZCI6ImNiZmIyY2Q2LWZiNTQtNGQ4MS04MGZkLWIwNWIxM2ZkY2I4ZCIsIlJhbmdlTGVuZ3RoIjoyNiwiUmVmZ</w:instrText>
          </w:r>
          <w:r>
            <w:instrText xml:space="preserve">XJlbmNlSWQiOiI5MTliYjM0Ny0zZGM5LTRiYjQtYmY0My1iNjliNWVkZjUwNTkiLCJQYWdlUmFuZ2UiOnsiJGlkIjoiMyIsIiR0eXBlIjoiU3dpc3NBY2FkZW1pYy5QYWdlUmFuZ2UsIFN3aXNzQWNhZGVtaWMiLCJFbmRQYWdlIjp7IiRpZCI6IjQiLCIkdHlwZSI6IlN3aXNzQWNhZGVtaWMuUGFnZU51bWJlciwgU3dpc3NBY2FkZW1pYyIsI</w:instrText>
          </w:r>
          <w:r>
            <w:instrText xml:space="preserve">klzRnVsbHlOdW1lcmljIjpmYWxzZSwiTnVtYmVyaW5nVHlwZSI6MCwiTnVtZXJhbFN5c3RlbSI6MH0sIk51bWJlcmluZ1R5cGUiOjAsIk51bWVyYWxTeXN0ZW0iOi0xLCJPcmlnaW5hbFN0cmluZyI6IjMzZi4iLCJTdGFydFBhZ2UiOnsiJGlkIjoiNSIsIiR0eXBlIjoiU3dpc3NBY2FkZW1pYy5QYWdlTnVtYmVyLCBTd2lzc0FjYWRlbWljI</w:instrText>
          </w:r>
          <w:r>
            <w:instrText xml:space="preserve">iwiSXNGdWxseU51bWVyaWMiOmZhbHNlLCJOdW1iZXIiOjMzLCJOdW1iZXJpbmdUeXBlIjowLCJOdW1lcmFsU3lzdGVtIjotMSwiT3JpZ2luYWxTdHJpbmciOiIzM2YuIiwiUHJldHR5U3RyaW5nIjoiMzNmLiJ9fSwiUHJlZml4IjoidmdsLiAiLCJSZWZlcmVuY2UiOnsiJGlkIjoiNiIsIiR0eXBlIjoiU3dpc3NBY2FkZW1pYy5DaXRhdmkuU</w:instrText>
          </w:r>
          <w:r>
            <w:instrText xml:space="preserve">mVmZXJlbmNlLCBTd2lzc0FjYWRlbWljLkNpdGF2aSIsIkFic3RyYWN0Q29tcGxleGl0eSI6MCwiQWJzdHJhY3RTb3VyY2VUZXh0Rm9ybWF0IjowLCJBdXRob3JzIjpbeyIkaWQiOiI3IiwiJHR5cGUiOiJTd2lzc0FjYWRlbWljLkNpdGF2aS5QZXJzb24sIFN3aXNzQWNhZGVtaWMuQ2l0YXZpIiwiRmlyc3ROYW1lIjoiRG9yZWVuIiwiTGFzd</w:instrText>
          </w:r>
          <w:r>
            <w:instrText xml:space="preserve">E5hbWUiOiJaaWxsbWFubiIsIlByb3RlY3RlZCI6ZmFsc2UsIlNleCI6MSwiQ3JlYXRlZEJ5IjoiX0xlZW5hIE1hYcOfIiwiQ3JlYXRlZE9uIjoiMjAyMS0xMC0xOVQyMjowODo1MSIsIk1vZGlmaWVkQnkiOiJfTGVlbmEgTWFhw58iLCJJZCI6IjkzZDY0MTg2LWI5MTMtNGI4Mi05OGJlLWIxYmU1ZTNlNDg0ZiIsIk1vZGlmaWVkT24iOiIyM</w:instrText>
          </w:r>
          <w:r>
            <w:instrText xml:space="preserve">DIxLTEwLTE5VDIyOjA4OjUxIiwiUHJvamVjdCI6eyIkaWQiOiI4IiwiJHR5cGUiOiJTd2lzc0FjYWRlbWljLkNpdGF2aS5Qcm9qZWN0LCBTd2lzc0FjYWRlbWljLkNpdGF2aSJ9fV0sIkNpdGF0aW9uS2V5VXBkYXRlVHlwZSI6MCwiQ29sbGFib3JhdG9ycyI6W10sIkNvdmVyUGF0aCI6eyIkaWQiOiI5IiwiJHR5cGUiOiJTd2lzc0FjYWRlb</w:instrText>
          </w:r>
          <w:r>
            <w:instrText xml:space="preserve">WljLkNpdGF2aS5MaW5rZWRSZXNvdXJjZSwgU3dpc3NBY2FkZW1pYy5DaXRhdmkiLCJMaW5rZWRSZXNvdXJjZVR5cGUiOjIsIk9yaWdpbmFsU3RyaW5nIjoiQzpcXFVzZXJzXFxIUFxcQXBwRGF0YVxcTG9jYWxcXFRlbXBcXDMxM2ptdm5mLmpwZyIsIlVyaVN0cmluZyI6IjkxOWJiMzQ3LTNkYzktNGJiNC1iZjQzLWI2OWI1ZWRmNTA1OSIsI</w:instrText>
          </w:r>
          <w:r>
            <w:instrText xml:space="preserve">kxpbmtlZFJlc291cmNlU3RhdHVzIjo4LCJQcm9wZXJ0aWVzIjp7IiRpZCI6IjEwIiwiJHR5cGUiOiJTd2lzc0FjYWRlbWljLkNpdGF2aS5MaW5rZWRSZXNvdXJjZVByb3BlcnRpZXMsIFN3aXNzQWNhZGVtaWMuQ2l0YXZpIn0sIlN5bmNGb2xkZXJUeXBlIjowLCJJc0xvY2FsQ2xvdWRQcm9qZWN0RmlsZUxpbmsiOmZhbHNlLCJJc0Nsb3VkU</w:instrText>
          </w:r>
          <w:r>
            <w:instrText xml:space="preserve">mVzdG9yZSI6ZmFsc2UsIklzQ2xvdWRDb3B5IjpmYWxzZSwiQXR0YWNobWVudEZvbGRlcldhc0luRmFsbGJhY2tNb2RlIjpmYWxzZX0sIkRvaSI6IjEwLjEwMDcvOTc4LTMtNjU4LTEzODgxLTMiLCJFZGl0b3JzIjpbXSwiRXZhbHVhdGlvbkNvbXBsZXhpdHkiOjAsIkV2YWx1YXRpb25Tb3VyY2VUZXh0Rm9ybWF0IjowLCJHcm91cHMiOltdL</w:instrText>
          </w:r>
          <w:r>
            <w:instrText xml:space="preserve">CJIYXNMYWJlbDEiOmZhbHNlLCJIYXNMYWJlbDIiOmZhbHNlLCJJc2JuIjoiOTc4LTMtNjU4LTEzODgwLTYiLCJLZXl3b3JkcyI6W10sIkxvY2F0aW9ucyI6W3siJGlkIjoiMTEiLCIkdHlwZSI6IlN3aXNzQWNhZGVtaWMuQ2l0YXZpLkxvY2F0aW9uLCBTd2lzc0FjYWRlbWljLkNpdGF2aSIsIkFkZHJlc3MiOnsiJGlkIjoiMTIiLCIkdHlwZ</w:instrText>
          </w:r>
          <w:r>
            <w:instrText xml:space="preserve">SI6IlN3aXNzQWNhZGVtaWMuQ2l0YXZpLkxpbmtlZFJlc291cmNlLCBTd2lzc0FjYWRlbWljLkNpdGF2aSIsIkxpbmtlZFJlc291cmNlVHlwZSI6NSwiT3JpZ2luYWxTdHJpbmciOiIxMC4xMDA3Lzk3OC0zLTY1OC0xMzg4MS0zIiwiVXJpU3RyaW5nIjoiaHR0cHM6Ly9kb2kub3JnLzEwLjEwMDcvOTc4LTMtNjU4LTEzODgxLTMiLCJMaW5rZ</w:instrText>
          </w:r>
          <w:r>
            <w:instrText xml:space="preserve">WRSZXNvdXJjZVN0YXR1cyI6OCwiUHJvcGVydGllcyI6eyIkaWQiOiIxMyIsIiR0eXBlIjoiU3dpc3NBY2FkZW1pYy5DaXRhdmkuTGlua2VkUmVzb3VyY2VQcm9wZXJ0aWVzLCBTd2lzc0FjYWRlbWljLkNpdGF2aSJ9LCJTeW5jRm9sZGVyVHlwZSI6MCwiSXNMb2NhbENsb3VkUHJvamVjdEZpbGVMaW5rIjpmYWxzZSwiSXNDbG91ZFJlc3Rvc</w:instrText>
          </w:r>
          <w:r>
            <w:instrText xml:space="preserve">mUiOmZhbHNlLCJJc0Nsb3VkQ29weSI6ZmFsc2UsIkF0dGFjaG1lbnRGb2xkZXJXYXNJbkZhbGxiYWNrTW9kZSI6ZmFsc2V9LCJBbm5vdGF0aW9ucyI6W10sIkxvY2F0aW9uVHlwZSI6MCwiTWlycm9yc1JlZmVyZW5jZVByb3BlcnR5SWQiOjEyOCwiQ3JlYXRlZEJ5IjoiX0xlZW5hIE1hYcOfIiwiQ3JlYXRlZE9uIjoiMjAyMS0xMC0xOVQyM</w:instrText>
          </w:r>
          <w:r>
            <w:instrText xml:space="preserve">jowODo1MSIsIk1vZGlmaWVkQnkiOiJfTGVlbmEgTWFhw58iLCJJZCI6ImY1OWYzM2E1LTRlOTEtNGFmZC04OWMyLWRhYWM5MDM4ODlkZCIsIk1vZGlmaWVkT24iOiIyMDIxLTEwLTE5VDIyOjA4OjUxIiwiUHJvamVjdCI6eyIkcmVmIjoiOCJ9fV0sIk9yZ2FuaXphdGlvbnMiOltdLCJPdGhlcnNJbnZvbHZlZCI6W10sIlBsYWNlT2ZQdWJsa</w:instrText>
          </w:r>
          <w:r>
            <w:instrText xml:space="preserve">WNhdGlvbiI6IldpZXNiYWRlbiIsIlB1Ymxpc2hlcnMiOlt7IiRpZCI6IjE0IiwiJHR5cGUiOiJTd2lzc0FjYWRlbWljLkNpdGF2aS5QdWJsaXNoZXIsIFN3aXNzQWNhZGVtaWMuQ2l0YXZpIiwiTmFtZSI6IlNwcmluZ2VyIEZhY2htZWRpZW4gV2llc2JhZGVuIiwiUHJvdGVjdGVkIjpmYWxzZSwiQ3JlYXRlZEJ5IjoiX0xlZW5hIE1hYcOfI</w:instrText>
          </w:r>
          <w:r>
            <w:instrText xml:space="preserve">iwiQ3JlYXRlZE9uIjoiMjAyMS0wNS0xMFQxODozOTo1MCIsIk1vZGlmaWVkQnkiOiJfTGVlbmEgTWFhw58iLCJJZCI6ImIyM2FiMGI5LTI5NzUtNDJiMy04NmYzLWI0YjIxNWY0MjZiZiIsIk1vZGlmaWVkT24iOiIyMDIxLTA1LTEwVDE4OjM5OjUwIiwiUHJvamVjdCI6eyIkcmVmIjoiOCJ9fV0sIlF1b3RhdGlvbnMiOltdLCJSYXRpbmciO</w:instrText>
          </w:r>
          <w:r>
            <w:instrText xml:space="preserve">jAsIlJlZmVyZW5jZVR5cGUiOiJCb29rIiwiU2hvcnRUaXRsZSI6IlppbGxtYW5uIDIwMTcg4oCTIFZvbiBrbGVpbmVuIEzDvGdlbiB1bmQga3VyemVuIiwiU2hvcnRUaXRsZVVwZGF0ZVR5cGUiOjAsIlNvdXJjZU9mQmlibGlvZ3JhcGhpY0luZm9ybWF0aW9uIjoiQ3Jvc3NSZWYiLCJTdGF0aWNJZHMiOlsiMzJkZTc0NWYtNDdkNC00YzAwL</w:instrText>
          </w:r>
          <w:r>
            <w:instrText xml:space="preserve">WE4MmEtYjc5NjM2M2YyZTJiIl0sIlRhYmxlT2ZDb250ZW50c0NvbXBsZXhpdHkiOjAsIlRhYmxlT2ZDb250ZW50c1NvdXJjZVRleHRGb3JtYXQiOjAsIlRhc2tzIjpbXSwiVGl0bGUiOiJWb24ga2xlaW5lbiBMw7xnZW4gdW5kIGt1cnplbiBCZWluZW4iLCJUcmFuc2xhdG9ycyI6W10sIlllYXIiOiIyMDE3IiwiWWVhclJlc29sdmVkIjoiM</w:instrText>
          </w:r>
          <w:r>
            <w:instrText xml:space="preserve">jAxNyIsIkNyZWF0ZWRCeSI6Il9MZWVuYSBNYWHDnyIsIkNyZWF0ZWRPbiI6IjIwMjEtMTAtMTlUMjI6MDg6NTEiLCJNb2RpZmllZEJ5IjoiX0xlZW5hIE1hYcOfIiwiSWQiOiI5MTliYjM0Ny0zZGM5LTRiYjQtYmY0My1iNjliNWVkZjUwNTkiLCJNb2RpZmllZE9uIjoiMjAyMS0xMC0xOVQyMjowODo1MSIsIlByb2plY3QiOnsiJHJlZiI6I</w:instrText>
          </w:r>
          <w:r>
            <w:instrText xml:space="preserve">jgifX0sIlVzZU51bWJlcmluZ1R5cGVPZlBhcmVudERvY3VtZW50IjpmYWxzZSwiVXNlU3RhbmRhcmRQcmVmaXgiOmZhbHNlLCJVc2VTdGFuZGFyZFN1ZmZpeCI6ZmFsc2V9XSwiRm9ybWF0dGVkVGV4dCI6eyIkaWQiOiIxNSIsIkNvdW50IjoxLCJUZXh0VW5pdHMiOlt7IiRpZCI6IjE2IiwiRm9udFN0eWxlIjp7IiRpZCI6IjE3IiwiTmV1d</w:instrText>
          </w:r>
          <w:r>
            <w:instrText xml:space="preserve">HJhbCI6dHJ1ZX0sIlJlYWRpbmdPcmRlciI6MSwiVGV4dCI6Iih2Z2wuIFppbGxtYW5uIDIwMTcsIDMzZi4pIn1dfSwiVGFnIjoiQ2l0YXZpUGxhY2Vob2xkZXIjYzZlZjNiNmEtNzk2YS00NGZjLTkwMDctNWY4MTlhODc3NDFjIiwiVGV4dCI6Iih2Z2wuIFppbGxtYW5uIDIwMTcsIDMzZi4pIiwiV0FJVmVyc2lvbiI6IjYuMTAuMC4wIn0=}</w:instrText>
          </w:r>
          <w:r>
            <w:fldChar w:fldCharType="separate"/>
          </w:r>
          <w:r>
            <w:t xml:space="preserve">(vgl. Zillmann 2017, 33f.)</w:t>
          </w:r>
          <w:r>
            <w:fldChar w:fldCharType="end"/>
          </w:r>
        </w:sdtContent>
      </w:sdt>
      <w:r>
        <w:t xml:space="preserve">. </w:t>
      </w:r>
      <w:r>
        <w:t xml:space="preserve">Individuen </w:t>
      </w:r>
      <w:r>
        <w:t xml:space="preserve">sind</w:t>
      </w:r>
      <w:r>
        <w:t xml:space="preserve"> demnach</w:t>
      </w:r>
      <w:r>
        <w:t xml:space="preserve"> </w:t>
      </w:r>
      <w:r>
        <w:t xml:space="preserve">beispielsweise </w:t>
      </w:r>
      <w:r>
        <w:t xml:space="preserve">durch den Arbeitsplatz in Handlungskontexte eingebunden</w:t>
      </w:r>
      <w:r>
        <w:t xml:space="preserve">. Diese</w:t>
      </w:r>
      <w:r>
        <w:t xml:space="preserve"> </w:t>
      </w:r>
      <w:r>
        <w:t xml:space="preserve">realisieren </w:t>
      </w:r>
      <w:r>
        <w:t xml:space="preserve">verschiedene Begegnungen </w:t>
      </w:r>
      <w:sdt>
        <w:sdtPr>
          <w:alias w:val="To edit, see citavi.com/edit"/>
          <w15:appearance w15:val="boundingBox"/>
          <w:id w:val="1652491434"/>
          <w:placeholder>
            <w:docPart w:val="37F225579BF8403C9CF4EB1E70229667"/>
          </w:placeholder>
          <w:tag w:val="CitaviPlaceholder#24fea096-19d4-492c-8c41-e8861e53f6ae"/>
          <w:rPr/>
        </w:sdtPr>
        <w:sdtContent>
          <w:r>
            <w:fldChar w:fldCharType="begin"/>
          </w:r>
          <w:r>
            <w:instrText xml:space="preserve">ADDIN CitaviPlaceholder{eyIkaWQiOiIxIiwiJHR5cGUiO</w:instrText>
          </w:r>
          <w:r>
            <w:instrText xml:space="preserve">iJTd2lzc0FjYWRlbWljLkNpdGF2aS5DaXRhdGlvbnMuV29yZFBsYWNlaG9sZGVyLCBTd2lzc0FjYWRlbWljLkNpdGF2aSIsIkVudHJpZXMiOlt7IiRpZCI6IjIiLCIkdHlwZSI6IlN3aXNzQWNhZGVtaWMuQ2l0YXZpLkNpdGF0aW9ucy5Xb3JkUGxhY2Vob2xkZXJFbnRyeSwgU3dpc3NBY2FkZW1pYy5DaXRhdmkiLCJJZCI6ImVkOWExNDliL</w:instrText>
          </w:r>
          <w:r>
            <w:instrText xml:space="preserve">TMwNGQtNDBmZC05YzU5LWM3ZGI1MDM5MDNmZiIsIlJhbmdlTGVuZ3RoIjoxMSwiUmVmZXJlbmNlSWQiOiIxMDdkODgzMC1jMjA4LTQ5Y2UtYTg1ZS1jNjY4ZTNjMjQ3MWMiLCJSZWZlcmVuY2UiOnsiJGlkIjoiMyIsIiR0eXBlIjoiU3dpc3NBY2FkZW1pYy5DaXRhdmkuUmVmZXJlbmNlLCBTd2lzc0FjYWRlbWljLkNpdGF2aSIsIkFic3RyY</w:instrText>
          </w:r>
          <w:r>
            <w:instrText xml:space="preserve">WN0Q29tcGxleGl0eSI6MCwiQWJzdHJhY3RTb3VyY2VUZXh0Rm9ybWF0IjowLCJBdXRob3JzIjpbeyIkaWQiOiI0IiwiJHR5cGUiOiJTd2lzc0FjYWRlbWljLkNpdGF2aS5QZXJzb24sIFN3aXNzQWNhZGVtaWMuQ2l0YXZpIiwiRmlyc3ROYW1lIjoiU2NvdHQiLCJMYXN0TmFtZSI6IkZlbGQiLCJNaWRkbGVOYW1lIjoiTC4iLCJQcm90ZWN0Z</w:instrText>
          </w:r>
          <w:r>
            <w:instrText xml:space="preserve">WQiOmZhbHNlLCJTZXgiOjAsIkNyZWF0ZWRCeSI6Il9MZWVuYSBNYWHDnyIsIkNyZWF0ZWRPbiI6IjIwMjEtMTAtMTBUMTI6MzY6MTgiLCJNb2RpZmllZEJ5IjoiX0xlZW5hIE1hYcOfIiwiSWQiOiJjOGI3ZjM2OS0yOTdjLTQ0ZjMtYmNiYi0wN2E0YjU1YjgwZTkiLCJNb2RpZmllZE9uIjoiMjAyMS0xMC0xMFQxMjozNjoxOCIsIlByb2plY</w:instrText>
          </w:r>
          <w:r>
            <w:instrText xml:space="preserve">3QiOnsiJGlkIjoiNSIsIiR0eXBlIjoiU3dpc3NBY2FkZW1pYy5DaXRhdmkuUHJvamVjdCwgU3dpc3NBY2FkZW1pYy5DaXRhdmkifX1dLCJDaXRhdGlvbktleVVwZGF0ZVR5cGUiOjAsIkNvbGxhYm9yYXRvcnMiOltdLCJEb2kiOiIxMC4xMDg2LzIyNzM1MiIsIkVkaXRvcnMiOltdLCJFdmFsdWF0aW9uQ29tcGxleGl0eSI6MCwiRXZhbHVhd</w:instrText>
          </w:r>
          <w:r>
            <w:instrText xml:space="preserve">GlvblNvdXJjZVRleHRGb3JtYXQiOjAsIkdyb3VwcyI6W10sIkhhc0xhYmVsMSI6ZmFsc2UsIkhhc0xhYmVsMiI6ZmFsc2UsIktleXdvcmRzIjpbXSwiTG9jYXRpb25zIjpbeyIkaWQiOiI2IiwiJHR5cGUiOiJTd2lzc0FjYWRlbWljLkNpdGF2aS5Mb2NhdGlvbiwgU3dpc3NBY2FkZW1pYy5DaXRhdmkiLCJBZGRyZXNzIjp7IiRpZCI6IjciL</w:instrText>
          </w:r>
          <w:r>
            <w:instrText xml:space="preserve">CIkdHlwZSI6IlN3aXNzQWNhZGVtaWMuQ2l0YXZpLkxpbmtlZFJlc291cmNlLCBTd2lzc0FjYWRlbWljLkNpdGF2aSIsIkxpbmtlZFJlc291cmNlVHlwZSI6NSwiT3JpZ2luYWxTdHJpbmciOiIxMC4xMDg2LzIyNzM1MiIsIlVyaVN0cmluZyI6Imh0dHBzOi8vZG9pLm9yZy8xMC4xMDg2LzIyNzM1MiIsIkxpbmtlZFJlc291cmNlU3RhdHVzI</w:instrText>
          </w:r>
          <w:r>
            <w:instrText xml:space="preserve">jo4LCJQcm9wZXJ0aWVzIjp7IiRpZCI6IjgiLCIkdHlwZSI6IlN3aXNzQWNhZGVtaWMuQ2l0YXZpLkxpbmtlZFJlc291cmNlUHJvcGVydGllcywgU3dpc3NBY2FkZW1pYy5DaXRhdmkifSwiU3luY0ZvbGRlclR5cGUiOjAsIklzTG9jYWxDbG91ZFByb2plY3RGaWxlTGluayI6ZmFsc2UsIklzQ2xvdWRSZXN0b3JlIjpmYWxzZSwiSXNDbG91Z</w:instrText>
          </w:r>
          <w:r>
            <w:instrText xml:space="preserve">ENvcHkiOmZhbHNlLCJBdHRhY2htZW50Rm9sZGVyV2FzSW5GYWxsYmFja01vZGUiOmZhbHNlfSwiQW5ub3RhdGlvbnMiOltdLCJMb2NhdGlvblR5cGUiOjAsIk1pcnJvcnNSZWZlcmVuY2VQcm9wZXJ0eUlkIjoxMjgsIkNyZWF0ZWRCeSI6Il9MZWVuYSBNYWHDnyIsIkNyZWF0ZWRPbiI6IjIwMjEtMTAtMTBUMTI6MzY6MTgiLCJNb2RpZmllZ</w:instrText>
          </w:r>
          <w:r>
            <w:instrText xml:space="preserve">EJ5IjoiX0xlZW5hIE1hYcOfIiwiSWQiOiI2ZjFmMGU1ZC1lM2I4LTRmZmItYTM1Ni04MzEzYmE1MzMxMTQiLCJNb2RpZmllZE9uIjoiMjAyMS0xMC0xMFQxMjozNjoxOCIsIlByb2plY3QiOnsiJHJlZiI6IjUifX1dLCJOdW1iZXIiOiI1IiwiT3JnYW5pemF0aW9ucyI6W10sIk90aGVyc0ludm9sdmVkIjpbXSwiUGFnZVJhbmdlIjoiPHNwP</w:instrText>
          </w:r>
          <w:r>
            <w:instrText xml:space="preserve">lxyXG4gIDxuPjEwMTU8L24+XHJcbiAgPGluPnRydWU8L2luPlxyXG4gIDxvcz4xMDE1PC9vcz5cclxuICA8cHM+MTAxNTwvcHM+XHJcbjwvc3A+XHJcbjxlcD5cclxuICA8bj4xMDM1PC9uPlxyXG4gIDxpbj50cnVlPC9pbj5cclxuICA8b3M+MTAzNTwvb3M+XHJcbiAgPHBzPjEwMzU8L3BzPlxyXG48L2VwPlxyXG48b3M+MTAxNS0xMDM1P</w:instrText>
          </w:r>
          <w:r>
            <w:instrText xml:space="preserve">C9vcz4iLCJQZXJpb2RpY2FsIjp7IiRpZCI6IjkiLCIkdHlwZSI6IlN3aXNzQWNhZGVtaWMuQ2l0YXZpLlBlcmlvZGljYWwsIFN3aXNzQWNhZGVtaWMuQ2l0YXZpIiwiRWlzc24iOiIxNTM3LTUzOTAiLCJJc3NuIjoiMDAwMi05NjAyIiwiTmFtZSI6IkFtZXJpY2FuIEpvdXJuYWwgb2YgU29jaW9sb2d5IiwiUGFnaW5hdGlvbiI6MCwiUHJvd</w:instrText>
          </w:r>
          <w:r>
            <w:instrText xml:space="preserve">GVjdGVkIjpmYWxzZSwiQ3JlYXRlZEJ5IjoiX0xlZW5hIE1hYcOfIiwiQ3JlYXRlZE9uIjoiMjAyMS0wNC0yOVQxMDozOTozNCIsIk1vZGlmaWVkQnkiOiJfTGVlbmEgTWFhw58iLCJJZCI6IjA2ZjVhNjY0LTYyOGMtNGQyNS1hYmJkLTA2MjQyZWMzOWQxNiIsIk1vZGlmaWVkT24iOiIyMDIxLTA0LTI5VDEwOjM5OjM0IiwiUHJvamVjdCI6e</w:instrText>
          </w:r>
          <w:r>
            <w:instrText xml:space="preserve">yIkcmVmIjoiNSJ9fSwiUHVibGlzaGVycyI6W10sIlF1b3RhdGlvbnMiOltdLCJSYXRpbmciOjAsIlJlZmVyZW5jZVR5cGUiOiJKb3VybmFsQXJ0aWNsZSIsIlNob3J0VGl0bGUiOiJGZWxkIDE5ODEg4oCTIFRoZSBGb2N1c2VkIE9yZ2FuaXphdGlvbiBvZiBTb2NpYWwiLCJTaG9ydFRpdGxlVXBkYXRlVHlwZSI6MCwiU291cmNlT2ZCaWJsa</w:instrText>
          </w:r>
          <w:r>
            <w:instrText xml:space="preserve">W9ncmFwaGljSW5mb3JtYXRpb24iOiJDcm9zc1JlZiIsIlN0YXRpY0lkcyI6WyI1YmY3OTJjZi00NmU5LTQ5NzEtOGJmZC1hMzA3NzM0ODA1M2EiXSwiVGFibGVPZkNvbnRlbnRzQ29tcGxleGl0eSI6MCwiVGFibGVPZkNvbnRlbnRzU291cmNlVGV4dEZvcm1hdCI6MCwiVGFza3MiOltdLCJUaXRsZSI6IlRoZSBGb2N1c2VkIE9yZ2FuaXphd</w:instrText>
          </w:r>
          <w:r>
            <w:instrText xml:space="preserve">GlvbiBvZiBTb2NpYWwgVGllcyIsIlRyYW5zbGF0b3JzIjpbXSwiVm9sdW1lIjoiODYiLCJZZWFyIjoiMTk4MSIsIlllYXJSZXNvbHZlZCI6IjE5ODEiLCJDcmVhdGVkQnkiOiJfTGVlbmEgTWFhw58iLCJDcmVhdGVkT24iOiIyMDIxLTEwLTEwVDEyOjM2OjE4IiwiTW9kaWZpZWRCeSI6Il9MZWVuYSBNYWHDnyIsIklkIjoiMTA3ZDg4MzAtY</w:instrText>
          </w:r>
          <w:r>
            <w:instrText xml:space="preserve">zIwOC00OWNlLWE4NWUtYzY2OGUzYzI0NzFjIiwiTW9kaWZpZWRPbiI6IjIwMjEtMTAtMTBUMTI6MzY6MjAiLCJQcm9qZWN0Ijp7IiRyZWYiOiI1In19LCJVc2VOdW1iZXJpbmdUeXBlT2ZQYXJlbnREb2N1bWVudCI6ZmFsc2V9XSwiRm9ybWF0dGVkVGV4dCI6eyIkaWQiOiIxMCIsIkNvdW50IjoxLCJUZXh0VW5pdHMiOlt7IiRpZCI6IjExI</w:instrText>
          </w:r>
          <w:r>
            <w:instrText xml:space="preserve">iwiRm9udFN0eWxlIjp7IiRpZCI6IjEyIiwiTmV1dHJhbCI6dHJ1ZX0sIlJlYWRpbmdPcmRlciI6MSwiVGV4dCI6IihGZWxkIDE5ODEpIn1dfSwiVGFnIjoiQ2l0YXZpUGxhY2Vob2xkZXIjMjRmZWEwOTYtMTlkNC00OTJjLThjNDEtZTg4NjFlNTNmNmFlIiwiVGV4dCI6IihGZWxkIDE5ODEpIiwiV0FJVmVyc2lvbiI6IjYuMTAuMC4wIn0=}</w:instrText>
          </w:r>
          <w:r>
            <w:fldChar w:fldCharType="separate"/>
          </w:r>
          <w:r>
            <w:t xml:space="preserve">(Feld 1981)</w:t>
          </w:r>
          <w:r>
            <w:fldChar w:fldCharType="end"/>
          </w:r>
        </w:sdtContent>
      </w:sdt>
      <w:r>
        <w:t xml:space="preserve"> und</w:t>
      </w:r>
      <w:r>
        <w:t xml:space="preserve"> </w:t>
      </w:r>
      <w:r>
        <w:t xml:space="preserve">wirken </w:t>
      </w:r>
      <w:r>
        <w:t xml:space="preserve">sich damit auf das „Feld der Auswählbaren“ aus </w:t>
      </w:r>
      <w:sdt>
        <w:sdtPr>
          <w:alias w:val="To edit, see citavi.com/edit"/>
          <w15:appearance w15:val="boundingBox"/>
          <w:id w:val="2119713445"/>
          <w:placeholder>
            <w:docPart w:val="2337B3BF16344169B4F31EB680BD48AC"/>
          </w:placeholder>
          <w:tag w:val="CitaviPlaceholder#ef3e6b1a-b4df-4351-8193-f8d41d0f2feb"/>
          <w:rPr/>
        </w:sdtPr>
        <w:sdtContent>
          <w:r>
            <w:fldChar w:fldCharType="begin"/>
          </w:r>
          <w:r>
            <w:instrText xml:space="preserve">ADDIN CitaviPlaceholder{eyIkaWQiOiIxIiwiJ</w:instrText>
          </w:r>
          <w:r>
            <w:instrText xml:space="preserve">HR5cGUiOiJTd2lzc0FjYWRlbWljLkNpdGF2aS5DaXRhdGlvbnMuV29yZFBsYWNlaG9sZGVyLCBTd2lzc0FjYWRlbWljLkNpdGF2aSIsIkVudHJpZXMiOlt7IiRpZCI6IjIiLCIkdHlwZSI6IlN3aXNzQWNhZGVtaWMuQ2l0YXZpLkNpdGF0aW9ucy5Xb3JkUGxhY2Vob2xkZXJFbnRyeSwgU3dpc3NBY2FkZW1pYy5DaXRhdmkiLCJJZCI6IjA5M</w:instrText>
          </w:r>
          <w:r>
            <w:instrText xml:space="preserve">GZlMGJjLWJhOGQtNGJhOC1iN2ZjLWM4NjVlNzM5MTVlNyIsIlJhbmdlTGVuZ3RoIjoxMiwiUmVmZXJlbmNlSWQiOiIwYWEwMmIzMy1jYzE4LTRmMDMtYWZkOS02NDQ3ZjMxOGZjYWIiLCJSZWZlcmVuY2UiOnsiJGlkIjoiMyIsIiR0eXBlIjoiU3dpc3NBY2FkZW1pYy5DaXRhdmkuUmVmZXJlbmNlLCBTd2lzc0FjYWRlbWljLkNpdGF2aSIsI</w:instrText>
          </w:r>
          <w:r>
            <w:instrText xml:space="preserve">kFic3RyYWN0Q29tcGxleGl0eSI6MCwiQWJzdHJhY3RTb3VyY2VUZXh0Rm9ybWF0IjowLCJBdXRob3JzIjpbeyIkaWQiOiI0IiwiJHR5cGUiOiJTd2lzc0FjYWRlbWljLkNpdGF2aS5QZXJzb24sIFN3aXNzQWNhZGVtaWMuQ2l0YXZpIiwiRmlyc3ROYW1lIjoiUm9iZXJ0IiwiTGFzdE5hbWUiOiJXaW5jaCIsIk1pZGRsZU5hbWUiOiJGLiIsI</w:instrText>
          </w:r>
          <w:r>
            <w:instrText xml:space="preserve">lByb3RlY3RlZCI6ZmFsc2UsIlNleCI6MCwiQ3JlYXRlZEJ5IjoiX0xlZW5hIE1hYcOfIiwiQ3JlYXRlZE9uIjoiMjAyMS0xMC0xMFQxMDozMDowNyIsIk1vZGlmaWVkQnkiOiJfTGVlbmEgTWFhw58iLCJJZCI6IjU3MDJiZmQ2LWM1Y2EtNDViMC04YTg2LTQ1ZWFiMDY4YzNjMSIsIk1vZGlmaWVkT24iOiIyMDIxLTEwLTEwVDEwOjMwOjA3I</w:instrText>
          </w:r>
          <w:r>
            <w:instrText xml:space="preserve">iwiUHJvamVjdCI6eyIkaWQiOiI1IiwiJHR5cGUiOiJTd2lzc0FjYWRlbWljLkNpdGF2aS5Qcm9qZWN0LCBTd2lzc0FjYWRlbWljLkNpdGF2aSJ9fV0sIkNpdGF0aW9uS2V5VXBkYXRlVHlwZSI6MCwiQ29sbGFib3JhdG9ycyI6W10sIkRvaSI6IjEwLjIzMDcvMjA4ODIwMCIsIkVkaXRvcnMiOltdLCJFdmFsdWF0aW9uQ29tcGxleGl0eSI6M</w:instrText>
          </w:r>
          <w:r>
            <w:instrText xml:space="preserve">CwiRXZhbHVhdGlvblNvdXJjZVRleHRGb3JtYXQiOjAsIkdyb3VwcyI6W10sIkhhc0xhYmVsMSI6ZmFsc2UsIkhhc0xhYmVsMiI6ZmFsc2UsIktleXdvcmRzIjpbXSwiTG9jYXRpb25zIjpbeyIkaWQiOiI2IiwiJHR5cGUiOiJTd2lzc0FjYWRlbWljLkNpdGF2aS5Mb2NhdGlvbiwgU3dpc3NBY2FkZW1pYy5DaXRhdmkiLCJBZGRyZXNzIjp7I</w:instrText>
          </w:r>
          <w:r>
            <w:instrText xml:space="preserve">iRpZCI6IjciLCIkdHlwZSI6IlN3aXNzQWNhZGVtaWMuQ2l0YXZpLkxpbmtlZFJlc291cmNlLCBTd2lzc0FjYWRlbWljLkNpdGF2aSIsIkxpbmtlZFJlc291cmNlVHlwZSI6NSwiT3JpZ2luYWxTdHJpbmciOiIxMC4yMzA3LzIwODgyMDAiLCJVcmlTdHJpbmciOiJodHRwczovL2RvaS5vcmcvMTAuMjMwNy8yMDg4MjAwIiwiTGlua2VkUmVzb</w:instrText>
          </w:r>
          <w:r>
            <w:instrText xml:space="preserve">3VyY2VTdGF0dXMiOjgsIlByb3BlcnRpZXMiOnsiJGlkIjoiOC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yOCwiQ3JlYXRlZEJ5IjoiX0xlZW5hIE1hYcOfIiwiQ3JlYXRlZE9uIjoiMjAyMS0xMC0xMFQxMDozMDowN</w:instrText>
          </w:r>
          <w:r>
            <w:instrText xml:space="preserve">yIsIk1vZGlmaWVkQnkiOiJfTGVlbmEgTWFhw58iLCJJZCI6IjRkYzFkMmM0LWEzMTEtNGNhNS05NWNiLTFiNWY2NjVlNGZlMiIsIk1vZGlmaWVkT24iOiIyMDIxLTEwLTEwVDEwOjMwOjA3IiwiUHJvamVjdCI6eyIkcmVmIjoiNSJ9fV0sIk51bWJlciI6IjEiLCJPcmdhbml6YXRpb25zIjpbXSwiT3RoZXJzSW52b2x2ZWQiOltdLCJQYWdlU</w:instrText>
          </w:r>
          <w:r>
            <w:instrText xml:space="preserve">mFuZ2UiOiI8c3A+XHJcbiAgPG4+NTI8L24+XHJcbiAgPGluPnRydWU8L2luPlxyXG4gIDxvcz41Mjwvb3M+XHJcbiAgPHBzPjUyPC9wcz5cclxuPC9zcD5cclxuPG9zPjUyPC9vcz4iLCJQZXJpb2RpY2FsIjp7IiRpZCI6IjkiLCIkdHlwZSI6IlN3aXNzQWNhZGVtaWMuQ2l0YXZpLlBlcmlvZGljYWwsIFN3aXNzQWNhZGVtaWMuQ2l0YXZpI</w:instrText>
          </w:r>
          <w:r>
            <w:instrText xml:space="preserve">iwiRWlzc24iOiIxOTM5LTgyNzEiLCJJc3NuIjoiMDAwMy0xMjI0IiwiTmFtZSI6IkFtZXJpY2FuIFNvY2lvbG9naWNhbCBSZXZpZXciLCJQYWdpbmF0aW9uIjowLCJQcm90ZWN0ZWQiOmZhbHNlLCJTdGFuZGFyZEFiYnJldmlhdGlvbiI6IkFtIFNvY2lvbCBSZXYiLCJDcmVhdGVkQnkiOiJfTGVlbmEgTWFhw58iLCJDcmVhdGVkT24iOiIyM</w:instrText>
          </w:r>
          <w:r>
            <w:instrText xml:space="preserve">DIxLTA1LTAxVDEwOjQzOjI3IiwiTW9kaWZpZWRCeSI6Il9MZWVuYSBNYWHDnyIsIklkIjoiMzUzODRkYjItMWQ0ZS00ZjQwLWE4ZWMtNDEzYzY4NGM5YjBiIiwiTW9kaWZpZWRPbiI6IjIwMjEtMDUtMDFUMTA6NDM6MjciLCJQcm9qZWN0Ijp7IiRyZWYiOiI1In19LCJQdWJsaXNoZXJzIjpbXSwiUXVvdGF0aW9ucyI6W10sIlJhdGluZyI6M</w:instrText>
          </w:r>
          <w:r>
            <w:instrText xml:space="preserve">CwiUmVmZXJlbmNlVHlwZSI6IkpvdXJuYWxBcnRpY2xlIiwiU2hvcnRUaXRsZSI6IldpbmNoIDE5NTUg4oCTIFRoZSBUaGVvcnkgb2YgQ29tcGxlbWVudGFyeSBOZWVkcyIsIlNob3J0VGl0bGVVcGRhdGVUeXBlIjowLCJTb3VyY2VPZkJpYmxpb2dyYXBoaWNJbmZvcm1hdGlvbiI6IkNyb3NzUmVmIiwiU3RhdGljSWRzIjpbIjg1MDE2ODllL</w:instrText>
          </w:r>
          <w:r>
            <w:instrText xml:space="preserve">WFkMjQtNDNhMi05YzhjLWMyNDk4NDU1MmJkYyJdLCJUYWJsZU9mQ29udGVudHNDb21wbGV4aXR5IjowLCJUYWJsZU9mQ29udGVudHNTb3VyY2VUZXh0Rm9ybWF0IjowLCJUYXNrcyI6W10sIlRpdGxlIjoiVGhlIFRoZW9yeSBvZiBDb21wbGVtZW50YXJ5IE5lZWRzIGluIE1hdGUtU2VsZWN0aW9uOiBBIFRlc3Qgb2YgT25lIEtpbmQgb2YgQ</w:instrText>
          </w:r>
          <w:r>
            <w:instrText xml:space="preserve">29tcGxlbWVudGFyaW5lc3MiLCJUcmFuc2xhdG9ycyI6W10sIlZvbHVtZSI6IjIwIiwiWWVhciI6IjE5NTUiLCJZZWFyUmVzb2x2ZWQiOiIxOTU1IiwiQ3JlYXRlZEJ5IjoiX0xlZW5hIE1hYcOfIiwiQ3JlYXRlZE9uIjoiMjAyMS0xMC0xMFQxMDozMDowNyIsIk1vZGlmaWVkQnkiOiJfTGVlbmEgTWFhw58iLCJJZCI6IjBhYTAyYjMzLWNjM</w:instrText>
          </w:r>
          <w:r>
            <w:instrText xml:space="preserve">TgtNGYwMy1hZmQ5LTY0NDdmMzE4ZmNhYiIsIk1vZGlmaWVkT24iOiIyMDIxLTEwLTEwVDEwOjMwOjA5IiwiUHJvamVjdCI6eyIkcmVmIjoiNSJ9fSwiVXNlTnVtYmVyaW5nVHlwZU9mUGFyZW50RG9jdW1lbnQiOmZhbHNlfV0sIkZvcm1hdHRlZFRleHQiOnsiJGlkIjoiMTAiLCJDb3VudCI6MSwiVGV4dFVuaXRzIjpbeyIkaWQiOiIxMSIsI</w:instrText>
          </w:r>
          <w:r>
            <w:instrText xml:space="preserve">kZvbnRTdHlsZSI6eyIkaWQiOiIxMiIsIk5ldXRyYWwiOnRydWV9LCJSZWFkaW5nT3JkZXIiOjEsIlRleHQiOiIoV2luY2ggMTk1NSkifV19LCJUYWciOiJDaXRhdmlQbGFjZWhvbGRlciNlZjNlNmIxYS1iNGRmLTQzNTEtODE5My1mOGQ0MWQwZjJmZWIiLCJUZXh0IjoiKFdpbmNoIDE5NTUpIiwiV0FJVmVyc2lvbiI6IjYuMTAuMC4wIn0=}</w:instrText>
          </w:r>
          <w:r>
            <w:fldChar w:fldCharType="separate"/>
          </w:r>
          <w:r>
            <w:t xml:space="preserve">(Winch 1955)</w:t>
          </w:r>
          <w:r>
            <w:fldChar w:fldCharType="end"/>
          </w:r>
        </w:sdtContent>
      </w:sdt>
      <w:r>
        <w:t xml:space="preserve">,</w:t>
      </w:r>
      <w:r>
        <w:t xml:space="preserve"> </w:t>
      </w:r>
      <w:r>
        <w:t xml:space="preserve">wodurch</w:t>
      </w:r>
      <w:r>
        <w:t xml:space="preserve"> die</w:t>
      </w:r>
      <w:r>
        <w:t xml:space="preserve"> Interaktionsgelegenheiten vorstrukturiert werden. </w:t>
      </w:r>
      <w:r>
        <w:t xml:space="preserve">Je nach Partnerwahlpräferenz sind </w:t>
      </w:r>
      <w:r>
        <w:t xml:space="preserve">die</w:t>
      </w:r>
      <w:r>
        <w:t xml:space="preserve"> Handlungskontexte unterschiedlich gut ausgelegt, um mit den präferierten Merkmalen in Kontakt zu kommen</w:t>
      </w:r>
      <w:r>
        <w:t xml:space="preserve"> </w:t>
      </w:r>
      <w:sdt>
        <w:sdtPr>
          <w:alias w:val="To edit, see citavi.com/edit"/>
          <w15:appearance w15:val="boundingBox"/>
          <w:id w:val="-1339918054"/>
          <w:placeholder>
            <w:docPart w:val="DefaultPlaceholder_-1854013440"/>
          </w:placeholder>
          <w:tag w:val="CitaviPlaceholder#05efc1fb-7df3-4659-bb65-b786e5843235"/>
          <w:rPr/>
        </w:sdtPr>
        <w:sdtContent>
          <w:r>
            <w:fldChar w:fldCharType="begin"/>
          </w:r>
          <w:r>
            <w:instrText xml:space="preserve">ADDIN CitaviPlaceholder{eyIkaWQiOiIxIiwiJHR5cGUiOiJTd2lzc0FjYWRlbWljLkNpdGF2aS5DaXRhdGlvbnMuV29yZFBsYWNlaG9sZGVyLCBTd2lzc0FjYWRlbWljLkNpdGF2aSIsIkVudHJpZXMiOlt7IiRpZCI6IjIiLCIkdHlwZ</w:instrText>
          </w:r>
          <w:r>
            <w:instrText xml:space="preserve">SI6IlN3aXNzQWNhZGVtaWMuQ2l0YXZpLkNpdGF0aW9ucy5Xb3JkUGxhY2Vob2xkZXJFbnRyeSwgU3dpc3NBY2FkZW1pYy5DaXRhdmkiLCJJZCI6IjZjZjIxMTQ4LWEzODItNDQzZS1iZjBmLTcyZjExNjY2ZGU5ZCIsIlJhbmdlTGVuZ3RoIjoyMiwiUmVmZXJlbmNlSWQiOiI3MzQ4MjYzZi1jNzcwLTQwMGMtOTUwZS1hNzM4YzliMGNmNmQiL</w:instrText>
          </w:r>
          <w:r>
            <w:instrText xml:space="preserve">CJSZWZlcmVuY2UiOnsiJGlkIjoiMyIsIiR0eXBlIjoiU3dpc3NBY2FkZW1pYy5DaXRhdmkuUmVmZXJlbmNlLCBTd2lzc0FjYWRlbWljLkNpdGF2aSIsIkFic3RyYWN0Q29tcGxleGl0eSI6MCwiQWJzdHJhY3RTb3VyY2VUZXh0Rm9ybWF0IjowLCJBdXRob3JzIjpbeyIkaWQiOiI0IiwiJHR5cGUiOiJTd2lzc0FjYWRlbWljLkNpdGF2aS5QZ</w:instrText>
          </w:r>
          <w:r>
            <w:instrText xml:space="preserve">XJzb24sIFN3aXNzQWNhZGVtaWMuQ2l0YXZpIiwiRmlyc3ROYW1lIjoiTWF0dGhpanMiLCJMYXN0TmFtZSI6IkthbG1pam4iLCJQcm90ZWN0ZWQiOmZhbHNlLCJTZXgiOjAsIkNyZWF0ZWRCeSI6Il9MZWVuYSBNYWHDnyIsIkNyZWF0ZWRPbiI6IjIwMjEtMDUtMTFUMTM6Mzk6MTQiLCJNb2RpZmllZEJ5IjoiX0xlZW5hIE1hYcOfIiwiSWQiO</w:instrText>
          </w:r>
          <w:r>
            <w:instrText xml:space="preserve">iJhMjUwMDI2OC1kYjkzLTQ1MTgtOGI4MS1iMWNlNmY4MWIwOTMiLCJNb2RpZmllZE9uIjoiMjAyMS0wNS0xMVQxMzozOToxNCIsIlByb2plY3QiOnsiJGlkIjoiNSIsIiR0eXBlIjoiU3dpc3NBY2FkZW1pYy5DaXRhdmkuUHJvamVjdCwgU3dpc3NBY2FkZW1pYy5DaXRhdmkifX0seyIkaWQiOiI2IiwiJHR5cGUiOiJTd2lzc0FjYWRlbWljL</w:instrText>
          </w:r>
          <w:r>
            <w:instrText xml:space="preserve">kNpdGF2aS5QZXJzb24sIFN3aXNzQWNhZGVtaWMuQ2l0YXZpIiwiRmlyc3ROYW1lIjoiSGVuayIsIkxhc3ROYW1lIjoiRmxhcCIsIlByb3RlY3RlZCI6ZmFsc2UsIlNleCI6MiwiQ3JlYXRlZEJ5IjoiX0xlZW5hIE1hYcOfIiwiQ3JlYXRlZE9uIjoiMjAyMS0xMC0xMFQxMDoyOToyMCIsIk1vZGlmaWVkQnkiOiJfTGVlbmEgTWFhw58iLCJJZ</w:instrText>
          </w:r>
          <w:r>
            <w:instrText xml:space="preserve">CI6ImVlMDk4MmY5LThiNWUtNGE3Yi05ODJkLTE3ZTlhNjgwN2E3MyIsIk1vZGlmaWVkT24iOiIyMDIxLTEwLTEwVDEwOjI5OjIwIiwiUHJvamVjdCI6eyIkcmVmIjoiNSJ9fV0sIkNpdGF0aW9uS2V5VXBkYXRlVHlwZSI6MCwiQ29sbGFib3JhdG9ycyI6W10sIkNvdmVyUGF0aCI6eyIkaWQiOiI3IiwiJHR5cGUiOiJTd2lzc0FjYWRlbWljL</w:instrText>
          </w:r>
          <w:r>
            <w:instrText xml:space="preserve">kNpdGF2aS5MaW5rZWRSZXNvdXJjZSwgU3dpc3NBY2FkZW1pYy5DaXRhdmkiLCJMaW5rZWRSZXNvdXJjZVR5cGUiOjIsIk9yaWdpbmFsU3RyaW5nIjoiQzpcXFVzZXJzXFxIUFxcQXBwRGF0YVxcTG9jYWxcXFRlbXBcXG5kamQycmM0LmpwZyIsIlVyaVN0cmluZyI6IjczNDgyNjNmLWM3NzAtNDAwYy05NTBlLWE3MzhjOWIwY2Y2ZCIsIkxpb</w:instrText>
          </w:r>
          <w:r>
            <w:instrText xml:space="preserve">mtlZFJlc291cmNlU3RhdHVzIjo4LCJQcm9wZXJ0aWVzIjp7IiRpZCI6IjgiLCIkdHlwZSI6IlN3aXNzQWNhZGVtaWMuQ2l0YXZpLkxpbmtlZFJlc291cmNlUHJvcGVydGllcywgU3dpc3NBY2FkZW1pYy5DaXRhdmkifSwiU3luY0ZvbGRlclR5cGUiOjAsIklzTG9jYWxDbG91ZFByb2plY3RGaWxlTGluayI6ZmFsc2UsIklzQ2xvdWRSZXN0b</w:instrText>
          </w:r>
          <w:r>
            <w:instrText xml:space="preserve">3JlIjpmYWxzZSwiSXNDbG91ZENvcHkiOmZhbHNlLCJBdHRhY2htZW50Rm9sZGVyV2FzSW5GYWxsYmFja01vZGUiOmZhbHNlfSwiRG9pIjoiMTAuMTM1My9zb2YuMjAwMS4wMDQ0IiwiRWRpdG9ycyI6W10sIkV2YWx1YXRpb25Db21wbGV4aXR5IjowLCJFdmFsdWF0aW9uU291cmNlVGV4dEZvcm1hdCI6MCwiR3JvdXBzIjpbXSwiSGFzTGFiZ</w:instrText>
          </w:r>
          <w:r>
            <w:instrText xml:space="preserve">WwxIjpmYWxzZSwiSGFzTGFiZWwyIjpmYWxzZSwiS2V5d29yZHMiOltdLCJMb2NhdGlvbnMiOlt7IiRpZCI6IjkiLCIkdHlwZSI6IlN3aXNzQWNhZGVtaWMuQ2l0YXZpLkxvY2F0aW9uLCBTd2lzc0FjYWRlbWljLkNpdGF2aSIsIkFkZHJlc3MiOnsiJGlkIjoiMTAiLCIkdHlwZSI6IlN3aXNzQWNhZGVtaWMuQ2l0YXZpLkxpbmtlZFJlc291c</w:instrText>
          </w:r>
          <w:r>
            <w:instrText xml:space="preserve">mNlLCBTd2lzc0FjYWRlbWljLkNpdGF2aSIsIkxpbmtlZFJlc291cmNlVHlwZSI6NSwiT3JpZ2luYWxTdHJpbmciOiIxMC4xMzUzL3NvZi4yMDAxLjAwNDQiLCJVcmlTdHJpbmciOiJodHRwczovL2RvaS5vcmcvMTAuMTM1My9zb2YuMjAwMS4wMDQ0IiwiTGlua2VkUmVzb3VyY2VTdGF0dXMiOjgsIlByb3BlcnRpZXMiOnsiJGlkIjoiMTEiL</w:instrText>
          </w:r>
          <w:r>
            <w:instrText xml:space="preserve">CIkdHlwZSI6IlN3aXNzQWNhZGVtaWMuQ2l0YXZpLkxpbmtlZFJlc291cmNlUHJvcGVydGllcywgU3dpc3NBY2FkZW1pYy5DaXRhdmkifSwiU3luY0ZvbGRlclR5cGUiOjAsIklzTG9jYWxDbG91ZFByb2plY3RGaWxlTGluayI6ZmFsc2UsIklzQ2xvdWRSZXN0b3JlIjpmYWxzZSwiSXNDbG91ZENvcHkiOmZhbHNlLCJBdHRhY2htZW50Rm9sZ</w:instrText>
          </w:r>
          <w:r>
            <w:instrText xml:space="preserve">GVyV2FzSW5GYWxsYmFja01vZGUiOmZhbHNlfSwiQW5ub3RhdGlvbnMiOltdLCJMb2NhdGlvblR5cGUiOjAsIk1pcnJvcnNSZWZlcmVuY2VQcm9wZXJ0eUlkIjoxMjgsIkNyZWF0ZWRCeSI6Il9MZWVuYSBNYWHDnyIsIkNyZWF0ZWRPbiI6IjIwMjEtMTAtMTBUMTA6Mjg6MzEiLCJNb2RpZmllZEJ5IjoiX0xlZW5hIE1hYcOfIiwiSWQiOiI5O</w:instrText>
          </w:r>
          <w:r>
            <w:instrText xml:space="preserve">DVmY2UyNS01MjJlLTQ1NDAtYmEyOS01YzIwN2Y5MzNkMDAiLCJNb2RpZmllZE9uIjoiMjAyMS0xMC0xMFQxMDoyODozMSIsIlByb2plY3QiOnsiJHJlZiI6IjUifX1dLCJOdW1iZXIiOiI0IiwiT3JnYW5pemF0aW9ucyI6W10sIk90aGVyc0ludm9sdmVkIjpbXSwiUGFnZVJhbmdlIjoiPHNwPlxyXG4gIDxuPjEyODk8L24+XHJcbiAgPGluP</w:instrText>
          </w:r>
          <w:r>
            <w:instrText xml:space="preserve">nRydWU8L2luPlxyXG4gIDxvcz4xMjg5PC9vcz5cclxuICA8cHM+MTI4OTwvcHM+XHJcbjwvc3A+XHJcbjxlcD5cclxuICA8bj4xMzEyPC9uPlxyXG4gIDxpbj50cnVlPC9pbj5cclxuICA8b3M+MTMxMjwvb3M+XHJcbiAgPHBzPjEzMTI8L3BzPlxyXG48L2VwPlxyXG48b3M+MTI4OS0xMzEyPC9vcz4iLCJQZXJpb2RpY2FsIjp7IiRpZCI6I</w:instrText>
          </w:r>
          <w:r>
            <w:instrText xml:space="preserve">jEyIiwiJHR5cGUiOiJTd2lzc0FjYWRlbWljLkNpdGF2aS5QZXJpb2RpY2FsLCBTd2lzc0FjYWRlbWljLkNpdGF2aSIsIkVpc3NuIjoiMTUzNC03NjA1IiwiSXNzbiI6IjAwMzctNzczMiIsIk5hbWUiOiJTb2NpYWwgRm9yY2VzIiwiUGFnaW5hdGlvbiI6MCwiUHJvdGVjdGVkIjpmYWxzZSwiQ3JlYXRlZEJ5IjoiX0xlZW5hIE1hYcOfIiwiQ</w:instrText>
          </w:r>
          <w:r>
            <w:instrText xml:space="preserve">3JlYXRlZE9uIjoiMjAyMS0wNS0xMVQxMzoyODozMyIsIk1vZGlmaWVkQnkiOiJfTGVlbmEgTWFhw58iLCJJZCI6IjE0NjUwMmEyLWMzNTEtNDk3Zi05NGY4LTA3ZmFhMDZjM2QxZCIsIk1vZGlmaWVkT24iOiIyMDIxLTA1LTExVDEzOjI4OjMzIiwiUHJvamVjdCI6eyIkcmVmIjoiNSJ9fSwiUHVibGlzaGVycyI6W10sIlF1b3RhdGlvbnMiO</w:instrText>
          </w:r>
          <w:r>
            <w:instrText xml:space="preserve">ltdLCJSYXRpbmciOjAsIlJlZmVyZW5jZVR5cGUiOiJKb3VybmFsQXJ0aWNsZSIsIlNob3J0VGl0bGUiOiJLYWxtaWpuLCBGbGFwIDIwMDEg4oCTIEFzc29ydGF0aXZlIE1lZXRpbmcgYW5kIE1hdGluZyIsIlNob3J0VGl0bGVVcGRhdGVUeXBlIjowLCJTb3VyY2VPZkJpYmxpb2dyYXBoaWNJbmZvcm1hdGlvbiI6IkNyb3NzUmVmIiwiU3Rhd</w:instrText>
          </w:r>
          <w:r>
            <w:instrText xml:space="preserve">GljSWRzIjpbIjhmMTg2MTJkLWMyYTktNDU1NS1hYzI0LWYxOWQzYzY3NzljZSJdLCJUYWJsZU9mQ29udGVudHNDb21wbGV4aXR5IjowLCJUYWJsZU9mQ29udGVudHNTb3VyY2VUZXh0Rm9ybWF0IjowLCJUYXNrcyI6W10sIlRpdGxlIjoiQXNzb3J0YXRpdmUgTWVldGluZyBhbmQgTWF0aW5nOiBVbmludGVuZGVkIENvbnNlcXVlbmNlcyBvZ</w:instrText>
          </w:r>
          <w:r>
            <w:instrText xml:space="preserve">iBPcmdhbml6ZWQgU2V0dGluZ3MgZm9yIFBhcnRuZXIgQ2hvaWNlcyIsIlRyYW5zbGF0b3JzIjpbXSwiVm9sdW1lIjoiNzkiLCJZZWFyIjoiMjAwMSIsIlllYXJSZXNvbHZlZCI6IjIwMDEiLCJDcmVhdGVkQnkiOiJfTGVlbmEgTWFhw58iLCJDcmVhdGVkT24iOiIyMDIxLTEwLTEwVDEwOjI4OjMxIiwiTW9kaWZpZWRCeSI6Il9MZWVuYSBNY</w:instrText>
          </w:r>
          <w:r>
            <w:instrText xml:space="preserve">WHDnyIsIklkIjoiNzM0ODI2M2YtYzc3MC00MDBjLTk1MGUtYTczOGM5YjBjZjZkIiwiTW9kaWZpZWRPbiI6IjIwMjEtMTAtMTBUMTA6Mjk6MjAiLCJQcm9qZWN0Ijp7IiRyZWYiOiI1In19LCJVc2VOdW1iZXJpbmdUeXBlT2ZQYXJlbnREb2N1bWVudCI6ZmFsc2V9LHsiJGlkIjoiMTMiLCIkdHlwZSI6IlN3aXNzQWNhZGVtaWMuQ2l0YXZpL</w:instrText>
          </w:r>
          <w:r>
            <w:instrText xml:space="preserve">kNpdGF0aW9ucy5Xb3JkUGxhY2Vob2xkZXJFbnRyeSwgU3dpc3NBY2FkZW1pYy5DaXRhdmkiLCJJZCI6IjI3YTBkMjQ2LTE0N2EtNDczZC1iZGM2LWM5MDhmOWI4MTBiMCIsIlJhbmdlU3RhcnQiOjIyLCJSYW5nZUxlbmd0aCI6MTUsIlJlZmVyZW5jZUlkIjoiNGMyYjFlYjMtZDQ3OC00OWUwLThmOWMtYTcwY2FmNjFjZjViIiwiUmVmZXJlb</w:instrText>
          </w:r>
          <w:r>
            <w:instrText xml:space="preserve">mNlIjp7IiRpZCI6IjE0IiwiJHR5cGUiOiJTd2lzc0FjYWRlbWljLkNpdGF2aS5SZWZlcmVuY2UsIFN3aXNzQWNhZGVtaWMuQ2l0YXZpIiwiQWJzdHJhY3RDb21wbGV4aXR5IjowLCJBYnN0cmFjdFNvdXJjZVRleHRGb3JtYXQiOjAsIkF1dGhvcnMiOlt7IiRpZCI6IjE1IiwiJHR5cGUiOiJTd2lzc0FjYWRlbWljLkNpdGF2aS5QZXJzb24sI</w:instrText>
          </w:r>
          <w:r>
            <w:instrText xml:space="preserve">FN3aXNzQWNhZGVtaWMuQ2l0YXZpIiwiRmlyc3ROYW1lIjoiSm9oYW5uZXMiLCJMYXN0TmFtZSI6IlN0YXVkZXIiLCJQcm90ZWN0ZWQiOmZhbHNlLCJTZXgiOjIsIkNyZWF0ZWRCeSI6Il9MZWVuYSBNYWHDnyIsIkNyZWF0ZWRPbiI6IjIwMjEtMDUtMTJUMTg6MzQ6MzMiLCJNb2RpZmllZEJ5IjoiX0xlZW5hIE1hYcOfIiwiSWQiOiIxMjYyY</w:instrText>
          </w:r>
          <w:r>
            <w:instrText xml:space="preserve">jI5NC0zODAwLTQxYjItYWY5MS00NTIxOTE4MWYyZTAiLCJNb2RpZmllZE9uIjoiMjAyMS0wNS0xMlQxODozNDozMyIsIlByb2plY3QiOnsiJHJlZiI6IjUifX1dLCJDaXRhdGlvbktleVVwZGF0ZVR5cGUiOjAsIkNvbGxhYm9yYXRvcnMiOltdLCJEb2kiOiIxMC4xMDA3L3MxMTU3Ny0wMDgtMDAxNi03IiwiRWRpdG9ycyI6W10sIkV2YWx1Y</w:instrText>
          </w:r>
          <w:r>
            <w:instrText xml:space="preserve">XRpb25Db21wbGV4aXR5IjowLCJFdmFsdWF0aW9uU291cmNlVGV4dEZvcm1hdCI6MCwiR3JvdXBzIjpbXSwiSGFzTGFiZWwxIjpmYWxzZSwiSGFzTGFiZWwyIjpmYWxzZSwiS2V5d29yZHMiOltdLCJMb2NhdGlvbnMiOlt7IiRpZCI6IjE2IiwiJHR5cGUiOiJTd2lzc0FjYWRlbWljLkNpdGF2aS5Mb2NhdGlvbiwgU3dpc3NBY2FkZW1pYy5Da</w:instrText>
          </w:r>
          <w:r>
            <w:instrText xml:space="preserve">XRhdmkiLCJBZGRyZXNzIjp7IiRpZCI6IjE3IiwiJHR5cGUiOiJTd2lzc0FjYWRlbWljLkNpdGF2aS5MaW5rZWRSZXNvdXJjZSwgU3dpc3NBY2FkZW1pYy5DaXRhdmkiLCJMaW5rZWRSZXNvdXJjZVR5cGUiOjUsIk9yaWdpbmFsU3RyaW5nIjoiMTAuMTAwNy9zMTE1NzctMDA4LTAwMTYtNyIsIlVyaVN0cmluZyI6Imh0dHBzOi8vZG9pLm9yZ</w:instrText>
          </w:r>
          <w:r>
            <w:instrText xml:space="preserve">y8xMC4xMDA3L3MxMTU3Ny0wMDgtMDAxNi03IiwiTGlua2VkUmVzb3VyY2VTdGF0dXMiOjgsIlByb3BlcnRpZXMiOnsiJGlkIjoiMTgiLCIkdHlwZSI6IlN3aXNzQWNhZGVtaWMuQ2l0YXZpLkxpbmtlZFJlc291cmNlUHJvcGVydGllcywgU3dpc3NBY2FkZW1pYy5DaXRhdmkifSwiU3luY0ZvbGRlclR5cGUiOjAsIklzTG9jYWxDbG91ZFByb</w:instrText>
          </w:r>
          <w:r>
            <w:instrText xml:space="preserve">2plY3RGaWxlTGluayI6ZmFsc2UsIklzQ2xvdWRSZXN0b3JlIjpmYWxzZSwiSXNDbG91ZENvcHkiOmZhbHNlLCJBdHRhY2htZW50Rm9sZGVyV2FzSW5GYWxsYmFja01vZGUiOmZhbHNlfSwiQW5ub3RhdGlvbnMiOltdLCJMb2NhdGlvblR5cGUiOjAsIk1pcnJvcnNSZWZlcmVuY2VQcm9wZXJ0eUlkIjoxMjgsIkNyZWF0ZWRCeSI6Il9MZWVuY</w:instrText>
          </w:r>
          <w:r>
            <w:instrText xml:space="preserve">SBNYWHDnyIsIkNyZWF0ZWRPbiI6IjIwMjEtMTAtMTBUMTA6Mjg6MTEiLCJNb2RpZmllZEJ5IjoiX0xlZW5hIE1hYcOfIiwiSWQiOiJhNDhhYmVhMC01NGJmLTQxNDUtOTU0My0yYmE2ODZkZDI3ODMiLCJNb2RpZmllZE9uIjoiMjAyMS0xMC0xMFQxMDoyODoxMSIsIlByb2plY3QiOnsiJHJlZiI6IjUifX1dLCJOdW1iZXIiOiIyIiwiT3JnY</w:instrText>
          </w:r>
          <w:r>
            <w:instrText xml:space="preserve">W5pemF0aW9ucyI6W10sIk90aGVyc0ludm9sdmVkIjpbXSwiUGFnZVJhbmdlIjoiPHNwPlxyXG4gIDxuPjI2Njwvbj5cclxuICA8aW4+dHJ1ZTwvaW4+XHJcbiAgPG9zPjI2Njwvb3M+XHJcbiAgPHBzPjI2NjwvcHM+XHJcbjwvc3A+XHJcbjxlcD5cclxuICA8bj4yODY8L24+XHJcbiAgPGluPnRydWU8L2luPlxyXG4gIDxvcz4yODY8L29zP</w:instrText>
          </w:r>
          <w:r>
            <w:instrText xml:space="preserve">lxyXG4gIDxwcz4yODY8L3BzPlxyXG48L2VwPlxyXG48b3M+MjY2LTI4Njwvb3M+IiwiUGVyaW9kaWNhbCI6eyIkaWQiOiIxOSIsIiR0eXBlIjoiU3dpc3NBY2FkZW1pYy5DaXRhdmkuUGVyaW9kaWNhbCwgU3dpc3NBY2FkZW1pYy5DaXRhdmkiLCJFaXNzbiI6IjE4NjEtODkxWCIsIklzc24iOiIwMDIzLTI2NTMiLCJOYW1lIjoiS1pmU1MgS</w:instrText>
          </w:r>
          <w:r>
            <w:instrText xml:space="preserve">8O2bG5lciBaZWl0c2NocmlmdCBmw7xyIFNvemlvbG9naWUgdW5kIFNvemlhbHBzeWNob2xvZ2llIiwiUGFnaW5hdGlvbiI6MCwiUHJvdGVjdGVkIjpmYWxzZSwiU3RhbmRhcmRBYmJyZXZpYXRpb24iOiJLw7ZsbiBaIFNvemlvbCIsIkNyZWF0ZWRCeSI6Il9MZWVuYSBNYWHDnyIsIkNyZWF0ZWRPbiI6IjIwMjEtMDYtMjVUMTQ6MDk6MDYiL</w:instrText>
          </w:r>
          <w:r>
            <w:instrText xml:space="preserve">CJNb2RpZmllZEJ5IjoiX0xlZW5hIE1hYcOfIiwiSWQiOiI5YzRkZWI2Zi0zNzIwLTRmOTEtYjZkYS01N2I3MTFjMWE0ZGUiLCJNb2RpZmllZE9uIjoiMjAyMS0wNi0yNVQxNDowOTowNiIsIlByb2plY3QiOnsiJHJlZiI6IjUifX0sIlB1Ymxpc2hlcnMiOltdLCJRdW90YXRpb25zIjpbXSwiUmF0aW5nIjowLCJSZWZlcmVuY2VUeXBlIjoiS</w:instrText>
          </w:r>
          <w:r>
            <w:instrText xml:space="preserve">m91cm5hbEFydGljbGUiLCJTaG9ydFRpdGxlIjoiU3RhdWRlciAyMDA4IOKAkyBPcHBvcnR1bml0w6R0ZW4gdW5kIFJlc3RyaWt0aW9uZW4gZGVzIEtlbm5lbmxlcm5lbnMiLCJTaG9ydFRpdGxlVXBkYXRlVHlwZSI6MCwiU291cmNlT2ZCaWJsaW9ncmFwaGljSW5mb3JtYXRpb24iOiJDcm9zc1JlZiIsIlN0YXRpY0lkcyI6WyI4NTQ3ZjUwN</w:instrText>
          </w:r>
          <w:r>
            <w:instrText xml:space="preserve">y1hNmFlLTQ0ZTYtOGE4Ny1jZjMxYjBjZmI1ODciXSwiVGFibGVPZkNvbnRlbnRzQ29tcGxleGl0eSI6MCwiVGFibGVPZkNvbnRlbnRzU291cmNlVGV4dEZvcm1hdCI6MCwiVGFza3MiOltdLCJUaXRsZSI6Ik9wcG9ydHVuaXTDpHRlbiB1bmQgUmVzdHJpa3Rpb25lbiBkZXMgS2VubmVubGVybmVucyIsIlRyYW5zbGF0b3JzIjpbXSwiVm9sd</w:instrText>
          </w:r>
          <w:r>
            <w:instrText xml:space="preserve">W1lIjoiNjAiLCJZZWFyIjoiMjAwOCIsIlllYXJSZXNvbHZlZCI6IjIwMDgiLCJDcmVhdGVkQnkiOiJfTGVlbmEgTWFhw58iLCJDcmVhdGVkT24iOiIyMDIxLTEwLTEwVDEwOjI4OjExIiwiTW9kaWZpZWRCeSI6Il9IUCIsIklkIjoiNGMyYjFlYjMtZDQ3OC00OWUwLThmOWMtYTcwY2FmNjFjZjViIiwiTW9kaWZpZWRPbiI6IjIwMjEtMTEtM</w:instrText>
          </w:r>
          <w:r>
            <w:instrText xml:space="preserve">DFUMTk6MDQ6MTgiLCJQcm9qZWN0Ijp7IiRyZWYiOiI1In19LCJVc2VOdW1iZXJpbmdUeXBlT2ZQYXJlbnREb2N1bWVudCI6ZmFsc2V9XSwiRm9ybWF0dGVkVGV4dCI6eyIkaWQiOiIyMCIsIkNvdW50IjoxLCJUZXh0VW5pdHMiOlt7IiRpZCI6IjIxIiwiRm9udFN0eWxlIjp7IiRpZCI6IjIyIiwiTmV1dHJhbCI6dHJ1ZX0sIlJlYWRpbmdPc</w:instrText>
          </w:r>
          <w:r>
            <w:instrText xml:space="preserve">mRlciI6MSwiVGV4dCI6IihLYWxtaWpuIHVuZCBGbGFwIDIwMDE7IFN0YXVkZXIgMjAwOCkifV19LCJUYWciOiJDaXRhdmlQbGFjZWhvbGRlciMwNWVmYzFmYi03ZGYzLTQ2NTktYmI2NS1iNzg2ZTU4NDMyMzUiLCJUZXh0IjoiKEthbG1pam4gdW5kIEZsYXAgMjAwMTsgU3RhdWRlciAyMDA4KSIsIldBSVZlcnNpb24iOiI2LjEwLjAuMCJ9}</w:instrText>
          </w:r>
          <w:r>
            <w:fldChar w:fldCharType="separate"/>
          </w:r>
          <w:r>
            <w:t xml:space="preserve">(Kalmijn und Flap 2001; Stauder 2008)</w:t>
          </w:r>
          <w:r>
            <w:fldChar w:fldCharType="end"/>
          </w:r>
        </w:sdtContent>
      </w:sdt>
      <w:r>
        <w:t xml:space="preserve">.</w:t>
      </w:r>
      <w:r/>
    </w:p>
    <w:p>
      <w:pPr>
        <w:pBdr/>
        <w:spacing w:after="240" w:line="360" w:lineRule="auto"/>
        <w:ind/>
        <w:jc w:val="both"/>
        <w:rPr/>
      </w:pPr>
      <w:r>
        <w:t xml:space="preserve">Mit</w:t>
      </w:r>
      <w:r>
        <w:t xml:space="preserve"> </w:t>
      </w:r>
      <w:r>
        <w:t xml:space="preserve">d</w:t>
      </w:r>
      <w:r>
        <w:t xml:space="preserve">e</w:t>
      </w:r>
      <w:r>
        <w:t xml:space="preserve">n</w:t>
      </w:r>
      <w:r>
        <w:t xml:space="preserve"> beiden</w:t>
      </w:r>
      <w:r>
        <w:t xml:space="preserve"> </w:t>
      </w:r>
      <w:r>
        <w:t xml:space="preserve">dargelegten </w:t>
      </w:r>
      <w:r>
        <w:t xml:space="preserve">Theorien</w:t>
      </w:r>
      <w:r>
        <w:t xml:space="preserve"> wird</w:t>
      </w:r>
      <w:r>
        <w:t xml:space="preserve"> </w:t>
      </w:r>
      <w:r>
        <w:t xml:space="preserve">gezeigt, wie Kontakte bei der Partnersuche entstehen</w:t>
      </w:r>
      <w:r>
        <w:t xml:space="preserve">.</w:t>
      </w:r>
      <w:r>
        <w:t xml:space="preserve"> </w:t>
      </w:r>
      <w:r>
        <w:t xml:space="preserve">Die Gelegenheitsstrukturen wirken sich auf das individuelle Handeln aus. Zum einen eröffnen sich verschiedene Handlungsoptionen, zum anderen können</w:t>
      </w:r>
      <w:r>
        <w:t xml:space="preserve"> aber</w:t>
      </w:r>
      <w:r>
        <w:t xml:space="preserve"> auch Restriktionen </w:t>
      </w:r>
      <w:r>
        <w:t xml:space="preserve">damit einhergehen</w:t>
      </w:r>
      <w:r>
        <w:t xml:space="preserve"> </w:t>
      </w:r>
      <w:sdt>
        <w:sdtPr>
          <w:alias w:val="To edit, see citavi.com/edit"/>
          <w15:appearance w15:val="boundingBox"/>
          <w:id w:val="-1364439034"/>
          <w:placeholder>
            <w:docPart w:val="DefaultPlaceholder_-1854013440"/>
          </w:placeholder>
          <w:tag w:val="CitaviPlaceholder#82b96ef2-6801-4754-b9cd-1399079c7282"/>
          <w:rPr/>
        </w:sdtPr>
        <w:sdtContent>
          <w:r>
            <w:fldChar w:fldCharType="begin"/>
          </w:r>
          <w:r>
            <w:instrText xml:space="preserve">ADDIN CitaviPlaceholder{eyIkaWQiOiIxIiwiJHR5cGUiOiJTd2lzc0FjYWRlbWljLkNpdGF2aS5DaXRhdGlvbnMuV29yZFBsYWNlaG9sZGVyLCBTd2lzc0FjYWRlbWljLkNpdGF2aSIsIkVud</w:instrText>
          </w:r>
          <w:r>
            <w:instrText xml:space="preserve">HJpZXMiOlt7IiRpZCI6IjIiLCIkdHlwZSI6IlN3aXNzQWNhZGVtaWMuQ2l0YXZpLkNpdGF0aW9ucy5Xb3JkUGxhY2Vob2xkZXJFbnRyeSwgU3dpc3NBY2FkZW1pYy5DaXRhdmkiLCJJZCI6IjEyNzlmNzE1LTMzMDEtNDgzMy05ZjQxLTM3YWQwMjM2YjFkYyIsIlJhbmdlTGVuZ3RoIjoyMSwiUmVmZXJlbmNlSWQiOiIwZmY2ODkwZC0xYzk5L</w:instrText>
          </w:r>
          <w:r>
            <w:instrText xml:space="preserve">TRkMjItOGUzNC05NmU5ZGI2YzZkY2UiLCJQYWdlUmFuZ2UiOnsiJGlkIjoiMyIsIiR0eXBlIjoiU3dpc3NBY2FkZW1pYy5QYWdlUmFuZ2UsIFN3aXNzQWNhZGVtaWMiLCJFbmRQYWdlIjp7IiRpZCI6IjQiLCIkdHlwZSI6IlN3aXNzQWNhZGVtaWMuUGFnZU51bWJlciwgU3dpc3NBY2FkZW1pYyIsIklzRnVsbHlOdW1lcmljIjpmYWxzZSwiT</w:instrText>
          </w:r>
          <w:r>
            <w:instrText xml:space="preserve">nVtYmVyaW5nVHlwZSI6MCwiTnVtZXJhbFN5c3RlbSI6MH0sIk51bWJlcmluZ1R5cGUiOjAsIk51bWVyYWxTeXN0ZW0iOjAsIk9yaWdpbmFsU3RyaW5nIjoiNTAiLCJTdGFydFBhZ2UiOnsiJGlkIjoiNSIsIiR0eXBlIjoiU3dpc3NBY2FkZW1pYy5QYWdlTnVtYmVyLCBTd2lzc0FjYWRlbWljIiwiSXNGdWxseU51bWVyaWMiOnRydWUsIk51b</w:instrText>
          </w:r>
          <w:r>
            <w:instrText xml:space="preserve">WJlciI6NTAsIk51bWJlcmluZ1R5cGUiOjAsIk51bWVyYWxTeXN0ZW0iOjAsIk9yaWdpbmFsU3RyaW5nIjoiNTAiLCJQcmV0dHlTdHJpbmciOiI1MCJ9fSwiUHJlZml4IjoidmdsLiAiLCJSZWZlcmVuY2UiOnsiJGlkIjoiNiIsIiR0eXBlIjoiU3dpc3NBY2FkZW1pYy5DaXRhdmkuUmVmZXJlbmNlLCBTd2lzc0FjYWRlbWljLkNpdGF2aSIsI</w:instrText>
          </w:r>
          <w:r>
            <w:instrText xml:space="preserve">kFic3RyYWN0Q29tcGxleGl0eSI6MCwiQWJzdHJhY3RTb3VyY2VUZXh0Rm9ybWF0IjowLCJBdXRob3JzIjpbeyIkaWQiOiI3IiwiJHR5cGUiOiJTd2lzc0FjYWRlbWljLkNpdGF2aS5QZXJzb24sIFN3aXNzQWNhZGVtaWMuQ2l0YXZpIiwiRmlyc3ROYW1lIjoiSGVpa2UiLCJMYXN0TmFtZSI6IldpcnRoIiwiUHJvdGVjdGVkIjpmYWxzZSwiU</w:instrText>
          </w:r>
          <w:r>
            <w:instrText xml:space="preserve">2V4IjoxLCJDcmVhdGVkQnkiOiJyN3R4aTByeDdwdXJ2N3kzYXBxejg4NnJzbjZnYWlyYWRib3dpeDM1bXFvMjdhaiIsIkNyZWF0ZWRPbiI6IjIwMjEtMTEtMDFUMTg6MjM6MDRaIiwiTW9kaWZpZWRCeSI6InI3dHhpMHJ4N3B1cnY3eTNhcHF6ODg2cnNuNmdhaXJhZGJvd2l4MzVtcW8yN2FqIiwiSWQiOiI3YWVhYjgzNy0yNmM1LTRkOGItO</w:instrText>
          </w:r>
          <w:r>
            <w:instrText xml:space="preserve">TAzZi1mMjVhZTc2NjI2NGMiLCJNb2RpZmllZE9uIjoiMjAyMS0xMS0wMVQxODoyMzowNFoiLCJQcm9qZWN0Ijp7IiRpZCI6IjgiLCIkdHlwZSI6IlN3aXNzQWNhZGVtaWMuQ2l0YXZpLlByb2plY3QsIFN3aXNzQWNhZGVtaWMuQ2l0YXZpIn19XSwiQ2l0YXRpb25LZXlVcGRhdGVUeXBlIjowLCJDb2xsYWJvcmF0b3JzIjpbXSwiQ292ZXJQY</w:instrText>
          </w:r>
          <w:r>
            <w:instrText xml:space="preserve">XRoIjp7IiRpZCI6IjkiLCIkdHlwZSI6IlN3aXNzQWNhZGVtaWMuQ2l0YXZpLkxpbmtlZFJlc291cmNlLCBTd2lzc0FjYWRlbWljLkNpdGF2aSIsIkxpbmtlZFJlc291cmNlVHlwZSI6MiwiT3JpZ2luYWxTdHJpbmciOiJDOlxcVXNlcnNcXEhQXFxBcHBEYXRhXFxMb2NhbFxcVGVtcFxcZzJtNWF5Mm4uanBnIiwiVXJpU3RyaW5nIjoiQzpcX</w:instrText>
          </w:r>
          <w:r>
            <w:instrText xml:space="preserve">FVzZXJzXFxIUFxcQXBwRGF0YVxcTG9jYWxcXFRlbXBcXGcybTVheTJuLmpwZyIsIkxpbmtlZFJlc291cmNlU3RhdHVzIjo4LCJQcm9wZXJ0aWVzIjp7IiRpZCI6IjEwIiwiJHR5cGUiOiJTd2lzc0FjYWRlbWljLkNpdGF2aS5MaW5rZWRSZXNvdXJjZVByb3BlcnRpZXMsIFN3aXNzQWNhZGVtaWMuQ2l0YXZpIn0sIlN5bmNGb2xkZXJUeXBlI</w:instrText>
          </w:r>
          <w:r>
            <w:instrText xml:space="preserve">jowLCJJc0xvY2FsQ2xvdWRQcm9qZWN0RmlsZUxpbmsiOmZhbHNlLCJJc0Nsb3VkUmVzdG9yZSI6ZmFsc2UsIklzQ2xvdWRDb3B5IjpmYWxzZSwiQXR0YWNobWVudEZvbGRlcldhc0luRmFsbGJhY2tNb2RlIjpmYWxzZX0sIkRvaSI6IjEwLjEwMDcvOTc4LTMtNjYzLTA5NDIxLTAiLCJFZGl0b3JzIjpbXSwiRXZhbHVhdGlvbkNvbXBsZXhpd</w:instrText>
          </w:r>
          <w:r>
            <w:instrText xml:space="preserve">HkiOjAsIkV2YWx1YXRpb25Tb3VyY2VUZXh0Rm9ybWF0IjowLCJHcm91cHMiOltdLCJIYXNMYWJlbDEiOmZhbHNlLCJIYXNMYWJlbDIiOmZhbHNlLCJJc2JuIjoiOTc4LTMtODEwMC0yOTA2LTUiLCJLZXl3b3JkcyI6W10sIkxvY2F0aW9ucyI6W3siJGlkIjoiMTEiLCIkdHlwZSI6IlN3aXNzQWNhZGVtaWMuQ2l0YXZpLkxvY2F0aW9uLCBTd</w:instrText>
          </w:r>
          <w:r>
            <w:instrText xml:space="preserve">2lzc0FjYWRlbWljLkNpdGF2aSIsIkFkZHJlc3MiOnsiJGlkIjoiMTIiLCIkdHlwZSI6IlN3aXNzQWNhZGVtaWMuQ2l0YXZpLkxpbmtlZFJlc291cmNlLCBTd2lzc0FjYWRlbWljLkNpdGF2aSIsIkxpbmtlZFJlc291cmNlVHlwZSI6NSwiT3JpZ2luYWxTdHJpbmciOiIxMC4xMDA3Lzk3OC0zLTY2My0wOTQyMS0wIiwiVXJpU3RyaW5nIjoia</w:instrText>
          </w:r>
          <w:r>
            <w:instrText xml:space="preserve">HR0cHM6Ly9kb2kub3JnLzEwLjEwMDcvOTc4LTMtNjYzLTA5NDIxLTAiLCJMaW5rZWRSZXNvdXJjZVN0YXR1cyI6OCwiUHJvcGVydGllcyI6eyIkaWQiOiIxMyIsIiR0eXBlIjoiU3dpc3NBY2FkZW1pYy5DaXRhdmkuTGlua2VkUmVzb3VyY2VQcm9wZXJ0aWVzLCBTd2lzc0FjYWRlbWljLkNpdGF2aSJ9LCJTeW5jRm9sZGVyVHlwZSI6MCwiS</w:instrText>
          </w:r>
          <w:r>
            <w:instrText xml:space="preserve">XNMb2NhbENsb3VkUHJvamVjdEZpbGVMaW5rIjpmYWxzZSwiSXNDbG91ZFJlc3RvcmUiOmZhbHNlLCJJc0Nsb3VkQ29weSI6ZmFsc2UsIkF0dGFjaG1lbnRGb2xkZXJXYXNJbkZhbGxiYWNrTW9kZSI6ZmFsc2V9LCJBbm5vdGF0aW9ucyI6W10sIkxvY2F0aW9uVHlwZSI6MCwiTWlycm9yc1JlZmVyZW5jZVByb3BlcnR5SWQiOjEyOCwiQ3JlY</w:instrText>
          </w:r>
          <w:r>
            <w:instrText xml:space="preserve">XRlZEJ5Ijoicjd0eGkwcng3cHVydjd5M2FwcXo4ODZyc242Z2FpcmFkYm93aXgzNW1xbzI3YWoiLCJDcmVhdGVkT24iOiIyMDIxLTExLTAxVDE4OjIzOjA0WiIsIk1vZGlmaWVkQnkiOiJyN3R4aTByeDdwdXJ2N3kzYXBxejg4NnJzbjZnYWlyYWRib3dpeDM1bXFvMjdhaiIsIklkIjoiMjA2NDY0ZmMtODg3Mi00NTgxLWEwODAtZWZhNzllN</w:instrText>
          </w:r>
          <w:r>
            <w:instrText xml:space="preserve">DQzZWMxIiwiTW9kaWZpZWRPbiI6IjIwMjEtMTEtMDFUMTg6MjM6MDRaIiwiUHJvamVjdCI6eyIkcmVmIjoiOCJ9fV0sIk9yZ2FuaXphdGlvbnMiOltdLCJPdGhlcnNJbnZvbHZlZCI6W10sIlBsYWNlT2ZQdWJsaWNhdGlvbiI6IldpZXNiYWRlbiIsIlB1Ymxpc2hlcnMiOlt7IiRpZCI6IjE0IiwiJHR5cGUiOiJTd2lzc0FjYWRlbWljLkNpd</w:instrText>
          </w:r>
          <w:r>
            <w:instrText xml:space="preserve">GF2aS5QdWJsaXNoZXIsIFN3aXNzQWNhZGVtaWMuQ2l0YXZpIiwiTmFtZSI6IlZTIFZlcmxhZyBmw7xyIFNvemlhbHdpc3NlbnNjaGFmdGVuIiwiUHJvdGVjdGVkIjpmYWxzZSwiQ3JlYXRlZEJ5IjoiX0xlZW5hIE1hYcOfIiwiQ3JlYXRlZE9uIjoiMjAyMS0xMC0yNVQxMDo1NDo0OSIsIk1vZGlmaWVkQnkiOiJfTGVlbmEgTWFhw58iLCJJZ</w:instrText>
          </w:r>
          <w:r>
            <w:instrText xml:space="preserve">CI6ImM4M2NhNWZiLWJkYTUtNGQ2Ny05ZDA2LTgxMjYwNmQ5NzhmMSIsIk1vZGlmaWVkT24iOiIyMDIxLTEwLTI1VDEwOjU0OjQ5IiwiUHJvamVjdCI6eyIkcmVmIjoiOCJ9fV0sIlF1b3RhdGlvbnMiOltdLCJSYXRpbmciOjAsIlJlZmVyZW5jZVR5cGUiOiJCb29rIiwiU2hvcnRUaXRsZSI6IldpcnRoIDIwMDAg4oCTIEJpbGR1bmcsIEtsY</w:instrText>
          </w:r>
          <w:r>
            <w:instrText xml:space="preserve">XNzZW5sYWdlIHVuZCBQYXJ0bmVyd2FobCIsIlNob3J0VGl0bGVVcGRhdGVUeXBlIjowLCJTb3VyY2VPZkJpYmxpb2dyYXBoaWNJbmZvcm1hdGlvbiI6IkNyb3NzUmVmIiwiU3RhdGljSWRzIjpbIjVkZTg3MTIxLThiMjgtNDk3Yi1iNzZjLTgyNTk0YzRkN2FhZSJdLCJUYWJsZU9mQ29udGVudHNDb21wbGV4aXR5IjowLCJUYWJsZU9mQ29ud</w:instrText>
          </w:r>
          <w:r>
            <w:instrText xml:space="preserve">GVudHNTb3VyY2VUZXh0Rm9ybWF0IjowLCJUYXNrcyI6W10sIlRpdGxlIjoiQmlsZHVuZywgS2xhc3NlbmxhZ2UgdW5kIFBhcnRuZXJ3YWhsIiwiVHJhbnNsYXRvcnMiOltdLCJZZWFyIjoiMjAwMCIsIlllYXJSZXNvbHZlZCI6IjIwMDAiLCJDcmVhdGVkQnkiOiJyN3R4aTByeDdwdXJ2N3kzYXBxejg4NnJzbjZnYWlyYWRib3dpeDM1bXFvM</w:instrText>
          </w:r>
          <w:r>
            <w:instrText xml:space="preserve">jdhaiIsIkNyZWF0ZWRPbiI6IjIwMjEtMTEtMDFUMTg6MjM6MDRaIiwiTW9kaWZpZWRCeSI6InI3dHhpMHJ4N3B1cnY3eTNhcHF6ODg2cnNuNmdhaXJhZGJvd2l4MzVtcW8yN2FqIiwiSWQiOiIwZmY2ODkwZC0xYzk5LTRkMjItOGUzNC05NmU5ZGI2YzZkY2UiLCJNb2RpZmllZE9uIjoiMjAyMS0xMS0wMVQxODoyMzowNFoiLCJQcm9qZWN0I</w:instrText>
          </w:r>
          <w:r>
            <w:instrText xml:space="preserve">jp7IiRyZWYiOiI4In19LCJVc2VOdW1iZXJpbmdUeXBlT2ZQYXJlbnREb2N1bWVudCI6ZmFsc2UsIlVzZVN0YW5kYXJkUHJlZml4IjpmYWxzZSwiVXNlU3RhbmRhcmRTdWZmaXgiOmZhbHNlfV0sIkZvcm1hdHRlZFRleHQiOnsiJGlkIjoiMTUiLCJDb3VudCI6MSwiVGV4dFVuaXRzIjpbeyIkaWQiOiIxNiIsIkZvbnRTdHlsZSI6eyIkaWQiO</w:instrText>
          </w:r>
          <w:r>
            <w:instrText xml:space="preserve">iIxNyIsIk5ldXRyYWwiOnRydWV9LCJSZWFkaW5nT3JkZXIiOjEsIlRleHQiOiIodmdsLiBXaXJ0aCAyMDAwLCA1MCkifV19LCJUYWciOiJDaXRhdmlQbGFjZWhvbGRlciM4MmI5NmVmMi02ODAxLTQ3NTQtYjljZC0xMzk5MDc5YzcyODIiLCJUZXh0IjoiKHZnbC4gV2lydGggMjAwMCwgNTApIiwiV0FJVmVyc2lvbiI6IjYuMTAuMC4wIn0=}</w:instrText>
          </w:r>
          <w:r>
            <w:fldChar w:fldCharType="separate"/>
          </w:r>
          <w:r>
            <w:t xml:space="preserve">(vgl. Wirth 2000, 50)</w:t>
          </w:r>
          <w:r>
            <w:fldChar w:fldCharType="end"/>
          </w:r>
        </w:sdtContent>
      </w:sdt>
      <w:r>
        <w:t xml:space="preserve">. </w:t>
      </w:r>
      <w:r>
        <w:t xml:space="preserve">Darüber hinaus wird gezeigt, dass sich Menschen mit ähnlichen Eigenschaften in ähnlichen Gelegenheitskontexten aufhalten, die wiederum für bestimmte Gruppen unterschiedlich zugänglich sind. Da die Partnerschaftsformation </w:t>
      </w:r>
      <w:r>
        <w:t xml:space="preserve">aber </w:t>
      </w:r>
      <w:r>
        <w:t xml:space="preserve">nicht nur vom Begegnungskontext abhängt, bezieht das Kapitel </w:t>
      </w:r>
      <w:r>
        <w:fldChar w:fldCharType="begin"/>
      </w:r>
      <w:r>
        <w:instrText xml:space="preserve"> REF _Ref85717385 \r \h  \* MERGEFORMAT </w:instrText>
      </w:r>
      <w:r>
        <w:fldChar w:fldCharType="separate"/>
      </w:r>
      <w:r>
        <w:t xml:space="preserve">0</w:t>
      </w:r>
      <w:r>
        <w:fldChar w:fldCharType="end"/>
      </w:r>
      <w:r>
        <w:t xml:space="preserve"> weitere Faktoren, die </w:t>
      </w:r>
      <w:r>
        <w:t xml:space="preserve">bei der</w:t>
      </w:r>
      <w:r>
        <w:t xml:space="preserve"> räumliche</w:t>
      </w:r>
      <w:r>
        <w:t xml:space="preserve">n</w:t>
      </w:r>
      <w:r>
        <w:t xml:space="preserve"> Homogamie </w:t>
      </w:r>
      <w:r>
        <w:t xml:space="preserve">von Bedeutung sind</w:t>
      </w:r>
      <w:r>
        <w:t xml:space="preserve">, mit ein. „</w:t>
      </w:r>
      <w:r>
        <w:t xml:space="preserve">[W]hile meeting depends on opportunities, mating depends on both attraction and opportunities.“ </w:t>
      </w:r>
      <w:sdt>
        <w:sdtPr>
          <w:alias w:val="To edit, see citavi.com/edit"/>
          <w15:appearance w15:val="boundingBox"/>
          <w:id w:val="770361900"/>
          <w:placeholder>
            <w:docPart w:val="DefaultPlaceholder_-1854013440"/>
          </w:placeholder>
          <w:tag w:val="CitaviPlaceholder#a3a226c0-6872-4c16-8a5c-2593682944ed"/>
          <w:rPr/>
        </w:sdtPr>
        <w:sdtContent>
          <w:r>
            <w:fldChar w:fldCharType="begin"/>
          </w:r>
          <w:r>
            <w:instrText xml:space="preserve">ADDIN CitaviPlaceholder{eyIkaWQiOiIxIiwiJHR5cGUiOiJTd2lzc0FjYWRlbWljLkNpdGF2aS5DaXRhdGlvbnMuV29yZFBsYWNlaG9sZGVyLCBTd2lzc0FjYWRlbWljLkNpdGF2aSIsIkVudHJpZXMiOlt7IiRpZCI6I</w:instrText>
          </w:r>
          <w:r>
            <w:instrText xml:space="preserve">jIiLCIkdHlwZSI6IlN3aXNzQWNhZGVtaWMuQ2l0YXZpLkNpdGF0aW9ucy5Xb3JkUGxhY2Vob2xkZXJFbnRyeSwgU3dpc3NBY2FkZW1pYy5DaXRhdmkiLCJJZCI6Ijc0NDBjMzFkLThlNWMtNDIwMi1hMWY1LTc1NWUwYjM4MTE4NyIsIlJhbmdlTGVuZ3RoIjoyMSwiUmVmZXJlbmNlSWQiOiJmZDljMjkzMy0xYWRmLTRiZGYtOWM4MC0zNTcyM</w:instrText>
          </w:r>
          <w:r>
            <w:instrText xml:space="preserve">mVkN2JhZmYiLCJQYWdlUmFuZ2UiOnsiJGlkIjoiMyIsIiR0eXBlIjoiU3dpc3NBY2FkZW1pYy5QYWdlUmFuZ2UsIFN3aXNzQWNhZGVtaWMiLCJFbmRQYWdlIjp7IiRpZCI6IjQiLCIkdHlwZSI6IlN3aXNzQWNhZGVtaWMuUGFnZU51bWJlciwgU3dpc3NBY2FkZW1pYyIsIklzRnVsbHlOdW1lcmljIjpmYWxzZSwiTnVtYmVyaW5nVHlwZSI6M</w:instrText>
          </w:r>
          <w:r>
            <w:instrText xml:space="preserve">CwiTnVtZXJhbFN5c3RlbSI6MH0sIk51bWJlcmluZ1R5cGUiOjAsIk51bWVyYWxTeXN0ZW0iOjAsIk9yaWdpbmFsU3RyaW5nIjoiNTc3IiwiU3RhcnRQYWdlIjp7IiRpZCI6IjUiLCIkdHlwZSI6IlN3aXNzQWNhZGVtaWMuUGFnZU51bWJlciwgU3dpc3NBY2FkZW1pYyIsIklzRnVsbHlOdW1lcmljIjp0cnVlLCJOdW1iZXIiOjU3NywiTnVtY</w:instrText>
          </w:r>
          <w:r>
            <w:instrText xml:space="preserve">mVyaW5nVHlwZSI6MCwiTnVtZXJhbFN5c3RlbSI6MCwiT3JpZ2luYWxTdHJpbmciOiI1NzciLCJQcmV0dHlTdHJpbmciOiI1NzcifX0sIlJlZmVyZW5jZSI6eyIkaWQiOiI2IiwiJHR5cGUiOiJTd2lzc0FjYWRlbWljLkNpdGF2aS5SZWZlcmVuY2UsIFN3aXNzQWNhZGVtaWMuQ2l0YXZpIiwiQWJzdHJhY3RDb21wbGV4aXR5IjowLCJBYnN0c</w:instrText>
          </w:r>
          <w:r>
            <w:instrText xml:space="preserve">mFjdFNvdXJjZVRleHRGb3JtYXQiOjAsIkF1dGhvcnMiOlt7IiRpZCI6IjciLCIkdHlwZSI6IlN3aXNzQWNhZGVtaWMuQ2l0YXZpLlBlcnNvbiwgU3dpc3NBY2FkZW1pYy5DaXRhdmkiLCJGaXJzdE5hbWUiOiJMLiIsIkxhc3ROYW1lIjoiVmVyYnJ1Z2dlIiwiTWlkZGxlTmFtZSI6Ik0uIiwiUHJvdGVjdGVkIjpmYWxzZSwiU2V4IjowLCJDc</w:instrText>
          </w:r>
          <w:r>
            <w:instrText xml:space="preserve">mVhdGVkQnkiOiJfTGVlbmEgTWFhw58iLCJDcmVhdGVkT24iOiIyMDIxLTEwLTE5VDIyOjExOjMyIiwiTW9kaWZpZWRCeSI6Il9MZWVuYSBNYWHDnyIsIklkIjoiYjczMmJkOTctYTZiZC00NTFjLWJjYTItZDg1ZjA1MGFmZGQwIiwiTW9kaWZpZWRPbiI6IjIwMjEtMTAtMTlUMjI6MTE6MzIiLCJQcm9qZWN0Ijp7IiRpZCI6IjgiLCIkdHlwZ</w:instrText>
          </w:r>
          <w:r>
            <w:instrText xml:space="preserve">SI6IlN3aXNzQWNhZGVtaWMuQ2l0YXZpLlByb2plY3QsIFN3aXNzQWNhZGVtaWMuQ2l0YXZpIn19XSwiQ2l0YXRpb25LZXlVcGRhdGVUeXBlIjowLCJDb2xsYWJvcmF0b3JzIjpbXSwiRG9pIjoiMTAuMTA5My9zZi81Ni4yLjU3NiIsIkVkaXRvcnMiOltdLCJFdmFsdWF0aW9uQ29tcGxleGl0eSI6MCwiRXZhbHVhdGlvblNvdXJjZVRleHRGb</w:instrText>
          </w:r>
          <w:r>
            <w:instrText xml:space="preserve">3JtYXQiOjAsIkdyb3VwcyI6W10sIkhhc0xhYmVsMSI6ZmFsc2UsIkhhc0xhYmVsMiI6ZmFsc2UsIktleXdvcmRzIjpbXSwiTG9jYXRpb25zIjpbeyIkaWQiOiI5IiwiJHR5cGUiOiJTd2lzc0FjYWRlbWljLkNpdGF2aS5Mb2NhdGlvbiwgU3dpc3NBY2FkZW1pYy5DaXRhdmkiLCJBZGRyZXNzIjp7IiRpZCI6IjEwIiwiJHR5cGUiOiJTd2lzc</w:instrText>
          </w:r>
          <w:r>
            <w:instrText xml:space="preserve">0FjYWRlbWljLkNpdGF2aS5MaW5rZWRSZXNvdXJjZSwgU3dpc3NBY2FkZW1pYy5DaXRhdmkiLCJMaW5rZWRSZXNvdXJjZVR5cGUiOjUsIk9yaWdpbmFsU3RyaW5nIjoiMTAuMTA5My9zZi81Ni4yLjU3NiIsIlVyaVN0cmluZyI6Imh0dHBzOi8vZG9pLm9yZy8xMC4xMDkzL3NmLzU2LjIuNTc2IiwiTGlua2VkUmVzb3VyY2VTdGF0dXMiOjgsI</w:instrText>
          </w:r>
          <w:r>
            <w:instrText xml:space="preserve">lByb3BlcnRpZXMiOnsiJGlkIjoiMTEiLCIkdHlwZSI6IlN3aXNzQWNhZGVtaWMuQ2l0YXZpLkxpbmtlZFJlc291cmNlUHJvcGVydGllcywgU3dpc3NBY2FkZW1pYy5DaXRhdmkifSwiU3luY0ZvbGRlclR5cGUiOjAsIklzTG9jYWxDbG91ZFByb2plY3RGaWxlTGluayI6ZmFsc2UsIklzQ2xvdWRSZXN0b3JlIjpmYWxzZSwiSXNDbG91ZENvc</w:instrText>
          </w:r>
          <w:r>
            <w:instrText xml:space="preserve">HkiOmZhbHNlLCJBdHRhY2htZW50Rm9sZGVyV2FzSW5GYWxsYmFja01vZGUiOmZhbHNlfSwiQW5ub3RhdGlvbnMiOltdLCJMb2NhdGlvblR5cGUiOjAsIk1pcnJvcnNSZWZlcmVuY2VQcm9wZXJ0eUlkIjoxMjgsIkNyZWF0ZWRCeSI6Il9MZWVuYSBNYWHDnyIsIkNyZWF0ZWRPbiI6IjIwMjEtMTAtMTlUMjI6MTE6MzIiLCJNb2RpZmllZEJ5I</w:instrText>
          </w:r>
          <w:r>
            <w:instrText xml:space="preserve">joiX0xlZW5hIE1hYcOfIiwiSWQiOiI1YWZlZDA3Yi04YWNlLTRmZDktODRhNC00ZDVjMjQxMzQ0NDMiLCJNb2RpZmllZE9uIjoiMjAyMS0xMC0xOVQyMjoxMTozMiIsIlByb2plY3QiOnsiJHJlZiI6IjgifX1dLCJOdW1iZXIiOiIyIiwiT3JnYW5pemF0aW9ucyI6W10sIk90aGVyc0ludm9sdmVkIjpbXSwiUGFnZVJhbmdlIjoiPHNwPlxyX</w:instrText>
          </w:r>
          <w:r>
            <w:instrText xml:space="preserve">G4gIDxuPjU3Njwvbj5cclxuICA8aW4+dHJ1ZTwvaW4+XHJcbiAgPG9zPjU3Njwvb3M+XHJcbiAgPHBzPjU3NjwvcHM+XHJcbjwvc3A+XHJcbjxlcD5cclxuICA8bj41OTc8L24+XHJcbiAgPGluPnRydWU8L2luPlxyXG4gIDxvcz41OTc8L29zPlxyXG4gIDxwcz41OTc8L3BzPlxyXG48L2VwPlxyXG48b3M+NTc2LTU5Nzwvb3M+IiwiUGVya</w:instrText>
          </w:r>
          <w:r>
            <w:instrText xml:space="preserve">W9kaWNhbCI6eyIkaWQiOiIxMiIsIiR0eXBlIjoiU3dpc3NBY2FkZW1pYy5DaXRhdmkuUGVyaW9kaWNhbCwgU3dpc3NBY2FkZW1pYy5DaXRhdmkiLCJFaXNzbiI6IjE1MzQtNzYwNSIsIklzc24iOiIwMDM3LTc3MzIiLCJOYW1lIjoiU29jaWFsIEZvcmNlcyIsIlBhZ2luYXRpb24iOjAsIlByb3RlY3RlZCI6ZmFsc2UsIkNyZWF0ZWRCeSI6I</w:instrText>
          </w:r>
          <w:r>
            <w:instrText xml:space="preserve">l9MZWVuYSBNYWHDnyIsIkNyZWF0ZWRPbiI6IjIwMjEtMDUtMTFUMTM6Mjg6MzMiLCJNb2RpZmllZEJ5IjoiX0xlZW5hIE1hYcOfIiwiSWQiOiIxNDY1MDJhMi1jMzUxLTQ5N2YtOTRmOC0wN2ZhYTA2YzNkMWQiLCJNb2RpZmllZE9uIjoiMjAyMS0wNS0xMVQxMzoyODozMyIsIlByb2plY3QiOnsiJHJlZiI6IjgifX0sIlB1Ymxpc2hlcnMiO</w:instrText>
          </w:r>
          <w:r>
            <w:instrText xml:space="preserve">ltdLCJRdW90YXRpb25zIjpbXSwiUmF0aW5nIjowLCJSZWZlcmVuY2VUeXBlIjoiSm91cm5hbEFydGljbGUiLCJTaG9ydFRpdGxlIjoiVmVyYnJ1Z2dlIDE5Nzcg4oCTIFRoZSBTdHJ1Y3R1cmUgb2YgQWR1bHQgRnJpZW5kc2hpcCIsIlNob3J0VGl0bGVVcGRhdGVUeXBlIjowLCJTb3VyY2VPZkJpYmxpb2dyYXBoaWNJbmZvcm1hdGlvbiI6I</w:instrText>
          </w:r>
          <w:r>
            <w:instrText xml:space="preserve">kNyb3NzUmVmIiwiU3RhdGljSWRzIjpbImZlY2FhNDdiLTllNGQtNDg1MS05MjQxLTkzMGVlZTUxYjUwNiJdLCJUYWJsZU9mQ29udGVudHNDb21wbGV4aXR5IjowLCJUYWJsZU9mQ29udGVudHNTb3VyY2VUZXh0Rm9ybWF0IjowLCJUYXNrcyI6W10sIlRpdGxlIjoiVGhlIFN0cnVjdHVyZSBvZiBBZHVsdCBGcmllbmRzaGlwIENob2ljZXMiL</w:instrText>
          </w:r>
          <w:r>
            <w:instrText xml:space="preserve">CJUcmFuc2xhdG9ycyI6W10sIlZvbHVtZSI6IjU2IiwiWWVhciI6IjE5NzciLCJZZWFyUmVzb2x2ZWQiOiIxOTc3IiwiQ3JlYXRlZEJ5IjoiX0xlZW5hIE1hYcOfIiwiQ3JlYXRlZE9uIjoiMjAyMS0xMC0xOVQyMjoxMTozMiIsIk1vZGlmaWVkQnkiOiJfTGVlbmEgTWFhw58iLCJJZCI6ImZkOWMyOTMzLTFhZGYtNGJkZi05YzgwLTM1NzIyZ</w:instrText>
          </w:r>
          <w:r>
            <w:instrText xml:space="preserve">WQ3YmFmZiIsIk1vZGlmaWVkT24iOiIyMDIxLTEwLTE5VDIyOjExOjMyIiwiUHJvamVjdCI6eyIkcmVmIjoiOCJ9fSwiVXNlTnVtYmVyaW5nVHlwZU9mUGFyZW50RG9jdW1lbnQiOmZhbHNlfV0sIkZvcm1hdHRlZFRleHQiOnsiJGlkIjoiMTMiLCJDb3VudCI6MSwiVGV4dFVuaXRzIjpbeyIkaWQiOiIxNCIsIkZvbnRTdHlsZSI6eyIkaWQiO</w:instrText>
          </w:r>
          <w:r>
            <w:instrText xml:space="preserve">iIxNSIsIk5ldXRyYWwiOnRydWV9LCJSZWFkaW5nT3JkZXIiOjEsIlRleHQiOiIoVmVyYnJ1Z2dlIDE5NzcsIDU3NykifV19LCJUYWciOiJDaXRhdmlQbGFjZWhvbGRlciNhM2EyMjZjMC02ODcyLTRjMTYtOGE1Yy0yNTkzNjgyOTQ0ZWQiLCJUZXh0IjoiKFZlcmJydWdnZSAxOTc3LCA1NzcpIiwiV0FJVmVyc2lvbiI6IjYuMTAuMC4wIn0=}</w:instrText>
          </w:r>
          <w:r>
            <w:fldChar w:fldCharType="separate"/>
          </w:r>
          <w:r>
            <w:t xml:space="preserve">(Verbrugge 1977, 577)</w:t>
          </w:r>
          <w:r>
            <w:fldChar w:fldCharType="end"/>
          </w:r>
        </w:sdtContent>
      </w:sdt>
      <w:r>
        <w:t xml:space="preserve">. </w:t>
      </w:r>
      <w:bookmarkStart w:id="41" w:name="_Ref85717385"/>
      <w:r/>
      <w:bookmarkStart w:id="42" w:name="_Toc85823683"/>
      <w:r/>
      <w:bookmarkStart w:id="43" w:name="_Toc86077544"/>
      <w:r/>
      <w:bookmarkStart w:id="44" w:name="_Toc86090006"/>
      <w:r/>
      <w:bookmarkStart w:id="45" w:name="_Toc86691123"/>
      <w:r/>
      <w:bookmarkStart w:id="46" w:name="_Toc86691165"/>
      <w:r/>
      <w:r/>
    </w:p>
    <w:p>
      <w:pPr>
        <w:pBdr/>
        <w:spacing w:after="240" w:line="360" w:lineRule="auto"/>
        <w:ind/>
        <w:jc w:val="both"/>
        <w:rPr/>
      </w:pPr>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47" w:name="_Toc86918747"/>
      <w:r>
        <w:rPr>
          <w:rFonts w:ascii="Times New Roman" w:hAnsi="Times New Roman" w:cs="Times New Roman"/>
          <w:b/>
          <w:bCs/>
          <w:color w:val="auto"/>
        </w:rPr>
        <w:t xml:space="preserve">Die </w:t>
      </w:r>
      <w:r>
        <w:rPr>
          <w:rFonts w:ascii="Times New Roman" w:hAnsi="Times New Roman" w:cs="Times New Roman"/>
          <w:b/>
          <w:bCs/>
          <w:color w:val="auto"/>
        </w:rPr>
        <w:t xml:space="preserve">Partnerwahl</w:t>
      </w:r>
      <w:bookmarkEnd w:id="36"/>
      <w:r/>
      <w:bookmarkEnd w:id="37"/>
      <w:r/>
      <w:bookmarkEnd w:id="41"/>
      <w:r/>
      <w:bookmarkEnd w:id="42"/>
      <w:r/>
      <w:bookmarkEnd w:id="43"/>
      <w:r/>
      <w:bookmarkEnd w:id="44"/>
      <w:r/>
      <w:bookmarkEnd w:id="45"/>
      <w:r/>
      <w:bookmarkEnd w:id="46"/>
      <w:r/>
      <w:bookmarkEnd w:id="47"/>
      <w:r>
        <w:rPr>
          <w:rFonts w:ascii="Times New Roman" w:hAnsi="Times New Roman" w:cs="Times New Roman"/>
          <w:b/>
          <w:bCs/>
          <w:color w:val="auto"/>
        </w:rPr>
        <w:t xml:space="preserve"> </w:t>
      </w:r>
      <w:r>
        <w:rPr>
          <w:rFonts w:ascii="Times New Roman" w:hAnsi="Times New Roman" w:cs="Times New Roman"/>
          <w:b/>
          <w:bCs/>
          <w:color w:val="auto"/>
        </w:rPr>
      </w:r>
    </w:p>
    <w:p>
      <w:pPr>
        <w:pBdr/>
        <w:spacing w:after="240" w:line="360" w:lineRule="auto"/>
        <w:ind/>
        <w:jc w:val="both"/>
        <w:rPr/>
      </w:pPr>
      <w:r/>
      <w:bookmarkStart w:id="48" w:name="_Toc73557653"/>
      <w:r/>
      <w:bookmarkStart w:id="49" w:name="_Toc73568391"/>
      <w:r>
        <w:t xml:space="preserve">Über die Muster der Partnerwahl ist sowohl im Offline- als auch im Online-</w:t>
      </w:r>
      <w:r>
        <w:t xml:space="preserve">Begegnungsk</w:t>
      </w:r>
      <w:r>
        <w:t xml:space="preserve">ontext eine Vielzahl an Literatur vorhanden. Kapitel </w:t>
      </w:r>
      <w:r>
        <w:fldChar w:fldCharType="begin"/>
      </w:r>
      <w:r>
        <w:instrText xml:space="preserve"> REF _Ref85468175 \r \h </w:instrText>
      </w:r>
      <w:r>
        <w:instrText xml:space="preserve"> \* MERGEFORMAT </w:instrText>
      </w:r>
      <w:r>
        <w:fldChar w:fldCharType="separate"/>
      </w:r>
      <w:r>
        <w:t xml:space="preserve">3.1</w:t>
      </w:r>
      <w:r>
        <w:fldChar w:fldCharType="end"/>
      </w:r>
      <w:r>
        <w:t xml:space="preserve"> </w:t>
      </w:r>
      <w:r>
        <w:t xml:space="preserve">stellt </w:t>
      </w:r>
      <w:r>
        <w:t xml:space="preserve">zunächst </w:t>
      </w:r>
      <w:r>
        <w:t xml:space="preserve">die empirischen </w:t>
      </w:r>
      <w:r>
        <w:t xml:space="preserve">F</w:t>
      </w:r>
      <w:r>
        <w:t xml:space="preserve">aktoren </w:t>
      </w:r>
      <w:r>
        <w:t xml:space="preserve">der</w:t>
      </w:r>
      <w:r>
        <w:t xml:space="preserve"> Partnerwahl</w:t>
      </w:r>
      <w:r>
        <w:t xml:space="preserve"> in alltäglichen Begegnungskontexten</w:t>
      </w:r>
      <w:r>
        <w:t xml:space="preserve"> </w:t>
      </w:r>
      <w:r>
        <w:t xml:space="preserve">vo</w:t>
      </w:r>
      <w:r>
        <w:t xml:space="preserve">r. Daran anknüpfend </w:t>
      </w:r>
      <w:r>
        <w:t xml:space="preserve">fokussiert </w:t>
      </w:r>
      <w:r>
        <w:t xml:space="preserve">der Abschnitt</w:t>
      </w:r>
      <w:r>
        <w:t xml:space="preserve"> </w:t>
      </w:r>
      <w:r>
        <w:fldChar w:fldCharType="begin"/>
      </w:r>
      <w:r>
        <w:instrText xml:space="preserve"> REF _Ref85468183 \r \h </w:instrText>
      </w:r>
      <w:r>
        <w:instrText xml:space="preserve"> \* MERGEFORMAT </w:instrText>
      </w:r>
      <w:r>
        <w:fldChar w:fldCharType="separate"/>
      </w:r>
      <w:r>
        <w:t xml:space="preserve">3.1.1</w:t>
      </w:r>
      <w:r>
        <w:fldChar w:fldCharType="end"/>
      </w:r>
      <w:r>
        <w:t xml:space="preserve"> die Literatur zur räumlichen Homogamie bei der Partnerwahl, da diese ein</w:t>
      </w:r>
      <w:r>
        <w:t xml:space="preserve">en</w:t>
      </w:r>
      <w:r>
        <w:t xml:space="preserve"> wichtige</w:t>
      </w:r>
      <w:r>
        <w:t xml:space="preserve">n</w:t>
      </w:r>
      <w:r>
        <w:t xml:space="preserve"> Bestandteil zur theoretischen Aufarbeitung der Forschungsfrage </w:t>
      </w:r>
      <w:r>
        <w:t xml:space="preserve">ausmacht</w:t>
      </w:r>
      <w:r>
        <w:t xml:space="preserve">. Das anschließende Kapitel </w:t>
      </w:r>
      <w:r>
        <w:fldChar w:fldCharType="begin"/>
      </w:r>
      <w:r>
        <w:instrText xml:space="preserve"> REF _Ref85468414 \r \h </w:instrText>
      </w:r>
      <w:r>
        <w:instrText xml:space="preserve"> \* MERGEFORMAT </w:instrText>
      </w:r>
      <w:r>
        <w:fldChar w:fldCharType="separate"/>
      </w:r>
      <w:r>
        <w:t xml:space="preserve">3.2</w:t>
      </w:r>
      <w:r>
        <w:fldChar w:fldCharType="end"/>
      </w:r>
      <w:r>
        <w:rPr>
          <w:color w:val="ff0000"/>
        </w:rPr>
        <w:t xml:space="preserve"> </w:t>
      </w:r>
      <w:r>
        <w:t xml:space="preserve">beschäftigt sich mit dem Online-Dating. Zunächst </w:t>
      </w:r>
      <w:r>
        <w:t xml:space="preserve">werden</w:t>
      </w:r>
      <w:r>
        <w:t xml:space="preserve"> </w:t>
      </w:r>
      <w:r>
        <w:t xml:space="preserve">in</w:t>
      </w:r>
      <w:r>
        <w:t xml:space="preserve"> Kapitel</w:t>
      </w:r>
      <w:r>
        <w:t xml:space="preserve"> </w:t>
      </w:r>
      <w:r>
        <w:fldChar w:fldCharType="begin"/>
      </w:r>
      <w:r>
        <w:instrText xml:space="preserve"> REF _Ref85468440 \r \h </w:instrText>
      </w:r>
      <w:r>
        <w:instrText xml:space="preserve"> \* MERGEFORMAT </w:instrText>
      </w:r>
      <w:r>
        <w:fldChar w:fldCharType="separate"/>
      </w:r>
      <w:r>
        <w:t xml:space="preserve">3.2.1</w:t>
      </w:r>
      <w:r>
        <w:fldChar w:fldCharType="end"/>
      </w:r>
      <w:r>
        <w:t xml:space="preserve"> </w:t>
      </w:r>
      <w:r>
        <w:t xml:space="preserve">die strukturellen Besonderheiten</w:t>
      </w:r>
      <w:r>
        <w:t xml:space="preserve"> und Veränderungen</w:t>
      </w:r>
      <w:r>
        <w:t xml:space="preserve"> </w:t>
      </w:r>
      <w:r>
        <w:t xml:space="preserve">des Handlungskontextes </w:t>
      </w:r>
      <w:r>
        <w:t xml:space="preserve">thematisiert</w:t>
      </w:r>
      <w:r>
        <w:t xml:space="preserve">, wobei </w:t>
      </w:r>
      <w:r>
        <w:t xml:space="preserve">Bezug auf die </w:t>
      </w:r>
      <w:r>
        <w:t xml:space="preserve">v</w:t>
      </w:r>
      <w:r>
        <w:t xml:space="preserve">orgestellten theoretischen Überlegungen </w:t>
      </w:r>
      <w:r>
        <w:t xml:space="preserve">aus dem Kapitel </w:t>
      </w:r>
      <w:r>
        <w:fldChar w:fldCharType="begin"/>
      </w:r>
      <w:r>
        <w:instrText xml:space="preserve"> REF _Ref86936577 \r \h </w:instrText>
      </w:r>
      <w:r>
        <w:instrText xml:space="preserve"> \* MERGEFORMAT </w:instrText>
      </w:r>
      <w:r>
        <w:fldChar w:fldCharType="separate"/>
      </w:r>
      <w:r>
        <w:t xml:space="preserve">2</w:t>
      </w:r>
      <w:r>
        <w:fldChar w:fldCharType="end"/>
      </w:r>
      <w:r>
        <w:t xml:space="preserve"> genommen </w:t>
      </w:r>
      <w:r>
        <w:t xml:space="preserve">wird. </w:t>
      </w:r>
      <w:r>
        <w:t xml:space="preserve">Zum Abschluss des </w:t>
      </w:r>
      <w:r>
        <w:t xml:space="preserve">Abschnitts</w:t>
      </w:r>
      <w:r>
        <w:t xml:space="preserve"> </w:t>
      </w:r>
      <w:r>
        <w:t xml:space="preserve">wird in </w:t>
      </w:r>
      <w:r>
        <w:fldChar w:fldCharType="begin"/>
      </w:r>
      <w:r>
        <w:instrText xml:space="preserve"> REF _Ref85468495 \r \h </w:instrText>
      </w:r>
      <w:r>
        <w:instrText xml:space="preserve"> \* MERGEFORMAT </w:instrText>
      </w:r>
      <w:r>
        <w:fldChar w:fldCharType="separate"/>
      </w:r>
      <w:r>
        <w:t xml:space="preserve">3.2.2</w:t>
      </w:r>
      <w:r>
        <w:fldChar w:fldCharType="end"/>
      </w:r>
      <w:r>
        <w:t xml:space="preserve"> </w:t>
      </w:r>
      <w:r>
        <w:t xml:space="preserve">auf d</w:t>
      </w:r>
      <w:r>
        <w:t xml:space="preserve">ie empirischen Ergebnisse zur Partnerwahl im Kontext des Online-Datings </w:t>
      </w:r>
      <w:r>
        <w:t xml:space="preserve">ein</w:t>
      </w:r>
      <w:r>
        <w:t xml:space="preserve">gegangen</w:t>
      </w:r>
      <w:r>
        <w:t xml:space="preserve">. </w:t>
      </w:r>
      <w:r>
        <w:t xml:space="preserve">Abschließend</w:t>
      </w:r>
      <w:r>
        <w:t xml:space="preserve"> </w:t>
      </w:r>
      <w:r>
        <w:t xml:space="preserve">definiert </w:t>
      </w:r>
      <w:r>
        <w:t xml:space="preserve">Kapitel </w:t>
      </w:r>
      <w:r>
        <w:fldChar w:fldCharType="begin"/>
      </w:r>
      <w:r>
        <w:instrText xml:space="preserve"> REF _Ref85717439 \r \h </w:instrText>
      </w:r>
      <w:r>
        <w:instrText xml:space="preserve"> \* MERGEFORMAT </w:instrText>
      </w:r>
      <w:r>
        <w:fldChar w:fldCharType="separate"/>
      </w:r>
      <w:r>
        <w:t xml:space="preserve">3.3</w:t>
      </w:r>
      <w:r>
        <w:fldChar w:fldCharType="end"/>
      </w:r>
      <w:r>
        <w:rPr>
          <w:color w:val="ff0000"/>
        </w:rPr>
        <w:t xml:space="preserve"> </w:t>
      </w:r>
      <w:r>
        <w:t xml:space="preserve">ein</w:t>
      </w:r>
      <w:r>
        <w:t xml:space="preserve">en</w:t>
      </w:r>
      <w:r>
        <w:t xml:space="preserve"> Erwartungsrahmen </w:t>
      </w:r>
      <w:r>
        <w:t xml:space="preserve">über die Entwicklung</w:t>
      </w:r>
      <w:r>
        <w:t xml:space="preserve"> </w:t>
      </w:r>
      <w:r>
        <w:t xml:space="preserve">der </w:t>
      </w:r>
      <w:r>
        <w:t xml:space="preserve">Distanz</w:t>
      </w:r>
      <w:r>
        <w:t xml:space="preserve"> </w:t>
      </w:r>
      <w:r>
        <w:t xml:space="preserve">bei der Partnerwahl. </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50" w:name="_Ref85717379"/>
      <w:r/>
      <w:bookmarkStart w:id="51" w:name="_Toc86691124"/>
      <w:r/>
      <w:bookmarkStart w:id="52" w:name="_Toc86691166"/>
      <w:r/>
      <w:bookmarkStart w:id="53" w:name="_Toc86918748"/>
      <w:r/>
      <w:bookmarkStart w:id="54" w:name="_Ref85468175"/>
      <w:r/>
      <w:bookmarkStart w:id="55" w:name="_Toc85823684"/>
      <w:r/>
      <w:bookmarkStart w:id="56" w:name="_Toc86077545"/>
      <w:r/>
      <w:bookmarkStart w:id="57" w:name="_Toc86090007"/>
      <w:r>
        <w:rPr>
          <w:rFonts w:ascii="Times New Roman" w:hAnsi="Times New Roman" w:cs="Times New Roman"/>
          <w:b/>
          <w:bCs/>
          <w:color w:val="auto"/>
        </w:rPr>
        <w:t xml:space="preserve">E</w:t>
      </w:r>
      <w:r>
        <w:rPr>
          <w:rFonts w:ascii="Times New Roman" w:hAnsi="Times New Roman" w:cs="Times New Roman"/>
          <w:b/>
          <w:bCs/>
          <w:color w:val="auto"/>
        </w:rPr>
        <w:t xml:space="preserve">mpirische </w:t>
      </w:r>
      <w:r>
        <w:rPr>
          <w:rFonts w:ascii="Times New Roman" w:hAnsi="Times New Roman" w:cs="Times New Roman"/>
          <w:b/>
          <w:bCs/>
          <w:color w:val="auto"/>
        </w:rPr>
        <w:t xml:space="preserve">Einflussf</w:t>
      </w:r>
      <w:r>
        <w:rPr>
          <w:rFonts w:ascii="Times New Roman" w:hAnsi="Times New Roman" w:cs="Times New Roman"/>
          <w:b/>
          <w:bCs/>
          <w:color w:val="auto"/>
        </w:rPr>
        <w:t xml:space="preserve">aktoren</w:t>
      </w:r>
      <w:r>
        <w:rPr>
          <w:rFonts w:ascii="Times New Roman" w:hAnsi="Times New Roman" w:cs="Times New Roman"/>
          <w:b/>
          <w:bCs/>
          <w:color w:val="auto"/>
        </w:rPr>
        <w:t xml:space="preserve"> </w:t>
      </w:r>
      <w:r>
        <w:rPr>
          <w:rFonts w:ascii="Times New Roman" w:hAnsi="Times New Roman" w:cs="Times New Roman"/>
          <w:b/>
          <w:bCs/>
          <w:color w:val="auto"/>
        </w:rPr>
        <w:t xml:space="preserve">auf die</w:t>
      </w:r>
      <w:r>
        <w:rPr>
          <w:rFonts w:ascii="Times New Roman" w:hAnsi="Times New Roman" w:cs="Times New Roman"/>
          <w:b/>
          <w:bCs/>
          <w:color w:val="auto"/>
        </w:rPr>
        <w:t xml:space="preserve"> Partnerwahl</w:t>
      </w:r>
      <w:bookmarkEnd w:id="50"/>
      <w:r/>
      <w:bookmarkEnd w:id="51"/>
      <w:r/>
      <w:bookmarkEnd w:id="52"/>
      <w:r/>
      <w:bookmarkEnd w:id="53"/>
      <w:r>
        <w:rPr>
          <w:rFonts w:ascii="Times New Roman" w:hAnsi="Times New Roman" w:cs="Times New Roman"/>
          <w:b/>
          <w:bCs/>
          <w:color w:val="auto"/>
        </w:rPr>
        <w:t xml:space="preserve"> </w:t>
      </w:r>
      <w:bookmarkEnd w:id="48"/>
      <w:r/>
      <w:bookmarkEnd w:id="49"/>
      <w:r/>
      <w:bookmarkEnd w:id="54"/>
      <w:r/>
      <w:bookmarkEnd w:id="55"/>
      <w:r/>
      <w:bookmarkEnd w:id="56"/>
      <w:r/>
      <w:bookmarkEnd w:id="57"/>
      <w:r/>
      <w:r>
        <w:rPr>
          <w:rFonts w:ascii="Times New Roman" w:hAnsi="Times New Roman" w:cs="Times New Roman"/>
          <w:b/>
          <w:bCs/>
          <w:color w:val="auto"/>
        </w:rPr>
      </w:r>
    </w:p>
    <w:p>
      <w:pPr>
        <w:pBdr/>
        <w:spacing w:after="240" w:line="360" w:lineRule="auto"/>
        <w:ind/>
        <w:jc w:val="both"/>
        <w:rPr/>
      </w:pPr>
      <w:r>
        <w:t xml:space="preserve">Wie</w:t>
      </w:r>
      <w:r>
        <w:t xml:space="preserve"> in den theoretischen Überlegungen</w:t>
      </w:r>
      <w:r>
        <w:t xml:space="preserve"> in Kapitel </w:t>
      </w:r>
      <w:r>
        <w:t xml:space="preserve">2</w:t>
      </w:r>
      <w:r>
        <w:t xml:space="preserve"> </w:t>
      </w:r>
      <w:r>
        <w:t xml:space="preserve">dargestellt, beeinflussen </w:t>
      </w:r>
      <w:r>
        <w:t xml:space="preserve">einerseits die </w:t>
      </w:r>
      <w:r>
        <w:t xml:space="preserve">Gelegenheitsstrukturen die</w:t>
      </w:r>
      <w:r>
        <w:t xml:space="preserve"> Möglichkeit, </w:t>
      </w:r>
      <w:r>
        <w:t xml:space="preserve">einen</w:t>
      </w:r>
      <w:r>
        <w:t xml:space="preserve"> Partner zu treffen</w:t>
      </w:r>
      <w:r>
        <w:t xml:space="preserve">, </w:t>
      </w:r>
      <w:r>
        <w:t xml:space="preserve">andererseits</w:t>
      </w:r>
      <w:r>
        <w:t xml:space="preserve"> </w:t>
      </w:r>
      <w:r>
        <w:t xml:space="preserve">beeinflussen </w:t>
      </w:r>
      <w:r>
        <w:t xml:space="preserve">aber </w:t>
      </w:r>
      <w:r>
        <w:t xml:space="preserve">auch </w:t>
      </w:r>
      <w:r>
        <w:t xml:space="preserve">P</w:t>
      </w:r>
      <w:r>
        <w:t xml:space="preserve">artnerwahlp</w:t>
      </w:r>
      <w:r>
        <w:t xml:space="preserve">räferenzen </w:t>
      </w:r>
      <w:r>
        <w:t xml:space="preserve">und kulturelle Normen die Partnerwahl</w:t>
      </w:r>
      <w:r>
        <w:t xml:space="preserve"> in der soziologischen Literatur</w:t>
      </w:r>
      <w:r>
        <w:t xml:space="preserve"> </w:t>
      </w:r>
      <w:sdt>
        <w:sdtPr>
          <w:alias w:val="To edit, see citavi.com/edit"/>
          <w15:appearance w15:val="boundingBox"/>
          <w:id w:val="1834643647"/>
          <w:placeholder>
            <w:docPart w:val="8EEC80CB9AEF49BB999E6FB746459C5A"/>
          </w:placeholder>
          <w:tag w:val="CitaviPlaceholder#9a9f4a39-aa71-4934-873c-bb1d75de8723"/>
          <w:rPr/>
        </w:sdtPr>
        <w:sdtContent>
          <w:r>
            <w:fldChar w:fldCharType="begin"/>
          </w:r>
          <w:r>
            <w:instrText xml:space="preserve">ADDIN CitaviPlaceholder{eyIkaWQiOiIxIiwiJHR5cGUiOiJTd2lzc0FjYWRlbWljLkNpdGF2aS5DaXRhdGlvbnMuV29yZFBsYWNla</w:instrText>
          </w:r>
          <w:r>
            <w:instrText xml:space="preserve">G9sZGVyLCBTd2lzc0FjYWRlbWljLkNpdGF2aSIsIkVudHJpZXMiOlt7IiRpZCI6IjIiLCIkdHlwZSI6IlN3aXNzQWNhZGVtaWMuQ2l0YXZpLkNpdGF0aW9ucy5Xb3JkUGxhY2Vob2xkZXJFbnRyeSwgU3dpc3NBY2FkZW1pYy5DaXRhdmkiLCJJZCI6IjU1ZjkyMTg3LTU3YzQtNDdjOS04MDVkLTE1ZGE5ZTkwNDlhNCIsIlJhbmdlTGVuZ3RoI</w:instrText>
          </w:r>
          <w:r>
            <w:instrText xml:space="preserve">joxOSwiUmVmZXJlbmNlSWQiOiI0OWYzMTY0Yy1lNDRhLTQzZWQtYjMwMi0zNWUxMjYyZTZhMjMiLCJQcmVmaXgiOiJ2Z2wuICIsIlJlZmVyZW5jZSI6eyIkaWQiOiIzIiwiJHR5cGUiOiJTd2lzc0FjYWRlbWljLkNpdGF2aS5SZWZlcmVuY2UsIFN3aXNzQWNhZGVtaWMuQ2l0YXZpIiwiQWJzdHJhY3RDb21wbGV4aXR5IjowLCJBYnN0cmFjd</w:instrText>
          </w:r>
          <w:r>
            <w:instrText xml:space="preserve">FNvdXJjZVRleHRGb3JtYXQiOjAsIkF1dGhvcnMiOlt7IiRpZCI6IjQiLCIkdHlwZSI6IlN3aXNzQWNhZGVtaWMuQ2l0YXZpLlBlcnNvbiwgU3dpc3NBY2FkZW1pYy5DaXRhdmkiLCJGaXJzdE5hbWUiOiJNYXR0aGlqcyIsIkxhc3ROYW1lIjoiS2FsbWlqbiIsIlByb3RlY3RlZCI6ZmFsc2UsIlNleCI6MCwiQ3JlYXRlZEJ5IjoiX0xlZW5hI</w:instrText>
          </w:r>
          <w:r>
            <w:instrText xml:space="preserve">E1hYcOfIiwiQ3JlYXRlZE9uIjoiMjAyMS0wNS0xMVQxMzozOToxNCIsIk1vZGlmaWVkQnkiOiJfTGVlbmEgTWFhw58iLCJJZCI6ImEyNTAwMjY4LWRiOTMtNDUxOC04YjgxLWIxY2U2ZjgxYjA5MyIsIk1vZGlmaWVkT24iOiIyMDIxLTA1LTExVDEzOjM5OjE0IiwiUHJvamVjdCI6eyIkaWQiOiI1IiwiJHR5cGUiOiJTd2lzc0FjYWRlbWljL</w:instrText>
          </w:r>
          <w:r>
            <w:instrText xml:space="preserve">kNpdGF2aS5Qcm9qZWN0LCBTd2lzc0FjYWRlbWljLkNpdGF2aSJ9fV0sIkNpdGF0aW9uS2V5VXBkYXRlVHlwZSI6MCwiQ29sbGFib3JhdG9ycyI6W10sIkRvaSI6IjEwLjIzMDcvMjA5NjI1NiIsIkVkaXRvcnMiOltdLCJFdmFsdWF0aW9uQ29tcGxleGl0eSI6MCwiRXZhbHVhdGlvblNvdXJjZVRleHRGb3JtYXQiOjAsIkdyb3VwcyI6W10sI</w:instrText>
          </w:r>
          <w:r>
            <w:instrText xml:space="preserve">khhc0xhYmVsMSI6ZmFsc2UsIkhhc0xhYmVsMiI6ZmFsc2UsIktleXdvcmRzIjpbXSwiTG9jYXRpb25zIjpbeyIkaWQiOiI2IiwiJHR5cGUiOiJTd2lzc0FjYWRlbWljLkNpdGF2aS5Mb2NhdGlvbiwgU3dpc3NBY2FkZW1pYy5DaXRhdmkiLCJBZGRyZXNzIjp7IiRpZCI6IjciLCIkdHlwZSI6IlN3aXNzQWNhZGVtaWMuQ2l0YXZpLkxpbmtlZ</w:instrText>
          </w:r>
          <w:r>
            <w:instrText xml:space="preserve">FJlc291cmNlLCBTd2lzc0FjYWRlbWljLkNpdGF2aSIsIkxpbmtlZFJlc291cmNlVHlwZSI6NSwiT3JpZ2luYWxTdHJpbmciOiIxMC4yMzA3LzIwOTYyNTYiLCJVcmlTdHJpbmciOiJodHRwczovL2RvaS5vcmcvMTAuMjMwNy8yMDk2MjU2IiwiTGlua2VkUmVzb3VyY2VTdGF0dXMiOjgsIlByb3BlcnRpZXMiOnsiJGlkIjoiOCIsIiR0eXBlI</w:instrText>
          </w:r>
          <w:r>
            <w:instrText xml:space="preserve">joiU3dpc3NBY2FkZW1pYy5DaXRhdmkuTGlua2VkUmVzb3VyY2VQcm9wZXJ0aWVzLCBTd2lzc0FjYWRlbWljLkNpdGF2aSJ9LCJTeW5jRm9sZGVyVHlwZSI6MCwiSXNMb2NhbENsb3VkUHJvamVjdEZpbGVMaW5rIjpmYWxzZSwiSXNDbG91ZFJlc3RvcmUiOmZhbHNlLCJJc0Nsb3VkQ29weSI6ZmFsc2UsIkF0dGFjaG1lbnRGb2xkZXJXYXNJb</w:instrText>
          </w:r>
          <w:r>
            <w:instrText xml:space="preserve">kZhbGxiYWNrTW9kZSI6ZmFsc2V9LCJBbm5vdGF0aW9ucyI6W10sIkxvY2F0aW9uVHlwZSI6MCwiTWlycm9yc1JlZmVyZW5jZVByb3BlcnR5SWQiOjEyOCwiQ3JlYXRlZEJ5IjoiX0xlZW5hIE1hYcOfIiwiQ3JlYXRlZE9uIjoiMjAyMS0wNS0xMVQxMzozOToxNCIsIk1vZGlmaWVkQnkiOiJfTGVlbmEgTWFhw58iLCJJZCI6IjVkM2VmNTljL</w:instrText>
          </w:r>
          <w:r>
            <w:instrText xml:space="preserve">WE2OWQtNDA4Mi04YzJhLWRiMWRmYmM1NjVmNCIsIk1vZGlmaWVkT24iOiIyMDIxLTA1LTExVDEzOjM5OjE0IiwiUHJvamVjdCI6eyIkcmVmIjoiNSJ9fV0sIk51bWJlciI6IjYiLCJPcmdhbml6YXRpb25zIjpbXSwiT3RoZXJzSW52b2x2ZWQiOltdLCJQYWdlUmFuZ2UiOiI8c3A+XHJcbiAgPG4+Nzg2PC9uPlxyXG4gIDxpbj50cnVlPC9pb</w:instrText>
          </w:r>
          <w:r>
            <w:instrText xml:space="preserve">j5cclxuICA8b3M+Nzg2PC9vcz5cclxuICA8cHM+Nzg2PC9wcz5cclxuPC9zcD5cclxuPGVwPlxyXG4gIDxuPjgwMDwvbj5cclxuICA8aW4+dHJ1ZTwvaW4+XHJcbiAgPG9zPjgwMDwvb3M+XHJcbiAgPHBzPjgwMDwvcHM+XHJcbjwvZXA+XHJcbjxvcz43ODYtODAwPC9vcz4iLCJQZXJpb2RpY2FsIjp7IiRpZCI6IjkiLCIkdHlwZSI6IlN3a</w:instrText>
          </w:r>
          <w:r>
            <w:instrText xml:space="preserve">XNzQWNhZGVtaWMuQ2l0YXZpLlBlcmlvZGljYWwsIFN3aXNzQWNhZGVtaWMuQ2l0YXZpIiwiTmFtZSI6IkFtZXJpY2FuIFNvY2lvbG9naWNhbCBSZXZpZXciLCJQYWdpbmF0aW9uIjowLCJQcm90ZWN0ZWQiOmZhbHNlLCJDcmVhdGVkQnkiOiJfTGVlbmEgTWFhw58iLCJDcmVhdGVkT24iOiIyMDIxLTA1LTE3VDA5OjU2OjMyIiwiTW9kaWZpZ</w:instrText>
          </w:r>
          <w:r>
            <w:instrText xml:space="preserve">WRCeSI6Il9MZWVuYSBNYWHDnyIsIklkIjoiNGE1YjBhMGEtOTBjZS00NGVhLWI3NzEtZmM5ZWZiNzc2YmRmIiwiTW9kaWZpZWRPbiI6IjIwMjEtMDUtMTdUMDk6NTY6MzIiLCJQcm9qZWN0Ijp7IiRyZWYiOiI1In19LCJQdWJsaXNoZXJzIjpbXSwiUXVvdGF0aW9ucyI6W10sIlJhdGluZyI6MCwiUmVmZXJlbmNlVHlwZSI6IkpvdXJuYWxBc</w:instrText>
          </w:r>
          <w:r>
            <w:instrText xml:space="preserve">nRpY2xlIiwiU2hvcnRUaXRsZSI6IkthbG1pam4gMTk5MSDigJMgU2hpZnRpbmcgQm91bmRhcmllcyIsIlNob3J0VGl0bGVVcGRhdGVUeXBlIjowLCJTb3VyY2VPZkJpYmxpb2dyYXBoaWNJbmZvcm1hdGlvbiI6IkNyb3NzUmVmIiwiU3RhdGljSWRzIjpbImVlNWY2YTIzLTZkMmUtNGNlOS04OTMxLWQ0ZjA3MzczOTg1MCJdLCJUYWJsZU9mQ</w:instrText>
          </w:r>
          <w:r>
            <w:instrText xml:space="preserve">29udGVudHNDb21wbGV4aXR5IjowLCJUYWJsZU9mQ29udGVudHNTb3VyY2VUZXh0Rm9ybWF0IjowLCJUYXNrcyI6W10sIlRpdGxlIjoiU2hpZnRpbmcgQm91bmRhcmllczogVHJlbmRzIGluIFJlbGlnaW91cyBhbmQgRWR1Y2F0aW9uYWwgSG9tb2dhbXkiLCJUcmFuc2xhdG9ycyI6W10sIlZvbHVtZSI6IjU2IiwiWWVhciI6IjE5OTEiLCJZZ</w:instrText>
          </w:r>
          <w:r>
            <w:instrText xml:space="preserve">WFyUmVzb2x2ZWQiOiIxOTkxIiwiQ3JlYXRlZEJ5IjoiX0xlZW5hIE1hYcOfIiwiQ3JlYXRlZE9uIjoiMjAyMS0wNS0xMVQxMzozOToxNCIsIk1vZGlmaWVkQnkiOiJfTGVlbmEgTWFhw58iLCJJZCI6IjQ5ZjMxNjRjLWU0NGEtNDNlZC1iMzAyLTM1ZTEyNjJlNmEyMyIsIk1vZGlmaWVkT24iOiIyMDIxLTA2LTA0VDExOjIyOjUzIiwiUHJva</w:instrText>
          </w:r>
          <w:r>
            <w:instrText xml:space="preserve">mVjdCI6eyIkcmVmIjoiNSJ9fSwiVXNlTnVtYmVyaW5nVHlwZU9mUGFyZW50RG9jdW1lbnQiOmZhbHNlLCJVc2VTdGFuZGFyZFByZWZpeCI6ZmFsc2UsIlVzZVN0YW5kYXJkU3VmZml4IjpmYWxzZX1dLCJGb3JtYXR0ZWRUZXh0Ijp7IiRpZCI6IjEwIiwiQ291bnQiOjEsIlRleHRVbml0cyI6W3siJGlkIjoiMTEiLCJGb250U3R5bGUiOnsiJ</w:instrText>
          </w:r>
          <w:r>
            <w:instrText xml:space="preserve">GlkIjoiMTIiLCJOZXV0cmFsIjp0cnVlfSwiUmVhZGluZ09yZGVyIjoxLCJUZXh0IjoiKHZnbC4gS2FsbWlqbiAxOTkxKSJ9XX0sIlRhZyI6IkNpdGF2aVBsYWNlaG9sZGVyIzlhOWY0YTM5LWFhNzEtNDkzNC04NzNjLWJiMWQ3NWRlODcyMyIsIlRleHQiOiIodmdsLiBLYWxtaWpuIDE5OTEpIiwiV0FJVmVyc2lvbiI6IjYuMTAuMC4wIn0=}</w:instrText>
          </w:r>
          <w:r>
            <w:fldChar w:fldCharType="separate"/>
          </w:r>
          <w:r>
            <w:t xml:space="preserve">(vgl. Kalmijn 1991)</w:t>
          </w:r>
          <w:r>
            <w:fldChar w:fldCharType="end"/>
          </w:r>
        </w:sdtContent>
      </w:sdt>
      <w:r>
        <w:t xml:space="preserve">.</w:t>
      </w:r>
      <w:r>
        <w:t xml:space="preserve"> Haandrikman und Hutter (2012, 241) führen in diesem Kontext an,</w:t>
      </w:r>
      <w:r>
        <w:t xml:space="preserve"> </w:t>
      </w:r>
      <w:r>
        <w:t xml:space="preserve">„</w:t>
      </w:r>
      <w:r>
        <w:t xml:space="preserve">[e]</w:t>
      </w:r>
      <w:r>
        <w:t xml:space="preserve">ach of these factors may be influenced by geographical distance“</w:t>
      </w:r>
      <w:r>
        <w:t xml:space="preserve">.</w:t>
      </w:r>
      <w:r/>
    </w:p>
    <w:p>
      <w:pPr>
        <w:pBdr/>
        <w:spacing w:after="240" w:line="360" w:lineRule="auto"/>
        <w:ind/>
        <w:jc w:val="both"/>
        <w:rPr/>
      </w:pPr>
      <w:r>
        <w:t xml:space="preserve">I</w:t>
      </w:r>
      <w:r>
        <w:t xml:space="preserve">ndividuen </w:t>
      </w:r>
      <w:r>
        <w:t xml:space="preserve">neigen </w:t>
      </w:r>
      <w:r>
        <w:t xml:space="preserve">dazu</w:t>
      </w:r>
      <w:r>
        <w:t xml:space="preserve">,</w:t>
      </w:r>
      <w:r>
        <w:t xml:space="preserve"> einen Partner zu wählen, der ih</w:t>
      </w:r>
      <w:r>
        <w:t xml:space="preserve">m</w:t>
      </w:r>
      <w:r>
        <w:t xml:space="preserve"> </w:t>
      </w:r>
      <w:r>
        <w:t xml:space="preserve">in </w:t>
      </w:r>
      <w:r>
        <w:t xml:space="preserve">seinen</w:t>
      </w:r>
      <w:r>
        <w:t xml:space="preserve"> Eigenschaften</w:t>
      </w:r>
      <w:r>
        <w:t xml:space="preserve"> </w:t>
      </w:r>
      <w:r>
        <w:t xml:space="preserve">und</w:t>
      </w:r>
      <w:r>
        <w:t xml:space="preserve"> Merkmalen</w:t>
      </w:r>
      <w:r>
        <w:t xml:space="preserve"> </w:t>
      </w:r>
      <w:r>
        <w:t xml:space="preserve">ähnlich ist</w:t>
      </w:r>
      <w:r>
        <w:t xml:space="preserve"> </w:t>
      </w:r>
      <w:r>
        <w:t xml:space="preserve">(</w:t>
      </w:r>
      <w:r>
        <w:t xml:space="preserve">z.</w:t>
      </w:r>
      <w:r>
        <w:t xml:space="preserve"> </w:t>
      </w:r>
      <w:r>
        <w:t xml:space="preserve">B. </w:t>
      </w:r>
      <w:sdt>
        <w:sdtPr>
          <w:alias w:val="To edit, see citavi.com/edit"/>
          <w15:appearance w15:val="boundingBox"/>
          <w:id w:val="-1588377322"/>
          <w:placeholder>
            <w:docPart w:val="DefaultPlaceholder_-1854013440"/>
          </w:placeholder>
          <w:tag w:val="CitaviPlaceholder#00fab55d-8b35-43a2-985b-25a67f0f9b04"/>
          <w:rPr/>
        </w:sdtPr>
        <w:sdtContent>
          <w:r>
            <w:fldChar w:fldCharType="begin"/>
          </w:r>
          <w:r>
            <w:instrText xml:space="preserve">ADDIN CitaviPlaceholder{eyIkaWQiOiIxIiwiJHR5cGUiOiJTd2lzc0FjYWRlbWljLkNpd</w:instrText>
          </w:r>
          <w:r>
            <w:instrText xml:space="preserve">GF2aS5DaXRhdGlvbnMuV29yZFBsYWNlaG9sZGVyLCBTd2lzc0FjYWRlbWljLkNpdGF2aSIsIkVudHJpZXMiOlt7IiRpZCI6IjIiLCIkdHlwZSI6IlN3aXNzQWNhZGVtaWMuQ2l0YXZpLkNpdGF0aW9ucy5Xb3JkUGxhY2Vob2xkZXJFbnRyeSwgU3dpc3NBY2FkZW1pYy5DaXRhdmkiLCJJZCI6Ijc2ZmU2NGNmLWEzYmYtNDU4YS05ZWVmLTYxN</w:instrText>
          </w:r>
          <w:r>
            <w:instrText xml:space="preserve">zBkMmEwNDdhNCIsIlJhbmdlTGVuZ3RoIjoxMiwiUmVmZXJlbmNlSWQiOiI2MjNlMDJkMC00MTIyLTRhMzUtYmQ0Mi1kM2E0ZWZhYzI0YWUiLCJOb1BhciI6dHJ1ZSwiUmVmZXJlbmNlIjp7IiRpZCI6IjMiLCIkdHlwZSI6IlN3aXNzQWNhZGVtaWMuQ2l0YXZpLlJlZmVyZW5jZSwgU3dpc3NBY2FkZW1pYy5DaXRhdmkiLCJBYnN0cmFjdENvb</w:instrText>
          </w:r>
          <w:r>
            <w:instrText xml:space="preserve">XBsZXhpdHkiOjAsIkFic3RyYWN0U291cmNlVGV4dEZvcm1hdCI6MCwiQXV0aG9ycyI6W3siJGlkIjoiNCIsIiR0eXBlIjoiU3dpc3NBY2FkZW1pYy5DaXRhdmkuUGVyc29uLCBTd2lzc0FjYWRlbWljLkNpdGF2aSIsIkZpcnN0TmFtZSI6Ik1hdHRoaWpzIiwiTGFzdE5hbWUiOiJLYWxtaWpuIiwiUHJvdGVjdGVkIjpmYWxzZSwiU2V4IjowL</w:instrText>
          </w:r>
          <w:r>
            <w:instrText xml:space="preserve">CJDcmVhdGVkQnkiOiJfTGVlbmEgTWFhw58iLCJDcmVhdGVkT24iOiIyMDIxLTA1LTExVDEzOjM5OjE0IiwiTW9kaWZpZWRCeSI6Il9MZWVuYSBNYWHDnyIsIklkIjoiYTI1MDAyNjgtZGI5My00NTE4LThiODEtYjFjZTZmODFiMDkzIiwiTW9kaWZpZWRPbiI6IjIwMjEtMDUtMTFUMTM6Mzk6MTQiLCJQcm9qZWN0Ijp7IiRpZCI6IjUiLCIkd</w:instrText>
          </w:r>
          <w:r>
            <w:instrText xml:space="preserve">HlwZSI6IlN3aXNzQWNhZGVtaWMuQ2l0YXZpLlByb2plY3QsIFN3aXNzQWNhZGVtaWMuQ2l0YXZpIn19XSwiQ2l0YXRpb25LZXlVcGRhdGVUeXBlIjowLCJDb2xsYWJvcmF0b3JzIjpbXSwiRWRpdG9ycyI6W10sIkV2YWx1YXRpb25Db21wbGV4aXR5IjowLCJFdmFsdWF0aW9uU291cmNlVGV4dEZvcm1hdCI6MCwiR3JvdXBzIjpbXSwiSGFzT</w:instrText>
          </w:r>
          <w:r>
            <w:instrText xml:space="preserve">GFiZWwxIjpmYWxzZSwiSGFzTGFiZWwyIjpmYWxzZSwiS2V5d29yZHMiOltdLCJMb2NhdGlvbnMiOlt7IiRpZCI6IjYiLCIkdHlwZSI6IlN3aXNzQWNhZGVtaWMuQ2l0YXZpLkxvY2F0aW9uLCBTd2lzc0FjYWRlbWljLkNpdGF2aSIsIkFkZHJlc3MiOnsiJGlkIjoiNyIsIiR0eXBlIjoiU3dpc3NBY2FkZW1pYy5DaXRhdmkuTGlua2VkUmVzb</w:instrText>
          </w:r>
          <w:r>
            <w:instrText xml:space="preserve">3VyY2UsIFN3aXNzQWNhZGVtaWMuQ2l0YXZpIiwiTGlua2VkUmVzb3VyY2VUeXBlIjo1LCJPcmlnaW5hbFN0cmluZyI6Imh0dHA6Ly93d3cuanN0b3Iub3JnL3N0YWJsZS8yNzgyMDc1IiwiVXJpU3RyaW5nIjoiaHR0cDovL3d3dy5qc3Rvci5vcmcvc3RhYmxlLzI3ODIwNzUiLCJMaW5rZWRSZXNvdXJjZVN0YXR1cyI6OCwiUHJvcGVydGllc</w:instrText>
          </w:r>
          <w:r>
            <w:instrText xml:space="preserve">yI6eyIkaWQiOiI4IiwiJHR5cGUiOiJTd2lzc0FjYWRlbWljLkNpdGF2aS5MaW5rZWRSZXNvdXJjZVByb3BlcnRpZXMsIFN3aXNzQWNhZGVtaWMuQ2l0YXZpIn0sIlN5bmNGb2xkZXJUeXBlIjowLCJJc0xvY2FsQ2xvdWRQcm9qZWN0RmlsZUxpbmsiOmZhbHNlLCJJc0Nsb3VkUmVzdG9yZSI6ZmFsc2UsIklzQ2xvdWRDb3B5IjpmYWxzZSwiQ</w:instrText>
          </w:r>
          <w:r>
            <w:instrText xml:space="preserve">XR0YWNobWVudEZvbGRlcldhc0luRmFsbGJhY2tNb2RlIjpmYWxzZX0sIkFubm90YXRpb25zIjpbXSwiTG9jYXRpb25UeXBlIjowLCJNaXJyb3JzUmVmZXJlbmNlUHJvcGVydHlJZCI6MTUxLCJDcmVhdGVkQnkiOiJfTGVlbmEgTWFhw58iLCJDcmVhdGVkT24iOiIyMDIxLTA2LTI1VDEyOjA0OjQyIiwiTW9kaWZpZWRCeSI6Il9MZWVuYSBNY</w:instrText>
          </w:r>
          <w:r>
            <w:instrText xml:space="preserve">WHDnyIsIklkIjoiMjQxZjEyYzAtMWVlNy00OTRlLThiZjEtMzc4ZjlkYzUyNWM1IiwiTW9kaWZpZWRPbiI6IjIwMjEtMDYtMjVUMTI6MDQ6NDIiLCJQcm9qZWN0Ijp7IiRyZWYiOiI1In19XSwiTnVtYmVyIjoiMTAwIiwiT25saW5lQWRkcmVzcyI6Imh0dHA6Ly93d3cuanN0b3Iub3JnL3N0YWJsZS8yNzgyMDc1IiwiT3JnYW5pemF0aW9uc</w:instrText>
          </w:r>
          <w:r>
            <w:instrText xml:space="preserve">yI6W10sIk90aGVyc0ludm9sdmVkIjpbXSwiUGFnZVJhbmdlIjoiPHNwPlxyXG4gIDxuPjQyMjwvbj5cclxuICA8aW4+dHJ1ZTwvaW4+XHJcbiAgPG9zPjQyMjwvb3M+XHJcbiAgPHBzPjQyMjwvcHM+XHJcbjwvc3A+XHJcbjxlcD5cclxuICA8bj40NTI8L24+XHJcbiAgPGluPnRydWU8L2luPlxyXG4gIDxvcz40NTI8L29zPlxyXG4gIDxwc</w:instrText>
          </w:r>
          <w:r>
            <w:instrText xml:space="preserve">z40NTI8L3BzPlxyXG48L2VwPlxyXG48b3M+NDIyLTQ1Mjwvb3M+IiwiUGVyaW9kaWNhbCI6eyIkaWQiOiI5IiwiJHR5cGUiOiJTd2lzc0FjYWRlbWljLkNpdGF2aS5QZXJpb2RpY2FsLCBTd2lzc0FjYWRlbWljLkNpdGF2aSIsIkVpc3NuIjoiMTUzNy01MzkwIiwiSXNzbiI6IjAwMDItOTYwMiIsIk5hbWUiOiJBbWVyaWNhbiBKb3VybmFsI</w:instrText>
          </w:r>
          <w:r>
            <w:instrText xml:space="preserve">G9mIFNvY2lvbG9neSIsIlBhZ2luYXRpb24iOjAsIlByb3RlY3RlZCI6ZmFsc2UsIkNyZWF0ZWRCeSI6Il9MZWVuYSBNYWHDnyIsIkNyZWF0ZWRPbiI6IjIwMjEtMDQtMjlUMTA6Mzk6MzQiLCJNb2RpZmllZEJ5IjoiX0xlZW5hIE1hYcOfIiwiSWQiOiIwNmY1YTY2NC02MjhjLTRkMjUtYWJiZC0wNjI0MmVjMzlkMTYiLCJNb2RpZmllZE9uI</w:instrText>
          </w:r>
          <w:r>
            <w:instrText xml:space="preserve">joiMjAyMS0wNC0yOVQxMDozOTozNCIsIlByb2plY3QiOnsiJHJlZiI6IjUifX0sIlB1Ymxpc2hlcnMiOltdLCJRdW90YXRpb25zIjpbXSwiUmF0aW5nIjowLCJSZWZlcmVuY2VUeXBlIjoiSm91cm5hbEFydGljbGUiLCJTaG9ydFRpdGxlIjoiS2FsbWlqbiAxOTk0IOKAkyBBc3NvcnRhdGl2ZSBtYXRpbmcgYnkgY3VsdHVyYWwiLCJTaG9yd</w:instrText>
          </w:r>
          <w:r>
            <w:instrText xml:space="preserve">FRpdGxlVXBkYXRlVHlwZSI6MCwiU3RhdGljSWRzIjpbImZkY2ExOWMyLTBiMTMtNGI4Mi1iNTVjLTRjM2NiM2ZiMTU5NiJdLCJUYWJsZU9mQ29udGVudHNDb21wbGV4aXR5IjowLCJUYWJsZU9mQ29udGVudHNTb3VyY2VUZXh0Rm9ybWF0IjowLCJUYXNrcyI6W10sIlRpdGxlIjoiQXNzb3J0YXRpdmUgbWF0aW5nIGJ5IGN1bHR1cmFsIGFuZ</w:instrText>
          </w:r>
          <w:r>
            <w:instrText xml:space="preserve">CBlY29ub21pYyBvY2N1cGF0aW9uYWwgc3RhdHVzIiwiVHJhbnNsYXRvcnMiOltdLCJZZWFyIjoiMTk5NCIsIlllYXJSZXNvbHZlZCI6IjE5OTQiLCJDcmVhdGVkQnkiOiJfTGVlbmEgTWFhw58iLCJDcmVhdGVkT24iOiIyMDIxLTA2LTAyVDE2OjI3OjE0IiwiTW9kaWZpZWRCeSI6Il9MZWVuYSBNYWHDnyIsIklkIjoiNjIzZTAyZDAtNDEyM</w:instrText>
          </w:r>
          <w:r>
            <w:instrText xml:space="preserve">i00YTM1LWJkNDItZDNhNGVmYWMyNGFlIiwiTW9kaWZpZWRPbiI6IjIwMjEtMDYtMjVUMTI6MDQ6NDIiLCJQcm9qZWN0Ijp7IiRyZWYiOiI1In19LCJVc2VOdW1iZXJpbmdUeXBlT2ZQYXJlbnREb2N1bWVudCI6ZmFsc2V9XSwiRm9ybWF0dGVkVGV4dCI6eyIkaWQiOiIxMCIsIkNvdW50IjoxLCJUZXh0VW5pdHMiOlt7IiRpZCI6IjExIiwiR</w:instrText>
          </w:r>
          <w:r>
            <w:instrText xml:space="preserve">m9udFN0eWxlIjp7IiRpZCI6IjEyIiwiTmV1dHJhbCI6dHJ1ZX0sIlJlYWRpbmdPcmRlciI6MSwiVGV4dCI6IkthbG1pam4gMTk5NCJ9XX0sIlRhZyI6IkNpdGF2aVBsYWNlaG9sZGVyIzAwZmFiNTVkLThiMzUtNDNhMi05ODViLTI1YTY3ZjBmOWIwNCIsIlRleHQiOiJLYWxtaWpuIDE5OTQiLCJXQUlWZXJzaW9uIjoiNi4xMC4wLjAifQ==}</w:instrText>
          </w:r>
          <w:r>
            <w:fldChar w:fldCharType="separate"/>
          </w:r>
          <w:r>
            <w:t xml:space="preserve">Kalmijn 1994</w:t>
          </w:r>
          <w:r>
            <w:fldChar w:fldCharType="end"/>
          </w:r>
        </w:sdtContent>
      </w:sdt>
      <w:r>
        <w:t xml:space="preserve">,</w:t>
      </w:r>
      <w:r>
        <w:t xml:space="preserve"> </w:t>
      </w:r>
      <w:sdt>
        <w:sdtPr>
          <w:alias w:val="To edit, see citavi.com/edit"/>
          <w15:appearance w15:val="boundingBox"/>
          <w:id w:val="-2095465821"/>
          <w:placeholder>
            <w:docPart w:val="DefaultPlaceholder_-1854013440"/>
          </w:placeholder>
          <w:tag w:val="CitaviPlaceholder#9da16ca5-2eea-49a9-98e8-6411385090b1"/>
          <w:rPr/>
        </w:sdtPr>
        <w:sdtContent>
          <w:r>
            <w:fldChar w:fldCharType="begin"/>
          </w:r>
          <w:r>
            <w:instrText xml:space="preserve">ADDIN CitaviPlaceholder{eyIkaWQiOiIxIiwiJHR5cGUiOiJTd2lzc0FjYWRlbWljLkNpdGF2aS5DaXRhdGlvbnMuV29yZFBsYWNlaG9sZGVyLCBTd2lzc0FjYWRlbWljLkNpdGF2a</w:instrText>
          </w:r>
          <w:r>
            <w:instrText xml:space="preserve">SIsIkVudHJpZXMiOlt7IiRpZCI6IjIiLCIkdHlwZSI6IlN3aXNzQWNhZGVtaWMuQ2l0YXZpLkNpdGF0aW9ucy5Xb3JkUGxhY2Vob2xkZXJFbnRyeSwgU3dpc3NBY2FkZW1pYy5DaXRhdmkiLCJJZCI6IjU5MWI5ZGJjLTM2MTMtNDBhOC04NDhiLTNmM2MyOTA4ZWFiZCIsIlJhbmdlTGVuZ3RoIjo0LCJSZWZlcmVuY2VJZCI6ImUwZjExNzA4L</w:instrText>
          </w:r>
          <w:r>
            <w:instrText xml:space="preserve">WQ3ODQtNGZiNS1hNjQwLWY0ZTNkMDg5ZjNlOSIsIk5vUGFyIjp0cnVlLCJSZWZlcmVuY2UiOnsiJGlkIjoiMyIsIiR0eXBlIjoiU3dpc3NBY2FkZW1pYy5DaXRhdmkuUmVmZXJlbmNlLCBTd2lzc0FjYWRlbWljLkNpdGF2aSIsIkFic3RyYWN0Q29tcGxleGl0eSI6MCwiQWJzdHJhY3RTb3VyY2VUZXh0Rm9ybWF0IjowLCJBdXRob3JzIjpbe</w:instrText>
          </w:r>
          <w:r>
            <w:instrText xml:space="preserve">yIkaWQiOiI0IiwiJHR5cGUiOiJTd2lzc0FjYWRlbWljLkNpdGF2aS5QZXJzb24sIFN3aXNzQWNhZGVtaWMuQ2l0YXZpIiwiRmlyc3ROYW1lIjoiTWF0dGhpanMiLCJMYXN0TmFtZSI6IkthbG1pam4iLCJQcm90ZWN0ZWQiOmZhbHNlLCJTZXgiOjAsIkNyZWF0ZWRCeSI6Il9MZWVuYSBNYWHDnyIsIkNyZWF0ZWRPbiI6IjIwMjEtMDUtMTFUM</w:instrText>
          </w:r>
          <w:r>
            <w:instrText xml:space="preserve">TM6Mzk6MTQiLCJNb2RpZmllZEJ5IjoiX0xlZW5hIE1hYcOfIiwiSWQiOiJhMjUwMDI2OC1kYjkzLTQ1MTgtOGI4MS1iMWNlNmY4MWIwOTMiLCJNb2RpZmllZE9uIjoiMjAyMS0wNS0xMVQxMzozOToxNCIsIlByb2plY3QiOnsiJGlkIjoiNSIsIiR0eXBlIjoiU3dpc3NBY2FkZW1pYy5DaXRhdmkuUHJvamVjdCwgU3dpc3NBY2FkZW1pYy5Da</w:instrText>
          </w:r>
          <w:r>
            <w:instrText xml:space="preserve">XRhdmkifX1dLCJDaXRhdGlvbktleVVwZGF0ZVR5cGUiOjAsIkNvbGxhYm9yYXRvcnMiOltdLCJDb3ZlclBhdGgiOnsiJGlkIjoiNiIsIiR0eXBlIjoiU3dpc3NBY2FkZW1pYy5DaXRhdmkuTGlua2VkUmVzb3VyY2UsIFN3aXNzQWNhZGVtaWMuQ2l0YXZpIiwiTGlua2VkUmVzb3VyY2VUeXBlIjoyLCJPcmlnaW5hbFN0cmluZyI6IkM6XFxVc</w:instrText>
          </w:r>
          <w:r>
            <w:instrText xml:space="preserve">2Vyc1xcSFBcXEFwcERhdGFcXExvY2FsXFxUZW1wXFxsZGVwazN1dC5qcGciLCJVcmlTdHJpbmciOiJlMGYxMTcwOC1kNzg0LTRmYjUtYTY0MC1mNGUzZDA4OWYzZTkiLCJMaW5rZWRSZXNvdXJjZVN0YXR1cyI6OCwiUHJvcGVydGllcyI6eyIkaWQiOiI3IiwiJHR5cGUiOiJTd2lzc0FjYWRlbWljLkNpdGF2aS5MaW5rZWRSZXNvdXJjZVByb</w:instrText>
          </w:r>
          <w:r>
            <w:instrText xml:space="preserve">3BlcnRpZXMsIFN3aXNzQWNhZGVtaWMuQ2l0YXZpIn0sIlN5bmNGb2xkZXJUeXBlIjowLCJJc0xvY2FsQ2xvdWRQcm9qZWN0RmlsZUxpbmsiOmZhbHNlLCJJc0Nsb3VkUmVzdG9yZSI6ZmFsc2UsIklzQ2xvdWRDb3B5IjpmYWxzZSwiQXR0YWNobWVudEZvbGRlcldhc0luRmFsbGJhY2tNb2RlIjpmYWxzZX0sIkRvaSI6IjEwLjExNDYvYW5ud</w:instrText>
          </w:r>
          <w:r>
            <w:instrText xml:space="preserve">XJldi5zb2MuMjQuMS4zOTUiLCJFZGl0b3JzIjpbXSwiRXZhbHVhdGlvbkNvbXBsZXhpdHkiOjAsIkV2YWx1YXRpb25Tb3VyY2VUZXh0Rm9ybWF0IjowLCJHcm91cHMiOltdLCJIYXNMYWJlbDEiOmZhbHNlLCJIYXNMYWJlbDIiOmZhbHNlLCJLZXl3b3JkcyI6W10sIkxhbmd1YWdlIjoiZW5nIiwiTGFuZ3VhZ2VDb2RlIjoiZW4iLCJMb2Nhd</w:instrText>
          </w:r>
          <w:r>
            <w:instrText xml:space="preserve">GlvbnMiOlt7IiRpZCI6IjgiLCIkdHlwZSI6IlN3aXNzQWNhZGVtaWMuQ2l0YXZpLkxvY2F0aW9uLCBTd2lzc0FjYWRlbWljLkNpdGF2aSIsIkFkZHJlc3MiOnsiJGlkIjoiOSIsIiR0eXBlIjoiU3dpc3NBY2FkZW1pYy5DaXRhdmkuTGlua2VkUmVzb3VyY2UsIFN3aXNzQWNhZGVtaWMuQ2l0YXZpIiwiTGlua2VkUmVzb3VyY2VUeXBlIjo1L</w:instrText>
          </w:r>
          <w:r>
            <w:instrText xml:space="preserve">CJPcmlnaW5hbFN0cmluZyI6IjEwLjExNDYvYW5udXJldi5zb2MuMjQuMS4zOTUiLCJVcmlTdHJpbmciOiJodHRwczovL2RvaS5vcmcvMTAuMTE0Ni9hbm51cmV2LnNvYy4yNC4xLjM5NSIsIkxpbmtlZFJlc291cmNlU3RhdHVzIjo4LCJQcm9wZXJ0aWVzIjp7IiRpZCI6IjEwIiwiJHR5cGUiOiJTd2lzc0FjYWRlbWljLkNpdGF2aS5MaW5rZ</w:instrText>
          </w:r>
          <w:r>
            <w:instrText xml:space="preserve">WRSZXNvdXJjZVByb3BlcnRpZXMsIFN3aXNzQWNhZGVtaWMuQ2l0YXZpIn0sIlN5bmNGb2xkZXJUeXBlIjowLCJJc0xvY2FsQ2xvdWRQcm9qZWN0RmlsZUxpbmsiOmZhbHNlLCJJc0Nsb3VkUmVzdG9yZSI6ZmFsc2UsIklzQ2xvdWRDb3B5IjpmYWxzZSwiQXR0YWNobWVudEZvbGRlcldhc0luRmFsbGJhY2tNb2RlIjpmYWxzZX0sIkFubm90Y</w:instrText>
          </w:r>
          <w:r>
            <w:instrText xml:space="preserve">XRpb25zIjpbXSwiTG9jYXRpb25UeXBlIjowLCJNaXJyb3JzUmVmZXJlbmNlUHJvcGVydHlJZCI6MTI4LCJDcmVhdGVkQnkiOiJfTGVlbmEgTWFhw58iLCJDcmVhdGVkT24iOiIyMDIxLTA2LTAyVDE2OjI0OjIxIiwiTW9kaWZpZWRCeSI6Il9MZWVuYSBNYWHDnyIsIklkIjoiNmE0OWY4ZDItNjRhOC00NWJlLTk5YjEtNzQ4MWIzYjY3ZTZjI</w:instrText>
          </w:r>
          <w:r>
            <w:instrText xml:space="preserve">iwiTW9kaWZpZWRPbiI6IjIwMjEtMDYtMDJUMTY6MjQ6MjEiLCJQcm9qZWN0Ijp7IiRyZWYiOiI1In19LHsiJGlkIjoiMTEiLCIkdHlwZSI6IlN3aXNzQWNhZGVtaWMuQ2l0YXZpLkxvY2F0aW9uLCBTd2lzc0FjYWRlbWljLkNpdGF2aSIsIkFkZHJlc3MiOnsiJGlkIjoiMTIiLCIkdHlwZSI6IlN3aXNzQWNhZGVtaWMuQ2l0YXZpLkxpbmtlZ</w:instrText>
          </w:r>
          <w:r>
            <w:instrText xml:space="preserve">FJlc291cmNlLCBTd2lzc0FjYWRlbWljLkNpdGF2aSIsIkxpbmtlZFJlc291cmNlVHlwZSI6NSwiT3JpZ2luYWxTdHJpbmciOiIxMjMyMTk3MSIsIlVyaVN0cmluZyI6Imh0dHA6Ly93d3cubmNiaS5ubG0ubmloLmdvdi9wdWJtZWQvMTIzMjE5NzEiLCJMaW5rZWRSZXNvdXJjZVN0YXR1cyI6OCwiUHJvcGVydGllcyI6eyIkaWQiOiIxMy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2NCwiQ3JlYXRlZEJ5IjoiX0xlZW5hIE1hYcOfIiwiQ3JlYXRlZE9uIjoiMjAyMS0wNi0wMlQxNjoyNDoyMSIsIk1vZGlmaWVkQnkiOiJfTGVlbmEgTWFhw58iLCJJZCI6ImYyM</w:instrText>
          </w:r>
          <w:r>
            <w:instrText xml:space="preserve">zE3YWYxLWQ1MDktNDhhMy05NmNjLTdjMDgxMmI0ODYzNSIsIk1vZGlmaWVkT24iOiIyMDIxLTA2LTAyVDE2OjI0OjIxIiwiUHJvamVjdCI6eyIkcmVmIjoiNSJ9fV0sIk51bWJlciI6IjEiLCJPcmdhbml6YXRpb25zIjpbXSwiT3RoZXJzSW52b2x2ZWQiOltdLCJQYWdlUmFuZ2UiOiI8c3A+XHJcbiAgPG4+Mzk1PC9uPlxyXG4gIDxpbj50c</w:instrText>
          </w:r>
          <w:r>
            <w:instrText xml:space="preserve">nVlPC9pbj5cclxuICA8b3M+Mzk1PC9vcz5cclxuICA8cHM+Mzk1PC9wcz5cclxuPC9zcD5cclxuPGVwPlxyXG4gIDxuPjQyMTwvbj5cclxuICA8aW4+dHJ1ZTwvaW4+XHJcbiAgPG9zPjQyMTwvb3M+XHJcbiAgPHBzPjQyMTwvcHM+XHJcbjwvZXA+XHJcbjxvcz4zOTUtNDIxPC9vcz4iLCJQZXJpb2RpY2FsIjp7IiRpZCI6IjE0IiwiJHR5c</w:instrText>
          </w:r>
          <w:r>
            <w:instrText xml:space="preserve">GUiOiJTd2lzc0FjYWRlbWljLkNpdGF2aS5QZXJpb2RpY2FsLCBTd2lzc0FjYWRlbWljLkNpdGF2aSIsIklzc24iOiIwMzYwLTA1NzIiLCJOYW1lIjoiQW5udWFsIHJldmlldyBvZiBzb2Npb2xvZ3kiLCJQYWdpbmF0aW9uIjowLCJQcm90ZWN0ZWQiOmZhbHNlLCJVc2VyQWJicmV2aWF0aW9uMSI6IkFubnUgUmV2IFNvY2lvbCIsIkNyZWF0Z</w:instrText>
          </w:r>
          <w:r>
            <w:instrText xml:space="preserve">WRCeSI6Il9MZWVuYSBNYWHDnyIsIkNyZWF0ZWRPbiI6IjIwMjEtMDYtMDJUMTY6MjQ6MjEiLCJNb2RpZmllZEJ5IjoiX0xlZW5hIE1hYcOfIiwiSWQiOiJmMWMwZjI1Mi1iZmRjLTQ3ZWQtOTk2Ny0zY2FjYzlhMTMwNjYiLCJNb2RpZmllZE9uIjoiMjAyMS0wNi0wMlQxNjoyNDoyMSIsIlByb2plY3QiOnsiJHJlZiI6IjUifX0sIlB1Ymxpc</w:instrText>
          </w:r>
          <w:r>
            <w:instrText xml:space="preserve">2hlcnMiOltdLCJQdWJNZWRJZCI6IjEyMzIxOTcxIiwiUXVvdGF0aW9ucyI6W10sIlJhdGluZyI6MCwiUmVmZXJlbmNlVHlwZSI6IkpvdXJuYWxBcnRpY2xlIiwiU2hvcnRUaXRsZSI6IkthbG1pam4gMTk5OCDigJMgSW50ZXJtYXJyaWFnZSBhbmQgSG9tb2dhbXkiLCJTaG9ydFRpdGxlVXBkYXRlVHlwZSI6MCwiU291cmNlT2ZCaWJsaW9nc</w:instrText>
          </w:r>
          <w:r>
            <w:instrText xml:space="preserve">mFwaGljSW5mb3JtYXRpb24iOiJQdWJNZWQiLCJTdGF0aWNJZHMiOlsiZjQ2MjFlYWMtNjg4My00NzQxLTg2ZTItM2NlZDkzOWE2YTg0Il0sIlRhYmxlT2ZDb250ZW50c0NvbXBsZXhpdHkiOjAsIlRhYmxlT2ZDb250ZW50c1NvdXJjZVRleHRGb3JtYXQiOjAsIlRhc2tzIjpbXSwiVGl0bGUiOiJJbnRlcm1hcnJpYWdlIGFuZCBIb21vZ2Fte</w:instrText>
          </w:r>
          <w:r>
            <w:instrText xml:space="preserve">TogQ2F1c2VzLCBQYXR0ZXJucywgVHJlbmRzIiwiVHJhbnNsYXRvcnMiOltdLCJWb2x1bWUiOiIyNCIsIlllYXIiOiIxOTk4IiwiWWVhclJlc29sdmVkIjoiMTk5OCIsIkNyZWF0ZWRCeSI6Il9MZWVuYSBNYWHDnyIsIkNyZWF0ZWRPbiI6IjIwMjEtMDYtMDJUMTY6MjQ6MjEiLCJNb2RpZmllZEJ5IjoiX0hQIiwiSWQiOiJlMGYxMTcwOC1kN</w:instrText>
          </w:r>
          <w:r>
            <w:instrText xml:space="preserve">zg0LTRmYjUtYTY0MC1mNGUzZDA4OWYzZTkiLCJNb2RpZmllZE9uIjoiMjAyMS0xMC0zMVQyMjo0Mjo0MiIsIlByb2plY3QiOnsiJHJlZiI6IjUifX0sIlVzZU51bWJlcmluZ1R5cGVPZlBhcmVudERvY3VtZW50IjpmYWxzZSwiWWVhck9ubHkiOnRydWV9XSwiRm9ybWF0dGVkVGV4dCI6eyIkaWQiOiIxNSIsIkNvdW50IjoxLCJUZXh0VW5pd</w:instrText>
          </w:r>
          <w:r>
            <w:instrText xml:space="preserve">HMiOlt7IiRpZCI6IjE2IiwiRm9udFN0eWxlIjp7IiRpZCI6IjE3IiwiTmV1dHJhbCI6dHJ1ZX0sIlJlYWRpbmdPcmRlciI6MSwiVGV4dCI6IjE5OTgifV19LCJUYWciOiJDaXRhdmlQbGFjZWhvbGRlciM5ZGExNmNhNS0yZWVhLTQ5YTktOThlOC02NDExMzg1MDkwYjEiLCJUZXh0IjoiMTk5OCIsIldBSVZlcnNpb24iOiI2LjEwLjAuMCJ9}</w:instrText>
          </w:r>
          <w:r>
            <w:fldChar w:fldCharType="separate"/>
          </w:r>
          <w:r>
            <w:t xml:space="preserve">1998</w:t>
          </w:r>
          <w:r>
            <w:fldChar w:fldCharType="end"/>
          </w:r>
        </w:sdtContent>
      </w:sdt>
      <w:r>
        <w:t xml:space="preserve">)</w:t>
      </w:r>
      <w:r>
        <w:t xml:space="preserve">. </w:t>
      </w:r>
      <w:r>
        <w:t xml:space="preserve">Diese </w:t>
      </w:r>
      <w:r>
        <w:t xml:space="preserve">Partnerschaftspräferenzen begrenzen zum einen das Angebot an geeigneten Partnern und zum</w:t>
      </w:r>
      <w:r>
        <w:t xml:space="preserve"> anderen bestimmen die Präferenzen des Gegenübers die individuellen Ressourcen</w:t>
      </w:r>
      <w:r>
        <w:t xml:space="preserve"> auf dem Partnermarkt</w:t>
      </w:r>
      <w:r>
        <w:t xml:space="preserve"> </w:t>
      </w:r>
      <w:sdt>
        <w:sdtPr>
          <w:alias w:val="To edit, see citavi.com/edit"/>
          <w15:appearance w15:val="boundingBox"/>
          <w:id w:val="-454554297"/>
          <w:placeholder>
            <w:docPart w:val="416F5DB9F0E245DE9DCB8F58F2A38F59"/>
          </w:placeholder>
          <w:tag w:val="CitaviPlaceholder#d96353a7-ff11-4a31-8d0f-75ebcc9e0e1d"/>
          <w:rPr/>
        </w:sdtPr>
        <w:sdtContent>
          <w:r>
            <w:fldChar w:fldCharType="begin"/>
          </w:r>
          <w:r>
            <w:instrText xml:space="preserve">ADDIN CitaviPlaceholder{eyIkaWQiOiIxIiwiJHR5cGUiOiJTd2lzc0FjYWRlbWljLkNpdGF2aS5Da</w:instrText>
          </w:r>
          <w:r>
            <w:instrText xml:space="preserve">XRhdGlvbnMuV29yZFBsYWNlaG9sZGVyLCBTd2lzc0FjYWRlbWljLkNpdGF2aSIsIkVudHJpZXMiOlt7IiRpZCI6IjIiLCIkdHlwZSI6IlN3aXNzQWNhZGVtaWMuQ2l0YXZpLkNpdGF0aW9ucy5Xb3JkUGxhY2Vob2xkZXJFbnRyeSwgU3dpc3NBY2FkZW1pYy5DaXRhdmkiLCJJZCI6ImIwMWEyMTc1LWQxZDYtNDcxNS04ZWEwLTc3YThhMmU0Z</w:instrText>
          </w:r>
          <w:r>
            <w:instrText xml:space="preserve">DZjMiIsIlJhbmdlTGVuZ3RoIjo1MCwiUmVmZXJlbmNlSWQiOiIwYTUxYzBjYS0xNTM2LTRjYzgtOTBkOC04YWI0ODYwYzlhNmQiLCJQYWdlUmFuZ2UiOnsiJGlkIjoiMyIsIiR0eXBlIjoiU3dpc3NBY2FkZW1pYy5QYWdlUmFuZ2UsIFN3aXNzQWNhZGVtaWMiLCJFbmRQYWdlIjp7IiRpZCI6IjQiLCIkdHlwZSI6IlN3aXNzQWNhZGVtaWMuU</w:instrText>
          </w:r>
          <w:r>
            <w:instrText xml:space="preserve">GFnZU51bWJlciwgU3dpc3NBY2FkZW1pYyIsIklzRnVsbHlOdW1lcmljIjpmYWxzZSwiTnVtYmVyaW5nVHlwZSI6MCwiTnVtZXJhbFN5c3RlbSI6MH0sIk51bWJlcmluZ1R5cGUiOjAsIk51bWVyYWxTeXN0ZW0iOjAsIk9yaWdpbmFsU3RyaW5nIjoiMzI2IiwiU3RhcnRQYWdlIjp7IiRpZCI6IjUiLCIkdHlwZSI6IlN3aXNzQWNhZGVtaWMuU</w:instrText>
          </w:r>
          <w:r>
            <w:instrText xml:space="preserve">GFnZU51bWJlciwgU3dpc3NBY2FkZW1pYyIsIklzRnVsbHlOdW1lcmljIjp0cnVlLCJOdW1iZXIiOjMyNiwiTnVtYmVyaW5nVHlwZSI6MCwiTnVtZXJhbFN5c3RlbSI6MCwiT3JpZ2luYWxTdHJpbmciOiIzMjYiLCJQcmV0dHlTdHJpbmciOiIzMjYifX0sIlByZWZpeCI6InZnbC4gIiwiUmVmZXJlbmNlIjp7IiRpZCI6IjYiLCIkdHlwZSI6I</w:instrText>
          </w:r>
          <w:r>
            <w:instrText xml:space="preserve">lN3aXNzQWNhZGVtaWMuQ2l0YXZpLlJlZmVyZW5jZSwgU3dpc3NBY2FkZW1pYy5DaXRhdmkiLCJBYnN0cmFjdENvbXBsZXhpdHkiOjAsIkFic3RyYWN0U291cmNlVGV4dEZvcm1hdCI6MCwiQXV0aG9ycyI6W3siJGlkIjoiNyIsIiR0eXBlIjoiU3dpc3NBY2FkZW1pYy5DaXRhdmkuUGVyc29uLCBTd2lzc0FjYWRlbWljLkNpdGF2aSIsIkZpc</w:instrText>
          </w:r>
          <w:r>
            <w:instrText xml:space="preserve">nN0TmFtZSI6IlRob21hcyIsIkxhc3ROYW1lIjoiS2xlaW4iLCJQcm90ZWN0ZWQiOmZhbHNlLCJTZXgiOjIsIkNyZWF0ZWRCeSI6Il9MZWVuYSBNYWHDnyIsIkNyZWF0ZWRPbiI6IjIwMjEtMDQtMjlUMDc6NDQ6MzIiLCJNb2RpZmllZEJ5IjoiX0xlZW5hIE1hYcOfIiwiSWQiOiI4ZTg4NWQzYy02ZWJhLTQ3N2ItYTQ2Mi00YWFjZDllZjQxO</w:instrText>
          </w:r>
          <w:r>
            <w:instrText xml:space="preserve">DMiLCJNb2RpZmllZE9uIjoiMjAyMS0wNC0yOVQwNzo0NDozMiIsIlByb2plY3QiOnsiJGlkIjoiOCIsIiR0eXBlIjoiU3dpc3NBY2FkZW1pYy5DaXRhdmkuUHJvamVjdCwgU3dpc3NBY2FkZW1pYy5DaXRhdmkifX1dLCJDaXRhdGlvbktleVVwZGF0ZVR5cGUiOjAsIkNvbGxhYm9yYXRvcnMiOltdLCJEb2kiOiIxMC4xMDA3Lzk3OC0zLTY1O</w:instrText>
          </w:r>
          <w:r>
            <w:instrText xml:space="preserve">C0wMjI3Ni0xXzExIiwiRWRpdG9ycyI6W10sIkV2YWx1YXRpb25Db21wbGV4aXR5IjowLCJFdmFsdWF0aW9uU291cmNlVGV4dEZvcm1hdCI6MCwiR3JvdXBzIjpbXSwiSGFzTGFiZWwxIjpmYWxzZSwiSGFzTGFiZWwyIjpmYWxzZSwiS2V5d29yZHMiOltdLCJMb2NhdGlvbnMiOlt7IiRpZCI6IjkiLCIkdHlwZSI6IlN3aXNzQWNhZGVtaWMuQ</w:instrText>
          </w:r>
          <w:r>
            <w:instrText xml:space="preserve">2l0YXZpLkxvY2F0aW9uLCBTd2lzc0FjYWRlbWljLkNpdGF2aSIsIkFkZHJlc3MiOnsiJGlkIjoiMTAiLCIkdHlwZSI6IlN3aXNzQWNhZGVtaWMuQ2l0YXZpLkxpbmtlZFJlc291cmNlLCBTd2lzc0FjYWRlbWljLkNpdGF2aSIsIkxpbmtlZFJlc291cmNlVHlwZSI6NSwiT3JpZ2luYWxTdHJpbmciOiIxMC4xMDA3Lzk3OC0zLTY1OC0wMjI3N</w:instrText>
          </w:r>
          <w:r>
            <w:instrText xml:space="preserve">i0xXzExIiwiVXJpU3RyaW5nIjoiaHR0cHM6Ly9kb2kub3JnLzEwLjEwMDcvOTc4LTMtNjU4LTAyMjc2LTFfMTEiLCJMaW5rZWRSZXNvdXJjZVN0YXR1cyI6OCwiUHJvcGVydGllcyI6eyIkaWQiOiIxMS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Bbm5vdGF0aW9ucyI6W10sIkxvY2F0aW9uVHlwZSI6MCwiTWlycm9yc1JlZmVyZ</w:instrText>
          </w:r>
          <w:r>
            <w:instrText xml:space="preserve">W5jZVByb3BlcnR5SWQiOjEyOCwiQ3JlYXRlZEJ5IjoiX0xlZW5hIE1hYcOfIiwiQ3JlYXRlZE9uIjoiMjAyMS0wNS0xMFQxODozOTo1MCIsIk1vZGlmaWVkQnkiOiJfTGVlbmEgTWFhw58iLCJJZCI6IjczM2EyNjVhLTM4NzktNGVmOS05NjAzLThhMzA5NWQ4ZjZlOSIsIk1vZGlmaWVkT24iOiIyMDIxLTA1LTEwVDE4OjM5OjUwIiwiUHJva</w:instrText>
          </w:r>
          <w:r>
            <w:instrText xml:space="preserve">mVjdCI6eyIkcmVmIjoiOCJ9fV0sIk9yZ2FuaXphdGlvbnMiOltdLCJPdGhlcnNJbnZvbHZlZCI6W10sIlBhZ2VSYW5nZSI6IjxzcD5cclxuICA8bj4zMjE8L24+XHJcbiAgPGluPnRydWU8L2luPlxyXG4gIDxvcz4zMjE8L29zPlxyXG4gIDxwcz4zMjE8L3BzPlxyXG48L3NwPlxyXG48ZXA+XHJcbiAgPG4+MzQzPC9uPlxyXG4gIDxpbj50c</w:instrText>
          </w:r>
          <w:r>
            <w:instrText xml:space="preserve">nVlPC9pbj5cclxuICA8b3M+MzQzPC9vcz5cclxuICA8cHM+MzQzPC9wcz5cclxuPC9lcD5cclxuPG9zPjMyMS0zNDM8L29zPiIsIlBhcmVudFJlZmVyZW5jZSI6eyIkaWQiOiIxMiIsIiR0eXBlIjoiU3dpc3NBY2FkZW1pYy5DaXRhdmkuUmVmZXJlbmNlLCBTd2lzc0FjYWRlbWljLkNpdGF2aSIsIkFic3RyYWN0Q29tcGxleGl0eSI6MCwiQ</w:instrText>
          </w:r>
          <w:r>
            <w:instrText xml:space="preserve">WJzdHJhY3RTb3VyY2VUZXh0Rm9ybWF0IjowLCJBdXRob3JzIjpbXSwiQ2l0YXRpb25LZXlVcGRhdGVUeXBlIjowLCJDb2xsYWJvcmF0b3JzIjpbXSwiRG9pIjoiMTAuMTAwNy85NzgtMy02NTgtMDIyNzYtMSIsIkVkaXRvcnMiOlt7IiRpZCI6IjEzIiwiJHR5cGUiOiJTd2lzc0FjYWRlbWljLkNpdGF2aS5QZXJzb24sIFN3aXNzQWNhZGVta</w:instrText>
          </w:r>
          <w:r>
            <w:instrText xml:space="preserve">WMuQ2l0YXZpIiwiRmlyc3ROYW1lIjoiUGF1bCIsIkxhc3ROYW1lIjoiSGlsbCIsIk1pZGRsZU5hbWUiOiJCLiIsIlByb3RlY3RlZCI6ZmFsc2UsIlNleCI6MiwiQ3JlYXRlZEJ5IjoiX0xlZW5hIE1hYcOfIiwiQ3JlYXRlZE9uIjoiMjAyMS0wNS0xMFQxODozOTo1MCIsIk1vZGlmaWVkQnkiOiJfTGVlbmEgTWFhw58iLCJJZCI6IjU4MWVlM</w:instrText>
          </w:r>
          <w:r>
            <w:instrText xml:space="preserve">Dk5LTI3MWYtNDZjOC1hNzRiLTQyM2Q3YmM5YmQxYyIsIk1vZGlmaWVkT24iOiIyMDIxLTA1LTEwVDE4OjM5OjUwIiwiUHJvamVjdCI6eyIkcmVmIjoiOCJ9fSx7IiRpZCI6IjE0IiwiJHR5cGUiOiJTd2lzc0FjYWRlbWljLkNpdGF2aS5QZXJzb24sIFN3aXNzQWNhZGVtaWMuQ2l0YXZpIiwiRmlyc3ROYW1lIjoiSm9oYW5uZXMiLCJMYXN0T</w:instrText>
          </w:r>
          <w:r>
            <w:instrText xml:space="preserve">mFtZSI6IktvcHAiLCJQcm90ZWN0ZWQiOmZhbHNlLCJTZXgiOjIsIkNyZWF0ZWRCeSI6Il9MZWVuYSBNYWHDnyIsIkNyZWF0ZWRPbiI6IjIwMjEtMDUtMTBUMTg6Mzk6NTAiLCJNb2RpZmllZEJ5IjoiX0xlZW5hIE1hYcOfIiwiSWQiOiIwZTRmMTUwMi04ZTBmLTRlZTMtYmE5OC1kN2QyMDE1YTQ4OTUiLCJNb2RpZmllZE9uIjoiMjAyMS0wN</w:instrText>
          </w:r>
          <w:r>
            <w:instrText xml:space="preserve">S0xMFQxODozOTo1MCIsIlByb2plY3QiOnsiJHJlZiI6IjgifX1dLCJFdmFsdWF0aW9uQ29tcGxleGl0eSI6MCwiRXZhbHVhdGlvblNvdXJjZVRleHRGb3JtYXQiOjAsIkdyb3VwcyI6W10sIkhhc0xhYmVsMSI6ZmFsc2UsIkhhc0xhYmVsMiI6ZmFsc2UsIklzYm4iOiI5NzgtMy02NTgtMDIyNzUtNCIsIktleXdvcmRzIjpbXSwiTG9jYXRpb</w:instrText>
          </w:r>
          <w:r>
            <w:instrText xml:space="preserve">25zIjpbeyIkaWQiOiIxNSIsIiR0eXBlIjoiU3dpc3NBY2FkZW1pYy5DaXRhdmkuTG9jYXRpb24sIFN3aXNzQWNhZGVtaWMuQ2l0YXZpIiwiQWRkcmVzcyI6eyIkaWQiOiIxNiIsIiR0eXBlIjoiU3dpc3NBY2FkZW1pYy5DaXRhdmkuTGlua2VkUmVzb3VyY2UsIFN3aXNzQWNhZGVtaWMuQ2l0YXZpIiwiTGlua2VkUmVzb3VyY2VUeXBlIjo1L</w:instrText>
          </w:r>
          <w:r>
            <w:instrText xml:space="preserve">CJPcmlnaW5hbFN0cmluZyI6IjEwLjEwMDcvOTc4LTMtNjU4LTAyMjc2LTEiLCJVcmlTdHJpbmciOiJodHRwczovL2RvaS5vcmcvMTAuMTAwNy85NzgtMy02NTgtMDIyNzYtMSIsIkxpbmtlZFJlc291cmNlU3RhdHVzIjo4LCJQcm9wZXJ0aWVzIjp7IiRpZCI6IjE3IiwiJHR5cGUiOiJTd2lzc0FjYWRlbWljLkNpdGF2aS5MaW5rZWRSZXNvd</w:instrText>
          </w:r>
          <w:r>
            <w:instrText xml:space="preserve">XJjZVByb3BlcnRpZXMsIFN3aXNzQWNhZGVtaWMuQ2l0YXZpIn0sIlN5bmNGb2xkZXJUeXBlIjowLCJJc0xvY2FsQ2xvdWRQcm9qZWN0RmlsZUxpbmsiOmZhbHNlLCJJc0Nsb3VkUmVzdG9yZSI6ZmFsc2UsIklzQ2xvdWRDb3B5IjpmYWxzZSwiQXR0YWNobWVudEZvbGRlcldhc0luRmFsbGJhY2tNb2RlIjpmYWxzZX0sIkFubm90YXRpb25zI</w:instrText>
          </w:r>
          <w:r>
            <w:instrText xml:space="preserve">jpbXSwiTG9jYXRpb25UeXBlIjowLCJNaXJyb3JzUmVmZXJlbmNlUHJvcGVydHlJZCI6MTI4LCJDcmVhdGVkQnkiOiJfTGVlbmEgTWFhw58iLCJDcmVhdGVkT24iOiIyMDIxLTA1LTEwVDE4OjM5OjUwIiwiTW9kaWZpZWRCeSI6Il9MZWVuYSBNYWHDnyIsIklkIjoiZDVlZDBhM2UtMzQ1ZS00OWJhLWJhNGItNGRiMGUxMzU1MjY1IiwiTW9ka</w:instrText>
          </w:r>
          <w:r>
            <w:instrText xml:space="preserve">WZpZWRPbiI6IjIwMjEtMDUtMTBUMTg6Mzk6NTAiLCJQcm9qZWN0Ijp7IiRyZWYiOiI4In19XSwiT3JnYW5pemF0aW9ucyI6W10sIk90aGVyc0ludm9sdmVkIjpbXSwiUGxhY2VPZlB1YmxpY2F0aW9uIjoiV2llc2JhZGVuIiwiUHVibGlzaGVycyI6W3siJGlkIjoiMTgiLCIkdHlwZSI6IlN3aXNzQWNhZGVtaWMuQ2l0YXZpLlB1Ymxpc2hlc</w:instrText>
          </w:r>
          <w:r>
            <w:instrText xml:space="preserve">iwgU3dpc3NBY2FkZW1pYy5DaXRhdmkiLCJOYW1lIjoiU3ByaW5nZXIgRmFjaG1lZGllbiBXaWVzYmFkZW4iLCJQcm90ZWN0ZWQiOmZhbHNlLCJDcmVhdGVkQnkiOiJfTGVlbmEgTWFhw58iLCJDcmVhdGVkT24iOiIyMDIxLTA1LTEwVDE4OjM5OjUwIiwiTW9kaWZpZWRCeSI6Il9MZWVuYSBNYWHDnyIsIklkIjoiYjIzYWIwYjktMjk3NS00M</w:instrText>
          </w:r>
          <w:r>
            <w:instrText xml:space="preserve">mIzLTg2ZjMtYjRiMjE1ZjQyNmJmIiwiTW9kaWZpZWRPbiI6IjIwMjEtMDUtMTBUMTg6Mzk6NTAiLCJQcm9qZWN0Ijp7IiRyZWYiOiI4In19XSwiUXVvdGF0aW9ucyI6W10sIlJhdGluZyI6MCwiUmVmZXJlbmNlVHlwZSI6IkJvb2tFZGl0ZWQiLCJTaG9ydFRpdGxlIjoiSGlsbCwgS29wcCAoSGcuKSAyMDE1IOKAkyBIYW5kYnVjaCBGYW1pb</w:instrText>
          </w:r>
          <w:r>
            <w:instrText xml:space="preserve">GllbnNvemlvbG9naWUiLCJTaG9ydFRpdGxlVXBkYXRlVHlwZSI6MCwiU291cmNlT2ZCaWJsaW9ncmFwaGljSW5mb3JtYXRpb24iOiJDcm9zc1JlZiIsIlN0YXRpY0lkcyI6WyJkYzU5MzY0MS00NWZjLTQxZmMtOGUzMS1iYzkzNDIyYzA4MWMiXSwiVGFibGVPZkNvbnRlbnRzQ29tcGxleGl0eSI6MCwiVGFibGVPZkNvbnRlbnRzU291cmNlV</w:instrText>
          </w:r>
          <w:r>
            <w:instrText xml:space="preserve">GV4dEZvcm1hdCI6MCwiVGFza3MiOltdLCJUaXRsZSI6IkhhbmRidWNoIEZhbWlsaWVuc296aW9sb2dpZSIsIlRyYW5zbGF0b3JzIjpbXSwiWWVhciI6IjIwMTUiLCJZZWFyUmVzb2x2ZWQiOiIyMDE1IiwiQ3JlYXRlZEJ5IjoiX0xlZW5hIE1hYcOfIiwiQ3JlYXRlZE9uIjoiMjAyMS0wNS0xMFQxODozOTo1MCIsIk1vZGlmaWVkQnkiOiJfT</w:instrText>
          </w:r>
          <w:r>
            <w:instrText xml:space="preserve">GVlbmEgTWFhw58iLCJJZCI6IjFhYmQ3MmU0LTU0MWEtNGY0ZC1iNDIwLTQ2YzQyZjM3ZTNjNSIsIk1vZGlmaWVkT24iOiIyMDIxLTA1LTEwVDE4OjM5OjUwIiwiUHJvamVjdCI6eyIkcmVmIjoiOCJ9fSwiUHVibGlzaGVycyI6W10sIlF1b3RhdGlvbnMiOltdLCJSYXRpbmciOjAsIlJlZmVyZW5jZVR5cGUiOiJDb250cmlidXRpb24iLCJTa</w:instrText>
          </w:r>
          <w:r>
            <w:instrText xml:space="preserve">G9ydFRpdGxlIjoiS2xlaW4gMjAxNSDigJMgUGFydG5lcndhaGwiLCJTaG9ydFRpdGxlVXBkYXRlVHlwZSI6MCwiU291cmNlT2ZCaWJsaW9ncmFwaGljSW5mb3JtYXRpb24iOiJDcm9zc1JlZiIsIlN0YXRpY0lkcyI6WyJkY2NiYzBhMS1kMTQyLTRjNjctODI1NS1jZDczZWY0NDFlYmMiXSwiVGFibGVPZkNvbnRlbnRzQ29tcGxleGl0eSI6M</w:instrText>
          </w:r>
          <w:r>
            <w:instrText xml:space="preserve">CwiVGFibGVPZkNvbnRlbnRzU291cmNlVGV4dEZvcm1hdCI6MCwiVGFza3MiOltdLCJUaXRsZSI6IlBhcnRuZXJ3YWhsIiwiVHJhbnNsYXRvcnMiOltdLCJZZWFyUmVzb2x2ZWQiOiIyMDE1IiwiQ3JlYXRlZEJ5IjoiX0xlZW5hIE1hYcOfIiwiQ3JlYXRlZE9uIjoiMjAyMS0wNS0xMFQxODozOTo1MCIsIk1vZGlmaWVkQnkiOiJfTGVlbmEgT</w:instrText>
          </w:r>
          <w:r>
            <w:instrText xml:space="preserve">WFhw58iLCJJZCI6IjBhNTFjMGNhLTE1MzYtNGNjOC05MGQ4LThhYjQ4NjBjOWE2ZCIsIk1vZGlmaWVkT24iOiIyMDIxLTA1LTEwVDE4OjM5OjUwIiwiUHJvamVjdCI6eyIkcmVmIjoiOCJ9fSwiU3VmZml4IjoiLCB6aXRpZXJ0IG5hY2ggQm91cmRpZXUgMTk3NiIsIlVzZU51bWJlcmluZ1R5cGVPZlBhcmVudERvY3VtZW50IjpmYWxzZSwiV</w:instrText>
          </w:r>
          <w:r>
            <w:instrText xml:space="preserve">XNlU3RhbmRhcmRQcmVmaXgiOmZhbHNlLCJVc2VTdGFuZGFyZFN1ZmZpeCI6ZmFsc2V9XSwiRm9ybWF0dGVkVGV4dCI6eyIkaWQiOiIxOSIsIkNvdW50IjoxLCJUZXh0VW5pdHMiOlt7IiRpZCI6IjIwIiwiRm9udFN0eWxlIjp7IiRpZCI6IjIxIiwiTmV1dHJhbCI6dHJ1ZX0sIlJlYWRpbmdPcmRlciI6MSwiVGV4dCI6Iih2Z2wuIEtsZWluI</w:instrText>
          </w:r>
          <w:r>
            <w:instrText xml:space="preserve">DIwMTUsIDMyNiwgeml0aWVydCBuYWNoIEJvdXJkaWV1IDE5NzYpIn1dfSwiVGFnIjoiQ2l0YXZpUGxhY2Vob2xkZXIjZDk2MzUzYTctZmYxMS00YTMxLThkMGYtNzVlYmNjOWUwZTFkIiwiVGV4dCI6Iih2Z2wuIEtsZWluIDIwMTUsIDMyNiwgeml0aWVydCBuYWNoIEJvdXJkaWV1IDE5NzYpIiwiV0FJVmVyc2lvbiI6IjYuMTAuMC4wIn0=}</w:instrText>
          </w:r>
          <w:r>
            <w:fldChar w:fldCharType="separate"/>
          </w:r>
          <w:r>
            <w:t xml:space="preserve">(vgl. Klein 2015, 326, zitiert nach Bourdieu 1976)</w:t>
          </w:r>
          <w:r>
            <w:fldChar w:fldCharType="end"/>
          </w:r>
        </w:sdtContent>
      </w:sdt>
      <w:r>
        <w:t xml:space="preserve">. </w:t>
      </w:r>
      <w:r>
        <w:t xml:space="preserve">Die Auswahl eines </w:t>
      </w:r>
      <w:r>
        <w:t xml:space="preserve">(</w:t>
      </w:r>
      <w:r>
        <w:t xml:space="preserve">ähnlichen</w:t>
      </w:r>
      <w:r>
        <w:t xml:space="preserve">)</w:t>
      </w:r>
      <w:r>
        <w:t xml:space="preserve"> Partners hat</w:t>
      </w:r>
      <w:r>
        <w:t xml:space="preserve"> zudem</w:t>
      </w:r>
      <w:r>
        <w:t xml:space="preserve"> weitreichende Konsequenzen</w:t>
      </w:r>
      <w:r>
        <w:t xml:space="preserve">.</w:t>
      </w:r>
      <w:r>
        <w:t xml:space="preserve"> </w:t>
      </w:r>
      <w:r>
        <w:t xml:space="preserve">S</w:t>
      </w:r>
      <w:r>
        <w:t xml:space="preserve">o reproduzieren die Muster der Partnerwahl soziale Strukturen</w:t>
      </w:r>
      <w:r>
        <w:t xml:space="preserve"> </w:t>
      </w:r>
      <w:sdt>
        <w:sdtPr>
          <w:alias w:val="To edit, see citavi.com/edit"/>
          <w15:appearance w15:val="boundingBox"/>
          <w:id w:val="14657412"/>
          <w:placeholder>
            <w:docPart w:val="DefaultPlaceholder_-1854013440"/>
          </w:placeholder>
          <w:tag w:val="CitaviPlaceholder#27f19ca2-8ef8-4fb9-851f-e0a01b2eb35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2xkZ</w:instrText>
          </w:r>
          <w:r>
            <w:instrText xml:space="preserve">XJFbnRyeSwgU3dpc3NBY2FkZW1pYy5DaXRhdmkiLCJJZCI6ImIwMWEyMTc1LWQxZDYtNDcxNS04ZWEwLTc3YThhMmU0ZDZjMiIsIlJhbmdlTGVuZ3RoIjo0OSwiUmVmZXJlbmNlSWQiOiIwYTUxYzBjYS0xNTM2LTRjYzgtOTBkOC04YWI0ODYwYzlhNmQiLCJQYWdlUmFuZ2UiOnsiJGlkIjoiMyIsIiR0eXBlIjoiU3dpc3NBY2FkZW1pYy5QY</w:instrText>
          </w:r>
          <w:r>
            <w:instrText xml:space="preserve">WdlUmFuZ2UsIFN3aXNzQWNhZGVtaWMiLCJFbmRQYWdlIjp7IiRpZCI6IjQiLCIkdHlwZSI6IlN3aXNzQWNhZGVtaWMuUGFnZU51bWJlciwgU3dpc3NBY2FkZW1pYyIsIklzRnVsbHlOdW1lcmljIjpmYWxzZSwiTnVtYmVyaW5nVHlwZSI6MCwiTnVtZXJhbFN5c3RlbSI6MH0sIk51bWJlcmluZ1R5cGUiOjAsIk51bWVyYWxTeXN0ZW0iOjAsI</w:instrText>
          </w:r>
          <w:r>
            <w:instrText xml:space="preserve">k9yaWdpbmFsU3RyaW5nIjoiMzI2IiwiU3RhcnRQYWdlIjp7IiRpZCI6IjUiLCIkdHlwZSI6IlN3aXNzQWNhZGVtaWMuUGFnZU51bWJlciwgU3dpc3NBY2FkZW1pYyIsIklzRnVsbHlOdW1lcmljIjp0cnVlLCJOdW1iZXIiOjMyNiwiTnVtYmVyaW5nVHlwZSI6MCwiTnVtZXJhbFN5c3RlbSI6MCwiT3JpZ2luYWxTdHJpbmciOiIzMjYiLCJQc</w:instrText>
          </w:r>
          <w:r>
            <w:instrText xml:space="preserve">mV0dHlTdHJpbmciOiIzMjYifX0sIlByZWZpeCI6InZnbC4gIiwiUmVmZXJlbmNlIjp7IiRpZCI6IjYiLCIkdHlwZSI6IlN3aXNzQWNhZGVtaWMuQ2l0YXZpLlJlZmVyZW5jZSwgU3dpc3NBY2FkZW1pYy5DaXRhdmkiLCJBYnN0cmFjdENvbXBsZXhpdHkiOjAsIkFic3RyYWN0U291cmNlVGV4dEZvcm1hdCI6MCwiQXV0aG9ycyI6W3siJGlkI</w:instrText>
          </w:r>
          <w:r>
            <w:instrText xml:space="preserve">joiNyIsIiR0eXBlIjoiU3dpc3NBY2FkZW1pYy5DaXRhdmkuUGVyc29uLCBTd2lzc0FjYWRlbWljLkNpdGF2aSIsIkZpcnN0TmFtZSI6IlRob21hcyIsIkxhc3ROYW1lIjoiS2xlaW4iLCJQcm90ZWN0ZWQiOmZhbHNlLCJTZXgiOjIsIkNyZWF0ZWRCeSI6Il9MZWVuYSBNYWHDnyIsIkNyZWF0ZWRPbiI6IjIwMjEtMDQtMjlUMDc6NDQ6MzIiL</w:instrText>
          </w:r>
          <w:r>
            <w:instrText xml:space="preserve">CJNb2RpZmllZEJ5IjoiX0xlZW5hIE1hYcOfIiwiSWQiOiI4ZTg4NWQzYy02ZWJhLTQ3N2ItYTQ2Mi00YWFjZDllZjQxODMiLCJNb2RpZmllZE9uIjoiMjAyMS0wNC0yOVQwNzo0NDozMiIsIlByb2plY3QiOnsiJGlkIjoiOCIsIiR0eXBlIjoiU3dpc3NBY2FkZW1pYy5DaXRhdmkuUHJvamVjdCwgU3dpc3NBY2FkZW1pYy5DaXRhdmkifX1dL</w:instrText>
          </w:r>
          <w:r>
            <w:instrText xml:space="preserve">CJDaXRhdGlvbktleVVwZGF0ZVR5cGUiOjAsIkNvbGxhYm9yYXRvcnMiOltdLCJEb2kiOiIxMC4xMDA3Lzk3OC0zLTY1OC0wMjI3Ni0xXzExIiwiRWRpdG9ycyI6W10sIkV2YWx1YXRpb25Db21wbGV4aXR5IjowLCJFdmFsdWF0aW9uU291cmNlVGV4dEZvcm1hdCI6MCwiR3JvdXBzIjpbXSwiSGFzTGFiZWwxIjpmYWxzZSwiSGFzTGFiZWwyI</w:instrText>
          </w:r>
          <w:r>
            <w:instrText xml:space="preserve">jpmYWxzZSwiS2V5d29yZHMiOltdLCJMb2NhdGlvbnMiOlt7IiRpZCI6IjkiLCIkdHlwZSI6IlN3aXNzQWNhZGVtaWMuQ2l0YXZpLkxvY2F0aW9uLCBTd2lzc0FjYWRlbWljLkNpdGF2aSIsIkFkZHJlc3MiOnsiJGlkIjoiMTAiLCIkdHlwZSI6IlN3aXNzQWNhZGVtaWMuQ2l0YXZpLkxpbmtlZFJlc291cmNlLCBTd2lzc0FjYWRlbWljLkNpd</w:instrText>
          </w:r>
          <w:r>
            <w:instrText xml:space="preserve">GF2aSIsIkxpbmtlZFJlc291cmNlVHlwZSI6NSwiT3JpZ2luYWxTdHJpbmciOiIxMC4xMDA3Lzk3OC0zLTY1OC0wMjI3Ni0xXzExIiwiVXJpU3RyaW5nIjoiaHR0cHM6Ly9kb2kub3JnLzEwLjEwMDcvOTc4LTMtNjU4LTAyMjc2LTFfMTEiLCJMaW5rZWRSZXNvdXJjZVN0YXR1cyI6OCwiUHJvcGVydGllcyI6eyIkaWQiOiIxMSIsIiR0eXBlI</w:instrText>
          </w:r>
          <w:r>
            <w:instrText xml:space="preserve">joiU3dpc3NBY2FkZW1pYy5DaXRhdmkuTGlua2VkUmVzb3VyY2VQcm9wZXJ0aWVzLCBTd2lzc0FjYWRlbWljLkNpdGF2aSJ9LCJTeW5jRm9sZGVyVHlwZSI6MCwiSXNMb2NhbENsb3VkUHJvamVjdEZpbGVMaW5rIjpmYWxzZSwiSXNDbG91ZFJlc3RvcmUiOmZhbHNlLCJJc0Nsb3VkQ29weSI6ZmFsc2UsIkF0dGFjaG1lbnRGb2xkZXJXYXNJb</w:instrText>
          </w:r>
          <w:r>
            <w:instrText xml:space="preserve">kZhbGxiYWNrTW9kZSI6ZmFsc2V9LCJBbm5vdGF0aW9ucyI6W10sIkxvY2F0aW9uVHlwZSI6MCwiTWlycm9yc1JlZmVyZW5jZVByb3BlcnR5SWQiOjEyOCwiQ3JlYXRlZEJ5IjoiX0xlZW5hIE1hYcOfIiwiQ3JlYXRlZE9uIjoiMjAyMS0wNS0xMFQxODozOTo1MCIsIk1vZGlmaWVkQnkiOiJfTGVlbmEgTWFhw58iLCJJZCI6IjczM2EyNjVhL</w:instrText>
          </w:r>
          <w:r>
            <w:instrText xml:space="preserve">TM4NzktNGVmOS05NjAzLThhMzA5NWQ4ZjZlOSIsIk1vZGlmaWVkT24iOiIyMDIxLTA1LTEwVDE4OjM5OjUwIiwiUHJvamVjdCI6eyIkcmVmIjoiOCJ9fV0sIk9yZ2FuaXphdGlvbnMiOltdLCJPdGhlcnNJbnZvbHZlZCI6W10sIlBhZ2VSYW5nZSI6IjxzcD5cclxuICA8bj4zMjE8L24+XHJcbiAgPGluPnRydWU8L2luPlxyXG4gIDxvcz4zM</w:instrText>
          </w:r>
          <w:r>
            <w:instrText xml:space="preserve">jE8L29zPlxyXG4gIDxwcz4zMjE8L3BzPlxyXG48L3NwPlxyXG48ZXA+XHJcbiAgPG4+MzQzPC9uPlxyXG4gIDxpbj50cnVlPC9pbj5cclxuICA8b3M+MzQzPC9vcz5cclxuICA8cHM+MzQzPC9wcz5cclxuPC9lcD5cclxuPG9zPjMyMS0zNDM8L29zPiIsIlBhcmVudFJlZmVyZW5jZSI6eyIkaWQiOiIxMiIsIiR0eXBlIjoiU3dpc3NBY2FkZ</w:instrText>
          </w:r>
          <w:r>
            <w:instrText xml:space="preserve">W1pYy5DaXRhdmkuUmVmZXJlbmNlLCBTd2lzc0FjYWRlbWljLkNpdGF2aSIsIkFic3RyYWN0Q29tcGxleGl0eSI6MCwiQWJzdHJhY3RTb3VyY2VUZXh0Rm9ybWF0IjowLCJBdXRob3JzIjpbXSwiQ2l0YXRpb25LZXlVcGRhdGVUeXBlIjowLCJDb2xsYWJvcmF0b3JzIjpbXSwiRG9pIjoiMTAuMTAwNy85NzgtMy02NTgtMDIyNzYtMSIsIkVka</w:instrText>
          </w:r>
          <w:r>
            <w:instrText xml:space="preserve">XRvcnMiOlt7IiRpZCI6IjEzIiwiJHR5cGUiOiJTd2lzc0FjYWRlbWljLkNpdGF2aS5QZXJzb24sIFN3aXNzQWNhZGVtaWMuQ2l0YXZpIiwiRmlyc3ROYW1lIjoiUGF1bCIsIkxhc3ROYW1lIjoiSGlsbCIsIk1pZGRsZU5hbWUiOiJCLiIsIlByb3RlY3RlZCI6ZmFsc2UsIlNleCI6MiwiQ3JlYXRlZEJ5IjoiX0xlZW5hIE1hYcOfIiwiQ3JlY</w:instrText>
          </w:r>
          <w:r>
            <w:instrText xml:space="preserve">XRlZE9uIjoiMjAyMS0wNS0xMFQxODozOTo1MCIsIk1vZGlmaWVkQnkiOiJfTGVlbmEgTWFhw58iLCJJZCI6IjU4MWVlMDk5LTI3MWYtNDZjOC1hNzRiLTQyM2Q3YmM5YmQxYyIsIk1vZGlmaWVkT24iOiIyMDIxLTA1LTEwVDE4OjM5OjUwIiwiUHJvamVjdCI6eyIkcmVmIjoiOCJ9fSx7IiRpZCI6IjE0IiwiJHR5cGUiOiJTd2lzc0FjYWRlb</w:instrText>
          </w:r>
          <w:r>
            <w:instrText xml:space="preserve">WljLkNpdGF2aS5QZXJzb24sIFN3aXNzQWNhZGVtaWMuQ2l0YXZpIiwiRmlyc3ROYW1lIjoiSm9oYW5uZXMiLCJMYXN0TmFtZSI6IktvcHAiLCJQcm90ZWN0ZWQiOmZhbHNlLCJTZXgiOjIsIkNyZWF0ZWRCeSI6Il9MZWVuYSBNYWHDnyIsIkNyZWF0ZWRPbiI6IjIwMjEtMDUtMTBUMTg6Mzk6NTAiLCJNb2RpZmllZEJ5IjoiX0xlZW5hIE1hY</w:instrText>
          </w:r>
          <w:r>
            <w:instrText xml:space="preserve">cOfIiwiSWQiOiIwZTRmMTUwMi04ZTBmLTRlZTMtYmE5OC1kN2QyMDE1YTQ4OTUiLCJNb2RpZmllZE9uIjoiMjAyMS0wNS0xMFQxODozOTo1MCIsIlByb2plY3QiOnsiJHJlZiI6IjgifX1dLCJFdmFsdWF0aW9uQ29tcGxleGl0eSI6MCwiRXZhbHVhdGlvblNvdXJjZVRleHRGb3JtYXQiOjAsIkdyb3VwcyI6W10sIkhhc0xhYmVsMSI6ZmFsc</w:instrText>
          </w:r>
          <w:r>
            <w:instrText xml:space="preserve">2UsIkhhc0xhYmVsMiI6ZmFsc2UsIklzYm4iOiI5NzgtMy02NTgtMDIyNzUtNCIsIktleXdvcmRzIjpbXSwiTG9jYXRpb25zIjpbeyIkaWQiOiIxNSIsIiR0eXBlIjoiU3dpc3NBY2FkZW1pYy5DaXRhdmkuTG9jYXRpb24sIFN3aXNzQWNhZGVtaWMuQ2l0YXZpIiwiQWRkcmVzcyI6eyIkaWQiOiIxNiIsIiR0eXBlIjoiU3dpc3NBY2FkZW1pY</w:instrText>
          </w:r>
          <w:r>
            <w:instrText xml:space="preserve">y5DaXRhdmkuTGlua2VkUmVzb3VyY2UsIFN3aXNzQWNhZGVtaWMuQ2l0YXZpIiwiTGlua2VkUmVzb3VyY2VUeXBlIjo1LCJPcmlnaW5hbFN0cmluZyI6IjEwLjEwMDcvOTc4LTMtNjU4LTAyMjc2LTEiLCJVcmlTdHJpbmciOiJodHRwczovL2RvaS5vcmcvMTAuMTAwNy85NzgtMy02NTgtMDIyNzYtMSIsIkxpbmtlZFJlc291cmNlU3RhdHVzI</w:instrText>
          </w:r>
          <w:r>
            <w:instrText xml:space="preserve">jo4LCJQcm9wZXJ0aWVzIjp7IiRpZCI6IjE3IiwiJHR5cGUiOiJTd2lzc0FjYWRlbWljLkNpdGF2aS5MaW5rZWRSZXNvdXJjZVByb3BlcnRpZXMsIFN3aXNzQWNhZGVtaWMuQ2l0YXZpIn0sIlN5bmNGb2xkZXJUeXBlIjowLCJJc0xvY2FsQ2xvdWRQcm9qZWN0RmlsZUxpbmsiOmZhbHNlLCJJc0Nsb3VkUmVzdG9yZSI6ZmFsc2UsIklzQ2xvd</w:instrText>
          </w:r>
          <w:r>
            <w:instrText xml:space="preserve">WRDb3B5IjpmYWxzZSwiQXR0YWNobWVudEZvbGRlcldhc0luRmFsbGJhY2tNb2RlIjpmYWxzZX0sIkFubm90YXRpb25zIjpbXSwiTG9jYXRpb25UeXBlIjowLCJNaXJyb3JzUmVmZXJlbmNlUHJvcGVydHlJZCI6MTI4LCJDcmVhdGVkQnkiOiJfTGVlbmEgTWFhw58iLCJDcmVhdGVkT24iOiIyMDIxLTA1LTEwVDE4OjM5OjUwIiwiTW9kaWZpZ</w:instrText>
          </w:r>
          <w:r>
            <w:instrText xml:space="preserve">WRCeSI6Il9MZWVuYSBNYWHDnyIsIklkIjoiZDVlZDBhM2UtMzQ1ZS00OWJhLWJhNGItNGRiMGUxMzU1MjY1IiwiTW9kaWZpZWRPbiI6IjIwMjEtMDUtMTBUMTg6Mzk6NTAiLCJQcm9qZWN0Ijp7IiRyZWYiOiI4In19XSwiT3JnYW5pemF0aW9ucyI6W10sIk90aGVyc0ludm9sdmVkIjpbXSwiUGxhY2VPZlB1YmxpY2F0aW9uIjoiV2llc2JhZ</w:instrText>
          </w:r>
          <w:r>
            <w:instrText xml:space="preserve">GVuIiwiUHVibGlzaGVycyI6W3siJGlkIjoiMTgiLCIkdHlwZSI6IlN3aXNzQWNhZGVtaWMuQ2l0YXZpLlB1Ymxpc2hlciwgU3dpc3NBY2FkZW1pYy5DaXRhdmkiLCJOYW1lIjoiU3ByaW5nZXIgRmFjaG1lZGllbiBXaWVzYmFkZW4iLCJQcm90ZWN0ZWQiOmZhbHNlLCJDcmVhdGVkQnkiOiJfTGVlbmEgTWFhw58iLCJDcmVhdGVkT24iOiIyM</w:instrText>
          </w:r>
          <w:r>
            <w:instrText xml:space="preserve">DIxLTA1LTEwVDE4OjM5OjUwIiwiTW9kaWZpZWRCeSI6Il9MZWVuYSBNYWHDnyIsIklkIjoiYjIzYWIwYjktMjk3NS00MmIzLTg2ZjMtYjRiMjE1ZjQyNmJmIiwiTW9kaWZpZWRPbiI6IjIwMjEtMDUtMTBUMTg6Mzk6NTAiLCJQcm9qZWN0Ijp7IiRyZWYiOiI4In19XSwiUXVvdGF0aW9ucyI6W10sIlJhdGluZyI6MCwiUmVmZXJlbmNlVHlwZ</w:instrText>
          </w:r>
          <w:r>
            <w:instrText xml:space="preserve">SI6IkJvb2tFZGl0ZWQiLCJTaG9ydFRpdGxlIjoiSGlsbCwgS29wcCAoSGcuKSAyMDE1IOKAkyBIYW5kYnVjaCBGYW1pbGllbnNvemlvbG9naWUiLCJTaG9ydFRpdGxlVXBkYXRlVHlwZSI6MCwiU291cmNlT2ZCaWJsaW9ncmFwaGljSW5mb3JtYXRpb24iOiJDcm9zc1JlZiIsIlN0YXRpY0lkcyI6WyJkYzU5MzY0MS00NWZjLTQxZmMtOGUzM</w:instrText>
          </w:r>
          <w:r>
            <w:instrText xml:space="preserve">S1iYzkzNDIyYzA4MWMiXSwiVGFibGVPZkNvbnRlbnRzQ29tcGxleGl0eSI6MCwiVGFibGVPZkNvbnRlbnRzU291cmNlVGV4dEZvcm1hdCI6MCwiVGFza3MiOltdLCJUaXRsZSI6IkhhbmRidWNoIEZhbWlsaWVuc296aW9sb2dpZSIsIlRyYW5zbGF0b3JzIjpbXSwiWWVhciI6IjIwMTUiLCJZZWFyUmVzb2x2ZWQiOiIyMDE1IiwiQ3JlYXRlZ</w:instrText>
          </w:r>
          <w:r>
            <w:instrText xml:space="preserve">EJ5IjoiX0xlZW5hIE1hYcOfIiwiQ3JlYXRlZE9uIjoiMjAyMS0wNS0xMFQxODozOTo1MCIsIk1vZGlmaWVkQnkiOiJfTGVlbmEgTWFhw58iLCJJZCI6IjFhYmQ3MmU0LTU0MWEtNGY0ZC1iNDIwLTQ2YzQyZjM3ZTNjNSIsIk1vZGlmaWVkT24iOiIyMDIxLTA1LTEwVDE4OjM5OjUwIiwiUHJvamVjdCI6eyIkcmVmIjoiOCJ9fSwiUHVibGlza</w:instrText>
          </w:r>
          <w:r>
            <w:instrText xml:space="preserve">GVycyI6W10sIlF1b3RhdGlvbnMiOltdLCJSYXRpbmciOjAsIlJlZmVyZW5jZVR5cGUiOiJDb250cmlidXRpb24iLCJTaG9ydFRpdGxlIjoiS2xlaW4gMjAxNSDigJMgUGFydG5lcndhaGwiLCJTaG9ydFRpdGxlVXBkYXRlVHlwZSI6MCwiU291cmNlT2ZCaWJsaW9ncmFwaGljSW5mb3JtYXRpb24iOiJDcm9zc1JlZiIsIlN0YXRpY0lkcyI6W</w:instrText>
          </w:r>
          <w:r>
            <w:instrText xml:space="preserve">yJkY2NiYzBhMS1kMTQyLTRjNjctODI1NS1jZDczZWY0NDFlYmMiXSwiVGFibGVPZkNvbnRlbnRzQ29tcGxleGl0eSI6MCwiVGFibGVPZkNvbnRlbnRzU291cmNlVGV4dEZvcm1hdCI6MCwiVGFza3MiOltdLCJUaXRsZSI6IlBhcnRuZXJ3YWhsIiwiVHJhbnNsYXRvcnMiOltdLCJZZWFyUmVzb2x2ZWQiOiIyMDE1IiwiQ3JlYXRlZEJ5IjoiX</w:instrText>
          </w:r>
          <w:r>
            <w:instrText xml:space="preserve">0xlZW5hIE1hYcOfIiwiQ3JlYXRlZE9uIjoiMjAyMS0wNS0xMFQxODozOTo1MCIsIk1vZGlmaWVkQnkiOiJfTGVlbmEgTWFhw58iLCJJZCI6IjBhNTFjMGNhLTE1MzYtNGNjOC05MGQ4LThhYjQ4NjBjOWE2ZCIsIk1vZGlmaWVkT24iOiIyMDIxLTA1LTEwVDE4OjM5OjUwIiwiUHJvamVjdCI6eyIkcmVmIjoiOCJ9fSwiU3VmZml4IjoiLCB6a</w:instrText>
          </w:r>
          <w:r>
            <w:instrText xml:space="preserve">XRpZXJ0IG5hY2ggQm91cmRpZXUgMTk3NiIsIlVzZU51bWJlcmluZ1R5cGVPZlBhcmVudERvY3VtZW50IjpmYWxzZSwiVXNlU3RhbmRhcmRQcmVmaXgiOmZhbHNlLCJVc2VTdGFuZGFyZFN1ZmZpeCI6ZmFsc2V9LHsiJGlkIjoiMTkiLCIkdHlwZSI6IlN3aXNzQWNhZGVtaWMuQ2l0YXZpLkNpdGF0aW9ucy5Xb3JkUGxhY2Vob2xkZXJFbnRye</w:instrText>
          </w:r>
          <w:r>
            <w:instrText xml:space="preserve">SwgU3dpc3NBY2FkZW1pYy5DaXRhdmkiLCJJZCI6IjlhYjk3NDY5LTA0ZTYtNDY3ZS1iMDlhLTQ4YjZhYzE4YmEwNSIsIlJhbmdlU3RhcnQiOjQ5LCJSYW5nZUxlbmd0aCI6MjEsIlJlZmVyZW5jZUlkIjoiNmZhNDA0ZTktYWMwMi00OGFjLWI2NzctMThlZDc2Zjg3MDFjIiwiUmVmZXJlbmNlIjp7IiRpZCI6IjIwIiwiJHR5cGUiOiJTd2lzc</w:instrText>
          </w:r>
          <w:r>
            <w:instrText xml:space="preserve">0FjYWRlbWljLkNpdGF2aS5SZWZlcmVuY2UsIFN3aXNzQWNhZGVtaWMuQ2l0YXZpIiwiQWJzdHJhY3RDb21wbGV4aXR5IjowLCJBYnN0cmFjdFNvdXJjZVRleHRGb3JtYXQiOjAsIkF1dGhvcnMiOlt7IiRpZCI6IjIxIiwiJHR5cGUiOiJTd2lzc0FjYWRlbWljLkNpdGF2aS5QZXJzb24sIFN3aXNzQWNhZGVtaWMuQ2l0YXZpIiwiRmlyc3ROY</w:instrText>
          </w:r>
          <w:r>
            <w:instrText xml:space="preserve">W1lIjoiSmFuIiwiTGFzdE5hbWUiOiJTa29wZWsiLCJQcm90ZWN0ZWQiOmZhbHNlLCJTZXgiOjAsIkNyZWF0ZWRCeSI6Il9MZWVuYSBNYWHDnyIsIkNyZWF0ZWRPbiI6IjIwMjEtMDUtMDFUMTA6NDQ6MDQiLCJNb2RpZmllZEJ5IjoiX0xlZW5hIE1hYcOfIiwiSWQiOiIzNTI0OGY2Ny0xNTQ2LTQzYmYtOTQwNy0zMmNjZDI0MDViOGMiLCJNb</w:instrText>
          </w:r>
          <w:r>
            <w:instrText xml:space="preserve">2RpZmllZE9uIjoiMjAyMS0wNS0wMVQxMDo0NDowNCIsIlByb2plY3QiOnsiJHJlZiI6IjgifX0seyIkaWQiOiIyMiIsIiR0eXBlIjoiU3dpc3NBY2FkZW1pYy5DaXRhdmkuUGVyc29uLCBTd2lzc0FjYWRlbWljLkNpdGF2aSIsIkZpcnN0TmFtZSI6IkZsb3JpYW4iLCJMYXN0TmFtZSI6IlNjaHVseiIsIlByb3RlY3RlZCI6ZmFsc2UsIlNle</w:instrText>
          </w:r>
          <w:r>
            <w:instrText xml:space="preserve">CI6MiwiQ3JlYXRlZEJ5IjoiX0xlZW5hIE1hYcOfIiwiQ3JlYXRlZE9uIjoiMjAyMS0wNi0yNVQxNDowOTowNiIsIk1vZGlmaWVkQnkiOiJfTGVlbmEgTWFhw58iLCJJZCI6ImI3OTViNTRkLTg2NWEtNGUzMC05ODc0LTJlMmQ2MjVhOWEyZCIsIk1vZGlmaWVkT24iOiIyMDIxLTA2LTI1VDE0OjA5OjA2IiwiUHJvamVjdCI6eyIkcmVmIjoiO</w:instrText>
          </w:r>
          <w:r>
            <w:instrText xml:space="preserve">CJ9fSx7IiRpZCI6IjIzIiwiJHR5cGUiOiJTd2lzc0FjYWRlbWljLkNpdGF2aS5QZXJzb24sIFN3aXNzQWNhZGVtaWMuQ2l0YXZpIiwiRmlyc3ROYW1lIjoiSGFucy1QZXRlciIsIkxhc3ROYW1lIjoiQmxvc3NmZWxkIiwiUHJvdGVjdGVkIjpmYWxzZSwiU2V4IjowLCJDcmVhdGVkQnkiOiJfTGVlbmEgTWFhw58iLCJDcmVhdGVkT24iOiIyM</w:instrText>
          </w:r>
          <w:r>
            <w:instrText xml:space="preserve">DIxLTA0LTI5VDA5OjUzOjE0IiwiTW9kaWZpZWRCeSI6Il9MZWVuYSBNYWHDnyIsIklkIjoiYjVlYjlkM2ItODBhYy00OTk3LTlkODYtNDhmYzZiYWFlMzExIiwiTW9kaWZpZWRPbiI6IjIwMjEtMDQtMjlUMDk6NTM6MTQiLCJQcm9qZWN0Ijp7IiRyZWYiOiI4In19XSwiQ2l0YXRpb25LZXlVcGRhdGVUeXBlIjowLCJDb2xsYWJvcmF0b3JzI</w:instrText>
          </w:r>
          <w:r>
            <w:instrText xml:space="preserve">jpbXSwiRG9pIjoiMTAuMTAwNy9zMTE1NzctMDA5LTAwNTAtMCIsIkVkaXRvcnMiOltdLCJFdmFsdWF0aW9uQ29tcGxleGl0eSI6MCwiRXZhbHVhdGlvblNvdXJjZVRleHRGb3JtYXQiOjAsIkdyb3VwcyI6W10sIkhhc0xhYmVsMSI6ZmFsc2UsIkhhc0xhYmVsMiI6ZmFsc2UsIktleXdvcmRzIjpbXSwiTG9jYXRpb25zIjpbeyIkaWQiOiIyN</w:instrText>
          </w:r>
          <w:r>
            <w:instrText xml:space="preserve">CIsIiR0eXBlIjoiU3dpc3NBY2FkZW1pYy5DaXRhdmkuTG9jYXRpb24sIFN3aXNzQWNhZGVtaWMuQ2l0YXZpIiwiQWRkcmVzcyI6eyIkaWQiOiIyNSIsIiR0eXBlIjoiU3dpc3NBY2FkZW1pYy5DaXRhdmkuTGlua2VkUmVzb3VyY2UsIFN3aXNzQWNhZGVtaWMuQ2l0YXZpIiwiTGlua2VkUmVzb3VyY2VUeXBlIjo1LCJPcmlnaW5hbFN0cmluZ</w:instrText>
          </w:r>
          <w:r>
            <w:instrText xml:space="preserve">yI6IjEwLjEwMDcvczExNTc3LTAwOS0wMDUwLTAiLCJVcmlTdHJpbmciOiJodHRwczovL2RvaS5vcmcvMTAuMTAwNy9zMTE1NzctMDA5LTAwNTAtMCIsIkxpbmtlZFJlc291cmNlU3RhdHVzIjo4LCJQcm9wZXJ0aWVzIjp7IiRpZCI6IjI2IiwiJHR5cGUiOiJTd2lzc0FjYWRlbWljLkNpdGF2aS5MaW5rZWRSZXNvdXJjZVByb3BlcnRpZXMsI</w:instrText>
          </w:r>
          <w:r>
            <w:instrText xml:space="preserve">FN3aXNzQWNhZGVtaWMuQ2l0YXZpIn0sIlN5bmNGb2xkZXJUeXBlIjowLCJJc0xvY2FsQ2xvdWRQcm9qZWN0RmlsZUxpbmsiOmZhbHNlLCJJc0Nsb3VkUmVzdG9yZSI6ZmFsc2UsIklzQ2xvdWRDb3B5IjpmYWxzZSwiQXR0YWNobWVudEZvbGRlcldhc0luRmFsbGJhY2tNb2RlIjpmYWxzZX0sIkFubm90YXRpb25zIjpbXSwiTG9jYXRpb25Ue</w:instrText>
          </w:r>
          <w:r>
            <w:instrText xml:space="preserve">XBlIjowLCJNaXJyb3JzUmVmZXJlbmNlUHJvcGVydHlJZCI6MTI4LCJDcmVhdGVkQnkiOiJfTGVlbmEgTWFhw58iLCJDcmVhdGVkT24iOiIyMDIxLTA2LTI1VDE0OjA5OjA2IiwiTW9kaWZpZWRCeSI6Il9MZWVuYSBNYWHDnyIsIklkIjoiZmRhYmQxZjktMmZkNi00ZWU3LTkxYzMtZTEyNzk0MTljZWVhIiwiTW9kaWZpZWRPbiI6IjIwMjEtM</w:instrText>
          </w:r>
          <w:r>
            <w:instrText xml:space="preserve">DYtMjVUMTQ6MDk6MDYiLCJQcm9qZWN0Ijp7IiRyZWYiOiI4In19XSwiTnVtYmVyIjoiMiIsIk9yZ2FuaXphdGlvbnMiOltdLCJPdGhlcnNJbnZvbHZlZCI6W10sIlBhZ2VSYW5nZSI6IjxzcD5cclxuICA8bj4xODM8L24+XHJcbiAgPGluPnRydWU8L2luPlxyXG4gIDxvcz4xODM8L29zPlxyXG4gIDxwcz4xODM8L3BzPlxyXG48L3NwPlxyX</w:instrText>
          </w:r>
          <w:r>
            <w:instrText xml:space="preserve">G48ZXA+XHJcbiAgPG4+MjEwPC9uPlxyXG4gIDxpbj50cnVlPC9pbj5cclxuICA8b3M+MjEwPC9vcz5cclxuICA8cHM+MjEwPC9wcz5cclxuPC9lcD5cclxuPG9zPjE4My0yMTA8L29zPiIsIlBlcmlvZGljYWwiOnsiJGlkIjoiMjciLCIkdHlwZSI6IlN3aXNzQWNhZGVtaWMuQ2l0YXZpLlBlcmlvZGljYWwsIFN3aXNzQWNhZGVtaWMuQ2l0Y</w:instrText>
          </w:r>
          <w:r>
            <w:instrText xml:space="preserve">XZpIiwiTmFtZSI6IkvDtmxuZXIgWmVpdHNjaHJpZnQgZsO8ciBTb3ppb2xvZ2llIHVuZCBTb3ppYWxwc3ljaG9sb2dpZSIsIlBhZ2luYXRpb24iOjAsIlByb3RlY3RlZCI6ZmFsc2UsIkNyZWF0ZWRCeSI6Il9MZWVuYSBNYWHDnyIsIkNyZWF0ZWRPbiI6IjIwMjEtMDYtMjVUMTQ6MDk6MjYiLCJNb2RpZmllZEJ5IjoiX0xlZW5hIE1hYcOfI</w:instrText>
          </w:r>
          <w:r>
            <w:instrText xml:space="preserve">iwiSWQiOiIyZjFhYzQ2MC1iYmRjLTQzYTktOWU5ZC1jOWRlYmFjMjQ4YmEiLCJNb2RpZmllZE9uIjoiMjAyMS0wNi0yNVQxNDowOToyNiIsIlByb2plY3QiOnsiJHJlZiI6IjgifX0sIlB1Ymxpc2hlcnMiOltdLCJRdW90YXRpb25zIjpbXSwiUmF0aW5nIjowLCJSZWZlcmVuY2VUeXBlIjoiSm91cm5hbEFydGljbGUiLCJTaG9ydFRpdGxlI</w:instrText>
          </w:r>
          <w:r>
            <w:instrText xml:space="preserve">joiU2tvcGVrLCBTY2h1bHogZXQgYWwuIDIwMDkg4oCTIFBhcnRuZXJzdWNoZSBpbSBJbnRlcm5ldCIsIlNob3J0VGl0bGVVcGRhdGVUeXBlIjowLCJTb3VyY2VPZkJpYmxpb2dyYXBoaWNJbmZvcm1hdGlvbiI6IkNyb3NzUmVmIiwiU3RhdGljSWRzIjpbIjE4NmZjZjUwLTNiM2UtNDNjYS1hZjBhLTc2MGI1MWI0ZmRmMiJdLCJUYWJsZU9mQ</w:instrText>
          </w:r>
          <w:r>
            <w:instrText xml:space="preserve">29udGVudHNDb21wbGV4aXR5IjowLCJUYWJsZU9mQ29udGVudHNTb3VyY2VUZXh0Rm9ybWF0IjowLCJUYXNrcyI6W10sIlRpdGxlIjoiUGFydG5lcnN1Y2hlIGltIEludGVybmV0IiwiVHJhbnNsYXRvcnMiOltdLCJWb2x1bWUiOiI2MSIsIlllYXIiOiIyMDA5IiwiWWVhclJlc29sdmVkIjoiMjAwOSIsIkNyZWF0ZWRCeSI6Il9MZWVuYSBNY</w:instrText>
          </w:r>
          <w:r>
            <w:instrText xml:space="preserve">WHDnyIsIkNyZWF0ZWRPbiI6IjIwMjEtMDYtMjVUMTQ6MDk6MDYiLCJNb2RpZmllZEJ5IjoiX0hQIiwiSWQiOiI2ZmE0MDRlOS1hYzAyLTQ4YWMtYjY3Ny0xOGVkNzZmODcwMWMiLCJNb2RpZmllZE9uIjoiMjAyMS0xMC0zMVQyMjo0Mjo0MiIsIlByb2plY3QiOnsiJHJlZiI6IjgifX0sIlVzZU51bWJlcmluZ1R5cGVPZlBhcmVudERvY3VtZ</w:instrText>
          </w:r>
          <w:r>
            <w:instrText xml:space="preserve">W50IjpmYWxzZX1dLCJGb3JtYXR0ZWRUZXh0Ijp7IiRpZCI6IjI4IiwiQ291bnQiOjEsIlRleHRVbml0cyI6W3siJGlkIjoiMjkiLCJGb250U3R5bGUiOnsiJGlkIjoiMzAiLCJOZXV0cmFsIjp0cnVlfSwiUmVhZGluZ09yZGVyIjoxLCJUZXh0IjoiKHZnbC4gS2xlaW4gMjAxNSwgMzI2LCB6aXRpZXJ0IG5hY2ggQm91cmRpZXUgMTk3NjsgU</w:instrText>
          </w:r>
          <w:r>
            <w:instrText xml:space="preserve">2tvcGVrIGV0IGFsLiAyMDA5KSJ9XX0sIlRhZyI6IkNpdGF2aVBsYWNlaG9sZGVyIzI3ZjE5Y2EyLThlZjgtNGZiOS04NTFmLWUwYTAxYjJlYjM1OCIsIlRleHQiOiIodmdsLiBLbGVpbiAyMDE1LCAzMjYsIHppdGllcnQgbmFjaCBCb3VyZGlldSAxOTc2OyBTa29wZWsgZXQgYWwuIDIwMDkpIiwiV0FJVmVyc2lvbiI6IjYuMTAuMC4wIn0=}</w:instrText>
          </w:r>
          <w:r>
            <w:fldChar w:fldCharType="separate"/>
          </w:r>
          <w:r>
            <w:t xml:space="preserve">(vgl. Klein 2015, 326, zitiert nach Bourdieu 1976; Skopek et al. 2009)</w:t>
          </w:r>
          <w:r>
            <w:fldChar w:fldCharType="end"/>
          </w:r>
        </w:sdtContent>
      </w:sdt>
      <w:r>
        <w:t xml:space="preserve">. </w:t>
      </w:r>
      <w:r>
        <w:t xml:space="preserve">Wenn Partner einer </w:t>
      </w:r>
      <w:r>
        <w:t xml:space="preserve">andere</w:t>
      </w:r>
      <w:r>
        <w:t xml:space="preserve">n</w:t>
      </w:r>
      <w:r>
        <w:t xml:space="preserve"> Schicht angehören oder eine ungleiche soziale Herkunft aufweisen, führt dies unmittelbar zu einem sozialen </w:t>
      </w:r>
      <w:r>
        <w:t xml:space="preserve">oder</w:t>
      </w:r>
      <w:r>
        <w:t xml:space="preserve"> beruflichen Auf- oder Abstieg. </w:t>
      </w:r>
      <w:r>
        <w:t xml:space="preserve">Hochzeiten</w:t>
      </w:r>
      <w:r>
        <w:t xml:space="preserve"> zwischen einem Einheimischen und einem Migranten fördern die Integration </w:t>
      </w:r>
      <w:sdt>
        <w:sdtPr>
          <w:alias w:val="To edit, see citavi.com/edit"/>
          <w15:appearance w15:val="boundingBox"/>
          <w:id w:val="667372286"/>
          <w:placeholder>
            <w:docPart w:val="504D376EDABF4FAEB8ED1C75951657AA"/>
          </w:placeholder>
          <w:tag w:val="CitaviPlaceholder#bdb88b1c-3853-473c-81f8-9f7e95fa6267"/>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w:instrText>
          </w:r>
          <w:r>
            <w:instrText xml:space="preserve">XZpLkNpdGF0aW9ucy5Xb3JkUGxhY2Vob2xkZXJFbnRyeSwgU3dpc3NBY2FkZW1pYy5DaXRhdmkiLCJJZCI6ImFlNTRjYzkyLTM1MTEtNGYzZS1iODg4LTVlMmMxZjllNDRiNyIsIlJhbmdlTGVuZ3RoIjoyMiwiUmVmZXJlbmNlSWQiOiIwYTUxYzBjYS0xNTM2LTRjYzgtOTBkOC04YWI0ODYwYzlhNmQiLCJQYWdlUmFuZ2UiOnsiJGlkIjoiM</w:instrText>
          </w:r>
          <w:r>
            <w:instrText xml:space="preserve">yIsIiR0eXBlIjoiU3dpc3NBY2FkZW1pYy5QYWdlUmFuZ2UsIFN3aXNzQWNhZGVtaWMiLCJFbmRQYWdlIjp7IiRpZCI6IjQiLCIkdHlwZSI6IlN3aXNzQWNhZGVtaWMuUGFnZU51bWJlciwgU3dpc3NBY2FkZW1pYyIsIklzRnVsbHlOdW1lcmljIjpmYWxzZSwiTnVtYmVyaW5nVHlwZSI6MCwiTnVtZXJhbFN5c3RlbSI6MH0sIk51bWJlcmluZ</w:instrText>
          </w:r>
          <w:r>
            <w:instrText xml:space="preserve">1R5cGUiOjAsIk51bWVyYWxTeXN0ZW0iOjAsIk9yaWdpbmFsU3RyaW5nIjoiMzI2IiwiU3RhcnRQYWdlIjp7IiRpZCI6IjUiLCIkdHlwZSI6IlN3aXNzQWNhZGVtaWMuUGFnZU51bWJlciwgU3dpc3NBY2FkZW1pYyIsIklzRnVsbHlOdW1lcmljIjp0cnVlLCJOdW1iZXIiOjMyNiwiTnVtYmVyaW5nVHlwZSI6MCwiTnVtZXJhbFN5c3RlbSI6M</w:instrText>
          </w:r>
          <w:r>
            <w:instrText xml:space="preserve">CwiT3JpZ2luYWxTdHJpbmciOiIzMjYiLCJQcmV0dHlTdHJpbmciOiIzMjYifX0sIlByZWZpeCI6InZnbC4gIiwiUmVmZXJlbmNlIjp7IiRpZCI6IjYiLCIkdHlwZSI6IlN3aXNzQWNhZGVtaWMuQ2l0YXZpLlJlZmVyZW5jZSwgU3dpc3NBY2FkZW1pYy5DaXRhdmkiLCJBYnN0cmFjdENvbXBsZXhpdHkiOjAsIkFic3RyYWN0U291cmNlVGV4d</w:instrText>
          </w:r>
          <w:r>
            <w:instrText xml:space="preserve">EZvcm1hdCI6MCwiQXV0aG9ycyI6W3siJGlkIjoiNyIsIiR0eXBlIjoiU3dpc3NBY2FkZW1pYy5DaXRhdmkuUGVyc29uLCBTd2lzc0FjYWRlbWljLkNpdGF2aSIsIkZpcnN0TmFtZSI6IlRob21hcyIsIkxhc3ROYW1lIjoiS2xlaW4iLCJQcm90ZWN0ZWQiOmZhbHNlLCJTZXgiOjIsIkNyZWF0ZWRCeSI6Il9MZWVuYSBNYWHDnyIsIkNyZWF0Z</w:instrText>
          </w:r>
          <w:r>
            <w:instrText xml:space="preserve">WRPbiI6IjIwMjEtMDQtMjlUMDc6NDQ6MzIiLCJNb2RpZmllZEJ5IjoiX0xlZW5hIE1hYcOfIiwiSWQiOiI4ZTg4NWQzYy02ZWJhLTQ3N2ItYTQ2Mi00YWFjZDllZjQxODMiLCJNb2RpZmllZE9uIjoiMjAyMS0wNC0yOVQwNzo0NDozMiIsIlByb2plY3QiOnsiJGlkIjoiOCIsIiR0eXBlIjoiU3dpc3NBY2FkZW1pYy5DaXRhdmkuUHJvamVjd</w:instrText>
          </w:r>
          <w:r>
            <w:instrText xml:space="preserve">CwgU3dpc3NBY2FkZW1pYy5DaXRhdmkifX1dLCJDaXRhdGlvbktleVVwZGF0ZVR5cGUiOjAsIkNvbGxhYm9yYXRvcnMiOltdLCJEb2kiOiIxMC4xMDA3Lzk3OC0zLTY1OC0wMjI3Ni0xXzExIiwiRWRpdG9ycyI6W10sIkV2YWx1YXRpb25Db21wbGV4aXR5IjowLCJFdmFsdWF0aW9uU291cmNlVGV4dEZvcm1hdCI6MCwiR3JvdXBzIjpbXSwiS</w:instrText>
          </w:r>
          <w:r>
            <w:instrText xml:space="preserve">GFzTGFiZWwxIjpmYWxzZSwiSGFzTGFiZWwyIjpmYWxzZSwiS2V5d29yZHMiOltdLCJMb2NhdGlvbnMiOlt7IiRpZCI6IjkiLCIkdHlwZSI6IlN3aXNzQWNhZGVtaWMuQ2l0YXZpLkxvY2F0aW9uLCBTd2lzc0FjYWRlbWljLkNpdGF2aSIsIkFkZHJlc3MiOnsiJGlkIjoiMTAiLCIkdHlwZSI6IlN3aXNzQWNhZGVtaWMuQ2l0YXZpLkxpbmtlZ</w:instrText>
          </w:r>
          <w:r>
            <w:instrText xml:space="preserve">FJlc291cmNlLCBTd2lzc0FjYWRlbWljLkNpdGF2aSIsIkxpbmtlZFJlc291cmNlVHlwZSI6NSwiT3JpZ2luYWxTdHJpbmciOiIxMC4xMDA3Lzk3OC0zLTY1OC0wMjI3Ni0xXzExIiwiVXJpU3RyaW5nIjoiaHR0cHM6Ly9kb2kub3JnLzEwLjEwMDcvOTc4LTMtNjU4LTAyMjc2LTFfMTEiLCJMaW5rZWRSZXNvdXJjZVN0YXR1cyI6OCwiUHJvc</w:instrText>
          </w:r>
          <w:r>
            <w:instrText xml:space="preserve">GVydGllcyI6eyIkaWQiOiIxMS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wNS0xMFQxODozOTo1MCIsIk1vZGlmaWVkQnkiOiJfT</w:instrText>
          </w:r>
          <w:r>
            <w:instrText xml:space="preserve">GVlbmEgTWFhw58iLCJJZCI6IjczM2EyNjVhLTM4NzktNGVmOS05NjAzLThhMzA5NWQ4ZjZlOSIsIk1vZGlmaWVkT24iOiIyMDIxLTA1LTEwVDE4OjM5OjUwIiwiUHJvamVjdCI6eyIkcmVmIjoiOCJ9fV0sIk9yZ2FuaXphdGlvbnMiOltdLCJPdGhlcnNJbnZvbHZlZCI6W10sIlBhZ2VSYW5nZSI6IjxzcD5cclxuICA8bj4zMjE8L24+XHJcb</w:instrText>
          </w:r>
          <w:r>
            <w:instrText xml:space="preserve">iAgPGluPnRydWU8L2luPlxyXG4gIDxvcz4zMjE8L29zPlxyXG4gIDxwcz4zMjE8L3BzPlxyXG48L3NwPlxyXG48ZXA+XHJcbiAgPG4+MzQzPC9uPlxyXG4gIDxpbj50cnVlPC9pbj5cclxuICA8b3M+MzQzPC9vcz5cclxuICA8cHM+MzQzPC9wcz5cclxuPC9lcD5cclxuPG9zPjMyMS0zNDM8L29zPiIsIlBhcmVudFJlZmVyZW5jZSI6eyIka</w:instrText>
          </w:r>
          <w:r>
            <w:instrText xml:space="preserve">WQiOiIxMiIsIiR0eXBlIjoiU3dpc3NBY2FkZW1pYy5DaXRhdmkuUmVmZXJlbmNlLCBTd2lzc0FjYWRlbWljLkNpdGF2aSIsIkFic3RyYWN0Q29tcGxleGl0eSI6MCwiQWJzdHJhY3RTb3VyY2VUZXh0Rm9ybWF0IjowLCJBdXRob3JzIjpbXSwiQ2l0YXRpb25LZXlVcGRhdGVUeXBlIjowLCJDb2xsYWJvcmF0b3JzIjpbXSwiRG9pIjoiMTAuM</w:instrText>
          </w:r>
          <w:r>
            <w:instrText xml:space="preserve">TAwNy85NzgtMy02NTgtMDIyNzYtMSIsIkVkaXRvcnMiOlt7IiRpZCI6IjEzIiwiJHR5cGUiOiJTd2lzc0FjYWRlbWljLkNpdGF2aS5QZXJzb24sIFN3aXNzQWNhZGVtaWMuQ2l0YXZpIiwiRmlyc3ROYW1lIjoiUGF1bCIsIkxhc3ROYW1lIjoiSGlsbCIsIk1pZGRsZU5hbWUiOiJCLiIsIlByb3RlY3RlZCI6ZmFsc2UsIlNleCI6MiwiQ3JlY</w:instrText>
          </w:r>
          <w:r>
            <w:instrText xml:space="preserve">XRlZEJ5IjoiX0xlZW5hIE1hYcOfIiwiQ3JlYXRlZE9uIjoiMjAyMS0wNS0xMFQxODozOTo1MCIsIk1vZGlmaWVkQnkiOiJfTGVlbmEgTWFhw58iLCJJZCI6IjU4MWVlMDk5LTI3MWYtNDZjOC1hNzRiLTQyM2Q3YmM5YmQxYyIsIk1vZGlmaWVkT24iOiIyMDIxLTA1LTEwVDE4OjM5OjUwIiwiUHJvamVjdCI6eyIkcmVmIjoiOCJ9fSx7IiRpZ</w:instrText>
          </w:r>
          <w:r>
            <w:instrText xml:space="preserve">CI6IjE0IiwiJHR5cGUiOiJTd2lzc0FjYWRlbWljLkNpdGF2aS5QZXJzb24sIFN3aXNzQWNhZGVtaWMuQ2l0YXZpIiwiRmlyc3ROYW1lIjoiSm9oYW5uZXMiLCJMYXN0TmFtZSI6IktvcHAiLCJQcm90ZWN0ZWQiOmZhbHNlLCJTZXgiOjIsIkNyZWF0ZWRCeSI6Il9MZWVuYSBNYWHDnyIsIkNyZWF0ZWRPbiI6IjIwMjEtMDUtMTBUMTg6Mzk6N</w:instrText>
          </w:r>
          <w:r>
            <w:instrText xml:space="preserve">TAiLCJNb2RpZmllZEJ5IjoiX0xlZW5hIE1hYcOfIiwiSWQiOiIwZTRmMTUwMi04ZTBmLTRlZTMtYmE5OC1kN2QyMDE1YTQ4OTUiLCJNb2RpZmllZE9uIjoiMjAyMS0wNS0xMFQxODozOTo1MCIsIlByb2plY3QiOnsiJHJlZiI6IjgifX1dLCJFdmFsdWF0aW9uQ29tcGxleGl0eSI6MCwiRXZhbHVhdGlvblNvdXJjZVRleHRGb3JtYXQiOjAsI</w:instrText>
          </w:r>
          <w:r>
            <w:instrText xml:space="preserve">kdyb3VwcyI6W10sIkhhc0xhYmVsMSI6ZmFsc2UsIkhhc0xhYmVsMiI6ZmFsc2UsIklzYm4iOiI5NzgtMy02NTgtMDIyNzUtNCIsIktleXdvcmRzIjpbXSwiTG9jYXRpb25zIjpbeyIkaWQiOiIxNSIsIiR0eXBlIjoiU3dpc3NBY2FkZW1pYy5DaXRhdmkuTG9jYXRpb24sIFN3aXNzQWNhZGVtaWMuQ2l0YXZpIiwiQWRkcmVzcyI6eyIkaWQiO</w:instrText>
          </w:r>
          <w:r>
            <w:instrText xml:space="preserve">iIxNiIsIiR0eXBlIjoiU3dpc3NBY2FkZW1pYy5DaXRhdmkuTGlua2VkUmVzb3VyY2UsIFN3aXNzQWNhZGVtaWMuQ2l0YXZpIiwiTGlua2VkUmVzb3VyY2VUeXBlIjo1LCJPcmlnaW5hbFN0cmluZyI6IjEwLjEwMDcvOTc4LTMtNjU4LTAyMjc2LTEiLCJVcmlTdHJpbmciOiJodHRwczovL2RvaS5vcmcvMTAuMTAwNy85NzgtMy02NTgtMDIyN</w:instrText>
          </w:r>
          <w:r>
            <w:instrText xml:space="preserve">zYtMSIsIkxpbmtlZFJlc291cmNlU3RhdHVzIjo4LCJQcm9wZXJ0aWVzIjp7IiRpZCI6IjE3IiwiJHR5cGUiOiJTd2lzc0FjYWRlbWljLkNpdGF2aS5MaW5rZWRSZXNvdXJjZVByb3BlcnRpZXMsIFN3aXNzQWNhZGVtaWMuQ2l0YXZpIn0sIlN5bmNGb2xkZXJUeXBlIjowLCJJc0xvY2FsQ2xvdWRQcm9qZWN0RmlsZUxpbmsiOmZhbHNlLCJJc</w:instrText>
          </w:r>
          <w:r>
            <w:instrText xml:space="preserve">0Nsb3VkUmVzdG9yZSI6ZmFsc2UsIklzQ2xvdWRDb3B5IjpmYWxzZSwiQXR0YWNobWVudEZvbGRlcldhc0luRmFsbGJhY2tNb2RlIjpmYWxzZX0sIkFubm90YXRpb25zIjpbXSwiTG9jYXRpb25UeXBlIjowLCJNaXJyb3JzUmVmZXJlbmNlUHJvcGVydHlJZCI6MTI4LCJDcmVhdGVkQnkiOiJfTGVlbmEgTWFhw58iLCJDcmVhdGVkT24iOiIyM</w:instrText>
          </w:r>
          <w:r>
            <w:instrText xml:space="preserve">DIxLTA1LTEwVDE4OjM5OjUwIiwiTW9kaWZpZWRCeSI6Il9MZWVuYSBNYWHDnyIsIklkIjoiZDVlZDBhM2UtMzQ1ZS00OWJhLWJhNGItNGRiMGUxMzU1MjY1IiwiTW9kaWZpZWRPbiI6IjIwMjEtMDUtMTBUMTg6Mzk6NTAiLCJQcm9qZWN0Ijp7IiRyZWYiOiI4In19XSwiT3JnYW5pemF0aW9ucyI6W10sIk90aGVyc0ludm9sdmVkIjpbXSwiU</w:instrText>
          </w:r>
          <w:r>
            <w:instrText xml:space="preserve">GxhY2VPZlB1YmxpY2F0aW9uIjoiV2llc2JhZGVuIiwiUHVibGlzaGVycyI6W3siJGlkIjoiMTgiLCIkdHlwZSI6IlN3aXNzQWNhZGVtaWMuQ2l0YXZpLlB1Ymxpc2hlciwgU3dpc3NBY2FkZW1pYy5DaXRhdmkiLCJOYW1lIjoiU3ByaW5nZXIgRmFjaG1lZGllbiBXaWVzYmFkZW4iLCJQcm90ZWN0ZWQiOmZhbHNlLCJDcmVhdGVkQnkiOiJfT</w:instrText>
          </w:r>
          <w:r>
            <w:instrText xml:space="preserve">GVlbmEgTWFhw58iLCJDcmVhdGVkT24iOiIyMDIxLTA1LTEwVDE4OjM5OjUwIiwiTW9kaWZpZWRCeSI6Il9MZWVuYSBNYWHDnyIsIklkIjoiYjIzYWIwYjktMjk3NS00MmIzLTg2ZjMtYjRiMjE1ZjQyNmJmIiwiTW9kaWZpZWRPbiI6IjIwMjEtMDUtMTBUMTg6Mzk6NTAiLCJQcm9qZWN0Ijp7IiRyZWYiOiI4In19XSwiUXVvdGF0aW9ucyI6W</w:instrText>
          </w:r>
          <w:r>
            <w:instrText xml:space="preserve">10sIlJhdGluZyI6MCwiUmVmZXJlbmNlVHlwZSI6IkJvb2tFZGl0ZWQiLCJTaG9ydFRpdGxlIjoiSGlsbCwgS29wcCAoSGcuKSAyMDE1IOKAkyBIYW5kYnVjaCBGYW1pbGllbnNvemlvbG9naWUiLCJTaG9ydFRpdGxlVXBkYXRlVHlwZSI6MCwiU291cmNlT2ZCaWJsaW9ncmFwaGljSW5mb3JtYXRpb24iOiJDcm9zc1JlZiIsIlN0YXRpY0lkc</w:instrText>
          </w:r>
          <w:r>
            <w:instrText xml:space="preserve">yI6WyJkYzU5MzY0MS00NWZjLTQxZmMtOGUzMS1iYzkzNDIyYzA4MWMiXSwiVGFibGVPZkNvbnRlbnRzQ29tcGxleGl0eSI6MCwiVGFibGVPZkNvbnRlbnRzU291cmNlVGV4dEZvcm1hdCI6MCwiVGFza3MiOltdLCJUaXRsZSI6IkhhbmRidWNoIEZhbWlsaWVuc296aW9sb2dpZSIsIlRyYW5zbGF0b3JzIjpbXSwiWWVhciI6IjIwMTUiLCJZZ</w:instrText>
          </w:r>
          <w:r>
            <w:instrText xml:space="preserve">WFyUmVzb2x2ZWQiOiIyMDE1IiwiQ3JlYXRlZEJ5IjoiX0xlZW5hIE1hYcOfIiwiQ3JlYXRlZE9uIjoiMjAyMS0wNS0xMFQxODozOTo1MCIsIk1vZGlmaWVkQnkiOiJfTGVlbmEgTWFhw58iLCJJZCI6IjFhYmQ3MmU0LTU0MWEtNGY0ZC1iNDIwLTQ2YzQyZjM3ZTNjNSIsIk1vZGlmaWVkT24iOiIyMDIxLTA1LTEwVDE4OjM5OjUwIiwiUHJva</w:instrText>
          </w:r>
          <w:r>
            <w:instrText xml:space="preserve">mVjdCI6eyIkcmVmIjoiOCJ9fSwiUHVibGlzaGVycyI6W10sIlF1b3RhdGlvbnMiOltdLCJSYXRpbmciOjAsIlJlZmVyZW5jZVR5cGUiOiJDb250cmlidXRpb24iLCJTaG9ydFRpdGxlIjoiS2xlaW4gMjAxNSDigJMgUGFydG5lcndhaGwiLCJTaG9ydFRpdGxlVXBkYXRlVHlwZSI6MCwiU291cmNlT2ZCaWJsaW9ncmFwaGljSW5mb3JtYXRpb</w:instrText>
          </w:r>
          <w:r>
            <w:instrText xml:space="preserve">24iOiJDcm9zc1JlZiIsIlN0YXRpY0lkcyI6WyJkY2NiYzBhMS1kMTQyLTRjNjctODI1NS1jZDczZWY0NDFlYmMiXSwiVGFibGVPZkNvbnRlbnRzQ29tcGxleGl0eSI6MCwiVGFibGVPZkNvbnRlbnRzU291cmNlVGV4dEZvcm1hdCI6MCwiVGFza3MiOltdLCJUaXRsZSI6IlBhcnRuZXJ3YWhsIiwiVHJhbnNsYXRvcnMiOltdLCJZZWFyUmVzb</w:instrText>
          </w:r>
          <w:r>
            <w:instrText xml:space="preserve">2x2ZWQiOiIyMDE1IiwiQ3JlYXRlZEJ5IjoiX0xlZW5hIE1hYcOfIiwiQ3JlYXRlZE9uIjoiMjAyMS0wNS0xMFQxODozOTo1MCIsIk1vZGlmaWVkQnkiOiJfTGVlbmEgTWFhw58iLCJJZCI6IjBhNTFjMGNhLTE1MzYtNGNjOC05MGQ4LThhYjQ4NjBjOWE2ZCIsIk1vZGlmaWVkT24iOiIyMDIxLTA1LTEwVDE4OjM5OjUwIiwiUHJvamVjdCI6e</w:instrText>
          </w:r>
          <w:r>
            <w:instrText xml:space="preserve">yIkcmVmIjoiOCJ9fSwiVXNlTnVtYmVyaW5nVHlwZU9mUGFyZW50RG9jdW1lbnQiOmZhbHNlLCJVc2VTdGFuZGFyZFByZWZpeCI6ZmFsc2UsIlVzZVN0YW5kYXJkU3VmZml4IjpmYWxzZX1dLCJGb3JtYXR0ZWRUZXh0Ijp7IiRpZCI6IjE5IiwiQ291bnQiOjEsIlRleHRVbml0cyI6W3siJGlkIjoiMjAiLCJGb250U3R5bGUiOnsiJGlkIjoiM</w:instrText>
          </w:r>
          <w:r>
            <w:instrText xml:space="preserve">jEiLCJOZXV0cmFsIjp0cnVlfSwiUmVhZGluZ09yZGVyIjoxLCJUZXh0IjoiKHZnbC4gS2xlaW4gMjAxNSwgMzI2KSJ9XX0sIlRhZyI6IkNpdGF2aVBsYWNlaG9sZGVyI2JkYjg4YjFjLTM4NTMtNDczYy04MWY4LTlmN2U5NWZhNjI2NyIsIlRleHQiOiIodmdsLiBLbGVpbiAyMDE1LCAzMjYpIiwiV0FJVmVyc2lvbiI6IjYuMTAuMC4wIn0=}</w:instrText>
          </w:r>
          <w:r>
            <w:fldChar w:fldCharType="separate"/>
          </w:r>
          <w:r>
            <w:t xml:space="preserve">(vgl. Klein 2015, 326)</w:t>
          </w:r>
          <w:r>
            <w:fldChar w:fldCharType="end"/>
          </w:r>
        </w:sdtContent>
      </w:sdt>
      <w:r>
        <w:t xml:space="preserve">.</w:t>
      </w:r>
      <w:r>
        <w:t xml:space="preserve"> In </w:t>
      </w:r>
      <w:r>
        <w:t xml:space="preserve">der </w:t>
      </w:r>
      <w:r>
        <w:t xml:space="preserve">deutschen </w:t>
      </w:r>
      <w:r>
        <w:t xml:space="preserve">Literatur </w:t>
      </w:r>
      <w:r>
        <w:t xml:space="preserve">zur Partnerwahl </w:t>
      </w:r>
      <w:r>
        <w:t xml:space="preserve">wurden </w:t>
      </w:r>
      <w:r>
        <w:t xml:space="preserve">vor allem </w:t>
      </w:r>
      <w:r>
        <w:t xml:space="preserve">Ähnlichkeiten in Bezug auf die</w:t>
      </w:r>
      <w:r>
        <w:t xml:space="preserve"> Bildung </w:t>
      </w:r>
      <w:sdt>
        <w:sdtPr>
          <w:alias w:val="To edit, see citavi.com/edit"/>
          <w15:appearance w15:val="boundingBox"/>
          <w:id w:val="415752628"/>
          <w:placeholder>
            <w:docPart w:val="0679BF4B64AE42308E9EF1F4D8D23320"/>
          </w:placeholder>
          <w:tag w:val="CitaviPlaceholder#a6444228-ea00-4780-a783-a3617810e7fa"/>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w:instrText>
          </w:r>
          <w:r>
            <w:instrText xml:space="preserve">XZpLkNpdGF0aW9ucy5Xb3JkUGxhY2Vob2xkZXJFbnRyeSwgU3dpc3NBY2FkZW1pYy5DaXRhdmkiLCJJZCI6ImMyYzNhMjgzLWNjNjUtNDg2OS1hMTRmLWY0NzlkOGUyZjc0ZCIsIlJhbmdlTGVuZ3RoIjoyNCwiUmVmZXJlbmNlSWQiOiJkOTVkMjJlZi02ZmEwLTRmZTctODA5YS01NmU4MGM0NTk5YzciLCJSZWZlcmVuY2UiOnsiJGlkIjoiM</w:instrText>
          </w:r>
          <w:r>
            <w:instrText xml:space="preserve">yIsIiR0eXBlIjoiU3dpc3NBY2FkZW1pYy5DaXRhdmkuUmVmZXJlbmNlLCBTd2lzc0FjYWRlbWljLkNpdGF2aSIsIkFic3RyYWN0Q29tcGxleGl0eSI6MCwiQWJzdHJhY3RTb3VyY2VUZXh0Rm9ybWF0IjowLCJBY2Nlc3NEYXRlIjoiMjkuMDQuMjAyMSIsIkF1dGhvcnMiOlt7IiRpZCI6IjQiLCIkdHlwZSI6IlN3aXNzQWNhZGVtaWMuQ2l0Y</w:instrText>
          </w:r>
          <w:r>
            <w:instrText xml:space="preserve">XZpLlBlcnNvbiwgU3dpc3NBY2FkZW1pYy5DaXRhdmkiLCJGaXJzdE5hbWUiOiJIYW5zLVBldGVyIiwiTGFzdE5hbWUiOiJCbG9zc2ZlbGQiLCJQcm90ZWN0ZWQiOmZhbHNlLCJTZXgiOjAsIkNyZWF0ZWRCeSI6Il9MZWVuYSBNYWHDnyIsIkNyZWF0ZWRPbiI6IjIwMjEtMDQtMjlUMDk6NTM6MTQiLCJNb2RpZmllZEJ5IjoiX0xlZW5hIE1hY</w:instrText>
          </w:r>
          <w:r>
            <w:instrText xml:space="preserve">cOfIiwiSWQiOiJiNWViOWQzYi04MGFjLTQ5OTctOWQ4Ni00OGZjNmJhYWUzMTEiLCJNb2RpZmllZE9uIjoiMjAyMS0wNC0yOVQwOTo1MzoxNCIsIlByb2plY3QiOnsiJGlkIjoiNSIsIiR0eXBlIjoiU3dpc3NBY2FkZW1pYy5DaXRhdmkuUHJvamVjdCwgU3dpc3NBY2FkZW1pYy5DaXRhdmkifX0seyIkaWQiOiI2IiwiJHR5cGUiOiJTd2lzc</w:instrText>
          </w:r>
          <w:r>
            <w:instrText xml:space="preserve">0FjYWRlbWljLkNpdGF2aS5QZXJzb24sIFN3aXNzQWNhZGVtaWMuQ2l0YXZpIiwiRmlyc3ROYW1lIjoiQW5kcmVhcyIsIkxhc3ROYW1lIjoiVGltbSIsIlByb3RlY3RlZCI6ZmFsc2UsIlNleCI6MiwiQ3JlYXRlZEJ5IjoiX0xlZW5hIE1hYcOfIiwiQ3JlYXRlZE9uIjoiMjAyMS0wNC0yOVQwOTo1MzoxNCIsIk1vZGlmaWVkQnkiOiJfTGVlb</w:instrText>
          </w:r>
          <w:r>
            <w:instrText xml:space="preserve">mEgTWFhw58iLCJJZCI6ImMyY2IwODNmLWE1NjEtNGY0My1iNmY3LTI4YjcxNWUwYWM1OSIsIk1vZGlmaWVkT24iOiIyMDIxLTA0LTI5VDA5OjUzOjE0IiwiUHJvamVjdCI6eyIkcmVmIjoiNSJ9fV0sIkNpdGF0aW9uS2V5VXBkYXRlVHlwZSI6MCwiQ29sbGFib3JhdG9ycyI6W10sIkNvdmVyUGF0aCI6eyIkaWQiOiI3IiwiJHR5cGUiOiJTd</w:instrText>
          </w:r>
          <w:r>
            <w:instrText xml:space="preserve">2lzc0FjYWRlbWljLkNpdGF2aS5MaW5rZWRSZXNvdXJjZSwgU3dpc3NBY2FkZW1pYy5DaXRhdmkiLCJMaW5rZWRSZXNvdXJjZVR5cGUiOjIsIk9yaWdpbmFsU3RyaW5nIjoiQzpcXFVzZXJzXFxIUFxcQXBwRGF0YVxcTG9jYWxcXFRlbXBcXHV2enRoNXM0LmpwZyIsIlVyaVN0cmluZyI6ImQ5NWQyMmVmLTZmYTAtNGZlNy04MDlhLTU2ZTgwY</w:instrText>
          </w:r>
          <w:r>
            <w:instrText xml:space="preserve">zQ1OTljNyIsIkxpbmtlZFJlc291cmNlU3RhdHVzIjo4LCJQcm9wZXJ0aWVzIjp7IiRpZCI6IjgiLCIkdHlwZSI6IlN3aXNzQWNhZGVtaWMuQ2l0YXZpLkxpbmtlZFJlc291cmNlUHJvcGVydGllcywgU3dpc3NBY2FkZW1pYy5DaXRhdmkifSwiU3luY0ZvbGRlclR5cGUiOjAsIklzTG9jYWxDbG91ZFByb2plY3RGaWxlTGluayI6ZmFsc2UsI</w:instrText>
          </w:r>
          <w:r>
            <w:instrText xml:space="preserve">klzQ2xvdWRSZXN0b3JlIjpmYWxzZSwiSXNDbG91ZENvcHkiOmZhbHNlLCJBdHRhY2htZW50Rm9sZGVyV2FzSW5GYWxsYmFja01vZGUiOmZhbHNlfSwiRWRpdG9ycyI6W10sIkV2YWx1YXRpb25Db21wbGV4aXR5IjowLCJFdmFsdWF0aW9uU291cmNlVGV4dEZvcm1hdCI6MCwiR3JvdXBzIjpbXSwiSGFzTGFiZWwxIjpmYWxzZSwiSGFzTGFiZ</w:instrText>
          </w:r>
          <w:r>
            <w:instrText xml:space="preserve">WwyIjpmYWxzZSwiS2V5d29yZHMiOltdLCJMb2NhdGlvbnMiOlt7IiRpZCI6IjkiLCIkdHlwZSI6IlN3aXNzQWNhZGVtaWMuQ2l0YXZpLkxvY2F0aW9uLCBTd2lzc0FjYWRlbWljLkNpdGF2aSIsIkFkZHJlc3MiOnsiJGlkIjoiMTAiLCIkdHlwZSI6IlN3aXNzQWNhZGVtaWMuQ2l0YXZpLkxpbmtlZFJlc291cmNlLCBTd2lzc0FjYWRlbWljL</w:instrText>
          </w:r>
          <w:r>
            <w:instrText xml:space="preserve">kNpdGF2aSIsIkxpbmtlZFJlc291cmNlVHlwZSI6NSwiT3JpZ2luYWxTdHJpbmciOiJodHRwczovL3d3dy5zc29hci5pbmZvL3Nzb2FyL2JpdHN0cmVhbS9oYW5kbGUvZG9jdW1lbnQvNTc0OS9zc29hci0xOTk3LWJsb3NzZmVsZF9ldF9hbC1kYXNfYmlsZHVuZ3NzeXN0ZW1fYWxzX2hlaXJhdHNtYXJrdC5wZGY/c2VxdWVuY2U9MSZpc0Fsb</w:instrText>
          </w:r>
          <w:r>
            <w:instrText xml:space="preserve">G93ZWQ9eSZsbmtuYW1lPXNzb2FyLTE5OTctYmxvc3NmZWxkX2V0X2FsLWRhc19iaWxkdW5nc3N5c3RlbV9hbHNfaGVpcmF0c21hcmt0LnBkZiIsIlVyaVN0cmluZyI6Imh0dHBzOi8vd3d3LnNzb2FyLmluZm8vc3NvYXIvYml0c3RyZWFtL2hhbmRsZS9kb2N1bWVudC81NzQ5L3Nzb2FyLTE5OTctYmxvc3NmZWxkX2V0X2FsLWRhc19iaWxkd</w:instrText>
          </w:r>
          <w:r>
            <w:instrText xml:space="preserve">W5nc3N5c3RlbV9hbHNfaGVpcmF0c21hcmt0LnBkZj9zZXF1ZW5jZT0xJmlzQWxsb3dlZD15Jmxua25hbWU9c3NvYXItMTk5Ny1ibG9zc2ZlbGRfZXRfYWwtZGFzX2JpbGR1bmdzc3lzdGVtX2Fsc19oZWlyYXRzbWFya3QucGRmIiwiTGlua2VkUmVzb3VyY2VTdGF0dXMiOjgsIlByb3BlcnRpZXMiOnsiJGlkIjoiMTEiLCIkdHlwZSI6IlN3a</w:instrText>
          </w:r>
          <w:r>
            <w:instrText xml:space="preserve">XNzQWNhZGVtaWMuQ2l0YXZpLkxpbmtlZFJlc291cmNlUHJvcGVydGllcywgU3dpc3NBY2FkZW1pYy5DaXRhdmkifSwiU3luY0ZvbGRlclR5cGUiOjAsIklzTG9jYWxDbG91ZFByb2plY3RGaWxlTGluayI6ZmFsc2UsIklzQ2xvdWRSZXN0b3JlIjpmYWxzZSwiSXNDbG91ZENvcHkiOmZhbHNlLCJBdHRhY2htZW50Rm9sZGVyV2FzSW5GYWxsY</w:instrText>
          </w:r>
          <w:r>
            <w:instrText xml:space="preserve">mFja01vZGUiOmZhbHNlfSwiQW5ub3RhdGlvbnMiOltdLCJMb2NhdGlvblR5cGUiOjAsIk1pcnJvcnNSZWZlcmVuY2VQcm9wZXJ0eUlkIjoxMSwiQ3JlYXRlZEJ5IjoiX0xlZW5hIE1hYcOfIiwiQ3JlYXRlZE9uIjoiMjAyMS0wNC0yOVQwOTo1MjoyMCIsIk1vZGlmaWVkQnkiOiJfTGVlbmEgTWFhw58iLCJJZCI6ImYwYmM3NjlhLTM3ZjAtN</w:instrText>
          </w:r>
          <w:r>
            <w:instrText xml:space="preserve">GU1NS04NDdjLTVlNGQ1ZjU4M2Q3YyIsIk1vZGlmaWVkT24iOiIyMDIxLTEwLTEwVDExOjA2OjAzIiwiUHJvamVjdCI6eyIkcmVmIjoiNSJ9fV0sIk9yZ2FuaXphdGlvbnMiOltdLCJPdGhlcnNJbnZvbHZlZCI6W10sIlBlcmlvZGljYWwiOnsiJGlkIjoiMTIiLCIkdHlwZSI6IlN3aXNzQWNhZGVtaWMuQ2l0YXZpLlBlcmlvZGljYWwsIFN3a</w:instrText>
          </w:r>
          <w:r>
            <w:instrText xml:space="preserve">XNzQWNhZGVtaWMuQ2l0YXZpIiwiTmFtZSI6IkJyZW1lbjogVW5pdmVyc2l0w6R0IEJyZW1lbiIsIlBhZ2luYXRpb24iOjAsIlByb3RlY3RlZCI6ZmFsc2UsIkNyZWF0ZWRCeSI6Il9MZWVuYSBNYWHDnyIsIkNyZWF0ZWRPbiI6IjIwMjEtMTAtMTBUMTE6MDY6MDciLCJNb2RpZmllZEJ5IjoiX0xlZW5hIE1hYcOfIiwiSWQiOiI5ZjAzNjhlO</w:instrText>
          </w:r>
          <w:r>
            <w:instrText xml:space="preserve">S1mZWQwLTQ0MWItYTUzNi01ODM3NGYyMTc1YzciLCJNb2RpZmllZE9uIjoiMjAyMS0xMC0xMFQxMTowNjowNyIsIlByb2plY3QiOnsiJHJlZiI6IjUifX0sIlB1Ymxpc2hlcnMiOltdLCJRdW90YXRpb25zIjpbXSwiUmF0aW5nIjowLCJSZWZlcmVuY2VUeXBlIjoiSm91cm5hbEFydGljbGUiLCJTaG9ydFRpdGxlIjoiQmxvc3NmZWxkLCBUa</w:instrText>
          </w:r>
          <w:r>
            <w:instrText xml:space="preserve">W1tIDE5OTcg4oCTIERhcyBCaWxkdW5nc3N5c3RlbSBhbHMgSGVpcmF0c21hcmt0IiwiU2hvcnRUaXRsZVVwZGF0ZVR5cGUiOjAsIlN0YXRpY0lkcyI6WyIyY2MxZTJiYy1iNDAyLTQxOTQtYTAzNi02ZmZlNTg4YTVmMzkiXSwiVGFibGVPZkNvbnRlbnRzQ29tcGxleGl0eSI6MCwiVGFibGVPZkNvbnRlbnRzU291cmNlVGV4dEZvcm1hdCI6M</w:instrText>
          </w:r>
          <w:r>
            <w:instrText xml:space="preserve">CwiVGFza3MiOltdLCJUaXRsZSI6IkRhcyBCaWxkdW5nc3N5c3RlbSBhbHMgSGVpcmF0c21hcmt0OiBlaW5lIEzDpG5nc3NjaG5pdHRhbmFseXNlIGRlciBXYWhsIHZvbiBIZWlyYXRzcGFydG5lcm4gaW0gTGViZW5zbGF1Zi4gKEFyYmVpdHNwYXBpZXIgLyBTZmIgMTg2LCA0MykiLCJUcmFuc2xhdG9ycyI6W10sIlllYXIiOiIxOTk3IiwiW</w:instrText>
          </w:r>
          <w:r>
            <w:instrText xml:space="preserve">WVhclJlc29sdmVkIjoiMTk5NyIsIkNyZWF0ZWRCeSI6Il9MZWVuYSBNYWHDnyIsIkNyZWF0ZWRPbiI6IjIwMjEtMDQtMjlUMDk6NTI6MjAiLCJNb2RpZmllZEJ5IjoiX0xlZW5hIE1hYcOfIiwiSWQiOiJkOTVkMjJlZi02ZmEwLTRmZTctODA5YS01NmU4MGM0NTk5YzciLCJNb2RpZmllZE9uIjoiMjAyMS0xMC0xMFQxMTowNjowNyIsIlByb</w:instrText>
          </w:r>
          <w:r>
            <w:instrText xml:space="preserve">2plY3QiOnsiJHJlZiI6IjUifX0sIlVzZU51bWJlcmluZ1R5cGVPZlBhcmVudERvY3VtZW50IjpmYWxzZX0seyIkaWQiOiIxMyIsIiR0eXBlIjoiU3dpc3NBY2FkZW1pYy5DaXRhdmkuQ2l0YXRpb25zLldvcmRQbGFjZWhvbGRlckVudHJ5LCBTd2lzc0FjYWRlbWljLkNpdGF2aSIsIklkIjoiNjQ1YzAyMmUtMGRjZC00NTY1LTllZTItNDA5M</w:instrText>
          </w:r>
          <w:r>
            <w:instrText xml:space="preserve">GMzMTY0ODE0IiwiUmFuZ2VTdGFydCI6MjQsIlJhbmdlTGVuZ3RoIjoxMiwiUmVmZXJlbmNlSWQiOiI2NTIwMGUyNi0wMmY1LTQzODQtOWU2Ni0zZjAxMjE4NjYyYmEiLCJSZWZlcmVuY2UiOnsiJGlkIjoiMTQiLCIkdHlwZSI6IlN3aXNzQWNhZGVtaWMuQ2l0YXZpLlJlZmVyZW5jZSwgU3dpc3NBY2FkZW1pYy5DaXRhdmkiLCJBYnN0cmFjd</w:instrText>
          </w:r>
          <w:r>
            <w:instrText xml:space="preserve">ENvbXBsZXhpdHkiOjAsIkFic3RyYWN0U291cmNlVGV4dEZvcm1hdCI6MCwiQXV0aG9ycyI6W3siJHJlZiI6IjYifV0sIkNpdGF0aW9uS2V5VXBkYXRlVHlwZSI6MCwiQ29sbGFib3JhdG9ycyI6W10sIkNvdmVyUGF0aCI6eyIkaWQiOiIxNSIsIiR0eXBlIjoiU3dpc3NBY2FkZW1pYy5DaXRhdmkuTGlua2VkUmVzb3VyY2UsIFN3aXNzQWNhZ</w:instrText>
          </w:r>
          <w:r>
            <w:instrText xml:space="preserve">GVtaWMuQ2l0YXZpIiwiTGlua2VkUmVzb3VyY2VUeXBlIjoyLCJPcmlnaW5hbFN0cmluZyI6IkM6XFxVc2Vyc1xcSFBcXEFwcERhdGFcXExvY2FsXFxUZW1wXFxycnptZGV5Zi5qcGciLCJVcmlTdHJpbmciOiJDOlxcVXNlcnNcXEhQXFxBcHBEYXRhXFxMb2NhbFxcVGVtcFxccnJ6bWRleWYuanBnIiwiTGlua2VkUmVzb3VyY2VTdGF0dXMiO</w:instrText>
          </w:r>
          <w:r>
            <w:instrText xml:space="preserve">jgsIlByb3BlcnRpZXMiOnsiJGlkIjoiMTYiLCIkdHlwZSI6IlN3aXNzQWNhZGVtaWMuQ2l0YXZpLkxpbmtlZFJlc291cmNlUHJvcGVydGllcywgU3dpc3NBY2FkZW1pYy5DaXRhdmkifSwiU3luY0ZvbGRlclR5cGUiOjAsIklzTG9jYWxDbG91ZFByb2plY3RGaWxlTGluayI6ZmFsc2UsIklzQ2xvdWRSZXN0b3JlIjpmYWxzZSwiSXNDbG91Z</w:instrText>
          </w:r>
          <w:r>
            <w:instrText xml:space="preserve">ENvcHkiOmZhbHNlLCJBdHRhY2htZW50Rm9sZGVyV2FzSW5GYWxsYmFja01vZGUiOmZhbHNlfSwiRG9pIjoiMTAuMTAwNy85NzgtMy0zMjItODEzNDAtNCIsIkVkaXRvcnMiOltdLCJFdmFsdWF0aW9uQ29tcGxleGl0eSI6MCwiRXZhbHVhdGlvblNvdXJjZVRleHRGb3JtYXQiOjAsIkdyb3VwcyI6W10sIkhhc0xhYmVsMSI6ZmFsc2UsIkhhc</w:instrText>
          </w:r>
          <w:r>
            <w:instrText xml:space="preserve">0xhYmVsMiI6ZmFsc2UsIklzYm4iOiI5NzgtMy04MjQ0LTQ1NzYtOSIsIktleXdvcmRzIjpbXSwiTG9jYXRpb25zIjpbeyIkaWQiOiIxNyIsIiR0eXBlIjoiU3dpc3NBY2FkZW1pYy5DaXRhdmkuTG9jYXRpb24sIFN3aXNzQWNhZGVtaWMuQ2l0YXZpIiwiQWRkcmVzcyI6eyIkaWQiOiIxOCIsIiR0eXBlIjoiU3dpc3NBY2FkZW1pYy5DaXRhd</w:instrText>
          </w:r>
          <w:r>
            <w:instrText xml:space="preserve">mkuTGlua2VkUmVzb3VyY2UsIFN3aXNzQWNhZGVtaWMuQ2l0YXZpIiwiTGlua2VkUmVzb3VyY2VUeXBlIjo1LCJPcmlnaW5hbFN0cmluZyI6IjEwLjEwMDcvOTc4LTMtMzIyLTgxMzQwLTQiLCJVcmlTdHJpbmciOiJodHRwczovL2RvaS5vcmcvMTAuMTAwNy85NzgtMy0zMjItODEzNDAtNCIsIkxpbmtlZFJlc291cmNlU3RhdHVzIjo4LCJQc</w:instrText>
          </w:r>
          <w:r>
            <w:instrText xml:space="preserve">m9wZXJ0aWVzIjp7IiRpZCI6IjE5IiwiJHR5cGUiOiJTd2lzc0FjYWRlbWljLkNpdGF2aS5MaW5rZWRSZXNvdXJjZVByb3BlcnRpZXMsIFN3aXNzQWNhZGVtaWMuQ2l0YXZpIn0sIlN5bmNGb2xkZXJUeXBlIjowLCJJc0xvY2FsQ2xvdWRQcm9qZWN0RmlsZUxpbmsiOmZhbHNlLCJJc0Nsb3VkUmVzdG9yZSI6ZmFsc2UsIklzQ2xvdWRDb3B5I</w:instrText>
          </w:r>
          <w:r>
            <w:instrText xml:space="preserve">jpmYWxzZSwiQXR0YWNobWVudEZvbGRlcldhc0luRmFsbGJhY2tNb2RlIjpmYWxzZX0sIkFubm90YXRpb25zIjpbXSwiTG9jYXRpb25UeXBlIjowLCJNaXJyb3JzUmVmZXJlbmNlUHJvcGVydHlJZCI6MTI4LCJDcmVhdGVkQnkiOiJyN3R4aTByeDdwdXJ2N3kzYXBxejg4NnJzbjZnYWlyYWRib3dpeDM1bXFvMjdhaiIsIkNyZWF0ZWRPbiI6I</w:instrText>
          </w:r>
          <w:r>
            <w:instrText xml:space="preserve">jIwMjEtMTEtMDFUMTg6MTA6MzVaIiwiTW9kaWZpZWRCeSI6InI3dHhpMHJ4N3B1cnY3eTNhcHF6ODg2cnNuNmdhaXJhZGJvd2l4MzVtcW8yN2FqIiwiSWQiOiIzM2I1ZTU3NC1mODBmLTRkNzUtYjcxYS0yNzMzYzIzNDQ5NWEiLCJNb2RpZmllZE9uIjoiMjAyMS0xMS0wMVQxODoxMDozNVoiLCJQcm9qZWN0Ijp7IiRyZWYiOiI1In19XSwiT</w:instrText>
          </w:r>
          <w:r>
            <w:instrText xml:space="preserve">3JnYW5pemF0aW9ucyI6W10sIk90aGVyc0ludm9sdmVkIjpbXSwiUGxhY2VPZlB1YmxpY2F0aW9uIjoiV2llc2JhZGVuIiwiUHVibGlzaGVycyI6W3siJGlkIjoiMjAiLCIkdHlwZSI6IlN3aXNzQWNhZGVtaWMuQ2l0YXZpLlB1Ymxpc2hlciwgU3dpc3NBY2FkZW1pYy5DaXRhdmkiLCJOYW1lIjoiRGV1dHNjaGVyIFVuaXZlcnNpdMOkdHN2Z</w:instrText>
          </w:r>
          <w:r>
            <w:instrText xml:space="preserve">XJsYWciLCJQcm90ZWN0ZWQiOmZhbHNlLCJDcmVhdGVkQnkiOiJyN3R4aTByeDdwdXJ2N3kzYXBxejg4NnJzbjZnYWlyYWRib3dpeDM1bXFvMjdhaiIsIkNyZWF0ZWRPbiI6IjIwMjEtMTEtMDFUMTg6MTA6MzVaIiwiTW9kaWZpZWRCeSI6InI3dHhpMHJ4N3B1cnY3eTNhcHF6ODg2cnNuNmdhaXJhZGJvd2l4MzVtcW8yN2FqIiwiSWQiOiIyM</w:instrText>
          </w:r>
          <w:r>
            <w:instrText xml:space="preserve">DY5NjI3NS05NDhkLTRjZTQtYjdmYS00YWFiMjI4NzE3ZDgiLCJNb2RpZmllZE9uIjoiMjAyMS0xMS0wMVQxODoxMDozNVoiLCJQcm9qZWN0Ijp7IiRyZWYiOiI1In19XSwiUXVvdGF0aW9ucyI6W10sIlJhdGluZyI6MCwiUmVmZXJlbmNlVHlwZSI6IkJvb2siLCJTaG9ydFRpdGxlIjoiVGltbSAyMDA0IOKAkyBQYXJ0bmVyd2FobC0gdW5kI</w:instrText>
          </w:r>
          <w:r>
            <w:instrText xml:space="preserve">EhlaXJhdHNtdXN0ZXIgaW4gbW9kZXJuZW4iLCJTaG9ydFRpdGxlVXBkYXRlVHlwZSI6MCwiU291cmNlT2ZCaWJsaW9ncmFwaGljSW5mb3JtYXRpb24iOiJDcm9zc1JlZiIsIlN0YXRpY0lkcyI6WyJkNTg5YzM3Yi0wY2E4LTQ0NGMtOWY1MC1mMzk1YmQ4OThiY2MiXSwiVGFibGVPZkNvbnRlbnRzQ29tcGxleGl0eSI6MCwiVGFibGVPZkNvb</w:instrText>
          </w:r>
          <w:r>
            <w:instrText xml:space="preserve">nRlbnRzU291cmNlVGV4dEZvcm1hdCI6MCwiVGFza3MiOltdLCJUaXRsZSI6IlBhcnRuZXJ3YWhsLSB1bmQgSGVpcmF0c211c3RlciBpbiBtb2Rlcm5lbiBHZXNlbGxzY2hhZnRlbiIsIlRyYW5zbGF0b3JzIjpbXSwiWWVhciI6IjIwMDQiLCJZZWFyUmVzb2x2ZWQiOiIyMDA0IiwiQ3JlYXRlZEJ5Ijoicjd0eGkwcng3cHVydjd5M2FwcXo4O</w:instrText>
          </w:r>
          <w:r>
            <w:instrText xml:space="preserve">DZyc242Z2FpcmFkYm93aXgzNW1xbzI3YWoiLCJDcmVhdGVkT24iOiIyMDIxLTExLTAxVDE4OjEwOjM1WiIsIk1vZGlmaWVkQnkiOiJyN3R4aTByeDdwdXJ2N3kzYXBxejg4NnJzbjZnYWlyYWRib3dpeDM1bXFvMjdhaiIsIklkIjoiNjUyMDBlMjYtMDJmNS00Mzg0LTllNjYtM2YwMTIxODY2MmJhIiwiTW9kaWZpZWRPbiI6IjIwMjEtMTEtM</w:instrText>
          </w:r>
          <w:r>
            <w:instrText xml:space="preserve">DFUMTg6MTA6MzVaIiwiUHJvamVjdCI6eyIkcmVmIjoiNSJ9fSwiVXNlTnVtYmVyaW5nVHlwZU9mUGFyZW50RG9jdW1lbnQiOmZhbHNlfV0sIkZvcm1hdHRlZFRleHQiOnsiJGlkIjoiMjEiLCJDb3VudCI6MSwiVGV4dFVuaXRzIjpbeyIkaWQiOiIyMiIsIkZvbnRTdHlsZSI6eyIkaWQiOiIyMyIsIk5ldXRyYWwiOnRydWV9LCJSZWFkaW5nT</w:instrText>
          </w:r>
          <w:r>
            <w:instrText xml:space="preserve">3JkZXIiOjEsIlRleHQiOiIoQmxvc3NmZWxkIHVuZCBUaW1tIDE5OTc7IFRpbW0gMjAwNCkifV19LCJUYWciOiJDaXRhdmlQbGFjZWhvbGRlciNhNjQ0NDIyOC1lYTAwLTQ3ODAtYTc4My1hMzYxNzgxMGU3ZmEiLCJUZXh0IjoiKEJsb3NzZmVsZCB1bmQgVGltbSAxOTk3OyBUaW1tIDIwMDQpIiwiV0FJVmVyc2lvbiI6IjYuMTAuMC4wIn0=}</w:instrText>
          </w:r>
          <w:r>
            <w:fldChar w:fldCharType="separate"/>
          </w:r>
          <w:r>
            <w:t xml:space="preserve">(Blossfeld und Timm 1997; Timm 2004)</w:t>
          </w:r>
          <w:r>
            <w:fldChar w:fldCharType="end"/>
          </w:r>
        </w:sdtContent>
      </w:sdt>
      <w:r>
        <w:t xml:space="preserve"> </w:t>
      </w:r>
      <w:r>
        <w:t xml:space="preserve">und das Alter </w:t>
      </w:r>
      <w:sdt>
        <w:sdtPr>
          <w:alias w:val="To edit, see citavi.com/edit"/>
          <w15:appearance w15:val="boundingBox"/>
          <w:id w:val="346372088"/>
          <w:placeholder>
            <w:docPart w:val="FDCCDEEE926343EAABF1C1E7B2AC44D8"/>
          </w:placeholder>
          <w:tag w:val="CitaviPlaceholder#cdefd117-0b50-424e-b888-820047a5c206"/>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VmMDYwZmJjLWIyNTgtN</w:instrText>
          </w:r>
          <w:r>
            <w:instrText xml:space="preserve">GZhMS1iNTkzLWMyZGI2MzUxZDU5YiIsIlJhbmdlTGVuZ3RoIjoxMSwiUmVmZXJlbmNlSWQiOiJjYmQ2ODlkMi02YTFkLTRlYzYtOGM2NC1mMDY2YmY0NTM3YTIiLCJSZWZlcmVuY2UiOnsiJGlkIjoiMyIsIiR0eXBlIjoiU3dpc3NBY2FkZW1pYy5DaXRhdmkuUmVmZXJlbmNlLCBTd2lzc0FjYWRlbWljLkNpdGF2aSIsIkFic3RyYWN0Q29tc</w:instrText>
          </w:r>
          <w:r>
            <w:instrText xml:space="preserve">GxleGl0eSI6MCwiQWJzdHJhY3RTb3VyY2VUZXh0Rm9ybWF0IjowLCJBdXRob3JzIjpbeyIkaWQiOiI0IiwiJHR5cGUiOiJTd2lzc0FjYWRlbWljLkNpdGF2aS5QZXJzb24sIFN3aXNzQWNhZGVtaWMuQ2l0YXZpIiwiRmlyc3ROYW1lIjoiVGhvbWFzIiwiTGFzdE5hbWUiOiJLbGVpbiIsIlByb3RlY3RlZCI6ZmFsc2UsIlNleCI6MiwiQ3JlY</w:instrText>
          </w:r>
          <w:r>
            <w:instrText xml:space="preserve">XRlZEJ5IjoiX0xlZW5hIE1hYcOfIiwiQ3JlYXRlZE9uIjoiMjAyMS0wNC0yOVQwNzo0NDozMiIsIk1vZGlmaWVkQnkiOiJfTGVlbmEgTWFhw58iLCJJZCI6IjhlODg1ZDNjLTZlYmEtNDc3Yi1hNDYyLTRhYWNkOWVmNDE4MyIsIk1vZGlmaWVkT24iOiIyMDIxLTA0LTI5VDA3OjQ0OjMyIiwiUHJvamVjdCI6eyIkaWQiOiI1IiwiJHR5cGUiO</w:instrText>
          </w:r>
          <w:r>
            <w:instrText xml:space="preserve">iJTd2lzc0FjYWRlbWljLkNpdGF2aS5Qcm9qZWN0LCBTd2lzc0FjYWRlbWljLkNpdGF2aSJ9fV0sIkNpdGF0aW9uS2V5VXBkYXRlVHlwZSI6MCwiQ29sbGFib3JhdG9ycyI6W10sIkRvaSI6IjEwLjE1MTUvemZzb3otMTk5Ni0wNTAyIiwiRWRpdG9ycyI6W10sIkV2YWx1YXRpb25Db21wbGV4aXR5IjowLCJFdmFsdWF0aW9uU291cmNlVGV4d</w:instrText>
          </w:r>
          <w:r>
            <w:instrText xml:space="preserve">EZvcm1hdCI6MCwiR3JvdXBzIjpbXSwiSGFzTGFiZWwxIjpmYWxzZSwiSGFzTGFiZWwyIjpmYWxzZSwiS2V5d29yZHMiOltdLCJMb2NhdGlvbnMiOlt7IiRpZCI6IjYiLCIkdHlwZSI6IlN3aXNzQWNhZGVtaWMuQ2l0YXZpLkxvY2F0aW9uLCBTd2lzc0FjYWRlbWljLkNpdGF2aSIsIkFkZHJlc3MiOnsiJGlkIjoiNyIsIiR0eXBlIjoiU3dpc</w:instrText>
          </w:r>
          <w:r>
            <w:instrText xml:space="preserve">3NBY2FkZW1pYy5DaXRhdmkuTGlua2VkUmVzb3VyY2UsIFN3aXNzQWNhZGVtaWMuQ2l0YXZpIiwiTGlua2VkUmVzb3VyY2VUeXBlIjo1LCJPcmlnaW5hbFN0cmluZyI6IjEwLjE1MTUvemZzb3otMTk5Ni0wNTAyIiwiVXJpU3RyaW5nIjoiaHR0cHM6Ly9kb2kub3JnLzEwLjE1MTUvemZzb3otMTk5Ni0wNTAyIiwiTGlua2VkUmVzb3VyY2VTd</w:instrText>
          </w:r>
          <w:r>
            <w:instrText xml:space="preserve">GF0dXMiOjgsIlByb3BlcnRpZXMiOnsiJGlkIjoiOCIsIiR0eXBlIjoiU3dpc3NBY2FkZW1pYy5DaXRhdmkuTGlua2VkUmVzb3VyY2VQcm9wZXJ0aWVzLCBTd2lzc0FjYWRlbWljLkNpdGF2aSJ9LCJTeW5jRm9sZGVyVHlwZSI6MCwiSXNMb2NhbENsb3VkUHJvamVjdEZpbGVMaW5rIjpmYWxzZSwiSXNDbG91ZFJlc3RvcmUiOmZhbHNlLCJJc</w:instrText>
          </w:r>
          <w:r>
            <w:instrText xml:space="preserve">0Nsb3VkQ29weSI6ZmFsc2UsIkF0dGFjaG1lbnRGb2xkZXJXYXNJbkZhbGxiYWNrTW9kZSI6ZmFsc2V9LCJBbm5vdGF0aW9ucyI6W10sIkxvY2F0aW9uVHlwZSI6MCwiTWlycm9yc1JlZmVyZW5jZVByb3BlcnR5SWQiOjEyOCwiQ3JlYXRlZEJ5IjoiX0xlZW5hIE1hYcOfIiwiQ3JlYXRlZE9uIjoiMjAyMS0wNC0yOVQwOTo0NzoyNSIsIk1vZ</w:instrText>
          </w:r>
          <w:r>
            <w:instrText xml:space="preserve">GlmaWVkQnkiOiJfTGVlbmEgTWFhw58iLCJJZCI6IjM0NjMzMmM2LWRiMjQtNDFhZi1hMDE2LTM0Y2U5ZTJjYjFjZCIsIk1vZGlmaWVkT24iOiIyMDIxLTA0LTI5VDA5OjQ3OjI1IiwiUHJvamVjdCI6eyIkcmVmIjoiNSJ9fV0sIk51bWJlciI6IjUiLCJPcmdhbml6YXRpb25zIjpbXSwiT3RoZXJzSW52b2x2ZWQiOltdLCJQYWdlUmFuZ2UiO</w:instrText>
          </w:r>
          <w:r>
            <w:instrText xml:space="preserve">iI8c3A+XHJcbiAgPG4+MzQ2PC9uPlxyXG4gIDxpbj50cnVlPC9pbj5cclxuICA8b3M+MzQ2PC9vcz5cclxuICA8cHM+MzQ2PC9wcz5cclxuPC9zcD5cclxuPGVwPlxyXG4gIDxuPjM3MDwvbj5cclxuICA8aW4+dHJ1ZTwvaW4+XHJcbiAgPG9zPjM3MDwvb3M+XHJcbiAgPHBzPjM3MDwvcHM+XHJcbjwvZXA+XHJcbjxvcz4zNDYtMzcwPC9vc</w:instrText>
          </w:r>
          <w:r>
            <w:instrText xml:space="preserve">z4iLCJQZXJpb2RpY2FsIjp7IiRpZCI6IjkiLCIkdHlwZSI6IlN3aXNzQWNhZGVtaWMuQ2l0YXZpLlBlcmlvZGljYWwsIFN3aXNzQWNhZGVtaWMuQ2l0YXZpIiwiRWlzc24iOiIyMzY2LTAzMjUiLCJJc3NuIjoiMDM0MC0xODA0IiwiTmFtZSI6IlplaXRzY2hyaWZ0IGbDvHIgU296aW9sb2dpZSIsIlBhZ2luYXRpb24iOjAsIlByb3RlY3RlZ</w:instrText>
          </w:r>
          <w:r>
            <w:instrText xml:space="preserve">CI6ZmFsc2UsIkNyZWF0ZWRCeSI6Il9MZWVuYSBNYWHDnyIsIkNyZWF0ZWRPbiI6IjIwMjEtMDQtMjlUMDk6NDc6MjUiLCJNb2RpZmllZEJ5IjoiX0xlZW5hIE1hYcOfIiwiSWQiOiIyY2FmODA4YS0wZDgyLTQ5NzItOWFiMi0zYzVlNmUxYThiY2UiLCJNb2RpZmllZE9uIjoiMjAyMS0wNC0yOVQwOTo0NzoyNSIsIlByb2plY3QiOnsiJHJlZ</w:instrText>
          </w:r>
          <w:r>
            <w:instrText xml:space="preserve">iI6IjUifX0sIlB1Ymxpc2hlcnMiOltdLCJRdW90YXRpb25zIjpbXSwiUmF0aW5nIjowLCJSZWZlcmVuY2VUeXBlIjoiSm91cm5hbEFydGljbGUiLCJTaG9ydFRpdGxlIjoiS2xlaW4gMTk5NiDigJMgRGVyIEFsdGVyc3VudGVyc2NoaWVkIHp3aXNjaGVuIEVoZXBhcnRuZXJuIiwiU2hvcnRUaXRsZVVwZGF0ZVR5cGUiOjAsIlNvdXJjZU9mQ</w:instrText>
          </w:r>
          <w:r>
            <w:instrText xml:space="preserve">mlibGlvZ3JhcGhpY0luZm9ybWF0aW9uIjoiQ3Jvc3NSZWYiLCJTdGF0aWNJZHMiOlsiNTNkNDU2ZTctNGIzOS00YTZhLWI3NjMtOTgwNDhmYzU3YWM4Il0sIlRhYmxlT2ZDb250ZW50c0NvbXBsZXhpdHkiOjAsIlRhYmxlT2ZDb250ZW50c1NvdXJjZVRleHRGb3JtYXQiOjAsIlRhc2tzIjpbXSwiVGl0bGUiOiJEZXIgQWx0ZXJzdW50ZXJzY</w:instrText>
          </w:r>
          <w:r>
            <w:instrText xml:space="preserve">2hpZWQgendpc2NoZW4gRWhlcGFydG5lcm4uIEVpbiBuZXVlcyBBbmFseXNlbW9kZWxsIiwiVHJhbnNsYXRvcnMiOltdLCJWb2x1bWUiOiIyNSIsIlllYXIiOiIxOTk2IiwiWWVhclJlc29sdmVkIjoiMTk5NiIsIkNyZWF0ZWRCeSI6Il9MZWVuYSBNYWHDnyIsIkNyZWF0ZWRPbiI6IjIwMjEtMDQtMjlUMDk6NDc6MjUiLCJNb2RpZmllZEJ5I</w:instrText>
          </w:r>
          <w:r>
            <w:instrText xml:space="preserve">joiX0xlZW5hIE1hYcOfIiwiSWQiOiJjYmQ2ODlkMi02YTFkLTRlYzYtOGM2NC1mMDY2YmY0NTM3YTIiLCJNb2RpZmllZE9uIjoiMjAyMS0wNi0yNVQxMjowNjowMCIsIlByb2plY3QiOnsiJHJlZiI6IjUifX0sIlVzZU51bWJlcmluZ1R5cGVPZlBhcmVudERvY3VtZW50IjpmYWxzZX0seyIkaWQiOiIxMCIsIiR0eXBlIjoiU3dpc3NBY2FkZ</w:instrText>
          </w:r>
          <w:r>
            <w:instrText xml:space="preserve">W1pYy5DaXRhdmkuQ2l0YXRpb25zLldvcmRQbGFjZWhvbGRlckVudHJ5LCBTd2lzc0FjYWRlbWljLkNpdGF2aSIsIklkIjoiYzk3NDY5MDQtOWQyZS00YTBmLTg0YjktNjIxMDQ3OThiZDllIiwiUmFuZ2VTdGFydCI6MTEsIlJhbmdlTGVuZ3RoIjoxMywiUmVmZXJlbmNlSWQiOiIzZWJkMjUxNi0zZGMwLTQxMTItYTQzYi1lODA2MzNkOWNjN</w:instrText>
          </w:r>
          <w:r>
            <w:instrText xml:space="preserve">mIiLCJSZWZlcmVuY2UiOnsiJGlkIjoiMTEiLCIkdHlwZSI6IlN3aXNzQWNhZGVtaWMuQ2l0YXZpLlJlZmVyZW5jZSwgU3dpc3NBY2FkZW1pYy5DaXRhdmkiLCJBYnN0cmFjdENvbXBsZXhpdHkiOjAsIkFic3RyYWN0U291cmNlVGV4dEZvcm1hdCI6MCwiQXV0aG9ycyI6W3siJHJlZiI6IjQifV0sIkNpdGF0aW9uS2V5VXBkYXRlVHlwZSI6M</w:instrText>
          </w:r>
          <w:r>
            <w:instrText xml:space="preserve">CwiQ29sbGFib3JhdG9ycyI6W10sIkNvdmVyUGF0aCI6eyIkaWQiOiIxMiIsIiR0eXBlIjoiU3dpc3NBY2FkZW1pYy5DaXRhdmkuTGlua2VkUmVzb3VyY2UsIFN3aXNzQWNhZGVtaWMuQ2l0YXZpIiwiTGlua2VkUmVzb3VyY2VUeXBlIjoyLCJPcmlnaW5hbFN0cmluZyI6IkM6XFxVc2Vyc1xcSFBcXEFwcERhdGFcXExvY2FsXFxUZW1wXFwya</w:instrText>
          </w:r>
          <w:r>
            <w:instrText xml:space="preserve">zFydm52NS5qcGciLCJVcmlTdHJpbmciOiJDOlxcVXNlcnNcXEhQXFxBcHBEYXRhXFxMb2NhbFxcVGVtcFxcMmsxcnZudjUuanBnIiwiTGlua2VkUmVzb3VyY2VTdGF0dXMiOjgsIlByb3BlcnRpZXMiOnsiJGlkIjoiMTMiLCIkdHlwZSI6IlN3aXNzQWNhZGVtaWMuQ2l0YXZpLkxpbmtlZFJlc291cmNlUHJvcGVydGllcywgU3dpc3NBY2FkZ</w:instrText>
          </w:r>
          <w:r>
            <w:instrText xml:space="preserve">W1pYy5DaXRhdmkifSwiU3luY0ZvbGRlclR5cGUiOjAsIklzTG9jYWxDbG91ZFByb2plY3RGaWxlTGluayI6ZmFsc2UsIklzQ2xvdWRSZXN0b3JlIjpmYWxzZSwiSXNDbG91ZENvcHkiOmZhbHNlLCJBdHRhY2htZW50Rm9sZGVyV2FzSW5GYWxsYmFja01vZGUiOmZhbHNlfSwiRWRpdG9ycyI6W10sIkVkaXRpb24iOiJPcmlnLi1BdXNnIiwiR</w:instrText>
          </w:r>
          <w:r>
            <w:instrText xml:space="preserve">XZhbHVhdGlvbkNvbXBsZXhpdHkiOjAsIkV2YWx1YXRpb25Tb3VyY2VUZXh0Rm9ybWF0IjowLCJHcm91cHMiOltdLCJIYXNMYWJlbDEiOmZhbHNlLCJIYXNMYWJlbDIiOmZhbHNlLCJJc2JuIjoiOTc4LTM0OTk1NTY3MTUiLCJLZXl3b3JkcyI6W10sIkxhbmd1YWdlIjoiZ2VyIiwiTG9jYXRpb25zIjpbeyIkaWQiOiIxNCIsIiR0eXBlIjoiU</w:instrText>
          </w:r>
          <w:r>
            <w:instrText xml:space="preserve">3dpc3NBY2FkZW1pYy5DaXRhdmkuTG9jYXRpb24sIFN3aXNzQWNhZGVtaWMuQ2l0YXZpIiwiQWRkcmVzcyI6eyIkaWQiOiIxNSIsIiR0eXBlIjoiU3dpc3NBY2FkZW1pYy5DaXRhdmkuTGlua2VkUmVzb3VyY2UsIFN3aXNzQWNhZGVtaWMuQ2l0YXZpIiwiTGlua2VkUmVzb3VyY2VUeXBlIjo1LCJPcmlnaW5hbFN0cmluZyI6Imh0dHA6Ly9kL</w:instrText>
          </w:r>
          <w:r>
            <w:instrText xml:space="preserve">W5iLmluZm8vOTc0ODkzMzc0LzA0IiwiVXJpU3RyaW5nIjoiaHR0cDovL2QtbmIuaW5mby85NzQ4OTMzNzQvMDQiLCJMaW5rZWRSZXNvdXJjZVN0YXR1cyI6OCwiUHJvcGVydGllcyI6eyIkaWQiOiIxNi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Bbm5vdGF0aW9ucyI6W10sIkxvY2F0aW9uVHlwZSI6MCwiTWlycm9yc1JlZmVyZ</w:instrText>
          </w:r>
          <w:r>
            <w:instrText xml:space="preserve">W5jZVByb3BlcnR5SWQiOjExLCJOb3RlcyI6IkluaGFsdHN2ZXJ6ZWljaG5pcyIsIkNyZWF0ZWRCeSI6InI3dHhpMHJ4N3B1cnY3eTNhcHF6ODg2cnNuNmdhaXJhZGJvd2l4MzVtcW8yN2FqIiwiQ3JlYXRlZE9uIjoiMjAyMS0xMS0wMVQxODoxMTo0NFoiLCJNb2RpZmllZEJ5Ijoicjd0eGkwcng3cHVydjd5M2FwcXo4ODZyc242Z2FpcmFkY</w:instrText>
          </w:r>
          <w:r>
            <w:instrText xml:space="preserve">m93aXgzNW1xbzI3YWoiLCJJZCI6ImUzZjdmOWRjLTdmM2ItNDAxNC1iMGQ0LWQxYzZlOTM1MTVkNiIsIk1vZGlmaWVkT24iOiIyMDIxLTExLTAxVDE4OjExOjQ0WiIsIlByb2plY3QiOnsiJHJlZiI6IjUifX0seyIkaWQiOiIxNyIsIiR0eXBlIjoiU3dpc3NBY2FkZW1pYy5DaXRhdmkuTG9jYXRpb24sIFN3aXNzQWNhZGVtaWMuQ2l0YXZpI</w:instrText>
          </w:r>
          <w:r>
            <w:instrText xml:space="preserve">iwiQWRkcmVzcyI6eyIkaWQiOiIxOCIsIiR0eXBlIjoiU3dpc3NBY2FkZW1pYy5DaXRhdmkuTGlua2VkUmVzb3VyY2UsIFN3aXNzQWNhZGVtaWMuQ2l0YXZpIiwiTGlua2VkUmVzb3VyY2VUeXBlIjo1LCJPcmlnaW5hbFN0cmluZyI6Imh0dHA6Ly9kZXBvc2l0LmRuYi5kZS9jZ2ktYmluL2Rva3NlcnY/aWQ9MjYzMTQ5MSZwcm92PU0mZG9rX</w:instrText>
          </w:r>
          <w:r>
            <w:instrText xml:space="preserve">3Zhcj0xJmRva19leHQ9aHRtIiwiVXJpU3RyaW5nIjoiaHR0cDovL2RlcG9zaXQuZG5iLmRlL2NnaS1iaW4vZG9rc2Vydj9pZD0yNjMxNDkxJnByb3Y9TSZkb2tfdmFyPTEmZG9rX2V4dD1odG0iLCJMaW5rZWRSZXNvdXJjZVN0YXR1cyI6OCwiUHJvcGVydGllcyI6eyIkaWQiOiIxOSIsIiR0eXBlIjoiU3dpc3NBY2FkZW1pYy5DaXRhdmkuT</w:instrText>
          </w:r>
          <w:r>
            <w:instrText xml:space="preserve">Glua2VkUmVzb3VyY2VQcm9wZXJ0aWVzLCBTd2lzc0FjYWRlbWljLkNpdGF2aSJ9LCJTeW5jRm9sZGVyVHlwZSI6MCwiSXNMb2NhbENsb3VkUHJvamVjdEZpbGVMaW5rIjpmYWxzZSwiSXNDbG91ZFJlc3RvcmUiOmZhbHNlLCJJc0Nsb3VkQ29weSI6ZmFsc2UsIkF0dGFjaG1lbnRGb2xkZXJXYXNJbkZhbGxiYWNrTW9kZSI6ZmFsc2V9LCJBb</w:instrText>
          </w:r>
          <w:r>
            <w:instrText xml:space="preserve">m5vdGF0aW9ucyI6W10sIkxvY2F0aW9uVHlwZSI6MCwiTWlycm9yc1JlZmVyZW5jZVByb3BlcnR5SWQiOjExLCJOb3RlcyI6IkFic3RyYWN0IiwiQ3JlYXRlZEJ5Ijoicjd0eGkwcng3cHVydjd5M2FwcXo4ODZyc242Z2FpcmFkYm93aXgzNW1xbzI3YWoiLCJDcmVhdGVkT24iOiIyMDIxLTExLTAxVDE4OjExOjQ0WiIsIk1vZGlmaWVkQnkiO</w:instrText>
          </w:r>
          <w:r>
            <w:instrText xml:space="preserve">iJyN3R4aTByeDdwdXJ2N3kzYXBxejg4NnJzbjZnYWlyYWRib3dpeDM1bXFvMjdhaiIsIklkIjoiMTIzOTg4Y2EtMTNjNS00OTY1LTg0ZmQtOWZmNzQ1YWUxZTQwIiwiTW9kaWZpZWRPbiI6IjIwMjEtMTEtMDFUMTg6MTE6NDRaIiwiUHJvamVjdCI6eyIkcmVmIjoiNSJ9fSx7IiRpZCI6IjIwIiwiJHR5cGUiOiJTd2lzc0FjYWRlbWljLkNpd</w:instrText>
          </w:r>
          <w:r>
            <w:instrText xml:space="preserve">GF2aS5Mb2NhdGlvbiwgU3dpc3NBY2FkZW1pYy5DaXRhdmkiLCJBZGRyZXNzIjp7IiRpZCI6IjIxIiwiJHR5cGUiOiJTd2lzc0FjYWRlbWljLkNpdGF2aS5MaW5rZWRSZXNvdXJjZSwgU3dpc3NBY2FkZW1pYy5DaXRhdmkiLCJMaW5rZWRSZXNvdXJjZVR5cGUiOjUsIk9yaWdpbmFsU3RyaW5nIjoiaHR0cDovL2VjeC5pbWFnZXMtYW1hem9uL</w:instrText>
          </w:r>
          <w:r>
            <w:instrText xml:space="preserve">mNvbS9pbWFnZXMvSS8zMUZZOE5aV0gyTC5fU0w1MDBfQUEzMDBfLmpwZyIsIlVyaVN0cmluZyI6Imh0dHA6Ly9lY3guaW1hZ2VzLWFtYXpvbi5jb20vaW1hZ2VzL0kvMzFGWThOWldIMkwuX1NMNTAwX0FBMzAwXy5qcGciLCJMaW5rZWRSZXNvdXJjZVN0YXR1cyI6OCwiUHJvcGVydGllcyI6eyIkaWQiOiIyMiIsIiR0eXBlIjoiU3dpc3NBY</w:instrText>
          </w:r>
          <w:r>
            <w:instrText xml:space="preserve">2FkZW1pYy5DaXRhdmkuTGlua2VkUmVzb3VyY2VQcm9wZXJ0aWVzLCBTd2lzc0FjYWRlbWljLkNpdGF2aSJ9LCJTeW5jRm9sZGVyVHlwZSI6MCwiSXNMb2NhbENsb3VkUHJvamVjdEZpbGVMaW5rIjpmYWxzZSwiSXNDbG91ZFJlc3RvcmUiOmZhbHNlLCJJc0Nsb3VkQ29weSI6ZmFsc2UsIkF0dGFjaG1lbnRGb2xkZXJXYXNJbkZhbGxiYWNrT</w:instrText>
          </w:r>
          <w:r>
            <w:instrText xml:space="preserve">W9kZSI6ZmFsc2V9LCJBbm5vdGF0aW9ucyI6W10sIkxvY2F0aW9uVHlwZSI6MCwiTWlycm9yc1JlZmVyZW5jZVByb3BlcnR5SWQiOjExLCJDcmVhdGVkQnkiOiJyN3R4aTByeDdwdXJ2N3kzYXBxejg4NnJzbjZnYWlyYWRib3dpeDM1bXFvMjdhaiIsIkNyZWF0ZWRPbiI6IjIwMjEtMTEtMDFUMTg6MTE6NDRaIiwiTW9kaWZpZWRCeSI6InI3d</w:instrText>
          </w:r>
          <w:r>
            <w:instrText xml:space="preserve">HhpMHJ4N3B1cnY3eTNhcHF6ODg2cnNuNmdhaXJhZGJvd2l4MzVtcW8yN2FqIiwiSWQiOiJhZWQ1ZGNiMS0wZjRjLTQ5MmItYmMyMi00ODcwNTUzZjk2OTMiLCJNb2RpZmllZE9uIjoiMjAyMS0xMS0wMVQxODoxMTo0NFoiLCJQcm9qZWN0Ijp7IiRyZWYiOiI1In19XSwiT3JnYW5pemF0aW9ucyI6W10sIk90aGVyc0ludm9sdmVkIjpbXSwiU</w:instrText>
          </w:r>
          <w:r>
            <w:instrText xml:space="preserve">GFnZUNvdW50IjoiNDczIiwiUGxhY2VPZlB1YmxpY2F0aW9uIjoiUmVpbmJlayIsIlByaWNlIjoiUGIuIDogRVVSIDEyLjkwLCBzZnIgMjMuNTAiLCJQdWJsaXNoZXJzIjpbeyIkaWQiOiIyMyIsIiR0eXBlIjoiU3dpc3NBY2FkZW1pYy5DaXRhdmkuUHVibGlzaGVyLCBTd2lzc0FjYWRlbWljLkNpdGF2aSIsIk5hbWUiOiJSb3dvaGx0LVRhc</w:instrText>
          </w:r>
          <w:r>
            <w:instrText xml:space="preserve">2NoZW5idWNoLVZlcmxhZyIsIlByb3RlY3RlZCI6ZmFsc2UsIkNyZWF0ZWRCeSI6InI3dHhpMHJ4N3B1cnY3eTNhcHF6ODg2cnNuNmdhaXJhZGJvd2l4MzVtcW8yN2FqIiwiQ3JlYXRlZE9uIjoiMjAyMS0xMS0wMVQxODoxMjo0M1oiLCJNb2RpZmllZEJ5Ijoicjd0eGkwcng3cHVydjd5M2FwcXo4ODZyc242Z2FpcmFkYm93aXgzNW1xbzI3Y</w:instrText>
          </w:r>
          <w:r>
            <w:instrText xml:space="preserve">WoiLCJJZCI6ImM2MGU3MjgzLTJkODktNDQzYS04NDIzLTA3NjhjZjk0MWE4YiIsIk1vZGlmaWVkT24iOiIyMDIxLTExLTAxVDE4OjEyOjQzWiIsIlByb2plY3QiOnsiJHJlZiI6IjUifX1dLCJRdW90YXRpb25zIjpbXSwiUmF0aW5nIjowLCJSZWZlcmVuY2VUeXBlIjoiQm9vayIsIlNlcmllc1RpdGxlIjp7IiRpZCI6IjI0IiwiJHR5cGUiO</w:instrText>
          </w:r>
          <w:r>
            <w:instrText xml:space="preserve">iJTd2lzc0FjYWRlbWljLkNpdGF2aS5TZXJpZXNUaXRsZSwgU3dpc3NBY2FkZW1pYy5DaXRhdmkiLCJFZGl0b3JzIjpbXSwiTmFtZSI6IlJvcm9ybyBSb3dvaGx0cyBFbnp5a2xvcMOkZGllIiwiUHJvdGVjdGVkIjpmYWxzZSwiQ3JlYXRlZEJ5Ijoicjd0eGkwcng3cHVydjd5M2FwcXo4ODZyc242Z2FpcmFkYm93aXgzNW1xbzI3YWoiLCJDc</w:instrText>
          </w:r>
          <w:r>
            <w:instrText xml:space="preserve">mVhdGVkT24iOiIyMDIxLTExLTAxVDE4OjExOjQ0WiIsIk1vZGlmaWVkQnkiOiJyN3R4aTByeDdwdXJ2N3kzYXBxejg4NnJzbjZnYWlyYWRib3dpeDM1bXFvMjdhaiIsIklkIjoiMjk1NjU1MzAtZjkzNS00Mjg2LWE5NmYtNzM4NjIyMDE0N2FkIiwiTW9kaWZpZWRPbiI6IjIwMjEtMTEtMDFUMTg6MTE6NDRaIiwiUHJvamVjdCI6eyIkcmVmI</w:instrText>
          </w:r>
          <w:r>
            <w:instrText xml:space="preserve">joiNSJ9fSwiU2hvcnRUaXRsZSI6IktsZWluIDIwMDUg4oCTIFNvemlhbHN0cnVrdHVyYW5hbHlzZSIsIlNob3J0VGl0bGVVcGRhdGVUeXBlIjowLCJTb3VyY2VPZkJpYmxpb2dyYXBoaWNJbmZvcm1hdGlvbiI6IkdCViBHZW1laW5zYW1lciBCaWJsaW90aGVrc3ZlcmJ1bmQiLCJTdGF0aWNJZHMiOlsiODg3NTdmYjEtMjg0Zi00MzYxLWI3Z</w:instrText>
          </w:r>
          <w:r>
            <w:instrText xml:space="preserve">DktNDM2NjZjZjJjZjllIl0sIlN1YnRpdGxlIjoiRWluZSBFaW5mw7xocnVuZyIsIlRhYmxlT2ZDb250ZW50c0NvbXBsZXhpdHkiOjAsIlRhYmxlT2ZDb250ZW50c1NvdXJjZVRleHRGb3JtYXQiOjAsIlRhc2tzIjpbXSwiVGl0bGUiOiJTb3ppYWxzdHJ1a3R1cmFuYWx5c2UiLCJUcmFuc2xhdG9ycyI6W10sIlZvbHVtZSI6IjU1NjcxIiwiW</w:instrText>
          </w:r>
          <w:r>
            <w:instrText xml:space="preserve">WVhciI6IjIwMDUiLCJZZWFyUmVzb2x2ZWQiOiIyMDA1IiwiQ3JlYXRlZEJ5Ijoicjd0eGkwcng3cHVydjd5M2FwcXo4ODZyc242Z2FpcmFkYm93aXgzNW1xbzI3YWoiLCJDcmVhdGVkT24iOiIyMDIxLTExLTAxVDE4OjExOjQ0WiIsIk1vZGlmaWVkQnkiOiJfSFAiLCJJZCI6IjNlYmQyNTE2LTNkYzAtNDExMi1hNDNiLWU4MDYzM2Q5Y2M2Y</w:instrText>
          </w:r>
          <w:r>
            <w:instrText xml:space="preserve">iIsIk1vZGlmaWVkT24iOiIyMDIxLTExLTAxVDE5OjEyOjQ5IiwiUHJvamVjdCI6eyIkcmVmIjoiNSJ9fSwiVXNlTnVtYmVyaW5nVHlwZU9mUGFyZW50RG9jdW1lbnQiOmZhbHNlfV0sIkZvcm1hdHRlZFRleHQiOnsiJGlkIjoiMjUiLCJDb3VudCI6MSwiVGV4dFVuaXRzIjpbeyIkaWQiOiIyNiIsIkZvbnRTdHlsZSI6eyIkaWQiOiIyNyIsI</w:instrText>
          </w:r>
          <w:r>
            <w:instrText xml:space="preserve">k5ldXRyYWwiOnRydWV9LCJSZWFkaW5nT3JkZXIiOjEsIlRleHQiOiIoS2xlaW4gMTk5NjsgS2xlaW4gMjAwNSkifV19LCJUYWciOiJDaXRhdmlQbGFjZWhvbGRlciNjZGVmZDExNy0wYjUwLTQyNGUtYjg4OC04MjAwNDdhNWMyMDYiLCJUZXh0IjoiKEtsZWluIDE5OTY7IEtsZWluIDIwMDUpIiwiV0FJVmVyc2lvbiI6IjYuMTAuMC4wIn0=}</w:instrText>
          </w:r>
          <w:r>
            <w:fldChar w:fldCharType="separate"/>
          </w:r>
          <w:r>
            <w:t xml:space="preserve">(Klein 1996; Klein 2005)</w:t>
          </w:r>
          <w:r>
            <w:fldChar w:fldCharType="end"/>
          </w:r>
        </w:sdtContent>
      </w:sdt>
      <w:r>
        <w:t xml:space="preserve"> </w:t>
      </w:r>
      <w:r>
        <w:t xml:space="preserve">festgestellt</w:t>
      </w:r>
      <w:r>
        <w:t xml:space="preserve">. </w:t>
      </w:r>
      <w:r/>
    </w:p>
    <w:p>
      <w:pPr>
        <w:pBdr/>
        <w:spacing w:after="240" w:line="360" w:lineRule="auto"/>
        <w:ind/>
        <w:jc w:val="both"/>
        <w:rPr/>
      </w:pPr>
      <w:r>
        <w:t xml:space="preserve">Die vorherrschende </w:t>
      </w:r>
      <w:r>
        <w:t xml:space="preserve">Bildungsähnlichkeit von Paaren wird durch das selektierende Bildungssystem erklärt, </w:t>
      </w:r>
      <w:r>
        <w:t xml:space="preserve">wodurch</w:t>
      </w:r>
      <w:r>
        <w:t xml:space="preserve"> homogenere Gruppen entstehen.</w:t>
      </w:r>
      <w:r>
        <w:t xml:space="preserve"> </w:t>
      </w:r>
      <w:r>
        <w:t xml:space="preserve">Durch </w:t>
      </w:r>
      <w:r>
        <w:t xml:space="preserve">die</w:t>
      </w:r>
      <w:r>
        <w:t xml:space="preserve"> sich ergebenen Kontaktmöglichkeiten</w:t>
      </w:r>
      <w:r>
        <w:t xml:space="preserve"> im Bildungssystem</w:t>
      </w:r>
      <w:r>
        <w:t xml:space="preserve"> ist es nicht verwunderlich, dass Partnerschaften zwischen gleich oder ähnlich qualifizierten </w:t>
      </w:r>
      <w:r>
        <w:t xml:space="preserve">Personen </w:t>
      </w:r>
      <w:r>
        <w:t xml:space="preserve">geschlossen werden </w:t>
      </w:r>
      <w:sdt>
        <w:sdtPr>
          <w:alias w:val="To edit, see citavi.com/edit"/>
          <w15:appearance w15:val="boundingBox"/>
          <w:id w:val="1956912592"/>
          <w:placeholder>
            <w:docPart w:val="DefaultPlaceholder_-1854013440"/>
          </w:placeholder>
          <w:tag w:val="CitaviPlaceholder#2ba781ac-bb5a-421e-9f83-7a4587b6d081"/>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w:instrText>
          </w:r>
          <w:r>
            <w:instrText xml:space="preserve">y5Xb3JkUGxhY2Vob2xkZXJFbnRyeSwgU3dpc3NBY2FkZW1pYy5DaXRhdmkiLCJJZCI6ImViYTlkNGI3LTVkZWEtNGEyYi1hYTkxLWI2ZTU2NGU1YjExYyIsIlJhbmdlTGVuZ3RoIjoxMSwiUmVmZXJlbmNlSWQiOiI2NTIwMGUyNi0wMmY1LTQzODQtOWU2Ni0zZjAxMjE4NjYyYmEiLCJSZWZlcmVuY2UiOnsiJGlkIjoiMyIsIiR0eXBlIjoiU</w:instrText>
          </w:r>
          <w:r>
            <w:instrText xml:space="preserve">3dpc3NBY2FkZW1pYy5DaXRhdmkuUmVmZXJlbmNlLCBTd2lzc0FjYWRlbWljLkNpdGF2aSIsIkFic3RyYWN0Q29tcGxleGl0eSI6MCwiQWJzdHJhY3RTb3VyY2VUZXh0Rm9ybWF0IjowLCJBdXRob3JzIjpbeyIkaWQiOiI0IiwiJHR5cGUiOiJTd2lzc0FjYWRlbWljLkNpdGF2aS5QZXJzb24sIFN3aXNzQWNhZGVtaWMuQ2l0YXZpIiwiRmlyc</w:instrText>
          </w:r>
          <w:r>
            <w:instrText xml:space="preserve">3ROYW1lIjoiQW5kcmVhcyIsIkxhc3ROYW1lIjoiVGltbSIsIlByb3RlY3RlZCI6ZmFsc2UsIlNleCI6MiwiQ3JlYXRlZEJ5IjoiX0xlZW5hIE1hYcOfIiwiQ3JlYXRlZE9uIjoiMjAyMS0wNC0yOVQwOTo1MzoxNCIsIk1vZGlmaWVkQnkiOiJfTGVlbmEgTWFhw58iLCJJZCI6ImMyY2IwODNmLWE1NjEtNGY0My1iNmY3LTI4YjcxNWUwYWM1O</w:instrText>
          </w:r>
          <w:r>
            <w:instrText xml:space="preserve">SIsIk1vZGlmaWVkT24iOiIyMDIxLTA0LTI5VDA5OjUzOjE0IiwiUHJvamVjdCI6eyIkaWQiOiI1IiwiJHR5cGUiOiJTd2lzc0FjYWRlbWljLkNpdGF2aS5Qcm9qZWN0LCBTd2lzc0FjYWRlbWljLkNpdGF2aSJ9fV0sIkNpdGF0aW9uS2V5VXBkYXRlVHlwZSI6MCwiQ29sbGFib3JhdG9ycyI6W10sIkNvdmVyUGF0aCI6eyIkaWQiOiI2IiwiJ</w:instrText>
          </w:r>
          <w:r>
            <w:instrText xml:space="preserve">HR5cGUiOiJTd2lzc0FjYWRlbWljLkNpdGF2aS5MaW5rZWRSZXNvdXJjZSwgU3dpc3NBY2FkZW1pYy5DaXRhdmkiLCJMaW5rZWRSZXNvdXJjZVR5cGUiOjIsIk9yaWdpbmFsU3RyaW5nIjoiQzpcXFVzZXJzXFxIUFxcQXBwRGF0YVxcTG9jYWxcXFRlbXBcXHJyem1kZXlmLmpwZyIsIlVyaVN0cmluZyI6IkM6XFxVc2Vyc1xcSFBcXEFwcERhd</w:instrText>
          </w:r>
          <w:r>
            <w:instrText xml:space="preserve">GFcXExvY2FsXFxUZW1wXFxycnptZGV5Zi5qcGciLCJMaW5rZWRSZXNvdXJjZVN0YXR1cyI6OCwiUHJvcGVydGllcyI6eyIkaWQiOiI3IiwiJHR5cGUiOiJTd2lzc0FjYWRlbWljLkNpdGF2aS5MaW5rZWRSZXNvdXJjZVByb3BlcnRpZXMsIFN3aXNzQWNhZGVtaWMuQ2l0YXZpIn0sIlN5bmNGb2xkZXJUeXBlIjowLCJJc0xvY2FsQ2xvdWRQc</w:instrText>
          </w:r>
          <w:r>
            <w:instrText xml:space="preserve">m9qZWN0RmlsZUxpbmsiOmZhbHNlLCJJc0Nsb3VkUmVzdG9yZSI6ZmFsc2UsIklzQ2xvdWRDb3B5IjpmYWxzZSwiQXR0YWNobWVudEZvbGRlcldhc0luRmFsbGJhY2tNb2RlIjpmYWxzZX0sIkRvaSI6IjEwLjEwMDcvOTc4LTMtMzIyLTgxMzQwLTQiLCJFZGl0b3JzIjpbXSwiRXZhbHVhdGlvbkNvbXBsZXhpdHkiOjAsIkV2YWx1YXRpb25Tb</w:instrText>
          </w:r>
          <w:r>
            <w:instrText xml:space="preserve">3VyY2VUZXh0Rm9ybWF0IjowLCJHcm91cHMiOltdLCJIYXNMYWJlbDEiOmZhbHNlLCJIYXNMYWJlbDIiOmZhbHNlLCJJc2JuIjoiOTc4LTMtODI0NC00NTc2LTkiLCJLZXl3b3JkcyI6W10sIkxvY2F0aW9ucyI6W3siJGlkIjoiOCIsIiR0eXBlIjoiU3dpc3NBY2FkZW1pYy5DaXRhdmkuTG9jYXRpb24sIFN3aXNzQWNhZGVtaWMuQ2l0YXZpI</w:instrText>
          </w:r>
          <w:r>
            <w:instrText xml:space="preserve">iwiQWRkcmVzcyI6eyIkaWQiOiI5IiwiJHR5cGUiOiJTd2lzc0FjYWRlbWljLkNpdGF2aS5MaW5rZWRSZXNvdXJjZSwgU3dpc3NBY2FkZW1pYy5DaXRhdmkiLCJMaW5rZWRSZXNvdXJjZVR5cGUiOjUsIk9yaWdpbmFsU3RyaW5nIjoiMTAuMTAwNy85NzgtMy0zMjItODEzNDAtNCIsIlVyaVN0cmluZyI6Imh0dHBzOi8vZG9pLm9yZy8xMC4xM</w:instrText>
          </w:r>
          <w:r>
            <w:instrText xml:space="preserve">DA3Lzk3OC0zLTMyMi04MTM0MC00IiwiTGlua2VkUmVzb3VyY2VTdGF0dXMiOjgsIlByb3BlcnRpZXMiOnsiJGlkIjoiMTAiLCIkdHlwZSI6IlN3aXNzQWNhZGVtaWMuQ2l0YXZpLkxpbmtlZFJlc291cmNlUHJvcGVydGllcywgU3dpc3NBY2FkZW1pYy5DaXRhdmkifSwiU3luY0ZvbGRlclR5cGUiOjAsIklzTG9jYWxDbG91ZFByb2plY3RGa</w:instrText>
          </w:r>
          <w:r>
            <w:instrText xml:space="preserve">WxlTGluayI6ZmFsc2UsIklzQ2xvdWRSZXN0b3JlIjpmYWxzZSwiSXNDbG91ZENvcHkiOmZhbHNlLCJBdHRhY2htZW50Rm9sZGVyV2FzSW5GYWxsYmFja01vZGUiOmZhbHNlfSwiQW5ub3RhdGlvbnMiOltdLCJMb2NhdGlvblR5cGUiOjAsIk1pcnJvcnNSZWZlcmVuY2VQcm9wZXJ0eUlkIjoxMjgsIkNyZWF0ZWRCeSI6InI3dHhpMHJ4N3B1c</w:instrText>
          </w:r>
          <w:r>
            <w:instrText xml:space="preserve">nY3eTNhcHF6ODg2cnNuNmdhaXJhZGJvd2l4MzVtcW8yN2FqIiwiQ3JlYXRlZE9uIjoiMjAyMS0xMS0wMVQxODoxMDozNVoiLCJNb2RpZmllZEJ5Ijoicjd0eGkwcng3cHVydjd5M2FwcXo4ODZyc242Z2FpcmFkYm93aXgzNW1xbzI3YWoiLCJJZCI6IjMzYjVlNTc0LWY4MGYtNGQ3NS1iNzFhLTI3MzNjMjM0NDk1YSIsIk1vZGlmaWVkT24iO</w:instrText>
          </w:r>
          <w:r>
            <w:instrText xml:space="preserve">iIyMDIxLTExLTAxVDE4OjEwOjM1WiIsIlByb2plY3QiOnsiJHJlZiI6IjUifX1dLCJPcmdhbml6YXRpb25zIjpbXSwiT3RoZXJzSW52b2x2ZWQiOltdLCJQbGFjZU9mUHVibGljYXRpb24iOiJXaWVzYmFkZW4iLCJQdWJsaXNoZXJzIjpbeyIkaWQiOiIxMSIsIiR0eXBlIjoiU3dpc3NBY2FkZW1pYy5DaXRhdmkuUHVibGlzaGVyLCBTd2lzc</w:instrText>
          </w:r>
          <w:r>
            <w:instrText xml:space="preserve">0FjYWRlbWljLkNpdGF2aSIsIk5hbWUiOiJEZXV0c2NoZXIgVW5pdmVyc2l0w6R0c3ZlcmxhZyIsIlByb3RlY3RlZCI6ZmFsc2UsIkNyZWF0ZWRCeSI6InI3dHhpMHJ4N3B1cnY3eTNhcHF6ODg2cnNuNmdhaXJhZGJvd2l4MzVtcW8yN2FqIiwiQ3JlYXRlZE9uIjoiMjAyMS0xMS0wMVQxODoxMDozNVoiLCJNb2RpZmllZEJ5Ijoicjd0eGkwc</w:instrText>
          </w:r>
          <w:r>
            <w:instrText xml:space="preserve">ng3cHVydjd5M2FwcXo4ODZyc242Z2FpcmFkYm93aXgzNW1xbzI3YWoiLCJJZCI6IjIwNjk2Mjc1LTk0OGQtNGNlNC1iN2ZhLTRhYWIyMjg3MTdkOCIsIk1vZGlmaWVkT24iOiIyMDIxLTExLTAxVDE4OjEwOjM1WiIsIlByb2plY3QiOnsiJHJlZiI6IjUifX1dLCJRdW90YXRpb25zIjpbXSwiUmF0aW5nIjowLCJSZWZlcmVuY2VUeXBlIjoiQ</w:instrText>
          </w:r>
          <w:r>
            <w:instrText xml:space="preserve">m9vayIsIlNob3J0VGl0bGUiOiJUaW1tIDIwMDQg4oCTIFBhcnRuZXJ3YWhsLSB1bmQgSGVpcmF0c211c3RlciBpbiBtb2Rlcm5lbiIsIlNob3J0VGl0bGVVcGRhdGVUeXBlIjowLCJTb3VyY2VPZkJpYmxpb2dyYXBoaWNJbmZvcm1hdGlvbiI6IkNyb3NzUmVmIiwiU3RhdGljSWRzIjpbImQ1ODljMzdiLTBjYTgtNDQ0Yy05ZjUwLWYzOTViZ</w:instrText>
          </w:r>
          <w:r>
            <w:instrText xml:space="preserve">Dg5OGJjYyJdLCJUYWJsZU9mQ29udGVudHNDb21wbGV4aXR5IjowLCJUYWJsZU9mQ29udGVudHNTb3VyY2VUZXh0Rm9ybWF0IjowLCJUYXNrcyI6W10sIlRpdGxlIjoiUGFydG5lcndhaGwtIHVuZCBIZWlyYXRzbXVzdGVyIGluIG1vZGVybmVuIEdlc2VsbHNjaGFmdGVuIiwiVHJhbnNsYXRvcnMiOltdLCJZZWFyIjoiMjAwNCIsIlllYXJSZ</w:instrText>
          </w:r>
          <w:r>
            <w:instrText xml:space="preserve">XNvbHZlZCI6IjIwMDQiLCJDcmVhdGVkQnkiOiJyN3R4aTByeDdwdXJ2N3kzYXBxejg4NnJzbjZnYWlyYWRib3dpeDM1bXFvMjdhaiIsIkNyZWF0ZWRPbiI6IjIwMjEtMTEtMDFUMTg6MTA6MzVaIiwiTW9kaWZpZWRCeSI6InI3dHhpMHJ4N3B1cnY3eTNhcHF6ODg2cnNuNmdhaXJhZGJvd2l4MzVtcW8yN2FqIiwiSWQiOiI2NTIwMGUyNi0wM</w:instrText>
          </w:r>
          <w:r>
            <w:instrText xml:space="preserve">mY1LTQzODQtOWU2Ni0zZjAxMjE4NjYyYmEiLCJNb2RpZmllZE9uIjoiMjAyMS0xMS0wMVQxODoxMDozNVoiLCJQcm9qZWN0Ijp7IiRyZWYiOiI1In19LCJVc2VOdW1iZXJpbmdUeXBlT2ZQYXJlbnREb2N1bWVudCI6ZmFsc2V9XSwiRm9ybWF0dGVkVGV4dCI6eyIkaWQiOiIxMiIsIkNvdW50IjoxLCJUZXh0VW5pdHMiOlt7IiRpZCI6IjEzI</w:instrText>
          </w:r>
          <w:r>
            <w:instrText xml:space="preserve">iwiRm9udFN0eWxlIjp7IiRpZCI6IjE0IiwiTmV1dHJhbCI6dHJ1ZX0sIlJlYWRpbmdPcmRlciI6MSwiVGV4dCI6IihUaW1tIDIwMDQpIn1dfSwiVGFnIjoiQ2l0YXZpUGxhY2Vob2xkZXIjMmJhNzgxYWMtYmI1YS00MjFlLTlmODMtN2E0NTg3YjZkMDgxIiwiVGV4dCI6IihUaW1tIDIwMDQpIiwiV0FJVmVyc2lvbiI6IjYuMTAuMC4wIn0=}</w:instrText>
          </w:r>
          <w:r>
            <w:fldChar w:fldCharType="separate"/>
          </w:r>
          <w:r>
            <w:t xml:space="preserve">(Timm 2004)</w:t>
          </w:r>
          <w:r>
            <w:fldChar w:fldCharType="end"/>
          </w:r>
        </w:sdtContent>
      </w:sdt>
      <w:r>
        <w:t xml:space="preserve">.</w:t>
      </w:r>
      <w:r>
        <w:t xml:space="preserve"> </w:t>
      </w:r>
      <w:r>
        <w:t xml:space="preserve">Zudem</w:t>
      </w:r>
      <w:r>
        <w:t xml:space="preserve"> neigen Personen mit einem ähnlichen sozioökonomischen Hintergrund</w:t>
      </w:r>
      <w:r>
        <w:t xml:space="preserve"> dazu</w:t>
      </w:r>
      <w:r>
        <w:t xml:space="preserve">, sich räumlich zu konzentrieren. </w:t>
      </w:r>
      <w:r>
        <w:t xml:space="preserve">Darüber hinaus </w:t>
      </w:r>
      <w:r>
        <w:t xml:space="preserve">wirkt sich das Alter als kompositorischer Effekt auf den Anteil räumlicher Homogamie aus.</w:t>
      </w:r>
      <w:r>
        <w:t xml:space="preserve"> </w:t>
      </w:r>
      <w:r>
        <w:t xml:space="preserve">D</w:t>
      </w:r>
      <w:r>
        <w:t xml:space="preserve">ie Verfügbarkeit potenzieller Partner in bestimmten Altersgruppen auf dem Partnermarkt </w:t>
      </w:r>
      <w:r>
        <w:t xml:space="preserve">beeinflusst </w:t>
      </w:r>
      <w:r>
        <w:t xml:space="preserve">die Begegnungs</w:t>
      </w:r>
      <w:r>
        <w:t xml:space="preserve">chancen. Wenn Frauen oder Männer aufgrund unterschiedlicher Geburtenzahlen nicht mit gleichaltrigen Männern oder Frauen auf dem Partnermarkt in Kontakt kommen, wird dieser Extremfall als ‚marriage squeeze‘ </w:t>
      </w:r>
      <w:r>
        <w:t xml:space="preserve">b</w:t>
      </w:r>
      <w:r>
        <w:t xml:space="preserve">ezeichnet </w:t>
      </w:r>
      <w:sdt>
        <w:sdtPr>
          <w:alias w:val="To edit, see citavi.com/edit"/>
          <w15:appearance w15:val="boundingBox"/>
          <w:id w:val="1757245484"/>
          <w:placeholder>
            <w:docPart w:val="DefaultPlaceholder_-1854013440"/>
          </w:placeholder>
          <w:tag w:val="CitaviPlaceholder#f0bd0c06-c723-4469-a483-e5cd405b8859"/>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BkOGU0YjJmLWU0NjEtN</w:instrText>
          </w:r>
          <w:r>
            <w:instrText xml:space="preserve">GZjNS05MTFmLTE4YWZlNWVmNWU0MSIsIlJhbmdlTGVuZ3RoIjoxNywiUmVmZXJlbmNlSWQiOiIzNDFiNWRlNy1kODIxLTQ4ZDktYmRiZC0xY2JjZWE2MmIzZTgiLCJSZWZlcmVuY2UiOnsiJGlkIjoiMyIsIiR0eXBlIjoiU3dpc3NBY2FkZW1pYy5DaXRhdmkuUmVmZXJlbmNlLCBTd2lzc0FjYWRlbWljLkNpdGF2aSIsIkFic3RyYWN0Q29tc</w:instrText>
          </w:r>
          <w:r>
            <w:instrText xml:space="preserve">GxleGl0eSI6MCwiQWJzdHJhY3RTb3VyY2VUZXh0Rm9ybWF0IjowLCJBdXRob3JzIjpbeyIkaWQiOiI0IiwiJHR5cGUiOiJTd2lzc0FjYWRlbWljLkNpdGF2aS5QZXJzb24sIFN3aXNzQWNhZGVtaWMuQ2l0YXZpIiwiRmlyc3ROYW1lIjoiTWFpcmUiLCJMYXN0TmFtZSI6IkJocm9sY2hhaW4iLCJNaWRkbGVOYW1lIjoiTmkiLCJQcm90ZWN0Z</w:instrText>
          </w:r>
          <w:r>
            <w:instrText xml:space="preserve">WQiOmZhbHNlLCJTZXgiOjEsIkNyZWF0ZWRCeSI6Il9MZWVuYSBNYWHDnyIsIkNyZWF0ZWRPbiI6IjIwMjEtMTAtMjdUMTI6MDg6MTIiLCJNb2RpZmllZEJ5IjoiX0xlZW5hIE1hYcOfIiwiSWQiOiIwZWZmNzU3ZC1kNjFlLTQ5NmItYWNmOC03NTRhMjNlOWY2MTUiLCJNb2RpZmllZE9uIjoiMjAyMS0xMC0yN1QxMjowODoxMiIsIlByb2plY</w:instrText>
          </w:r>
          <w:r>
            <w:instrText xml:space="preserve">3QiOnsiJGlkIjoiNSIsIiR0eXBlIjoiU3dpc3NBY2FkZW1pYy5DaXRhdmkuUHJvamVjdCwgU3dpc3NBY2FkZW1pYy5DaXRhdmkifX1dLCJDaXRhdGlvbktleVVwZGF0ZVR5cGUiOjAsIkNvbGxhYm9yYXRvcnMiOltdLCJEYXRlIjoiMjAyMS8xMC8yNyIsIkVkaXRvcnMiOltdLCJFdmFsdWF0aW9uQ29tcGxleGl0eSI6MCwiRXZhbHVhdGlvb</w:instrText>
          </w:r>
          <w:r>
            <w:instrText xml:space="preserve">lNvdXJjZVRleHRGb3JtYXQiOjAsIkdyb3VwcyI6W10sIkhhc0xhYmVsMSI6ZmFsc2UsIkhhc0xhYmVsMiI6ZmFsc2UsIktleXdvcmRzIjpbXSwiTG9jYXRpb25zIjpbeyIkaWQiOiI2IiwiJHR5cGUiOiJTd2lzc0FjYWRlbWljLkNpdGF2aS5Mb2NhdGlvbiwgU3dpc3NBY2FkZW1pYy5DaXRhdmkiLCJBZGRyZXNzIjp7IiRpZCI6IjciLCIkd</w:instrText>
          </w:r>
          <w:r>
            <w:instrText xml:space="preserve">HlwZSI6IlN3aXNzQWNhZGVtaWMuQ2l0YXZpLkxpbmtlZFJlc291cmNlLCBTd2lzc0FjYWRlbWljLkNpdGF2aSIsIkxpbmtlZFJlc291cmNlVHlwZSI6NSwiT3JpZ2luYWxTdHJpbmciOiJodHRwOi8vd3d3LmpzdG9yLm9yZy9zdGFibGUvMzAzMDI3NCIsIlVyaVN0cmluZyI6Imh0dHA6Ly93d3cuanN0b3Iub3JnL3N0YWJsZS8zMDMwMjc0I</w:instrText>
          </w:r>
          <w:r>
            <w:instrText xml:space="preserve">iwiTGlua2VkUmVzb3VyY2VTdGF0dXMiOjgsIlByb3BlcnRpZXMiOnsiJGlkIjoiOCIsIiR0eXBlIjoiU3dpc3NBY2FkZW1pYy5DaXRhdmkuTGlua2VkUmVzb3VyY2VQcm9wZXJ0aWVzLCBTd2lzc0FjYWRlbWljLkNpdGF2aSJ9LCJTeW5jRm9sZGVyVHlwZSI6MCwiSXNMb2NhbENsb3VkUHJvamVjdEZpbGVMaW5rIjpmYWxzZSwiSXNDbG91Z</w:instrText>
          </w:r>
          <w:r>
            <w:instrText xml:space="preserve">FJlc3RvcmUiOmZhbHNlLCJJc0Nsb3VkQ29weSI6ZmFsc2UsIkF0dGFjaG1lbnRGb2xkZXJXYXNJbkZhbGxiYWNrTW9kZSI6ZmFsc2V9LCJBbm5vdGF0aW9ucyI6W10sIkxvY2F0aW9uVHlwZSI6MCwiTWlycm9yc1JlZmVyZW5jZVByb3BlcnR5SWQiOjE1MSwiQ3JlYXRlZEJ5IjoiX0xlZW5hIE1hYcOfIiwiQ3JlYXRlZE9uIjoiMjAyMS0xM</w:instrText>
          </w:r>
          <w:r>
            <w:instrText xml:space="preserve">C0yN1QxMjowODoxMiIsIk1vZGlmaWVkQnkiOiJfTGVlbmEgTWFhw58iLCJJZCI6IjdkYjYwYTQ2LTFmYWYtNGEwMS04YjQ0LWI1NTYwZGE4YjBlNSIsIk1vZGlmaWVkT24iOiIyMDIxLTEwLTI3VDEyOjA4OjEyIiwiUHJvamVjdCI6eyIkcmVmIjoiNSJ9fV0sIk51bWJlciI6IjIiLCJPbmxpbmVBZGRyZXNzIjoiaHR0cDovL3d3dy5qc3Rvc</w:instrText>
          </w:r>
          <w:r>
            <w:instrText xml:space="preserve">i5vcmcvc3RhYmxlLzMwMzAyNzQiLCJPcmdhbml6YXRpb25zIjpbXSwiT3RoZXJzSW52b2x2ZWQiOltdLCJQYWdlUmFuZ2UiOiI8c3A+XHJcbiAgPG4+OTwvbj5cclxuICA8aW4+dHJ1ZTwvaW4+XHJcbiAgPG9zPjk8L29zPlxyXG4gIDxwcz45PC9wcz5cclxuPC9zcD5cclxuPGVwPlxyXG4gIDxuPjQ3PC9uPlxyXG4gIDxpbj50cnVlPC9pb</w:instrText>
          </w:r>
          <w:r>
            <w:instrText xml:space="preserve">j5cclxuICA8b3M+NDc8L29zPlxyXG4gIDxwcz40NzwvcHM+XHJcbjwvZXA+XHJcbjxvcz45LTQ3PC9vcz4iLCJQZXJpb2RpY2FsIjp7IiRpZCI6IjkiLCIkdHlwZSI6IlN3aXNzQWNhZGVtaWMuQ2l0YXZpLlBlcmlvZGljYWwsIFN3aXNzQWNhZGVtaWMuQ2l0YXZpIiwiSXNzbiI6IjExNjkxMDE4IiwiTmFtZSI6IlBvcHVsYXRpb246IEFuI</w:instrText>
          </w:r>
          <w:r>
            <w:instrText xml:space="preserve">EVuZ2xpc2ggU2VsZWN0aW9uIiwiUGFnaW5hdGlvbiI6MCwiUHJvdGVjdGVkIjpmYWxzZSwiQ3JlYXRlZEJ5IjoiX0xlZW5hIE1hYcOfIiwiQ3JlYXRlZE9uIjoiMjAyMS0xMC0yN1QxMjowODoxMiIsIk1vZGlmaWVkQnkiOiJfTGVlbmEgTWFhw58iLCJJZCI6IjU5NzE4MDExLTQxNDctNGQ1OC05MTZjLTI2ZWJmZTRmM2NmMCIsIk1vZGlma</w:instrText>
          </w:r>
          <w:r>
            <w:instrText xml:space="preserve">WVkT24iOiIyMDIxLTEwLTI3VDEyOjA4OjEyIiwiUHJvamVjdCI6eyIkcmVmIjoiNSJ9fSwiUHVibGlzaGVycyI6W3siJGlkIjoiMTAiLCIkdHlwZSI6IlN3aXNzQWNhZGVtaWMuQ2l0YXZpLlB1Ymxpc2hlciwgU3dpc3NBY2FkZW1pYy5DaXRhdmkiLCJOYW1lIjoiSW5zdGl0dXQgTmF0aW9uYWwgZCfDiXR1ZGVzIETDqW1vZ3JhcGhpcXVlc</w:instrText>
          </w:r>
          <w:r>
            <w:instrText xml:space="preserve">yIsIlByb3RlY3RlZCI6ZmFsc2UsIkNyZWF0ZWRCeSI6Il9MZWVuYSBNYWHDnyIsIkNyZWF0ZWRPbiI6IjIwMjEtMTAtMjdUMTI6MDg6MTIiLCJNb2RpZmllZEJ5IjoiX0xlZW5hIE1hYcOfIiwiSWQiOiJmZjExNmRkOC1iOTM3LTQ3YmEtOTIzNi00ZDM3OTJkZWNjYmMiLCJNb2RpZmllZE9uIjoiMjAyMS0xMC0yN1QxMjowODoxMiIsIlByb</w:instrText>
          </w:r>
          <w:r>
            <w:instrText xml:space="preserve">2plY3QiOnsiJHJlZiI6IjUifX1dLCJRdW90YXRpb25zIjpbXSwiUmF0aW5nIjowLCJSZWZlcmVuY2VUeXBlIjoiSm91cm5hbEFydGljbGUiLCJTaG9ydFRpdGxlIjoiQmhyb2xjaGFpbiAyMDAxIOKAkyBGbGV4aWJpbGl0eSBpbiB0aGUgTWFycmlhZ2UgTWFya2V0IiwiU2hvcnRUaXRsZVVwZGF0ZVR5cGUiOjAsIlNvdXJjZU9mQmlibGlvZ</w:instrText>
          </w:r>
          <w:r>
            <w:instrText xml:space="preserve">3JhcGhpY0luZm9ybWF0aW9uIjoiUklTIiwiU3RhdGljSWRzIjpbImFjYzNmMzkyLTJiZDYtNDJiMy1hNjY0LWQwMTEzNmFiZmMyYSJdLCJUYWJsZU9mQ29udGVudHNDb21wbGV4aXR5IjowLCJUYWJsZU9mQ29udGVudHNTb3VyY2VUZXh0Rm9ybWF0IjowLCJUYXNrcyI6W10sIlRpdGxlIjoiRmxleGliaWxpdHkgaW4gdGhlIE1hcnJpYWdlI</w:instrText>
          </w:r>
          <w:r>
            <w:instrText xml:space="preserve">E1hcmtldCIsIlRyYW5zbGF0b3JzIjpbXSwiVm9sdW1lIjoiMTMiLCJZZWFyIjoiMjAwMSIsIlllYXJSZXNvbHZlZCI6IjIwMDEiLCJDcmVhdGVkQnkiOiJfTGVlbmEgTWFhw58iLCJDcmVhdGVkT24iOiIyMDIxLTEwLTI3VDEyOjA4OjExIiwiTW9kaWZpZWRCeSI6Il9MZWVuYSBNYWHDnyIsIklkIjoiMzQxYjVkZTctZDgyMS00OGQ5LWJkY</w:instrText>
          </w:r>
          <w:r>
            <w:instrText xml:space="preserve">mQtMWNiY2VhNjJiM2U4IiwiTW9kaWZpZWRPbiI6IjIwMjEtMTAtMjdUMTI6MDg6MTIiLCJQcm9qZWN0Ijp7IiRyZWYiOiI1In19LCJVc2VOdW1iZXJpbmdUeXBlT2ZQYXJlbnREb2N1bWVudCI6ZmFsc2V9XSwiRm9ybWF0dGVkVGV4dCI6eyIkaWQiOiIxMSIsIkNvdW50IjoxLCJUZXh0VW5pdHMiOlt7IiRpZCI6IjEyIiwiRm9udFN0eWxlI</w:instrText>
          </w:r>
          <w:r>
            <w:instrText xml:space="preserve">jp7IiRpZCI6IjEzIiwiTmV1dHJhbCI6dHJ1ZX0sIlJlYWRpbmdPcmRlciI6MSwiVGV4dCI6IihCaHJvbGNoYWluIDIwMDEpIn1dfSwiVGFnIjoiQ2l0YXZpUGxhY2Vob2xkZXIjZjBiZDBjMDYtYzcyMy00NDY5LWE0ODMtZTVjZDQwNWI4ODU5IiwiVGV4dCI6IihCaHJvbGNoYWluIDIwMDEpIiwiV0FJVmVyc2lvbiI6IjYuMTAuMC4wIn0=}</w:instrText>
          </w:r>
          <w:r>
            <w:fldChar w:fldCharType="separate"/>
          </w:r>
          <w:r>
            <w:t xml:space="preserve">(</w:t>
          </w:r>
          <w:r>
            <w:t xml:space="preserve">vgl. </w:t>
          </w:r>
          <w:r>
            <w:t xml:space="preserve">Bhrolchain 2001)</w:t>
          </w:r>
          <w:r>
            <w:fldChar w:fldCharType="end"/>
          </w:r>
        </w:sdtContent>
      </w:sdt>
      <w:r>
        <w:t xml:space="preserve">.</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58" w:name="_Toc73557654"/>
      <w:r/>
      <w:bookmarkStart w:id="59" w:name="_Toc73568392"/>
      <w:r/>
      <w:bookmarkStart w:id="60" w:name="_Toc86077546"/>
      <w:r/>
      <w:bookmarkStart w:id="61" w:name="_Toc86090008"/>
      <w:r/>
      <w:bookmarkStart w:id="62" w:name="_Toc86691125"/>
      <w:r/>
      <w:bookmarkStart w:id="63" w:name="_Toc86691167"/>
      <w:r/>
      <w:bookmarkStart w:id="64" w:name="_Toc86918749"/>
      <w:r/>
      <w:bookmarkStart w:id="65" w:name="_Ref85468183"/>
      <w:r/>
      <w:bookmarkStart w:id="66" w:name="_Ref85468266"/>
      <w:r/>
      <w:bookmarkStart w:id="67" w:name="_Toc85823685"/>
      <w:r>
        <w:rPr>
          <w:rFonts w:ascii="Times New Roman" w:hAnsi="Times New Roman" w:cs="Times New Roman"/>
          <w:b/>
          <w:bCs/>
          <w:iCs/>
          <w:color w:val="auto"/>
        </w:rPr>
        <w:t xml:space="preserve">Die r</w:t>
      </w:r>
      <w:r>
        <w:rPr>
          <w:rFonts w:ascii="Times New Roman" w:hAnsi="Times New Roman" w:cs="Times New Roman"/>
          <w:b/>
          <w:bCs/>
          <w:iCs/>
          <w:color w:val="auto"/>
        </w:rPr>
        <w:t xml:space="preserve">äumliche Entfernung</w:t>
      </w:r>
      <w:r>
        <w:rPr>
          <w:rFonts w:ascii="Times New Roman" w:hAnsi="Times New Roman" w:cs="Times New Roman"/>
          <w:b/>
          <w:bCs/>
          <w:iCs/>
          <w:color w:val="auto"/>
        </w:rPr>
        <w:t xml:space="preserve"> bei der</w:t>
      </w:r>
      <w:r>
        <w:rPr>
          <w:rFonts w:ascii="Times New Roman" w:hAnsi="Times New Roman" w:cs="Times New Roman"/>
          <w:b/>
          <w:bCs/>
          <w:iCs/>
          <w:color w:val="auto"/>
        </w:rPr>
        <w:t xml:space="preserve"> Partnerwahl</w:t>
      </w:r>
      <w:bookmarkEnd w:id="58"/>
      <w:r/>
      <w:bookmarkEnd w:id="59"/>
      <w:r/>
      <w:bookmarkEnd w:id="60"/>
      <w:r/>
      <w:bookmarkEnd w:id="61"/>
      <w:r/>
      <w:bookmarkEnd w:id="62"/>
      <w:r/>
      <w:bookmarkEnd w:id="63"/>
      <w:r/>
      <w:bookmarkEnd w:id="64"/>
      <w:r>
        <w:rPr>
          <w:rFonts w:ascii="Times New Roman" w:hAnsi="Times New Roman" w:cs="Times New Roman"/>
          <w:b/>
          <w:bCs/>
          <w:iCs/>
          <w:color w:val="auto"/>
        </w:rPr>
        <w:t xml:space="preserve"> </w:t>
      </w:r>
      <w:bookmarkEnd w:id="65"/>
      <w:r/>
      <w:bookmarkEnd w:id="66"/>
      <w:r/>
      <w:bookmarkEnd w:id="67"/>
      <w:r/>
      <w:r>
        <w:rPr>
          <w:rFonts w:ascii="Times New Roman" w:hAnsi="Times New Roman" w:cs="Times New Roman"/>
          <w:b/>
          <w:bCs/>
          <w:iCs/>
          <w:color w:val="auto"/>
        </w:rPr>
      </w:r>
    </w:p>
    <w:p>
      <w:pPr>
        <w:pBdr/>
        <w:spacing w:after="240" w:line="360" w:lineRule="auto"/>
        <w:ind/>
        <w:jc w:val="both"/>
        <w:rPr>
          <w:color w:val="ff0000"/>
        </w:rPr>
      </w:pPr>
      <w:r>
        <w:t xml:space="preserve">Ein Großteil der</w:t>
      </w:r>
      <w:r>
        <w:t xml:space="preserve"> soziologische</w:t>
      </w:r>
      <w:r>
        <w:t xml:space="preserve">n</w:t>
      </w:r>
      <w:r>
        <w:t xml:space="preserve"> Literatur, die sich mit der </w:t>
      </w:r>
      <w:r>
        <w:t xml:space="preserve">räumlichen Nähe </w:t>
      </w:r>
      <w:r>
        <w:t xml:space="preserve">von </w:t>
      </w:r>
      <w:r>
        <w:t xml:space="preserve">Ehep</w:t>
      </w:r>
      <w:r>
        <w:t xml:space="preserve">artnern </w:t>
      </w:r>
      <w:r>
        <w:t xml:space="preserve">beschäftigt, ist mehr als </w:t>
      </w:r>
      <w:r>
        <w:t xml:space="preserve">7</w:t>
      </w:r>
      <w:r>
        <w:t xml:space="preserve">0 Jahre alt</w:t>
      </w:r>
      <w:r>
        <w:t xml:space="preserve"> (</w:t>
      </w:r>
      <w:sdt>
        <w:sdtPr>
          <w:alias w:val="To edit, see citavi.com/edit"/>
          <w15:appearance w15:val="boundingBox"/>
          <w:id w:val="-136807770"/>
          <w:placeholder>
            <w:docPart w:val="DefaultPlaceholder_-1854013440"/>
          </w:placeholder>
          <w:tag w:val="CitaviPlaceholder#9e810888-2154-4f44-9564-1eeb1419a051"/>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instrText>
          </w:r>
          <w:r>
            <w:instrText xml:space="preserve">WMuQ2l0YXZpLkNpdGF0aW9ucy5Xb3JkUGxhY2Vob2xkZXJFbnRyeSwgU3dpc3NBY2FkZW1pYy5DaXRhdmkiLCJJZCI6ImRkMjA2ODc0LTZlYzUtNDNlMy04NzBiLTU2ZmQ4MGM1NzM1MCIsIlJhbmdlTGVuZ3RoIjo5LCJSZWZlcmVuY2VJZCI6IjRlMjhkOGZjLTZhNDktNDkwYi1hZjE1LTA1YTZiN2Q1ZmI1MyIsIk5vUGFyIjp0cnVlLCJSZ</w:instrText>
          </w:r>
          <w:r>
            <w:instrText xml:space="preserve">WZlcmVuY2UiOnsiJGlkIjoiMyIsIiR0eXBlIjoiU3dpc3NBY2FkZW1pYy5DaXRhdmkuUmVmZXJlbmNlLCBTd2lzc0FjYWRlbWljLkNpdGF2aSIsIkFic3RyYWN0Q29tcGxleGl0eSI6MCwiQWJzdHJhY3RTb3VyY2VUZXh0Rm9ybWF0IjowLCJBdXRob3JzIjpbeyIkaWQiOiI0IiwiJHR5cGUiOiJTd2lzc0FjYWRlbWljLkNpdGF2aS5QZXJzb</w:instrText>
          </w:r>
          <w:r>
            <w:instrText xml:space="preserve">24sIFN3aXNzQWNhZGVtaWMuQ2l0YXZpIiwiRmlyc3ROYW1lIjoiSi4iLCJMYXN0TmFtZSI6IkJlbGwiLCJNaWRkbGVOYW1lIjoiSC4iLCJQcm90ZWN0ZWQiOmZhbHNlLCJTZXgiOjAsIkNyZWF0ZWRCeSI6Il9MZWVuYSBNYWHDnyIsIkNyZWF0ZWRPbiI6IjIwMjEtMDUtMTFUMDg6MzI6MjciLCJNb2RpZmllZEJ5IjoiX0xlZW5hIE1hYcOfI</w:instrText>
          </w:r>
          <w:r>
            <w:instrText xml:space="preserve">iwiSWQiOiI3OGNiOTZjYy1hMTQ2LTRjMGMtYjRiMC02NWUyMmVhNDI2OGEiLCJNb2RpZmllZE9uIjoiMjAyMS0wNS0xMVQwODozMjoyNyIsIlByb2plY3QiOnsiJGlkIjoiNSIsIiR0eXBlIjoiU3dpc3NBY2FkZW1pYy5DaXRhdmkuUHJvamVjdCwgU3dpc3NBY2FkZW1pYy5DaXRhdmkifX1dLCJDaXRhdGlvbktleVVwZGF0ZVR5cGUiOjAsI</w:instrText>
          </w:r>
          <w:r>
            <w:instrText xml:space="preserve">kNvbGxhYm9yYXRvcnMiOltdLCJFZGl0b3JzIjpbXSwiRXZhbHVhdGlvbkNvbXBsZXhpdHkiOjAsIkV2YWx1YXRpb25Tb3VyY2VUZXh0Rm9ybWF0IjowLCJHcm91cHMiOltdLCJIYXNMYWJlbDEiOmZhbHNlLCJIYXNMYWJlbDIiOmZhbHNlLCJLZXl3b3JkcyI6W10sIkxvY2F0aW9ucyI6W3siJGlkIjoiNiIsIiR0eXBlIjoiU3dpc3NBY2FkZ</w:instrText>
          </w:r>
          <w:r>
            <w:instrText xml:space="preserve">W1pYy5DaXRhdmkuTG9jYXRpb24sIFN3aXNzQWNhZGVtaWMuQ2l0YXZpIiwiQWRkcmVzcyI6eyIkaWQiOiI3IiwiJHR5cGUiOiJTd2lzc0FjYWRlbWljLkNpdGF2aS5MaW5rZWRSZXNvdXJjZSwgU3dpc3NBY2FkZW1pYy5DaXRhdmkiLCJMaW5rZWRSZXNvdXJjZVR5cGUiOjUsIk9yaWdpbmFsU3RyaW5nIjoiaHR0cDovL3d3dy5qc3Rvci5vc</w:instrText>
          </w:r>
          <w:r>
            <w:instrText xml:space="preserve">mcvc3RhYmxlLzQxMzE3ODQyIiwiVXJpU3RyaW5nIjoiaHR0cDovL3d3dy5qc3Rvci5vcmcvc3RhYmxlLzQxMzE3ODQyIiwiTGlua2VkUmVzb3VyY2VTdGF0dXMiOjgsIlByb3BlcnRpZXMiOnsiJGlkIjoiOCIsIiR0eXBlIjoiU3dpc3NBY2FkZW1pYy5DaXRhdmkuTGlua2VkUmVzb3VyY2VQcm9wZXJ0aWVzLCBTd2lzc0FjYWRlbWljLkNpd</w:instrText>
          </w:r>
          <w:r>
            <w:instrText xml:space="preserve">GF2aSJ9LCJTeW5jRm9sZGVyVHlwZSI6MCwiSXNMb2NhbENsb3VkUHJvamVjdEZpbGVMaW5rIjpmYWxzZSwiSXNDbG91ZFJlc3RvcmUiOmZhbHNlLCJJc0Nsb3VkQ29weSI6ZmFsc2UsIkF0dGFjaG1lbnRGb2xkZXJXYXNJbkZhbGxiYWNrTW9kZSI6ZmFsc2V9LCJBbm5vdGF0aW9ucyI6W10sIkxvY2F0aW9uVHlwZSI6MCwiTWlycm9yc1JlZ</w:instrText>
          </w:r>
          <w:r>
            <w:instrText xml:space="preserve">mVyZW5jZVByb3BlcnR5SWQiOjE1MSwiQ3JlYXRlZEJ5IjoiX0xlZW5hIE1hYcOfIiwiQ3JlYXRlZE9uIjoiMjAyMS0wNS0xMVQwODozMzozMCIsIk1vZGlmaWVkQnkiOiJfTGVlbmEgTWFhw58iLCJJZCI6IjE0YTQ0ZTRmLTk2ODUtNDRmZS1iMzZlLTQxZmU2NjM0NjdkYiIsIk1vZGlmaWVkT24iOiIyMDIxLTA2LTI1VDExOjU5OjI0IiwiU</w:instrText>
          </w:r>
          <w:r>
            <w:instrText xml:space="preserve">HJvamVjdCI6eyIkcmVmIjoiNSJ9fV0sIk51bWJlciI6IjEiLCJPcmdhbml6YXRpb25zIjpbXSwiT3RoZXJzSW52b2x2ZWQiOltdLCJQYWdlUmFuZ2UiOiI8c3A+XHJcbiAgPG4+NzQ8L24+XHJcbiAgPGluPnRydWU8L2luPlxyXG4gIDxvcz43NDwvb3M+XHJcbiAgPHBzPjc0PC9wcz5cclxuPC9zcD5cclxuPGVwPlxyXG4gIDxuPjc3PC9uP</w:instrText>
          </w:r>
          <w:r>
            <w:instrText xml:space="preserve">lxyXG4gIDxpbj50cnVlPC9pbj5cclxuICA8b3M+Nzc8L29zPlxyXG4gIDxwcz43NzwvcHM+XHJcbjwvZXA+XHJcbjxvcz43NC03Nzwvb3M+IiwiUGVyaW9kaWNhbCI6eyIkaWQiOiI5IiwiJHR5cGUiOiJTd2lzc0FjYWRlbWljLkNpdGF2aS5QZXJpb2RpY2FsLCBTd2lzc0FjYWRlbWljLkNpdGF2aSIsIk5hbWUiOiJUaGUgQXVzdHJhbGlhb</w:instrText>
          </w:r>
          <w:r>
            <w:instrText xml:space="preserve">iBRdWFydGVybHkiLCJQYWdpbmF0aW9uIjowLCJQcm90ZWN0ZWQiOmZhbHNlLCJDcmVhdGVkQnkiOiJfTGVlbmEgTWFhw58iLCJDcmVhdGVkT24iOiIyMDIxLTA1LTExVDA4OjMyOjQ0IiwiTW9kaWZpZWRCeSI6Il9MZWVuYSBNYWHDnyIsIklkIjoiMTQxYzk0YjEtNmY4OC00MWUwLTg4NWQtMzhhNzgwZTE2ZTE5IiwiTW9kaWZpZWRPbiI6I</w:instrText>
          </w:r>
          <w:r>
            <w:instrText xml:space="preserve">jIwMjEtMDUtMTFUMDg6MzI6NDQiLCJQcm9qZWN0Ijp7IiRyZWYiOiI1In19LCJQdWJsaXNoZXJzIjpbXSwiUXVvdGF0aW9ucyI6W10sIlJhdGluZyI6MCwiUmVmZXJlbmNlVHlwZSI6IkpvdXJuYWxBcnRpY2xlIiwiU2hvcnRUaXRsZSI6IkJlbGwgMTk1NyDigJMgUmVzaWRlbnRpYWwgUHJvcGlucXVpdHkgQXMgQSBGYWN0b3IiLCJTaG9yd</w:instrText>
          </w:r>
          <w:r>
            <w:instrText xml:space="preserve">FRpdGxlVXBkYXRlVHlwZSI6MCwiU3RhdGljSWRzIjpbImFjZTA2MTU1LTEwNmYtNDMyMi1iNGFjLTc3ZjVkNjNlYTNhZiJdLCJUYWJsZU9mQ29udGVudHNDb21wbGV4aXR5IjowLCJUYWJsZU9mQ29udGVudHNTb3VyY2VUZXh0Rm9ybWF0IjowLCJUYXNrcyI6W10sIlRpdGxlIjoiUmVzaWRlbnRpYWwgUHJvcGlucXVpdHkgQXMgQSBGYWN0b</w:instrText>
          </w:r>
          <w:r>
            <w:instrText xml:space="preserve">3IgSW4gTWFycmlhZ2UgU2VsZWN0aW9uIiwiVHJhbnNsYXRvcnMiOltdLCJWb2x1bWUiOiIyOSIsIlllYXIiOiIxOTU3IiwiWWVhclJlc29sdmVkIjoiMTk1NyIsIkNyZWF0ZWRCeSI6Il9MZWVuYSBNYWHDnyIsIkNyZWF0ZWRPbiI6IjIwMjEtMDUtMTFUMDg6MzI6MTUiLCJNb2RpZmllZEJ5IjoiX0xlZW5hIE1hYcOfIiwiSWQiOiI0ZTI4Z</w:instrText>
          </w:r>
          <w:r>
            <w:instrText xml:space="preserve">DhmYy02YTQ5LTQ5MGItYWYxNS0wNWE2YjdkNWZiNTMiLCJNb2RpZmllZE9uIjoiMjAyMS0wNi0yNVQxMTo1OToyNCIsIlByb2plY3QiOnsiJHJlZiI6IjUifX0sIlVzZU51bWJlcmluZ1R5cGVPZlBhcmVudERvY3VtZW50IjpmYWxzZX1dLCJGb3JtYXR0ZWRUZXh0Ijp7IiRpZCI6IjEwIiwiQ291bnQiOjEsIlRleHRVbml0cyI6W3siJGlkI</w:instrText>
          </w:r>
          <w:r>
            <w:instrText xml:space="preserve">joiMTEiLCJGb250U3R5bGUiOnsiJGlkIjoiMTIiLCJOZXV0cmFsIjp0cnVlfSwiUmVhZGluZ09yZGVyIjoxLCJUZXh0IjoiQmVsbCAxOTU3In1dfSwiVGFnIjoiQ2l0YXZpUGxhY2Vob2xkZXIjOWU4MTA4ODgtMjE1NC00ZjQ0LTk1NjQtMWVlYjE0MTlhMDUxIiwiVGV4dCI6IkJlbGwgMTk1NyIsIldBSVZlcnNpb24iOiI2LjEwLjAuMCJ9}</w:instrText>
          </w:r>
          <w:r>
            <w:fldChar w:fldCharType="separate"/>
          </w:r>
          <w:r>
            <w:t xml:space="preserve">Bell 1957</w:t>
          </w:r>
          <w:r>
            <w:fldChar w:fldCharType="end"/>
          </w:r>
        </w:sdtContent>
      </w:sdt>
      <w:r>
        <w:t xml:space="preserve">; </w:t>
      </w:r>
      <w:sdt>
        <w:sdtPr>
          <w:alias w:val="To edit, see citavi.com/edit"/>
          <w15:appearance w15:val="boundingBox"/>
          <w:id w:val="-1199467040"/>
          <w:placeholder>
            <w:docPart w:val="DefaultPlaceholder_-1854013440"/>
          </w:placeholder>
          <w:tag w:val="CitaviPlaceholder#cde199c4-0e28-4573-a1af-80dda095c54b"/>
          <w:rPr/>
        </w:sdtPr>
        <w:sdtContent>
          <w:r>
            <w:fldChar w:fldCharType="begin"/>
          </w:r>
          <w:r>
            <w:instrText xml:space="preserve">ADDIN CitaviPlaceholder{eyIkaWQiOiIxIiwiJHR5cGUiOiJTd2lzc0FjYWRlbWljLkNpdGF2aS5DaXRhdGlvbnMuV29yZFBsYWNlaG9sZGVyLCBTd2lzc0FjYWRlbWljLkNpdGF2aSIsIkVudHJpZ</w:instrText>
          </w:r>
          <w:r>
            <w:instrText xml:space="preserve">XMiOlt7IiRpZCI6IjIiLCIkdHlwZSI6IlN3aXNzQWNhZGVtaWMuQ2l0YXZpLkNpdGF0aW9ucy5Xb3JkUGxhY2Vob2xkZXJFbnRyeSwgU3dpc3NBY2FkZW1pYy5DaXRhdmkiLCJJZCI6ImQ1ZGY2MmUyLWM1MGYtNDE2My1hYTcyLTIxOGJkY2JmYTY0YyIsIlJhbmdlTGVuZ3RoIjoxMiwiUmVmZXJlbmNlSWQiOiJmYzE0Y2FiNC0zNWEzLTQyN</w:instrText>
          </w:r>
          <w:r>
            <w:instrText xml:space="preserve">mUtYmM2Yy04MjUxNjI1OTY3NWEiLCJOb1BhciI6dHJ1ZSwiUmVmZXJlbmNlIjp7IiRpZCI6IjMiLCIkdHlwZSI6IlN3aXNzQWNhZGVtaWMuQ2l0YXZpLlJlZmVyZW5jZSwgU3dpc3NBY2FkZW1pYy5DaXRhdmkiLCJBYnN0cmFjdENvbXBsZXhpdHkiOjAsIkFic3RyYWN0U291cmNlVGV4dEZvcm1hdCI6MCwiQXV0aG9ycyI6W3siJGlkIjoiN</w:instrText>
          </w:r>
          <w:r>
            <w:instrText xml:space="preserve">CIsIiR0eXBlIjoiU3dpc3NBY2FkZW1pYy5DaXRhdmkuUGVyc29uLCBTd2lzc0FjYWRlbWljLkNpdGF2aSIsIkZpcnN0TmFtZSI6IkphbWVzIiwiTGFzdE5hbWUiOiJCb3NzYXJkIiwiTWlkZGxlTmFtZSI6IkguIFMuIiwiUHJvdGVjdGVkIjpmYWxzZSwiU2V4IjoyLCJDcmVhdGVkQnkiOiJfTGVlbmEgTWFhw58iLCJDcmVhdGVkT24iOiIyM</w:instrText>
          </w:r>
          <w:r>
            <w:instrText xml:space="preserve">DIxLTA0LTI5VDEwOjQwOjE5IiwiTW9kaWZpZWRCeSI6Il9MZWVuYSBNYWHDnyIsIklkIjoiMzA5N2Y0MDMtMDFlZi00YWUzLWE3NWUtYjE3NjgyNjczYzgyIiwiTW9kaWZpZWRPbiI6IjIwMjEtMDQtMjlUMTA6NDA6MTkiLCJQcm9qZWN0Ijp7IiRpZCI6IjUiLCIkdHlwZSI6IlN3aXNzQWNhZGVtaWMuQ2l0YXZpLlByb2plY3QsIFN3aXNzQ</w:instrText>
          </w:r>
          <w:r>
            <w:instrText xml:space="preserve">WNhZGVtaWMuQ2l0YXZpIn19XSwiQ2l0YXRpb25LZXlVcGRhdGVUeXBlIjowLCJDb2xsYWJvcmF0b3JzIjpbXSwiRG9pIjoiMTAuMTA4Ni8yMTYwMzEiLCJFZGl0b3JzIjpbXSwiRXZhbHVhdGlvbkNvbXBsZXhpdHkiOjAsIkV2YWx1YXRpb25Tb3VyY2VUZXh0Rm9ybWF0IjowLCJHcm91cHMiOltdLCJIYXNMYWJlbDEiOmZhbHNlLCJIYXNMY</w:instrText>
          </w:r>
          <w:r>
            <w:instrText xml:space="preserve">WJlbDIiOmZhbHNlLCJLZXl3b3JkcyI6W10sIkxvY2F0aW9ucyI6W3siJGlkIjoiNiIsIiR0eXBlIjoiU3dpc3NBY2FkZW1pYy5DaXRhdmkuTG9jYXRpb24sIFN3aXNzQWNhZGVtaWMuQ2l0YXZpIiwiQWRkcmVzcyI6eyIkaWQiOiI3IiwiJHR5cGUiOiJTd2lzc0FjYWRlbWljLkNpdGF2aS5MaW5rZWRSZXNvdXJjZSwgU3dpc3NBY2FkZW1pY</w:instrText>
          </w:r>
          <w:r>
            <w:instrText xml:space="preserve">y5DaXRhdmkiLCJMaW5rZWRSZXNvdXJjZVR5cGUiOjUsIk9yaWdpbmFsU3RyaW5nIjoiMTAuMTA4Ni8yMTYwMzEiLCJVcmlTdHJpbmciOiJodHRwczovL2RvaS5vcmcvMTAuMTA4Ni8yMTYwMzEiLCJMaW5rZWRSZXNvdXJjZVN0YXR1cyI6OCwiUHJvcGVydGllcyI6eyIkaWQiOiI4IiwiJHR5cGUiOiJTd2lzc0FjYWRlbWljLkNpdGF2aS5Ma</w:instrText>
          </w:r>
          <w:r>
            <w:instrText xml:space="preserve">W5rZWRSZXNvdXJjZVByb3BlcnRpZXMsIFN3aXNzQWNhZGVtaWMuQ2l0YXZpIn0sIlN5bmNGb2xkZXJUeXBlIjowLCJJc0xvY2FsQ2xvdWRQcm9qZWN0RmlsZUxpbmsiOmZhbHNlLCJJc0Nsb3VkUmVzdG9yZSI6ZmFsc2UsIklzQ2xvdWRDb3B5IjpmYWxzZSwiQXR0YWNobWVudEZvbGRlcldhc0luRmFsbGJhY2tNb2RlIjpmYWxzZX0sIkFub</w:instrText>
          </w:r>
          <w:r>
            <w:instrText xml:space="preserve">m90YXRpb25zIjpbXSwiTG9jYXRpb25UeXBlIjowLCJNaXJyb3JzUmVmZXJlbmNlUHJvcGVydHlJZCI6MTI4LCJDcmVhdGVkQnkiOiJfTGVlbmEgTWFhw58iLCJDcmVhdGVkT24iOiIyMDIxLTA0LTI5VDEwOjM5OjM0IiwiTW9kaWZpZWRCeSI6Il9MZWVuYSBNYWHDnyIsIklkIjoiNGU4NTcyMDktMmJjMS00ODJhLWEwMTYtNDZmMTg1ODJjY</w:instrText>
          </w:r>
          <w:r>
            <w:instrText xml:space="preserve">mNjIiwiTW9kaWZpZWRPbiI6IjIwMjEtMDQtMjlUMTA6Mzk6MzQiLCJQcm9qZWN0Ijp7IiRyZWYiOiI1In19XSwiTnVtYmVyIjoiMiIsIk9yZ2FuaXphdGlvbnMiOltdLCJPdGhlcnNJbnZvbHZlZCI6W10sIlBhZ2VSYW5nZSI6IjxzcD5cclxuICA8bj4yMTk8L24+XHJcbiAgPGluPnRydWU8L2luPlxyXG4gIDxvcz4yMTk8L29zPlxyXG4gI</w:instrText>
          </w:r>
          <w:r>
            <w:instrText xml:space="preserve">Dxwcz4yMTk8L3BzPlxyXG48L3NwPlxyXG48ZXA+XHJcbiAgPG4+MjI0PC9uPlxyXG4gIDxpbj50cnVlPC9pbj5cclxuICA8b3M+MjI0PC9vcz5cclxuICA8cHM+MjI0PC9wcz5cclxuPC9lcD5cclxuPG9zPjIxOS0yMjQ8L29zPiIsIlBlcmlvZGljYWwiOnsiJGlkIjoiOSIsIiR0eXBlIjoiU3dpc3NBY2FkZW1pYy5DaXRhdmkuUGVyaW9ka</w:instrText>
          </w:r>
          <w:r>
            <w:instrText xml:space="preserve">WNhbCwgU3dpc3NBY2FkZW1pYy5DaXRhdmkiLCJFaXNzbiI6IjE1MzctNTM5MCIsIklzc24iOiIwMDAyLTk2MDIiLCJOYW1lIjoiQW1lcmljYW4gSm91cm5hbCBvZiBTb2Npb2xvZ3kiLCJQYWdpbmF0aW9uIjowLCJQcm90ZWN0ZWQiOmZhbHNlLCJDcmVhdGVkQnkiOiJfTGVlbmEgTWFhw58iLCJDcmVhdGVkT24iOiIyMDIxLTA0LTI5VDEwO</w:instrText>
          </w:r>
          <w:r>
            <w:instrText xml:space="preserve">jM5OjM0IiwiTW9kaWZpZWRCeSI6Il9MZWVuYSBNYWHDnyIsIklkIjoiMDZmNWE2NjQtNjI4Yy00ZDI1LWFiYmQtMDYyNDJlYzM5ZDE2IiwiTW9kaWZpZWRPbiI6IjIwMjEtMDQtMjlUMTA6Mzk6MzQiLCJQcm9qZWN0Ijp7IiRyZWYiOiI1In19LCJQdWJsaXNoZXJzIjpbXSwiUXVvdGF0aW9ucyI6W10sIlJhdGluZyI6MCwiUmVmZXJlbmNlV</w:instrText>
          </w:r>
          <w:r>
            <w:instrText xml:space="preserve">HlwZSI6IkpvdXJuYWxBcnRpY2xlIiwiU2hvcnRUaXRsZSI6IkJvc3NhcmQgMTkzMiDigJMgUmVzaWRlbnRpYWwgUHJvcGlucXVpdHkgYXMgYSBGYWN0b3IiLCJTaG9ydFRpdGxlVXBkYXRlVHlwZSI6MCwiU291cmNlT2ZCaWJsaW9ncmFwaGljSW5mb3JtYXRpb24iOiJDcm9zc1JlZiIsIlN0YXRpY0lkcyI6WyJmYTllODgxZC05ZmY4LTRkM</w:instrText>
          </w:r>
          <w:r>
            <w:instrText xml:space="preserve">DYtOWM4OC1mNTQwYTExZDU0Y2IiXSwiVGFibGVPZkNvbnRlbnRzQ29tcGxleGl0eSI6MCwiVGFibGVPZkNvbnRlbnRzU291cmNlVGV4dEZvcm1hdCI6MCwiVGFza3MiOltdLCJUaXRsZSI6IlJlc2lkZW50aWFsIFByb3BpbnF1aXR5IGFzIGEgRmFjdG9yIGluIE1hcnJpYWdlIFNlbGVjdGlvbiIsIlRyYW5zbGF0b3JzIjpbXSwiVm9sdW1lI</w:instrText>
          </w:r>
          <w:r>
            <w:instrText xml:space="preserve">joiMzgiLCJZZWFyIjoiMTkzMiIsIlllYXJSZXNvbHZlZCI6IjE5MzIiLCJDcmVhdGVkQnkiOiJfTGVlbmEgTWFhw58iLCJDcmVhdGVkT24iOiIyMDIxLTA0LTI5VDEwOjM5OjM0IiwiTW9kaWZpZWRCeSI6Il9MZWVuYSBNYWHDnyIsIklkIjoiZmMxNGNhYjQtMzVhMy00MjZlLWJjNmMtODI1MTYyNTk2NzVhIiwiTW9kaWZpZWRPbiI6IjIwM</w:instrText>
          </w:r>
          <w:r>
            <w:instrText xml:space="preserve">jEtMDQtMjlUMTA6NDA6MTkiLCJQcm9qZWN0Ijp7IiRyZWYiOiI1In19LCJVc2VOdW1iZXJpbmdUeXBlT2ZQYXJlbnREb2N1bWVudCI6ZmFsc2V9LHsiJGlkIjoiMTAiLCIkdHlwZSI6IlN3aXNzQWNhZGVtaWMuQ2l0YXZpLkNpdGF0aW9ucy5Xb3JkUGxhY2Vob2xkZXJFbnRyeSwgU3dpc3NBY2FkZW1pYy5DaXRhdmkiLCJJZCI6Ijc5MmU5M</w:instrText>
          </w:r>
          <w:r>
            <w:instrText xml:space="preserve">GMxLTgzODAtNDE4Yi05Yzc0LWQ1OWZhZGU5NzdmMyIsIlJhbmdlU3RhcnQiOjEyLCJSYW5nZUxlbmd0aCI6MTMsIlJlZmVyZW5jZUlkIjoiYzViOWY4OGItNjM4Ny00OTlhLTgyYTktYWY3ZDUzMjc5ZGQ5IiwiTm9QYXIiOnRydWUsIlJlZmVyZW5jZSI6eyIkaWQiOiIxMSIsIiR0eXBlIjoiU3dpc3NBY2FkZW1pYy5DaXRhdmkuUmVmZXJlb</w:instrText>
          </w:r>
          <w:r>
            <w:instrText xml:space="preserve">mNlLCBTd2lzc0FjYWRlbWljLkNpdGF2aSIsIkFic3RyYWN0Q29tcGxleGl0eSI6MCwiQWJzdHJhY3RTb3VyY2VUZXh0Rm9ybWF0IjowLCJBdXRob3JzIjpbeyIkaWQiOiIxMiIsIiR0eXBlIjoiU3dpc3NBY2FkZW1pYy5DaXRhdmkuUGVyc29uLCBTd2lzc0FjYWRlbWljLkNpdGF2aSIsIkZpcnN0TmFtZSI6IkFsZnJlZCIsIkxhc3ROYW1lI</w:instrText>
          </w:r>
          <w:r>
            <w:instrText xml:space="preserve">joiQ2xhcmtlIiwiTWlkZGxlTmFtZSI6IkMuIiwiUHJvdGVjdGVkIjpmYWxzZSwiU2V4IjoyLCJDcmVhdGVkQnkiOiJfTGVlbmEgTWFhw58iLCJDcmVhdGVkT24iOiIyMDIxLTA1LTExVDA4OjM0OjA5IiwiTW9kaWZpZWRCeSI6Il9MZWVuYSBNYWHDnyIsIklkIjoiNThkNjBmYzQtY2Y3YS00NWI5LWI3M2YtM2IwZGE5NDNkNzRmIiwiTW9ka</w:instrText>
          </w:r>
          <w:r>
            <w:instrText xml:space="preserve">WZpZWRPbiI6IjIwMjEtMDUtMTFUMDg6MzQ6MDkiLCJQcm9qZWN0Ijp7IiRyZWYiOiI1In19XSwiQ2l0YXRpb25LZXlVcGRhdGVUeXBlIjowLCJDb2xsYWJvcmF0b3JzIjpbXSwiRG9pIjoiMTAuMjMwNy8yMDg4MzU1IiwiRWRpdG9ycyI6W10sIkV2YWx1YXRpb25Db21wbGV4aXR5IjowLCJFdmFsdWF0aW9uU291cmNlVGV4dEZvcm1hdCI6M</w:instrText>
          </w:r>
          <w:r>
            <w:instrText xml:space="preserve">CwiR3JvdXBzIjpbXSwiSGFzTGFiZWwxIjpmYWxzZSwiSGFzTGFiZWwyIjpmYWxzZSwiS2V5d29yZHMiOltdLCJMb2NhdGlvbnMiOlt7IiRpZCI6IjEzIiwiJHR5cGUiOiJTd2lzc0FjYWRlbWljLkNpdGF2aS5Mb2NhdGlvbiwgU3dpc3NBY2FkZW1pYy5DaXRhdmkiLCJBZGRyZXNzIjp7IiRpZCI6IjE0IiwiJHR5cGUiOiJTd2lzc0FjYWRlb</w:instrText>
          </w:r>
          <w:r>
            <w:instrText xml:space="preserve">WljLkNpdGF2aS5MaW5rZWRSZXNvdXJjZSwgU3dpc3NBY2FkZW1pYy5DaXRhdmkiLCJMaW5rZWRSZXNvdXJjZVR5cGUiOjUsIk9yaWdpbmFsU3RyaW5nIjoiMTAuMjMwNy8yMDg4MzU1IiwiVXJpU3RyaW5nIjoiaHR0cHM6Ly9kb2kub3JnLzEwLjIzMDcvMjA4ODM1NSIsIkxpbmtlZFJlc291cmNlU3RhdHVzIjo4LCJQcm9wZXJ0aWVzIjp7I</w:instrText>
          </w:r>
          <w:r>
            <w:instrText xml:space="preserve">iRpZCI6IjE1IiwiJHR5cGUiOiJTd2lzc0FjYWRlbWljLkNpdGF2aS5MaW5rZWRSZXNvdXJjZVByb3BlcnRpZXMsIFN3aXNzQWNhZGVtaWMuQ2l0YXZpIn0sIlN5bmNGb2xkZXJUeXBlIjowLCJJc0xvY2FsQ2xvdWRQcm9qZWN0RmlsZUxpbmsiOmZhbHNlLCJJc0Nsb3VkUmVzdG9yZSI6ZmFsc2UsIklzQ2xvdWRDb3B5IjpmYWxzZSwiQXR0Y</w:instrText>
          </w:r>
          <w:r>
            <w:instrText xml:space="preserve">WNobWVudEZvbGRlcldhc0luRmFsbGJhY2tNb2RlIjpmYWxzZX0sIkFubm90YXRpb25zIjpbXSwiTG9jYXRpb25UeXBlIjowLCJNaXJyb3JzUmVmZXJlbmNlUHJvcGVydHlJZCI6MTI4LCJDcmVhdGVkQnkiOiJfTGVlbmEgTWFhw58iLCJDcmVhdGVkT24iOiIyMDIxLTA1LTExVDA4OjM0OjA5IiwiTW9kaWZpZWRCeSI6Il9MZWVuYSBNYWHDn</w:instrText>
          </w:r>
          <w:r>
            <w:instrText xml:space="preserve">yIsIklkIjoiMjRlZDExZWEtYjMyOC00YjQ3LWI0M2ItOWE0ODU2MTAwZTY4IiwiTW9kaWZpZWRPbiI6IjIwMjEtMDUtMTFUMDg6MzQ6MDkiLCJQcm9qZWN0Ijp7IiRyZWYiOiI1In19LHsiJGlkIjoiMTYiLCIkdHlwZSI6IlN3aXNzQWNhZGVtaWMuQ2l0YXZpLkxvY2F0aW9uLCBTd2lzc0FjYWRlbWljLkNpdGF2aSIsIkFkZHJlc3MiOnsiJ</w:instrText>
          </w:r>
          <w:r>
            <w:instrText xml:space="preserve">GlkIjoiMTciLCIkdHlwZSI6IlN3aXNzQWNhZGVtaWMuQ2l0YXZpLkxpbmtlZFJlc291cmNlLCBTd2lzc0FjYWRlbWljLkNpdGF2aSIsIkxpbmtlZFJlc291cmNlVHlwZSI6NSwiT3JpZ2luYWxTdHJpbmciOiJodHRwczovL3d3dy5qc3Rvci5vcmcvc3RhYmxlLzIwODgzNTUiLCJVcmlTdHJpbmciOiJodHRwczovL3d3dy5qc3Rvci5vcmcvc</w:instrText>
          </w:r>
          <w:r>
            <w:instrText xml:space="preserve">3RhYmxlLzIwODgzNTUiLCJMaW5rZWRSZXNvdXJjZVN0YXR1cyI6OCwiUHJvcGVydGllcyI6eyIkaWQiOiIxOCIsIiR0eXBlIjoiU3dpc3NBY2FkZW1pYy5DaXRhdmkuTGlua2VkUmVzb3VyY2VQcm9wZXJ0aWVzLCBTd2lzc0FjYWRlbWljLkNpdGF2aSJ9LCJTeW5jRm9sZGVyVHlwZSI6MCwiSXNMb2NhbENsb3VkUHJvamVjdEZpbGVMaW5rI</w:instrText>
          </w:r>
          <w:r>
            <w:instrText xml:space="preserve">jpmYWxzZSwiSXNDbG91ZFJlc3RvcmUiOmZhbHNlLCJJc0Nsb3VkQ29weSI6ZmFsc2UsIkF0dGFjaG1lbnRGb2xkZXJXYXNJbkZhbGxiYWNrTW9kZSI6ZmFsc2V9LCJBbm5vdGF0aW9ucyI6W10sIkxvY2F0aW9uVHlwZSI6MCwiTWlycm9yc1JlZmVyZW5jZVByb3BlcnR5SWQiOjE1MSwiQ3JlYXRlZEJ5IjoiX0xlZW5hIE1hYcOfIiwiQ3JlY</w:instrText>
          </w:r>
          <w:r>
            <w:instrText xml:space="preserve">XRlZE9uIjoiMjAyMS0wNS0xMVQwODozNTo0NSIsIk1vZGlmaWVkQnkiOiJfTGVlbmEgTWFhw58iLCJJZCI6ImU4ZmY4MzU2LWY5ZmUtNDE2OC04NmY4LWJkMTljNmJkZDg1NSIsIk1vZGlmaWVkT24iOiIyMDIxLTA1LTExVDA4OjM1OjQ1IiwiUHJvamVjdCI6eyIkcmVmIjoiNSJ9fV0sIk51bWJlciI6IjEiLCJPbmxpbmVBZGRyZXNzIjoia</w:instrText>
          </w:r>
          <w:r>
            <w:instrText xml:space="preserve">HR0cHM6Ly93d3cuanN0b3Iub3JnL3N0YWJsZS8yMDg4MzU1IiwiT3JnYW5pemF0aW9ucyI6W10sIk90aGVyc0ludm9sdmVkIjpbXSwiUGFnZVJhbmdlIjoiPHNwPlxyXG4gIDxuPjE3PC9uPlxyXG4gIDxpbj50cnVlPC9pbj5cclxuICA8b3M+MTc8L29zPlxyXG4gIDxwcz4xNzwvcHM+XHJcbjwvc3A+XHJcbjxlcD5cclxuICA8bj4yMjwvb</w:instrText>
          </w:r>
          <w:r>
            <w:instrText xml:space="preserve">j5cclxuICA8aW4+dHJ1ZTwvaW4+XHJcbiAgPG9zPjIyPC9vcz5cclxuICA8cHM+MjI8L3BzPlxyXG48L2VwPlxyXG48b3M+MTctMjI8L29zPiIsIlBlcmlvZGljYWwiOnsiJGlkIjoiMTkiLCIkdHlwZSI6IlN3aXNzQWNhZGVtaWMuQ2l0YXZpLlBlcmlvZGljYWwsIFN3aXNzQWNhZGVtaWMuQ2l0YXZpIiwiRWlzc24iOiIxOTM5LTgyNzEiL</w:instrText>
          </w:r>
          <w:r>
            <w:instrText xml:space="preserve">CJJc3NuIjoiMDAwMy0xMjI0IiwiTmFtZSI6IkFtZXJpY2FuIFNvY2lvbG9naWNhbCBSZXZpZXciLCJQYWdpbmF0aW9uIjowLCJQcm90ZWN0ZWQiOmZhbHNlLCJTdGFuZGFyZEFiYnJldmlhdGlvbiI6IkFtIFNvY2lvbCBSZXYiLCJDcmVhdGVkQnkiOiJfTGVlbmEgTWFhw58iLCJDcmVhdGVkT24iOiIyMDIxLTA1LTAxVDEwOjQzOjI3IiwiT</w:instrText>
          </w:r>
          <w:r>
            <w:instrText xml:space="preserve">W9kaWZpZWRCeSI6Il9MZWVuYSBNYWHDnyIsIklkIjoiMzUzODRkYjItMWQ0ZS00ZjQwLWE4ZWMtNDEzYzY4NGM5YjBiIiwiTW9kaWZpZWRPbiI6IjIwMjEtMDUtMDFUMTA6NDM6MjciLCJQcm9qZWN0Ijp7IiRyZWYiOiI1In19LCJQdWJsaXNoZXJzIjpbXSwiUXVvdGF0aW9ucyI6W10sIlJhdGluZyI6MCwiUmVmZXJlbmNlVHlwZSI6Ikpvd</w:instrText>
          </w:r>
          <w:r>
            <w:instrText xml:space="preserve">XJuYWxBcnRpY2xlIiwiU2hvcnRUaXRsZSI6IkNsYXJrZSAxOTUyIOKAkyBBbiBFeGFtaW5hdGlvbiBvZiB0aGUgT3BlcmF0aW9uIiwiU2hvcnRUaXRsZVVwZGF0ZVR5cGUiOjAsIlNvdXJjZU9mQmlibGlvZ3JhcGhpY0luZm9ybWF0aW9uIjoiQ3Jvc3NSZWYiLCJTdGF0aWNJZHMiOlsiNDFiNDc2MzQtMDhhMS00ODI3LTk2ZmYtYTY5NjJiN</w:instrText>
          </w:r>
          <w:r>
            <w:instrText xml:space="preserve">jI3ZTMzIl0sIlRhYmxlT2ZDb250ZW50c0NvbXBsZXhpdHkiOjAsIlRhYmxlT2ZDb250ZW50c1NvdXJjZVRleHRGb3JtYXQiOjAsIlRhc2tzIjpbXSwiVGl0bGUiOiJBbiBFeGFtaW5hdGlvbiBvZiB0aGUgT3BlcmF0aW9uIG9mIFJlc2lkZW50aWFsIFByb3BpbnF1aXR5IGFzIGEgRmFjdG9yIGluIE1hdGUgU2VsZWN0aW9uIiwiVHJhbnNsY</w:instrText>
          </w:r>
          <w:r>
            <w:instrText xml:space="preserve">XRvcnMiOltdLCJWb2x1bWUiOiIxNyIsIlllYXIiOiIxOTUyIiwiWWVhclJlc29sdmVkIjoiMTk1MiIsIkNyZWF0ZWRCeSI6Il9MZWVuYSBNYWHDnyIsIkNyZWF0ZWRPbiI6IjIwMjEtMDUtMTFUMDg6MzQ6MDkiLCJNb2RpZmllZEJ5IjoiX0xlZW5hIE1hYcOfIiwiSWQiOiJjNWI5Zjg4Yi02Mzg3LTQ5OWEtODJhOS1hZjdkNTMyNzlkZDkiL</w:instrText>
          </w:r>
          <w:r>
            <w:instrText xml:space="preserve">CJNb2RpZmllZE9uIjoiMjAyMS0wNS0xMVQwODozNTo0NSIsIlByb2plY3QiOnsiJHJlZiI6IjUifX0sIlVzZU51bWJlcmluZ1R5cGVPZlBhcmVudERvY3VtZW50IjpmYWxzZX0seyIkaWQiOiIyMCIsIiR0eXBlIjoiU3dpc3NBY2FkZW1pYy5DaXRhdmkuQ2l0YXRpb25zLldvcmRQbGFjZWhvbGRlckVudHJ5LCBTd2lzc0FjYWRlbWljLkNpd</w:instrText>
          </w:r>
          <w:r>
            <w:instrText xml:space="preserve">GF2aSIsIklkIjoiNzJlZWY4MTYtMjU1Mi00OTZiLThiMjQtNTc2NDdlYmZlOGRmIiwiUmFuZ2VTdGFydCI6MjUsIlJhbmdlTGVuZ3RoIjoyNSwiUmVmZXJlbmNlSWQiOiIyMzUzNmFiZi03MmZhLTRiOGItOTU4ZC1iOWJkMzliZjNiZWMiLCJOb1BhciI6dHJ1ZSwiUmVmZXJlbmNlIjp7IiRpZCI6IjIxIiwiJHR5cGUiOiJTd2lzc0FjYWRlb</w:instrText>
          </w:r>
          <w:r>
            <w:instrText xml:space="preserve">WljLkNpdGF2aS5SZWZlcmVuY2UsIFN3aXNzQWNhZGVtaWMuQ2l0YXZpIiwiQWJzdHJhY3RDb21wbGV4aXR5IjowLCJBYnN0cmFjdFNvdXJjZVRleHRGb3JtYXQiOjAsIkF1dGhvcnMiOlt7IiRpZCI6IjIyIiwiJHR5cGUiOiJTd2lzc0FjYWRlbWljLkNpdGF2aS5QZXJzb24sIFN3aXNzQWNhZGVtaWMuQ2l0YXZpIiwiRmlyc3ROYW1lIjoiR</w:instrText>
          </w:r>
          <w:r>
            <w:instrText xml:space="preserve">C4iLCJMYXN0TmFtZSI6IkNvbGVtYW4iLCJNaWRkbGVOYW1lIjoiQS4iLCJQcm90ZWN0ZWQiOmZhbHNlLCJTZXgiOjAsIkNyZWF0ZWRCeSI6Il9MZWVuYSBNYWHDnyIsIkNyZWF0ZWRPbiI6IjIwMjEtMDUtMDFUMTI6MTQ6MjQiLCJNb2RpZmllZEJ5IjoiX0xlZW5hIE1hYcOfIiwiSWQiOiIzYzgxOGE3YS1hOTQxLTRkNDctYWJhNC05MDYwN</w:instrText>
          </w:r>
          <w:r>
            <w:instrText xml:space="preserve">GNjM2Y1YTUiLCJNb2RpZmllZE9uIjoiMjAyMS0wNS0wMVQxMjoxNDoyNCIsIlByb2plY3QiOnsiJHJlZiI6IjUifX0seyIkaWQiOiIyMyIsIiR0eXBlIjoiU3dpc3NBY2FkZW1pYy5DaXRhdmkuUGVyc29uLCBTd2lzc0FjYWRlbWljLkNpdGF2aSIsIkZpcnN0TmFtZSI6IkouIiwiTGFzdE5hbWUiOiJIYXNrZXkiLCJNaWRkbGVOYW1lIjoiQ</w:instrText>
          </w:r>
          <w:r>
            <w:instrText xml:space="preserve">y4iLCJQcm90ZWN0ZWQiOmZhbHNlLCJTZXgiOjAsIkNyZWF0ZWRCeSI6Il9MZWVuYSBNYWHDnyIsIkNyZWF0ZWRPbiI6IjIwMjEtMDUtMDFUMTI6MTQ6MjQiLCJNb2RpZmllZEJ5IjoiX0xlZW5hIE1hYcOfIiwiSWQiOiJlMjE0MWE1NS0wZTg2LTRhYjItOWI4Zi04YTY1MjhlYzY2MGQiLCJNb2RpZmllZE9uIjoiMjAyMS0wNS0wMVQxMjoxN</w:instrText>
          </w:r>
          <w:r>
            <w:instrText xml:space="preserve">DoyNCIsIlByb2plY3QiOnsiJHJlZiI6IjUifX1dLCJDaXRhdGlvbktleVVwZGF0ZVR5cGUiOjAsIkNvbGxhYm9yYXRvcnMiOltdLCJEYXRlIjoiMDEuMDUuMjAyMSIsIkRvaSI6IjEwLjIzMDcvNjIxNzk0IiwiRWRpdG9ycyI6W10sIkV2YWx1YXRpb25Db21wbGV4aXR5IjowLCJFdmFsdWF0aW9uU291cmNlVGV4dEZvcm1hdCI6MCwiR3Jvd</w:instrText>
          </w:r>
          <w:r>
            <w:instrText xml:space="preserve">XBzIjpbXSwiSGFzTGFiZWwxIjpmYWxzZSwiSGFzTGFiZWwyIjpmYWxzZSwiS2V5d29yZHMiOltdLCJMb2NhdGlvbnMiOlt7IiRpZCI6IjI0IiwiJHR5cGUiOiJTd2lzc0FjYWRlbWljLkNpdGF2aS5Mb2NhdGlvbiwgU3dpc3NBY2FkZW1pYy5DaXRhdmkiLCJBZGRyZXNzIjp7IiRpZCI6IjI1IiwiJHR5cGUiOiJTd2lzc0FjYWRlbWljLkNpd</w:instrText>
          </w:r>
          <w:r>
            <w:instrText xml:space="preserve">GF2aS5MaW5rZWRSZXNvdXJjZSwgU3dpc3NBY2FkZW1pYy5DaXRhdmkiLCJMaW5rZWRSZXNvdXJjZVR5cGUiOjUsIk9yaWdpbmFsU3RyaW5nIjoiaHR0cDovL3d3dy5qc3Rvci5vcmcvc3RhYmxlLzYyMTc5NCIsIlVyaVN0cmluZyI6Imh0dHA6Ly93d3cuanN0b3Iub3JnL3N0YWJsZS82MjE3OTQiLCJMaW5rZWRSZXNvdXJjZVN0YXR1cyI6O</w:instrText>
          </w:r>
          <w:r>
            <w:instrText xml:space="preserve">CwiUHJvcGVydGllcyI6eyIkaWQiOiIyNiIsIiR0eXBlIjoiU3dpc3NBY2FkZW1pYy5DaXRhdmkuTGlua2VkUmVzb3VyY2VQcm9wZXJ0aWVzLCBTd2lzc0FjYWRlbWljLkNpdGF2aSJ9LCJTeW5jRm9sZGVyVHlwZSI6MCwiSXNMb2NhbENsb3VkUHJvamVjdEZpbGVMaW5rIjpmYWxzZSwiSXNDbG91ZFJlc3RvcmUiOmZhbHNlLCJJc0Nsb3VkQ</w:instrText>
          </w:r>
          <w:r>
            <w:instrText xml:space="preserve">29weSI6ZmFsc2UsIkF0dGFjaG1lbnRGb2xkZXJXYXNJbkZhbGxiYWNrTW9kZSI6ZmFsc2V9LCJBbm5vdGF0aW9ucyI6W10sIkxvY2F0aW9uVHlwZSI6MCwiTWlycm9yc1JlZmVyZW5jZVByb3BlcnR5SWQiOjE1MSwiQ3JlYXRlZEJ5IjoiX0xlZW5hIE1hYcOfIiwiQ3JlYXRlZE9uIjoiMjAyMS0wNS0wMVQxMjoxNDoyNCIsIk1vZGlmaWVkQ</w:instrText>
          </w:r>
          <w:r>
            <w:instrText xml:space="preserve">nkiOiJfTGVlbmEgTWFhw58iLCJJZCI6IjRkOThkM2VjLTA5OTYtNDdjMy05ZGI0LTExM2QzOTA5ZWY2ZCIsIk1vZGlmaWVkT24iOiIyMDIxLTA1LTAxVDEyOjE0OjI0IiwiUHJvamVjdCI6eyIkcmVmIjoiNSJ9fSx7IiRpZCI6IjI3IiwiJHR5cGUiOiJTd2lzc0FjYWRlbWljLkNpdGF2aS5Mb2NhdGlvbiwgU3dpc3NBY2FkZW1pYy5DaXRhd</w:instrText>
          </w:r>
          <w:r>
            <w:instrText xml:space="preserve">mkiLCJBZGRyZXNzIjp7IiRpZCI6IjI4IiwiJHR5cGUiOiJTd2lzc0FjYWRlbWljLkNpdGF2aS5MaW5rZWRSZXNvdXJjZSwgU3dpc3NBY2FkZW1pYy5DaXRhdmkiLCJMaW5rZWRSZXNvdXJjZVR5cGUiOjUsIk9yaWdpbmFsU3RyaW5nIjoiMTAuMjMwNy82MjE3OTQiLCJVcmlTdHJpbmciOiJodHRwczovL2RvaS5vcmcvMTAuMjMwNy82MjE3O</w:instrText>
          </w:r>
          <w:r>
            <w:instrText xml:space="preserve">TQiLCJMaW5rZWRSZXNvdXJjZVN0YXR1cyI6OCwiUHJvcGVydGllcyI6eyIkaWQiOiIyOSIsIiR0eXBlIjoiU3dpc3NBY2FkZW1pYy5DaXRhdmkuTGlua2VkUmVzb3VyY2VQcm9wZXJ0aWVzLCBTd2lzc0FjYWRlbWljLkNpdGF2aSJ9LCJTeW5jRm9sZGVyVHlwZSI6MCwiSXNMb2NhbENsb3VkUHJvamVjdEZpbGVMaW5rIjpmYWxzZSwiSXNDb</w:instrText>
          </w:r>
          <w:r>
            <w:instrText xml:space="preserve">G91ZFJlc3RvcmUiOmZhbHNlLCJJc0Nsb3VkQ29weSI6ZmFsc2UsIkF0dGFjaG1lbnRGb2xkZXJXYXNJbkZhbGxiYWNrTW9kZSI6ZmFsc2V9LCJBbm5vdGF0aW9ucyI6W10sIkxvY2F0aW9uVHlwZSI6MCwiTWlycm9yc1JlZmVyZW5jZVByb3BlcnR5SWQiOjEyOCwiQ3JlYXRlZEJ5IjoiX0xlZW5hIE1hYcOfIiwiQ3JlYXRlZE9uIjoiMjAyM</w:instrText>
          </w:r>
          <w:r>
            <w:instrText xml:space="preserve">S0wNS0wMVQxMjoxNDoyNCIsIk1vZGlmaWVkQnkiOiJfTGVlbmEgTWFhw58iLCJJZCI6ImQyMTI4ZGI3LTY1MzAtNDJhNy04ZmQ3LTMzOWUwOTQyNGI5NSIsIk1vZGlmaWVkT24iOiIyMDIxLTA1LTAxVDEyOjE0OjI0IiwiUHJvamVjdCI6eyIkcmVmIjoiNSJ9fV0sIk51bWJlciI6IjMiLCJPbmxpbmVBZGRyZXNzIjoiaHR0cDovL3d3dy5qc</w:instrText>
          </w:r>
          <w:r>
            <w:instrText xml:space="preserve">3Rvci5vcmcvc3RhYmxlLzYyMTc5NCIsIk9yZ2FuaXphdGlvbnMiOltdLCJPdGhlcnNJbnZvbHZlZCI6W10sIlBhZ2VSYW5nZSI6IjxzcD5cclxuICA8bj4zMzc8L24+XHJcbiAgPGluPnRydWU8L2luPlxyXG4gIDxvcz4zMzc8L29zPlxyXG4gIDxwcz4zMzc8L3BzPlxyXG48L3NwPlxyXG48ZXA+XHJcbiAgPG4+MzU1PC9uPlxyXG4gIDxpb</w:instrText>
          </w:r>
          <w:r>
            <w:instrText xml:space="preserve">j50cnVlPC9pbj5cclxuICA8b3M+MzU1PC9vcz5cclxuICA8cHM+MzU1PC9wcz5cclxuPC9lcD5cclxuPG9zPjMzNy0zNTU8L29zPiIsIlBlcmlvZGljYWwiOnsiJGlkIjoiMzAiLCIkdHlwZSI6IlN3aXNzQWNhZGVtaWMuQ2l0YXZpLlBlcmlvZGljYWwsIFN3aXNzQWNhZGVtaWMuQ2l0YXZpIiwiSXNzbiI6IjAwMjAyNzU0IiwiTmFtZSI6I</w:instrText>
          </w:r>
          <w:r>
            <w:instrText xml:space="preserve">lRyYW5zYWN0aW9ucyBvZiB0aGUgSW5zdGl0dXRlIG9mIEJyaXRpc2ggR2VvZ3JhcGhlcnMiLCJQYWdpbmF0aW9uIjowLCJQcm90ZWN0ZWQiOmZhbHNlLCJDcmVhdGVkQnkiOiJfTGVlbmEgTWFhw58iLCJDcmVhdGVkT24iOiIyMDIxLTA1LTAxVDEyOjE0OjI0IiwiTW9kaWZpZWRCeSI6Il9MZWVuYSBNYWHDnyIsIklkIjoiOWVmMDgzYjEtO</w:instrText>
          </w:r>
          <w:r>
            <w:instrText xml:space="preserve">TZlMi00NDA1LThkZTQtMGFkMWIwYmE0ZWE1IiwiTW9kaWZpZWRPbiI6IjIwMjEtMDUtMDFUMTI6MTQ6MjQiLCJQcm9qZWN0Ijp7IiRyZWYiOiI1In19LCJQdWJsaXNoZXJzIjpbeyIkaWQiOiIzMSIsIiR0eXBlIjoiU3dpc3NBY2FkZW1pYy5DaXRhdmkuUHVibGlzaGVyLCBTd2lzc0FjYWRlbWljLkNpdGF2aSIsIk5hbWUiOiJbUm95YWwgR</w:instrText>
          </w:r>
          <w:r>
            <w:instrText xml:space="preserve">2VvZ3JhcGhpY2FsIFNvY2lldHkgKHdpdGggdGhlIEluc3RpdHV0ZSBvZiBCcml0aXNoIEdlb2dyYXBoZXJzKSwgV2lsZXldIiwiUHJvdGVjdGVkIjpmYWxzZSwiQ3JlYXRlZEJ5IjoiX0xlZW5hIE1hYcOfIiwiQ3JlYXRlZE9uIjoiMjAyMS0wNS0wMVQxMjoxNDoyNCIsIk1vZGlmaWVkQnkiOiJfTGVlbmEgTWFhw58iLCJJZCI6ImIxNmJhY</w:instrText>
          </w:r>
          <w:r>
            <w:instrText xml:space="preserve">zM2LTdiOWEtNDk5MS04ZjQ4LTkxNDQ3M2E5MTlhNyIsIk1vZGlmaWVkT24iOiIyMDIxLTA1LTAxVDEyOjE0OjI0IiwiUHJvamVjdCI6eyIkcmVmIjoiNSJ9fV0sIlF1b3RhdGlvbnMiOltdLCJSYXRpbmciOjAsIlJlZmVyZW5jZVR5cGUiOiJKb3VybmFsQXJ0aWNsZSIsIlNob3J0VGl0bGUiOiJDb2xlbWFuLCBIYXNrZXkgMTk4NiDigJMgT</w:instrText>
          </w:r>
          <w:r>
            <w:instrText xml:space="preserve">WFyaXRhbCBEaXN0YW5jZSBhbmQgSXRzIEdlb2dyYXBoaWNhbCIsIlNob3J0VGl0bGVVcGRhdGVUeXBlIjowLCJTb3VyY2VPZkJpYmxpb2dyYXBoaWNJbmZvcm1hdGlvbiI6IkNyb3NzUmVmIiwiU3RhdGljSWRzIjpbIjNiNzgyMjIxLTc1MjUtNGIyYi1hZWVhLTk0MGQxZTg5ZWIxNyJdLCJUYWJsZU9mQ29udGVudHNDb21wbGV4aXR5IjowL</w:instrText>
          </w:r>
          <w:r>
            <w:instrText xml:space="preserve">CJUYWJsZU9mQ29udGVudHNTb3VyY2VUZXh0Rm9ybWF0IjowLCJUYXNrcyI6W10sIlRpdGxlIjoiTWFyaXRhbCBEaXN0YW5jZSBhbmQgSXRzIEdlb2dyYXBoaWNhbCBPcmllbnRhdGlvbiBpbiBFbmdsYW5kIGFuZCBXYWxlcywgMTk3OSIsIlRyYW5zbGF0b3JzIjpbXSwiVm9sdW1lIjoiMTEiLCJZZWFyIjoiMTk4NiIsIlllYXJSZXNvbHZlZ</w:instrText>
          </w:r>
          <w:r>
            <w:instrText xml:space="preserve">CI6IjE5ODYiLCJDcmVhdGVkQnkiOiJfTGVlbmEgTWFhw58iLCJDcmVhdGVkT24iOiIyMDIxLTA1LTAxVDEyOjE0OjI0IiwiTW9kaWZpZWRCeSI6Il9MZWVuYSBNYWHDnyIsIklkIjoiMjM1MzZhYmYtNzJmYS00YjhiLTk1OGQtYjliZDM5YmYzYmVjIiwiTW9kaWZpZWRPbiI6IjIwMjEtMDUtMDFUMTI6MTc6NDEiLCJQcm9qZWN0Ijp7IiRyZ</w:instrText>
          </w:r>
          <w:r>
            <w:instrText xml:space="preserve">WYiOiI1In19LCJVc2VOdW1iZXJpbmdUeXBlT2ZQYXJlbnREb2N1bWVudCI6ZmFsc2V9XSwiRm9ybWF0dGVkVGV4dCI6eyIkaWQiOiIzMiIsIkNvdW50IjoxLCJUZXh0VW5pdHMiOlt7IiRpZCI6IjMzIiwiRm9udFN0eWxlIjp7IiRpZCI6IjM0IiwiTmV1dHJhbCI6dHJ1ZX0sIlJlYWRpbmdPcmRlciI6MSwiVGV4dCI6IkJvc3NhcmQgMTkzM</w:instrText>
          </w:r>
          <w:r>
            <w:instrText xml:space="preserve">jsgQ2xhcmtlIDE5NTI7IENvbGVtYW4gdW5kIEhhc2tleSAxOTg2In1dfSwiVGFnIjoiQ2l0YXZpUGxhY2Vob2xkZXIjY2RlMTk5YzQtMGUyOC00NTczLWExYWYtODBkZGEwOTVjNTRiIiwiVGV4dCI6IkJvc3NhcmQgMTkzMjsgQ2xhcmtlIDE5NTI7IENvbGVtYW4gdW5kIEhhc2tleSAxOTg2IiwiV0FJVmVyc2lvbiI6IjYuMTAuMC4wIn0=}</w:instrText>
          </w:r>
          <w:r>
            <w:fldChar w:fldCharType="separate"/>
          </w:r>
          <w:r>
            <w:t xml:space="preserve">Bossard 1932; Clarke 1952; Coleman und Haskey 1986</w:t>
          </w:r>
          <w:r>
            <w:fldChar w:fldCharType="end"/>
          </w:r>
        </w:sdtContent>
      </w:sdt>
      <w:r>
        <w:t xml:space="preserve">;</w:t>
      </w:r>
      <w:r>
        <w:t xml:space="preserve"> </w:t>
      </w:r>
      <w:sdt>
        <w:sdtPr>
          <w:alias w:val="To edit, see citavi.com/edit"/>
          <w15:appearance w15:val="boundingBox"/>
          <w:id w:val="96449091"/>
          <w:placeholder>
            <w:docPart w:val="DefaultPlaceholder_-1854013440"/>
          </w:placeholder>
          <w:tag w:val="CitaviPlaceholder#8fdb3361-f7ef-4515-85b5-732553590ee2"/>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mM5MjQ4NGZiLTMzNTgtN</w:instrText>
          </w:r>
          <w:r>
            <w:instrText xml:space="preserve">GVmOC1iYjlmLTA1ZGExYTQ4ZjVjZiIsIlJhbmdlTGVuZ3RoIjoyMSwiUmVmZXJlbmNlSWQiOiJiMzhlZTIxMy0zZGEwLTRjZTYtODQ0MC03NmQ4NDJiY2UxOTMiLCJOb1BhciI6dHJ1ZSwiUmVmZXJlbmNlIjp7IiRpZCI6IjMiLCIkdHlwZSI6IlN3aXNzQWNhZGVtaWMuQ2l0YXZpLlJlZmVyZW5jZSwgU3dpc3NBY2FkZW1pYy5DaXRhdmkiL</w:instrText>
          </w:r>
          <w:r>
            <w:instrText xml:space="preserve">CJBYnN0cmFjdENvbXBsZXhpdHkiOjAsIkFic3RyYWN0U291cmNlVGV4dEZvcm1hdCI6MCwiQXV0aG9ycyI6W3siJGlkIjoiNCIsIiR0eXBlIjoiU3dpc3NBY2FkZW1pYy5DaXRhdmkuUGVyc29uLCBTd2lzc0FjYWRlbWljLkNpdGF2aSIsIkZpcnN0TmFtZSI6Ik1hdXJpY2UiLCJMYXN0TmFtZSI6IkRhdmllIiwiTWlkZGxlTmFtZSI6IlIuI</w:instrText>
          </w:r>
          <w:r>
            <w:instrText xml:space="preserve">iwiUHJvdGVjdGVkIjpmYWxzZSwiU2V4IjoyLCJDcmVhdGVkQnkiOiJfTGVlbmEgTWFhw58iLCJDcmVhdGVkT24iOiIyMDIxLTA1LTExVDA5OjU2OjM5IiwiTW9kaWZpZWRCeSI6Il9MZWVuYSBNYWHDnyIsIklkIjoiMTE3M2ZkOTQtNmZmNi00ZDQxLWJlMTAtZTk0ZGYzNzM1NGY3IiwiTW9kaWZpZWRPbiI6IjIwMjEtMDUtMTFUMDk6NTY6M</w:instrText>
          </w:r>
          <w:r>
            <w:instrText xml:space="preserve">zkiLCJQcm9qZWN0Ijp7IiRpZCI6IjUiLCIkdHlwZSI6IlN3aXNzQWNhZGVtaWMuQ2l0YXZpLlByb2plY3QsIFN3aXNzQWNhZGVtaWMuQ2l0YXZpIn19LHsiJGlkIjoiNiIsIiR0eXBlIjoiU3dpc3NBY2FkZW1pYy5DaXRhdmkuUGVyc29uLCBTd2lzc0FjYWRlbWljLkNpdGF2aSIsIkZpcnN0TmFtZSI6IlJ1YnkiLCJMYXN0TmFtZSI6IlJlZ</w:instrText>
          </w:r>
          <w:r>
            <w:instrText xml:space="preserve">XZlcyIsIk1pZGRsZU5hbWUiOiJKbyIsIlByb3RlY3RlZCI6ZmFsc2UsIlNleCI6MSwiQ3JlYXRlZEJ5IjoiX0xlZW5hIE1hYcOfIiwiQ3JlYXRlZE9uIjoiMjAyMS0wNS0xMVQwOTo1NjozOSIsIk1vZGlmaWVkQnkiOiJfTGVlbmEgTWFhw58iLCJJZCI6IjdlZGZiZmEyLTI1ZGQtNDU2NC05YTljLTQ2OThmODA5MTFiOSIsIk1vZGlmaWVkT</w:instrText>
          </w:r>
          <w:r>
            <w:instrText xml:space="preserve">24iOiIyMDIxLTA1LTExVDA5OjU2OjM5IiwiUHJvamVjdCI6eyIkcmVmIjoiNSJ9fV0sIkNpdGF0aW9uS2V5VXBkYXRlVHlwZSI6MCwiQ29sbGFib3JhdG9ycyI6W10sIkRvaSI6IjEwLjEwODYvMjE4MDYyIiwiRWRpdG9ycyI6W10sIkV2YWx1YXRpb25Db21wbGV4aXR5IjowLCJFdmFsdWF0aW9uU291cmNlVGV4dEZvcm1hdCI6MCwiR3Jvd</w:instrText>
          </w:r>
          <w:r>
            <w:instrText xml:space="preserve">XBzIjpbXSwiSGFzTGFiZWwxIjpmYWxzZSwiSGFzTGFiZWwyIjpmYWxzZSwiS2V5d29yZHMiOltdLCJMb2NhdGlvbnMiOlt7IiRpZCI6IjciLCIkdHlwZSI6IlN3aXNzQWNhZGVtaWMuQ2l0YXZpLkxvY2F0aW9uLCBTd2lzc0FjYWRlbWljLkNpdGF2aSIsIkFkZHJlc3MiOnsiJGlkIjoiOCIsIiR0eXBlIjoiU3dpc3NBY2FkZW1pYy5DaXRhd</w:instrText>
          </w:r>
          <w:r>
            <w:instrText xml:space="preserve">mkuTGlua2VkUmVzb3VyY2UsIFN3aXNzQWNhZGVtaWMuQ2l0YXZpIiwiTGlua2VkUmVzb3VyY2VUeXBlIjo1LCJPcmlnaW5hbFN0cmluZyI6IjEwLjEwODYvMjE4MDYyIiwiVXJpU3RyaW5nIjoiaHR0cHM6Ly9kb2kub3JnLzEwLjEwODYvMjE4MDYyIiwiTGlua2VkUmVzb3VyY2VTdGF0dXMiOjgsIlByb3BlcnRpZXMiOnsiJGlkIjoiOS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yOCwiQ3JlYXRlZEJ5IjoiX0xlZW5hIE1hYcOfIiwiQ3JlYXRlZE9uIjoiMjAyMS0wNS0xMVQwOTo1NjozOSIsIk1vZGlmaWVkQnkiOiJfTGVlbmEgTWFhw58iLCJJZCI6ImQxN</w:instrText>
          </w:r>
          <w:r>
            <w:instrText xml:space="preserve">TYxOWNiLTkxMDYtNGFlZi1iYjQ2LTM5MTAxNTE4ZDNkMCIsIk1vZGlmaWVkT24iOiIyMDIxLTA1LTExVDA5OjU2OjM5IiwiUHJvamVjdCI6eyIkcmVmIjoiNSJ9fV0sIk51bWJlciI6IjQiLCJPcmdhbml6YXRpb25zIjpbXSwiT3RoZXJzSW52b2x2ZWQiOltdLCJQYWdlUmFuZ2UiOiI8c3A+XHJcbiAgPG4+NTEwPC9uPlxyXG4gIDxpbj50c</w:instrText>
          </w:r>
          <w:r>
            <w:instrText xml:space="preserve">nVlPC9pbj5cclxuICA8b3M+NTEwPC9vcz5cclxuICA8cHM+NTEwPC9wcz5cclxuPC9zcD5cclxuPGVwPlxyXG4gIDxuPjUxNzwvbj5cclxuICA8aW4+dHJ1ZTwvaW4+XHJcbiAgPG9zPjUxNzwvb3M+XHJcbiAgPHBzPjUxNzwvcHM+XHJcbjwvZXA+XHJcbjxvcz41MTAtNTE3PC9vcz4iLCJQZXJpb2RpY2FsIjp7IiRpZCI6IjEwIiwiJHR5c</w:instrText>
          </w:r>
          <w:r>
            <w:instrText xml:space="preserve">GUiOiJTd2lzc0FjYWRlbWljLkNpdGF2aS5QZXJpb2RpY2FsLCBTd2lzc0FjYWRlbWljLkNpdGF2aSIsIkVpc3NuIjoiMTUzNy01MzkwIiwiSXNzbiI6IjAwMDItOTYwMiIsIk5hbWUiOiJBbWVyaWNhbiBKb3VybmFsIG9mIFNvY2lvbG9neSIsIlBhZ2luYXRpb24iOjAsIlByb3RlY3RlZCI6ZmFsc2UsIkNyZWF0ZWRCeSI6Il9MZWVuYSBNY</w:instrText>
          </w:r>
          <w:r>
            <w:instrText xml:space="preserve">WHDnyIsIkNyZWF0ZWRPbiI6IjIwMjEtMDQtMjlUMTA6Mzk6MzQiLCJNb2RpZmllZEJ5IjoiX0xlZW5hIE1hYcOfIiwiSWQiOiIwNmY1YTY2NC02MjhjLTRkMjUtYWJiZC0wNjI0MmVjMzlkMTYiLCJNb2RpZmllZE9uIjoiMjAyMS0wNC0yOVQxMDozOTozNCIsIlByb2plY3QiOnsiJHJlZiI6IjUifX0sIlB1Ymxpc2hlcnMiOltdLCJRdW90Y</w:instrText>
          </w:r>
          <w:r>
            <w:instrText xml:space="preserve">XRpb25zIjpbXSwiUmF0aW5nIjowLCJSZWZlcmVuY2VUeXBlIjoiSm91cm5hbEFydGljbGUiLCJTaG9ydFRpdGxlIjoiRGF2aWUsIFJlZXZlcyAxOTM5IOKAkyBQcm9waW5xdWl0eSBvZiBSZXNpZGVuY2UgQmVmb3JlIE1hcnJpYWdlIiwiU2hvcnRUaXRsZVVwZGF0ZVR5cGUiOjAsIlNvdXJjZU9mQmlibGlvZ3JhcGhpY0luZm9ybWF0aW9uI</w:instrText>
          </w:r>
          <w:r>
            <w:instrText xml:space="preserve">joiQ3Jvc3NSZWYiLCJTdGF0aWNJZHMiOlsiNTI4YzFlMWQtYmE2OS00Zjk5LTk2YjQtYjc4NTM1NmY0MGU3Il0sIlRhYmxlT2ZDb250ZW50c0NvbXBsZXhpdHkiOjAsIlRhYmxlT2ZDb250ZW50c1NvdXJjZVRleHRGb3JtYXQiOjAsIlRhc2tzIjpbXSwiVGl0bGUiOiJQcm9waW5xdWl0eSBvZiBSZXNpZGVuY2UgQmVmb3JlIE1hcnJpYWdlI</w:instrText>
          </w:r>
          <w:r>
            <w:instrText xml:space="preserve">iwiVHJhbnNsYXRvcnMiOltdLCJWb2x1bWUiOiI0NCIsIlllYXIiOiIxOTM5IiwiWWVhclJlc29sdmVkIjoiMTkzOSIsIkNyZWF0ZWRCeSI6Il9MZWVuYSBNYWHDnyIsIkNyZWF0ZWRPbiI6IjIwMjEtMDUtMTFUMDk6NTY6MzkiLCJNb2RpZmllZEJ5IjoiX0xlZW5hIE1hYcOfIiwiSWQiOiJiMzhlZTIxMy0zZGEwLTRjZTYtODQ0MC03NmQ4N</w:instrText>
          </w:r>
          <w:r>
            <w:instrText xml:space="preserve">DJiY2UxOTMiLCJNb2RpZmllZE9uIjoiMjAyMS0wNS0xMVQwOTo1Njo0NCIsIlByb2plY3QiOnsiJHJlZiI6IjUifX0sIlVzZU51bWJlcmluZ1R5cGVPZlBhcmVudERvY3VtZW50IjpmYWxzZX1dLCJGb3JtYXR0ZWRUZXh0Ijp7IiRpZCI6IjExIiwiQ291bnQiOjEsIlRleHRVbml0cyI6W3siJGlkIjoiMTIiLCJGb250U3R5bGUiOnsiJGlkI</w:instrText>
          </w:r>
          <w:r>
            <w:instrText xml:space="preserve">joiMTMiLCJOZXV0cmFsIjp0cnVlfSwiUmVhZGluZ09yZGVyIjoxLCJUZXh0IjoiRGF2aWUgdW5kIFJlZXZlcyAxOTM5In1dfSwiVGFnIjoiQ2l0YXZpUGxhY2Vob2xkZXIjOGZkYjMzNjEtZjdlZi00NTE1LTg1YjUtNzMyNTUzNTkwZWUyIiwiVGV4dCI6IkRhdmllIHVuZCBSZWV2ZXMgMTkzOSIsIldBSVZlcnNpb24iOiI2LjEwLjAuMCJ9}</w:instrText>
          </w:r>
          <w:r>
            <w:fldChar w:fldCharType="separate"/>
          </w:r>
          <w:r>
            <w:t xml:space="preserve">Davie und Reeves 1939</w:t>
          </w:r>
          <w:r>
            <w:fldChar w:fldCharType="end"/>
          </w:r>
        </w:sdtContent>
      </w:sdt>
      <w:r>
        <w:t xml:space="preserve">;</w:t>
      </w:r>
      <w:r>
        <w:t xml:space="preserve"> </w:t>
      </w:r>
      <w:sdt>
        <w:sdtPr>
          <w:alias w:val="To edit, see citavi.com/edit"/>
          <w15:appearance w15:val="boundingBox"/>
          <w:id w:val="93052193"/>
          <w:placeholder>
            <w:docPart w:val="DefaultPlaceholder_-1854013440"/>
          </w:placeholder>
          <w:tag w:val="CitaviPlaceholder#04c60672-2133-460a-994a-4123e613d1f0"/>
          <w:rPr/>
        </w:sdtPr>
        <w:sdtContent>
          <w:r>
            <w:fldChar w:fldCharType="begin"/>
          </w:r>
          <w:r>
            <w:instrText xml:space="preserve">ADDIN CitaviPlaceholder{eyIkaWQiOiIxIiwiJHR5cGUiOiJTd2lzc0FjYWRlbWljLkNpdGF2aS5DaXRhdGlvbnMuV29yZFBsYWNlaG9sZGVyL</w:instrText>
          </w:r>
          <w:r>
            <w:instrText xml:space="preserve">CBTd2lzc0FjYWRlbWljLkNpdGF2aSIsIkVudHJpZXMiOlt7IiRpZCI6IjIiLCIkdHlwZSI6IlN3aXNzQWNhZGVtaWMuQ2l0YXZpLkNpdGF0aW9ucy5Xb3JkUGxhY2Vob2xkZXJFbnRyeSwgU3dpc3NBY2FkZW1pYy5DaXRhdmkiLCJJZCI6IjllMTVkNTU5LTU1NjYtNGI2NS04MmRhLTk5NGFjNzAwMjAyNCIsIlJhbmdlTGVuZ3RoIjoxNCwiU</w:instrText>
          </w:r>
          <w:r>
            <w:instrText xml:space="preserve">mVmZXJlbmNlSWQiOiIwNzllNTFlOC04NTcwLTQ2MmUtYmFiYy1mOTBjNDEzYmRlZjQiLCJOb1BhciI6dHJ1ZSwiUmVmZXJlbmNlIjp7IiRpZCI6IjMiLCIkdHlwZSI6IlN3aXNzQWNhZGVtaWMuQ2l0YXZpLlJlZmVyZW5jZSwgU3dpc3NBY2FkZW1pYy5DaXRhdmkiLCJBYnN0cmFjdENvbXBsZXhpdHkiOjAsIkFic3RyYWN0U291cmNlVGV4d</w:instrText>
          </w:r>
          <w:r>
            <w:instrText xml:space="preserve">EZvcm1hdCI6MCwiQXV0aG9ycyI6W3siJGlkIjoiNCIsIiR0eXBlIjoiU3dpc3NBY2FkZW1pYy5DaXRhdmkuUGVyc29uLCBTd2lzc0FjYWRlbWljLkNpdGF2aSIsIkZpcnN0TmFtZSI6IkpvaG4iLCJMYXN0TmFtZSI6IkVsbHN3b3J0aCIsIk1pZGRsZU5hbWUiOiJTLiIsIlByb3RlY3RlZCI6ZmFsc2UsIlNleCI6MiwiQ3JlYXRlZEJ5IjoiX</w:instrText>
          </w:r>
          <w:r>
            <w:instrText xml:space="preserve">0xlZW5hIE1hYcOfIiwiQ3JlYXRlZE9uIjoiMjAyMS0wNS0xMVQwOToyMzo0NSIsIk1vZGlmaWVkQnkiOiJfTGVlbmEgTWFhw58iLCJJZCI6IjkyNTYxZTg2LWM5NWMtNDUxZi1iOWUzLWVlNzg4NTViOGEwZiIsIk1vZGlmaWVkT24iOiIyMDIxLTA1LTExVDA5OjIzOjQ1IiwiUHJvamVjdCI6eyIkaWQiOiI1IiwiJHR5cGUiOiJTd2lzc0FjY</w:instrText>
          </w:r>
          <w:r>
            <w:instrText xml:space="preserve">WRlbWljLkNpdGF2aS5Qcm9qZWN0LCBTd2lzc0FjYWRlbWljLkNpdGF2aSJ9fV0sIkNpdGF0aW9uS2V5VXBkYXRlVHlwZSI6MCwiQ29sbGFib3JhdG9ycyI6W10sIkRvaSI6IjEwLjIzMDcvMjA4NzIzOCIsIkVkaXRvcnMiOltdLCJFdmFsdWF0aW9uQ29tcGxleGl0eSI6MCwiRXZhbHVhdGlvblNvdXJjZVRleHRGb3JtYXQiOjAsIkdyb3Vwc</w:instrText>
          </w:r>
          <w:r>
            <w:instrText xml:space="preserve">yI6W10sIkhhc0xhYmVsMSI6ZmFsc2UsIkhhc0xhYmVsMiI6ZmFsc2UsIktleXdvcmRzIjpbXSwiTG9jYXRpb25zIjpbeyIkaWQiOiI2IiwiJHR5cGUiOiJTd2lzc0FjYWRlbWljLkNpdGF2aS5Mb2NhdGlvbiwgU3dpc3NBY2FkZW1pYy5DaXRhdmkiLCJBZGRyZXNzIjp7IiRpZCI6IjciLCIkdHlwZSI6IlN3aXNzQWNhZGVtaWMuQ2l0YXZpL</w:instrText>
          </w:r>
          <w:r>
            <w:instrText xml:space="preserve">kxpbmtlZFJlc291cmNlLCBTd2lzc0FjYWRlbWljLkNpdGF2aSIsIkxpbmtlZFJlc291cmNlVHlwZSI6NSwiT3JpZ2luYWxTdHJpbmciOiIxMC4yMzA3LzIwODcyMzgiLCJVcmlTdHJpbmciOiJodHRwczovL2RvaS5vcmcvMTAuMjMwNy8yMDg3MjM4IiwiTGlua2VkUmVzb3VyY2VTdGF0dXMiOjgsIlByb3BlcnRpZXMiOnsiJGlkIjoiOC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yOCwiQ3JlYXRlZEJ5IjoiX0xlZW5hIE1hYcOfIiwiQ3JlYXRlZE9uIjoiMjAyMS0wNS0xMVQwODozMDo0OCIsIk1vZGlmaWVkQnkiOiJfTGVlbmEgTWFhw58iLCJJZCI6ImQyN</w:instrText>
          </w:r>
          <w:r>
            <w:instrText xml:space="preserve">zJmYzYyLTgwMzYtNDQ3Yy04YjA3LWFhMDFmOWUwMDNmZiIsIk1vZGlmaWVkT24iOiIyMDIxLTA1LTExVDA4OjMwOjQ4IiwiUHJvamVjdCI6eyIkcmVmIjoiNSJ9fV0sIk51bWJlciI6IjQiLCJPcmdhbml6YXRpb25zIjpbXSwiT3RoZXJzSW52b2x2ZWQiOltdLCJQYWdlUmFuZ2UiOiI8c3A+XHJcbiAgPG4+NDQ0PC9uPlxyXG4gIDxpbj50c</w:instrText>
          </w:r>
          <w:r>
            <w:instrText xml:space="preserve">nVlPC9pbj5cclxuICA8b3M+NDQ0PC9vcz5cclxuICA8cHM+NDQ0PC9wcz5cclxuPC9zcD5cclxuPGVwPlxyXG4gIDxuPjQ0ODwvbj5cclxuICA8aW4+dHJ1ZTwvaW4+XHJcbiAgPG9zPjQ0ODwvb3M+XHJcbiAgPHBzPjQ0ODwvcHM+XHJcbjwvZXA+XHJcbjxvcz40NDQtNDQ4PC9vcz4iLCJQZXJpb2RpY2FsIjp7IiRpZCI6IjkiLCIkdHlwZ</w:instrText>
          </w:r>
          <w:r>
            <w:instrText xml:space="preserve">SI6IlN3aXNzQWNhZGVtaWMuQ2l0YXZpLlBlcmlvZGljYWwsIFN3aXNzQWNhZGVtaWMuQ2l0YXZpIiwiTmFtZSI6IkFtZXJpY2FuIFNvY2lvbG9naWNhbCBSZXZpZXciLCJQYWdpbmF0aW9uIjowLCJQcm90ZWN0ZWQiOmZhbHNlLCJDcmVhdGVkQnkiOiJfTGVlbmEgTWFhw58iLCJDcmVhdGVkT24iOiIyMDIxLTA1LTE3VDA5OjU2OjMyIiwiT</w:instrText>
          </w:r>
          <w:r>
            <w:instrText xml:space="preserve">W9kaWZpZWRCeSI6Il9MZWVuYSBNYWHDnyIsIklkIjoiNGE1YjBhMGEtOTBjZS00NGVhLWI3NzEtZmM5ZWZiNzc2YmRmIiwiTW9kaWZpZWRPbiI6IjIwMjEtMDUtMTdUMDk6NTY6MzIiLCJQcm9qZWN0Ijp7IiRyZWYiOiI1In19LCJQdWJsaXNoZXJzIjpbXSwiUXVvdGF0aW9ucyI6W10sIlJhdGluZyI6MCwiUmVmZXJlbmNlVHlwZSI6Ikpvd</w:instrText>
          </w:r>
          <w:r>
            <w:instrText xml:space="preserve">XJuYWxBcnRpY2xlIiwiU2hvcnRUaXRsZSI6IkVsbHN3b3J0aCAxOTQ4IOKAkyBUaGUgUmVsYXRpb25zaGlwIG9mIFBvcHVsYXRpb24gRGVuc2l0eSIsIlNob3J0VGl0bGVVcGRhdGVUeXBlIjowLCJTb3VyY2VPZkJpYmxpb2dyYXBoaWNJbmZvcm1hdGlvbiI6IkNyb3NzUmVmIiwiU3RhdGljSWRzIjpbIjg4Mjg3Y2RiLWQ3ZTAtNDU1NS1iM</w:instrText>
          </w:r>
          <w:r>
            <w:instrText xml:space="preserve">GY1LWJhOTI5YmRkZWU0ZSJdLCJUYWJsZU9mQ29udGVudHNDb21wbGV4aXR5IjowLCJUYWJsZU9mQ29udGVudHNTb3VyY2VUZXh0Rm9ybWF0IjowLCJUYXNrcyI6W10sIlRpdGxlIjoiVGhlIFJlbGF0aW9uc2hpcCBvZiBQb3B1bGF0aW9uIERlbnNpdHkgdG8gUmVzaWRlbnRpYWwgUHJvcGlucXVpdHkgYXMgYSBGYWN0b3IgaW4gTWFycmlhZ</w:instrText>
          </w:r>
          <w:r>
            <w:instrText xml:space="preserve">2UgU2VsZWN0aW9uIiwiVHJhbnNsYXRvcnMiOltdLCJWb2x1bWUiOiIxMyIsIlllYXIiOiIxOTQ4IiwiWWVhclJlc29sdmVkIjoiMTk0OCIsIkNyZWF0ZWRCeSI6Il9MZWVuYSBNYWHDnyIsIkNyZWF0ZWRPbiI6IjIwMjEtMDUtMTFUMDg6MzA6NDgiLCJNb2RpZmllZEJ5IjoiX0xlZW5hIE1hYcOfIiwiSWQiOiIwNzllNTFlOC04NTcwLTQ2M</w:instrText>
          </w:r>
          <w:r>
            <w:instrText xml:space="preserve">mUtYmFiYy1mOTBjNDEzYmRlZjQiLCJNb2RpZmllZE9uIjoiMjAyMS0wNi0xNVQxMDo0NzoyNyIsIlByb2plY3QiOnsiJHJlZiI6IjUifX0sIlVzZU51bWJlcmluZ1R5cGVPZlBhcmVudERvY3VtZW50IjpmYWxzZX1dLCJGb3JtYXR0ZWRUZXh0Ijp7IiRpZCI6IjEwIiwiQ291bnQiOjEsIlRleHRVbml0cyI6W3siJGlkIjoiMTEiLCJGb250U</w:instrText>
          </w:r>
          <w:r>
            <w:instrText xml:space="preserve">3R5bGUiOnsiJGlkIjoiMTIiLCJOZXV0cmFsIjp0cnVlfSwiUmVhZGluZ09yZGVyIjoxLCJUZXh0IjoiRWxsc3dvcnRoIDE5NDgifV19LCJUYWciOiJDaXRhdmlQbGFjZWhvbGRlciMwNGM2MDY3Mi0yMTMzLTQ2MGEtOTk0YS00MTIzZTYxM2QxZjAiLCJUZXh0IjoiRWxsc3dvcnRoIDE5NDgiLCJXQUlWZXJzaW9uIjoiNi4xMC4wLjAifQ==}</w:instrText>
          </w:r>
          <w:r>
            <w:fldChar w:fldCharType="separate"/>
          </w:r>
          <w:r>
            <w:t xml:space="preserve">Ellsworth 1948</w:t>
          </w:r>
          <w:r>
            <w:fldChar w:fldCharType="end"/>
          </w:r>
        </w:sdtContent>
      </w:sdt>
      <w:r>
        <w:t xml:space="preserve">; </w:t>
      </w:r>
      <w:sdt>
        <w:sdtPr>
          <w:alias w:val="To edit, see citavi.com/edit"/>
          <w15:appearance w15:val="boundingBox"/>
          <w:id w:val="-2125529962"/>
          <w:placeholder>
            <w:docPart w:val="DefaultPlaceholder_-1854013440"/>
          </w:placeholder>
          <w:tag w:val="CitaviPlaceholder#d4018603-68a6-4e0c-a91c-2fb5722f4536"/>
          <w:rPr/>
        </w:sdtPr>
        <w:sdtContent>
          <w:r>
            <w:fldChar w:fldCharType="begin"/>
          </w:r>
          <w:r>
            <w:instrText xml:space="preserve">ADDIN CitaviPlaceholder{eyIkaWQiOiIxIiwiJHR5cGUiOiJTd</w:instrText>
          </w:r>
          <w:r>
            <w:instrText xml:space="preserve">2lzc0FjYWRlbWljLkNpdGF2aS5DaXRhdGlvbnMuV29yZFBsYWNlaG9sZGVyLCBTd2lzc0FjYWRlbWljLkNpdGF2aSIsIkVudHJpZXMiOlt7IiRpZCI6IjIiLCIkdHlwZSI6IlN3aXNzQWNhZGVtaWMuQ2l0YXZpLkNpdGF0aW9ucy5Xb3JkUGxhY2Vob2xkZXJFbnRyeSwgU3dpc3NBY2FkZW1pYy5DaXRhdmkiLCJJZCI6ImIzODhkNWU2LTAxN</w:instrText>
          </w:r>
          <w:r>
            <w:instrText xml:space="preserve">2YtNDM5NC1iOTAzLTE0ZDk4MWVmYjA3ZCIsIlJhbmdlTGVuZ3RoIjoxMSwiUmVmZXJlbmNlSWQiOiJlNjA2MzQ2Yi1hNzg3LTQ5ZGUtOWI5Ny0wNzIwZGY5MmM5MTUiLCJOb1BhciI6dHJ1ZSwiUmVmZXJlbmNlIjp7IiRpZCI6IjMiLCIkdHlwZSI6IlN3aXNzQWNhZGVtaWMuQ2l0YXZpLlJlZmVyZW5jZSwgU3dpc3NBY2FkZW1pYy5DaXRhd</w:instrText>
          </w:r>
          <w:r>
            <w:instrText xml:space="preserve">mkiLCJBYnN0cmFjdENvbXBsZXhpdHkiOjAsIkFic3RyYWN0U291cmNlVGV4dEZvcm1hdCI6MCwiQXV0aG9ycyI6W3siJGlkIjoiNCIsIiR0eXBlIjoiU3dpc3NBY2FkZW1pYy5DaXRhdmkuUGVyc29uLCBTd2lzc0FjYWRlbWljLkNpdGF2aSIsIkZpcnN0TmFtZSI6Ik1hcnZpbiIsIkxhc3ROYW1lIjoiS29sbGVyIiwiTWlkZGxlTmFtZSI6I</w:instrText>
          </w:r>
          <w:r>
            <w:instrText xml:space="preserve">lIuIiwiUHJvdGVjdGVkIjpmYWxzZSwiU2V4IjoyLCJDcmVhdGVkQnkiOiJfTGVlbmEgTWFhw58iLCJDcmVhdGVkT24iOiIyMDIxLTA1LTE3VDA5OjU3OjM2IiwiTW9kaWZpZWRCeSI6Il9MZWVuYSBNYWHDnyIsIklkIjoiMDU0NDQwOGUtZWEwZi00ZGE1LWI5YmEtZmIxZDI2MWNjMzM2IiwiTW9kaWZpZWRPbiI6IjIwMjEtMDUtMTdUMDk6N</w:instrText>
          </w:r>
          <w:r>
            <w:instrText xml:space="preserve">Tc6MzYiLCJQcm9qZWN0Ijp7IiRpZCI6IjUiLCIkdHlwZSI6IlN3aXNzQWNhZGVtaWMuQ2l0YXZpLlByb2plY3QsIFN3aXNzQWNhZGVtaWMuQ2l0YXZpIn19XSwiQ2l0YXRpb25LZXlVcGRhdGVUeXBlIjowLCJDb2xsYWJvcmF0b3JzIjpbXSwiRWRpdG9ycyI6W10sIkV2YWx1YXRpb25Db21wbGV4aXR5IjowLCJFdmFsdWF0aW9uU291cmNlV</w:instrText>
          </w:r>
          <w:r>
            <w:instrText xml:space="preserve">GV4dEZvcm1hdCI6MCwiR3JvdXBzIjpbXSwiSGFzTGFiZWwxIjpmYWxzZSwiSGFzTGFiZWwyIjpmYWxzZSwiS2V5d29yZHMiOltdLCJMb2NhdGlvbnMiOltdLCJOdW1iZXIiOiI1IiwiT3JnYW5pemF0aW9ucyI6W10sIk90aGVyc0ludm9sdmVkIjpbXSwiUGFnZVJhbmdlIjoiPHNwPlxyXG4gIDxuPjYxMzwvbj5cclxuICA8aW4+dHJ1ZTwva</w:instrText>
          </w:r>
          <w:r>
            <w:instrText xml:space="preserve">W4+XHJcbiAgPG9zPjYxMzwvb3M+XHJcbiAgPHBzPjYxMzwvcHM+XHJcbjwvc3A+XHJcbjxlcD5cclxuICA8bj42MTY8L24+XHJcbiAgPGluPnRydWU8L2luPlxyXG4gIDxvcz42MTY8L29zPlxyXG4gIDxwcz42MTY8L3BzPlxyXG48L2VwPlxyXG48b3M+NjEzLTYxNjwvb3M+IiwiUGVyaW9kaWNhbCI6eyIkaWQiOiI2IiwiJHR5cGUiOiJTd</w:instrText>
          </w:r>
          <w:r>
            <w:instrText xml:space="preserve">2lzc0FjYWRlbWljLkNpdGF2aS5QZXJpb2RpY2FsLCBTd2lzc0FjYWRlbWljLkNpdGF2aSIsIk5hbWUiOiJBbWVyaWNhbiBTb2Npb2xvZ2ljYWwgUmV2aWV3IiwiUGFnaW5hdGlvbiI6MCwiUHJvdGVjdGVkIjpmYWxzZSwiQ3JlYXRlZEJ5IjoiX0xlZW5hIE1hYcOfIiwiQ3JlYXRlZE9uIjoiMjAyMS0wNS0xN1QwOTo1NjozMiIsIk1vZGlma</w:instrText>
          </w:r>
          <w:r>
            <w:instrText xml:space="preserve">WVkQnkiOiJfTGVlbmEgTWFhw58iLCJJZCI6IjRhNWIwYTBhLTkwY2UtNDRlYS1iNzcxLWZjOWVmYjc3NmJkZiIsIk1vZGlmaWVkT24iOiIyMDIxLTA1LTE3VDA5OjU2OjMyIiwiUHJvamVjdCI6eyIkcmVmIjoiNSJ9fSwiUHVibGlzaGVycyI6W10sIlF1b3RhdGlvbnMiOltdLCJSYXRpbmciOjAsIlJlZmVyZW5jZVR5cGUiOiJKb3VybmFsQ</w:instrText>
          </w:r>
          <w:r>
            <w:instrText xml:space="preserve">XJ0aWNsZSIsIlNob3J0VGl0bGUiOiJLb2xsZXIgMTk0OCDigJMgUmVzaWRlbnRpYWwgcHJvcGlucXVpdHkgb2Ygd2hpdGUgbWF0ZXMiLCJTaG9ydFRpdGxlVXBkYXRlVHlwZSI6MCwiU291cmNlT2ZCaWJsaW9ncmFwaGljSW5mb3JtYXRpb24iOiJSSVMiLCJTdGF0aWNJZHMiOlsiMjA0MjM1Y2QtMThhYS00YTJiLTk3MGUtMzkzZGMxNzljY</w:instrText>
          </w:r>
          <w:r>
            <w:instrText xml:space="preserve">TBmIl0sIlRhYmxlT2ZDb250ZW50c0NvbXBsZXhpdHkiOjAsIlRhYmxlT2ZDb250ZW50c1NvdXJjZVRleHRGb3JtYXQiOjAsIlRhc2tzIjpbXSwiVGl0bGUiOiJSZXNpZGVudGlhbCBwcm9waW5xdWl0eSBvZiB3aGl0ZSBtYXRlcyBhdCBtYXJyaWFnZSBpbiByZWxhdGlvbiB0byBhZ2UgYW5kIG9jY3VwYXRpb24gb2YgbWFsZXMsIENvbHVtY</w:instrText>
          </w:r>
          <w:r>
            <w:instrText xml:space="preserve">nVzLCBPaGlvIDE5MzggYW5kIDE5NDYiLCJUcmFuc2xhdG9ycyI6W10sIlZvbHVtZSI6IjEzIiwiWWVhciI6IjE5NDgiLCJZZWFyUmVzb2x2ZWQiOiIxOTQ4IiwiQ3JlYXRlZEJ5IjoiX0xlZW5hIE1hYcOfIiwiQ3JlYXRlZE9uIjoiMjAyMS0wNS0xN1QwOTo1NTozMyIsIk1vZGlmaWVkQnkiOiJfTGVlbmEgTWFhw58iLCJJZCI6ImU2MDYzN</w:instrText>
          </w:r>
          <w:r>
            <w:instrText xml:space="preserve">DZiLWE3ODctNDlkZS05Yjk3LTA3MjBkZjkyYzkxNSIsIk1vZGlmaWVkT24iOiIyMDIxLTA1LTE3VDA5OjU3OjM2IiwiUHJvamVjdCI6eyIkcmVmIjoiNSJ9fSwiVXNlTnVtYmVyaW5nVHlwZU9mUGFyZW50RG9jdW1lbnQiOmZhbHNlfV0sIkZvcm1hdHRlZFRleHQiOnsiJGlkIjoiNyIsIkNvdW50IjoxLCJUZXh0VW5pdHMiOlt7IiRpZCI6I</w:instrText>
          </w:r>
          <w:r>
            <w:instrText xml:space="preserve">jgiLCJGb250U3R5bGUiOnsiJGlkIjoiOSIsIk5ldXRyYWwiOnRydWV9LCJSZWFkaW5nT3JkZXIiOjEsIlRleHQiOiJLb2xsZXIgMTk0OCJ9XX0sIlRhZyI6IkNpdGF2aVBsYWNlaG9sZGVyI2Q0MDE4NjAzLTY4YTYtNGUwYy1hOTFjLTJmYjU3MjJmNDUzNiIsIlRleHQiOiJLb2xsZXIgMTk0OCIsIldBSVZlcnNpb24iOiI2LjEwLjAuMCJ9}</w:instrText>
          </w:r>
          <w:r>
            <w:fldChar w:fldCharType="separate"/>
          </w:r>
          <w:r>
            <w:t xml:space="preserve">Koller 1948</w:t>
          </w:r>
          <w:r>
            <w:fldChar w:fldCharType="end"/>
          </w:r>
        </w:sdtContent>
      </w:sdt>
      <w:r>
        <w:t xml:space="preserve">)</w:t>
      </w:r>
      <w:r>
        <w:t xml:space="preserve">. </w:t>
      </w:r>
      <w:r>
        <w:t xml:space="preserve">Anschließend</w:t>
      </w:r>
      <w:r>
        <w:t xml:space="preserve"> </w:t>
      </w:r>
      <w:r>
        <w:t xml:space="preserve">wurde </w:t>
      </w:r>
      <w:r>
        <w:t xml:space="preserve">der</w:t>
      </w:r>
      <w:r>
        <w:t xml:space="preserve"> Geografie bei der Partnerwahl </w:t>
      </w:r>
      <w:r>
        <w:t xml:space="preserve">lange Zeit </w:t>
      </w:r>
      <w:r>
        <w:t xml:space="preserve">keine Aufmerksamkeit</w:t>
      </w:r>
      <w:r>
        <w:t xml:space="preserve"> mehr</w:t>
      </w:r>
      <w:r>
        <w:t xml:space="preserve"> geschenkt</w:t>
      </w:r>
      <w:r>
        <w:t xml:space="preserve"> </w:t>
      </w:r>
      <w:sdt>
        <w:sdtPr>
          <w:alias w:val="To edit, see citavi.com/edit"/>
          <w15:appearance w15:val="boundingBox"/>
          <w:id w:val="-1692904360"/>
          <w:placeholder>
            <w:docPart w:val="DefaultPlaceholder_-1854013440"/>
          </w:placeholder>
          <w:tag w:val="CitaviPlaceholder#cff1fb35-a61a-4290-8dfb-1c8fe32837b3"/>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w:instrText>
          </w:r>
          <w:r>
            <w:instrText xml:space="preserve">3JkUGxhY2Vob2xkZXJFbnRyeSwgU3dpc3NBY2FkZW1pYy5DaXRhdmkiLCJJZCI6ImE4OWQ3NTFmLTNmMWItNGMzZS1hNWRlLWI5Y2M3Y2JlZWU3NyIsIlJhbmdlTGVuZ3RoIjoyNSwiUmVmZXJlbmNlSWQiOiIxZTUzZWJiMi03OTFiLTRkNjEtYTE1MC05OGRkMGUzMWY3ZTMiLCJQYWdlUmFuZ2UiOnsiJGlkIjoiMyIsIiR0eXBlIjoiU3dpc</w:instrText>
          </w:r>
          <w:r>
            <w:instrText xml:space="preserve">3NBY2FkZW1pYy5QYWdlUmFuZ2UsIFN3aXNzQWNhZGVtaWMiLCJFbmRQYWdlIjp7IiRpZCI6IjQiLCIkdHlwZSI6IlN3aXNzQWNhZGVtaWMuUGFnZU51bWJlciwgU3dpc3NBY2FkZW1pYyIsIklzRnVsbHlOdW1lcmljIjpmYWxzZSwiTnVtYmVyaW5nVHlwZSI6MCwiTnVtZXJhbFN5c3RlbSI6MH0sIk51bWJlcmluZ1R5cGUiOjAsIk51bWVyY</w:instrText>
          </w:r>
          <w:r>
            <w:instrText xml:space="preserve">WxTeXN0ZW0iOjAsIk9yaWdpbmFsU3RyaW5nIjoiMTM0IiwiU3RhcnRQYWdlIjp7IiRpZCI6IjUiLCIkdHlwZSI6IlN3aXNzQWNhZGVtaWMuUGFnZU51bWJlciwgU3dpc3NBY2FkZW1pYyIsIklzRnVsbHlOdW1lcmljIjp0cnVlLCJOdW1iZXIiOjEzNCwiTnVtYmVyaW5nVHlwZSI6MCwiTnVtZXJhbFN5c3RlbSI6MCwiT3JpZ2luYWxTdHJpb</w:instrText>
          </w:r>
          <w:r>
            <w:instrText xml:space="preserve">mciOiIxMzQiLCJQcmV0dHlTdHJpbmciOiIxMzQifX0sIlByZWZpeCI6InZnbC4gIiwiUmVmZXJlbmNlIjp7IiRpZCI6IjYiLCIkdHlwZSI6IlN3aXNzQWNhZGVtaWMuQ2l0YXZpLlJlZmVyZW5jZSwgU3dpc3NBY2FkZW1pYy5DaXRhdmkiLCJBYnN0cmFjdENvbXBsZXhpdHkiOjAsIkFic3RyYWN0U291cmNlVGV4dEZvcm1hdCI6MCwiQXV0a</w:instrText>
          </w:r>
          <w:r>
            <w:instrText xml:space="preserve">G9ycyI6W3siJGlkIjoiNyIsIiR0eXBlIjoiU3dpc3NBY2FkZW1pYy5DaXRhdmkuUGVyc29uLCBTd2lzc0FjYWRlbWljLkNpdGF2aSIsIkZpcnN0TmFtZSI6IkFuZHJlYSIsIkxhc3ROYW1lIjoiTGVuZ2VyZXIiLCJQcm90ZWN0ZWQiOmZhbHNlLCJTZXgiOjAsIkNyZWF0ZWRCeSI6Il9MZWVuYSBNYWHDnyIsIkNyZWF0ZWRPbiI6IjIwMjEtM</w:instrText>
          </w:r>
          <w:r>
            <w:instrText xml:space="preserve">DQtMjlUMDc6NDQ6MzIiLCJNb2RpZmllZEJ5IjoiX0xlZW5hIE1hYcOfIiwiSWQiOiJkOTgwYjI4Zi0zNWU0LTRlOTAtYWE1YS01ZjdlYmQwY2U3MjAiLCJNb2RpZmllZE9uIjoiMjAyMS0wNC0yOVQwNzo0NDozMiIsIlByb2plY3QiOnsiJGlkIjoiOCIsIiR0eXBlIjoiU3dpc3NBY2FkZW1pYy5DaXRhdmkuUHJvamVjdCwgU3dpc3NBY2FkZ</w:instrText>
          </w:r>
          <w:r>
            <w:instrText xml:space="preserve">W1pYy5DaXRhdmkifX1dLCJDaXRhdGlvbktleVVwZGF0ZVR5cGUiOjAsIkNvbGxhYm9yYXRvcnMiOltdLCJFZGl0b3JzIjpbeyIkaWQiOiI5IiwiJHR5cGUiOiJTd2lzc0FjYWRlbWljLkNpdGF2aS5QZXJzb24sIFN3aXNzQWNhZGVtaWMuQ2l0YXZpIiwiRmlyc3ROYW1lIjoiVGhvbWFzIiwiTGFzdE5hbWUiOiJLbGVpbiIsIlByb3RlY3RlZ</w:instrText>
          </w:r>
          <w:r>
            <w:instrText xml:space="preserve">CI6ZmFsc2UsIlNleCI6MiwiQ3JlYXRlZEJ5IjoiX0xlZW5hIE1hYcOfIiwiQ3JlYXRlZE9uIjoiMjAyMS0wNC0yOVQwNzo0NDozMiIsIk1vZGlmaWVkQnkiOiJfTGVlbmEgTWFhw58iLCJJZCI6IjhlODg1ZDNjLTZlYmEtNDc3Yi1hNDYyLTRhYWNkOWVmNDE4MyIsIk1vZGlmaWVkT24iOiIyMDIxLTA0LTI5VDA3OjQ0OjMyIiwiUHJvamVjd</w:instrText>
          </w:r>
          <w:r>
            <w:instrText xml:space="preserve">CI6eyIkcmVmIjoiOCJ9fV0sIkV2YWx1YXRpb25Db21wbGV4aXR5IjowLCJFdmFsdWF0aW9uU291cmNlVGV4dEZvcm1hdCI6MCwiR3JvdXBzIjpbXSwiSGFzTGFiZWwxIjpmYWxzZSwiSGFzTGFiZWwyIjp0cnVlLCJLZXl3b3JkcyI6W10sIkxhbmd1YWdlIjoiZ2VyIiwiTG9jYXRpb25zIjpbeyIkaWQiOiIxMCIsIiR0eXBlIjoiU3dpc3NBY</w:instrText>
          </w:r>
          <w:r>
            <w:instrText xml:space="preserve">2FkZW1pYy5DaXRhdmkuTG9jYXRpb24sIFN3aXNzQWNhZGVtaWMuQ2l0YXZpIiwiQWRkcmVzcyI6eyIkaWQiOiIxMSIsIiR0eXBlIjoiU3dpc3NBY2FkZW1pYy5DaXRhdmkuTGlua2VkUmVzb3VyY2UsIFN3aXNzQWNhZGVtaWMuQ2l0YXZpIiwiTGlua2VkUmVzb3VyY2VUeXBlIjo1LCJPcmlnaW5hbFN0cmluZyI6Imh0dHA6Ly93d3cuc3NvY</w:instrText>
          </w:r>
          <w:r>
            <w:instrText xml:space="preserve">XIuaW5mby9zc29hci9oYW5kbGUvZG9jdW1lbnQvNDY2MDUiLCJVcmlTdHJpbmciOiJodHRwOi8vd3d3LnNzb2FyLmluZm8vc3NvYXIvaGFuZGxlL2RvY3VtZW50LzQ2NjA1IiwiTGlua2VkUmVzb3VyY2VTdGF0dXMiOjgsIlByb3BlcnRpZXMiOnsiJGlkIjoiMTIiLCIkdHlwZSI6IlN3aXNzQWNhZGVtaWMuQ2l0YXZpLkxpbmtlZFJlc291c</w:instrText>
          </w:r>
          <w:r>
            <w:instrText xml:space="preserve">mNlUHJvcGVydGllcywgU3dpc3NBY2FkZW1pYy5DaXRhdmkifSwiU3luY0ZvbGRlclR5cGUiOjAsIklzTG9jYWxDbG91ZFByb2plY3RGaWxlTGluayI6ZmFsc2UsIklzQ2xvdWRSZXN0b3JlIjpmYWxzZSwiSXNDbG91ZENvcHkiOmZhbHNlLCJBdHRhY2htZW50Rm9sZGVyV2FzSW5GYWxsYmFja01vZGUiOmZhbHNlfSwiQW5ub3RhdGlvbnMiO</w:instrText>
          </w:r>
          <w:r>
            <w:instrText xml:space="preserve">ltdLCJMb2NhdGlvblR5cGUiOjAsIk1pcnJvcnNSZWZlcmVuY2VQcm9wZXJ0eUlkIjoxMSwiQ3JlYXRlZEJ5IjoiX0xlZW5hIE1hYcOfIiwiQ3JlYXRlZE9uIjoiMjAyMS0wNC0yOVQwNzo0NDozMiIsIk1vZGlmaWVkQnkiOiJfTGVlbmEgTWFhw58iLCJJZCI6ImQ0YTJkMGM1LWQwNGQtNDFlMS04ZDU2LTIwNjZmMGI1OGFjMiIsIk1vZGlma</w:instrText>
          </w:r>
          <w:r>
            <w:instrText xml:space="preserve">WVkT24iOiIyMDIxLTA0LTI5VDA3OjQ0OjMyIiwiUHJvamVjdCI6eyIkcmVmIjoiOCJ9fSx7IiRpZCI6IjEzIiwiJHR5cGUiOiJTd2lzc0FjYWRlbWljLkNpdGF2aS5Mb2NhdGlvbiwgU3dpc3NBY2FkZW1pYy5DaXRhdmkiLCJBZGRyZXNzIjp7IiRpZCI6IjE0IiwiJHR5cGUiOiJTd2lzc0FjYWRlbWljLkNpdGF2aS5MaW5rZWRSZXNvdXJjZ</w:instrText>
          </w:r>
          <w:r>
            <w:instrText xml:space="preserve">SwgU3dpc3NBY2FkZW1pYy5DaXRhdmkiLCJMaW5rZWRSZXNvdXJjZVR5cGUiOjUsIk9yaWdpbmFsU3RyaW5nIjoiaHR0cDovL2QtbmIuaW5mby8xMTkwOTkzNjM1IiwiVXJpU3RyaW5nIjoiaHR0cDovL2QtbmIuaW5mby8xMTkwOTkzNjM1IiwiTGlua2VkUmVzb3VyY2VTdGF0dXMiOjgsIlByb3BlcnRpZXMiOnsiJGlkIjoiMTUiLCIkdHlwZ</w:instrText>
          </w:r>
          <w:r>
            <w:instrText xml:space="preserve">SI6IlN3aXNzQWNhZGVtaWMuQ2l0YXZpLkxpbmtlZFJlc291cmNlUHJvcGVydGllcywgU3dpc3NBY2FkZW1pYy5DaXRhdmkifSwiU3luY0ZvbGRlclR5cGUiOjAsIklzTG9jYWxDbG91ZFByb2plY3RGaWxlTGluayI6ZmFsc2UsIklzQ2xvdWRSZXN0b3JlIjpmYWxzZSwiSXNDbG91ZENvcHkiOmZhbHNlLCJBdHRhY2htZW50Rm9sZGVyV2FzS</w:instrText>
          </w:r>
          <w:r>
            <w:instrText xml:space="preserve">W5GYWxsYmFja01vZGUiOmZhbHNlfSwiQW5ub3RhdGlvbnMiOltdLCJMb2NhdGlvblR5cGUiOjAsIk1pcnJvcnNSZWZlcmVuY2VQcm9wZXJ0eUlkIjoxMSwiQ3JlYXRlZEJ5IjoiX0xlZW5hIE1hYcOfIiwiQ3JlYXRlZE9uIjoiMjAyMS0wNC0yOVQwNzo0NDozMiIsIk1vZGlmaWVkQnkiOiJfTGVlbmEgTWFhw58iLCJJZCI6IjQ1MmMyMTBlL</w:instrText>
          </w:r>
          <w:r>
            <w:instrText xml:space="preserve">WRhYzktNDlmOS04YWM5LTM0NTExZGU3MzFmNyIsIk1vZGlmaWVkT24iOiIyMDIxLTA0LTI5VDA3OjQ0OjMyIiwiUHJvamVjdCI6eyIkcmVmIjoiOCJ9fSx7IiRpZCI6IjE2IiwiJHR5cGUiOiJTd2lzc0FjYWRlbWljLkNpdGF2aS5Mb2NhdGlvbiwgU3dpc3NBY2FkZW1pYy5DaXRhdmkiLCJBZGRyZXNzIjp7IiRpZCI6IjE3IiwiJHR5cGUiO</w:instrText>
          </w:r>
          <w:r>
            <w:instrText xml:space="preserve">iJTd2lzc0FjYWRlbWljLkNpdGF2aS5MaW5rZWRSZXNvdXJjZSwgU3dpc3NBY2FkZW1pYy5DaXRhdmkiLCJMaW5rZWRSZXNvdXJjZVR5cGUiOjUsIk9yaWdpbmFsU3RyaW5nIjoiaHR0cHM6Ly9kLW5iLmluZm8vMTE5MDk5MzYzNS8zNCIsIlVyaVN0cmluZyI6Imh0dHBzOi8vZC1uYi5pbmZvLzExOTA5OTM2MzUvMzQiLCJMaW5rZWRSZXNvd</w:instrText>
          </w:r>
          <w:r>
            <w:instrText xml:space="preserve">XJjZVN0YXR1cyI6OCwiUHJvcGVydGllcyI6eyIkaWQiOiIxOC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xLCJDcmVhdGVkQnkiOiJfTGVlbmEgTWFhw58iLCJDcmVhdGVkT24iOiIyMDIxLTA0LTI5VDA3OjQ0OjMyI</w:instrText>
          </w:r>
          <w:r>
            <w:instrText xml:space="preserve">iwiTW9kaWZpZWRCeSI6Il9MZWVuYSBNYWHDnyIsIklkIjoiMDk4NjNhNmYtYzhmMS00YjMwLTg5NjQtNzAwODdiM2U1OThkIiwiTW9kaWZpZWRPbiI6IjIwMjEtMDQtMjlUMDc6NDQ6MzIiLCJQcm9qZWN0Ijp7IiRyZWYiOiI4In19LHsiJGlkIjoiMTkiLCIkdHlwZSI6IlN3aXNzQWNhZGVtaWMuQ2l0YXZpLkxvY2F0aW9uLCBTd2lzc0FjY</w:instrText>
          </w:r>
          <w:r>
            <w:instrText xml:space="preserve">WRlbWljLkNpdGF2aSIsIkFkZHJlc3MiOnsiJGlkIjoiMjAiLCIkdHlwZSI6IlN3aXNzQWNhZGVtaWMuQ2l0YXZpLkxpbmtlZFJlc291cmNlLCBTd2lzc0FjYWRlbWljLkNpdGF2aSIsIkxpbmtlZFJlc291cmNlVHlwZSI6NSwiT3JpZ2luYWxTdHJpbmciOiJodHRwczovL25ibi1yZXNvbHZpbmcub3JnL3VybjpuYm46ZGU6MDE2OC1zc29hc</w:instrText>
          </w:r>
          <w:r>
            <w:instrText xml:space="preserve">i00NjYwNS04IiwiVXJpU3RyaW5nIjoiaHR0cHM6Ly9uYm4tcmVzb2x2aW5nLm9yZy91cm46bmJuOmRlOjAxNjgtc3NvYXItNDY2MDUtOCIsIkxpbmtlZFJlc291cmNlU3RhdHVzIjo4LCJQcm9wZXJ0aWVzIjp7IiRpZCI6IjIxIiwiJHR5cGUiOiJTd2lzc0FjYWRlbWljLkNpdGF2aS5MaW5rZWRSZXNvdXJjZVByb3BlcnRpZXMsIFN3aXNzQ</w:instrText>
          </w:r>
          <w:r>
            <w:instrText xml:space="preserve">WNhZGVtaWMuQ2l0YXZpIn0sIlN5bmNGb2xkZXJUeXBlIjowLCJJc0xvY2FsQ2xvdWRQcm9qZWN0RmlsZUxpbmsiOmZhbHNlLCJJc0Nsb3VkUmVzdG9yZSI6ZmFsc2UsIklzQ2xvdWRDb3B5IjpmYWxzZSwiQXR0YWNobWVudEZvbGRlcldhc0luRmFsbGJhY2tNb2RlIjpmYWxzZX0sIkFubm90YXRpb25zIjpbXSwiTG9jYXRpb25UeXBlIjowL</w:instrText>
          </w:r>
          <w:r>
            <w:instrText xml:space="preserve">CJNaXJyb3JzUmVmZXJlbmNlUHJvcGVydHlJZCI6MTEsIkNyZWF0ZWRCeSI6Il9MZWVuYSBNYWHDnyIsIkNyZWF0ZWRPbiI6IjIwMjEtMDQtMjlUMDc6NDQ6MzIiLCJNb2RpZmllZEJ5IjoiX0xlZW5hIE1hYcOfIiwiSWQiOiI5NmYyOTk4YS0xMzBlLTRhZWEtOGQ1Yi1mMjc3ZTFlMWMyMDMiLCJNb2RpZmllZE9uIjoiMjAyMS0wNC0yOVQwN</w:instrText>
          </w:r>
          <w:r>
            <w:instrText xml:space="preserve">zo0NDozMiIsIlByb2plY3QiOnsiJHJlZiI6IjgifX1dLCJPcmdhbml6YXRpb25zIjpbXSwiT3RoZXJzSW52b2x2ZWQiOltdLCJQYWdlQ291bnQiOiIxMzMtMTYyIiwiUGFnZVJhbmdlIjoiPHNwPlxyXG4gIDxuPjEzMzwvbj5cclxuICA8aW4+dHJ1ZTwvaW4+XHJcbiAgPG9zPjEzMzwvb3M+XHJcbiAgPHBzPjEzMzwvcHM+XHJcbjwvc3A+X</w:instrText>
          </w:r>
          <w:r>
            <w:instrText xml:space="preserve">HJcbjxlcD5cclxuICA8bj4xNjI8L24+XHJcbiAgPGluPnRydWU8L2luPlxyXG4gIDxvcz4xNjI8L29zPlxyXG4gIDxwcz4xNjI8L3BzPlxyXG48L2VwPlxyXG48b3M+MTMzLTE2Mjwvb3M+IiwiUGFyYWxsZWxUaXRsZSI6IldoZXJlIGxvdmUgbG92ZXMgLSBhbiBhcnRpY2xlIG9uIHRoZSAnZ2VvZ3JhcGh5JyBvZiB0aGUgY2hvaWNlIG9mI</w:instrText>
          </w:r>
          <w:r>
            <w:instrText xml:space="preserve">HBhcnRuZXIiLCJQYXJlbnRSZWZlcmVuY2UiOnsiJGlkIjoiMjIiLCIkdHlwZSI6IlN3aXNzQWNhZGVtaWMuQ2l0YXZpLlJlZmVyZW5jZSwgU3dpc3NBY2FkZW1pYy5DaXRhdmkiLCJBYnN0cmFjdENvbXBsZXhpdHkiOjAsIkFic3RyYWN0U291cmNlVGV4dEZvcm1hdCI6MCwiQXV0aG9ycyI6W10sIkNpdGF0aW9uS2V5VXBkYXRlVHlwZSI6M</w:instrText>
          </w:r>
          <w:r>
            <w:instrText xml:space="preserve">CwiQ29sbGFib3JhdG9ycyI6W10sIkNvdmVyUGF0aCI6eyIkaWQiOiIyMyIsIiR0eXBlIjoiU3dpc3NBY2FkZW1pYy5DaXRhdmkuTGlua2VkUmVzb3VyY2UsIFN3aXNzQWNhZGVtaWMuQ2l0YXZpIiwiTGlua2VkUmVzb3VyY2VUeXBlIjoyLCJPcmlnaW5hbFN0cmluZyI6IkM6XFxVc2Vyc1xcSFBcXEFwcERhdGFcXExvY2FsXFxUZW1wXFxhc</w:instrText>
          </w:r>
          <w:r>
            <w:instrText xml:space="preserve">XR4Z2FydS5qcGciLCJVcmlTdHJpbmciOiI0NTUyMmY0Yi03ZjAxLTQzMWUtYmQxZi03ODQyYmQzZDFkZmEiLCJMaW5rZWRSZXNvdXJjZVN0YXR1cyI6OCwiUHJvcGVydGllcyI6eyIkaWQiOiIyNCIsIiR0eXBlIjoiU3dpc3NBY2FkZW1pYy5DaXRhdmkuTGlua2VkUmVzb3VyY2VQcm9wZXJ0aWVzLCBTd2lzc0FjYWRlbWljLkNpdGF2aSJ9L</w:instrText>
          </w:r>
          <w:r>
            <w:instrText xml:space="preserve">CJTeW5jRm9sZGVyVHlwZSI6MCwiSXNMb2NhbENsb3VkUHJvamVjdEZpbGVMaW5rIjpmYWxzZSwiSXNDbG91ZFJlc3RvcmUiOmZhbHNlLCJJc0Nsb3VkQ29weSI6ZmFsc2UsIkF0dGFjaG1lbnRGb2xkZXJXYXNJbkZhbGxiYWNrTW9kZSI6ZmFsc2V9LCJFZGl0b3JzIjpbeyIkcmVmIjoiOSJ9XSwiRXZhbHVhdGlvbkNvbXBsZXhpdHkiOjAsI</w:instrText>
          </w:r>
          <w:r>
            <w:instrText xml:space="preserve">kV2YWx1YXRpb25Tb3VyY2VUZXh0Rm9ybWF0IjowLCJHcm91cHMiOltdLCJIYXNMYWJlbDEiOmZhbHNlLCJIYXNMYWJlbDIiOmZhbHNlLCJJc2JuIjoiOTc4MzgxMDAyODc0NyIsIktleXdvcmRzIjpbXSwiTGFuZ3VhZ2UiOiJnZXIiLCJMb2NhdGlvbnMiOlt7IiRpZCI6IjI1IiwiJHR5cGUiOiJTd2lzc0FjYWRlbWljLkNpdGF2aS5Mb2Nhd</w:instrText>
          </w:r>
          <w:r>
            <w:instrText xml:space="preserve">GlvbiwgU3dpc3NBY2FkZW1pYy5DaXRhdmkiLCJBZGRyZXNzIjp7IiRpZCI6IjI2IiwiJHR5cGUiOiJTd2lzc0FjYWRlbWljLkNpdGF2aS5MaW5rZWRSZXNvdXJjZSwgU3dpc3NBY2FkZW1pYy5DaXRhdmkiLCJMaW5rZWRSZXNvdXJjZVR5cGUiOjUsIk9yaWdpbmFsU3RyaW5nIjoiaHR0cHM6Ly9leHRlcm5hbC5kYW5kZWxvbi5jb20vZG93b</w:instrText>
          </w:r>
          <w:r>
            <w:instrText xml:space="preserve">mxvYWQvYXR0YWNobWVudHMvZGFuZGVsb24vaWRzL0RFMDA0OUQ0Q0ZDRDY5MTYzRDI3NUMxMjU3MzhDMDA0MDhFMTMucGRmIiwiVXJpU3RyaW5nIjoiaHR0cHM6Ly9leHRlcm5hbC5kYW5kZWxvbi5jb20vZG93bmxvYWQvYXR0YWNobWVudHMvZGFuZGVsb24vaWRzL0RFMDA0OUQ0Q0ZDRDY5MTYzRDI3NUMxMjU3MzhDMDA0MDhFMTMucGRmI</w:instrText>
          </w:r>
          <w:r>
            <w:instrText xml:space="preserve">iwiTGlua2VkUmVzb3VyY2VTdGF0dXMiOjgsIlByb3BlcnRpZXMiOnsiJGlkIjoiMjciLCIkdHlwZSI6IlN3aXNzQWNhZGVtaWMuQ2l0YXZpLkxpbmtlZFJlc291cmNlUHJvcGVydGllcywgU3dpc3NBY2FkZW1pYy5DaXRhdmkifSwiU3luY0ZvbGRlclR5cGUiOjAsIklzTG9jYWxDbG91ZFByb2plY3RGaWxlTGluayI6ZmFsc2UsIklzQ2xvd</w:instrText>
          </w:r>
          <w:r>
            <w:instrText xml:space="preserve">WRSZXN0b3JlIjpmYWxzZSwiSXNDbG91ZENvcHkiOmZhbHNlLCJBdHRhY2htZW50Rm9sZGVyV2FzSW5GYWxsYmFja01vZGUiOmZhbHNlfSwiQW5ub3RhdGlvbnMiOltdLCJMb2NhdGlvblR5cGUiOjAsIk1pcnJvcnNSZWZlcmVuY2VQcm9wZXJ0eUlkIjoxMSwiTm90ZXMiOiJUYWJsZSBvZiBjb250ZW50cyIsIkNyZWF0ZWRCeSI6Il9MZWVuY</w:instrText>
          </w:r>
          <w:r>
            <w:instrText xml:space="preserve">SBNYWHDnyIsIkNyZWF0ZWRPbiI6IjIwMjEtMDUtMTlUMjI6NTg6NTgiLCJNb2RpZmllZEJ5IjoiX0xlZW5hIE1hYcOfIiwiSWQiOiIyMDA2YzFjNC01NTM3LTRiNGUtYmFhNS1hZDY3ZDkyODM5NWYiLCJNb2RpZmllZE9uIjoiMjAyMS0wNS0xOVQyMjo1ODo1OCIsIlByb2plY3QiOnsiJHJlZiI6IjgifX1dLCJPcmdhbml6YXRpb25zIjpbX</w:instrText>
          </w:r>
          <w:r>
            <w:instrText xml:space="preserve">SwiT3RoZXJzSW52b2x2ZWQiOltdLCJQYWdlQ291bnQiOiIzMTYiLCJQbGFjZU9mUHVibGljYXRpb24iOiJXaWVzYmFkZW4iLCJQdWJsaXNoZXJzIjpbeyIkaWQiOiIyOCIsIiR0eXBlIjoiU3dpc3NBY2FkZW1pYy5DaXRhdmkuUHVibGlzaGVyLCBTd2lzc0FjYWRlbWljLkNpdGF2aSIsIk5hbWUiOiJTcHJpbmdlciBGYWNobWVkaWVuIFdpZ</w:instrText>
          </w:r>
          <w:r>
            <w:instrText xml:space="preserve">XNiYWRlbiBHbWJIIiwiUHJvdGVjdGVkIjpmYWxzZSwiQ3JlYXRlZEJ5IjoiX0xlZW5hIE1hYcOfIiwiQ3JlYXRlZE9uIjoiMjAyMS0wNS0xOVQyMjo1ODo1OCIsIk1vZGlmaWVkQnkiOiJfTGVlbmEgTWFhw58iLCJJZCI6IjY4ZTI5NTJmLTQ5NjktNDU1OC1hODQyLTY5N2IxM2NhZGE5YiIsIk1vZGlmaWVkT24iOiIyMDIxLTA1LTE5VDIyO</w:instrText>
          </w:r>
          <w:r>
            <w:instrText xml:space="preserve">jU4OjU4IiwiUHJvamVjdCI6eyIkcmVmIjoiOCJ9fV0sIlF1b3RhdGlvbnMiOltdLCJSYXRpbmciOjAsIlJlZmVyZW5jZVR5cGUiOiJCb29rRWRpdGVkIiwiU2hvcnRUaXRsZSI6IktsZWluIChIZy4pIDIwMDEg4oCTIFBhcnRuZXJ3YWhsIHVuZCBIZWlyYXRzbXVzdGVyIiwiU2hvcnRUaXRsZVVwZGF0ZVR5cGUiOjAsIlNvdXJjZU9mQmlib</w:instrText>
          </w:r>
          <w:r>
            <w:instrText xml:space="preserve">GlvZ3JhcGhpY0luZm9ybWF0aW9uIjoiR0JWIEdlbWVpbnNhbWVyIEJpYmxpb3RoZWtzdmVyYnVuZCIsIlN0YXRpY0lkcyI6WyI1YWMwZmUzYy0xZDExLTQ0ZmUtOGI4NS1iM2E2MzVkYmEwYzYiXSwiU3VidGl0bGUiOiJTb3ppYWxzdHJ1a3R1cmVsbGUgVm9yYXVzc2V0enVuZ2VuIGRlciBMaWViZSIsIlRhYmxlT2ZDb250ZW50c0NvbXBsZ</w:instrText>
          </w:r>
          <w:r>
            <w:instrText xml:space="preserve">XhpdHkiOjAsIlRhYmxlT2ZDb250ZW50c1NvdXJjZVRleHRGb3JtYXQiOjAsIlRhc2tzIjpbXSwiVGl0bGUiOiJQYXJ0bmVyd2FobCB1bmQgSGVpcmF0c211c3RlciIsIlRyYW5zbGF0b3JzIjpbXSwiWWVhciI6IjIwMDEiLCJZZWFyUmVzb2x2ZWQiOiIyMDAxIiwiQ3JlYXRlZEJ5IjoiX0xlZW5hIE1hYcOfIiwiQ3JlYXRlZE9uIjoiMjAyM</w:instrText>
          </w:r>
          <w:r>
            <w:instrText xml:space="preserve">S0wNS0xOVQyMjo1ODo1OCIsIk1vZGlmaWVkQnkiOiJfSFAiLCJJZCI6IjQ1NTIyZjRiLTdmMDEtNDMxZS1iZDFmLTc4NDJiZDNkMWRmYSIsIk1vZGlmaWVkT24iOiIyMDIxLTEwLTMxVDIyOjQyOjQyIiwiUHJvamVjdCI6eyIkcmVmIjoiOCJ9fSwiUGxhY2VPZlB1YmxpY2F0aW9uIjoiT3BsYWRlbiIsIlB1Ymxpc2hlcnMiOlt7IiRpZCI6I</w:instrText>
          </w:r>
          <w:r>
            <w:instrText xml:space="preserve">jI5IiwiJHR5cGUiOiJTd2lzc0FjYWRlbWljLkNpdGF2aS5QdWJsaXNoZXIsIFN3aXNzQWNhZGVtaWMuQ2l0YXZpIiwiTmFtZSI6Ikxlc2tlIHUuIEJ1ZHJpY2giLCJQcm90ZWN0ZWQiOmZhbHNlLCJDcmVhdGVkQnkiOiJfTGVlbmEgTWFhw58iLCJDcmVhdGVkT24iOiIyMDIxLTA0LTI5VDA3OjQ0OjMyIiwiTW9kaWZpZWRCeSI6Il9MZWVuY</w:instrText>
          </w:r>
          <w:r>
            <w:instrText xml:space="preserve">SBNYWHDnyIsIklkIjoiNjk2OTg3Y2EtZGMyYS00OTAzLWI3MGQtYTQ0YmFhMWFiZjM4IiwiTW9kaWZpZWRPbiI6IjIwMjEtMDQtMjlUMDc6NDQ6MzIiLCJQcm9qZWN0Ijp7IiRyZWYiOiI4In19XSwiUXVvdGF0aW9ucyI6W10sIlJhdGluZyI6MCwiUmVmZXJlbmNlVHlwZSI6IkNvbnRyaWJ1dGlvbiIsIlNlcmllc1RpdGxlIjp7IiRpZCI6I</w:instrText>
          </w:r>
          <w:r>
            <w:instrText xml:space="preserve">jMwIiwiJHR5cGUiOiJTd2lzc0FjYWRlbWljLkNpdGF2aS5TZXJpZXNUaXRsZSwgU3dpc3NBY2FkZW1pYy5DaXRhdmkiLCJFZGl0b3JzIjpbXSwiTmFtZSI6IlBhcnRuZXJ3YWhsIHVuZCBIZWlyYXRzbXVzdGVyOiBzb3ppYWxzdHJ1a3R1cmVsbGUgVm9yYXVzc2V0enVuZ2VuIGRlciBMaWViZSIsIlByb3RlY3RlZCI6ZmFsc2UsIkNyZWF0Z</w:instrText>
          </w:r>
          <w:r>
            <w:instrText xml:space="preserve">WRCeSI6Il9MZWVuYSBNYWHDnyIsIkNyZWF0ZWRPbiI6IjIwMjEtMDQtMjlUMDc6NDQ6MzIiLCJNb2RpZmllZEJ5IjoiX0xlZW5hIE1hYcOfIiwiSWQiOiIwYjc0ZjkxZi1iMzI0LTRiNDYtYWYxOS1iOGUzM2I2Y2I4YTYiLCJNb2RpZmllZE9uIjoiMjAyMS0wNC0yOVQwNzo0NDozMiIsIlByb2plY3QiOnsiJHJlZiI6IjgifX0sIlNob3J0V</w:instrText>
          </w:r>
          <w:r>
            <w:instrText xml:space="preserve">Gl0bGUiOiJMZW5nZXJlciAyMDAxIOKAkyBXbyBkaWUgTGllYmUgaGluZsOkbGx0IiwiU2hvcnRUaXRsZVVwZGF0ZVR5cGUiOjAsIlNvdXJjZU9mQmlibGlvZ3JhcGhpY0luZm9ybWF0aW9uIjoiRGV1dHNjaGUgTmF0aW9uYWxiaWJsaW90aGVrIiwiU3RhdGljSWRzIjpbImUyNTBmMzRkLTg1NjUtNGJhZS1hN2RiLTY0OTlkYWRhZWNmYSJdL</w:instrText>
          </w:r>
          <w:r>
            <w:instrText xml:space="preserve">CJUYWJsZU9mQ29udGVudHNDb21wbGV4aXR5IjowLCJUYWJsZU9mQ29udGVudHNTb3VyY2VUZXh0Rm9ybWF0IjowLCJUYXNrcyI6W10sIlRpdGxlIjoiV28gZGllIExpZWJlIGhpbmbDpGxsdDogZWluIEJlaXRyYWcgenVyICdHZW9ncmFwaGllJyBkZXIgUGFydG5lcndhaGwiLCJUcmFuc2xhdG9ycyI6W10sIlllYXIiOiIyMDAxIiwiWWVhc</w:instrText>
          </w:r>
          <w:r>
            <w:instrText xml:space="preserve">lJlc29sdmVkIjoiMjAwMSIsIkNyZWF0ZWRCeSI6Il9MZWVuYSBNYWHDnyIsIkNyZWF0ZWRPbiI6IjIwMjEtMDQtMjlUMDc6NDQ6MzIiLCJNb2RpZmllZEJ5IjoiX0hQIiwiSWQiOiIxZTUzZWJiMi03OTFiLTRkNjEtYTE1MC05OGRkMGUzMWY3ZTMiLCJNb2RpZmllZE9uIjoiMjAyMS0xMC0zMVQyMjo0Mjo0MiIsIlByb2plY3QiOnsiJHJlZ</w:instrText>
          </w:r>
          <w:r>
            <w:instrText xml:space="preserve">iI6IjgifX0sIlVzZU51bWJlcmluZ1R5cGVPZlBhcmVudERvY3VtZW50IjpmYWxzZSwiVXNlU3RhbmRhcmRQcmVmaXgiOmZhbHNlLCJVc2VTdGFuZGFyZFN1ZmZpeCI6ZmFsc2V9XSwiRm9ybWF0dGVkVGV4dCI6eyIkaWQiOiIzMSIsIkNvdW50IjoxLCJUZXh0VW5pdHMiOlt7IiRpZCI6IjMyIiwiRm9udFN0eWxlIjp7IiRpZCI6IjMzIiwiT</w:instrText>
          </w:r>
          <w:r>
            <w:instrText xml:space="preserve">mV1dHJhbCI6dHJ1ZX0sIlJlYWRpbmdPcmRlciI6MSwiVGV4dCI6Iih2Z2wuIExlbmdlcmVyIDIwMDEsIDEzNCkifV19LCJUYWciOiJDaXRhdmlQbGFjZWhvbGRlciNjZmYxZmIzNS1hNjFhLTQyOTAtOGRmYi0xYzhmZTMyODM3YjMiLCJUZXh0IjoiKHZnbC4gTGVuZ2VyZXIgMjAwMSwgMTM0KSIsIldBSVZlcnNpb24iOiI2LjEwLjAuMCJ9}</w:instrText>
          </w:r>
          <w:r>
            <w:fldChar w:fldCharType="separate"/>
          </w:r>
          <w:r>
            <w:t xml:space="preserve">(vgl. Lengerer 2001, 134)</w:t>
          </w:r>
          <w:r>
            <w:fldChar w:fldCharType="end"/>
          </w:r>
        </w:sdtContent>
      </w:sdt>
      <w:r>
        <w:t xml:space="preserve">. </w:t>
      </w:r>
      <w:r>
        <w:t xml:space="preserve">Eine </w:t>
      </w:r>
      <w:r>
        <w:t xml:space="preserve">H</w:t>
      </w:r>
      <w:r>
        <w:t xml:space="preserve">andvoll</w:t>
      </w:r>
      <w:r>
        <w:t xml:space="preserve"> aktueller Artikel messen </w:t>
      </w:r>
      <w:r>
        <w:t xml:space="preserve">ihrer</w:t>
      </w:r>
      <w:r>
        <w:t xml:space="preserve"> Rolle </w:t>
      </w:r>
      <w:r>
        <w:t xml:space="preserve">wieder </w:t>
      </w:r>
      <w:r>
        <w:t xml:space="preserve">eine gr</w:t>
      </w:r>
      <w:r>
        <w:t xml:space="preserve">ö</w:t>
      </w:r>
      <w:r>
        <w:t xml:space="preserve">ße</w:t>
      </w:r>
      <w:r>
        <w:t xml:space="preserve">re</w:t>
      </w:r>
      <w:r>
        <w:t xml:space="preserve"> Bedeutung bei</w:t>
      </w:r>
      <w:r>
        <w:t xml:space="preserve"> </w:t>
      </w:r>
      <w:r>
        <w:t xml:space="preserve">(</w:t>
      </w:r>
      <w:sdt>
        <w:sdtPr>
          <w:alias w:val="To edit, see citavi.com/edit"/>
          <w15:appearance w15:val="boundingBox"/>
          <w:id w:val="1706756702"/>
          <w:placeholder>
            <w:docPart w:val="61C34B5CDF85474DB467CB14E2DAE61B"/>
          </w:placeholder>
          <w:tag w:val="CitaviPlaceholder#219475cf-86e0-4c31-8f2c-fbf5475dfc6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2xkZ</w:instrText>
          </w:r>
          <w:r>
            <w:instrText xml:space="preserve">XJFbnRyeSwgU3dpc3NBY2FkZW1pYy5DaXRhdmkiLCJJZCI6IjgzZGZkODgzLTI5YzYtNDZkYS05ODI0LTVjNTlmZDQzZjIyZCIsIlJhbmdlTGVuZ3RoIjoyMywiUmVmZXJlbmNlSWQiOiJhNGQ3NDFhOS1jZTlmLTQzZWQtYjY2ZC04ZGRiZjkzNzAxMzciLCJOb1BhciI6dHJ1ZSwiUmVmZXJlbmNlIjp7IiRpZCI6IjMiLCIkdHlwZSI6IlN3a</w:instrText>
          </w:r>
          <w:r>
            <w:instrText xml:space="preserve">XNzQWNhZGVtaWMuQ2l0YXZpLlJlZmVyZW5jZSwgU3dpc3NBY2FkZW1pYy5DaXRhdmkiLCJBYnN0cmFjdENvbXBsZXhpdHkiOjAsIkFic3RyYWN0U291cmNlVGV4dEZvcm1hdCI6MCwiQXV0aG9ycyI6W3siJGlkIjoiNCIsIiR0eXBlIjoiU3dpc3NBY2FkZW1pYy5DaXRhdmkuUGVyc29uLCBTd2lzc0FjYWRlbWljLkNpdGF2aSIsIkZpcnN0T</w:instrText>
          </w:r>
          <w:r>
            <w:instrText xml:space="preserve">mFtZSI6IkthcmVuIiwiTGFzdE5hbWUiOiJIYWFuZHJpa21hbiIsIlByb3RlY3RlZCI6ZmFsc2UsIlNleCI6MSwiQ3JlYXRlZEJ5IjoiX0xlZW5hIE1hYcOfIiwiQ3JlYXRlZE9uIjoiMjAyMS0wNC0yOVQwNzozMzoxMyIsIk1vZGlmaWVkQnkiOiJfTGVlbmEgTWFhw58iLCJJZCI6IjdiOTZjZWU2LTAwZGQtNDAwMi1hMzhmLThkNmViYTMwZ</w:instrText>
          </w:r>
          <w:r>
            <w:instrText xml:space="preserve">jNjMCIsIk1vZGlmaWVkT24iOiIyMDIxLTA0LTI5VDA3OjMzOjEzIiwiUHJvamVjdCI6eyIkaWQiOiI1IiwiJHR5cGUiOiJTd2lzc0FjYWRlbWljLkNpdGF2aS5Qcm9qZWN0LCBTd2lzc0FjYWRlbWljLkNpdGF2aSJ9fSx7IiRpZCI6IjYiLCIkdHlwZSI6IlN3aXNzQWNhZGVtaWMuQ2l0YXZpLlBlcnNvbiwgU3dpc3NBY2FkZW1pYy5DaXRhd</w:instrText>
          </w:r>
          <w:r>
            <w:instrText xml:space="preserve">mkiLCJGaXJzdE5hbWUiOiJDYXJlbCIsIkxhc3ROYW1lIjoiSGFybXNlbiIsIlByb3RlY3RlZCI6ZmFsc2UsIlNleCI6MCwiQ3JlYXRlZEJ5IjoiX0xlZW5hIE1hYcOfIiwiQ3JlYXRlZE9uIjoiMjAyMS0wNC0yOVQwNzozMzoxMyIsIk1vZGlmaWVkQnkiOiJfTGVlbmEgTWFhw58iLCJJZCI6ImEzOThiYjhmLTIzNWQtNDczMi04NGViLTZjY</w:instrText>
          </w:r>
          <w:r>
            <w:instrText xml:space="preserve">WFhZjhkOTIxNyIsIk1vZGlmaWVkT24iOiIyMDIxLTA0LTI5VDA3OjMzOjEzIiwiUHJvamVjdCI6eyIkcmVmIjoiNSJ9fSx7IiRpZCI6IjciLCIkdHlwZSI6IlN3aXNzQWNhZGVtaWMuQ2l0YXZpLlBlcnNvbiwgU3dpc3NBY2FkZW1pYy5DaXRhdmkiLCJGaXJzdE5hbWUiOiJMZW8iLCJMYXN0TmFtZSI6InZhbiBXaXNzZW4iLCJNaWRkbGVOY</w:instrText>
          </w:r>
          <w:r>
            <w:instrText xml:space="preserve">W1lIjoiSi4gRy4iLCJQcm90ZWN0ZWQiOmZhbHNlLCJTZXgiOjIsIkNyZWF0ZWRCeSI6Il9MZWVuYSBNYWHDnyIsIkNyZWF0ZWRPbiI6IjIwMjEtMDQtMjlUMDc6MzM6MTMiLCJNb2RpZmllZEJ5IjoiX0xlZW5hIE1hYcOfIiwiSWQiOiJiMTBhZWYwMi1lYWQ2LTQ1MTQtODBlZC1mYWFhMjhhZjk4MGYiLCJNb2RpZmllZE9uIjoiMjAyMS0wN</w:instrText>
          </w:r>
          <w:r>
            <w:instrText xml:space="preserve">C0yOVQwNzozMzoxMyIsIlByb2plY3QiOnsiJHJlZiI6IjUifX0seyIkaWQiOiI4IiwiJHR5cGUiOiJTd2lzc0FjYWRlbWljLkNpdGF2aS5QZXJzb24sIFN3aXNzQWNhZGVtaWMuQ2l0YXZpIiwiRmlyc3ROYW1lIjoiSW5nZSIsIkxhc3ROYW1lIjoiSHV0dGVyIiwiUHJvdGVjdGVkIjpmYWxzZSwiU2V4IjowLCJDcmVhdGVkQnkiOiJfTGVlb</w:instrText>
          </w:r>
          <w:r>
            <w:instrText xml:space="preserve">mEgTWFhw58iLCJDcmVhdGVkT24iOiIyMDIxLTA0LTI5VDA3OjMzOjEzIiwiTW9kaWZpZWRCeSI6Il9MZWVuYSBNYWHDnyIsIklkIjoiNzAxNjM2YzYtYjRlYy00YmRlLTk3MTctNzA4ZDI4OTlhYjJjIiwiTW9kaWZpZWRPbiI6IjIwMjEtMDQtMjlUMDc6MzM6MTMiLCJQcm9qZWN0Ijp7IiRyZWYiOiI1In19XSwiQ2l0YXRpb25LZXlVcGRhd</w:instrText>
          </w:r>
          <w:r>
            <w:instrText xml:space="preserve">GVUeXBlIjowLCJDb2xsYWJvcmF0b3JzIjpbXSwiRG9pIjoiMTAuMTAwMi9wc3AuNDg3IiwiRWRpdG9ycyI6W10sIkV2YWx1YXRpb25Db21wbGV4aXR5IjowLCJFdmFsdWF0aW9uU291cmNlVGV4dEZvcm1hdCI6MCwiR3JvdXBzIjpbXSwiSGFzTGFiZWwxIjpmYWxzZSwiSGFzTGFiZWwyIjp0cnVlLCJLZXl3b3JkcyI6W10sIkxvY2F0aW9uc</w:instrText>
          </w:r>
          <w:r>
            <w:instrText xml:space="preserve">yI6W3siJGlkIjoiOSIsIiR0eXBlIjoiU3dpc3NBY2FkZW1pYy5DaXRhdmkuTG9jYXRpb24sIFN3aXNzQWNhZGVtaWMuQ2l0YXZpIiwiQWRkcmVzcyI6eyIkaWQiOiIxMCIsIiR0eXBlIjoiU3dpc3NBY2FkZW1pYy5DaXRhdmkuTGlua2VkUmVzb3VyY2UsIFN3aXNzQWNhZGVtaWMuQ2l0YXZpIiwiTGlua2VkUmVzb3VyY2VUeXBlIjo1LCJPc</w:instrText>
          </w:r>
          <w:r>
            <w:instrText xml:space="preserve">mlnaW5hbFN0cmluZyI6IjEwLjEwMDIvcHNwLjQ4NyIsIlVyaVN0cmluZyI6Imh0dHBzOi8vZG9pLm9yZy8xMC4xMDAyL3BzcC40ODciLCJMaW5rZWRSZXNvdXJjZVN0YXR1cyI6OCwiUHJvcGVydGllcyI6eyIkaWQiOiIxMSIsIiR0eXBlIjoiU3dpc3NBY2FkZW1pYy5DaXRhdmkuTGlua2VkUmVzb3VyY2VQcm9wZXJ0aWVzLCBTd2lzc0FjY</w:instrText>
          </w:r>
          <w:r>
            <w:instrText xml:space="preserve">WRlbWljLkNpdGF2aSJ9LCJTeW5jRm9sZGVyVHlwZSI6MCwiSXNMb2NhbENsb3VkUHJvamVjdEZpbGVMaW5rIjpmYWxzZSwiSXNDbG91ZFJlc3RvcmUiOmZhbHNlLCJJc0Nsb3VkQ29weSI6ZmFsc2UsIkF0dGFjaG1lbnRGb2xkZXJXYXNJbkZhbGxiYWNrTW9kZSI6ZmFsc2V9LCJBbm5vdGF0aW9ucyI6W10sIkxvY2F0aW9uVHlwZSI6MCwiT</w:instrText>
          </w:r>
          <w:r>
            <w:instrText xml:space="preserve">Wlycm9yc1JlZmVyZW5jZVByb3BlcnR5SWQiOjEyOCwiQ3JlYXRlZEJ5IjoiX0xlZW5hIE1hYcOfIiwiQ3JlYXRlZE9uIjoiMjAyMS0wNC0yOVQwNzozMzoxMyIsIk1vZGlmaWVkQnkiOiJfTGVlbmEgTWFhw58iLCJJZCI6IjE5ZjY0ZTNiLTRjOGEtNGZhNy05NmRlLTI5N2Y3MzNlZDg1YyIsIk1vZGlmaWVkT24iOiIyMDIxLTA0LTI5VDA3O</w:instrText>
          </w:r>
          <w:r>
            <w:instrText xml:space="preserve">jMzOjEzIiwiUHJvamVjdCI6eyIkcmVmIjoiNSJ9fV0sIk51bWJlciI6IjUiLCJPcmdhbml6YXRpb25zIjpbXSwiT3RoZXJzSW52b2x2ZWQiOltdLCJQYWdlUmFuZ2UiOiI8c3A+XHJcbiAgPG4+Mzg3PC9uPlxyXG4gIDxpbj50cnVlPC9pbj5cclxuICA8b3M+Mzg3PC9vcz5cclxuICA8cHM+Mzg3PC9wcz5cclxuPC9zcD5cclxuPGVwPlxyX</w:instrText>
          </w:r>
          <w:r>
            <w:instrText xml:space="preserve">G4gIDxuPjQwNTwvbj5cclxuICA8aW4+dHJ1ZTwvaW4+XHJcbiAgPG9zPjQwNTwvb3M+XHJcbiAgPHBzPjQwNTwvcHM+XHJcbjwvZXA+XHJcbjxvcz4zODctNDA1PC9vcz4iLCJQZXJpb2RpY2FsIjp7IiRpZCI6IjEyIiwiJHR5cGUiOiJTd2lzc0FjYWRlbWljLkNpdGF2aS5QZXJpb2RpY2FsLCBTd2lzc0FjYWRlbWljLkNpdGF2aSIsIklzc</w:instrText>
          </w:r>
          <w:r>
            <w:instrText xml:space="preserve">24iOiIxNTQ0ODQ0NCIsIk5hbWUiOiJQb3B1bGF0aW9uLCBTcGFjZSBhbmQgUGxhY2UiLCJQYWdpbmF0aW9uIjowLCJQcm90ZWN0ZWQiOmZhbHNlLCJTdGFuZGFyZEFiYnJldmlhdGlvbiI6IlBvcHVsLiBTcGFjZSBQbGFjZSIsIkNyZWF0ZWRCeSI6Il9MZWVuYSBNYWHDnyIsIkNyZWF0ZWRPbiI6IjIwMjEtMDQtMjlUMDc6MzM6MTMiLCJNb</w:instrText>
          </w:r>
          <w:r>
            <w:instrText xml:space="preserve">2RpZmllZEJ5IjoiX0xlZW5hIE1hYcOfIiwiSWQiOiI5YjQyNjBiMi00OTVlLTQzNjktYjBiNC00N2FkZDI2ZGFjYzkiLCJNb2RpZmllZE9uIjoiMjAyMS0wNC0yOVQwNzozMzoxMyIsIlByb2plY3QiOnsiJHJlZiI6IjUifX0sIlB1Ymxpc2hlcnMiOltdLCJRdW90YXRpb25zIjpbXSwiUmF0aW5nIjowLCJSZWZlcmVuY2VUeXBlIjoiSm91c</w:instrText>
          </w:r>
          <w:r>
            <w:instrText xml:space="preserve">m5hbEFydGljbGUiLCJTaG9ydFRpdGxlIjoiSGFhbmRyaWttYW4sIEhhcm1zZW4gZXQgYWwuIDIwMDgg4oCTIEdlb2dyYXBoeSBtYXR0ZXJzIiwiU2hvcnRUaXRsZVVwZGF0ZVR5cGUiOjAsIlNvdXJjZU9mQmlibGlvZ3JhcGhpY0luZm9ybWF0aW9uIjoiQ3Jvc3NSZWYiLCJTdGF0aWNJZHMiOlsiOGE5ZTlmOTEtNGJhMS00MmEzLWE4MWQtY</w:instrText>
          </w:r>
          <w:r>
            <w:instrText xml:space="preserve">TU4OWQwMmY3ZTQxIl0sIlRhYmxlT2ZDb250ZW50c0NvbXBsZXhpdHkiOjAsIlRhYmxlT2ZDb250ZW50c1NvdXJjZVRleHRGb3JtYXQiOjAsIlRhc2tzIjpbXSwiVGl0bGUiOiJHZW9ncmFwaHkgbWF0dGVyczogcGF0dGVybnMgb2Ygc3BhdGlhbCBob21vZ2FteSBpbiB0aGUgTmV0aGVybGFuZHMiLCJUcmFuc2xhdG9ycyI6W10sIlZvbHVtZ</w:instrText>
          </w:r>
          <w:r>
            <w:instrText xml:space="preserve">SI6IjE0IiwiWWVhciI6IjIwMDgiLCJZZWFyUmVzb2x2ZWQiOiIyMDA4IiwiQ3JlYXRlZEJ5IjoiX0xlZW5hIE1hYcOfIiwiQ3JlYXRlZE9uIjoiMjAyMS0wNC0yOVQwNzozMzoxMyIsIk1vZGlmaWVkQnkiOiJfTGVlbmEgTWFhw58iLCJJZCI6ImE0ZDc0MWE5LWNlOWYtNDNlZC1iNjZkLThkZGJmOTM3MDEzNyIsIk1vZGlmaWVkT24iOiIyM</w:instrText>
          </w:r>
          <w:r>
            <w:instrText xml:space="preserve">DIxLTA1LTAxVDEwOjQxOjAyIiwiUHJvamVjdCI6eyIkcmVmIjoiNSJ9fSwiVXNlTnVtYmVyaW5nVHlwZU9mUGFyZW50RG9jdW1lbnQiOmZhbHNlfSx7IiRpZCI6IjEzIiwiJHR5cGUiOiJTd2lzc0FjYWRlbWljLkNpdGF2aS5DaXRhdGlvbnMuV29yZFBsYWNlaG9sZGVyRW50cnksIFN3aXNzQWNhZGVtaWMuQ2l0YXZpIiwiSWQiOiJmNjZjM</w:instrText>
          </w:r>
          <w:r>
            <w:instrText xml:space="preserve">jA0NS1kODExLTRjNzEtYTJlYy1jNTBlNzdhZDQ4OTEiLCJSYW5nZVN0YXJ0IjoyMywiUmFuZ2VMZW5ndGgiOjE4LCJSZWZlcmVuY2VJZCI6IjRkMDc1MTE2LTFjMTItNDkwOS04NzE5LWM0ZTA5NDBhNDEwNCIsIk5vUGFyIjp0cnVlLCJSZWZlcmVuY2UiOnsiJGlkIjoiMTQiLCIkdHlwZSI6IlN3aXNzQWNhZGVtaWMuQ2l0YXZpLlJlZmVyZ</w:instrText>
          </w:r>
          <w:r>
            <w:instrText xml:space="preserve">W5jZSwgU3dpc3NBY2FkZW1pYy5DaXRhdmkiLCJBYnN0cmFjdENvbXBsZXhpdHkiOjAsIkFic3RyYWN0U291cmNlVGV4dEZvcm1hdCI6MCwiQXV0aG9ycyI6W3siJHJlZiI6IjQifV0sIkNpdGF0aW9uS2V5VXBkYXRlVHlwZSI6MCwiQ29sbGFib3JhdG9ycyI6W10sIkRvaSI6IjEwLjExNzcvMDMwODUxOFgxODc4NjcyNiIsIkVkaXRvcnMiO</w:instrText>
          </w:r>
          <w:r>
            <w:instrText xml:space="preserve">ltdLCJFdmFsdWF0aW9uQ29tcGxleGl0eSI6MCwiRXZhbHVhdGlvblNvdXJjZVRleHRGb3JtYXQiOjAsIkdyb3VwcyI6W10sIkhhc0xhYmVsMSI6ZmFsc2UsIkhhc0xhYmVsMiI6ZmFsc2UsIktleXdvcmRzIjpbXSwiTG9jYXRpb25zIjpbeyIkaWQiOiIxNSIsIiR0eXBlIjoiU3dpc3NBY2FkZW1pYy5DaXRhdmkuTG9jYXRpb24sIFN3aXNzQ</w:instrText>
          </w:r>
          <w:r>
            <w:instrText xml:space="preserve">WNhZGVtaWMuQ2l0YXZpIiwiQWRkcmVzcyI6eyIkaWQiOiIxNiIsIiR0eXBlIjoiU3dpc3NBY2FkZW1pYy5DaXRhdmkuTGlua2VkUmVzb3VyY2UsIFN3aXNzQWNhZGVtaWMuQ2l0YXZpIiwiTGlua2VkUmVzb3VyY2VUeXBlIjo1LCJPcmlnaW5hbFN0cmluZyI6IjEwLjExNzcvMDMwODUxOFgxODc4NjcyNiIsIlVyaVN0cmluZyI6Imh0dHBzO</w:instrText>
          </w:r>
          <w:r>
            <w:instrText xml:space="preserve">i8vZG9pLm9yZy8xMC4xMTc3LzAzMDg1MThYMTg3ODY3MjYiLCJMaW5rZWRSZXNvdXJjZVN0YXR1cyI6OCwiUHJvcGVydGllcyI6eyIkaWQiOiIxNy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yOCwiQ3JlYXRlZEJ5I</w:instrText>
          </w:r>
          <w:r>
            <w:instrText xml:space="preserve">joiX0xlZW5hIE1hYcOfIiwiQ3JlYXRlZE9uIjoiMjAyMS0wNC0yOVQwNzo0NTozMSIsIk1vZGlmaWVkQnkiOiJfTGVlbmEgTWFhw58iLCJJZCI6IjFjYWM4Y2FiLTU3NDUtNDJiNy1hYjBhLTE2Yjk0YTE0OTFiYSIsIk1vZGlmaWVkT24iOiIyMDIxLTA0LTI5VDA3OjQ1OjMxIiwiUHJvamVjdCI6eyIkcmVmIjoiNSJ9fV0sIk51bWJlciI6I</w:instrText>
          </w:r>
          <w:r>
            <w:instrText xml:space="preserve">jIiLCJPcmdhbml6YXRpb25zIjpbXSwiT3RoZXJzSW52b2x2ZWQiOltdLCJQYWdlUmFuZ2UiOiI8c3A+XHJcbiAgPG4+NDQwPC9uPlxyXG4gIDxpbj50cnVlPC9pbj5cclxuICA8b3M+NDQwPC9vcz5cclxuICA8cHM+NDQwPC9wcz5cclxuPC9zcD5cclxuPGVwPlxyXG4gIDxuPjQ2MDwvbj5cclxuICA8aW4+dHJ1ZTwvaW4+XHJcbiAgPG9zP</w:instrText>
          </w:r>
          <w:r>
            <w:instrText xml:space="preserve">jQ2MDwvb3M+XHJcbiAgPHBzPjQ2MDwvcHM+XHJcbjwvZXA+XHJcbjxvcz40NDAtNDYwPC9vcz4iLCJQZXJpb2RpY2FsIjp7IiRpZCI6IjE4IiwiJHR5cGUiOiJTd2lzc0FjYWRlbWljLkNpdGF2aS5QZXJpb2RpY2FsLCBTd2lzc0FjYWRlbWljLkNpdGF2aSIsIkVpc3NuIjoiMTQ3Mi0zNDA5IiwiSXNzbiI6IjAzMDgtNTE4WCIsIk5hbWUiO</w:instrText>
          </w:r>
          <w:r>
            <w:instrText xml:space="preserve">iJFbnZpcm9ubWVudCBhbmQgUGxhbm5pbmcgQTogRWNvbm9teSBhbmQgU3BhY2UiLCJQYWdpbmF0aW9uIjowLCJQcm90ZWN0ZWQiOmZhbHNlLCJTdGFuZGFyZEFiYnJldmlhdGlvbiI6IkVudmlyb24gUGxhbiBBIiwiQ3JlYXRlZEJ5IjoiX0xlZW5hIE1hYcOfIiwiQ3JlYXRlZE9uIjoiMjAyMS0wNC0yOVQwNzo0NTozMSIsIk1vZGlmaWVkQ</w:instrText>
          </w:r>
          <w:r>
            <w:instrText xml:space="preserve">nkiOiJfTGVlbmEgTWFhw58iLCJJZCI6IjgxYzExYTExLTBjODctNGUzYy04ODAxLTBlNGI0ZGQzMzVjZCIsIk1vZGlmaWVkT24iOiIyMDIxLTA0LTI5VDA3OjQ1OjMxIiwiUHJvamVjdCI6eyIkcmVmIjoiNSJ9fSwiUHVibGlzaGVycyI6W10sIlF1b3RhdGlvbnMiOltdLCJSYXRpbmciOjAsIlJlZmVyZW5jZVR5cGUiOiJKb3VybmFsQXJ0a</w:instrText>
          </w:r>
          <w:r>
            <w:instrText xml:space="preserve">WNsZSIsIlNob3J0VGl0bGUiOiJIYWFuZHJpa21hbiAyMDE5IOKAkyBQYXJ0bmVyIGNob2ljZSBpbiBTd2VkZW4iLCJTaG9ydFRpdGxlVXBkYXRlVHlwZSI6MCwiU291cmNlT2ZCaWJsaW9ncmFwaGljSW5mb3JtYXRpb24iOiJDcm9zc1JlZiIsIlN0YXRpY0lkcyI6WyI3NTg0NWRhOS1lOGY3LTRkNDktOGZmMC1iZmU1MGJmMzFjZTUiXSwiV</w:instrText>
          </w:r>
          <w:r>
            <w:instrText xml:space="preserve">GFibGVPZkNvbnRlbnRzQ29tcGxleGl0eSI6MCwiVGFibGVPZkNvbnRlbnRzU291cmNlVGV4dEZvcm1hdCI6MCwiVGFza3MiOltdLCJUaXRsZSI6IlBhcnRuZXIgY2hvaWNlIGluIFN3ZWRlbjogSG93IGRpc3RhbmNlIHN0aWxsIG1hdHRlcnMiLCJUcmFuc2xhdG9ycyI6W10sIlZvbHVtZSI6IjUxIiwiWWVhciI6IjIwMTkiLCJZZWFyUmVzb</w:instrText>
          </w:r>
          <w:r>
            <w:instrText xml:space="preserve">2x2ZWQiOiIyMDE5IiwiQ3JlYXRlZEJ5IjoiX0xlZW5hIE1hYcOfIiwiQ3JlYXRlZE9uIjoiMjAyMS0wNC0yOVQwNzo0NTozMSIsIk1vZGlmaWVkQnkiOiJfSFAiLCJJZCI6IjRkMDc1MTE2LTFjMTItNDkwOS04NzE5LWM0ZTA5NDBhNDEwNCIsIk1vZGlmaWVkT24iOiIyMDIxLTEwLTMxVDIyOjQyOjQyIiwiUHJvamVjdCI6eyIkcmVmIjoiN</w:instrText>
          </w:r>
          <w:r>
            <w:instrText xml:space="preserve">SJ9fSwiVXNlTnVtYmVyaW5nVHlwZU9mUGFyZW50RG9jdW1lbnQiOmZhbHNlfSx7IiRpZCI6IjE5IiwiJHR5cGUiOiJTd2lzc0FjYWRlbWljLkNpdGF2aS5DaXRhdGlvbnMuV29yZFBsYWNlaG9sZGVyRW50cnksIFN3aXNzQWNhZGVtaWMuQ2l0YXZpIiwiSWQiOiI0YzcxZWM2YS0xMDI1LTQyNTgtYWI3Ny0zMTZmYTRlMzYyMDAiLCJSYW5nZ</w:instrText>
          </w:r>
          <w:r>
            <w:instrText xml:space="preserve">VN0YXJ0Ijo0MSwiUmFuZ2VMZW5ndGgiOjE1LCJSZWZlcmVuY2VJZCI6IjFlNTNlYmIyLTc5MWItNGQ2MS1hMTUwLTk4ZGQwZTMxZjdlMyIsIk5vUGFyIjp0cnVlLCJSZWZlcmVuY2UiOnsiJGlkIjoiMjAiLCIkdHlwZSI6IlN3aXNzQWNhZGVtaWMuQ2l0YXZpLlJlZmVyZW5jZSwgU3dpc3NBY2FkZW1pYy5DaXRhdmkiLCJBYnN0cmFjdENvb</w:instrText>
          </w:r>
          <w:r>
            <w:instrText xml:space="preserve">XBsZXhpdHkiOjAsIkFic3RyYWN0U291cmNlVGV4dEZvcm1hdCI6MCwiQXV0aG9ycyI6W3siJGlkIjoiMjEiLCIkdHlwZSI6IlN3aXNzQWNhZGVtaWMuQ2l0YXZpLlBlcnNvbiwgU3dpc3NBY2FkZW1pYy5DaXRhdmkiLCJGaXJzdE5hbWUiOiJBbmRyZWEiLCJMYXN0TmFtZSI6IkxlbmdlcmVyIiwiUHJvdGVjdGVkIjpmYWxzZSwiU2V4IjowL</w:instrText>
          </w:r>
          <w:r>
            <w:instrText xml:space="preserve">CJDcmVhdGVkQnkiOiJfTGVlbmEgTWFhw58iLCJDcmVhdGVkT24iOiIyMDIxLTA0LTI5VDA3OjQ0OjMyIiwiTW9kaWZpZWRCeSI6Il9MZWVuYSBNYWHDnyIsIklkIjoiZDk4MGIyOGYtMzVlNC00ZTkwLWFhNWEtNWY3ZWJkMGNlNzIwIiwiTW9kaWZpZWRPbiI6IjIwMjEtMDQtMjlUMDc6NDQ6MzIiLCJQcm9qZWN0Ijp7IiRyZWYiOiI1In19X</w:instrText>
          </w:r>
          <w:r>
            <w:instrText xml:space="preserve">SwiQ2l0YXRpb25LZXlVcGRhdGVUeXBlIjowLCJDb2xsYWJvcmF0b3JzIjpbXSwiRWRpdG9ycyI6W3siJGlkIjoiMjIiLCIkdHlwZSI6IlN3aXNzQWNhZGVtaWMuQ2l0YXZpLlBlcnNvbiwgU3dpc3NBY2FkZW1pYy5DaXRhdmkiLCJGaXJzdE5hbWUiOiJUaG9tYXMiLCJMYXN0TmFtZSI6IktsZWluIiwiUHJvdGVjdGVkIjpmYWxzZSwiU2V4I</w:instrText>
          </w:r>
          <w:r>
            <w:instrText xml:space="preserve">joyLCJDcmVhdGVkQnkiOiJfTGVlbmEgTWFhw58iLCJDcmVhdGVkT24iOiIyMDIxLTA0LTI5VDA3OjQ0OjMyIiwiTW9kaWZpZWRCeSI6Il9MZWVuYSBNYWHDnyIsIklkIjoiOGU4ODVkM2MtNmViYS00NzdiLWE0NjItNGFhY2Q5ZWY0MTgzIiwiTW9kaWZpZWRPbiI6IjIwMjEtMDQtMjlUMDc6NDQ6MzIiLCJQcm9qZWN0Ijp7IiRyZWYiOiI1I</w:instrText>
          </w:r>
          <w:r>
            <w:instrText xml:space="preserve">n19XSwiRXZhbHVhdGlvbkNvbXBsZXhpdHkiOjAsIkV2YWx1YXRpb25Tb3VyY2VUZXh0Rm9ybWF0IjowLCJHcm91cHMiOltdLCJIYXNMYWJlbDEiOmZhbHNlLCJIYXNMYWJlbDIiOnRydWUsIktleXdvcmRzIjpbXSwiTGFuZ3VhZ2UiOiJnZXIiLCJMb2NhdGlvbnMiOlt7IiRpZCI6IjIzIiwiJHR5cGUiOiJTd2lzc0FjYWRlbWljLkNpdGF2a</w:instrText>
          </w:r>
          <w:r>
            <w:instrText xml:space="preserve">S5Mb2NhdGlvbiwgU3dpc3NBY2FkZW1pYy5DaXRhdmkiLCJBZGRyZXNzIjp7IiRpZCI6IjI0IiwiJHR5cGUiOiJTd2lzc0FjYWRlbWljLkNpdGF2aS5MaW5rZWRSZXNvdXJjZSwgU3dpc3NBY2FkZW1pYy5DaXRhdmkiLCJMaW5rZWRSZXNvdXJjZVR5cGUiOjUsIk9yaWdpbmFsU3RyaW5nIjoiaHR0cDovL3d3dy5zc29hci5pbmZvL3Nzb2FyL</w:instrText>
          </w:r>
          <w:r>
            <w:instrText xml:space="preserve">2hhbmRsZS9kb2N1bWVudC80NjYwNSIsIlVyaVN0cmluZyI6Imh0dHA6Ly93d3cuc3NvYXIuaW5mby9zc29hci9oYW5kbGUvZG9jdW1lbnQvNDY2MDUiLCJMaW5rZWRSZXNvdXJjZVN0YXR1cyI6OCwiUHJvcGVydGllcyI6eyIkaWQiOiIyNSIsIiR0eXBlIjoiU3dpc3NBY2FkZW1pYy5DaXRhdmkuTGlua2VkUmVzb3VyY2VQcm9wZXJ0aWVzL</w:instrText>
          </w:r>
          <w:r>
            <w:instrText xml:space="preserve">CBTd2lzc0FjYWRlbWljLkNpdGF2aSJ9LCJTeW5jRm9sZGVyVHlwZSI6MCwiSXNMb2NhbENsb3VkUHJvamVjdEZpbGVMaW5rIjpmYWxzZSwiSXNDbG91ZFJlc3RvcmUiOmZhbHNlLCJJc0Nsb3VkQ29weSI6ZmFsc2UsIkF0dGFjaG1lbnRGb2xkZXJXYXNJbkZhbGxiYWNrTW9kZSI6ZmFsc2V9LCJBbm5vdGF0aW9ucyI6W10sIkxvY2F0aW9uV</w:instrText>
          </w:r>
          <w:r>
            <w:instrText xml:space="preserve">HlwZSI6MCwiTWlycm9yc1JlZmVyZW5jZVByb3BlcnR5SWQiOjExLCJDcmVhdGVkQnkiOiJfTGVlbmEgTWFhw58iLCJDcmVhdGVkT24iOiIyMDIxLTA0LTI5VDA3OjQ0OjMyIiwiTW9kaWZpZWRCeSI6Il9MZWVuYSBNYWHDnyIsIklkIjoiZDRhMmQwYzUtZDA0ZC00MWUxLThkNTYtMjA2NmYwYjU4YWMyIiwiTW9kaWZpZWRPbiI6IjIwMjEtM</w:instrText>
          </w:r>
          <w:r>
            <w:instrText xml:space="preserve">DQtMjlUMDc6NDQ6MzIiLCJQcm9qZWN0Ijp7IiRyZWYiOiI1In19LHsiJGlkIjoiMjYiLCIkdHlwZSI6IlN3aXNzQWNhZGVtaWMuQ2l0YXZpLkxvY2F0aW9uLCBTd2lzc0FjYWRlbWljLkNpdGF2aSIsIkFkZHJlc3MiOnsiJGlkIjoiMjciLCIkdHlwZSI6IlN3aXNzQWNhZGVtaWMuQ2l0YXZpLkxpbmtlZFJlc291cmNlLCBTd2lzc0FjYWRlb</w:instrText>
          </w:r>
          <w:r>
            <w:instrText xml:space="preserve">WljLkNpdGF2aSIsIkxpbmtlZFJlc291cmNlVHlwZSI6NSwiT3JpZ2luYWxTdHJpbmciOiJodHRwOi8vZC1uYi5pbmZvLzExOTA5OTM2MzUiLCJVcmlTdHJpbmciOiJodHRwOi8vZC1uYi5pbmZvLzExOTA5OTM2MzUiLCJMaW5rZWRSZXNvdXJjZVN0YXR1cyI6OCwiUHJvcGVydGllcyI6eyIkaWQiOiIyOCIsIiR0eXBlIjoiU3dpc3NBY2FkZ</w:instrText>
          </w:r>
          <w:r>
            <w:instrText xml:space="preserve">W1pYy5DaXRhdmkuTGlua2VkUmVzb3VyY2VQcm9wZXJ0aWVzLCBTd2lzc0FjYWRlbWljLkNpdGF2aSJ9LCJTeW5jRm9sZGVyVHlwZSI6MCwiSXNMb2NhbENsb3VkUHJvamVjdEZpbGVMaW5rIjpmYWxzZSwiSXNDbG91ZFJlc3RvcmUiOmZhbHNlLCJJc0Nsb3VkQ29weSI6ZmFsc2UsIkF0dGFjaG1lbnRGb2xkZXJXYXNJbkZhbGxiYWNrTW9kZ</w:instrText>
          </w:r>
          <w:r>
            <w:instrText xml:space="preserve">SI6ZmFsc2V9LCJBbm5vdGF0aW9ucyI6W10sIkxvY2F0aW9uVHlwZSI6MCwiTWlycm9yc1JlZmVyZW5jZVByb3BlcnR5SWQiOjExLCJDcmVhdGVkQnkiOiJfTGVlbmEgTWFhw58iLCJDcmVhdGVkT24iOiIyMDIxLTA0LTI5VDA3OjQ0OjMyIiwiTW9kaWZpZWRCeSI6Il9MZWVuYSBNYWHDnyIsIklkIjoiNDUyYzIxMGUtZGFjOS00OWY5LThhY</w:instrText>
          </w:r>
          <w:r>
            <w:instrText xml:space="preserve">zktMzQ1MTFkZTczMWY3IiwiTW9kaWZpZWRPbiI6IjIwMjEtMDQtMjlUMDc6NDQ6MzIiLCJQcm9qZWN0Ijp7IiRyZWYiOiI1In19LHsiJGlkIjoiMjkiLCIkdHlwZSI6IlN3aXNzQWNhZGVtaWMuQ2l0YXZpLkxvY2F0aW9uLCBTd2lzc0FjYWRlbWljLkNpdGF2aSIsIkFkZHJlc3MiOnsiJGlkIjoiMzAiLCIkdHlwZSI6IlN3aXNzQWNhZGVta</w:instrText>
          </w:r>
          <w:r>
            <w:instrText xml:space="preserve">WMuQ2l0YXZpLkxpbmtlZFJlc291cmNlLCBTd2lzc0FjYWRlbWljLkNpdGF2aSIsIkxpbmtlZFJlc291cmNlVHlwZSI6NSwiT3JpZ2luYWxTdHJpbmciOiJodHRwczovL2QtbmIuaW5mby8xMTkwOTkzNjM1LzM0IiwiVXJpU3RyaW5nIjoiaHR0cHM6Ly9kLW5iLmluZm8vMTE5MDk5MzYzNS8zNCIsIkxpbmtlZFJlc291cmNlU3RhdHVzIjo4L</w:instrText>
          </w:r>
          <w:r>
            <w:instrText xml:space="preserve">CJQcm9wZXJ0aWVzIjp7IiRpZCI6IjMxIiwiJHR5cGUiOiJTd2lzc0FjYWRlbWljLkNpdGF2aS5MaW5rZWRSZXNvdXJjZVByb3BlcnRpZXMsIFN3aXNzQWNhZGVtaWMuQ2l0YXZpIn0sIlN5bmNGb2xkZXJUeXBlIjowLCJJc0xvY2FsQ2xvdWRQcm9qZWN0RmlsZUxpbmsiOmZhbHNlLCJJc0Nsb3VkUmVzdG9yZSI6ZmFsc2UsIklzQ2xvdWRDb</w:instrText>
          </w:r>
          <w:r>
            <w:instrText xml:space="preserve">3B5IjpmYWxzZSwiQXR0YWNobWVudEZvbGRlcldhc0luRmFsbGJhY2tNb2RlIjpmYWxzZX0sIkFubm90YXRpb25zIjpbXSwiTG9jYXRpb25UeXBlIjowLCJNaXJyb3JzUmVmZXJlbmNlUHJvcGVydHlJZCI6MTEsIkNyZWF0ZWRCeSI6Il9MZWVuYSBNYWHDnyIsIkNyZWF0ZWRPbiI6IjIwMjEtMDQtMjlUMDc6NDQ6MzIiLCJNb2RpZmllZEJ5I</w:instrText>
          </w:r>
          <w:r>
            <w:instrText xml:space="preserve">joiX0xlZW5hIE1hYcOfIiwiSWQiOiIwOTg2M2E2Zi1jOGYxLTRiMzAtODk2NC03MDA4N2IzZTU5OGQiLCJNb2RpZmllZE9uIjoiMjAyMS0wNC0yOVQwNzo0NDozMiIsIlByb2plY3QiOnsiJHJlZiI6IjUifX0seyIkaWQiOiIzMiIsIiR0eXBlIjoiU3dpc3NBY2FkZW1pYy5DaXRhdmkuTG9jYXRpb24sIFN3aXNzQWNhZGVtaWMuQ2l0YXZpI</w:instrText>
          </w:r>
          <w:r>
            <w:instrText xml:space="preserve">iwiQWRkcmVzcyI6eyIkaWQiOiIzMyIsIiR0eXBlIjoiU3dpc3NBY2FkZW1pYy5DaXRhdmkuTGlua2VkUmVzb3VyY2UsIFN3aXNzQWNhZGVtaWMuQ2l0YXZpIiwiTGlua2VkUmVzb3VyY2VUeXBlIjo1LCJPcmlnaW5hbFN0cmluZyI6Imh0dHBzOi8vbmJuLXJlc29sdmluZy5vcmcvdXJuOm5ibjpkZTowMTY4LXNzb2FyLTQ2NjA1LTgiLCJVc</w:instrText>
          </w:r>
          <w:r>
            <w:instrText xml:space="preserve">mlTdHJpbmciOiJodHRwczovL25ibi1yZXNvbHZpbmcub3JnL3VybjpuYm46ZGU6MDE2OC1zc29hci00NjYwNS04IiwiTGlua2VkUmVzb3VyY2VTdGF0dXMiOjgsIlByb3BlcnRpZXMiOnsiJGlkIjoiMzQiLCIkdHlwZSI6IlN3aXNzQWNhZGVtaWMuQ2l0YXZpLkxpbmtlZFJlc291cmNlUHJvcGVydGllcywgU3dpc3NBY2FkZW1pYy5DaXRhd</w:instrText>
          </w:r>
          <w:r>
            <w:instrText xml:space="preserve">mkifSwiU3luY0ZvbGRlclR5cGUiOjAsIklzTG9jYWxDbG91ZFByb2plY3RGaWxlTGluayI6ZmFsc2UsIklzQ2xvdWRSZXN0b3JlIjpmYWxzZSwiSXNDbG91ZENvcHkiOmZhbHNlLCJBdHRhY2htZW50Rm9sZGVyV2FzSW5GYWxsYmFja01vZGUiOmZhbHNlfSwiQW5ub3RhdGlvbnMiOltdLCJMb2NhdGlvblR5cGUiOjAsIk1pcnJvcnNSZWZlc</w:instrText>
          </w:r>
          <w:r>
            <w:instrText xml:space="preserve">mVuY2VQcm9wZXJ0eUlkIjoxMSwiQ3JlYXRlZEJ5IjoiX0xlZW5hIE1hYcOfIiwiQ3JlYXRlZE9uIjoiMjAyMS0wNC0yOVQwNzo0NDozMiIsIk1vZGlmaWVkQnkiOiJfTGVlbmEgTWFhw58iLCJJZCI6Ijk2ZjI5OThhLTEzMGUtNGFlYS04ZDViLWYyNzdlMWUxYzIwMyIsIk1vZGlmaWVkT24iOiIyMDIxLTA0LTI5VDA3OjQ0OjMyIiwiUHJva</w:instrText>
          </w:r>
          <w:r>
            <w:instrText xml:space="preserve">mVjdCI6eyIkcmVmIjoiNSJ9fV0sIk9yZ2FuaXphdGlvbnMiOltdLCJPdGhlcnNJbnZvbHZlZCI6W10sIlBhZ2VDb3VudCI6IjEzMy0xNjIiLCJQYWdlUmFuZ2UiOiI8c3A+XHJcbiAgPG4+MTMzPC9uPlxyXG4gIDxpbj50cnVlPC9pbj5cclxuICA8b3M+MTMzPC9vcz5cclxuICA8cHM+MTMzPC9wcz5cclxuPC9zcD5cclxuPGVwPlxyXG4gI</w:instrText>
          </w:r>
          <w:r>
            <w:instrText xml:space="preserve">DxuPjE2Mjwvbj5cclxuICA8aW4+dHJ1ZTwvaW4+XHJcbiAgPG9zPjE2Mjwvb3M+XHJcbiAgPHBzPjE2MjwvcHM+XHJcbjwvZXA+XHJcbjxvcz4xMzMtMTYyPC9vcz4iLCJQYXJhbGxlbFRpdGxlIjoiV2hlcmUgbG92ZSBsb3ZlcyAtIGFuIGFydGljbGUgb24gdGhlICdnZW9ncmFwaHknIG9mIHRoZSBjaG9pY2Ugb2YgcGFydG5lciIsIlBhc</w:instrText>
          </w:r>
          <w:r>
            <w:instrText xml:space="preserve">mVudFJlZmVyZW5jZSI6eyIkaWQiOiIzNSIsIiR0eXBlIjoiU3dpc3NBY2FkZW1pYy5DaXRhdmkuUmVmZXJlbmNlLCBTd2lzc0FjYWRlbWljLkNpdGF2aSIsIkFic3RyYWN0Q29tcGxleGl0eSI6MCwiQWJzdHJhY3RTb3VyY2VUZXh0Rm9ybWF0IjowLCJBdXRob3JzIjpbXSwiQ2l0YXRpb25LZXlVcGRhdGVUeXBlIjowLCJDb2xsYWJvcmF0b</w:instrText>
          </w:r>
          <w:r>
            <w:instrText xml:space="preserve">3JzIjpbXSwiQ292ZXJQYXRoIjp7IiRpZCI6IjM2IiwiJHR5cGUiOiJTd2lzc0FjYWRlbWljLkNpdGF2aS5MaW5rZWRSZXNvdXJjZSwgU3dpc3NBY2FkZW1pYy5DaXRhdmkiLCJMaW5rZWRSZXNvdXJjZVR5cGUiOjIsIk9yaWdpbmFsU3RyaW5nIjoiQzpcXFVzZXJzXFxIUFxcQXBwRGF0YVxcTG9jYWxcXFRlbXBcXGFxdHhnYXJ1LmpwZyIsI</w:instrText>
          </w:r>
          <w:r>
            <w:instrText xml:space="preserve">lVyaVN0cmluZyI6IjQ1NTIyZjRiLTdmMDEtNDMxZS1iZDFmLTc4NDJiZDNkMWRmYSIsIkxpbmtlZFJlc291cmNlU3RhdHVzIjo4LCJQcm9wZXJ0aWVzIjp7IiRpZCI6IjM3IiwiJHR5cGUiOiJTd2lzc0FjYWRlbWljLkNpdGF2aS5MaW5rZWRSZXNvdXJjZVByb3BlcnRpZXMsIFN3aXNzQWNhZGVtaWMuQ2l0YXZpIn0sIlN5bmNGb2xkZXJUe</w:instrText>
          </w:r>
          <w:r>
            <w:instrText xml:space="preserve">XBlIjowLCJJc0xvY2FsQ2xvdWRQcm9qZWN0RmlsZUxpbmsiOmZhbHNlLCJJc0Nsb3VkUmVzdG9yZSI6ZmFsc2UsIklzQ2xvdWRDb3B5IjpmYWxzZSwiQXR0YWNobWVudEZvbGRlcldhc0luRmFsbGJhY2tNb2RlIjpmYWxzZX0sIkVkaXRvcnMiOlt7IiRyZWYiOiIyMiJ9XSwiRXZhbHVhdGlvbkNvbXBsZXhpdHkiOjAsIkV2YWx1YXRpb25Tb</w:instrText>
          </w:r>
          <w:r>
            <w:instrText xml:space="preserve">3VyY2VUZXh0Rm9ybWF0IjowLCJHcm91cHMiOltdLCJIYXNMYWJlbDEiOmZhbHNlLCJIYXNMYWJlbDIiOmZhbHNlLCJJc2JuIjoiOTc4MzgxMDAyODc0NyIsIktleXdvcmRzIjpbXSwiTGFuZ3VhZ2UiOiJnZXIiLCJMb2NhdGlvbnMiOlt7IiRpZCI6IjM4IiwiJHR5cGUiOiJTd2lzc0FjYWRlbWljLkNpdGF2aS5Mb2NhdGlvbiwgU3dpc3NBY</w:instrText>
          </w:r>
          <w:r>
            <w:instrText xml:space="preserve">2FkZW1pYy5DaXRhdmkiLCJBZGRyZXNzIjp7IiRpZCI6IjM5IiwiJHR5cGUiOiJTd2lzc0FjYWRlbWljLkNpdGF2aS5MaW5rZWRSZXNvdXJjZSwgU3dpc3NBY2FkZW1pYy5DaXRhdmkiLCJMaW5rZWRSZXNvdXJjZVR5cGUiOjUsIk9yaWdpbmFsU3RyaW5nIjoiaHR0cHM6Ly9leHRlcm5hbC5kYW5kZWxvbi5jb20vZG93bmxvYWQvYXR0YWNob</w:instrText>
          </w:r>
          <w:r>
            <w:instrText xml:space="preserve">WVudHMvZGFuZGVsb24vaWRzL0RFMDA0OUQ0Q0ZDRDY5MTYzRDI3NUMxMjU3MzhDMDA0MDhFMTMucGRmIiwiVXJpU3RyaW5nIjoiaHR0cHM6Ly9leHRlcm5hbC5kYW5kZWxvbi5jb20vZG93bmxvYWQvYXR0YWNobWVudHMvZGFuZGVsb24vaWRzL0RFMDA0OUQ0Q0ZDRDY5MTYzRDI3NUMxMjU3MzhDMDA0MDhFMTMucGRmIiwiTGlua2VkUmVzb</w:instrText>
          </w:r>
          <w:r>
            <w:instrText xml:space="preserve">3VyY2VTdGF0dXMiOjgsIlByb3BlcnRpZXMiOnsiJGlkIjoiNDAiLCIkdHlwZSI6IlN3aXNzQWNhZGVtaWMuQ2l0YXZpLkxpbmtlZFJlc291cmNlUHJvcGVydGllcywgU3dpc3NBY2FkZW1pYy5DaXRhdmkifSwiU3luY0ZvbGRlclR5cGUiOjAsIklzTG9jYWxDbG91ZFByb2plY3RGaWxlTGluayI6ZmFsc2UsIklzQ2xvdWRSZXN0b3JlIjpmY</w:instrText>
          </w:r>
          <w:r>
            <w:instrText xml:space="preserve">WxzZSwiSXNDbG91ZENvcHkiOmZhbHNlLCJBdHRhY2htZW50Rm9sZGVyV2FzSW5GYWxsYmFja01vZGUiOmZhbHNlfSwiQW5ub3RhdGlvbnMiOltdLCJMb2NhdGlvblR5cGUiOjAsIk1pcnJvcnNSZWZlcmVuY2VQcm9wZXJ0eUlkIjoxMSwiTm90ZXMiOiJUYWJsZSBvZiBjb250ZW50cyIsIkNyZWF0ZWRCeSI6Il9MZWVuYSBNYWHDnyIsIkNyZ</w:instrText>
          </w:r>
          <w:r>
            <w:instrText xml:space="preserve">WF0ZWRPbiI6IjIwMjEtMDUtMTlUMjI6NTg6NTgiLCJNb2RpZmllZEJ5IjoiX0xlZW5hIE1hYcOfIiwiSWQiOiIyMDA2YzFjNC01NTM3LTRiNGUtYmFhNS1hZDY3ZDkyODM5NWYiLCJNb2RpZmllZE9uIjoiMjAyMS0wNS0xOVQyMjo1ODo1OCIsIlByb2plY3QiOnsiJHJlZiI6IjUifX1dLCJPcmdhbml6YXRpb25zIjpbXSwiT3RoZXJzSW52b</w:instrText>
          </w:r>
          <w:r>
            <w:instrText xml:space="preserve">2x2ZWQiOltdLCJQYWdlQ291bnQiOiIzMTYiLCJQbGFjZU9mUHVibGljYXRpb24iOiJXaWVzYmFkZW4iLCJQdWJsaXNoZXJzIjpbeyIkaWQiOiI0MSIsIiR0eXBlIjoiU3dpc3NBY2FkZW1pYy5DaXRhdmkuUHVibGlzaGVyLCBTd2lzc0FjYWRlbWljLkNpdGF2aSIsIk5hbWUiOiJTcHJpbmdlciBGYWNobWVkaWVuIFdpZXNiYWRlbiBHbWJII</w:instrText>
          </w:r>
          <w:r>
            <w:instrText xml:space="preserve">iwiUHJvdGVjdGVkIjpmYWxzZSwiQ3JlYXRlZEJ5IjoiX0xlZW5hIE1hYcOfIiwiQ3JlYXRlZE9uIjoiMjAyMS0wNS0xOVQyMjo1ODo1OCIsIk1vZGlmaWVkQnkiOiJfTGVlbmEgTWFhw58iLCJJZCI6IjY4ZTI5NTJmLTQ5NjktNDU1OC1hODQyLTY5N2IxM2NhZGE5YiIsIk1vZGlmaWVkT24iOiIyMDIxLTA1LTE5VDIyOjU4OjU4IiwiUHJva</w:instrText>
          </w:r>
          <w:r>
            <w:instrText xml:space="preserve">mVjdCI6eyIkcmVmIjoiNSJ9fV0sIlF1b3RhdGlvbnMiOltdLCJSYXRpbmciOjAsIlJlZmVyZW5jZVR5cGUiOiJCb29rRWRpdGVkIiwiU2hvcnRUaXRsZSI6IktsZWluIChIZy4pIDIwMDEg4oCTIFBhcnRuZXJ3YWhsIHVuZCBIZWlyYXRzbXVzdGVyIiwiU2hvcnRUaXRsZVVwZGF0ZVR5cGUiOjAsIlNvdXJjZU9mQmlibGlvZ3JhcGhpY0luZ</w:instrText>
          </w:r>
          <w:r>
            <w:instrText xml:space="preserve">m9ybWF0aW9uIjoiR0JWIEdlbWVpbnNhbWVyIEJpYmxpb3RoZWtzdmVyYnVuZCIsIlN0YXRpY0lkcyI6WyI1YWMwZmUzYy0xZDExLTQ0ZmUtOGI4NS1iM2E2MzVkYmEwYzYiXSwiU3VidGl0bGUiOiJTb3ppYWxzdHJ1a3R1cmVsbGUgVm9yYXVzc2V0enVuZ2VuIGRlciBMaWViZSIsIlRhYmxlT2ZDb250ZW50c0NvbXBsZXhpdHkiOjAsIlRhY</w:instrText>
          </w:r>
          <w:r>
            <w:instrText xml:space="preserve">mxlT2ZDb250ZW50c1NvdXJjZVRleHRGb3JtYXQiOjAsIlRhc2tzIjpbXSwiVGl0bGUiOiJQYXJ0bmVyd2FobCB1bmQgSGVpcmF0c211c3RlciIsIlRyYW5zbGF0b3JzIjpbXSwiWWVhciI6IjIwMDEiLCJZZWFyUmVzb2x2ZWQiOiIyMDAxIiwiQ3JlYXRlZEJ5IjoiX0xlZW5hIE1hYcOfIiwiQ3JlYXRlZE9uIjoiMjAyMS0wNS0xOVQyMjo1O</w:instrText>
          </w:r>
          <w:r>
            <w:instrText xml:space="preserve">Do1OCIsIk1vZGlmaWVkQnkiOiJfSFAiLCJJZCI6IjQ1NTIyZjRiLTdmMDEtNDMxZS1iZDFmLTc4NDJiZDNkMWRmYSIsIk1vZGlmaWVkT24iOiIyMDIxLTEwLTMxVDIyOjQyOjQyIiwiUHJvamVjdCI6eyIkcmVmIjoiNSJ9fSwiUGxhY2VPZlB1YmxpY2F0aW9uIjoiT3BsYWRlbiIsIlB1Ymxpc2hlcnMiOlt7IiRpZCI6IjQyIiwiJHR5cGUiO</w:instrText>
          </w:r>
          <w:r>
            <w:instrText xml:space="preserve">iJTd2lzc0FjYWRlbWljLkNpdGF2aS5QdWJsaXNoZXIsIFN3aXNzQWNhZGVtaWMuQ2l0YXZpIiwiTmFtZSI6Ikxlc2tlIHUuIEJ1ZHJpY2giLCJQcm90ZWN0ZWQiOmZhbHNlLCJDcmVhdGVkQnkiOiJfTGVlbmEgTWFhw58iLCJDcmVhdGVkT24iOiIyMDIxLTA0LTI5VDA3OjQ0OjMyIiwiTW9kaWZpZWRCeSI6Il9MZWVuYSBNYWHDnyIsIklkI</w:instrText>
          </w:r>
          <w:r>
            <w:instrText xml:space="preserve">joiNjk2OTg3Y2EtZGMyYS00OTAzLWI3MGQtYTQ0YmFhMWFiZjM4IiwiTW9kaWZpZWRPbiI6IjIwMjEtMDQtMjlUMDc6NDQ6MzIiLCJQcm9qZWN0Ijp7IiRyZWYiOiI1In19XSwiUXVvdGF0aW9ucyI6W10sIlJhdGluZyI6MCwiUmVmZXJlbmNlVHlwZSI6IkNvbnRyaWJ1dGlvbiIsIlNlcmllc1RpdGxlIjp7IiRpZCI6IjQzIiwiJHR5cGUiO</w:instrText>
          </w:r>
          <w:r>
            <w:instrText xml:space="preserve">iJTd2lzc0FjYWRlbWljLkNpdGF2aS5TZXJpZXNUaXRsZSwgU3dpc3NBY2FkZW1pYy5DaXRhdmkiLCJFZGl0b3JzIjpbXSwiTmFtZSI6IlBhcnRuZXJ3YWhsIHVuZCBIZWlyYXRzbXVzdGVyOiBzb3ppYWxzdHJ1a3R1cmVsbGUgVm9yYXVzc2V0enVuZ2VuIGRlciBMaWViZSIsIlByb3RlY3RlZCI6ZmFsc2UsIkNyZWF0ZWRCeSI6Il9MZWVuY</w:instrText>
          </w:r>
          <w:r>
            <w:instrText xml:space="preserve">SBNYWHDnyIsIkNyZWF0ZWRPbiI6IjIwMjEtMDQtMjlUMDc6NDQ6MzIiLCJNb2RpZmllZEJ5IjoiX0xlZW5hIE1hYcOfIiwiSWQiOiIwYjc0ZjkxZi1iMzI0LTRiNDYtYWYxOS1iOGUzM2I2Y2I4YTYiLCJNb2RpZmllZE9uIjoiMjAyMS0wNC0yOVQwNzo0NDozMiIsIlByb2plY3QiOnsiJHJlZiI6IjUifX0sIlNob3J0VGl0bGUiOiJMZW5nZ</w:instrText>
          </w:r>
          <w:r>
            <w:instrText xml:space="preserve">XJlciAyMDAxIOKAkyBXbyBkaWUgTGllYmUgaGluZsOkbGx0IiwiU2hvcnRUaXRsZVVwZGF0ZVR5cGUiOjAsIlNvdXJjZU9mQmlibGlvZ3JhcGhpY0luZm9ybWF0aW9uIjoiRGV1dHNjaGUgTmF0aW9uYWxiaWJsaW90aGVrIiwiU3RhdGljSWRzIjpbImUyNTBmMzRkLTg1NjUtNGJhZS1hN2RiLTY0OTlkYWRhZWNmYSJdLCJUYWJsZU9mQ29ud</w:instrText>
          </w:r>
          <w:r>
            <w:instrText xml:space="preserve">GVudHNDb21wbGV4aXR5IjowLCJUYWJsZU9mQ29udGVudHNTb3VyY2VUZXh0Rm9ybWF0IjowLCJUYXNrcyI6W10sIlRpdGxlIjoiV28gZGllIExpZWJlIGhpbmbDpGxsdDogZWluIEJlaXRyYWcgenVyICdHZW9ncmFwaGllJyBkZXIgUGFydG5lcndhaGwiLCJUcmFuc2xhdG9ycyI6W10sIlllYXIiOiIyMDAxIiwiWWVhclJlc29sdmVkIjoiM</w:instrText>
          </w:r>
          <w:r>
            <w:instrText xml:space="preserve">jAwMSIsIkNyZWF0ZWRCeSI6Il9MZWVuYSBNYWHDnyIsIkNyZWF0ZWRPbiI6IjIwMjEtMDQtMjlUMDc6NDQ6MzIiLCJNb2RpZmllZEJ5IjoiX0hQIiwiSWQiOiIxZTUzZWJiMi03OTFiLTRkNjEtYTE1MC05OGRkMGUzMWY3ZTMiLCJNb2RpZmllZE9uIjoiMjAyMS0xMC0zMVQyMjo0Mjo0MiIsIlByb2plY3QiOnsiJHJlZiI6IjUifX0sIlVzZ</w:instrText>
          </w:r>
          <w:r>
            <w:instrText xml:space="preserve">U51bWJlcmluZ1R5cGVPZlBhcmVudERvY3VtZW50IjpmYWxzZX1dLCJGb3JtYXR0ZWRUZXh0Ijp7IiRpZCI6IjQ0IiwiQ291bnQiOjEsIlRleHRVbml0cyI6W3siJGlkIjoiNDUiLCJGb250U3R5bGUiOnsiJGlkIjoiNDYiLCJOZXV0cmFsIjp0cnVlfSwiUmVhZGluZ09yZGVyIjoxLCJUZXh0IjoiSGFhbmRyaWttYW4gZXQgYWwuIDIwMDg7I</w:instrText>
          </w:r>
          <w:r>
            <w:instrText xml:space="preserve">EhhYW5kcmlrbWFuIDIwMTk7IExlbmdlcmVyIDIwMDEifV19LCJUYWciOiJDaXRhdmlQbGFjZWhvbGRlciMyMTk0NzVjZi04NmUwLTRjMzEtOGYyYy1mYmY1NDc1ZGZjNjIiLCJUZXh0IjoiSGFhbmRyaWttYW4gZXQgYWwuIDIwMDg7IEhhYW5kcmlrbWFuIDIwMTk7IExlbmdlcmVyIDIwMDEiLCJXQUlWZXJzaW9uIjoiNi4xMC4wLjAifQ==}</w:instrText>
          </w:r>
          <w:r>
            <w:fldChar w:fldCharType="separate"/>
          </w:r>
          <w:r>
            <w:t xml:space="preserve">Haandrikman et al. 2008; Haandrikman 2019; Lengerer 2001</w:t>
          </w:r>
          <w:r>
            <w:fldChar w:fldCharType="end"/>
          </w:r>
        </w:sdtContent>
      </w:sdt>
      <w:r>
        <w:t xml:space="preserve">).</w:t>
      </w:r>
      <w:r>
        <w:rPr>
          <w:color w:val="ff0000"/>
        </w:rPr>
      </w:r>
    </w:p>
    <w:p>
      <w:pPr>
        <w:pBdr/>
        <w:spacing w:after="240" w:line="360" w:lineRule="auto"/>
        <w:ind/>
        <w:jc w:val="both"/>
        <w:rPr/>
      </w:pPr>
      <w:r>
        <w:t xml:space="preserve">Als Wegbegründer der Forschung zur </w:t>
      </w:r>
      <w:r>
        <w:t xml:space="preserve">räumlichen Homogamie</w:t>
      </w:r>
      <w:r>
        <w:t xml:space="preserve"> </w:t>
      </w:r>
      <w:r>
        <w:t xml:space="preserve">gilt</w:t>
      </w:r>
      <w:r>
        <w:t xml:space="preserve"> die Studie von </w:t>
      </w:r>
      <w:sdt>
        <w:sdtPr>
          <w:alias w:val="To edit, see citavi.com/edit"/>
          <w15:appearance w15:val="boundingBox"/>
          <w:id w:val="1665204393"/>
          <w:placeholder>
            <w:docPart w:val="DefaultPlaceholder_-1854013440"/>
          </w:placeholder>
          <w:tag w:val="CitaviPlaceholder#c340436f-8eab-4e46-b4f7-a96bcf33d02b"/>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G9sZGVyIzI3YzZlNTBkL</w:instrText>
          </w:r>
          <w:r>
            <w:instrText xml:space="preserve">TFhZmMtNGRhNC04YTNmLWQ3YmM5ZDExOWRlYiIsIkVudHJpZXMiOlt7IiRpZCI6IjIiLCIkdHlwZSI6IlN3aXNzQWNhZGVtaWMuQ2l0YXZpLkNpdGF0aW9ucy5Xb3JkUGxhY2Vob2xkZXJFbnRyeSwgU3dpc3NBY2FkZW1pYy5DaXRhdmkiLCJJZCI6IjJkZDE3NjlkLTZkN2UtNGY0OC1hNGVkLTkzMjBmNjhjZmY4NiIsIlJhbmdlTGVuZ3RoI</w:instrText>
          </w:r>
          <w:r>
            <w:instrText xml:space="preserve">jo3LCJSZWZlcmVuY2VJZCI6ImZjMTRjYWI0LTM1YTMtNDI2ZS1iYzZjLTgyNTE2MjU5Njc1YSIsIk5vUGFyIjp0cnVlLCJQZXJzb25Pbmx5Ijp0cnVlLCJSZWZlcmVuY2UiOnsiJGlkIjoiMyIsIiR0eXBlIjoiU3dpc3NBY2FkZW1pYy5DaXRhdmkuUmVmZXJlbmNlLCBTd2lzc0FjYWRlbWljLkNpdGF2aSIsIkFic3RyYWN0Q29tcGxleGl0e</w:instrText>
          </w:r>
          <w:r>
            <w:instrText xml:space="preserve">SI6MCwiQWJzdHJhY3RTb3VyY2VUZXh0Rm9ybWF0IjowLCJBdXRob3JzIjpbeyIkaWQiOiI0IiwiJHR5cGUiOiJTd2lzc0FjYWRlbWljLkNpdGF2aS5QZXJzb24sIFN3aXNzQWNhZGVtaWMuQ2l0YXZpIiwiRmlyc3ROYW1lIjoiSmFtZXMiLCJMYXN0TmFtZSI6IkJvc3NhcmQiLCJNaWRkbGVOYW1lIjoiSC4gUy4iLCJQcm90ZWN0ZWQiOmZhb</w:instrText>
          </w:r>
          <w:r>
            <w:instrText xml:space="preserve">HNlLCJTZXgiOjIsIkNyZWF0ZWRCeSI6Il9MZWVuYSBNYWHDnyIsIkNyZWF0ZWRPbiI6IjIwMjEtMDQtMjlUMTA6NDA6MTkiLCJNb2RpZmllZEJ5IjoiX0xlZW5hIE1hYcOfIiwiSWQiOiIzMDk3ZjQwMy0wMWVmLTRhZTMtYTc1ZS1iMTc2ODI2NzNjODIiLCJNb2RpZmllZE9uIjoiMjAyMS0wNC0yOVQxMDo0MDoxOSIsIlByb2plY3QiOnsiJ</w:instrText>
          </w:r>
          <w:r>
            <w:instrText xml:space="preserve">GlkIjoiNSIsIiR0eXBlIjoiU3dpc3NBY2FkZW1pYy5DaXRhdmkuUHJvamVjdCwgU3dpc3NBY2FkZW1pYy5DaXRhdmkifX1dLCJDaXRhdGlvbktleVVwZGF0ZVR5cGUiOjAsIkNvbGxhYm9yYXRvcnMiOltdLCJEb2kiOiIxMC4xMDg2LzIxNjAzMSIsIkVkaXRvcnMiOltdLCJFdmFsdWF0aW9uQ29tcGxleGl0eSI6MCwiRXZhbHVhdGlvblNvd</w:instrText>
          </w:r>
          <w:r>
            <w:instrText xml:space="preserve">XJjZVRleHRGb3JtYXQiOjAsIkdyb3VwcyI6W10sIkhhc0xhYmVsMSI6ZmFsc2UsIkhhc0xhYmVsMiI6ZmFsc2UsIktleXdvcmRzIjpbXSwiTG9jYXRpb25zIjpbeyIkaWQiOiI2IiwiJHR5cGUiOiJTd2lzc0FjYWRlbWljLkNpdGF2aS5Mb2NhdGlvbiwgU3dpc3NBY2FkZW1pYy5DaXRhdmkiLCJBZGRyZXNzIjp7IiRpZCI6IjciLCIkdHlwZ</w:instrText>
          </w:r>
          <w:r>
            <w:instrText xml:space="preserve">SI6IlN3aXNzQWNhZGVtaWMuQ2l0YXZpLkxpbmtlZFJlc291cmNlLCBTd2lzc0FjYWRlbWljLkNpdGF2aSIsIkxpbmtlZFJlc291cmNlVHlwZSI6NSwiT3JpZ2luYWxTdHJpbmciOiIxMC4xMDg2LzIxNjAzMSIsIlVyaVN0cmluZyI6Imh0dHBzOi8vZG9pLm9yZy8xMC4xMDg2LzIxNjAzMSIsIkxpbmtlZFJlc291cmNlU3RhdHVzIjo4LCJQc</w:instrText>
          </w:r>
          <w:r>
            <w:instrText xml:space="preserve">m9wZXJ0aWVzIjp7IiRpZCI6IjgiLCIkdHlwZSI6IlN3aXNzQWNhZGVtaWMuQ2l0YXZpLkxpbmtlZFJlc291cmNlUHJvcGVydGllcywgU3dpc3NBY2FkZW1pYy5DaXRhdmkifSwiU3luY0ZvbGRlclR5cGUiOjAsIklzTG9jYWxDbG91ZFByb2plY3RGaWxlTGluayI6ZmFsc2UsIklzQ2xvdWRSZXN0b3JlIjpmYWxzZSwiSXNDbG91ZENvcHkiO</w:instrText>
          </w:r>
          <w:r>
            <w:instrText xml:space="preserve">mZhbHNlLCJBdHRhY2htZW50Rm9sZGVyV2FzSW5GYWxsYmFja01vZGUiOmZhbHNlfSwiQW5ub3RhdGlvbnMiOltdLCJMb2NhdGlvblR5cGUiOjAsIk1pcnJvcnNSZWZlcmVuY2VQcm9wZXJ0eUlkIjoxMjgsIkNyZWF0ZWRCeSI6Il9MZWVuYSBNYWHDnyIsIkNyZWF0ZWRPbiI6IjIwMjEtMDQtMjlUMTA6Mzk6MzQiLCJNb2RpZmllZEJ5IjoiX</w:instrText>
          </w:r>
          <w:r>
            <w:instrText xml:space="preserve">0xlZW5hIE1hYcOfIiwiSWQiOiI0ZTg1NzIwOS0yYmMxLTQ4MmEtYTAxNi00NmYxODU4MmNiY2MiLCJNb2RpZmllZE9uIjoiMjAyMS0wNC0yOVQxMDozOTozNCIsIlByb2plY3QiOnsiJHJlZiI6IjUifX1dLCJOdW1iZXIiOiIyIiwiT3JnYW5pemF0aW9ucyI6W10sIk90aGVyc0ludm9sdmVkIjpbXSwiUGFnZVJhbmdlIjoiPHNwPlxyXG4gI</w:instrText>
          </w:r>
          <w:r>
            <w:instrText xml:space="preserve">DxuPjIxOTwvbj5cclxuICA8aW4+dHJ1ZTwvaW4+XHJcbiAgPG9zPjIxOTwvb3M+XHJcbiAgPHBzPjIxOTwvcHM+XHJcbjwvc3A+XHJcbjxlcD5cclxuICA8bj4yMjQ8L24+XHJcbiAgPGluPnRydWU8L2luPlxyXG4gIDxvcz4yMjQ8L29zPlxyXG4gIDxwcz4yMjQ8L3BzPlxyXG48L2VwPlxyXG48b3M+MjE5LTIyNDwvb3M+IiwiUGVyaW9ka</w:instrText>
          </w:r>
          <w:r>
            <w:instrText xml:space="preserve">WNhbCI6eyIkaWQiOiI5IiwiJHR5cGUiOiJTd2lzc0FjYWRlbWljLkNpdGF2aS5QZXJpb2RpY2FsLCBTd2lzc0FjYWRlbWljLkNpdGF2aSIsIkVpc3NuIjoiMTUzNy01MzkwIiwiSXNzbiI6IjAwMDItOTYwMiIsIk5hbWUiOiJBbWVyaWNhbiBKb3VybmFsIG9mIFNvY2lvbG9neSIsIlBhZ2luYXRpb24iOjAsIlByb3RlY3RlZCI6ZmFsc2UsI</w:instrText>
          </w:r>
          <w:r>
            <w:instrText xml:space="preserve">kNyZWF0ZWRCeSI6Il9MZWVuYSBNYWHDnyIsIkNyZWF0ZWRPbiI6IjIwMjEtMDQtMjlUMTA6Mzk6MzQiLCJNb2RpZmllZEJ5IjoiX0xlZW5hIE1hYcOfIiwiSWQiOiIwNmY1YTY2NC02MjhjLTRkMjUtYWJiZC0wNjI0MmVjMzlkMTYiLCJNb2RpZmllZE9uIjoiMjAyMS0wNC0yOVQxMDozOTozNCIsIlByb2plY3QiOnsiJHJlZiI6IjUifX0sI</w:instrText>
          </w:r>
          <w:r>
            <w:instrText xml:space="preserve">lB1Ymxpc2hlcnMiOltdLCJRdW90YXRpb25zIjpbXSwiUmF0aW5nIjowLCJSZWZlcmVuY2VUeXBlIjoiSm91cm5hbEFydGljbGUiLCJTaG9ydFRpdGxlIjoiQm9zc2FyZCAxOTMyIOKAkyBSZXNpZGVudGlhbCBQcm9waW5xdWl0eSBhcyBhIEZhY3RvciIsIlNob3J0VGl0bGVVcGRhdGVUeXBlIjowLCJTb3VyY2VPZkJpYmxpb2dyYXBoaWNJb</w:instrText>
          </w:r>
          <w:r>
            <w:instrText xml:space="preserve">mZvcm1hdGlvbiI6IkNyb3NzUmVmIiwiU3RhdGljSWRzIjpbImZhOWU4ODFkLTlmZjgtNGQwNi05Yzg4LWY1NDBhMTFkNTRjYiJdLCJUYWJsZU9mQ29udGVudHNDb21wbGV4aXR5IjowLCJUYWJsZU9mQ29udGVudHNTb3VyY2VUZXh0Rm9ybWF0IjowLCJUYXNrcyI6W10sIlRpdGxlIjoiUmVzaWRlbnRpYWwgUHJvcGlucXVpdHkgYXMgYSBGY</w:instrText>
          </w:r>
          <w:r>
            <w:instrText xml:space="preserve">WN0b3IgaW4gTWFycmlhZ2UgU2VsZWN0aW9uIiwiVHJhbnNsYXRvcnMiOltdLCJWb2x1bWUiOiIzOCIsIlllYXIiOiIxOTMyIiwiWWVhclJlc29sdmVkIjoiMTkzMiIsIkNyZWF0ZWRCeSI6Il9MZWVuYSBNYWHDnyIsIkNyZWF0ZWRPbiI6IjIwMjEtMDQtMjlUMTA6Mzk6MzQiLCJNb2RpZmllZEJ5IjoiX0xlZW5hIE1hYcOfIiwiSWQiOiJmY</w:instrText>
          </w:r>
          <w:r>
            <w:instrText xml:space="preserve">zE0Y2FiNC0zNWEzLTQyNmUtYmM2Yy04MjUxNjI1OTY3NWEiLCJNb2RpZmllZE9uIjoiMjAyMS0wNC0yOVQxMDo0MDoxOSIsIlByb2plY3QiOnsiJHJlZiI6IjUifX0sIlVzZU51bWJlcmluZ1R5cGVPZlBhcmVudERvY3VtZW50IjpmYWxzZX1dLCJGb3JtYXR0ZWRUZXh0Ijp7IiRpZCI6IjEwIiwiQ291bnQiOjEsIlRleHRVbml0cyI6W3siJ</w:instrText>
          </w:r>
          <w:r>
            <w:instrText xml:space="preserve">GlkIjoiMTEiLCJGb250U3R5bGUiOnsiJGlkIjoiMTIiLCJOZXV0cmFsIjp0cnVlfSwiUmVhZGluZ09yZGVyIjoxLCJUZXh0IjoiQm9zc2FyZCJ9XX0sIlRhZyI6IkNpdGF2aVBsYWNlaG9sZGVyI2MzNDA0MzZmLThlYWItNGU0Ni1iNGY3LWE5NmJjZjMzZDAyYiIsIlRleHQiOiJCb3NzYXJkIiwiV0FJVmVyc2lvbiI6IjYuMTAuMC4wIn0=}</w:instrText>
          </w:r>
          <w:r>
            <w:fldChar w:fldCharType="separate"/>
          </w:r>
          <w:r>
            <w:t xml:space="preserve">Bossard</w:t>
          </w:r>
          <w:r>
            <w:fldChar w:fldCharType="end"/>
          </w:r>
        </w:sdtContent>
      </w:sdt>
      <w:r>
        <w:t xml:space="preserve"> </w:t>
      </w:r>
      <w:sdt>
        <w:sdtPr>
          <w:alias w:val="To edit, see citavi.com/edit"/>
          <w15:appearance w15:val="boundingBox"/>
          <w:id w:val="2175517"/>
          <w:placeholder>
            <w:docPart w:val="DefaultPlaceholder_-1854013440"/>
          </w:placeholder>
          <w:tag w:val="CitaviPlaceholder#27c6e50d-1afc-4da4-8a3f-d7bc9d119deb"/>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instrText>
          </w:r>
          <w:r>
            <w:instrText xml:space="preserve">WNlaG9sZGVyI2MzNDA0MzZmLThlYWItNGU0Ni1iNGY3LWE5NmJjZjMzZDAyYiIsIkVudHJpZXMiOlt7IiRpZCI6IjIiLCIkdHlwZSI6IlN3aXNzQWNhZGVtaWMuQ2l0YXZpLkNpdGF0aW9ucy5Xb3JkUGxhY2Vob2xkZXJFbnRyeSwgU3dpc3NBY2FkZW1pYy5DaXRhdmkiLCJJZCI6ImZhYWVjYmRkLTZhMDctNDc4ZS1iZWNkLTJmNjBkZGNmZ</w:instrText>
          </w:r>
          <w:r>
            <w:instrText xml:space="preserve">GMxYyIsIlJhbmdlTGVuZ3RoIjo2LCJSZWZlcmVuY2VJZCI6ImZjMTRjYWI0LTM1YTMtNDI2ZS1iYzZjLTgyNTE2MjU5Njc1YSIsIlJlZmVyZW5jZSI6eyIkaWQiOiIzIiwiJHR5cGUiOiJTd2lzc0FjYWRlbWljLkNpdGF2aS5SZWZlcmVuY2UsIFN3aXNzQWNhZGVtaWMuQ2l0YXZpIiwiQWJzdHJhY3RDb21wbGV4aXR5IjowLCJBYnN0cmFjd</w:instrText>
          </w:r>
          <w:r>
            <w:instrText xml:space="preserve">FNvdXJjZVRleHRGb3JtYXQiOjAsIkF1dGhvcnMiOlt7IiRpZCI6IjQiLCIkdHlwZSI6IlN3aXNzQWNhZGVtaWMuQ2l0YXZpLlBlcnNvbiwgU3dpc3NBY2FkZW1pYy5DaXRhdmkiLCJGaXJzdE5hbWUiOiJKYW1lcyIsIkxhc3ROYW1lIjoiQm9zc2FyZCIsIk1pZGRsZU5hbWUiOiJILiBTLiIsIlByb3RlY3RlZCI6ZmFsc2UsIlNleCI6MiwiQ</w:instrText>
          </w:r>
          <w:r>
            <w:instrText xml:space="preserve">3JlYXRlZEJ5IjoiX0xlZW5hIE1hYcOfIiwiQ3JlYXRlZE9uIjoiMjAyMS0wNC0yOVQxMDo0MDoxOSIsIk1vZGlmaWVkQnkiOiJfTGVlbmEgTWFhw58iLCJJZCI6IjMwOTdmNDAzLTAxZWYtNGFlMy1hNzVlLWIxNzY4MjY3M2M4MiIsIk1vZGlmaWVkT24iOiIyMDIxLTA0LTI5VDEwOjQwOjE5IiwiUHJvamVjdCI6eyIkaWQiOiI1IiwiJHR5c</w:instrText>
          </w:r>
          <w:r>
            <w:instrText xml:space="preserve">GUiOiJTd2lzc0FjYWRlbWljLkNpdGF2aS5Qcm9qZWN0LCBTd2lzc0FjYWRlbWljLkNpdGF2aSJ9fV0sIkNpdGF0aW9uS2V5VXBkYXRlVHlwZSI6MCwiQ29sbGFib3JhdG9ycyI6W10sIkRvaSI6IjEwLjEwODYvMjE2MDMxIiwiRWRpdG9ycyI6W10sIkV2YWx1YXRpb25Db21wbGV4aXR5IjowLCJFdmFsdWF0aW9uU291cmNlVGV4dEZvcm1hd</w:instrText>
          </w:r>
          <w:r>
            <w:instrText xml:space="preserve">CI6MCwiR3JvdXBzIjpbXSwiSGFzTGFiZWwxIjpmYWxzZSwiSGFzTGFiZWwyIjpmYWxzZSwiS2V5d29yZHMiOltdLCJMb2NhdGlvbnMiOlt7IiRpZCI6IjYiLCIkdHlwZSI6IlN3aXNzQWNhZGVtaWMuQ2l0YXZpLkxvY2F0aW9uLCBTd2lzc0FjYWRlbWljLkNpdGF2aSIsIkFkZHJlc3MiOnsiJGlkIjoiNyIsIiR0eXBlIjoiU3dpc3NBY2FkZ</w:instrText>
          </w:r>
          <w:r>
            <w:instrText xml:space="preserve">W1pYy5DaXRhdmkuTGlua2VkUmVzb3VyY2UsIFN3aXNzQWNhZGVtaWMuQ2l0YXZpIiwiTGlua2VkUmVzb3VyY2VUeXBlIjo1LCJPcmlnaW5hbFN0cmluZyI6IjEwLjEwODYvMjE2MDMxIiwiVXJpU3RyaW5nIjoiaHR0cHM6Ly9kb2kub3JnLzEwLjEwODYvMjE2MDMxIiwiTGlua2VkUmVzb3VyY2VTdGF0dXMiOjgsIlByb3BlcnRpZXMiOnsiJ</w:instrText>
          </w:r>
          <w:r>
            <w:instrText xml:space="preserve">GlkIjoiOC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yOCwiQ3JlYXRlZEJ5IjoiX0xlZW5hIE1hYcOfIiwiQ3JlYXRlZE9uIjoiMjAyMS0wNC0yOVQxMDozOTozNCIsIk1vZGlmaWVkQnkiOiJfTGVlbmEgTWFhw58iL</w:instrText>
          </w:r>
          <w:r>
            <w:instrText xml:space="preserve">CJJZCI6IjRlODU3MjA5LTJiYzEtNDgyYS1hMDE2LTQ2ZjE4NTgyY2JjYyIsIk1vZGlmaWVkT24iOiIyMDIxLTA0LTI5VDEwOjM5OjM0IiwiUHJvamVjdCI6eyIkcmVmIjoiNSJ9fV0sIk51bWJlciI6IjIiLCJPcmdhbml6YXRpb25zIjpbXSwiT3RoZXJzSW52b2x2ZWQiOltdLCJQYWdlUmFuZ2UiOiI8c3A+XHJcbiAgPG4+MjE5PC9uPlxyX</w:instrText>
          </w:r>
          <w:r>
            <w:instrText xml:space="preserve">G4gIDxpbj50cnVlPC9pbj5cclxuICA8b3M+MjE5PC9vcz5cclxuICA8cHM+MjE5PC9wcz5cclxuPC9zcD5cclxuPGVwPlxyXG4gIDxuPjIyNDwvbj5cclxuICA8aW4+dHJ1ZTwvaW4+XHJcbiAgPG9zPjIyNDwvb3M+XHJcbiAgPHBzPjIyNDwvcHM+XHJcbjwvZXA+XHJcbjxvcz4yMTktMjI0PC9vcz4iLCJQZXJpb2RpY2FsIjp7IiRpZCI6I</w:instrText>
          </w:r>
          <w:r>
            <w:instrText xml:space="preserve">jkiLCIkdHlwZSI6IlN3aXNzQWNhZGVtaWMuQ2l0YXZpLlBlcmlvZGljYWwsIFN3aXNzQWNhZGVtaWMuQ2l0YXZpIiwiRWlzc24iOiIxNTM3LTUzOTAiLCJJc3NuIjoiMDAwMi05NjAyIiwiTmFtZSI6IkFtZXJpY2FuIEpvdXJuYWwgb2YgU29jaW9sb2d5IiwiUGFnaW5hdGlvbiI6MCwiUHJvdGVjdGVkIjpmYWxzZSwiQ3JlYXRlZEJ5IjoiX</w:instrText>
          </w:r>
          <w:r>
            <w:instrText xml:space="preserve">0xlZW5hIE1hYcOfIiwiQ3JlYXRlZE9uIjoiMjAyMS0wNC0yOVQxMDozOTozNCIsIk1vZGlmaWVkQnkiOiJfTGVlbmEgTWFhw58iLCJJZCI6IjA2ZjVhNjY0LTYyOGMtNGQyNS1hYmJkLTA2MjQyZWMzOWQxNiIsIk1vZGlmaWVkT24iOiIyMDIxLTA0LTI5VDEwOjM5OjM0IiwiUHJvamVjdCI6eyIkcmVmIjoiNSJ9fSwiUHVibGlzaGVycyI6W</w:instrText>
          </w:r>
          <w:r>
            <w:instrText xml:space="preserve">10sIlF1b3RhdGlvbnMiOltdLCJSYXRpbmciOjAsIlJlZmVyZW5jZVR5cGUiOiJKb3VybmFsQXJ0aWNsZSIsIlNob3J0VGl0bGUiOiJCb3NzYXJkIDE5MzIg4oCTIFJlc2lkZW50aWFsIFByb3BpbnF1aXR5IGFzIGEgRmFjdG9yIiwiU2hvcnRUaXRsZVVwZGF0ZVR5cGUiOjAsIlNvdXJjZU9mQmlibGlvZ3JhcGhpY0luZm9ybWF0aW9uIjoiQ</w:instrText>
          </w:r>
          <w:r>
            <w:instrText xml:space="preserve">3Jvc3NSZWYiLCJTdGF0aWNJZHMiOlsiZmE5ZTg4MWQtOWZmOC00ZDA2LTljODgtZjU0MGExMWQ1NGNiIl0sIlRhYmxlT2ZDb250ZW50c0NvbXBsZXhpdHkiOjAsIlRhYmxlT2ZDb250ZW50c1NvdXJjZVRleHRGb3JtYXQiOjAsIlRhc2tzIjpbXSwiVGl0bGUiOiJSZXNpZGVudGlhbCBQcm9waW5xdWl0eSBhcyBhIEZhY3RvciBpbiBNYXJya</w:instrText>
          </w:r>
          <w:r>
            <w:instrText xml:space="preserve">WFnZSBTZWxlY3Rpb24iLCJUcmFuc2xhdG9ycyI6W10sIlZvbHVtZSI6IjM4IiwiWWVhciI6IjE5MzIiLCJZZWFyUmVzb2x2ZWQiOiIxOTMyIiwiQ3JlYXRlZEJ5IjoiX0xlZW5hIE1hYcOfIiwiQ3JlYXRlZE9uIjoiMjAyMS0wNC0yOVQxMDozOTozNCIsIk1vZGlmaWVkQnkiOiJfTGVlbmEgTWFhw58iLCJJZCI6ImZjMTRjYWI0LTM1YTMtN</w:instrText>
          </w:r>
          <w:r>
            <w:instrText xml:space="preserve">DI2ZS1iYzZjLTgyNTE2MjU5Njc1YSIsIk1vZGlmaWVkT24iOiIyMDIxLTA0LTI5VDEwOjQwOjE5IiwiUHJvamVjdCI6eyIkcmVmIjoiNSJ9fSwiVXNlTnVtYmVyaW5nVHlwZU9mUGFyZW50RG9jdW1lbnQiOmZhbHNlLCJZZWFyT25seSI6dHJ1ZX1dLCJGb3JtYXR0ZWRUZXh0Ijp7IiRpZCI6IjEwIiwiQ291bnQiOjEsIlRleHRVbml0cyI6W</w:instrText>
          </w:r>
          <w:r>
            <w:instrText xml:space="preserve">3siJGlkIjoiMTEiLCJGb250U3R5bGUiOnsiJGlkIjoiMTIiLCJOZXV0cmFsIjp0cnVlfSwiUmVhZGluZ09yZGVyIjoxLCJUZXh0IjoiKDE5MzIpIn1dfSwiVGFnIjoiQ2l0YXZpUGxhY2Vob2xkZXIjMjdjNmU1MGQtMWFmYy00ZGE0LThhM2YtZDdiYzlkMTE5ZGViIiwiVGV4dCI6IigxOTMyKSIsIldBSVZlcnNpb24iOiI2LjEwLjAuMCJ9}</w:instrText>
          </w:r>
          <w:r>
            <w:fldChar w:fldCharType="separate"/>
          </w:r>
          <w:r>
            <w:t xml:space="preserve">(1932)</w:t>
          </w:r>
          <w:r>
            <w:fldChar w:fldCharType="end"/>
          </w:r>
        </w:sdtContent>
      </w:sdt>
      <w:r>
        <w:t xml:space="preserve">. </w:t>
      </w:r>
      <w:r>
        <w:t xml:space="preserve">Dazu</w:t>
      </w:r>
      <w:r>
        <w:t xml:space="preserve"> untersucht </w:t>
      </w:r>
      <w:r>
        <w:t xml:space="preserve">er </w:t>
      </w:r>
      <w:r>
        <w:t xml:space="preserve">Heiratsanträge </w:t>
      </w:r>
      <w:r>
        <w:t xml:space="preserve">von Eheleuten </w:t>
      </w:r>
      <w:r>
        <w:t xml:space="preserve">in Philadelphia (USA</w:t>
      </w:r>
      <w:r>
        <w:t xml:space="preserve">) und</w:t>
      </w:r>
      <w:r>
        <w:t xml:space="preserve"> </w:t>
      </w:r>
      <w:r>
        <w:t xml:space="preserve">kommt</w:t>
      </w:r>
      <w:r>
        <w:t xml:space="preserve"> </w:t>
      </w:r>
      <w:r>
        <w:t xml:space="preserve">zu dem Ergebnis, dass die räumliche Homogamie eine wichtige Rolle bei der Partnerwahl spielt</w:t>
      </w:r>
      <w:r>
        <w:t xml:space="preserve">. D</w:t>
      </w:r>
      <w:r>
        <w:t xml:space="preserve">enn </w:t>
      </w:r>
      <w:r>
        <w:t xml:space="preserve">die Nähe erhöht die Wahrscheinlichkeit spontaner Begegnungen, sodass sich </w:t>
      </w:r>
      <w:r>
        <w:t xml:space="preserve">eher </w:t>
      </w:r>
      <w:r>
        <w:t xml:space="preserve">Paare </w:t>
      </w:r>
      <w:r>
        <w:t xml:space="preserve">in </w:t>
      </w:r>
      <w:r>
        <w:t xml:space="preserve">der</w:t>
      </w:r>
      <w:r>
        <w:t xml:space="preserve"> nahe</w:t>
      </w:r>
      <w:r>
        <w:t xml:space="preserve"> </w:t>
      </w:r>
      <w:r>
        <w:t xml:space="preserve">gelegenen</w:t>
      </w:r>
      <w:r>
        <w:t xml:space="preserve"> Umgebung</w:t>
      </w:r>
      <w:r>
        <w:t xml:space="preserve"> bilden</w:t>
      </w:r>
      <w:r>
        <w:t xml:space="preserve">.</w:t>
      </w:r>
      <w:r>
        <w:t xml:space="preserve"> </w:t>
      </w:r>
      <w:r>
        <w:t xml:space="preserve">Replikationen </w:t>
      </w:r>
      <w:r>
        <w:t xml:space="preserve">für weitere Städte in den Verein</w:t>
      </w:r>
      <w:r>
        <w:t xml:space="preserve">ig</w:t>
      </w:r>
      <w:r>
        <w:t xml:space="preserve">ten Staaten </w:t>
      </w:r>
      <w:r>
        <w:t xml:space="preserve">bestätigen diese Konzentration von Heiratskreisen (z.</w:t>
      </w:r>
      <w:r>
        <w:t xml:space="preserve"> </w:t>
      </w:r>
      <w:r>
        <w:t xml:space="preserve">B. </w:t>
      </w:r>
      <w:sdt>
        <w:sdtPr>
          <w:alias w:val="To edit, see citavi.com/edit"/>
          <w15:appearance w15:val="boundingBox"/>
          <w:id w:val="-1693368928"/>
          <w:placeholder>
            <w:docPart w:val="DefaultPlaceholder_-1854013440"/>
          </w:placeholder>
          <w:tag w:val="CitaviPlaceholder#73ed606e-51ac-45fe-ad7b-db27933f0bcc"/>
          <w:rPr/>
        </w:sdtPr>
        <w:sdtContent>
          <w:r>
            <w:fldChar w:fldCharType="begin"/>
          </w:r>
          <w:r>
            <w:instrText xml:space="preserve">ADDIN CitaviPlaceholder{eyIkaWQiOiIxIiwiJHR5cGUiOiJTd2lzc0FjYWRlbWljLkNpd</w:instrText>
          </w:r>
          <w:r>
            <w:instrText xml:space="preserve">GF2aS5DaXRhdGlvbnMuV29yZFBsYWNlaG9sZGVyLCBTd2lzc0FjYWRlbWljLkNpdGF2aSIsIkVudHJpZXMiOlt7IiRpZCI6IjIiLCIkdHlwZSI6IlN3aXNzQWNhZGVtaWMuQ2l0YXZpLkNpdGF0aW9ucy5Xb3JkUGxhY2Vob2xkZXJFbnRyeSwgU3dpc3NBY2FkZW1pYy5DaXRhdmkiLCJJZCI6IjBmMmJlNmU1LWQxY2EtNDNkNS04ZmFkLTg4N</w:instrText>
          </w:r>
          <w:r>
            <w:instrText xml:space="preserve">WNhZDIyNTc2NyIsIlJhbmdlTGVuZ3RoIjoxMSwiUmVmZXJlbmNlSWQiOiI0YjIwZTEyYi05MjNhLTQ1ZjAtOTlhYi1iMDQ3ZTNkMDQ2ODMiLCJOb1BhciI6dHJ1ZSwiUmVmZXJlbmNlIjp7IiRpZCI6IjMiLCIkdHlwZSI6IlN3aXNzQWNhZGVtaWMuQ2l0YXZpLlJlZmVyZW5jZSwgU3dpc3NBY2FkZW1pYy5DaXRhdmkiLCJBYnN0cmFjdENvb</w:instrText>
          </w:r>
          <w:r>
            <w:instrText xml:space="preserve">XBsZXhpdHkiOjAsIkFic3RyYWN0U291cmNlVGV4dEZvcm1hdCI6MCwiQXV0aG9ycyI6W3siJGlkIjoiNCIsIiR0eXBlIjoiU3dpc3NBY2FkZW1pYy5DaXRhdmkuUGVyc29uLCBTd2lzc0FjYWRlbWljLkNpdGF2aSIsIkZpcnN0TmFtZSI6IlJheSIsIkxhc3ROYW1lIjoiQWJyYW1zIiwiTWlkZGxlTmFtZSI6IkguIiwiUHJvdGVjdGVkIjpmY</w:instrText>
          </w:r>
          <w:r>
            <w:instrText xml:space="preserve">WxzZSwiU2V4IjoyLCJDcmVhdGVkQnkiOiJfTGVlbmEgTWFhw58iLCJDcmVhdGVkT24iOiIyMDIxLTA1LTExVDA5OjUxOjA3IiwiTW9kaWZpZWRCeSI6Il9MZWVuYSBNYWHDnyIsIklkIjoiMzFlOWZhN2EtMDcwZi00YmNiLThhODItZDEwNDVkMDZlMmI5IiwiTW9kaWZpZWRPbiI6IjIwMjEtMDUtMTFUMDk6NTE6MDciLCJQcm9qZWN0Ijp7I</w:instrText>
          </w:r>
          <w:r>
            <w:instrText xml:space="preserve">iRpZCI6IjUiLCIkdHlwZSI6IlN3aXNzQWNhZGVtaWMuQ2l0YXZpLlByb2plY3QsIFN3aXNzQWNhZGVtaWMuQ2l0YXZpIn19XSwiQ2l0YXRpb25LZXlVcGRhdGVUeXBlIjowLCJDb2xsYWJvcmF0b3JzIjpbXSwiRG9pIjoiMTAuMjMwNy8yMDg1MDgyIiwiRWRpdG9ycyI6W10sIkV2YWx1YXRpb25Db21wbGV4aXR5IjowLCJFdmFsdWF0aW9uU</w:instrText>
          </w:r>
          <w:r>
            <w:instrText xml:space="preserve">291cmNlVGV4dEZvcm1hdCI6MCwiR3JvdXBzIjpbXSwiSGFzTGFiZWwxIjpmYWxzZSwiSGFzTGFiZWwyIjpmYWxzZSwiS2V5d29yZHMiOltdLCJMb2NhdGlvbnMiOlt7IiRpZCI6IjYiLCIkdHlwZSI6IlN3aXNzQWNhZGVtaWMuQ2l0YXZpLkxvY2F0aW9uLCBTd2lzc0FjYWRlbWljLkNpdGF2aSIsIkFkZHJlc3MiOnsiJGlkIjoiNyIsIiR0e</w:instrText>
          </w:r>
          <w:r>
            <w:instrText xml:space="preserve">XBlIjoiU3dpc3NBY2FkZW1pYy5DaXRhdmkuTGlua2VkUmVzb3VyY2UsIFN3aXNzQWNhZGVtaWMuQ2l0YXZpIiwiTGlua2VkUmVzb3VyY2VUeXBlIjo1LCJPcmlnaW5hbFN0cmluZyI6Imh0dHBzOi8vd3d3LmpzdG9yLm9yZy9zdGFibGUvMjA4NTA4MiIsIlVyaVN0cmluZyI6Imh0dHBzOi8vd3d3LmpzdG9yLm9yZy9zdGFibGUvMjA4NTA4M</w:instrText>
          </w:r>
          <w:r>
            <w:instrText xml:space="preserve">iIsIkxpbmtlZFJlc291cmNlU3RhdHVzIjo4LCJQcm9wZXJ0aWVzIjp7IiRpZCI6IjgiLCIkdHlwZSI6IlN3aXNzQWNhZGVtaWMuQ2l0YXZpLkxpbmtlZFJlc291cmNlUHJvcGVydGllcywgU3dpc3NBY2FkZW1pYy5DaXRhdmkifSwiU3luY0ZvbGRlclR5cGUiOjAsIklzTG9jYWxDbG91ZFByb2plY3RGaWxlTGluayI6ZmFsc2UsIklzQ2xvd</w:instrText>
          </w:r>
          <w:r>
            <w:instrText xml:space="preserve">WRSZXN0b3JlIjpmYWxzZSwiSXNDbG91ZENvcHkiOmZhbHNlLCJBdHRhY2htZW50Rm9sZGVyV2FzSW5GYWxsYmFja01vZGUiOmZhbHNlfSwiQW5ub3RhdGlvbnMiOltdLCJMb2NhdGlvblR5cGUiOjAsIk1pcnJvcnNSZWZlcmVuY2VQcm9wZXJ0eUlkIjoxNTEsIkNyZWF0ZWRCeSI6Il9MZWVuYSBNYWHDnyIsIkNyZWF0ZWRPbiI6IjIwMjEtM</w:instrText>
          </w:r>
          <w:r>
            <w:instrText xml:space="preserve">DUtMTFUMDk6NTM6NDUiLCJNb2RpZmllZEJ5IjoiX0xlZW5hIE1hYcOfIiwiSWQiOiIwNWE1NGNiMC01MDdkLTQ3MjMtOTA4NS03ZGE1MDY0ZDYzMDEiLCJNb2RpZmllZE9uIjoiMjAyMS0wNS0xMVQwOTo1Mzo0NSIsIlByb2plY3QiOnsiJHJlZiI6IjUifX0seyIkaWQiOiI5IiwiJHR5cGUiOiJTd2lzc0FjYWRlbWljLkNpdGF2aS5Mb2Nhd</w:instrText>
          </w:r>
          <w:r>
            <w:instrText xml:space="preserve">GlvbiwgU3dpc3NBY2FkZW1pYy5DaXRhdmkiLCJBZGRyZXNzIjp7IiRpZCI6IjEwIiwiJHR5cGUiOiJTd2lzc0FjYWRlbWljLkNpdGF2aS5MaW5rZWRSZXNvdXJjZSwgU3dpc3NBY2FkZW1pYy5DaXRhdmkiLCJMaW5rZWRSZXNvdXJjZVR5cGUiOjUsIk9yaWdpbmFsU3RyaW5nIjoiMTAuMjMwNy8yMDg1MDgyIiwiVXJpU3RyaW5nIjoiaHR0c</w:instrText>
          </w:r>
          <w:r>
            <w:instrText xml:space="preserve">HM6Ly9kb2kub3JnLzEwLjIzMDcvMjA4NTA4MiIsIkxpbmtlZFJlc291cmNlU3RhdHVzIjo4LCJQcm9wZXJ0aWVzIjp7IiRpZCI6IjExIiwiJHR5cGUiOiJTd2lzc0FjYWRlbWljLkNpdGF2aS5MaW5rZWRSZXNvdXJjZVByb3BlcnRpZXMsIFN3aXNzQWNhZGVtaWMuQ2l0YXZpIn0sIlN5bmNGb2xkZXJUeXBlIjowLCJJc0xvY2FsQ2xvdWRQc</w:instrText>
          </w:r>
          <w:r>
            <w:instrText xml:space="preserve">m9qZWN0RmlsZUxpbmsiOmZhbHNlLCJJc0Nsb3VkUmVzdG9yZSI6ZmFsc2UsIklzQ2xvdWRDb3B5IjpmYWxzZSwiQXR0YWNobWVudEZvbGRlcldhc0luRmFsbGJhY2tNb2RlIjpmYWxzZX0sIkFubm90YXRpb25zIjpbXSwiTG9jYXRpb25UeXBlIjowLCJNaXJyb3JzUmVmZXJlbmNlUHJvcGVydHlJZCI6MTI4LCJDcmVhdGVkQnkiOiJfTGVlb</w:instrText>
          </w:r>
          <w:r>
            <w:instrText xml:space="preserve">mEgTWFhw58iLCJDcmVhdGVkT24iOiIyMDIxLTA1LTExVDA5OjUxOjA3IiwiTW9kaWZpZWRCeSI6Il9MZWVuYSBNYWHDnyIsIklkIjoiODJjOGY3NDgtOWQ0MS00NjAxLWJiYTQtYjFhZDAyMmYyYTFmIiwiTW9kaWZpZWRPbiI6IjIwMjEtMDUtMTFUMDk6NTE6MDciLCJQcm9qZWN0Ijp7IiRyZWYiOiI1In19XSwiTnVtYmVyIjoiMyIsIk9ub</w:instrText>
          </w:r>
          <w:r>
            <w:instrText xml:space="preserve">GluZUFkZHJlc3MiOiJodHRwczovL3d3dy5qc3Rvci5vcmcvc3RhYmxlLzIwODUwODIiLCJPcmdhbml6YXRpb25zIjpbXSwiT3RoZXJzSW52b2x2ZWQiOltdLCJQYWdlUmFuZ2UiOiI8c3A+XHJcbiAgPG4+Mjg4PC9uPlxyXG4gIDxpbj50cnVlPC9pbj5cclxuICA8b3M+Mjg4PC9vcz5cclxuICA8cHM+Mjg4PC9wcz5cclxuPC9zcD5cclxuP</w:instrText>
          </w:r>
          <w:r>
            <w:instrText xml:space="preserve">GVwPlxyXG4gIDxuPjI5NDwvbj5cclxuICA8aW4+dHJ1ZTwvaW4+XHJcbiAgPG9zPjI5NDwvb3M+XHJcbiAgPHBzPjI5NDwvcHM+XHJcbjwvZXA+XHJcbjxvcz4yODgtMjk0PC9vcz4iLCJQZXJpb2RpY2FsIjp7IiRpZCI6IjEyIiwiJHR5cGUiOiJTd2lzc0FjYWRlbWljLkNpdGF2aS5QZXJpb2RpY2FsLCBTd2lzc0FjYWRlbWljLkNpdGF2a</w:instrText>
          </w:r>
          <w:r>
            <w:instrText xml:space="preserve">SIsIkVpc3NuIjoiMTkzOS04MjcxIiwiSXNzbiI6IjAwMDMtMTIyNCIsIk5hbWUiOiJBbWVyaWNhbiBTb2Npb2xvZ2ljYWwgUmV2aWV3IiwiUGFnaW5hdGlvbiI6MCwiUHJvdGVjdGVkIjpmYWxzZSwiU3RhbmRhcmRBYmJyZXZpYXRpb24iOiJBbSBTb2Npb2wgUmV2IiwiQ3JlYXRlZEJ5IjoiX0xlZW5hIE1hYcOfIiwiQ3JlYXRlZE9uIjoiM</w:instrText>
          </w:r>
          <w:r>
            <w:instrText xml:space="preserve">jAyMS0wNS0wMVQxMDo0MzoyNyIsIk1vZGlmaWVkQnkiOiJfTGVlbmEgTWFhw58iLCJJZCI6IjM1Mzg0ZGIyLTFkNGUtNGY0MC1hOGVjLTQxM2M2ODRjOWIwYiIsIk1vZGlmaWVkT24iOiIyMDIxLTA1LTAxVDEwOjQzOjI3IiwiUHJvamVjdCI6eyIkcmVmIjoiNSJ9fSwiUHVibGlzaGVycyI6W10sIlF1b3RhdGlvbnMiOltdLCJSYXRpbmciO</w:instrText>
          </w:r>
          <w:r>
            <w:instrText xml:space="preserve">jAsIlJlZmVyZW5jZVR5cGUiOiJKb3VybmFsQXJ0aWNsZSIsIlNob3J0VGl0bGUiOiJBYnJhbXMgMTk0MyDigJMgUmVzaWRlbnRpYWwgUHJvcGlucXVpdHkgYXMgYSBGYWN0b3IiLCJTaG9ydFRpdGxlVXBkYXRlVHlwZSI6MCwiU291cmNlT2ZCaWJsaW9ncmFwaGljSW5mb3JtYXRpb24iOiJDcm9zc1JlZiIsIlN0YXRpY0lkcyI6WyIzMDY3Y</w:instrText>
          </w:r>
          <w:r>
            <w:instrText xml:space="preserve">2ExNS0yYTg0LTQwODktYTQ0NS1jMzU3MDhlYjhhNmMiXSwiVGFibGVPZkNvbnRlbnRzQ29tcGxleGl0eSI6MCwiVGFibGVPZkNvbnRlbnRzU291cmNlVGV4dEZvcm1hdCI6MCwiVGFza3MiOltdLCJUaXRsZSI6IlJlc2lkZW50aWFsIFByb3BpbnF1aXR5IGFzIGEgRmFjdG9yIGluIE1hcnJpYWdlIFNlbGVjdGlvbjogRmlmdHkgWWVhciBUc</w:instrText>
          </w:r>
          <w:r>
            <w:instrText xml:space="preserve">mVuZHMgaW4gUGhpbGFkZWxwaGlhIiwiVHJhbnNsYXRvcnMiOltdLCJWb2x1bWUiOiI4IiwiWWVhciI6IjE5NDMiLCJZZWFyUmVzb2x2ZWQiOiIxOTQzIiwiQ3JlYXRlZEJ5IjoiX0xlZW5hIE1hYcOfIiwiQ3JlYXRlZE9uIjoiMjAyMS0wNS0xMVQwOTo1MTowNyIsIk1vZGlmaWVkQnkiOiJfTGVlbmEgTWFhw58iLCJJZCI6IjRiMjBlMTJiL</w:instrText>
          </w:r>
          <w:r>
            <w:instrText xml:space="preserve">TkyM2EtNDVmMC05OWFiLWIwNDdlM2QwNDY4MyIsIk1vZGlmaWVkT24iOiIyMDIxLTA1LTExVDA5OjUzOjQ2IiwiUHJvamVjdCI6eyIkcmVmIjoiNSJ9fSwiVXNlTnVtYmVyaW5nVHlwZU9mUGFyZW50RG9jdW1lbnQiOmZhbHNlfV0sIkZvcm1hdHRlZFRleHQiOnsiJGlkIjoiMTMiLCJDb3VudCI6MSwiVGV4dFVuaXRzIjpbeyIkaWQiOiIxN</w:instrText>
          </w:r>
          <w:r>
            <w:instrText xml:space="preserve">CIsIkZvbnRTdHlsZSI6eyIkaWQiOiIxNSIsIk5ldXRyYWwiOnRydWV9LCJSZWFkaW5nT3JkZXIiOjEsIlRleHQiOiJBYnJhbXMgMTk0MyJ9XX0sIlRhZyI6IkNpdGF2aVBsYWNlaG9sZGVyIzczZWQ2MDZlLTUxYWMtNDVmZS1hZDdiLWRiMjc5MzNmMGJjYyIsIlRleHQiOiJBYnJhbXMgMTk0MyIsIldBSVZlcnNpb24iOiI2LjEwLjAuMCJ9}</w:instrText>
          </w:r>
          <w:r>
            <w:fldChar w:fldCharType="separate"/>
          </w:r>
          <w:r>
            <w:t xml:space="preserve">Abrams 1943</w:t>
          </w:r>
          <w:r>
            <w:fldChar w:fldCharType="end"/>
          </w:r>
        </w:sdtContent>
      </w:sdt>
      <w:r>
        <w:t xml:space="preserve">; </w:t>
      </w:r>
      <w:sdt>
        <w:sdtPr>
          <w:alias w:val="To edit, see citavi.com/edit"/>
          <w15:appearance w15:val="boundingBox"/>
          <w:id w:val="1561972018"/>
          <w:placeholder>
            <w:docPart w:val="59ECC3A0BCA641E99FA9BE285328C11B"/>
          </w:placeholder>
          <w:tag w:val="CitaviPlaceholder#a014489a-8df5-402d-926a-45a627b4e337"/>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mViNjZmOTAyLWI0MmItN</w:instrText>
          </w:r>
          <w:r>
            <w:instrText xml:space="preserve">GUwYi04MzMxLWExOTVhZjcwNmExYyIsIlJhbmdlTGVuZ3RoIjoxMSwiUmVmZXJlbmNlSWQiOiJjNWI5Zjg4Yi02Mzg3LTQ5OWEtODJhOS1hZjdkNTMyNzlkZDkiLCJOb1BhciI6dHJ1ZSwiUmVmZXJlbmNlIjp7IiRpZCI6IjMiLCIkdHlwZSI6IlN3aXNzQWNhZGVtaWMuQ2l0YXZpLlJlZmVyZW5jZSwgU3dpc3NBY2FkZW1pYy5DaXRhdmkiL</w:instrText>
          </w:r>
          <w:r>
            <w:instrText xml:space="preserve">CJBYnN0cmFjdENvbXBsZXhpdHkiOjAsIkFic3RyYWN0U291cmNlVGV4dEZvcm1hdCI6MCwiQXV0aG9ycyI6W3siJGlkIjoiNCIsIiR0eXBlIjoiU3dpc3NBY2FkZW1pYy5DaXRhdmkuUGVyc29uLCBTd2lzc0FjYWRlbWljLkNpdGF2aSIsIkZpcnN0TmFtZSI6IkFsZnJlZCIsIkxhc3ROYW1lIjoiQ2xhcmtlIiwiTWlkZGxlTmFtZSI6IkMuI</w:instrText>
          </w:r>
          <w:r>
            <w:instrText xml:space="preserve">iwiUHJvdGVjdGVkIjpmYWxzZSwiU2V4IjoyLCJDcmVhdGVkQnkiOiJfTGVlbmEgTWFhw58iLCJDcmVhdGVkT24iOiIyMDIxLTA1LTExVDA4OjM0OjA5IiwiTW9kaWZpZWRCeSI6Il9MZWVuYSBNYWHDnyIsIklkIjoiNThkNjBmYzQtY2Y3YS00NWI5LWI3M2YtM2IwZGE5NDNkNzRmIiwiTW9kaWZpZWRPbiI6IjIwMjEtMDUtMTFUMDg6MzQ6M</w:instrText>
          </w:r>
          <w:r>
            <w:instrText xml:space="preserve">DkiLCJQcm9qZWN0Ijp7IiRpZCI6IjUiLCIkdHlwZSI6IlN3aXNzQWNhZGVtaWMuQ2l0YXZpLlByb2plY3QsIFN3aXNzQWNhZGVtaWMuQ2l0YXZpIn19XSwiQ2l0YXRpb25LZXlVcGRhdGVUeXBlIjowLCJDb2xsYWJvcmF0b3JzIjpbXSwiRG9pIjoiMTAuMjMwNy8yMDg4MzU1IiwiRWRpdG9ycyI6W10sIkV2YWx1YXRpb25Db21wbGV4aXR5I</w:instrText>
          </w:r>
          <w:r>
            <w:instrText xml:space="preserve">jowLCJFdmFsdWF0aW9uU291cmNlVGV4dEZvcm1hdCI6MCwiR3JvdXBzIjpbXSwiSGFzTGFiZWwxIjpmYWxzZSwiSGFzTGFiZWwyIjpmYWxzZSwiS2V5d29yZHMiOltdLCJMb2NhdGlvbnMiOlt7IiRpZCI6IjYiLCIkdHlwZSI6IlN3aXNzQWNhZGVtaWMuQ2l0YXZpLkxvY2F0aW9uLCBTd2lzc0FjYWRlbWljLkNpdGF2aSIsIkFkZHJlc3MiO</w:instrText>
          </w:r>
          <w:r>
            <w:instrText xml:space="preserve">nsiJGlkIjoiNyIsIiR0eXBlIjoiU3dpc3NBY2FkZW1pYy5DaXRhdmkuTGlua2VkUmVzb3VyY2UsIFN3aXNzQWNhZGVtaWMuQ2l0YXZpIiwiTGlua2VkUmVzb3VyY2VUeXBlIjo1LCJPcmlnaW5hbFN0cmluZyI6IjEwLjIzMDcvMjA4ODM1NSIsIlVyaVN0cmluZyI6Imh0dHBzOi8vZG9pLm9yZy8xMC4yMzA3LzIwODgzNTUiLCJMaW5rZWRSZ</w:instrText>
          </w:r>
          <w:r>
            <w:instrText xml:space="preserve">XNvdXJjZVN0YXR1cyI6OCwiUHJvcGVydGllcyI6eyIkaWQiOiI4IiwiJHR5cGUiOiJTd2lzc0FjYWRlbWljLkNpdGF2aS5MaW5rZWRSZXNvdXJjZVByb3BlcnRpZXMsIFN3aXNzQWNhZGVtaWMuQ2l0YXZpIn0sIlN5bmNGb2xkZXJUeXBlIjowLCJJc0xvY2FsQ2xvdWRQcm9qZWN0RmlsZUxpbmsiOmZhbHNlLCJJc0Nsb3VkUmVzdG9yZSI6Z</w:instrText>
          </w:r>
          <w:r>
            <w:instrText xml:space="preserve">mFsc2UsIklzQ2xvdWRDb3B5IjpmYWxzZSwiQXR0YWNobWVudEZvbGRlcldhc0luRmFsbGJhY2tNb2RlIjpmYWxzZX0sIkFubm90YXRpb25zIjpbXSwiTG9jYXRpb25UeXBlIjowLCJNaXJyb3JzUmVmZXJlbmNlUHJvcGVydHlJZCI6MTI4LCJDcmVhdGVkQnkiOiJfTGVlbmEgTWFhw58iLCJDcmVhdGVkT24iOiIyMDIxLTA1LTExVDA4OjM0O</w:instrText>
          </w:r>
          <w:r>
            <w:instrText xml:space="preserve">jA5IiwiTW9kaWZpZWRCeSI6Il9MZWVuYSBNYWHDnyIsIklkIjoiMjRlZDExZWEtYjMyOC00YjQ3LWI0M2ItOWE0ODU2MTAwZTY4IiwiTW9kaWZpZWRPbiI6IjIwMjEtMDUtMTFUMDg6MzQ6MDkiLCJQcm9qZWN0Ijp7IiRyZWYiOiI1In19LHsiJGlkIjoiOSIsIiR0eXBlIjoiU3dpc3NBY2FkZW1pYy5DaXRhdmkuTG9jYXRpb24sIFN3aXNzQ</w:instrText>
          </w:r>
          <w:r>
            <w:instrText xml:space="preserve">WNhZGVtaWMuQ2l0YXZpIiwiQWRkcmVzcyI6eyIkaWQiOiIxMCIsIiR0eXBlIjoiU3dpc3NBY2FkZW1pYy5DaXRhdmkuTGlua2VkUmVzb3VyY2UsIFN3aXNzQWNhZGVtaWMuQ2l0YXZpIiwiTGlua2VkUmVzb3VyY2VUeXBlIjo1LCJPcmlnaW5hbFN0cmluZyI6Imh0dHBzOi8vd3d3LmpzdG9yLm9yZy9zdGFibGUvMjA4ODM1NSIsIlVyaVN0c</w:instrText>
          </w:r>
          <w:r>
            <w:instrText xml:space="preserve">mluZyI6Imh0dHBzOi8vd3d3LmpzdG9yLm9yZy9zdGFibGUvMjA4ODM1NSIsIkxpbmtlZFJlc291cmNlU3RhdHVzIjo4LCJQcm9wZXJ0aWVzIjp7IiRpZCI6IjExIiwiJHR5cGUiOiJTd2lzc0FjYWRlbWljLkNpdGF2aS5MaW5rZWRSZXNvdXJjZVByb3BlcnRpZXMsIFN3aXNzQWNhZGVtaWMuQ2l0YXZpIn0sIlN5bmNGb2xkZXJUeXBlIjowL</w:instrText>
          </w:r>
          <w:r>
            <w:instrText xml:space="preserve">CJJc0xvY2FsQ2xvdWRQcm9qZWN0RmlsZUxpbmsiOmZhbHNlLCJJc0Nsb3VkUmVzdG9yZSI6ZmFsc2UsIklzQ2xvdWRDb3B5IjpmYWxzZSwiQXR0YWNobWVudEZvbGRlcldhc0luRmFsbGJhY2tNb2RlIjpmYWxzZX0sIkFubm90YXRpb25zIjpbXSwiTG9jYXRpb25UeXBlIjowLCJNaXJyb3JzUmVmZXJlbmNlUHJvcGVydHlJZCI6MTUxLCJDc</w:instrText>
          </w:r>
          <w:r>
            <w:instrText xml:space="preserve">mVhdGVkQnkiOiJfTGVlbmEgTWFhw58iLCJDcmVhdGVkT24iOiIyMDIxLTA1LTExVDA4OjM1OjQ1IiwiTW9kaWZpZWRCeSI6Il9MZWVuYSBNYWHDnyIsIklkIjoiZThmZjgzNTYtZjlmZS00MTY4LTg2ZjgtYmQxOWM2YmRkODU1IiwiTW9kaWZpZWRPbiI6IjIwMjEtMDUtMTFUMDg6MzU6NDUiLCJQcm9qZWN0Ijp7IiRyZWYiOiI1In19XSwiT</w:instrText>
          </w:r>
          <w:r>
            <w:instrText xml:space="preserve">nVtYmVyIjoiMSIsIk9ubGluZUFkZHJlc3MiOiJodHRwczovL3d3dy5qc3Rvci5vcmcvc3RhYmxlLzIwODgzNTUiLCJPcmdhbml6YXRpb25zIjpbXSwiT3RoZXJzSW52b2x2ZWQiOltdLCJQYWdlUmFuZ2UiOiI8c3A+XHJcbiAgPG4+MTc8L24+XHJcbiAgPGluPnRydWU8L2luPlxyXG4gIDxvcz4xNzwvb3M+XHJcbiAgPHBzPjE3PC9wcz5cc</w:instrText>
          </w:r>
          <w:r>
            <w:instrText xml:space="preserve">lxuPC9zcD5cclxuPGVwPlxyXG4gIDxuPjIyPC9uPlxyXG4gIDxpbj50cnVlPC9pbj5cclxuICA8b3M+MjI8L29zPlxyXG4gIDxwcz4yMjwvcHM+XHJcbjwvZXA+XHJcbjxvcz4xNy0yMjwvb3M+IiwiUGVyaW9kaWNhbCI6eyIkaWQiOiIxMiIsIiR0eXBlIjoiU3dpc3NBY2FkZW1pYy5DaXRhdmkuUGVyaW9kaWNhbCwgU3dpc3NBY2FkZW1pY</w:instrText>
          </w:r>
          <w:r>
            <w:instrText xml:space="preserve">y5DaXRhdmkiLCJFaXNzbiI6IjE5MzktODI3MSIsIklzc24iOiIwMDAzLTEyMjQiLCJOYW1lIjoiQW1lcmljYW4gU29jaW9sb2dpY2FsIFJldmlldyIsIlBhZ2luYXRpb24iOjAsIlByb3RlY3RlZCI6ZmFsc2UsIlN0YW5kYXJkQWJicmV2aWF0aW9uIjoiQW0gU29jaW9sIFJldiIsIkNyZWF0ZWRCeSI6Il9MZWVuYSBNYWHDnyIsIkNyZWF0Z</w:instrText>
          </w:r>
          <w:r>
            <w:instrText xml:space="preserve">WRPbiI6IjIwMjEtMDUtMDFUMTA6NDM6MjciLCJNb2RpZmllZEJ5IjoiX0xlZW5hIE1hYcOfIiwiSWQiOiIzNTM4NGRiMi0xZDRlLTRmNDAtYThlYy00MTNjNjg0YzliMGIiLCJNb2RpZmllZE9uIjoiMjAyMS0wNS0wMVQxMDo0MzoyNyIsIlByb2plY3QiOnsiJHJlZiI6IjUifX0sIlB1Ymxpc2hlcnMiOltdLCJRdW90YXRpb25zIjpbXSwiU</w:instrText>
          </w:r>
          <w:r>
            <w:instrText xml:space="preserve">mF0aW5nIjowLCJSZWZlcmVuY2VUeXBlIjoiSm91cm5hbEFydGljbGUiLCJTaG9ydFRpdGxlIjoiQ2xhcmtlIDE5NTIg4oCTIEFuIEV4YW1pbmF0aW9uIG9mIHRoZSBPcGVyYXRpb24iLCJTaG9ydFRpdGxlVXBkYXRlVHlwZSI6MCwiU291cmNlT2ZCaWJsaW9ncmFwaGljSW5mb3JtYXRpb24iOiJDcm9zc1JlZiIsIlN0YXRpY0lkcyI6WyI0M</w:instrText>
          </w:r>
          <w:r>
            <w:instrText xml:space="preserve">WI0NzYzNC0wOGExLTQ4MjctOTZmZi1hNjk2MmI2MjdlMzMiXSwiVGFibGVPZkNvbnRlbnRzQ29tcGxleGl0eSI6MCwiVGFibGVPZkNvbnRlbnRzU291cmNlVGV4dEZvcm1hdCI6MCwiVGFza3MiOltdLCJUaXRsZSI6IkFuIEV4YW1pbmF0aW9uIG9mIHRoZSBPcGVyYXRpb24gb2YgUmVzaWRlbnRpYWwgUHJvcGlucXVpdHkgYXMgYSBGYWN0b</w:instrText>
          </w:r>
          <w:r>
            <w:instrText xml:space="preserve">3IgaW4gTWF0ZSBTZWxlY3Rpb24iLCJUcmFuc2xhdG9ycyI6W10sIlZvbHVtZSI6IjE3IiwiWWVhciI6IjE5NTIiLCJZZWFyUmVzb2x2ZWQiOiIxOTUyIiwiQ3JlYXRlZEJ5IjoiX0xlZW5hIE1hYcOfIiwiQ3JlYXRlZE9uIjoiMjAyMS0wNS0xMVQwODozNDowOSIsIk1vZGlmaWVkQnkiOiJfTGVlbmEgTWFhw58iLCJJZCI6ImM1YjlmODhiL</w:instrText>
          </w:r>
          <w:r>
            <w:instrText xml:space="preserve">TYzODctNDk5YS04MmE5LWFmN2Q1MzI3OWRkOSIsIk1vZGlmaWVkT24iOiIyMDIxLTA1LTExVDA4OjM1OjQ1IiwiUHJvamVjdCI6eyIkcmVmIjoiNSJ9fSwiVXNlTnVtYmVyaW5nVHlwZU9mUGFyZW50RG9jdW1lbnQiOmZhbHNlfV0sIkZvcm1hdHRlZFRleHQiOnsiJGlkIjoiMTMiLCJDb3VudCI6MSwiVGV4dFVuaXRzIjpbeyIkaWQiOiIxN</w:instrText>
          </w:r>
          <w:r>
            <w:instrText xml:space="preserve">CIsIkZvbnRTdHlsZSI6eyIkaWQiOiIxNSIsIk5ldXRyYWwiOnRydWV9LCJSZWFkaW5nT3JkZXIiOjEsIlRleHQiOiJDbGFya2UgMTk1MiJ9XX0sIlRhZyI6IkNpdGF2aVBsYWNlaG9sZGVyI2EwMTQ0ODlhLThkZjUtNDAyZC05MjZhLTQ1YTYyN2I0ZTMzNyIsIlRleHQiOiJDbGFya2UgMTk1MiIsIldBSVZlcnNpb24iOiI2LjEwLjAuMCJ9}</w:instrText>
          </w:r>
          <w:r>
            <w:fldChar w:fldCharType="separate"/>
          </w:r>
          <w:r>
            <w:t xml:space="preserve">Clarke 1952</w:t>
          </w:r>
          <w:r>
            <w:fldChar w:fldCharType="end"/>
          </w:r>
        </w:sdtContent>
      </w:sdt>
      <w:r>
        <w:t xml:space="preserve">; </w:t>
      </w:r>
      <w:sdt>
        <w:sdtPr>
          <w:alias w:val="To edit, see citavi.com/edit"/>
          <w15:appearance w15:val="boundingBox"/>
          <w:id w:val="1375888805"/>
          <w:placeholder>
            <w:docPart w:val="DefaultPlaceholder_-1854013440"/>
          </w:placeholder>
          <w:tag w:val="CitaviPlaceholder#1e450023-6016-4138-b8dc-3e57cf24d8bc"/>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E5NTg2MjY3LWEzNjItN</w:instrText>
          </w:r>
          <w:r>
            <w:instrText xml:space="preserve">GY5OC1hYTI1LTlhNjhiNDYxMTg5YyIsIlJhbmdlTGVuZ3RoIjoyMSwiUmVmZXJlbmNlSWQiOiJiMzhlZTIxMy0zZGEwLTRjZTYtODQ0MC03NmQ4NDJiY2UxOTMiLCJOb1BhciI6dHJ1ZSwiUmVmZXJlbmNlIjp7IiRpZCI6IjMiLCIkdHlwZSI6IlN3aXNzQWNhZGVtaWMuQ2l0YXZpLlJlZmVyZW5jZSwgU3dpc3NBY2FkZW1pYy5DaXRhdmkiL</w:instrText>
          </w:r>
          <w:r>
            <w:instrText xml:space="preserve">CJBYnN0cmFjdENvbXBsZXhpdHkiOjAsIkFic3RyYWN0U291cmNlVGV4dEZvcm1hdCI6MCwiQXV0aG9ycyI6W3siJGlkIjoiNCIsIiR0eXBlIjoiU3dpc3NBY2FkZW1pYy5DaXRhdmkuUGVyc29uLCBTd2lzc0FjYWRlbWljLkNpdGF2aSIsIkZpcnN0TmFtZSI6Ik1hdXJpY2UiLCJMYXN0TmFtZSI6IkRhdmllIiwiTWlkZGxlTmFtZSI6IlIuI</w:instrText>
          </w:r>
          <w:r>
            <w:instrText xml:space="preserve">iwiUHJvdGVjdGVkIjpmYWxzZSwiU2V4IjoyLCJDcmVhdGVkQnkiOiJfTGVlbmEgTWFhw58iLCJDcmVhdGVkT24iOiIyMDIxLTA1LTExVDA5OjU2OjM5IiwiTW9kaWZpZWRCeSI6Il9MZWVuYSBNYWHDnyIsIklkIjoiMTE3M2ZkOTQtNmZmNi00ZDQxLWJlMTAtZTk0ZGYzNzM1NGY3IiwiTW9kaWZpZWRPbiI6IjIwMjEtMDUtMTFUMDk6NTY6M</w:instrText>
          </w:r>
          <w:r>
            <w:instrText xml:space="preserve">zkiLCJQcm9qZWN0Ijp7IiRpZCI6IjUiLCIkdHlwZSI6IlN3aXNzQWNhZGVtaWMuQ2l0YXZpLlByb2plY3QsIFN3aXNzQWNhZGVtaWMuQ2l0YXZpIn19LHsiJGlkIjoiNiIsIiR0eXBlIjoiU3dpc3NBY2FkZW1pYy5DaXRhdmkuUGVyc29uLCBTd2lzc0FjYWRlbWljLkNpdGF2aSIsIkZpcnN0TmFtZSI6IlJ1YnkiLCJMYXN0TmFtZSI6IlJlZ</w:instrText>
          </w:r>
          <w:r>
            <w:instrText xml:space="preserve">XZlcyIsIk1pZGRsZU5hbWUiOiJKbyIsIlByb3RlY3RlZCI6ZmFsc2UsIlNleCI6MSwiQ3JlYXRlZEJ5IjoiX0xlZW5hIE1hYcOfIiwiQ3JlYXRlZE9uIjoiMjAyMS0wNS0xMVQwOTo1NjozOSIsIk1vZGlmaWVkQnkiOiJfTGVlbmEgTWFhw58iLCJJZCI6IjdlZGZiZmEyLTI1ZGQtNDU2NC05YTljLTQ2OThmODA5MTFiOSIsIk1vZGlmaWVkT</w:instrText>
          </w:r>
          <w:r>
            <w:instrText xml:space="preserve">24iOiIyMDIxLTA1LTExVDA5OjU2OjM5IiwiUHJvamVjdCI6eyIkcmVmIjoiNSJ9fV0sIkNpdGF0aW9uS2V5VXBkYXRlVHlwZSI6MCwiQ29sbGFib3JhdG9ycyI6W10sIkRvaSI6IjEwLjEwODYvMjE4MDYyIiwiRWRpdG9ycyI6W10sIkV2YWx1YXRpb25Db21wbGV4aXR5IjowLCJFdmFsdWF0aW9uU291cmNlVGV4dEZvcm1hdCI6MCwiR3Jvd</w:instrText>
          </w:r>
          <w:r>
            <w:instrText xml:space="preserve">XBzIjpbXSwiSGFzTGFiZWwxIjpmYWxzZSwiSGFzTGFiZWwyIjpmYWxzZSwiS2V5d29yZHMiOltdLCJMb2NhdGlvbnMiOlt7IiRpZCI6IjciLCIkdHlwZSI6IlN3aXNzQWNhZGVtaWMuQ2l0YXZpLkxvY2F0aW9uLCBTd2lzc0FjYWRlbWljLkNpdGF2aSIsIkFkZHJlc3MiOnsiJGlkIjoiOCIsIiR0eXBlIjoiU3dpc3NBY2FkZW1pYy5DaXRhd</w:instrText>
          </w:r>
          <w:r>
            <w:instrText xml:space="preserve">mkuTGlua2VkUmVzb3VyY2UsIFN3aXNzQWNhZGVtaWMuQ2l0YXZpIiwiTGlua2VkUmVzb3VyY2VUeXBlIjo1LCJPcmlnaW5hbFN0cmluZyI6IjEwLjEwODYvMjE4MDYyIiwiVXJpU3RyaW5nIjoiaHR0cHM6Ly9kb2kub3JnLzEwLjEwODYvMjE4MDYyIiwiTGlua2VkUmVzb3VyY2VTdGF0dXMiOjgsIlByb3BlcnRpZXMiOnsiJGlkIjoiOS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yOCwiQ3JlYXRlZEJ5IjoiX0xlZW5hIE1hYcOfIiwiQ3JlYXRlZE9uIjoiMjAyMS0wNS0xMVQwOTo1NjozOSIsIk1vZGlmaWVkQnkiOiJfTGVlbmEgTWFhw58iLCJJZCI6ImQxN</w:instrText>
          </w:r>
          <w:r>
            <w:instrText xml:space="preserve">TYxOWNiLTkxMDYtNGFlZi1iYjQ2LTM5MTAxNTE4ZDNkMCIsIk1vZGlmaWVkT24iOiIyMDIxLTA1LTExVDA5OjU2OjM5IiwiUHJvamVjdCI6eyIkcmVmIjoiNSJ9fV0sIk51bWJlciI6IjQiLCJPcmdhbml6YXRpb25zIjpbXSwiT3RoZXJzSW52b2x2ZWQiOltdLCJQYWdlUmFuZ2UiOiI8c3A+XHJcbiAgPG4+NTEwPC9uPlxyXG4gIDxpbj50c</w:instrText>
          </w:r>
          <w:r>
            <w:instrText xml:space="preserve">nVlPC9pbj5cclxuICA8b3M+NTEwPC9vcz5cclxuICA8cHM+NTEwPC9wcz5cclxuPC9zcD5cclxuPGVwPlxyXG4gIDxuPjUxNzwvbj5cclxuICA8aW4+dHJ1ZTwvaW4+XHJcbiAgPG9zPjUxNzwvb3M+XHJcbiAgPHBzPjUxNzwvcHM+XHJcbjwvZXA+XHJcbjxvcz41MTAtNTE3PC9vcz4iLCJQZXJpb2RpY2FsIjp7IiRpZCI6IjEwIiwiJHR5c</w:instrText>
          </w:r>
          <w:r>
            <w:instrText xml:space="preserve">GUiOiJTd2lzc0FjYWRlbWljLkNpdGF2aS5QZXJpb2RpY2FsLCBTd2lzc0FjYWRlbWljLkNpdGF2aSIsIkVpc3NuIjoiMTUzNy01MzkwIiwiSXNzbiI6IjAwMDItOTYwMiIsIk5hbWUiOiJBbWVyaWNhbiBKb3VybmFsIG9mIFNvY2lvbG9neSIsIlBhZ2luYXRpb24iOjAsIlByb3RlY3RlZCI6ZmFsc2UsIkNyZWF0ZWRCeSI6Il9MZWVuYSBNY</w:instrText>
          </w:r>
          <w:r>
            <w:instrText xml:space="preserve">WHDnyIsIkNyZWF0ZWRPbiI6IjIwMjEtMDQtMjlUMTA6Mzk6MzQiLCJNb2RpZmllZEJ5IjoiX0xlZW5hIE1hYcOfIiwiSWQiOiIwNmY1YTY2NC02MjhjLTRkMjUtYWJiZC0wNjI0MmVjMzlkMTYiLCJNb2RpZmllZE9uIjoiMjAyMS0wNC0yOVQxMDozOTozNCIsIlByb2plY3QiOnsiJHJlZiI6IjUifX0sIlB1Ymxpc2hlcnMiOltdLCJRdW90Y</w:instrText>
          </w:r>
          <w:r>
            <w:instrText xml:space="preserve">XRpb25zIjpbXSwiUmF0aW5nIjowLCJSZWZlcmVuY2VUeXBlIjoiSm91cm5hbEFydGljbGUiLCJTaG9ydFRpdGxlIjoiRGF2aWUsIFJlZXZlcyAxOTM5IOKAkyBQcm9waW5xdWl0eSBvZiBSZXNpZGVuY2UgQmVmb3JlIE1hcnJpYWdlIiwiU2hvcnRUaXRsZVVwZGF0ZVR5cGUiOjAsIlNvdXJjZU9mQmlibGlvZ3JhcGhpY0luZm9ybWF0aW9uI</w:instrText>
          </w:r>
          <w:r>
            <w:instrText xml:space="preserve">joiQ3Jvc3NSZWYiLCJTdGF0aWNJZHMiOlsiNTI4YzFlMWQtYmE2OS00Zjk5LTk2YjQtYjc4NTM1NmY0MGU3Il0sIlRhYmxlT2ZDb250ZW50c0NvbXBsZXhpdHkiOjAsIlRhYmxlT2ZDb250ZW50c1NvdXJjZVRleHRGb3JtYXQiOjAsIlRhc2tzIjpbXSwiVGl0bGUiOiJQcm9waW5xdWl0eSBvZiBSZXNpZGVuY2UgQmVmb3JlIE1hcnJpYWdlI</w:instrText>
          </w:r>
          <w:r>
            <w:instrText xml:space="preserve">iwiVHJhbnNsYXRvcnMiOltdLCJWb2x1bWUiOiI0NCIsIlllYXIiOiIxOTM5IiwiWWVhclJlc29sdmVkIjoiMTkzOSIsIkNyZWF0ZWRCeSI6Il9MZWVuYSBNYWHDnyIsIkNyZWF0ZWRPbiI6IjIwMjEtMDUtMTFUMDk6NTY6MzkiLCJNb2RpZmllZEJ5IjoiX0xlZW5hIE1hYcOfIiwiSWQiOiJiMzhlZTIxMy0zZGEwLTRjZTYtODQ0MC03NmQ4N</w:instrText>
          </w:r>
          <w:r>
            <w:instrText xml:space="preserve">DJiY2UxOTMiLCJNb2RpZmllZE9uIjoiMjAyMS0wNS0xMVQwOTo1Njo0NCIsIlByb2plY3QiOnsiJHJlZiI6IjUifX0sIlVzZU51bWJlcmluZ1R5cGVPZlBhcmVudERvY3VtZW50IjpmYWxzZX1dLCJGb3JtYXR0ZWRUZXh0Ijp7IiRpZCI6IjExIiwiQ291bnQiOjEsIlRleHRVbml0cyI6W3siJGlkIjoiMTIiLCJGb250U3R5bGUiOnsiJGlkI</w:instrText>
          </w:r>
          <w:r>
            <w:instrText xml:space="preserve">joiMTMiLCJOZXV0cmFsIjp0cnVlfSwiUmVhZGluZ09yZGVyIjoxLCJUZXh0IjoiRGF2aWUgdW5kIFJlZXZlcyAxOTM5In1dfSwiVGFnIjoiQ2l0YXZpUGxhY2Vob2xkZXIjMWU0NTAwMjMtNjAxNi00MTM4LWI4ZGMtM2U1N2NmMjRkOGJjIiwiVGV4dCI6IkRhdmllIHVuZCBSZWV2ZXMgMTkzOSIsIldBSVZlcnNpb24iOiI2LjEwLjAuMCJ9}</w:instrText>
          </w:r>
          <w:r>
            <w:fldChar w:fldCharType="separate"/>
          </w:r>
          <w:r>
            <w:t xml:space="preserve">Davie und Reeves 1939</w:t>
          </w:r>
          <w:r>
            <w:fldChar w:fldCharType="end"/>
          </w:r>
        </w:sdtContent>
      </w:sdt>
      <w:r>
        <w:t xml:space="preserve">; </w:t>
      </w:r>
      <w:sdt>
        <w:sdtPr>
          <w:alias w:val="To edit, see citavi.com/edit"/>
          <w15:appearance w15:val="boundingBox"/>
          <w:id w:val="866565919"/>
          <w:placeholder>
            <w:docPart w:val="DefaultPlaceholder_-1854013440"/>
          </w:placeholder>
          <w:tag w:val="CitaviPlaceholder#5e56a833-8f0d-4149-a53b-2f63a9360f95"/>
          <w:rPr/>
        </w:sdtPr>
        <w:sdtContent>
          <w:r>
            <w:fldChar w:fldCharType="begin"/>
          </w:r>
          <w:r>
            <w:instrText xml:space="preserve">ADDIN CitaviPlaceholder{eyIkaWQiOiIxIiwiJHR5cGUiOiJTd2lzc0FjYWRlbWljLkNpdGF2aS5DaXRhdGlvbnMuV29yZFBsYWNlaG9sZGVyLCBTd2lzc0FjYWRlbWljLkNpdGF2aSIsIkVud</w:instrText>
          </w:r>
          <w:r>
            <w:instrText xml:space="preserve">HJpZXMiOlt7IiRpZCI6IjIiLCIkdHlwZSI6IlN3aXNzQWNhZGVtaWMuQ2l0YXZpLkNpdGF0aW9ucy5Xb3JkUGxhY2Vob2xkZXJFbnRyeSwgU3dpc3NBY2FkZW1pYy5DaXRhdmkiLCJJZCI6Ijg1OTBmMjRiLTkwNTEtNDc2Mi05ZmFiLWJkMGUwY2I5NGJmOSIsIlJhbmdlTGVuZ3RoIjoxMSwiUmVmZXJlbmNlSWQiOiJiZDQzNTMzMS0yMzM2L</w:instrText>
          </w:r>
          <w:r>
            <w:instrText xml:space="preserve">TQ5NDUtYTcyYy1hMGJiNTNjYWEwZjkiLCJOb1BhciI6dHJ1ZSwiUmVmZXJlbmNlIjp7IiRpZCI6IjMiLCIkdHlwZSI6IlN3aXNzQWNhZGVtaWMuQ2l0YXZpLlJlZmVyZW5jZSwgU3dpc3NBY2FkZW1pYy5DaXRhdmkiLCJBYnN0cmFjdENvbXBsZXhpdHkiOjAsIkFic3RyYWN0U291cmNlVGV4dEZvcm1hdCI6MCwiQXV0aG9ycyI6W3siJGlkI</w:instrText>
          </w:r>
          <w:r>
            <w:instrText xml:space="preserve">joiNCIsIiR0eXBlIjoiU3dpc3NBY2FkZW1pYy5DaXRhdmkuUGVyc29uLCBTd2lzc0FjYWRlbWljLkNpdGF2aSIsIkZpcnN0TmFtZSI6IkRhbmllbCIsIkxhc3ROYW1lIjoiSGFycmlzIiwiUHJvdGVjdGVkIjpmYWxzZSwiU2V4IjoyLCJDcmVhdGVkQnkiOiJfTGVlbmEgTWFhw58iLCJDcmVhdGVkT24iOiIyMDIxLTA1LTExVDA5OjU1OjQ5I</w:instrText>
          </w:r>
          <w:r>
            <w:instrText xml:space="preserve">iwiTW9kaWZpZWRCeSI6Il9MZWVuYSBNYWHDnyIsIklkIjoiNzUwZWJjZGEtMWFiNi00YmZiLTg1YWEtMGFjOTEzN2ViZDY3IiwiTW9kaWZpZWRPbiI6IjIwMjEtMDUtMTFUMDk6NTU6NDkiLCJQcm9qZWN0Ijp7IiRpZCI6IjUiLCIkdHlwZSI6IlN3aXNzQWNhZGVtaWMuQ2l0YXZpLlByb2plY3QsIFN3aXNzQWNhZGVtaWMuQ2l0YXZpIn19X</w:instrText>
          </w:r>
          <w:r>
            <w:instrText xml:space="preserve">SwiQ2l0YXRpb25LZXlVcGRhdGVUeXBlIjowLCJDb2xsYWJvcmF0b3JzIjpbXSwiRG9pIjoiMTAuMTA4MC8wMDIyNDU0NS4xOTM1Ljk5MjE2NDEiLCJFZGl0b3JzIjpbXSwiRXZhbHVhdGlvbkNvbXBsZXhpdHkiOjAsIkV2YWx1YXRpb25Tb3VyY2VUZXh0Rm9ybWF0IjowLCJHcm91cHMiOltdLCJIYXNMYWJlbDEiOmZhbHNlLCJIYXNMYWJlb</w:instrText>
          </w:r>
          <w:r>
            <w:instrText xml:space="preserve">DIiOmZhbHNlLCJLZXl3b3JkcyI6W10sIkxvY2F0aW9ucyI6W3siJGlkIjoiNiIsIiR0eXBlIjoiU3dpc3NBY2FkZW1pYy5DaXRhdmkuTG9jYXRpb24sIFN3aXNzQWNhZGVtaWMuQ2l0YXZpIiwiQWRkcmVzcyI6eyIkaWQiOiI3IiwiJHR5cGUiOiJTd2lzc0FjYWRlbWljLkNpdGF2aS5MaW5rZWRSZXNvdXJjZSwgU3dpc3NBY2FkZW1pYy5Da</w:instrText>
          </w:r>
          <w:r>
            <w:instrText xml:space="preserve">XRhdmkiLCJMaW5rZWRSZXNvdXJjZVR5cGUiOjUsIk9yaWdpbmFsU3RyaW5nIjoiMTAuMTA4MC8wMDIyNDU0NS4xOTM1Ljk5MjE2NDEiLCJVcmlTdHJpbmciOiJodHRwczovL2RvaS5vcmcvMTAuMTA4MC8wMDIyNDU0NS4xOTM1Ljk5MjE2NDEiLCJMaW5rZWRSZXNvdXJjZVN0YXR1cyI6OCwiUHJvcGVydGllcyI6eyIkaWQiOiI4IiwiJHR5c</w:instrText>
          </w:r>
          <w:r>
            <w:instrText xml:space="preserve">GUiOiJTd2lzc0FjYWRlbWljLkNpdGF2aS5MaW5rZWRSZXNvdXJjZVByb3BlcnRpZXMsIFN3aXNzQWNhZGVtaWMuQ2l0YXZpIn0sIlN5bmNGb2xkZXJUeXBlIjowLCJJc0xvY2FsQ2xvdWRQcm9qZWN0RmlsZUxpbmsiOmZhbHNlLCJJc0Nsb3VkUmVzdG9yZSI6ZmFsc2UsIklzQ2xvdWRDb3B5IjpmYWxzZSwiQXR0YWNobWVudEZvbGRlcldhc</w:instrText>
          </w:r>
          <w:r>
            <w:instrText xml:space="preserve">0luRmFsbGJhY2tNb2RlIjpmYWxzZX0sIkFubm90YXRpb25zIjpbXSwiTG9jYXRpb25UeXBlIjowLCJNaXJyb3JzUmVmZXJlbmNlUHJvcGVydHlJZCI6MTI4LCJDcmVhdGVkQnkiOiJfTGVlbmEgTWFhw58iLCJDcmVhdGVkT24iOiIyMDIxLTA1LTExVDA5OjU1OjQ5IiwiTW9kaWZpZWRCeSI6Il9MZWVuYSBNYWHDnyIsIklkIjoiMjRhY2RlY</w:instrText>
          </w:r>
          <w:r>
            <w:instrText xml:space="preserve">jQtMDBmZS00MmI5LWEwZTUtMjQ4OTAzZDNlMDMwIiwiTW9kaWZpZWRPbiI6IjIwMjEtMDUtMTFUMDk6NTU6NDkiLCJQcm9qZWN0Ijp7IiRyZWYiOiI1In19XSwiTnVtYmVyIjoiMiIsIk9yZ2FuaXphdGlvbnMiOltdLCJPdGhlcnNJbnZvbHZlZCI6W10sIlBhZ2VSYW5nZSI6IjxzcD5cclxuICA8bj4yNTc8L24+XHJcbiAgPGluPnRydWU8L</w:instrText>
          </w:r>
          <w:r>
            <w:instrText xml:space="preserve">2luPlxyXG4gIDxvcz4yNTc8L29zPlxyXG4gIDxwcz4yNTc8L3BzPlxyXG48L3NwPlxyXG48ZXA+XHJcbiAgPG4+MjYxPC9uPlxyXG4gIDxpbj50cnVlPC9pbj5cclxuICA8b3M+MjYxPC9vcz5cclxuICA8cHM+MjYxPC9wcz5cclxuPC9lcD5cclxuPG9zPjI1Ny0yNjE8L29zPiIsIlBlcmlvZGljYWwiOnsiJGlkIjoiOSIsIiR0eXBlIjoiU</w:instrText>
          </w:r>
          <w:r>
            <w:instrText xml:space="preserve">3dpc3NBY2FkZW1pYy5DaXRhdmkuUGVyaW9kaWNhbCwgU3dpc3NBY2FkZW1pYy5DaXRhdmkiLCJFaXNzbiI6IjE5NDAtMTE4MyIsIklzc24iOiIwMDIyLTQ1NDUiLCJOYW1lIjoiVGhlIEpvdXJuYWwgb2YgU29jaWFsIFBzeWNob2xvZ3kiLCJQYWdpbmF0aW9uIjowLCJQcm90ZWN0ZWQiOmZhbHNlLCJDcmVhdGVkQnkiOiJfTGVlbmEgTWFhw</w:instrText>
          </w:r>
          <w:r>
            <w:instrText xml:space="preserve">58iLCJDcmVhdGVkT24iOiIyMDIxLTA1LTExVDA5OjU1OjQ5IiwiTW9kaWZpZWRCeSI6Il9MZWVuYSBNYWHDnyIsIklkIjoiYzBmMDk5YzEtNGFiMy00NjMwLWIyZTktOWUzYTYyMWNiZTBjIiwiTW9kaWZpZWRPbiI6IjIwMjEtMDUtMTFUMDk6NTU6NDkiLCJQcm9qZWN0Ijp7IiRyZWYiOiI1In19LCJQdWJsaXNoZXJzIjpbXSwiUXVvdGF0a</w:instrText>
          </w:r>
          <w:r>
            <w:instrText xml:space="preserve">W9ucyI6W10sIlJhdGluZyI6MCwiUmVmZXJlbmNlVHlwZSI6IkpvdXJuYWxBcnRpY2xlIiwiU2hvcnRUaXRsZSI6IkhhcnJpcyAxOTM1IOKAkyBBZ2UgYW5kIE9jY3VwYXRpb25hbCBGYWN0b3JzIiwiU2hvcnRUaXRsZVVwZGF0ZVR5cGUiOjAsIlNvdXJjZU9mQmlibGlvZ3JhcGhpY0luZm9ybWF0aW9uIjoiQ3Jvc3NSZWYiLCJTdGF0aWNJZ</w:instrText>
          </w:r>
          <w:r>
            <w:instrText xml:space="preserve">HMiOlsiMTViYTYwN2MtYzJkZi00ZmQ3LWI3ODUtNTYzOTMyNjU4OTIyIl0sIlRhYmxlT2ZDb250ZW50c0NvbXBsZXhpdHkiOjAsIlRhYmxlT2ZDb250ZW50c1NvdXJjZVRleHRGb3JtYXQiOjAsIlRhc2tzIjpbXSwiVGl0bGUiOiJBZ2UgYW5kIE9jY3VwYXRpb25hbCBGYWN0b3JzIGluIHRoZSBSZXNpZGVudGlhbCBQcm9waW5xdWl0eSBvZ</w:instrText>
          </w:r>
          <w:r>
            <w:instrText xml:space="preserve">iBNYXJyaWFnZSBQYXJ0bmVycyIsIlRyYW5zbGF0b3JzIjpbXSwiVm9sdW1lIjoiNiIsIlllYXIiOiIxOTM1IiwiWWVhclJlc29sdmVkIjoiMTkzNSIsIkNyZWF0ZWRCeSI6Il9MZWVuYSBNYWHDnyIsIkNyZWF0ZWRPbiI6IjIwMjEtMDUtMTFUMDk6NTU6NDkiLCJNb2RpZmllZEJ5IjoiX0xlZW5hIE1hYcOfIiwiSWQiOiJiZDQzNTMzMS0yM</w:instrText>
          </w:r>
          <w:r>
            <w:instrText xml:space="preserve">zM2LTQ5NDUtYTcyYy1hMGJiNTNjYWEwZjkiLCJNb2RpZmllZE9uIjoiMjAyMS0wNS0xMVQwOTo1NTo1NSIsIlByb2plY3QiOnsiJHJlZiI6IjUifX0sIlVzZU51bWJlcmluZ1R5cGVPZlBhcmVudERvY3VtZW50IjpmYWxzZX1dLCJGb3JtYXR0ZWRUZXh0Ijp7IiRpZCI6IjEwIiwiQ291bnQiOjEsIlRleHRVbml0cyI6W3siJGlkIjoiMTEiL</w:instrText>
          </w:r>
          <w:r>
            <w:instrText xml:space="preserve">CJGb250U3R5bGUiOnsiJGlkIjoiMTIiLCJOZXV0cmFsIjp0cnVlfSwiUmVhZGluZ09yZGVyIjoxLCJUZXh0IjoiSGFycmlzIDE5MzUifV19LCJUYWciOiJDaXRhdmlQbGFjZWhvbGRlciM1ZTU2YTgzMy04ZjBkLTQxNDktYTUzYi0yZjYzYTkzNjBmOTUiLCJUZXh0IjoiSGFycmlzIDE5MzUiLCJXQUlWZXJzaW9uIjoiNi4xMC4wLjAifQ==}</w:instrText>
          </w:r>
          <w:r>
            <w:fldChar w:fldCharType="separate"/>
          </w:r>
          <w:r>
            <w:t xml:space="preserve">Harris 1935</w:t>
          </w:r>
          <w:r>
            <w:fldChar w:fldCharType="end"/>
          </w:r>
        </w:sdtContent>
      </w:sdt>
      <w:r>
        <w:t xml:space="preserve">).</w:t>
      </w:r>
      <w:r>
        <w:t xml:space="preserve"> </w:t>
      </w:r>
      <w:r>
        <w:t xml:space="preserve">In</w:t>
      </w:r>
      <w:r>
        <w:t xml:space="preserve"> </w:t>
      </w:r>
      <w:r>
        <w:t xml:space="preserve">weiten</w:t>
      </w:r>
      <w:r>
        <w:t xml:space="preserve"> geografischen Räumen </w:t>
      </w:r>
      <w:r>
        <w:t xml:space="preserve">sowie</w:t>
      </w:r>
      <w:r>
        <w:t xml:space="preserve"> dem ländlichen Raum </w:t>
      </w:r>
      <w:r>
        <w:t xml:space="preserve">leben hingegen</w:t>
      </w:r>
      <w:r>
        <w:t xml:space="preserve"> weniger Paare in der unmittelbaren Umgebung </w:t>
      </w:r>
      <w:r>
        <w:t xml:space="preserve">(</w:t>
      </w:r>
      <w:sdt>
        <w:sdtPr>
          <w:alias w:val="To edit, see citavi.com/edit"/>
          <w15:appearance w15:val="boundingBox"/>
          <w:id w:val="-1594228014"/>
          <w:placeholder>
            <w:docPart w:val="A9B91434340242D38FF4A3A588727A15"/>
          </w:placeholder>
          <w:tag w:val="CitaviPlaceholder#d400ca74-dd3d-4842-a8b3-6c7726d5a27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instrText>
          </w:r>
          <w:r>
            <w:instrText xml:space="preserve">WMuQ2l0YXZpLkNpdGF0aW9ucy5Xb3JkUGxhY2Vob2xkZXJFbnRyeSwgU3dpc3NBY2FkZW1pYy5DaXRhdmkiLCJJZCI6ImRiYmNiOGExLWU4YTYtNGY3OS05NjczLTdjNjY0NDRhYTU0ZSIsIlJhbmdlTGVuZ3RoIjo5LCJSZWZlcmVuY2VJZCI6IjRlMjhkOGZjLTZhNDktNDkwYi1hZjE1LTA1YTZiN2Q1ZmI1MyIsIk5vUGFyIjp0cnVlLCJSZ</w:instrText>
          </w:r>
          <w:r>
            <w:instrText xml:space="preserve">WZlcmVuY2UiOnsiJGlkIjoiMyIsIiR0eXBlIjoiU3dpc3NBY2FkZW1pYy5DaXRhdmkuUmVmZXJlbmNlLCBTd2lzc0FjYWRlbWljLkNpdGF2aSIsIkFic3RyYWN0Q29tcGxleGl0eSI6MCwiQWJzdHJhY3RTb3VyY2VUZXh0Rm9ybWF0IjowLCJBdXRob3JzIjpbeyIkaWQiOiI0IiwiJHR5cGUiOiJTd2lzc0FjYWRlbWljLkNpdGF2aS5QZXJzb</w:instrText>
          </w:r>
          <w:r>
            <w:instrText xml:space="preserve">24sIFN3aXNzQWNhZGVtaWMuQ2l0YXZpIiwiRmlyc3ROYW1lIjoiSi4iLCJMYXN0TmFtZSI6IkJlbGwiLCJNaWRkbGVOYW1lIjoiSC4iLCJQcm90ZWN0ZWQiOmZhbHNlLCJTZXgiOjAsIkNyZWF0ZWRCeSI6Il9MZWVuYSBNYWHDnyIsIkNyZWF0ZWRPbiI6IjIwMjEtMDUtMTFUMDg6MzI6MjciLCJNb2RpZmllZEJ5IjoiX0xlZW5hIE1hYcOfI</w:instrText>
          </w:r>
          <w:r>
            <w:instrText xml:space="preserve">iwiSWQiOiI3OGNiOTZjYy1hMTQ2LTRjMGMtYjRiMC02NWUyMmVhNDI2OGEiLCJNb2RpZmllZE9uIjoiMjAyMS0wNS0xMVQwODozMjoyNyIsIlByb2plY3QiOnsiJGlkIjoiNSIsIiR0eXBlIjoiU3dpc3NBY2FkZW1pYy5DaXRhdmkuUHJvamVjdCwgU3dpc3NBY2FkZW1pYy5DaXRhdmkifX1dLCJDaXRhdGlvbktleVVwZGF0ZVR5cGUiOjAsI</w:instrText>
          </w:r>
          <w:r>
            <w:instrText xml:space="preserve">kNvbGxhYm9yYXRvcnMiOltdLCJFZGl0b3JzIjpbXSwiRXZhbHVhdGlvbkNvbXBsZXhpdHkiOjAsIkV2YWx1YXRpb25Tb3VyY2VUZXh0Rm9ybWF0IjowLCJHcm91cHMiOltdLCJIYXNMYWJlbDEiOmZhbHNlLCJIYXNMYWJlbDIiOmZhbHNlLCJLZXl3b3JkcyI6W10sIkxvY2F0aW9ucyI6W3siJGlkIjoiNiIsIiR0eXBlIjoiU3dpc3NBY2FkZ</w:instrText>
          </w:r>
          <w:r>
            <w:instrText xml:space="preserve">W1pYy5DaXRhdmkuTG9jYXRpb24sIFN3aXNzQWNhZGVtaWMuQ2l0YXZpIiwiQWRkcmVzcyI6eyIkaWQiOiI3IiwiJHR5cGUiOiJTd2lzc0FjYWRlbWljLkNpdGF2aS5MaW5rZWRSZXNvdXJjZSwgU3dpc3NBY2FkZW1pYy5DaXRhdmkiLCJMaW5rZWRSZXNvdXJjZVR5cGUiOjUsIk9yaWdpbmFsU3RyaW5nIjoiaHR0cDovL3d3dy5qc3Rvci5vc</w:instrText>
          </w:r>
          <w:r>
            <w:instrText xml:space="preserve">mcvc3RhYmxlLzQxMzE3ODQyIiwiVXJpU3RyaW5nIjoiaHR0cDovL3d3dy5qc3Rvci5vcmcvc3RhYmxlLzQxMzE3ODQyIiwiTGlua2VkUmVzb3VyY2VTdGF0dXMiOjgsIlByb3BlcnRpZXMiOnsiJGlkIjoiOCIsIiR0eXBlIjoiU3dpc3NBY2FkZW1pYy5DaXRhdmkuTGlua2VkUmVzb3VyY2VQcm9wZXJ0aWVzLCBTd2lzc0FjYWRlbWljLkNpd</w:instrText>
          </w:r>
          <w:r>
            <w:instrText xml:space="preserve">GF2aSJ9LCJTeW5jRm9sZGVyVHlwZSI6MCwiSXNMb2NhbENsb3VkUHJvamVjdEZpbGVMaW5rIjpmYWxzZSwiSXNDbG91ZFJlc3RvcmUiOmZhbHNlLCJJc0Nsb3VkQ29weSI6ZmFsc2UsIkF0dGFjaG1lbnRGb2xkZXJXYXNJbkZhbGxiYWNrTW9kZSI6ZmFsc2V9LCJBbm5vdGF0aW9ucyI6W10sIkxvY2F0aW9uVHlwZSI6MCwiTWlycm9yc1JlZ</w:instrText>
          </w:r>
          <w:r>
            <w:instrText xml:space="preserve">mVyZW5jZVByb3BlcnR5SWQiOjE1MSwiQ3JlYXRlZEJ5IjoiX0xlZW5hIE1hYcOfIiwiQ3JlYXRlZE9uIjoiMjAyMS0wNS0xMVQwODozMzozMCIsIk1vZGlmaWVkQnkiOiJfTGVlbmEgTWFhw58iLCJJZCI6IjE0YTQ0ZTRmLTk2ODUtNDRmZS1iMzZlLTQxZmU2NjM0NjdkYiIsIk1vZGlmaWVkT24iOiIyMDIxLTA2LTI1VDExOjU5OjI0IiwiU</w:instrText>
          </w:r>
          <w:r>
            <w:instrText xml:space="preserve">HJvamVjdCI6eyIkcmVmIjoiNSJ9fV0sIk51bWJlciI6IjEiLCJPcmdhbml6YXRpb25zIjpbXSwiT3RoZXJzSW52b2x2ZWQiOltdLCJQYWdlUmFuZ2UiOiI8c3A+XHJcbiAgPG4+NzQ8L24+XHJcbiAgPGluPnRydWU8L2luPlxyXG4gIDxvcz43NDwvb3M+XHJcbiAgPHBzPjc0PC9wcz5cclxuPC9zcD5cclxuPGVwPlxyXG4gIDxuPjc3PC9uP</w:instrText>
          </w:r>
          <w:r>
            <w:instrText xml:space="preserve">lxyXG4gIDxpbj50cnVlPC9pbj5cclxuICA8b3M+Nzc8L29zPlxyXG4gIDxwcz43NzwvcHM+XHJcbjwvZXA+XHJcbjxvcz43NC03Nzwvb3M+IiwiUGVyaW9kaWNhbCI6eyIkaWQiOiI5IiwiJHR5cGUiOiJTd2lzc0FjYWRlbWljLkNpdGF2aS5QZXJpb2RpY2FsLCBTd2lzc0FjYWRlbWljLkNpdGF2aSIsIk5hbWUiOiJUaGUgQXVzdHJhbGlhb</w:instrText>
          </w:r>
          <w:r>
            <w:instrText xml:space="preserve">iBRdWFydGVybHkiLCJQYWdpbmF0aW9uIjowLCJQcm90ZWN0ZWQiOmZhbHNlLCJDcmVhdGVkQnkiOiJfTGVlbmEgTWFhw58iLCJDcmVhdGVkT24iOiIyMDIxLTA1LTExVDA4OjMyOjQ0IiwiTW9kaWZpZWRCeSI6Il9MZWVuYSBNYWHDnyIsIklkIjoiMTQxYzk0YjEtNmY4OC00MWUwLTg4NWQtMzhhNzgwZTE2ZTE5IiwiTW9kaWZpZWRPbiI6I</w:instrText>
          </w:r>
          <w:r>
            <w:instrText xml:space="preserve">jIwMjEtMDUtMTFUMDg6MzI6NDQiLCJQcm9qZWN0Ijp7IiRyZWYiOiI1In19LCJQdWJsaXNoZXJzIjpbXSwiUXVvdGF0aW9ucyI6W10sIlJhdGluZyI6MCwiUmVmZXJlbmNlVHlwZSI6IkpvdXJuYWxBcnRpY2xlIiwiU2hvcnRUaXRsZSI6IkJlbGwgMTk1NyDigJMgUmVzaWRlbnRpYWwgUHJvcGlucXVpdHkgQXMgQSBGYWN0b3IiLCJTaG9yd</w:instrText>
          </w:r>
          <w:r>
            <w:instrText xml:space="preserve">FRpdGxlVXBkYXRlVHlwZSI6MCwiU3RhdGljSWRzIjpbImFjZTA2MTU1LTEwNmYtNDMyMi1iNGFjLTc3ZjVkNjNlYTNhZiJdLCJUYWJsZU9mQ29udGVudHNDb21wbGV4aXR5IjowLCJUYWJsZU9mQ29udGVudHNTb3VyY2VUZXh0Rm9ybWF0IjowLCJUYXNrcyI6W10sIlRpdGxlIjoiUmVzaWRlbnRpYWwgUHJvcGlucXVpdHkgQXMgQSBGYWN0b</w:instrText>
          </w:r>
          <w:r>
            <w:instrText xml:space="preserve">3IgSW4gTWFycmlhZ2UgU2VsZWN0aW9uIiwiVHJhbnNsYXRvcnMiOltdLCJWb2x1bWUiOiIyOSIsIlllYXIiOiIxOTU3IiwiWWVhclJlc29sdmVkIjoiMTk1NyIsIkNyZWF0ZWRCeSI6Il9MZWVuYSBNYWHDnyIsIkNyZWF0ZWRPbiI6IjIwMjEtMDUtMTFUMDg6MzI6MTUiLCJNb2RpZmllZEJ5IjoiX0xlZW5hIE1hYcOfIiwiSWQiOiI0ZTI4Z</w:instrText>
          </w:r>
          <w:r>
            <w:instrText xml:space="preserve">DhmYy02YTQ5LTQ5MGItYWYxNS0wNWE2YjdkNWZiNTMiLCJNb2RpZmllZE9uIjoiMjAyMS0wNi0yNVQxMTo1OToyNCIsIlByb2plY3QiOnsiJHJlZiI6IjUifX0sIlVzZU51bWJlcmluZ1R5cGVPZlBhcmVudERvY3VtZW50IjpmYWxzZX1dLCJGb3JtYXR0ZWRUZXh0Ijp7IiRpZCI6IjEwIiwiQ291bnQiOjEsIlRleHRVbml0cyI6W3siJGlkI</w:instrText>
          </w:r>
          <w:r>
            <w:instrText xml:space="preserve">joiMTEiLCJGb250U3R5bGUiOnsiJGlkIjoiMTIiLCJOZXV0cmFsIjp0cnVlfSwiUmVhZGluZ09yZGVyIjoxLCJUZXh0IjoiQmVsbCAxOTU3In1dfSwiVGFnIjoiQ2l0YXZpUGxhY2Vob2xkZXIjZDQwMGNhNzQtZGQzZC00ODQyLWE4YjMtNmM3NzI2ZDVhMjc4IiwiVGV4dCI6IkJlbGwgMTk1NyIsIldBSVZlcnNpb24iOiI2LjEwLjAuMCJ9}</w:instrText>
          </w:r>
          <w:r>
            <w:fldChar w:fldCharType="separate"/>
          </w:r>
          <w:r>
            <w:t xml:space="preserve">Bell 1957</w:t>
          </w:r>
          <w:r>
            <w:fldChar w:fldCharType="end"/>
          </w:r>
        </w:sdtContent>
      </w:sdt>
      <w:r>
        <w:t xml:space="preserve">; </w:t>
      </w:r>
      <w:sdt>
        <w:sdtPr>
          <w:alias w:val="To edit, see citavi.com/edit"/>
          <w15:appearance w15:val="boundingBox"/>
          <w:id w:val="-1909535417"/>
          <w:placeholder>
            <w:docPart w:val="A9B91434340242D38FF4A3A588727A15"/>
          </w:placeholder>
          <w:tag w:val="CitaviPlaceholder#3a6b3acd-39f1-4ddf-be54-9613d54000f8"/>
          <w:rPr/>
        </w:sdtPr>
        <w:sdtContent>
          <w:r>
            <w:fldChar w:fldCharType="begin"/>
          </w:r>
          <w:r>
            <w:instrText xml:space="preserve">ADDIN CitaviPlaceholder{eyIkaWQiOiIxIiwiJHR5cGUiOiJTd2lzc0FjYWRlbWljLkNpdGF2aS5DaXRhdGlvbnMuV29yZFBsYWNlaG9sZGVyL</w:instrText>
          </w:r>
          <w:r>
            <w:instrText xml:space="preserve">CBTd2lzc0FjYWRlbWljLkNpdGF2aSIsIkVudHJpZXMiOlt7IiRpZCI6IjIiLCIkdHlwZSI6IlN3aXNzQWNhZGVtaWMuQ2l0YXZpLkNpdGF0aW9ucy5Xb3JkUGxhY2Vob2xkZXJFbnRyeSwgU3dpc3NBY2FkZW1pYy5DaXRhdmkiLCJJZCI6ImQ4MjBlYzVlLTI2NTgtNDBhYy1iODY4LWE3MDYwMWNmY2IwZSIsIlJhbmdlTGVuZ3RoIjoxNCwiU</w:instrText>
          </w:r>
          <w:r>
            <w:instrText xml:space="preserve">mVmZXJlbmNlSWQiOiIwNzllNTFlOC04NTcwLTQ2MmUtYmFiYy1mOTBjNDEzYmRlZjQiLCJOb1BhciI6dHJ1ZSwiUmVmZXJlbmNlIjp7IiRpZCI6IjMiLCIkdHlwZSI6IlN3aXNzQWNhZGVtaWMuQ2l0YXZpLlJlZmVyZW5jZSwgU3dpc3NBY2FkZW1pYy5DaXRhdmkiLCJBYnN0cmFjdENvbXBsZXhpdHkiOjAsIkFic3RyYWN0U291cmNlVGV4d</w:instrText>
          </w:r>
          <w:r>
            <w:instrText xml:space="preserve">EZvcm1hdCI6MCwiQXV0aG9ycyI6W3siJGlkIjoiNCIsIiR0eXBlIjoiU3dpc3NBY2FkZW1pYy5DaXRhdmkuUGVyc29uLCBTd2lzc0FjYWRlbWljLkNpdGF2aSIsIkZpcnN0TmFtZSI6IkpvaG4iLCJMYXN0TmFtZSI6IkVsbHN3b3J0aCIsIk1pZGRsZU5hbWUiOiJTLiIsIlByb3RlY3RlZCI6ZmFsc2UsIlNleCI6MiwiQ3JlYXRlZEJ5IjoiX</w:instrText>
          </w:r>
          <w:r>
            <w:instrText xml:space="preserve">0xlZW5hIE1hYcOfIiwiQ3JlYXRlZE9uIjoiMjAyMS0wNS0xMVQwOToyMzo0NSIsIk1vZGlmaWVkQnkiOiJfTGVlbmEgTWFhw58iLCJJZCI6IjkyNTYxZTg2LWM5NWMtNDUxZi1iOWUzLWVlNzg4NTViOGEwZiIsIk1vZGlmaWVkT24iOiIyMDIxLTA1LTExVDA5OjIzOjQ1IiwiUHJvamVjdCI6eyIkaWQiOiI1IiwiJHR5cGUiOiJTd2lzc0FjY</w:instrText>
          </w:r>
          <w:r>
            <w:instrText xml:space="preserve">WRlbWljLkNpdGF2aS5Qcm9qZWN0LCBTd2lzc0FjYWRlbWljLkNpdGF2aSJ9fV0sIkNpdGF0aW9uS2V5VXBkYXRlVHlwZSI6MCwiQ29sbGFib3JhdG9ycyI6W10sIkRvaSI6IjEwLjIzMDcvMjA4NzIzOCIsIkVkaXRvcnMiOltdLCJFdmFsdWF0aW9uQ29tcGxleGl0eSI6MCwiRXZhbHVhdGlvblNvdXJjZVRleHRGb3JtYXQiOjAsIkdyb3Vwc</w:instrText>
          </w:r>
          <w:r>
            <w:instrText xml:space="preserve">yI6W10sIkhhc0xhYmVsMSI6ZmFsc2UsIkhhc0xhYmVsMiI6ZmFsc2UsIktleXdvcmRzIjpbXSwiTG9jYXRpb25zIjpbeyIkaWQiOiI2IiwiJHR5cGUiOiJTd2lzc0FjYWRlbWljLkNpdGF2aS5Mb2NhdGlvbiwgU3dpc3NBY2FkZW1pYy5DaXRhdmkiLCJBZGRyZXNzIjp7IiRpZCI6IjciLCIkdHlwZSI6IlN3aXNzQWNhZGVtaWMuQ2l0YXZpL</w:instrText>
          </w:r>
          <w:r>
            <w:instrText xml:space="preserve">kxpbmtlZFJlc291cmNlLCBTd2lzc0FjYWRlbWljLkNpdGF2aSIsIkxpbmtlZFJlc291cmNlVHlwZSI6NSwiT3JpZ2luYWxTdHJpbmciOiIxMC4yMzA3LzIwODcyMzgiLCJVcmlTdHJpbmciOiJodHRwczovL2RvaS5vcmcvMTAuMjMwNy8yMDg3MjM4IiwiTGlua2VkUmVzb3VyY2VTdGF0dXMiOjgsIlByb3BlcnRpZXMiOnsiJGlkIjoiOC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yOCwiQ3JlYXRlZEJ5IjoiX0xlZW5hIE1hYcOfIiwiQ3JlYXRlZE9uIjoiMjAyMS0wNS0xMVQwODozMDo0OCIsIk1vZGlmaWVkQnkiOiJfTGVlbmEgTWFhw58iLCJJZCI6ImQyN</w:instrText>
          </w:r>
          <w:r>
            <w:instrText xml:space="preserve">zJmYzYyLTgwMzYtNDQ3Yy04YjA3LWFhMDFmOWUwMDNmZiIsIk1vZGlmaWVkT24iOiIyMDIxLTA1LTExVDA4OjMwOjQ4IiwiUHJvamVjdCI6eyIkcmVmIjoiNSJ9fV0sIk51bWJlciI6IjQiLCJPcmdhbml6YXRpb25zIjpbXSwiT3RoZXJzSW52b2x2ZWQiOltdLCJQYWdlUmFuZ2UiOiI8c3A+XHJcbiAgPG4+NDQ0PC9uPlxyXG4gIDxpbj50c</w:instrText>
          </w:r>
          <w:r>
            <w:instrText xml:space="preserve">nVlPC9pbj5cclxuICA8b3M+NDQ0PC9vcz5cclxuICA8cHM+NDQ0PC9wcz5cclxuPC9zcD5cclxuPGVwPlxyXG4gIDxuPjQ0ODwvbj5cclxuICA8aW4+dHJ1ZTwvaW4+XHJcbiAgPG9zPjQ0ODwvb3M+XHJcbiAgPHBzPjQ0ODwvcHM+XHJcbjwvZXA+XHJcbjxvcz40NDQtNDQ4PC9vcz4iLCJQZXJpb2RpY2FsIjp7IiRpZCI6IjkiLCIkdHlwZ</w:instrText>
          </w:r>
          <w:r>
            <w:instrText xml:space="preserve">SI6IlN3aXNzQWNhZGVtaWMuQ2l0YXZpLlBlcmlvZGljYWwsIFN3aXNzQWNhZGVtaWMuQ2l0YXZpIiwiTmFtZSI6IkFtZXJpY2FuIFNvY2lvbG9naWNhbCBSZXZpZXciLCJQYWdpbmF0aW9uIjowLCJQcm90ZWN0ZWQiOmZhbHNlLCJDcmVhdGVkQnkiOiJfTGVlbmEgTWFhw58iLCJDcmVhdGVkT24iOiIyMDIxLTA1LTE3VDA5OjU2OjMyIiwiT</w:instrText>
          </w:r>
          <w:r>
            <w:instrText xml:space="preserve">W9kaWZpZWRCeSI6Il9MZWVuYSBNYWHDnyIsIklkIjoiNGE1YjBhMGEtOTBjZS00NGVhLWI3NzEtZmM5ZWZiNzc2YmRmIiwiTW9kaWZpZWRPbiI6IjIwMjEtMDUtMTdUMDk6NTY6MzIiLCJQcm9qZWN0Ijp7IiRyZWYiOiI1In19LCJQdWJsaXNoZXJzIjpbXSwiUXVvdGF0aW9ucyI6W10sIlJhdGluZyI6MCwiUmVmZXJlbmNlVHlwZSI6Ikpvd</w:instrText>
          </w:r>
          <w:r>
            <w:instrText xml:space="preserve">XJuYWxBcnRpY2xlIiwiU2hvcnRUaXRsZSI6IkVsbHN3b3J0aCAxOTQ4IOKAkyBUaGUgUmVsYXRpb25zaGlwIG9mIFBvcHVsYXRpb24gRGVuc2l0eSIsIlNob3J0VGl0bGVVcGRhdGVUeXBlIjowLCJTb3VyY2VPZkJpYmxpb2dyYXBoaWNJbmZvcm1hdGlvbiI6IkNyb3NzUmVmIiwiU3RhdGljSWRzIjpbIjg4Mjg3Y2RiLWQ3ZTAtNDU1NS1iM</w:instrText>
          </w:r>
          <w:r>
            <w:instrText xml:space="preserve">GY1LWJhOTI5YmRkZWU0ZSJdLCJUYWJsZU9mQ29udGVudHNDb21wbGV4aXR5IjowLCJUYWJsZU9mQ29udGVudHNTb3VyY2VUZXh0Rm9ybWF0IjowLCJUYXNrcyI6W10sIlRpdGxlIjoiVGhlIFJlbGF0aW9uc2hpcCBvZiBQb3B1bGF0aW9uIERlbnNpdHkgdG8gUmVzaWRlbnRpYWwgUHJvcGlucXVpdHkgYXMgYSBGYWN0b3IgaW4gTWFycmlhZ</w:instrText>
          </w:r>
          <w:r>
            <w:instrText xml:space="preserve">2UgU2VsZWN0aW9uIiwiVHJhbnNsYXRvcnMiOltdLCJWb2x1bWUiOiIxMyIsIlllYXIiOiIxOTQ4IiwiWWVhclJlc29sdmVkIjoiMTk0OCIsIkNyZWF0ZWRCeSI6Il9MZWVuYSBNYWHDnyIsIkNyZWF0ZWRPbiI6IjIwMjEtMDUtMTFUMDg6MzA6NDgiLCJNb2RpZmllZEJ5IjoiX0xlZW5hIE1hYcOfIiwiSWQiOiIwNzllNTFlOC04NTcwLTQ2M</w:instrText>
          </w:r>
          <w:r>
            <w:instrText xml:space="preserve">mUtYmFiYy1mOTBjNDEzYmRlZjQiLCJNb2RpZmllZE9uIjoiMjAyMS0wNi0xNVQxMDo0NzoyNyIsIlByb2plY3QiOnsiJHJlZiI6IjUifX0sIlVzZU51bWJlcmluZ1R5cGVPZlBhcmVudERvY3VtZW50IjpmYWxzZX1dLCJGb3JtYXR0ZWRUZXh0Ijp7IiRpZCI6IjEwIiwiQ291bnQiOjEsIlRleHRVbml0cyI6W3siJGlkIjoiMTEiLCJGb250U</w:instrText>
          </w:r>
          <w:r>
            <w:instrText xml:space="preserve">3R5bGUiOnsiJGlkIjoiMTIiLCJOZXV0cmFsIjp0cnVlfSwiUmVhZGluZ09yZGVyIjoxLCJUZXh0IjoiRWxsc3dvcnRoIDE5NDgifV19LCJUYWciOiJDaXRhdmlQbGFjZWhvbGRlciMzYTZiM2FjZC0zOWYxLTRkZGYtYmU1NC05NjEzZDU0MDAwZjgiLCJUZXh0IjoiRWxsc3dvcnRoIDE5NDgiLCJXQUlWZXJzaW9uIjoiNi4xMC4wLjAifQ==}</w:instrText>
          </w:r>
          <w:r>
            <w:fldChar w:fldCharType="separate"/>
          </w:r>
          <w:r>
            <w:t xml:space="preserve">Ellsworth 1948</w:t>
          </w:r>
          <w:r>
            <w:fldChar w:fldCharType="end"/>
          </w:r>
        </w:sdtContent>
      </w:sdt>
      <w:r>
        <w:t xml:space="preserve">; </w:t>
      </w:r>
      <w:sdt>
        <w:sdtPr>
          <w:alias w:val="To edit, see citavi.com/edit"/>
          <w15:appearance w15:val="boundingBox"/>
          <w:id w:val="-1894416997"/>
          <w:placeholder>
            <w:docPart w:val="DefaultPlaceholder_-1854013440"/>
          </w:placeholder>
          <w:tag w:val="CitaviPlaceholder#29c33db9-45a1-433d-b8b4-279af48d4171"/>
          <w:rPr/>
        </w:sdtPr>
        <w:sdtContent>
          <w:r>
            <w:fldChar w:fldCharType="begin"/>
          </w:r>
          <w:r>
            <w:instrText xml:space="preserve">ADDIN Cit</w:instrText>
          </w:r>
          <w:r>
            <w:instrText xml:space="preserve">aviPlaceholder{eyIkaWQiOiIxIiwiJHR5cGUiOiJTd2lzc0FjYWRlbWljLkNpdGF2aS5DaXRhdGlvbnMuV29yZFBsYWNlaG9sZGVyLCBTd2lzc0FjYWRlbWljLkNpdGF2aSIsIkVudHJpZXMiOlt7IiRpZCI6IjIiLCIkdHlwZSI6IlN3aXNzQWNhZGVtaWMuQ2l0YXZpLkNpdGF0aW9ucy5Xb3JkUGxhY2Vob2xkZXJFbnRyeSwgU3dpc3NBY</w:instrText>
          </w:r>
          <w:r>
            <w:instrText xml:space="preserve">2FkZW1pYy5DaXRhdmkiLCJJZCI6IjQ5Zjc3YWM5LTM1NjAtNDhlZS05MTE0LWMzNzJhMjRjNDk4YiIsIlJhbmdlTGVuZ3RoIjoxMywiUmVmZXJlbmNlSWQiOiIxZTUzZWJiMi03OTFiLTRkNjEtYTE1MC05OGRkMGUzMWY3ZTMiLCJOb1BhciI6dHJ1ZSwiUmVmZXJlbmNlIjp7IiRpZCI6IjMiLCIkdHlwZSI6IlN3aXNzQWNhZGVtaWMuQ2l0Y</w:instrText>
          </w:r>
          <w:r>
            <w:instrText xml:space="preserve">XZpLlJlZmVyZW5jZSwgU3dpc3NBY2FkZW1pYy5DaXRhdmkiLCJBYnN0cmFjdENvbXBsZXhpdHkiOjAsIkFic3RyYWN0U291cmNlVGV4dEZvcm1hdCI6MCwiQXV0aG9ycyI6W3siJGlkIjoiNCIsIiR0eXBlIjoiU3dpc3NBY2FkZW1pYy5DaXRhdmkuUGVyc29uLCBTd2lzc0FjYWRlbWljLkNpdGF2aSIsIkZpcnN0TmFtZSI6IkFuZHJlYSIsI</w:instrText>
          </w:r>
          <w:r>
            <w:instrText xml:space="preserve">kxhc3ROYW1lIjoiTGVuZ2VyZXIiLCJQcm90ZWN0ZWQiOmZhbHNlLCJTZXgiOjAsIkNyZWF0ZWRCeSI6Il9MZWVuYSBNYWHDnyIsIkNyZWF0ZWRPbiI6IjIwMjEtMDQtMjlUMDc6NDQ6MzIiLCJNb2RpZmllZEJ5IjoiX0xlZW5hIE1hYcOfIiwiSWQiOiJkOTgwYjI4Zi0zNWU0LTRlOTAtYWE1YS01ZjdlYmQwY2U3MjAiLCJNb2RpZmllZE9uI</w:instrText>
          </w:r>
          <w:r>
            <w:instrText xml:space="preserve">joiMjAyMS0wNC0yOVQwNzo0NDozMiIsIlByb2plY3QiOnsiJGlkIjoiNSIsIiR0eXBlIjoiU3dpc3NBY2FkZW1pYy5DaXRhdmkuUHJvamVjdCwgU3dpc3NBY2FkZW1pYy5DaXRhdmkifX1dLCJDaXRhdGlvbktleVVwZGF0ZVR5cGUiOjAsIkNvbGxhYm9yYXRvcnMiOltdLCJFZGl0b3JzIjpbeyIkaWQiOiI2IiwiJHR5cGUiOiJTd2lzc0FjY</w:instrText>
          </w:r>
          <w:r>
            <w:instrText xml:space="preserve">WRlbWljLkNpdGF2aS5QZXJzb24sIFN3aXNzQWNhZGVtaWMuQ2l0YXZpIiwiRmlyc3ROYW1lIjoiVGhvbWFzIiwiTGFzdE5hbWUiOiJLbGVpbiIsIlByb3RlY3RlZCI6ZmFsc2UsIlNleCI6MiwiQ3JlYXRlZEJ5IjoiX0xlZW5hIE1hYcOfIiwiQ3JlYXRlZE9uIjoiMjAyMS0wNC0yOVQwNzo0NDozMiIsIk1vZGlmaWVkQnkiOiJfTGVlbmEgT</w:instrText>
          </w:r>
          <w:r>
            <w:instrText xml:space="preserve">WFhw58iLCJJZCI6IjhlODg1ZDNjLTZlYmEtNDc3Yi1hNDYyLTRhYWNkOWVmNDE4MyIsIk1vZGlmaWVkT24iOiIyMDIxLTA0LTI5VDA3OjQ0OjMyIiwiUHJvamVjdCI6eyIkcmVmIjoiNSJ9fV0sIkV2YWx1YXRpb25Db21wbGV4aXR5IjowLCJFdmFsdWF0aW9uU291cmNlVGV4dEZvcm1hdCI6MCwiR3JvdXBzIjpbXSwiSGFzTGFiZWwxIjpmY</w:instrText>
          </w:r>
          <w:r>
            <w:instrText xml:space="preserve">WxzZSwiSGFzTGFiZWwyIjp0cnVlLCJLZXl3b3JkcyI6W10sIkxhbmd1YWdlIjoiZ2VyIiwiTG9jYXRpb25zIjpbeyIkaWQiOiI3IiwiJHR5cGUiOiJTd2lzc0FjYWRlbWljLkNpdGF2aS5Mb2NhdGlvbiwgU3dpc3NBY2FkZW1pYy5DaXRhdmkiLCJBZGRyZXNzIjp7IiRpZCI6IjgiLCIkdHlwZSI6IlN3aXNzQWNhZGVtaWMuQ2l0YXZpLkxpb</w:instrText>
          </w:r>
          <w:r>
            <w:instrText xml:space="preserve">mtlZFJlc291cmNlLCBTd2lzc0FjYWRlbWljLkNpdGF2aSIsIkxpbmtlZFJlc291cmNlVHlwZSI6NSwiT3JpZ2luYWxTdHJpbmciOiJodHRwOi8vd3d3LnNzb2FyLmluZm8vc3NvYXIvaGFuZGxlL2RvY3VtZW50LzQ2NjA1IiwiVXJpU3RyaW5nIjoiaHR0cDovL3d3dy5zc29hci5pbmZvL3Nzb2FyL2hhbmRsZS9kb2N1bWVudC80NjYwNSIsI</w:instrText>
          </w:r>
          <w:r>
            <w:instrText xml:space="preserve">kxpbmtlZFJlc291cmNlU3RhdHVzIjo4LCJQcm9wZXJ0aWVzIjp7IiRpZCI6IjkiLCIkdHlwZSI6IlN3aXNzQWNhZGVtaWMuQ2l0YXZpLkxpbmtlZFJlc291cmNlUHJvcGVydGllcywgU3dpc3NBY2FkZW1pYy5DaXRhdmkifSwiU3luY0ZvbGRlclR5cGUiOjAsIklzTG9jYWxDbG91ZFByb2plY3RGaWxlTGluayI6ZmFsc2UsIklzQ2xvdWRSZ</w:instrText>
          </w:r>
          <w:r>
            <w:instrText xml:space="preserve">XN0b3JlIjpmYWxzZSwiSXNDbG91ZENvcHkiOmZhbHNlLCJBdHRhY2htZW50Rm9sZGVyV2FzSW5GYWxsYmFja01vZGUiOmZhbHNlfSwiQW5ub3RhdGlvbnMiOltdLCJMb2NhdGlvblR5cGUiOjAsIk1pcnJvcnNSZWZlcmVuY2VQcm9wZXJ0eUlkIjoxMSwiQ3JlYXRlZEJ5IjoiX0xlZW5hIE1hYcOfIiwiQ3JlYXRlZE9uIjoiMjAyMS0wNC0yO</w:instrText>
          </w:r>
          <w:r>
            <w:instrText xml:space="preserve">VQwNzo0NDozMiIsIk1vZGlmaWVkQnkiOiJfTGVlbmEgTWFhw58iLCJJZCI6ImQ0YTJkMGM1LWQwNGQtNDFlMS04ZDU2LTIwNjZmMGI1OGFjMiIsIk1vZGlmaWVkT24iOiIyMDIxLTA0LTI5VDA3OjQ0OjMyIiwiUHJvamVjdCI6eyIkcmVmIjoiNSJ9fSx7IiRpZCI6IjEwIiwiJHR5cGUiOiJTd2lzc0FjYWRlbWljLkNpdGF2aS5Mb2NhdGlvb</w:instrText>
          </w:r>
          <w:r>
            <w:instrText xml:space="preserve">iwgU3dpc3NBY2FkZW1pYy5DaXRhdmkiLCJBZGRyZXNzIjp7IiRpZCI6IjExIiwiJHR5cGUiOiJTd2lzc0FjYWRlbWljLkNpdGF2aS5MaW5rZWRSZXNvdXJjZSwgU3dpc3NBY2FkZW1pYy5DaXRhdmkiLCJMaW5rZWRSZXNvdXJjZVR5cGUiOjUsIk9yaWdpbmFsU3RyaW5nIjoiaHR0cDovL2QtbmIuaW5mby8xMTkwOTkzNjM1IiwiVXJpU3Rya</w:instrText>
          </w:r>
          <w:r>
            <w:instrText xml:space="preserve">W5nIjoiaHR0cDovL2QtbmIuaW5mby8xMTkwOTkzNjM1IiwiTGlua2VkUmVzb3VyY2VTdGF0dXMiOjgsIlByb3BlcnRpZXMiOnsiJGlkIjoiMTIiLCIkdHlwZSI6IlN3aXNzQWNhZGVtaWMuQ2l0YXZpLkxpbmtlZFJlc291cmNlUHJvcGVydGllcywgU3dpc3NBY2FkZW1pYy5DaXRhdmkifSwiU3luY0ZvbGRlclR5cGUiOjAsIklzTG9jYWxDb</w:instrText>
          </w:r>
          <w:r>
            <w:instrText xml:space="preserve">G91ZFByb2plY3RGaWxlTGluayI6ZmFsc2UsIklzQ2xvdWRSZXN0b3JlIjpmYWxzZSwiSXNDbG91ZENvcHkiOmZhbHNlLCJBdHRhY2htZW50Rm9sZGVyV2FzSW5GYWxsYmFja01vZGUiOmZhbHNlfSwiQW5ub3RhdGlvbnMiOltdLCJMb2NhdGlvblR5cGUiOjAsIk1pcnJvcnNSZWZlcmVuY2VQcm9wZXJ0eUlkIjoxMSwiQ3JlYXRlZEJ5IjoiX</w:instrText>
          </w:r>
          <w:r>
            <w:instrText xml:space="preserve">0xlZW5hIE1hYcOfIiwiQ3JlYXRlZE9uIjoiMjAyMS0wNC0yOVQwNzo0NDozMiIsIk1vZGlmaWVkQnkiOiJfTGVlbmEgTWFhw58iLCJJZCI6IjQ1MmMyMTBlLWRhYzktNDlmOS04YWM5LTM0NTExZGU3MzFmNyIsIk1vZGlmaWVkT24iOiIyMDIxLTA0LTI5VDA3OjQ0OjMyIiwiUHJvamVjdCI6eyIkcmVmIjoiNSJ9fSx7IiRpZCI6IjEzIiwiJ</w:instrText>
          </w:r>
          <w:r>
            <w:instrText xml:space="preserve">HR5cGUiOiJTd2lzc0FjYWRlbWljLkNpdGF2aS5Mb2NhdGlvbiwgU3dpc3NBY2FkZW1pYy5DaXRhdmkiLCJBZGRyZXNzIjp7IiRpZCI6IjE0IiwiJHR5cGUiOiJTd2lzc0FjYWRlbWljLkNpdGF2aS5MaW5rZWRSZXNvdXJjZSwgU3dpc3NBY2FkZW1pYy5DaXRhdmkiLCJMaW5rZWRSZXNvdXJjZVR5cGUiOjUsIk9yaWdpbmFsU3RyaW5nIjoia</w:instrText>
          </w:r>
          <w:r>
            <w:instrText xml:space="preserve">HR0cHM6Ly9kLW5iLmluZm8vMTE5MDk5MzYzNS8zNCIsIlVyaVN0cmluZyI6Imh0dHBzOi8vZC1uYi5pbmZvLzExOTA5OTM2MzUvMzQiLCJMaW5rZWRSZXNvdXJjZVN0YXR1cyI6OCwiUHJvcGVydGllcyI6eyIkaWQiOiIxNSIsIiR0eXBlIjoiU3dpc3NBY2FkZW1pYy5DaXRhdmkuTGlua2VkUmVzb3VyY2VQcm9wZXJ0aWVzLCBTd2lzc0FjY</w:instrText>
          </w:r>
          <w:r>
            <w:instrText xml:space="preserve">WRlbWljLkNpdGF2aSJ9LCJTeW5jRm9sZGVyVHlwZSI6MCwiSXNMb2NhbENsb3VkUHJvamVjdEZpbGVMaW5rIjpmYWxzZSwiSXNDbG91ZFJlc3RvcmUiOmZhbHNlLCJJc0Nsb3VkQ29weSI6ZmFsc2UsIkF0dGFjaG1lbnRGb2xkZXJXYXNJbkZhbGxiYWNrTW9kZSI6ZmFsc2V9LCJBbm5vdGF0aW9ucyI6W10sIkxvY2F0aW9uVHlwZSI6MCwiT</w:instrText>
          </w:r>
          <w:r>
            <w:instrText xml:space="preserve">Wlycm9yc1JlZmVyZW5jZVByb3BlcnR5SWQiOjExLCJDcmVhdGVkQnkiOiJfTGVlbmEgTWFhw58iLCJDcmVhdGVkT24iOiIyMDIxLTA0LTI5VDA3OjQ0OjMyIiwiTW9kaWZpZWRCeSI6Il9MZWVuYSBNYWHDnyIsIklkIjoiMDk4NjNhNmYtYzhmMS00YjMwLTg5NjQtNzAwODdiM2U1OThkIiwiTW9kaWZpZWRPbiI6IjIwMjEtMDQtMjlUMDc6N</w:instrText>
          </w:r>
          <w:r>
            <w:instrText xml:space="preserve">DQ6MzIiLCJQcm9qZWN0Ijp7IiRyZWYiOiI1In19LHsiJGlkIjoiMTYiLCIkdHlwZSI6IlN3aXNzQWNhZGVtaWMuQ2l0YXZpLkxvY2F0aW9uLCBTd2lzc0FjYWRlbWljLkNpdGF2aSIsIkFkZHJlc3MiOnsiJGlkIjoiMTciLCIkdHlwZSI6IlN3aXNzQWNhZGVtaWMuQ2l0YXZpLkxpbmtlZFJlc291cmNlLCBTd2lzc0FjYWRlbWljLkNpdGF2a</w:instrText>
          </w:r>
          <w:r>
            <w:instrText xml:space="preserve">SIsIkxpbmtlZFJlc291cmNlVHlwZSI6NSwiT3JpZ2luYWxTdHJpbmciOiJodHRwczovL25ibi1yZXNvbHZpbmcub3JnL3VybjpuYm46ZGU6MDE2OC1zc29hci00NjYwNS04IiwiVXJpU3RyaW5nIjoiaHR0cHM6Ly9uYm4tcmVzb2x2aW5nLm9yZy91cm46bmJuOmRlOjAxNjgtc3NvYXItNDY2MDUtOCIsIkxpbmtlZFJlc291cmNlU3RhdHVzI</w:instrText>
          </w:r>
          <w:r>
            <w:instrText xml:space="preserve">jo4LCJQcm9wZXJ0aWVzIjp7IiRpZCI6IjE4IiwiJHR5cGUiOiJTd2lzc0FjYWRlbWljLkNpdGF2aS5MaW5rZWRSZXNvdXJjZVByb3BlcnRpZXMsIFN3aXNzQWNhZGVtaWMuQ2l0YXZpIn0sIlN5bmNGb2xkZXJUeXBlIjowLCJJc0xvY2FsQ2xvdWRQcm9qZWN0RmlsZUxpbmsiOmZhbHNlLCJJc0Nsb3VkUmVzdG9yZSI6ZmFsc2UsIklzQ2xvd</w:instrText>
          </w:r>
          <w:r>
            <w:instrText xml:space="preserve">WRDb3B5IjpmYWxzZSwiQXR0YWNobWVudEZvbGRlcldhc0luRmFsbGJhY2tNb2RlIjpmYWxzZX0sIkFubm90YXRpb25zIjpbXSwiTG9jYXRpb25UeXBlIjowLCJNaXJyb3JzUmVmZXJlbmNlUHJvcGVydHlJZCI6MTEsIkNyZWF0ZWRCeSI6Il9MZWVuYSBNYWHDnyIsIkNyZWF0ZWRPbiI6IjIwMjEtMDQtMjlUMDc6NDQ6MzIiLCJNb2RpZmllZ</w:instrText>
          </w:r>
          <w:r>
            <w:instrText xml:space="preserve">EJ5IjoiX0xlZW5hIE1hYcOfIiwiSWQiOiI5NmYyOTk4YS0xMzBlLTRhZWEtOGQ1Yi1mMjc3ZTFlMWMyMDMiLCJNb2RpZmllZE9uIjoiMjAyMS0wNC0yOVQwNzo0NDozMiIsIlByb2plY3QiOnsiJHJlZiI6IjUifX1dLCJPcmdhbml6YXRpb25zIjpbXSwiT3RoZXJzSW52b2x2ZWQiOltdLCJQYWdlQ291bnQiOiIxMzMtMTYyIiwiUGFnZVJhb</w:instrText>
          </w:r>
          <w:r>
            <w:instrText xml:space="preserve">mdlIjoiPHNwPlxyXG4gIDxuPjEzMzwvbj5cclxuICA8aW4+dHJ1ZTwvaW4+XHJcbiAgPG9zPjEzMzwvb3M+XHJcbiAgPHBzPjEzMzwvcHM+XHJcbjwvc3A+XHJcbjxlcD5cclxuICA8bj4xNjI8L24+XHJcbiAgPGluPnRydWU8L2luPlxyXG4gIDxvcz4xNjI8L29zPlxyXG4gIDxwcz4xNjI8L3BzPlxyXG48L2VwPlxyXG48b3M+MTMzLTE2M</w:instrText>
          </w:r>
          <w:r>
            <w:instrText xml:space="preserve">jwvb3M+IiwiUGFyYWxsZWxUaXRsZSI6IldoZXJlIGxvdmUgbG92ZXMgLSBhbiBhcnRpY2xlIG9uIHRoZSAnZ2VvZ3JhcGh5JyBvZiB0aGUgY2hvaWNlIG9mIHBhcnRuZXIiLCJQYXJlbnRSZWZlcmVuY2UiOnsiJGlkIjoiMTkiLCIkdHlwZSI6IlN3aXNzQWNhZGVtaWMuQ2l0YXZpLlJlZmVyZW5jZSwgU3dpc3NBY2FkZW1pYy5DaXRhdmkiL</w:instrText>
          </w:r>
          <w:r>
            <w:instrText xml:space="preserve">CJBYnN0cmFjdENvbXBsZXhpdHkiOjAsIkFic3RyYWN0U291cmNlVGV4dEZvcm1hdCI6MCwiQXV0aG9ycyI6W10sIkNpdGF0aW9uS2V5VXBkYXRlVHlwZSI6MCwiQ29sbGFib3JhdG9ycyI6W10sIkNvdmVyUGF0aCI6eyIkaWQiOiIyMCIsIiR0eXBlIjoiU3dpc3NBY2FkZW1pYy5DaXRhdmkuTGlua2VkUmVzb3VyY2UsIFN3aXNzQWNhZGVta</w:instrText>
          </w:r>
          <w:r>
            <w:instrText xml:space="preserve">WMuQ2l0YXZpIiwiTGlua2VkUmVzb3VyY2VUeXBlIjoyLCJPcmlnaW5hbFN0cmluZyI6IkM6XFxVc2Vyc1xcSFBcXEFwcERhdGFcXExvY2FsXFxUZW1wXFxhcXR4Z2FydS5qcGciLCJVcmlTdHJpbmciOiI0NTUyMmY0Yi03ZjAxLTQzMWUtYmQxZi03ODQyYmQzZDFkZmEiLCJMaW5rZWRSZXNvdXJjZVN0YXR1cyI6OCwiUHJvcGVydGllcyI6e</w:instrText>
          </w:r>
          <w:r>
            <w:instrText xml:space="preserve">yIkaWQiOiIyMSIsIiR0eXBlIjoiU3dpc3NBY2FkZW1pYy5DaXRhdmkuTGlua2VkUmVzb3VyY2VQcm9wZXJ0aWVzLCBTd2lzc0FjYWRlbWljLkNpdGF2aSJ9LCJTeW5jRm9sZGVyVHlwZSI6MCwiSXNMb2NhbENsb3VkUHJvamVjdEZpbGVMaW5rIjpmYWxzZSwiSXNDbG91ZFJlc3RvcmUiOmZhbHNlLCJJc0Nsb3VkQ29weSI6ZmFsc2UsIkF0d</w:instrText>
          </w:r>
          <w:r>
            <w:instrText xml:space="preserve">GFjaG1lbnRGb2xkZXJXYXNJbkZhbGxiYWNrTW9kZSI6ZmFsc2V9LCJFZGl0b3JzIjpbeyIkcmVmIjoiNiJ9XSwiRXZhbHVhdGlvbkNvbXBsZXhpdHkiOjAsIkV2YWx1YXRpb25Tb3VyY2VUZXh0Rm9ybWF0IjowLCJHcm91cHMiOltdLCJIYXNMYWJlbDEiOmZhbHNlLCJIYXNMYWJlbDIiOmZhbHNlLCJJc2JuIjoiOTc4MzgxMDAyODc0NyIsI</w:instrText>
          </w:r>
          <w:r>
            <w:instrText xml:space="preserve">ktleXdvcmRzIjpbXSwiTGFuZ3VhZ2UiOiJnZXIiLCJMb2NhdGlvbnMiOlt7IiRpZCI6IjIyIiwiJHR5cGUiOiJTd2lzc0FjYWRlbWljLkNpdGF2aS5Mb2NhdGlvbiwgU3dpc3NBY2FkZW1pYy5DaXRhdmkiLCJBZGRyZXNzIjp7IiRpZCI6IjIzIiwiJHR5cGUiOiJTd2lzc0FjYWRlbWljLkNpdGF2aS5MaW5rZWRSZXNvdXJjZSwgU3dpc3NBY</w:instrText>
          </w:r>
          <w:r>
            <w:instrText xml:space="preserve">2FkZW1pYy5DaXRhdmkiLCJMaW5rZWRSZXNvdXJjZVR5cGUiOjUsIk9yaWdpbmFsU3RyaW5nIjoiaHR0cHM6Ly9leHRlcm5hbC5kYW5kZWxvbi5jb20vZG93bmxvYWQvYXR0YWNobWVudHMvZGFuZGVsb24vaWRzL0RFMDA0OUQ0Q0ZDRDY5MTYzRDI3NUMxMjU3MzhDMDA0MDhFMTMucGRmIiwiVXJpU3RyaW5nIjoiaHR0cHM6Ly9leHRlcm5hb</w:instrText>
          </w:r>
          <w:r>
            <w:instrText xml:space="preserve">C5kYW5kZWxvbi5jb20vZG93bmxvYWQvYXR0YWNobWVudHMvZGFuZGVsb24vaWRzL0RFMDA0OUQ0Q0ZDRDY5MTYzRDI3NUMxMjU3MzhDMDA0MDhFMTMucGRmIiwiTGlua2VkUmVzb3VyY2VTdGF0dXMiOjgsIlByb3BlcnRpZXMiOnsiJGlkIjoiMjQiLCIkdHlwZSI6IlN3aXNzQWNhZGVtaWMuQ2l0YXZpLkxpbmtlZFJlc291cmNlUHJvcGVyd</w:instrText>
          </w:r>
          <w:r>
            <w:instrText xml:space="preserve">GllcywgU3dpc3NBY2FkZW1pYy5DaXRhdmkifSwiU3luY0ZvbGRlclR5cGUiOjAsIklzTG9jYWxDbG91ZFByb2plY3RGaWxlTGluayI6ZmFsc2UsIklzQ2xvdWRSZXN0b3JlIjpmYWxzZSwiSXNDbG91ZENvcHkiOmZhbHNlLCJBdHRhY2htZW50Rm9sZGVyV2FzSW5GYWxsYmFja01vZGUiOmZhbHNlfSwiQW5ub3RhdGlvbnMiOltdLCJMb2Nhd</w:instrText>
          </w:r>
          <w:r>
            <w:instrText xml:space="preserve">GlvblR5cGUiOjAsIk1pcnJvcnNSZWZlcmVuY2VQcm9wZXJ0eUlkIjoxMSwiTm90ZXMiOiJUYWJsZSBvZiBjb250ZW50cyIsIkNyZWF0ZWRCeSI6Il9MZWVuYSBNYWHDnyIsIkNyZWF0ZWRPbiI6IjIwMjEtMDUtMTlUMjI6NTg6NTgiLCJNb2RpZmllZEJ5IjoiX0xlZW5hIE1hYcOfIiwiSWQiOiIyMDA2YzFjNC01NTM3LTRiNGUtYmFhNS1hZ</w:instrText>
          </w:r>
          <w:r>
            <w:instrText xml:space="preserve">DY3ZDkyODM5NWYiLCJNb2RpZmllZE9uIjoiMjAyMS0wNS0xOVQyMjo1ODo1OCIsIlByb2plY3QiOnsiJHJlZiI6IjUifX1dLCJPcmdhbml6YXRpb25zIjpbXSwiT3RoZXJzSW52b2x2ZWQiOltdLCJQYWdlQ291bnQiOiIzMTYiLCJQbGFjZU9mUHVibGljYXRpb24iOiJXaWVzYmFkZW4iLCJQdWJsaXNoZXJzIjpbeyIkaWQiOiIyNSIsIiR0e</w:instrText>
          </w:r>
          <w:r>
            <w:instrText xml:space="preserve">XBlIjoiU3dpc3NBY2FkZW1pYy5DaXRhdmkuUHVibGlzaGVyLCBTd2lzc0FjYWRlbWljLkNpdGF2aSIsIk5hbWUiOiJTcHJpbmdlciBGYWNobWVkaWVuIiwiUHJvdGVjdGVkIjpmYWxzZSwiQ3JlYXRlZEJ5IjoiX0xlZW5hIE1hYcOfIiwiQ3JlYXRlZE9uIjoiMjAyMS0xMS0wMlQyMTozMzo1OSIsIk1vZGlmaWVkQnkiOiJfTGVlbmEgTWFhw</w:instrText>
          </w:r>
          <w:r>
            <w:instrText xml:space="preserve">58iLCJJZCI6IjIzZGE1MDJhLTJmZWUtNDg1Mi04OGFhLTI3NmM0ODY1MmUyYSIsIk1vZGlmaWVkT24iOiIyMDIxLTExLTAyVDIxOjMzOjU5IiwiUHJvamVjdCI6eyIkcmVmIjoiNSJ9fV0sIlF1b3RhdGlvbnMiOltdLCJSYXRpbmciOjAsIlJlZmVyZW5jZVR5cGUiOiJCb29rRWRpdGVkIiwiU2hvcnRUaXRsZSI6IktsZWluIChIZy4pIDIwM</w:instrText>
          </w:r>
          <w:r>
            <w:instrText xml:space="preserve">DEg4oCTIFBhcnRuZXJ3YWhsIHVuZCBIZWlyYXRzbXVzdGVyIiwiU2hvcnRUaXRsZVVwZGF0ZVR5cGUiOjAsIlNvdXJjZU9mQmlibGlvZ3JhcGhpY0luZm9ybWF0aW9uIjoiR0JWIEdlbWVpbnNhbWVyIEJpYmxpb3RoZWtzdmVyYnVuZCIsIlN0YXRpY0lkcyI6WyI1YWMwZmUzYy0xZDExLTQ0ZmUtOGI4NS1iM2E2MzVkYmEwYzYiXSwiU3Vid</w:instrText>
          </w:r>
          <w:r>
            <w:instrText xml:space="preserve">Gl0bGUiOiJTb3ppYWxzdHJ1a3R1cmVsbGUgVm9yYXVzc2V0enVuZ2VuIGRlciBMaWViZSIsIlRhYmxlT2ZDb250ZW50c0NvbXBsZXhpdHkiOjAsIlRhYmxlT2ZDb250ZW50c1NvdXJjZVRleHRGb3JtYXQiOjAsIlRhc2tzIjpbXSwiVGl0bGUiOiJQYXJ0bmVyd2FobCB1bmQgSGVpcmF0c211c3RlciIsIlRyYW5zbGF0b3JzIjpbXSwiWWVhc</w:instrText>
          </w:r>
          <w:r>
            <w:instrText xml:space="preserve">iI6IjIwMDEiLCJZZWFyUmVzb2x2ZWQiOiIyMDAxIiwiQ3JlYXRlZEJ5IjoiX0xlZW5hIE1hYcOfIiwiQ3JlYXRlZE9uIjoiMjAyMS0wNS0xOVQyMjo1ODo1OCIsIk1vZGlmaWVkQnkiOiJfSFAiLCJJZCI6IjQ1NTIyZjRiLTdmMDEtNDMxZS1iZDFmLTc4NDJiZDNkMWRmYSIsIk1vZGlmaWVkT24iOiIyMDIxLTExLTAzVDIxOjI5OjM3IiwiU</w:instrText>
          </w:r>
          <w:r>
            <w:instrText xml:space="preserve">HJvamVjdCI6eyIkcmVmIjoiNSJ9fSwiUGxhY2VPZlB1YmxpY2F0aW9uIjoiT3BsYWRlbiIsIlB1Ymxpc2hlcnMiOlt7IiRpZCI6IjI2IiwiJHR5cGUiOiJTd2lzc0FjYWRlbWljLkNpdGF2aS5QdWJsaXNoZXIsIFN3aXNzQWNhZGVtaWMuQ2l0YXZpIiwiTmFtZSI6Ikxlc2tlIHUuIEJ1ZHJpY2giLCJQcm90ZWN0ZWQiOmZhbHNlLCJDcmVhd</w:instrText>
          </w:r>
          <w:r>
            <w:instrText xml:space="preserve">GVkQnkiOiJfTGVlbmEgTWFhw58iLCJDcmVhdGVkT24iOiIyMDIxLTA0LTI5VDA3OjQ0OjMyIiwiTW9kaWZpZWRCeSI6Il9MZWVuYSBNYWHDnyIsIklkIjoiNjk2OTg3Y2EtZGMyYS00OTAzLWI3MGQtYTQ0YmFhMWFiZjM4IiwiTW9kaWZpZWRPbiI6IjIwMjEtMDQtMjlUMDc6NDQ6MzIiLCJQcm9qZWN0Ijp7IiRyZWYiOiI1In19XSwiUXVvd</w:instrText>
          </w:r>
          <w:r>
            <w:instrText xml:space="preserve">GF0aW9ucyI6W10sIlJhdGluZyI6MCwiUmVmZXJlbmNlVHlwZSI6IkNvbnRyaWJ1dGlvbiIsIlNlcmllc1RpdGxlIjp7IiRpZCI6IjI3IiwiJHR5cGUiOiJTd2lzc0FjYWRlbWljLkNpdGF2aS5TZXJpZXNUaXRsZSwgU3dpc3NBY2FkZW1pYy5DaXRhdmkiLCJFZGl0b3JzIjpbXSwiTmFtZSI6IlBhcnRuZXJ3YWhsIHVuZCBIZWlyYXRzbXVzd</w:instrText>
          </w:r>
          <w:r>
            <w:instrText xml:space="preserve">GVyOiBzb3ppYWxzdHJ1a3R1cmVsbGUgVm9yYXVzc2V0enVuZ2VuIGRlciBMaWViZSIsIlByb3RlY3RlZCI6ZmFsc2UsIkNyZWF0ZWRCeSI6Il9MZWVuYSBNYWHDnyIsIkNyZWF0ZWRPbiI6IjIwMjEtMDQtMjlUMDc6NDQ6MzIiLCJNb2RpZmllZEJ5IjoiX0xlZW5hIE1hYcOfIiwiSWQiOiIwYjc0ZjkxZi1iMzI0LTRiNDYtYWYxOS1iOGUzM</w:instrText>
          </w:r>
          <w:r>
            <w:instrText xml:space="preserve">2I2Y2I4YTYiLCJNb2RpZmllZE9uIjoiMjAyMS0wNC0yOVQwNzo0NDozMiIsIlByb2plY3QiOnsiJHJlZiI6IjUifX0sIlNob3J0VGl0bGUiOiJMZW5nZXJlciAyMDAxIOKAkyBXbyBkaWUgTGllYmUgaGluZsOkbGx0IiwiU2hvcnRUaXRsZVVwZGF0ZVR5cGUiOjAsIlNvdXJjZU9mQmlibGlvZ3JhcGhpY0luZm9ybWF0aW9uIjoiRGV1dHNja</w:instrText>
          </w:r>
          <w:r>
            <w:instrText xml:space="preserve">GUgTmF0aW9uYWxiaWJsaW90aGVrIiwiU3RhdGljSWRzIjpbImUyNTBmMzRkLTg1NjUtNGJhZS1hN2RiLTY0OTlkYWRhZWNmYSJdLCJUYWJsZU9mQ29udGVudHNDb21wbGV4aXR5IjowLCJUYWJsZU9mQ29udGVudHNTb3VyY2VUZXh0Rm9ybWF0IjowLCJUYXNrcyI6W10sIlRpdGxlIjoiV28gZGllIExpZWJlIGhpbmbDpGxsdDogZWluIEJla</w:instrText>
          </w:r>
          <w:r>
            <w:instrText xml:space="preserve">XRyYWcgenVyICdHZW9ncmFwaGllJyBkZXIgUGFydG5lcndhaGwiLCJUcmFuc2xhdG9ycyI6W10sIlllYXIiOiIyMDAxIiwiWWVhclJlc29sdmVkIjoiMjAwMSIsIkNyZWF0ZWRCeSI6Il9MZWVuYSBNYWHDnyIsIkNyZWF0ZWRPbiI6IjIwMjEtMDQtMjlUMDc6NDQ6MzIiLCJNb2RpZmllZEJ5IjoiX0hQIiwiSWQiOiIxZTUzZWJiMi03OTFiL</w:instrText>
          </w:r>
          <w:r>
            <w:instrText xml:space="preserve">TRkNjEtYTE1MC05OGRkMGUzMWY3ZTMiLCJNb2RpZmllZE9uIjoiMjAyMS0xMS0wM1QyMToyOTozNyIsIlByb2plY3QiOnsiJHJlZiI6IjUifX0sIlVzZU51bWJlcmluZ1R5cGVPZlBhcmVudERvY3VtZW50IjpmYWxzZX1dLCJGb3JtYXR0ZWRUZXh0Ijp7IiRpZCI6IjI4IiwiQ291bnQiOjEsIlRleHRVbml0cyI6W3siJGlkIjoiMjkiLCJGb</w:instrText>
          </w:r>
          <w:r>
            <w:instrText xml:space="preserve">250U3R5bGUiOnsiJGlkIjoiMzAiLCJOZXV0cmFsIjp0cnVlfSwiUmVhZGluZ09yZGVyIjoxLCJUZXh0IjoiTGVuZ2VyZXIgMjAwMSJ9XX0sIlRhZyI6IkNpdGF2aVBsYWNlaG9sZGVyIzI5YzMzZGI5LTQ1YTEtNDMzZC1iOGI0LTI3OWFmNDhkNDE3MSIsIlRleHQiOiJMZW5nZXJlciAyMDAxIiwiV0FJVmVyc2lvbiI6IjYuMTAuMC4wIn0=}</w:instrText>
          </w:r>
          <w:r>
            <w:fldChar w:fldCharType="separate"/>
          </w:r>
          <w:r>
            <w:t xml:space="preserve">Lengerer 2001</w:t>
          </w:r>
          <w:r>
            <w:fldChar w:fldCharType="end"/>
          </w:r>
          <w:r>
            <w:t xml:space="preserve">; </w:t>
          </w:r>
        </w:sdtContent>
      </w:sdt>
      <w:r/>
      <w:sdt>
        <w:sdtPr>
          <w:alias w:val="To edit, see citavi.com/edit"/>
          <w15:appearance w15:val="boundingBox"/>
          <w:id w:val="-1992713564"/>
          <w:placeholder>
            <w:docPart w:val="A9B91434340242D38FF4A3A588727A15"/>
          </w:placeholder>
          <w:tag w:val="CitaviPlaceholder#6f3e5be9-60ab-4d6e-86cb-69f238f34294"/>
          <w:rPr/>
        </w:sdtPr>
        <w:sdtContent>
          <w:r>
            <w:fldChar w:fldCharType="begin"/>
          </w:r>
          <w:r>
            <w:instrText xml:space="preserve">ADDIN CitaviPlaceholder{eyIkaWQiOiIxIiwiJHR5cGUiOiJTd2lzc0FjYWRlbWljLkNpdGF2aS5DaXRhdGlvbnMuV</w:instrText>
          </w:r>
          <w:r>
            <w:instrText xml:space="preserve">29yZFBsYWNlaG9sZGVyLCBTd2lzc0FjYWRlbWljLkNpdGF2aSIsIkVudHJpZXMiOlt7IiRpZCI6IjIiLCIkdHlwZSI6IlN3aXNzQWNhZGVtaWMuQ2l0YXZpLkNpdGF0aW9ucy5Xb3JkUGxhY2Vob2xkZXJFbnRyeSwgU3dpc3NBY2FkZW1pYy5DaXRhdmkiLCJJZCI6IjhlNzI4NjNlLTk1ODMtNDcxNy1iZGVlLTBmODJlMzFkMzJmYSIsIlJhb</w:instrText>
          </w:r>
          <w:r>
            <w:instrText xml:space="preserve">mdlTGVuZ3RoIjoyNCwiUmVmZXJlbmNlSWQiOiI5MDA0MzViMC0wNTQ0LTQzMWUtYmNlMC01M2NmZmIxNzZiZGEiLCJOb1BhciI6dHJ1ZSwiUmVmZXJlbmNlIjp7IiRpZCI6IjMiLCIkdHlwZSI6IlN3aXNzQWNhZGVtaWMuQ2l0YXZpLlJlZmVyZW5jZSwgU3dpc3NBY2FkZW1pYy5DaXRhdmkiLCJBYnN0cmFjdENvbXBsZXhpdHkiOjAsIkFic</w:instrText>
          </w:r>
          <w:r>
            <w:instrText xml:space="preserve">3RyYWN0U291cmNlVGV4dEZvcm1hdCI6MCwiQXV0aG9ycyI6W3siJGlkIjoiNCIsIiR0eXBlIjoiU3dpc3NBY2FkZW1pYy5DaXRhdmkuUGVyc29uLCBTd2lzc0FjYWRlbWljLkNpdGF2aSIsIkZpcnN0TmFtZSI6IkdlcmFsZCIsIkxhc3ROYW1lIjoiU2NobmVwcCIsIk1pZGRsZU5hbWUiOiJKLiIsIlByb3RlY3RlZCI6ZmFsc2UsIlNleCI6M</w:instrText>
          </w:r>
          <w:r>
            <w:instrText xml:space="preserve">iwiQ3JlYXRlZEJ5IjoiX0xlZW5hIE1hYcOfIiwiQ3JlYXRlZE9uIjoiMjAyMS0wNS0xN1QxOTo0Njo1NCIsIk1vZGlmaWVkQnkiOiJfTGVlbmEgTWFhw58iLCJJZCI6ImZiM2JjN2U3LTI0ZDgtNDk3OC1iYWFiLTllMjFmZjdmMjQ4ZSIsIk1vZGlmaWVkT24iOiIyMDIxLTA1LTE3VDE5OjQ2OjU0IiwiUHJvamVjdCI6eyIkaWQiOiI1IiwiJ</w:instrText>
          </w:r>
          <w:r>
            <w:instrText xml:space="preserve">HR5cGUiOiJTd2lzc0FjYWRlbWljLkNpdGF2aS5Qcm9qZWN0LCBTd2lzc0FjYWRlbWljLkNpdGF2aSJ9fSx7IiRpZCI6IjYiLCIkdHlwZSI6IlN3aXNzQWNhZGVtaWMuQ2l0YXZpLlBlcnNvbiwgU3dpc3NBY2FkZW1pYy5DaXRhdmkiLCJGaXJzdE5hbWUiOiJMb3VpcyIsIkxhc3ROYW1lIjoiUm9iZXJ0cyIsIk1pZGRsZU5hbWUiOiJBLiIsI</w:instrText>
          </w:r>
          <w:r>
            <w:instrText xml:space="preserve">lByb3RlY3RlZCI6ZmFsc2UsIlNleCI6MiwiQ3JlYXRlZEJ5IjoiX0xlZW5hIE1hYcOfIiwiQ3JlYXRlZE9uIjoiMjAyMS0wNS0xN1QxOTo0Njo1NCIsIk1vZGlmaWVkQnkiOiJfTGVlbmEgTWFhw58iLCJJZCI6ImQwMDg5MDIxLWQ3ZTUtNGQ5YS04NzJkLTU0ZGQ5NjlmZDVlMCIsIk1vZGlmaWVkT24iOiIyMDIxLTA1LTE3VDE5OjQ2OjU0I</w:instrText>
          </w:r>
          <w:r>
            <w:instrText xml:space="preserve">iwiUHJvamVjdCI6eyIkcmVmIjoiNSJ9fV0sIkNpdGF0aW9uS2V5VXBkYXRlVHlwZSI6MCwiQ29sbGFib3JhdG9ycyI6W10sIkRvaSI6IjEwLjEwODYvMjIxMDcxIiwiRWRpdG9ycyI6W10sIkV2YWx1YXRpb25Db21wbGV4aXR5IjowLCJFdmFsdWF0aW9uU291cmNlVGV4dEZvcm1hdCI6MCwiR3JvdXBzIjpbXSwiSGFzTGFiZWwxIjpmYWxzZ</w:instrText>
          </w:r>
          <w:r>
            <w:instrText xml:space="preserve">SwiSGFzTGFiZWwyIjpmYWxzZSwiS2V5d29yZHMiOltdLCJMb2NhdGlvbnMiOlt7IiRpZCI6IjciLCIkdHlwZSI6IlN3aXNzQWNhZGVtaWMuQ2l0YXZpLkxvY2F0aW9uLCBTd2lzc0FjYWRlbWljLkNpdGF2aSIsIkFkZHJlc3MiOnsiJGlkIjoiOCIsIiR0eXBlIjoiU3dpc3NBY2FkZW1pYy5DaXRhdmkuTGlua2VkUmVzb3VyY2UsIFN3aXNzQ</w:instrText>
          </w:r>
          <w:r>
            <w:instrText xml:space="preserve">WNhZGVtaWMuQ2l0YXZpIiwiTGlua2VkUmVzb3VyY2VUeXBlIjo1LCJPcmlnaW5hbFN0cmluZyI6IjEwLjEwODYvMjIxMDcxIiwiVXJpU3RyaW5nIjoiaHR0cHM6Ly9kb2kub3JnLzEwLjEwODYvMjIxMDcxIiwiTGlua2VkUmVzb3VyY2VTdGF0dXMiOjgsIlByb3BlcnRpZXMiOnsiJGlkIjoiOSIsIiR0eXBlIjoiU3dpc3NBY2FkZW1pYy5Da</w:instrText>
          </w:r>
          <w:r>
            <w:instrText xml:space="preserve">XRhdmkuTGlua2VkUmVzb3VyY2VQcm9wZXJ0aWVzLCBTd2lzc0FjYWRlbWljLkNpdGF2aSJ9LCJTeW5jRm9sZGVyVHlwZSI6MCwiSXNMb2NhbENsb3VkUHJvamVjdEZpbGVMaW5rIjpmYWxzZSwiSXNDbG91ZFJlc3RvcmUiOmZhbHNlLCJJc0Nsb3VkQ29weSI6ZmFsc2UsIkF0dGFjaG1lbnRGb2xkZXJXYXNJbkZhbGxiYWNrTW9kZSI6ZmFsc</w:instrText>
          </w:r>
          <w:r>
            <w:instrText xml:space="preserve">2V9LCJBbm5vdGF0aW9ucyI6W10sIkxvY2F0aW9uVHlwZSI6MCwiTWlycm9yc1JlZmVyZW5jZVByb3BlcnR5SWQiOjEyOCwiQ3JlYXRlZEJ5IjoiX0xlZW5hIE1hYcOfIiwiQ3JlYXRlZE9uIjoiMjAyMS0wNS0xN1QxOTo0Njo1NCIsIk1vZGlmaWVkQnkiOiJfTGVlbmEgTWFhw58iLCJJZCI6ImQyZmFiMzg4LTVhNmYtNGMyOS1hZjE3LTE2M</w:instrText>
          </w:r>
          <w:r>
            <w:instrText xml:space="preserve">2FiYjY0YzA1ZSIsIk1vZGlmaWVkT24iOiIyMDIxLTA1LTE3VDE5OjQ2OjU0IiwiUHJvamVjdCI6eyIkcmVmIjoiNSJ9fV0sIk51bWJlciI6IjEiLCJPcmdhbml6YXRpb25zIjpbXSwiT3RoZXJzSW52b2x2ZWQiOltdLCJQYWdlUmFuZ2UiOiI8c3A+XHJcbiAgPG4+NDU8L24+XHJcbiAgPGluPnRydWU8L2luPlxyXG4gIDxvcz40NTwvb3M+X</w:instrText>
          </w:r>
          <w:r>
            <w:instrText xml:space="preserve">HJcbiAgPHBzPjQ1PC9wcz5cclxuPC9zcD5cclxuPGVwPlxyXG4gIDxuPjUwPC9uPlxyXG4gIDxpbj50cnVlPC9pbj5cclxuICA8b3M+NTA8L29zPlxyXG4gIDxwcz41MDwvcHM+XHJcbjwvZXA+XHJcbjxvcz40NS01MDwvb3M+IiwiUGVyaW9kaWNhbCI6eyIkaWQiOiIxMCIsIiR0eXBlIjoiU3dpc3NBY2FkZW1pYy5DaXRhdmkuUGVyaW9ka</w:instrText>
          </w:r>
          <w:r>
            <w:instrText xml:space="preserve">WNhbCwgU3dpc3NBY2FkZW1pYy5DaXRhdmkiLCJFaXNzbiI6IjE1MzctNTM5MCIsIklzc24iOiIwMDAyLTk2MDIiLCJOYW1lIjoiQW1lcmljYW4gSm91cm5hbCBvZiBTb2Npb2xvZ3kiLCJQYWdpbmF0aW9uIjowLCJQcm90ZWN0ZWQiOmZhbHNlLCJDcmVhdGVkQnkiOiJfTGVlbmEgTWFhw58iLCJDcmVhdGVkT24iOiIyMDIxLTA0LTI5VDEwO</w:instrText>
          </w:r>
          <w:r>
            <w:instrText xml:space="preserve">jM5OjM0IiwiTW9kaWZpZWRCeSI6Il9MZWVuYSBNYWHDnyIsIklkIjoiMDZmNWE2NjQtNjI4Yy00ZDI1LWFiYmQtMDYyNDJlYzM5ZDE2IiwiTW9kaWZpZWRPbiI6IjIwMjEtMDQtMjlUMTA6Mzk6MzQiLCJQcm9qZWN0Ijp7IiRyZWYiOiI1In19LCJQdWJsaXNoZXJzIjpbXSwiUXVvdGF0aW9ucyI6W10sIlJhdGluZyI6MCwiUmVmZXJlbmNlV</w:instrText>
          </w:r>
          <w:r>
            <w:instrText xml:space="preserve">HlwZSI6IkpvdXJuYWxBcnRpY2xlIiwiU2hvcnRUaXRsZSI6IlNjaG5lcHAsIFJvYmVydHMgMTk1MiDigJMgUmVzaWRlbnRpYWwgUHJvcGlucXVpdHkgYW5kIE1hdGUgU2VsZWN0aW9uIiwiU2hvcnRUaXRsZVVwZGF0ZVR5cGUiOjAsIlNvdXJjZU9mQmlibGlvZ3JhcGhpY0luZm9ybWF0aW9uIjoiQ3Jvc3NSZWYiLCJTdGF0aWNJZHMiOlsiM</w:instrText>
          </w:r>
          <w:r>
            <w:instrText xml:space="preserve">jBmODg0YzctOTRmZC00NWZiLWE3MzYtMmI3ZGQyMTE0ZTdlIl0sIlRhYmxlT2ZDb250ZW50c0NvbXBsZXhpdHkiOjAsIlRhYmxlT2ZDb250ZW50c1NvdXJjZVRleHRGb3JtYXQiOjAsIlRhc2tzIjpbXSwiVGl0bGUiOiJSZXNpZGVudGlhbCBQcm9waW5xdWl0eSBhbmQgTWF0ZSBTZWxlY3Rpb24gb24gYSBQYXJpc2ggQmFzaXMiLCJUcmFuc</w:instrText>
          </w:r>
          <w:r>
            <w:instrText xml:space="preserve">2xhdG9ycyI6W10sIlZvbHVtZSI6IjU4IiwiWWVhciI6IjE5NTIiLCJZZWFyUmVzb2x2ZWQiOiIxOTUyIiwiQ3JlYXRlZEJ5IjoiX0xlZW5hIE1hYcOfIiwiQ3JlYXRlZE9uIjoiMjAyMS0wNS0xN1QxOTo0Njo1NCIsIk1vZGlmaWVkQnkiOiJfTGVlbmEgTWFhw58iLCJJZCI6IjkwMDQzNWIwLTA1NDQtNDMxZS1iY2UwLTUzY2ZmYjE3NmJkY</w:instrText>
          </w:r>
          <w:r>
            <w:instrText xml:space="preserve">SIsIk1vZGlmaWVkT24iOiIyMDIxLTA1LTE3VDE5OjQ3OjAzIiwiUHJvamVjdCI6eyIkcmVmIjoiNSJ9fSwiVXNlTnVtYmVyaW5nVHlwZU9mUGFyZW50RG9jdW1lbnQiOmZhbHNlfV0sIkZvcm1hdHRlZFRleHQiOnsiJGlkIjoiMTEiLCJDb3VudCI6MSwiVGV4dFVuaXRzIjpbeyIkaWQiOiIxMiIsIkZvbnRTdHlsZSI6eyIkaWQiOiIxMyIsI</w:instrText>
          </w:r>
          <w:r>
            <w:instrText xml:space="preserve">k5ldXRyYWwiOnRydWV9LCJSZWFkaW5nT3JkZXIiOjEsIlRleHQiOiJTY2huZXBwIHVuZCBSb2JlcnRzIDE5NTIifV19LCJUYWciOiJDaXRhdmlQbGFjZWhvbGRlciM2ZjNlNWJlOS02MGFiLTRkNmUtODZjYi02OWYyMzhmMzQyOTQiLCJUZXh0IjoiU2NobmVwcCB1bmQgUm9iZXJ0cyAxOTUyIiwiV0FJVmVyc2lvbiI6IjYuMTAuMC4wIn0=}</w:instrText>
          </w:r>
          <w:r>
            <w:fldChar w:fldCharType="separate"/>
          </w:r>
          <w:r>
            <w:t xml:space="preserve">Schnepp und Roberts 1952</w:t>
          </w:r>
          <w:r>
            <w:fldChar w:fldCharType="end"/>
          </w:r>
        </w:sdtContent>
      </w:sdt>
      <w:r>
        <w:t xml:space="preserve">)</w:t>
      </w:r>
      <w:r>
        <w:t xml:space="preserve">, sodass</w:t>
      </w:r>
      <w:r>
        <w:t xml:space="preserve"> </w:t>
      </w:r>
      <w:r>
        <w:t xml:space="preserve">dort ein geringerer Anteil an räumlicher Homogamie vorzufinden</w:t>
      </w:r>
      <w:r>
        <w:t xml:space="preserve"> ist</w:t>
      </w:r>
      <w:r>
        <w:t xml:space="preserve"> </w:t>
      </w:r>
      <w:sdt>
        <w:sdtPr>
          <w:alias w:val="To edit, see citavi.com/edit"/>
          <w15:appearance w15:val="boundingBox"/>
          <w:id w:val="2036613657"/>
          <w:placeholder>
            <w:docPart w:val="DefaultPlaceholder_-1854013440"/>
          </w:placeholder>
          <w:tag w:val="CitaviPlaceholder#608f0998-490b-4f1d-a09c-0d171ba00da4"/>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w:instrText>
          </w:r>
          <w:r>
            <w:instrText xml:space="preserve">3JkUGxhY2Vob2xkZXJFbnRyeSwgU3dpc3NBY2FkZW1pYy5DaXRhdmkiLCJJZCI6ImI5NzlmNjI4LTlhZGItNDI4Ni1hMDk5LWVjNmJkYTVjN2UzZCIsIlJhbmdlTGVuZ3RoIjoyNSwiUmVmZXJlbmNlSWQiOiIxZTUzZWJiMi03OTFiLTRkNjEtYTE1MC05OGRkMGUzMWY3ZTMiLCJQYWdlUmFuZ2UiOnsiJGlkIjoiMyIsIiR0eXBlIjoiU3dpc</w:instrText>
          </w:r>
          <w:r>
            <w:instrText xml:space="preserve">3NBY2FkZW1pYy5QYWdlUmFuZ2UsIFN3aXNzQWNhZGVtaWMiLCJFbmRQYWdlIjp7IiRpZCI6IjQiLCIkdHlwZSI6IlN3aXNzQWNhZGVtaWMuUGFnZU51bWJlciwgU3dpc3NBY2FkZW1pYyIsIklzRnVsbHlOdW1lcmljIjpmYWxzZSwiTnVtYmVyaW5nVHlwZSI6MCwiTnVtZXJhbFN5c3RlbSI6MH0sIk51bWJlcmluZ1R5cGUiOjAsIk51bWVyY</w:instrText>
          </w:r>
          <w:r>
            <w:instrText xml:space="preserve">WxTeXN0ZW0iOjAsIk9yaWdpbmFsU3RyaW5nIjoiMTM4IiwiU3RhcnRQYWdlIjp7IiRpZCI6IjUiLCIkdHlwZSI6IlN3aXNzQWNhZGVtaWMuUGFnZU51bWJlciwgU3dpc3NBY2FkZW1pYyIsIklzRnVsbHlOdW1lcmljIjp0cnVlLCJOdW1iZXIiOjEzOCwiTnVtYmVyaW5nVHlwZSI6MCwiTnVtZXJhbFN5c3RlbSI6MCwiT3JpZ2luYWxTdHJpb</w:instrText>
          </w:r>
          <w:r>
            <w:instrText xml:space="preserve">mciOiIxMzgiLCJQcmV0dHlTdHJpbmciOiIxMzgifX0sIlByZWZpeCI6InZnbC4gIiwiUmVmZXJlbmNlIjp7IiRpZCI6IjYiLCIkdHlwZSI6IlN3aXNzQWNhZGVtaWMuQ2l0YXZpLlJlZmVyZW5jZSwgU3dpc3NBY2FkZW1pYy5DaXRhdmkiLCJBYnN0cmFjdENvbXBsZXhpdHkiOjAsIkFic3RyYWN0U291cmNlVGV4dEZvcm1hdCI6MCwiQXV0a</w:instrText>
          </w:r>
          <w:r>
            <w:instrText xml:space="preserve">G9ycyI6W3siJGlkIjoiNyIsIiR0eXBlIjoiU3dpc3NBY2FkZW1pYy5DaXRhdmkuUGVyc29uLCBTd2lzc0FjYWRlbWljLkNpdGF2aSIsIkZpcnN0TmFtZSI6IkFuZHJlYSIsIkxhc3ROYW1lIjoiTGVuZ2VyZXIiLCJQcm90ZWN0ZWQiOmZhbHNlLCJTZXgiOjAsIkNyZWF0ZWRCeSI6Il9MZWVuYSBNYWHDnyIsIkNyZWF0ZWRPbiI6IjIwMjEtM</w:instrText>
          </w:r>
          <w:r>
            <w:instrText xml:space="preserve">DQtMjlUMDc6NDQ6MzIiLCJNb2RpZmllZEJ5IjoiX0xlZW5hIE1hYcOfIiwiSWQiOiJkOTgwYjI4Zi0zNWU0LTRlOTAtYWE1YS01ZjdlYmQwY2U3MjAiLCJNb2RpZmllZE9uIjoiMjAyMS0wNC0yOVQwNzo0NDozMiIsIlByb2plY3QiOnsiJGlkIjoiOCIsIiR0eXBlIjoiU3dpc3NBY2FkZW1pYy5DaXRhdmkuUHJvamVjdCwgU3dpc3NBY2FkZ</w:instrText>
          </w:r>
          <w:r>
            <w:instrText xml:space="preserve">W1pYy5DaXRhdmkifX1dLCJDaXRhdGlvbktleVVwZGF0ZVR5cGUiOjAsIkNvbGxhYm9yYXRvcnMiOltdLCJFZGl0b3JzIjpbeyIkaWQiOiI5IiwiJHR5cGUiOiJTd2lzc0FjYWRlbWljLkNpdGF2aS5QZXJzb24sIFN3aXNzQWNhZGVtaWMuQ2l0YXZpIiwiRmlyc3ROYW1lIjoiVGhvbWFzIiwiTGFzdE5hbWUiOiJLbGVpbiIsIlByb3RlY3RlZ</w:instrText>
          </w:r>
          <w:r>
            <w:instrText xml:space="preserve">CI6ZmFsc2UsIlNleCI6MiwiQ3JlYXRlZEJ5IjoiX0xlZW5hIE1hYcOfIiwiQ3JlYXRlZE9uIjoiMjAyMS0wNC0yOVQwNzo0NDozMiIsIk1vZGlmaWVkQnkiOiJfTGVlbmEgTWFhw58iLCJJZCI6IjhlODg1ZDNjLTZlYmEtNDc3Yi1hNDYyLTRhYWNkOWVmNDE4MyIsIk1vZGlmaWVkT24iOiIyMDIxLTA0LTI5VDA3OjQ0OjMyIiwiUHJvamVjd</w:instrText>
          </w:r>
          <w:r>
            <w:instrText xml:space="preserve">CI6eyIkcmVmIjoiOCJ9fV0sIkV2YWx1YXRpb25Db21wbGV4aXR5IjowLCJFdmFsdWF0aW9uU291cmNlVGV4dEZvcm1hdCI6MCwiR3JvdXBzIjpbXSwiSGFzTGFiZWwxIjpmYWxzZSwiSGFzTGFiZWwyIjp0cnVlLCJLZXl3b3JkcyI6W10sIkxhbmd1YWdlIjoiZ2VyIiwiTG9jYXRpb25zIjpbeyIkaWQiOiIxMCIsIiR0eXBlIjoiU3dpc3NBY</w:instrText>
          </w:r>
          <w:r>
            <w:instrText xml:space="preserve">2FkZW1pYy5DaXRhdmkuTG9jYXRpb24sIFN3aXNzQWNhZGVtaWMuQ2l0YXZpIiwiQWRkcmVzcyI6eyIkaWQiOiIxMSIsIiR0eXBlIjoiU3dpc3NBY2FkZW1pYy5DaXRhdmkuTGlua2VkUmVzb3VyY2UsIFN3aXNzQWNhZGVtaWMuQ2l0YXZpIiwiTGlua2VkUmVzb3VyY2VUeXBlIjo1LCJPcmlnaW5hbFN0cmluZyI6Imh0dHA6Ly93d3cuc3NvY</w:instrText>
          </w:r>
          <w:r>
            <w:instrText xml:space="preserve">XIuaW5mby9zc29hci9oYW5kbGUvZG9jdW1lbnQvNDY2MDUiLCJVcmlTdHJpbmciOiJodHRwOi8vd3d3LnNzb2FyLmluZm8vc3NvYXIvaGFuZGxlL2RvY3VtZW50LzQ2NjA1IiwiTGlua2VkUmVzb3VyY2VTdGF0dXMiOjgsIlByb3BlcnRpZXMiOnsiJGlkIjoiMTIiLCIkdHlwZSI6IlN3aXNzQWNhZGVtaWMuQ2l0YXZpLkxpbmtlZFJlc291c</w:instrText>
          </w:r>
          <w:r>
            <w:instrText xml:space="preserve">mNlUHJvcGVydGllcywgU3dpc3NBY2FkZW1pYy5DaXRhdmkifSwiU3luY0ZvbGRlclR5cGUiOjAsIklzTG9jYWxDbG91ZFByb2plY3RGaWxlTGluayI6ZmFsc2UsIklzQ2xvdWRSZXN0b3JlIjpmYWxzZSwiSXNDbG91ZENvcHkiOmZhbHNlLCJBdHRhY2htZW50Rm9sZGVyV2FzSW5GYWxsYmFja01vZGUiOmZhbHNlfSwiQW5ub3RhdGlvbnMiO</w:instrText>
          </w:r>
          <w:r>
            <w:instrText xml:space="preserve">ltdLCJMb2NhdGlvblR5cGUiOjAsIk1pcnJvcnNSZWZlcmVuY2VQcm9wZXJ0eUlkIjoxMSwiQ3JlYXRlZEJ5IjoiX0xlZW5hIE1hYcOfIiwiQ3JlYXRlZE9uIjoiMjAyMS0wNC0yOVQwNzo0NDozMiIsIk1vZGlmaWVkQnkiOiJfTGVlbmEgTWFhw58iLCJJZCI6ImQ0YTJkMGM1LWQwNGQtNDFlMS04ZDU2LTIwNjZmMGI1OGFjMiIsIk1vZGlma</w:instrText>
          </w:r>
          <w:r>
            <w:instrText xml:space="preserve">WVkT24iOiIyMDIxLTA0LTI5VDA3OjQ0OjMyIiwiUHJvamVjdCI6eyIkcmVmIjoiOCJ9fSx7IiRpZCI6IjEzIiwiJHR5cGUiOiJTd2lzc0FjYWRlbWljLkNpdGF2aS5Mb2NhdGlvbiwgU3dpc3NBY2FkZW1pYy5DaXRhdmkiLCJBZGRyZXNzIjp7IiRpZCI6IjE0IiwiJHR5cGUiOiJTd2lzc0FjYWRlbWljLkNpdGF2aS5MaW5rZWRSZXNvdXJjZ</w:instrText>
          </w:r>
          <w:r>
            <w:instrText xml:space="preserve">SwgU3dpc3NBY2FkZW1pYy5DaXRhdmkiLCJMaW5rZWRSZXNvdXJjZVR5cGUiOjUsIk9yaWdpbmFsU3RyaW5nIjoiaHR0cDovL2QtbmIuaW5mby8xMTkwOTkzNjM1IiwiVXJpU3RyaW5nIjoiaHR0cDovL2QtbmIuaW5mby8xMTkwOTkzNjM1IiwiTGlua2VkUmVzb3VyY2VTdGF0dXMiOjgsIlByb3BlcnRpZXMiOnsiJGlkIjoiMTUiLCIkdHlwZ</w:instrText>
          </w:r>
          <w:r>
            <w:instrText xml:space="preserve">SI6IlN3aXNzQWNhZGVtaWMuQ2l0YXZpLkxpbmtlZFJlc291cmNlUHJvcGVydGllcywgU3dpc3NBY2FkZW1pYy5DaXRhdmkifSwiU3luY0ZvbGRlclR5cGUiOjAsIklzTG9jYWxDbG91ZFByb2plY3RGaWxlTGluayI6ZmFsc2UsIklzQ2xvdWRSZXN0b3JlIjpmYWxzZSwiSXNDbG91ZENvcHkiOmZhbHNlLCJBdHRhY2htZW50Rm9sZGVyV2FzS</w:instrText>
          </w:r>
          <w:r>
            <w:instrText xml:space="preserve">W5GYWxsYmFja01vZGUiOmZhbHNlfSwiQW5ub3RhdGlvbnMiOltdLCJMb2NhdGlvblR5cGUiOjAsIk1pcnJvcnNSZWZlcmVuY2VQcm9wZXJ0eUlkIjoxMSwiQ3JlYXRlZEJ5IjoiX0xlZW5hIE1hYcOfIiwiQ3JlYXRlZE9uIjoiMjAyMS0wNC0yOVQwNzo0NDozMiIsIk1vZGlmaWVkQnkiOiJfTGVlbmEgTWFhw58iLCJJZCI6IjQ1MmMyMTBlL</w:instrText>
          </w:r>
          <w:r>
            <w:instrText xml:space="preserve">WRhYzktNDlmOS04YWM5LTM0NTExZGU3MzFmNyIsIk1vZGlmaWVkT24iOiIyMDIxLTA0LTI5VDA3OjQ0OjMyIiwiUHJvamVjdCI6eyIkcmVmIjoiOCJ9fSx7IiRpZCI6IjE2IiwiJHR5cGUiOiJTd2lzc0FjYWRlbWljLkNpdGF2aS5Mb2NhdGlvbiwgU3dpc3NBY2FkZW1pYy5DaXRhdmkiLCJBZGRyZXNzIjp7IiRpZCI6IjE3IiwiJHR5cGUiO</w:instrText>
          </w:r>
          <w:r>
            <w:instrText xml:space="preserve">iJTd2lzc0FjYWRlbWljLkNpdGF2aS5MaW5rZWRSZXNvdXJjZSwgU3dpc3NBY2FkZW1pYy5DaXRhdmkiLCJMaW5rZWRSZXNvdXJjZVR5cGUiOjUsIk9yaWdpbmFsU3RyaW5nIjoiaHR0cHM6Ly9kLW5iLmluZm8vMTE5MDk5MzYzNS8zNCIsIlVyaVN0cmluZyI6Imh0dHBzOi8vZC1uYi5pbmZvLzExOTA5OTM2MzUvMzQiLCJMaW5rZWRSZXNvd</w:instrText>
          </w:r>
          <w:r>
            <w:instrText xml:space="preserve">XJjZVN0YXR1cyI6OCwiUHJvcGVydGllcyI6eyIkaWQiOiIxOC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xLCJDcmVhdGVkQnkiOiJfTGVlbmEgTWFhw58iLCJDcmVhdGVkT24iOiIyMDIxLTA0LTI5VDA3OjQ0OjMyI</w:instrText>
          </w:r>
          <w:r>
            <w:instrText xml:space="preserve">iwiTW9kaWZpZWRCeSI6Il9MZWVuYSBNYWHDnyIsIklkIjoiMDk4NjNhNmYtYzhmMS00YjMwLTg5NjQtNzAwODdiM2U1OThkIiwiTW9kaWZpZWRPbiI6IjIwMjEtMDQtMjlUMDc6NDQ6MzIiLCJQcm9qZWN0Ijp7IiRyZWYiOiI4In19LHsiJGlkIjoiMTkiLCIkdHlwZSI6IlN3aXNzQWNhZGVtaWMuQ2l0YXZpLkxvY2F0aW9uLCBTd2lzc0FjY</w:instrText>
          </w:r>
          <w:r>
            <w:instrText xml:space="preserve">WRlbWljLkNpdGF2aSIsIkFkZHJlc3MiOnsiJGlkIjoiMjAiLCIkdHlwZSI6IlN3aXNzQWNhZGVtaWMuQ2l0YXZpLkxpbmtlZFJlc291cmNlLCBTd2lzc0FjYWRlbWljLkNpdGF2aSIsIkxpbmtlZFJlc291cmNlVHlwZSI6NSwiT3JpZ2luYWxTdHJpbmciOiJodHRwczovL25ibi1yZXNvbHZpbmcub3JnL3VybjpuYm46ZGU6MDE2OC1zc29hc</w:instrText>
          </w:r>
          <w:r>
            <w:instrText xml:space="preserve">i00NjYwNS04IiwiVXJpU3RyaW5nIjoiaHR0cHM6Ly9uYm4tcmVzb2x2aW5nLm9yZy91cm46bmJuOmRlOjAxNjgtc3NvYXItNDY2MDUtOCIsIkxpbmtlZFJlc291cmNlU3RhdHVzIjo4LCJQcm9wZXJ0aWVzIjp7IiRpZCI6IjIxIiwiJHR5cGUiOiJTd2lzc0FjYWRlbWljLkNpdGF2aS5MaW5rZWRSZXNvdXJjZVByb3BlcnRpZXMsIFN3aXNzQ</w:instrText>
          </w:r>
          <w:r>
            <w:instrText xml:space="preserve">WNhZGVtaWMuQ2l0YXZpIn0sIlN5bmNGb2xkZXJUeXBlIjowLCJJc0xvY2FsQ2xvdWRQcm9qZWN0RmlsZUxpbmsiOmZhbHNlLCJJc0Nsb3VkUmVzdG9yZSI6ZmFsc2UsIklzQ2xvdWRDb3B5IjpmYWxzZSwiQXR0YWNobWVudEZvbGRlcldhc0luRmFsbGJhY2tNb2RlIjpmYWxzZX0sIkFubm90YXRpb25zIjpbXSwiTG9jYXRpb25UeXBlIjowL</w:instrText>
          </w:r>
          <w:r>
            <w:instrText xml:space="preserve">CJNaXJyb3JzUmVmZXJlbmNlUHJvcGVydHlJZCI6MTEsIkNyZWF0ZWRCeSI6Il9MZWVuYSBNYWHDnyIsIkNyZWF0ZWRPbiI6IjIwMjEtMDQtMjlUMDc6NDQ6MzIiLCJNb2RpZmllZEJ5IjoiX0xlZW5hIE1hYcOfIiwiSWQiOiI5NmYyOTk4YS0xMzBlLTRhZWEtOGQ1Yi1mMjc3ZTFlMWMyMDMiLCJNb2RpZmllZE9uIjoiMjAyMS0wNC0yOVQwN</w:instrText>
          </w:r>
          <w:r>
            <w:instrText xml:space="preserve">zo0NDozMiIsIlByb2plY3QiOnsiJHJlZiI6IjgifX1dLCJPcmdhbml6YXRpb25zIjpbXSwiT3RoZXJzSW52b2x2ZWQiOltdLCJQYWdlQ291bnQiOiIxMzMtMTYyIiwiUGFnZVJhbmdlIjoiPHNwPlxyXG4gIDxuPjEzMzwvbj5cclxuICA8aW4+dHJ1ZTwvaW4+XHJcbiAgPG9zPjEzMzwvb3M+XHJcbiAgPHBzPjEzMzwvcHM+XHJcbjwvc3A+X</w:instrText>
          </w:r>
          <w:r>
            <w:instrText xml:space="preserve">HJcbjxlcD5cclxuICA8bj4xNjI8L24+XHJcbiAgPGluPnRydWU8L2luPlxyXG4gIDxvcz4xNjI8L29zPlxyXG4gIDxwcz4xNjI8L3BzPlxyXG48L2VwPlxyXG48b3M+MTMzLTE2Mjwvb3M+IiwiUGFyYWxsZWxUaXRsZSI6IldoZXJlIGxvdmUgbG92ZXMgLSBhbiBhcnRpY2xlIG9uIHRoZSAnZ2VvZ3JhcGh5JyBvZiB0aGUgY2hvaWNlIG9mI</w:instrText>
          </w:r>
          <w:r>
            <w:instrText xml:space="preserve">HBhcnRuZXIiLCJQYXJlbnRSZWZlcmVuY2UiOnsiJGlkIjoiMjIiLCIkdHlwZSI6IlN3aXNzQWNhZGVtaWMuQ2l0YXZpLlJlZmVyZW5jZSwgU3dpc3NBY2FkZW1pYy5DaXRhdmkiLCJBYnN0cmFjdENvbXBsZXhpdHkiOjAsIkFic3RyYWN0U291cmNlVGV4dEZvcm1hdCI6MCwiQXV0aG9ycyI6W10sIkNpdGF0aW9uS2V5VXBkYXRlVHlwZSI6M</w:instrText>
          </w:r>
          <w:r>
            <w:instrText xml:space="preserve">CwiQ29sbGFib3JhdG9ycyI6W10sIkNvdmVyUGF0aCI6eyIkaWQiOiIyMyIsIiR0eXBlIjoiU3dpc3NBY2FkZW1pYy5DaXRhdmkuTGlua2VkUmVzb3VyY2UsIFN3aXNzQWNhZGVtaWMuQ2l0YXZpIiwiTGlua2VkUmVzb3VyY2VUeXBlIjoyLCJPcmlnaW5hbFN0cmluZyI6IkM6XFxVc2Vyc1xcSFBcXEFwcERhdGFcXExvY2FsXFxUZW1wXFxhc</w:instrText>
          </w:r>
          <w:r>
            <w:instrText xml:space="preserve">XR4Z2FydS5qcGciLCJVcmlTdHJpbmciOiI0NTUyMmY0Yi03ZjAxLTQzMWUtYmQxZi03ODQyYmQzZDFkZmEiLCJMaW5rZWRSZXNvdXJjZVN0YXR1cyI6OCwiUHJvcGVydGllcyI6eyIkaWQiOiIyNCIsIiR0eXBlIjoiU3dpc3NBY2FkZW1pYy5DaXRhdmkuTGlua2VkUmVzb3VyY2VQcm9wZXJ0aWVzLCBTd2lzc0FjYWRlbWljLkNpdGF2aSJ9L</w:instrText>
          </w:r>
          <w:r>
            <w:instrText xml:space="preserve">CJTeW5jRm9sZGVyVHlwZSI6MCwiSXNMb2NhbENsb3VkUHJvamVjdEZpbGVMaW5rIjpmYWxzZSwiSXNDbG91ZFJlc3RvcmUiOmZhbHNlLCJJc0Nsb3VkQ29weSI6ZmFsc2UsIkF0dGFjaG1lbnRGb2xkZXJXYXNJbkZhbGxiYWNrTW9kZSI6ZmFsc2V9LCJFZGl0b3JzIjpbeyIkcmVmIjoiOSJ9XSwiRXZhbHVhdGlvbkNvbXBsZXhpdHkiOjAsI</w:instrText>
          </w:r>
          <w:r>
            <w:instrText xml:space="preserve">kV2YWx1YXRpb25Tb3VyY2VUZXh0Rm9ybWF0IjowLCJHcm91cHMiOltdLCJIYXNMYWJlbDEiOmZhbHNlLCJIYXNMYWJlbDIiOmZhbHNlLCJJc2JuIjoiOTc4MzgxMDAyODc0NyIsIktleXdvcmRzIjpbXSwiTGFuZ3VhZ2UiOiJnZXIiLCJMb2NhdGlvbnMiOlt7IiRpZCI6IjI1IiwiJHR5cGUiOiJTd2lzc0FjYWRlbWljLkNpdGF2aS5Mb2Nhd</w:instrText>
          </w:r>
          <w:r>
            <w:instrText xml:space="preserve">GlvbiwgU3dpc3NBY2FkZW1pYy5DaXRhdmkiLCJBZGRyZXNzIjp7IiRpZCI6IjI2IiwiJHR5cGUiOiJTd2lzc0FjYWRlbWljLkNpdGF2aS5MaW5rZWRSZXNvdXJjZSwgU3dpc3NBY2FkZW1pYy5DaXRhdmkiLCJMaW5rZWRSZXNvdXJjZVR5cGUiOjUsIk9yaWdpbmFsU3RyaW5nIjoiaHR0cHM6Ly9leHRlcm5hbC5kYW5kZWxvbi5jb20vZG93b</w:instrText>
          </w:r>
          <w:r>
            <w:instrText xml:space="preserve">mxvYWQvYXR0YWNobWVudHMvZGFuZGVsb24vaWRzL0RFMDA0OUQ0Q0ZDRDY5MTYzRDI3NUMxMjU3MzhDMDA0MDhFMTMucGRmIiwiVXJpU3RyaW5nIjoiaHR0cHM6Ly9leHRlcm5hbC5kYW5kZWxvbi5jb20vZG93bmxvYWQvYXR0YWNobWVudHMvZGFuZGVsb24vaWRzL0RFMDA0OUQ0Q0ZDRDY5MTYzRDI3NUMxMjU3MzhDMDA0MDhFMTMucGRmI</w:instrText>
          </w:r>
          <w:r>
            <w:instrText xml:space="preserve">iwiTGlua2VkUmVzb3VyY2VTdGF0dXMiOjgsIlByb3BlcnRpZXMiOnsiJGlkIjoiMjciLCIkdHlwZSI6IlN3aXNzQWNhZGVtaWMuQ2l0YXZpLkxpbmtlZFJlc291cmNlUHJvcGVydGllcywgU3dpc3NBY2FkZW1pYy5DaXRhdmkifSwiU3luY0ZvbGRlclR5cGUiOjAsIklzTG9jYWxDbG91ZFByb2plY3RGaWxlTGluayI6ZmFsc2UsIklzQ2xvd</w:instrText>
          </w:r>
          <w:r>
            <w:instrText xml:space="preserve">WRSZXN0b3JlIjpmYWxzZSwiSXNDbG91ZENvcHkiOmZhbHNlLCJBdHRhY2htZW50Rm9sZGVyV2FzSW5GYWxsYmFja01vZGUiOmZhbHNlfSwiQW5ub3RhdGlvbnMiOltdLCJMb2NhdGlvblR5cGUiOjAsIk1pcnJvcnNSZWZlcmVuY2VQcm9wZXJ0eUlkIjoxMSwiTm90ZXMiOiJUYWJsZSBvZiBjb250ZW50cyIsIkNyZWF0ZWRCeSI6Il9MZWVuY</w:instrText>
          </w:r>
          <w:r>
            <w:instrText xml:space="preserve">SBNYWHDnyIsIkNyZWF0ZWRPbiI6IjIwMjEtMDUtMTlUMjI6NTg6NTgiLCJNb2RpZmllZEJ5IjoiX0xlZW5hIE1hYcOfIiwiSWQiOiIyMDA2YzFjNC01NTM3LTRiNGUtYmFhNS1hZDY3ZDkyODM5NWYiLCJNb2RpZmllZE9uIjoiMjAyMS0wNS0xOVQyMjo1ODo1OCIsIlByb2plY3QiOnsiJHJlZiI6IjgifX1dLCJPcmdhbml6YXRpb25zIjpbX</w:instrText>
          </w:r>
          <w:r>
            <w:instrText xml:space="preserve">SwiT3RoZXJzSW52b2x2ZWQiOltdLCJQYWdlQ291bnQiOiIzMTYiLCJQbGFjZU9mUHVibGljYXRpb24iOiJXaWVzYmFkZW4iLCJQdWJsaXNoZXJzIjpbeyIkaWQiOiIyOCIsIiR0eXBlIjoiU3dpc3NBY2FkZW1pYy5DaXRhdmkuUHVibGlzaGVyLCBTd2lzc0FjYWRlbWljLkNpdGF2aSIsIk5hbWUiOiJTcHJpbmdlciBGYWNobWVkaWVuIFdpZ</w:instrText>
          </w:r>
          <w:r>
            <w:instrText xml:space="preserve">XNiYWRlbiBHbWJIIiwiUHJvdGVjdGVkIjpmYWxzZSwiQ3JlYXRlZEJ5IjoiX0xlZW5hIE1hYcOfIiwiQ3JlYXRlZE9uIjoiMjAyMS0wNS0xOVQyMjo1ODo1OCIsIk1vZGlmaWVkQnkiOiJfTGVlbmEgTWFhw58iLCJJZCI6IjY4ZTI5NTJmLTQ5NjktNDU1OC1hODQyLTY5N2IxM2NhZGE5YiIsIk1vZGlmaWVkT24iOiIyMDIxLTA1LTE5VDIyO</w:instrText>
          </w:r>
          <w:r>
            <w:instrText xml:space="preserve">jU4OjU4IiwiUHJvamVjdCI6eyIkcmVmIjoiOCJ9fV0sIlF1b3RhdGlvbnMiOltdLCJSYXRpbmciOjAsIlJlZmVyZW5jZVR5cGUiOiJCb29rRWRpdGVkIiwiU2hvcnRUaXRsZSI6IktsZWluIChIZy4pIDIwMDEg4oCTIFBhcnRuZXJ3YWhsIHVuZCBIZWlyYXRzbXVzdGVyIiwiU2hvcnRUaXRsZVVwZGF0ZVR5cGUiOjAsIlNvdXJjZU9mQmlib</w:instrText>
          </w:r>
          <w:r>
            <w:instrText xml:space="preserve">GlvZ3JhcGhpY0luZm9ybWF0aW9uIjoiR0JWIEdlbWVpbnNhbWVyIEJpYmxpb3RoZWtzdmVyYnVuZCIsIlN0YXRpY0lkcyI6WyI1YWMwZmUzYy0xZDExLTQ0ZmUtOGI4NS1iM2E2MzVkYmEwYzYiXSwiU3VidGl0bGUiOiJTb3ppYWxzdHJ1a3R1cmVsbGUgVm9yYXVzc2V0enVuZ2VuIGRlciBMaWViZSIsIlRhYmxlT2ZDb250ZW50c0NvbXBsZ</w:instrText>
          </w:r>
          <w:r>
            <w:instrText xml:space="preserve">XhpdHkiOjAsIlRhYmxlT2ZDb250ZW50c1NvdXJjZVRleHRGb3JtYXQiOjAsIlRhc2tzIjpbXSwiVGl0bGUiOiJQYXJ0bmVyd2FobCB1bmQgSGVpcmF0c211c3RlciIsIlRyYW5zbGF0b3JzIjpbXSwiWWVhciI6IjIwMDEiLCJZZWFyUmVzb2x2ZWQiOiIyMDAxIiwiQ3JlYXRlZEJ5IjoiX0xlZW5hIE1hYcOfIiwiQ3JlYXRlZE9uIjoiMjAyM</w:instrText>
          </w:r>
          <w:r>
            <w:instrText xml:space="preserve">S0wNS0xOVQyMjo1ODo1OCIsIk1vZGlmaWVkQnkiOiJfSFAiLCJJZCI6IjQ1NTIyZjRiLTdmMDEtNDMxZS1iZDFmLTc4NDJiZDNkMWRmYSIsIk1vZGlmaWVkT24iOiIyMDIxLTEwLTMxVDIyOjQyOjQyIiwiUHJvamVjdCI6eyIkcmVmIjoiOCJ9fSwiUGxhY2VPZlB1YmxpY2F0aW9uIjoiT3BsYWRlbiIsIlB1Ymxpc2hlcnMiOlt7IiRpZCI6I</w:instrText>
          </w:r>
          <w:r>
            <w:instrText xml:space="preserve">jI5IiwiJHR5cGUiOiJTd2lzc0FjYWRlbWljLkNpdGF2aS5QdWJsaXNoZXIsIFN3aXNzQWNhZGVtaWMuQ2l0YXZpIiwiTmFtZSI6Ikxlc2tlIHUuIEJ1ZHJpY2giLCJQcm90ZWN0ZWQiOmZhbHNlLCJDcmVhdGVkQnkiOiJfTGVlbmEgTWFhw58iLCJDcmVhdGVkT24iOiIyMDIxLTA0LTI5VDA3OjQ0OjMyIiwiTW9kaWZpZWRCeSI6Il9MZWVuY</w:instrText>
          </w:r>
          <w:r>
            <w:instrText xml:space="preserve">SBNYWHDnyIsIklkIjoiNjk2OTg3Y2EtZGMyYS00OTAzLWI3MGQtYTQ0YmFhMWFiZjM4IiwiTW9kaWZpZWRPbiI6IjIwMjEtMDQtMjlUMDc6NDQ6MzIiLCJQcm9qZWN0Ijp7IiRyZWYiOiI4In19XSwiUXVvdGF0aW9ucyI6W10sIlJhdGluZyI6MCwiUmVmZXJlbmNlVHlwZSI6IkNvbnRyaWJ1dGlvbiIsIlNlcmllc1RpdGxlIjp7IiRpZCI6I</w:instrText>
          </w:r>
          <w:r>
            <w:instrText xml:space="preserve">jMwIiwiJHR5cGUiOiJTd2lzc0FjYWRlbWljLkNpdGF2aS5TZXJpZXNUaXRsZSwgU3dpc3NBY2FkZW1pYy5DaXRhdmkiLCJFZGl0b3JzIjpbXSwiTmFtZSI6IlBhcnRuZXJ3YWhsIHVuZCBIZWlyYXRzbXVzdGVyOiBzb3ppYWxzdHJ1a3R1cmVsbGUgVm9yYXVzc2V0enVuZ2VuIGRlciBMaWViZSIsIlByb3RlY3RlZCI6ZmFsc2UsIkNyZWF0Z</w:instrText>
          </w:r>
          <w:r>
            <w:instrText xml:space="preserve">WRCeSI6Il9MZWVuYSBNYWHDnyIsIkNyZWF0ZWRPbiI6IjIwMjEtMDQtMjlUMDc6NDQ6MzIiLCJNb2RpZmllZEJ5IjoiX0xlZW5hIE1hYcOfIiwiSWQiOiIwYjc0ZjkxZi1iMzI0LTRiNDYtYWYxOS1iOGUzM2I2Y2I4YTYiLCJNb2RpZmllZE9uIjoiMjAyMS0wNC0yOVQwNzo0NDozMiIsIlByb2plY3QiOnsiJHJlZiI6IjgifX0sIlNob3J0V</w:instrText>
          </w:r>
          <w:r>
            <w:instrText xml:space="preserve">Gl0bGUiOiJMZW5nZXJlciAyMDAxIOKAkyBXbyBkaWUgTGllYmUgaGluZsOkbGx0IiwiU2hvcnRUaXRsZVVwZGF0ZVR5cGUiOjAsIlNvdXJjZU9mQmlibGlvZ3JhcGhpY0luZm9ybWF0aW9uIjoiRGV1dHNjaGUgTmF0aW9uYWxiaWJsaW90aGVrIiwiU3RhdGljSWRzIjpbImUyNTBmMzRkLTg1NjUtNGJhZS1hN2RiLTY0OTlkYWRhZWNmYSJdL</w:instrText>
          </w:r>
          <w:r>
            <w:instrText xml:space="preserve">CJUYWJsZU9mQ29udGVudHNDb21wbGV4aXR5IjowLCJUYWJsZU9mQ29udGVudHNTb3VyY2VUZXh0Rm9ybWF0IjowLCJUYXNrcyI6W10sIlRpdGxlIjoiV28gZGllIExpZWJlIGhpbmbDpGxsdDogZWluIEJlaXRyYWcgenVyICdHZW9ncmFwaGllJyBkZXIgUGFydG5lcndhaGwiLCJUcmFuc2xhdG9ycyI6W10sIlllYXIiOiIyMDAxIiwiWWVhc</w:instrText>
          </w:r>
          <w:r>
            <w:instrText xml:space="preserve">lJlc29sdmVkIjoiMjAwMSIsIkNyZWF0ZWRCeSI6Il9MZWVuYSBNYWHDnyIsIkNyZWF0ZWRPbiI6IjIwMjEtMDQtMjlUMDc6NDQ6MzIiLCJNb2RpZmllZEJ5IjoiX0hQIiwiSWQiOiIxZTUzZWJiMi03OTFiLTRkNjEtYTE1MC05OGRkMGUzMWY3ZTMiLCJNb2RpZmllZE9uIjoiMjAyMS0xMC0zMVQyMjo0Mjo0MiIsIlByb2plY3QiOnsiJHJlZ</w:instrText>
          </w:r>
          <w:r>
            <w:instrText xml:space="preserve">iI6IjgifX0sIlVzZU51bWJlcmluZ1R5cGVPZlBhcmVudERvY3VtZW50IjpmYWxzZSwiVXNlU3RhbmRhcmRQcmVmaXgiOmZhbHNlLCJVc2VTdGFuZGFyZFN1ZmZpeCI6ZmFsc2V9XSwiRm9ybWF0dGVkVGV4dCI6eyIkaWQiOiIzMSIsIkNvdW50IjoxLCJUZXh0VW5pdHMiOlt7IiRpZCI6IjMyIiwiRm9udFN0eWxlIjp7IiRpZCI6IjMzIiwiT</w:instrText>
          </w:r>
          <w:r>
            <w:instrText xml:space="preserve">mV1dHJhbCI6dHJ1ZX0sIlJlYWRpbmdPcmRlciI6MSwiVGV4dCI6Iih2Z2wuIExlbmdlcmVyIDIwMDEsIDEzOCkifV19LCJUYWciOiJDaXRhdmlQbGFjZWhvbGRlciM2MDhmMDk5OC00OTBiLTRmMWQtYTA5Yy0wZDE3MWJhMDBkYTQiLCJUZXh0IjoiKHZnbC4gTGVuZ2VyZXIgMjAwMSwgMTM4KSIsIldBSVZlcnNpb24iOiI2LjEwLjAuMCJ9}</w:instrText>
          </w:r>
          <w:r>
            <w:fldChar w:fldCharType="separate"/>
          </w:r>
          <w:r>
            <w:t xml:space="preserve">(vgl. Lengerer 2001, 138)</w:t>
          </w:r>
          <w:r>
            <w:fldChar w:fldCharType="end"/>
          </w:r>
          <w:r>
            <w:rPr>
              <w:rStyle w:val="1111"/>
            </w:rPr>
            <w:footnoteReference w:id="3"/>
          </w:r>
        </w:sdtContent>
      </w:sdt>
      <w:r>
        <w:t xml:space="preserve">.</w:t>
      </w:r>
      <w:r>
        <w:t xml:space="preserve"> </w:t>
      </w:r>
      <w:r>
        <w:t xml:space="preserve">Ein Großteil der Paare lernt sich innerhalb eines Radius von 20 Kilometern kennen, wobei dies nach der Wohnortgröße variiert (Land 36 %, Kleinstadt 48 %, Großstadt 85 %)</w:t>
      </w:r>
      <w:r>
        <w:t xml:space="preserve"> </w:t>
      </w:r>
      <w:sdt>
        <w:sdtPr>
          <w:alias w:val="To edit, see citavi.com/edit"/>
          <w15:appearance w15:val="boundingBox"/>
          <w:id w:val="-411700861"/>
          <w:placeholder>
            <w:docPart w:val="DefaultPlaceholder_-1854013440"/>
          </w:placeholder>
          <w:tag w:val="CitaviPlaceholder#46c8b984-0d35-48c5-a698-af54ef27575a"/>
          <w:rPr/>
        </w:sdtPr>
        <w:sdtContent>
          <w:r>
            <w:fldChar w:fldCharType="begin"/>
          </w:r>
          <w:r>
            <w:instrText xml:space="preserve">ADDIN CitaviPlaceholder{eyIkaWQiOiIxIiwiJHR5cGUiOiJTd2lzc0FjYWRlbWljLkNpdGF2aS5DaXRhdGlvbnMuV29yZFBsY</w:instrText>
          </w:r>
          <w:r>
            <w:instrText xml:space="preserve">WNlaG9sZGVyLCBTd2lzc0FjYWRlbWljLkNpdGF2aSIsIkVudHJpZXMiOlt7IiRpZCI6IjIiLCIkdHlwZSI6IlN3aXNzQWNhZGVtaWMuQ2l0YXZpLkNpdGF0aW9ucy5Xb3JkUGxhY2Vob2xkZXJFbnRyeSwgU3dpc3NBY2FkZW1pYy5DaXRhdmkiLCJJZCI6IjQ1Mzg1NzlkLTRkZjItNDZkYy05NzE5LWUxNTEzMzRmYWFhMiIsIlJhbmdlTGVuZ</w:instrText>
          </w:r>
          <w:r>
            <w:instrText xml:space="preserve">3RoIjoxMSwiUmVmZXJlbmNlSWQiOiIxZTUzZWJiMi03OTFiLTRkNjEtYTE1MC05OGRkMGUzMWY3ZTMiLCJQcmVmaXgiOiJlYmQuICIsIlJlZmVyZW5jZSI6eyIkaWQiOiIzIiwiJHR5cGUiOiJTd2lzc0FjYWRlbWljLkNpdGF2aS5SZWZlcmVuY2UsIFN3aXNzQWNhZGVtaWMuQ2l0YXZpIiwiQWJzdHJhY3RDb21wbGV4aXR5IjowLCJBYnN0c</w:instrText>
          </w:r>
          <w:r>
            <w:instrText xml:space="preserve">mFjdFNvdXJjZVRleHRGb3JtYXQiOjAsIkF1dGhvcnMiOlt7IiRpZCI6IjQiLCIkdHlwZSI6IlN3aXNzQWNhZGVtaWMuQ2l0YXZpLlBlcnNvbiwgU3dpc3NBY2FkZW1pYy5DaXRhdmkiLCJGaXJzdE5hbWUiOiJBbmRyZWEiLCJMYXN0TmFtZSI6IkxlbmdlcmVyIiwiUHJvdGVjdGVkIjpmYWxzZSwiU2V4IjowLCJDcmVhdGVkQnkiOiJfTGVlb</w:instrText>
          </w:r>
          <w:r>
            <w:instrText xml:space="preserve">mEgTWFhw58iLCJDcmVhdGVkT24iOiIyMDIxLTA0LTI5VDA3OjQ0OjMyIiwiTW9kaWZpZWRCeSI6Il9MZWVuYSBNYWHDnyIsIklkIjoiZDk4MGIyOGYtMzVlNC00ZTkwLWFhNWEtNWY3ZWJkMGNlNzIwIiwiTW9kaWZpZWRPbiI6IjIwMjEtMDQtMjlUMDc6NDQ6MzIiLCJQcm9qZWN0Ijp7IiRpZCI6IjUiLCIkdHlwZSI6IlN3aXNzQWNhZGVta</w:instrText>
          </w:r>
          <w:r>
            <w:instrText xml:space="preserve">WMuQ2l0YXZpLlByb2plY3QsIFN3aXNzQWNhZGVtaWMuQ2l0YXZpIn19XSwiQ2l0YXRpb25LZXlVcGRhdGVUeXBlIjowLCJDb2xsYWJvcmF0b3JzIjpbXSwiRWRpdG9ycyI6W3siJGlkIjoiNiIsIiR0eXBlIjoiU3dpc3NBY2FkZW1pYy5DaXRhdmkuUGVyc29uLCBTd2lzc0FjYWRlbWljLkNpdGF2aSIsIkZpcnN0TmFtZSI6IlRob21hcyIsI</w:instrText>
          </w:r>
          <w:r>
            <w:instrText xml:space="preserve">kxhc3ROYW1lIjoiS2xlaW4iLCJQcm90ZWN0ZWQiOmZhbHNlLCJTZXgiOjIsIkNyZWF0ZWRCeSI6Il9MZWVuYSBNYWHDnyIsIkNyZWF0ZWRPbiI6IjIwMjEtMDQtMjlUMDc6NDQ6MzIiLCJNb2RpZmllZEJ5IjoiX0xlZW5hIE1hYcOfIiwiSWQiOiI4ZTg4NWQzYy02ZWJhLTQ3N2ItYTQ2Mi00YWFjZDllZjQxODMiLCJNb2RpZmllZE9uIjoiM</w:instrText>
          </w:r>
          <w:r>
            <w:instrText xml:space="preserve">jAyMS0wNC0yOVQwNzo0NDozMiIsIlByb2plY3QiOnsiJHJlZiI6IjUifX1dLCJFdmFsdWF0aW9uQ29tcGxleGl0eSI6MCwiRXZhbHVhdGlvblNvdXJjZVRleHRGb3JtYXQiOjAsIkdyb3VwcyI6W10sIkhhc0xhYmVsMSI6ZmFsc2UsIkhhc0xhYmVsMiI6dHJ1ZSwiS2V5d29yZHMiOltdLCJMYW5ndWFnZSI6ImdlciIsIkxvY2F0aW9ucyI6W</w:instrText>
          </w:r>
          <w:r>
            <w:instrText xml:space="preserve">3siJGlkIjoiNyIsIiR0eXBlIjoiU3dpc3NBY2FkZW1pYy5DaXRhdmkuTG9jYXRpb24sIFN3aXNzQWNhZGVtaWMuQ2l0YXZpIiwiQWRkcmVzcyI6eyIkaWQiOiI4IiwiJHR5cGUiOiJTd2lzc0FjYWRlbWljLkNpdGF2aS5MaW5rZWRSZXNvdXJjZSwgU3dpc3NBY2FkZW1pYy5DaXRhdmkiLCJMaW5rZWRSZXNvdXJjZVR5cGUiOjUsIk9yaWdpb</w:instrText>
          </w:r>
          <w:r>
            <w:instrText xml:space="preserve">mFsU3RyaW5nIjoiaHR0cDovL3d3dy5zc29hci5pbmZvL3Nzb2FyL2hhbmRsZS9kb2N1bWVudC80NjYwNSIsIlVyaVN0cmluZyI6Imh0dHA6Ly93d3cuc3NvYXIuaW5mby9zc29hci9oYW5kbGUvZG9jdW1lbnQvNDY2MDUiLCJMaW5rZWRSZXNvdXJjZVN0YXR1cyI6OCwiUHJvcGVydGllcyI6eyIkaWQiOiI5IiwiJHR5cGUiOiJTd2lzc0FjY</w:instrText>
          </w:r>
          <w:r>
            <w:instrText xml:space="preserve">WRlbWljLkNpdGF2aS5MaW5rZWRSZXNvdXJjZVByb3BlcnRpZXMsIFN3aXNzQWNhZGVtaWMuQ2l0YXZpIn0sIlN5bmNGb2xkZXJUeXBlIjowLCJJc0xvY2FsQ2xvdWRQcm9qZWN0RmlsZUxpbmsiOmZhbHNlLCJJc0Nsb3VkUmVzdG9yZSI6ZmFsc2UsIklzQ2xvdWRDb3B5IjpmYWxzZSwiQXR0YWNobWVudEZvbGRlcldhc0luRmFsbGJhY2tNb</w:instrText>
          </w:r>
          <w:r>
            <w:instrText xml:space="preserve">2RlIjpmYWxzZX0sIkFubm90YXRpb25zIjpbXSwiTG9jYXRpb25UeXBlIjowLCJNaXJyb3JzUmVmZXJlbmNlUHJvcGVydHlJZCI6MTEsIkNyZWF0ZWRCeSI6Il9MZWVuYSBNYWHDnyIsIkNyZWF0ZWRPbiI6IjIwMjEtMDQtMjlUMDc6NDQ6MzIiLCJNb2RpZmllZEJ5IjoiX0xlZW5hIE1hYcOfIiwiSWQiOiJkNGEyZDBjNS1kMDRkLTQxZTEtO</w:instrText>
          </w:r>
          <w:r>
            <w:instrText xml:space="preserve">GQ1Ni0yMDY2ZjBiNThhYzIiLCJNb2RpZmllZE9uIjoiMjAyMS0wNC0yOVQwNzo0NDozMiIsIlByb2plY3QiOnsiJHJlZiI6IjUifX0seyIkaWQiOiIxMCIsIiR0eXBlIjoiU3dpc3NBY2FkZW1pYy5DaXRhdmkuTG9jYXRpb24sIFN3aXNzQWNhZGVtaWMuQ2l0YXZpIiwiQWRkcmVzcyI6eyIkaWQiOiIxMSIsIiR0eXBlIjoiU3dpc3NBY2FkZ</w:instrText>
          </w:r>
          <w:r>
            <w:instrText xml:space="preserve">W1pYy5DaXRhdmkuTGlua2VkUmVzb3VyY2UsIFN3aXNzQWNhZGVtaWMuQ2l0YXZpIiwiTGlua2VkUmVzb3VyY2VUeXBlIjo1LCJPcmlnaW5hbFN0cmluZyI6Imh0dHA6Ly9kLW5iLmluZm8vMTE5MDk5MzYzNSIsIlVyaVN0cmluZyI6Imh0dHA6Ly9kLW5iLmluZm8vMTE5MDk5MzYzNSIsIkxpbmtlZFJlc291cmNlU3RhdHVzIjo4LCJQcm9wZ</w:instrText>
          </w:r>
          <w:r>
            <w:instrText xml:space="preserve">XJ0aWVzIjp7IiRpZCI6IjEyIiwiJHR5cGUiOiJTd2lzc0FjYWRlbWljLkNpdGF2aS5MaW5rZWRSZXNvdXJjZVByb3BlcnRpZXMsIFN3aXNzQWNhZGVtaWMuQ2l0YXZpIn0sIlN5bmNGb2xkZXJUeXBlIjowLCJJc0xvY2FsQ2xvdWRQcm9qZWN0RmlsZUxpbmsiOmZhbHNlLCJJc0Nsb3VkUmVzdG9yZSI6ZmFsc2UsIklzQ2xvdWRDb3B5IjpmY</w:instrText>
          </w:r>
          <w:r>
            <w:instrText xml:space="preserve">WxzZSwiQXR0YWNobWVudEZvbGRlcldhc0luRmFsbGJhY2tNb2RlIjpmYWxzZX0sIkFubm90YXRpb25zIjpbXSwiTG9jYXRpb25UeXBlIjowLCJNaXJyb3JzUmVmZXJlbmNlUHJvcGVydHlJZCI6MTEsIkNyZWF0ZWRCeSI6Il9MZWVuYSBNYWHDnyIsIkNyZWF0ZWRPbiI6IjIwMjEtMDQtMjlUMDc6NDQ6MzIiLCJNb2RpZmllZEJ5IjoiX0xlZ</w:instrText>
          </w:r>
          <w:r>
            <w:instrText xml:space="preserve">W5hIE1hYcOfIiwiSWQiOiI0NTJjMjEwZS1kYWM5LTQ5ZjktOGFjOS0zNDUxMWRlNzMxZjciLCJNb2RpZmllZE9uIjoiMjAyMS0wNC0yOVQwNzo0NDozMiIsIlByb2plY3QiOnsiJHJlZiI6IjUifX0seyIkaWQiOiIxMyIsIiR0eXBlIjoiU3dpc3NBY2FkZW1pYy5DaXRhdmkuTG9jYXRpb24sIFN3aXNzQWNhZGVtaWMuQ2l0YXZpIiwiQWRkc</w:instrText>
          </w:r>
          <w:r>
            <w:instrText xml:space="preserve">mVzcyI6eyIkaWQiOiIxNCIsIiR0eXBlIjoiU3dpc3NBY2FkZW1pYy5DaXRhdmkuTGlua2VkUmVzb3VyY2UsIFN3aXNzQWNhZGVtaWMuQ2l0YXZpIiwiTGlua2VkUmVzb3VyY2VUeXBlIjo1LCJPcmlnaW5hbFN0cmluZyI6Imh0dHBzOi8vZC1uYi5pbmZvLzExOTA5OTM2MzUvMzQiLCJVcmlTdHJpbmciOiJodHRwczovL2QtbmIuaW5mby8xM</w:instrText>
          </w:r>
          <w:r>
            <w:instrText xml:space="preserve">TkwOTkzNjM1LzM0IiwiTGlua2VkUmVzb3VyY2VTdGF0dXMiOjgsIlByb3BlcnRpZXMiOnsiJGlkIjoiMTUiLCIkdHlwZSI6IlN3aXNzQWNhZGVtaWMuQ2l0YXZpLkxpbmtlZFJlc291cmNlUHJvcGVydGllcywgU3dpc3NBY2FkZW1pYy5DaXRhdmkifSwiU3luY0ZvbGRlclR5cGUiOjAsIklzTG9jYWxDbG91ZFByb2plY3RGaWxlTGluayI6Z</w:instrText>
          </w:r>
          <w:r>
            <w:instrText xml:space="preserve">mFsc2UsIklzQ2xvdWRSZXN0b3JlIjpmYWxzZSwiSXNDbG91ZENvcHkiOmZhbHNlLCJBdHRhY2htZW50Rm9sZGVyV2FzSW5GYWxsYmFja01vZGUiOmZhbHNlfSwiQW5ub3RhdGlvbnMiOltdLCJMb2NhdGlvblR5cGUiOjAsIk1pcnJvcnNSZWZlcmVuY2VQcm9wZXJ0eUlkIjoxMSwiQ3JlYXRlZEJ5IjoiX0xlZW5hIE1hYcOfIiwiQ3JlYXRlZ</w:instrText>
          </w:r>
          <w:r>
            <w:instrText xml:space="preserve">E9uIjoiMjAyMS0wNC0yOVQwNzo0NDozMiIsIk1vZGlmaWVkQnkiOiJfTGVlbmEgTWFhw58iLCJJZCI6IjA5ODYzYTZmLWM4ZjEtNGIzMC04OTY0LTcwMDg3YjNlNTk4ZCIsIk1vZGlmaWVkT24iOiIyMDIxLTA0LTI5VDA3OjQ0OjMyIiwiUHJvamVjdCI6eyIkcmVmIjoiNSJ9fSx7IiRpZCI6IjE2IiwiJHR5cGUiOiJTd2lzc0FjYWRlbWljL</w:instrText>
          </w:r>
          <w:r>
            <w:instrText xml:space="preserve">kNpdGF2aS5Mb2NhdGlvbiwgU3dpc3NBY2FkZW1pYy5DaXRhdmkiLCJBZGRyZXNzIjp7IiRpZCI6IjE3IiwiJHR5cGUiOiJTd2lzc0FjYWRlbWljLkNpdGF2aS5MaW5rZWRSZXNvdXJjZSwgU3dpc3NBY2FkZW1pYy5DaXRhdmkiLCJMaW5rZWRSZXNvdXJjZVR5cGUiOjUsIk9yaWdpbmFsU3RyaW5nIjoiaHR0cHM6Ly9uYm4tcmVzb2x2aW5nL</w:instrText>
          </w:r>
          <w:r>
            <w:instrText xml:space="preserve">m9yZy91cm46bmJuOmRlOjAxNjgtc3NvYXItNDY2MDUtOCIsIlVyaVN0cmluZyI6Imh0dHBzOi8vbmJuLXJlc29sdmluZy5vcmcvdXJuOm5ibjpkZTowMTY4LXNzb2FyLTQ2NjA1LTgiLCJMaW5rZWRSZXNvdXJjZVN0YXR1cyI6OCwiUHJvcGVydGllcyI6eyIkaWQiOiIxOCIsIiR0eXBlIjoiU3dpc3NBY2FkZW1pYy5DaXRhdmkuTGlua2VkU</w:instrText>
          </w:r>
          <w:r>
            <w:instrText xml:space="preserve">mVzb3VyY2VQcm9wZXJ0aWVzLCBTd2lzc0FjYWRlbWljLkNpdGF2aSJ9LCJTeW5jRm9sZGVyVHlwZSI6MCwiSXNMb2NhbENsb3VkUHJvamVjdEZpbGVMaW5rIjpmYWxzZSwiSXNDbG91ZFJlc3RvcmUiOmZhbHNlLCJJc0Nsb3VkQ29weSI6ZmFsc2UsIkF0dGFjaG1lbnRGb2xkZXJXYXNJbkZhbGxiYWNrTW9kZSI6ZmFsc2V9LCJBbm5vdGF0a</w:instrText>
          </w:r>
          <w:r>
            <w:instrText xml:space="preserve">W9ucyI6W10sIkxvY2F0aW9uVHlwZSI6MCwiTWlycm9yc1JlZmVyZW5jZVByb3BlcnR5SWQiOjExLCJDcmVhdGVkQnkiOiJfTGVlbmEgTWFhw58iLCJDcmVhdGVkT24iOiIyMDIxLTA0LTI5VDA3OjQ0OjMyIiwiTW9kaWZpZWRCeSI6Il9MZWVuYSBNYWHDnyIsIklkIjoiOTZmMjk5OGEtMTMwZS00YWVhLThkNWItZjI3N2UxZTFjMjAzIiwiT</w:instrText>
          </w:r>
          <w:r>
            <w:instrText xml:space="preserve">W9kaWZpZWRPbiI6IjIwMjEtMDQtMjlUMDc6NDQ6MzIiLCJQcm9qZWN0Ijp7IiRyZWYiOiI1In19XSwiT3JnYW5pemF0aW9ucyI6W10sIk90aGVyc0ludm9sdmVkIjpbXSwiUGFnZUNvdW50IjoiMTMzLTE2MiIsIlBhZ2VSYW5nZSI6IjxzcD5cclxuICA8bj4xMzM8L24+XHJcbiAgPGluPnRydWU8L2luPlxyXG4gIDxvcz4xMzM8L29zPlxyX</w:instrText>
          </w:r>
          <w:r>
            <w:instrText xml:space="preserve">G4gIDxwcz4xMzM8L3BzPlxyXG48L3NwPlxyXG48ZXA+XHJcbiAgPG4+MTYyPC9uPlxyXG4gIDxpbj50cnVlPC9pbj5cclxuICA8b3M+MTYyPC9vcz5cclxuICA8cHM+MTYyPC9wcz5cclxuPC9lcD5cclxuPG9zPjEzMy0xNjI8L29zPiIsIlBhcmFsbGVsVGl0bGUiOiJXaGVyZSBsb3ZlIGxvdmVzIC0gYW4gYXJ0aWNsZSBvbiB0aGUgJ2dlb</w:instrText>
          </w:r>
          <w:r>
            <w:instrText xml:space="preserve">2dyYXBoeScgb2YgdGhlIGNob2ljZSBvZiBwYXJ0bmVyIiwiUGFyZW50UmVmZXJlbmNlIjp7IiRpZCI6IjE5IiwiJHR5cGUiOiJTd2lzc0FjYWRlbWljLkNpdGF2aS5SZWZlcmVuY2UsIFN3aXNzQWNhZGVtaWMuQ2l0YXZpIiwiQWJzdHJhY3RDb21wbGV4aXR5IjowLCJBYnN0cmFjdFNvdXJjZVRleHRGb3JtYXQiOjAsIkF1dGhvcnMiOltdL</w:instrText>
          </w:r>
          <w:r>
            <w:instrText xml:space="preserve">CJDaXRhdGlvbktleVVwZGF0ZVR5cGUiOjAsIkNvbGxhYm9yYXRvcnMiOltdLCJDb3ZlclBhdGgiOnsiJGlkIjoiMjAiLCIkdHlwZSI6IlN3aXNzQWNhZGVtaWMuQ2l0YXZpLkxpbmtlZFJlc291cmNlLCBTd2lzc0FjYWRlbWljLkNpdGF2aSIsIkxpbmtlZFJlc291cmNlVHlwZSI6MiwiT3JpZ2luYWxTdHJpbmciOiJDOlxcVXNlcnNcXEhQX</w:instrText>
          </w:r>
          <w:r>
            <w:instrText xml:space="preserve">FxBcHBEYXRhXFxMb2NhbFxcVGVtcFxcYXF0eGdhcnUuanBnIiwiVXJpU3RyaW5nIjoiNDU1MjJmNGItN2YwMS00MzFlLWJkMWYtNzg0MmJkM2QxZGZhIiwiTGlua2VkUmVzb3VyY2VTdGF0dXMiOjgsIlByb3BlcnRpZXMiOnsiJGlkIjoiMjEiLCIkdHlwZSI6IlN3aXNzQWNhZGVtaWMuQ2l0YXZpLkxpbmtlZFJlc291cmNlUHJvcGVydGllc</w:instrText>
          </w:r>
          <w:r>
            <w:instrText xml:space="preserve">ywgU3dpc3NBY2FkZW1pYy5DaXRhdmkifSwiU3luY0ZvbGRlclR5cGUiOjAsIklzTG9jYWxDbG91ZFByb2plY3RGaWxlTGluayI6ZmFsc2UsIklzQ2xvdWRSZXN0b3JlIjpmYWxzZSwiSXNDbG91ZENvcHkiOmZhbHNlLCJBdHRhY2htZW50Rm9sZGVyV2FzSW5GYWxsYmFja01vZGUiOmZhbHNlfSwiRWRpdG9ycyI6W3siJHJlZiI6IjYifV0sI</w:instrText>
          </w:r>
          <w:r>
            <w:instrText xml:space="preserve">kV2YWx1YXRpb25Db21wbGV4aXR5IjowLCJFdmFsdWF0aW9uU291cmNlVGV4dEZvcm1hdCI6MCwiR3JvdXBzIjpbXSwiSGFzTGFiZWwxIjpmYWxzZSwiSGFzTGFiZWwyIjpmYWxzZSwiSXNibiI6Ijk3ODM4MTAwMjg3NDciLCJLZXl3b3JkcyI6W10sIkxhbmd1YWdlIjoiZ2VyIiwiTG9jYXRpb25zIjpbeyIkaWQiOiIyMiIsIiR0eXBlIjoiU</w:instrText>
          </w:r>
          <w:r>
            <w:instrText xml:space="preserve">3dpc3NBY2FkZW1pYy5DaXRhdmkuTG9jYXRpb24sIFN3aXNzQWNhZGVtaWMuQ2l0YXZpIiwiQWRkcmVzcyI6eyIkaWQiOiIyMyIsIiR0eXBlIjoiU3dpc3NBY2FkZW1pYy5DaXRhdmkuTGlua2VkUmVzb3VyY2UsIFN3aXNzQWNhZGVtaWMuQ2l0YXZpIiwiTGlua2VkUmVzb3VyY2VUeXBlIjo1LCJPcmlnaW5hbFN0cmluZyI6Imh0dHBzOi8vZ</w:instrText>
          </w:r>
          <w:r>
            <w:instrText xml:space="preserve">Xh0ZXJuYWwuZGFuZGVsb24uY29tL2Rvd25sb2FkL2F0dGFjaG1lbnRzL2RhbmRlbG9uL2lkcy9ERTAwNDlENENGQ0Q2OTE2M0QyNzVDMTI1NzM4QzAwNDA4RTEzLnBkZiIsIlVyaVN0cmluZyI6Imh0dHBzOi8vZXh0ZXJuYWwuZGFuZGVsb24uY29tL2Rvd25sb2FkL2F0dGFjaG1lbnRzL2RhbmRlbG9uL2lkcy9ERTAwNDlENENGQ0Q2OTE2M</w:instrText>
          </w:r>
          <w:r>
            <w:instrText xml:space="preserve">0QyNzVDMTI1NzM4QzAwNDA4RTEzLnBkZiIsIkxpbmtlZFJlc291cmNlU3RhdHVzIjo4LCJQcm9wZXJ0aWVzIjp7IiRpZCI6IjI0IiwiJHR5cGUiOiJTd2lzc0FjYWRlbWljLkNpdGF2aS5MaW5rZWRSZXNvdXJjZVByb3BlcnRpZXMsIFN3aXNzQWNhZGVtaWMuQ2l0YXZpIn0sIlN5bmNGb2xkZXJUeXBlIjowLCJJc0xvY2FsQ2xvdWRQcm9qZ</w:instrText>
          </w:r>
          <w:r>
            <w:instrText xml:space="preserve">WN0RmlsZUxpbmsiOmZhbHNlLCJJc0Nsb3VkUmVzdG9yZSI6ZmFsc2UsIklzQ2xvdWRDb3B5IjpmYWxzZSwiQXR0YWNobWVudEZvbGRlcldhc0luRmFsbGJhY2tNb2RlIjpmYWxzZX0sIkFubm90YXRpb25zIjpbXSwiTG9jYXRpb25UeXBlIjowLCJNaXJyb3JzUmVmZXJlbmNlUHJvcGVydHlJZCI6MTEsIk5vdGVzIjoiVGFibGUgb2YgY29ud</w:instrText>
          </w:r>
          <w:r>
            <w:instrText xml:space="preserve">GVudHMiLCJDcmVhdGVkQnkiOiJfTGVlbmEgTWFhw58iLCJDcmVhdGVkT24iOiIyMDIxLTA1LTE5VDIyOjU4OjU4IiwiTW9kaWZpZWRCeSI6Il9MZWVuYSBNYWHDnyIsIklkIjoiMjAwNmMxYzQtNTUzNy00YjRlLWJhYTUtYWQ2N2Q5MjgzOTVmIiwiTW9kaWZpZWRPbiI6IjIwMjEtMDUtMTlUMjI6NTg6NTgiLCJQcm9qZWN0Ijp7IiRyZWYiO</w:instrText>
          </w:r>
          <w:r>
            <w:instrText xml:space="preserve">iI1In19XSwiT3JnYW5pemF0aW9ucyI6W10sIk90aGVyc0ludm9sdmVkIjpbXSwiUGFnZUNvdW50IjoiMzE2IiwiUGxhY2VPZlB1YmxpY2F0aW9uIjoiV2llc2JhZGVuIiwiUHVibGlzaGVycyI6W3siJGlkIjoiMjUiLCIkdHlwZSI6IlN3aXNzQWNhZGVtaWMuQ2l0YXZpLlB1Ymxpc2hlciwgU3dpc3NBY2FkZW1pYy5DaXRhdmkiLCJOYW1lI</w:instrText>
          </w:r>
          <w:r>
            <w:instrText xml:space="preserve">joiU3ByaW5nZXIgRmFjaG1lZGllbiIsIlByb3RlY3RlZCI6ZmFsc2UsIkNyZWF0ZWRCeSI6Il9MZWVuYSBNYWHDnyIsIkNyZWF0ZWRPbiI6IjIwMjEtMTEtMDJUMjE6MzM6NTkiLCJNb2RpZmllZEJ5IjoiX0xlZW5hIE1hYcOfIiwiSWQiOiIyM2RhNTAyYS0yZmVlLTQ4NTItODhhYS0yNzZjNDg2NTJlMmEiLCJNb2RpZmllZE9uIjoiMjAyM</w:instrText>
          </w:r>
          <w:r>
            <w:instrText xml:space="preserve">S0xMS0wMlQyMTozMzo1OSIsIlByb2plY3QiOnsiJHJlZiI6IjUifX1dLCJRdW90YXRpb25zIjpbXSwiUmF0aW5nIjowLCJSZWZlcmVuY2VUeXBlIjoiQm9va0VkaXRlZCIsIlNob3J0VGl0bGUiOiJLbGVpbiAoSGcuKSAyMDAxIOKAkyBQYXJ0bmVyd2FobCB1bmQgSGVpcmF0c211c3RlciIsIlNob3J0VGl0bGVVcGRhdGVUeXBlIjowLCJTb</w:instrText>
          </w:r>
          <w:r>
            <w:instrText xml:space="preserve">3VyY2VPZkJpYmxpb2dyYXBoaWNJbmZvcm1hdGlvbiI6IkdCViBHZW1laW5zYW1lciBCaWJsaW90aGVrc3ZlcmJ1bmQiLCJTdGF0aWNJZHMiOlsiNWFjMGZlM2MtMWQxMS00NGZlLThiODUtYjNhNjM1ZGJhMGM2Il0sIlN1YnRpdGxlIjoiU296aWFsc3RydWt0dXJlbGxlIFZvcmF1c3NldHp1bmdlbiBkZXIgTGllYmUiLCJUYWJsZU9mQ29ud</w:instrText>
          </w:r>
          <w:r>
            <w:instrText xml:space="preserve">GVudHNDb21wbGV4aXR5IjowLCJUYWJsZU9mQ29udGVudHNTb3VyY2VUZXh0Rm9ybWF0IjowLCJUYXNrcyI6W10sIlRpdGxlIjoiUGFydG5lcndhaGwgdW5kIEhlaXJhdHNtdXN0ZXIiLCJUcmFuc2xhdG9ycyI6W10sIlllYXIiOiIyMDAxIiwiWWVhclJlc29sdmVkIjoiMjAwMSIsIkNyZWF0ZWRCeSI6Il9MZWVuYSBNYWHDnyIsIkNyZWF0Z</w:instrText>
          </w:r>
          <w:r>
            <w:instrText xml:space="preserve">WRPbiI6IjIwMjEtMDUtMTlUMjI6NTg6NTgiLCJNb2RpZmllZEJ5IjoiX0hQIiwiSWQiOiI0NTUyMmY0Yi03ZjAxLTQzMWUtYmQxZi03ODQyYmQzZDFkZmEiLCJNb2RpZmllZE9uIjoiMjAyMS0xMS0wM1QyMToyOTozNyIsIlByb2plY3QiOnsiJHJlZiI6IjUifX0sIlBsYWNlT2ZQdWJsaWNhdGlvbiI6Ik9wbGFkZW4iLCJQdWJsaXNoZXJzI</w:instrText>
          </w:r>
          <w:r>
            <w:instrText xml:space="preserve">jpbeyIkaWQiOiIyNiIsIiR0eXBlIjoiU3dpc3NBY2FkZW1pYy5DaXRhdmkuUHVibGlzaGVyLCBTd2lzc0FjYWRlbWljLkNpdGF2aSIsIk5hbWUiOiJMZXNrZSB1LiBCdWRyaWNoIiwiUHJvdGVjdGVkIjpmYWxzZSwiQ3JlYXRlZEJ5IjoiX0xlZW5hIE1hYcOfIiwiQ3JlYXRlZE9uIjoiMjAyMS0wNC0yOVQwNzo0NDozMiIsIk1vZGlmaWVkQ</w:instrText>
          </w:r>
          <w:r>
            <w:instrText xml:space="preserve">nkiOiJfTGVlbmEgTWFhw58iLCJJZCI6IjY5Njk4N2NhLWRjMmEtNDkwMy1iNzBkLWE0NGJhYTFhYmYzOCIsIk1vZGlmaWVkT24iOiIyMDIxLTA0LTI5VDA3OjQ0OjMyIiwiUHJvamVjdCI6eyIkcmVmIjoiNSJ9fV0sIlF1b3RhdGlvbnMiOltdLCJSYXRpbmciOjAsIlJlZmVyZW5jZVR5cGUiOiJDb250cmlidXRpb24iLCJTZXJpZXNUaXRsZ</w:instrText>
          </w:r>
          <w:r>
            <w:instrText xml:space="preserve">SI6eyIkaWQiOiIyNyIsIiR0eXBlIjoiU3dpc3NBY2FkZW1pYy5DaXRhdmkuU2VyaWVzVGl0bGUsIFN3aXNzQWNhZGVtaWMuQ2l0YXZpIiwiRWRpdG9ycyI6W10sIk5hbWUiOiJQYXJ0bmVyd2FobCB1bmQgSGVpcmF0c211c3Rlcjogc296aWFsc3RydWt0dXJlbGxlIFZvcmF1c3NldHp1bmdlbiBkZXIgTGllYmUiLCJQcm90ZWN0ZWQiOmZhb</w:instrText>
          </w:r>
          <w:r>
            <w:instrText xml:space="preserve">HNlLCJDcmVhdGVkQnkiOiJfTGVlbmEgTWFhw58iLCJDcmVhdGVkT24iOiIyMDIxLTA0LTI5VDA3OjQ0OjMyIiwiTW9kaWZpZWRCeSI6Il9MZWVuYSBNYWHDnyIsIklkIjoiMGI3NGY5MWYtYjMyNC00YjQ2LWFmMTktYjhlMzNiNmNiOGE2IiwiTW9kaWZpZWRPbiI6IjIwMjEtMDQtMjlUMDc6NDQ6MzIiLCJQcm9qZWN0Ijp7IiRyZWYiOiI1I</w:instrText>
          </w:r>
          <w:r>
            <w:instrText xml:space="preserve">n19LCJTaG9ydFRpdGxlIjoiTGVuZ2VyZXIgMjAwMSDigJMgV28gZGllIExpZWJlIGhpbmbDpGxsdCIsIlNob3J0VGl0bGVVcGRhdGVUeXBlIjowLCJTb3VyY2VPZkJpYmxpb2dyYXBoaWNJbmZvcm1hdGlvbiI6IkRldXRzY2hlIE5hdGlvbmFsYmlibGlvdGhlayIsIlN0YXRpY0lkcyI6WyJlMjUwZjM0ZC04NTY1LTRiYWUtYTdkYi02NDk5Z</w:instrText>
          </w:r>
          <w:r>
            <w:instrText xml:space="preserve">GFkYWVjZmEiXSwiVGFibGVPZkNvbnRlbnRzQ29tcGxleGl0eSI6MCwiVGFibGVPZkNvbnRlbnRzU291cmNlVGV4dEZvcm1hdCI6MCwiVGFza3MiOltdLCJUaXRsZSI6IldvIGRpZSBMaWViZSBoaW5mw6RsbHQ6IGVpbiBCZWl0cmFnIHp1ciAnR2VvZ3JhcGhpZScgZGVyIFBhcnRuZXJ3YWhsIiwiVHJhbnNsYXRvcnMiOltdLCJZZWFyIjoiM</w:instrText>
          </w:r>
          <w:r>
            <w:instrText xml:space="preserve">jAwMSIsIlllYXJSZXNvbHZlZCI6IjIwMDEiLCJDcmVhdGVkQnkiOiJfTGVlbmEgTWFhw58iLCJDcmVhdGVkT24iOiIyMDIxLTA0LTI5VDA3OjQ0OjMyIiwiTW9kaWZpZWRCeSI6Il9IUCIsIklkIjoiMWU1M2ViYjItNzkxYi00ZDYxLWExNTAtOThkZDBlMzFmN2UzIiwiTW9kaWZpZWRPbiI6IjIwMjEtMTEtMDNUMjE6Mjk6MzciLCJQcm9qZ</w:instrText>
          </w:r>
          <w:r>
            <w:instrText xml:space="preserve">WN0Ijp7IiRyZWYiOiI1In19LCJVc2VOdW1iZXJpbmdUeXBlT2ZQYXJlbnREb2N1bWVudCI6ZmFsc2UsIlVzZVN0YW5kYXJkUHJlZml4IjpmYWxzZSwiVXNlU3RhbmRhcmRTdWZmaXgiOmZhbHNlLCJZZWFyT25seSI6dHJ1ZX1dLCJGb3JtYXR0ZWRUZXh0Ijp7IiRpZCI6IjI4IiwiQ291bnQiOjEsIlRleHRVbml0cyI6W3siJGlkIjoiMjkiL</w:instrText>
          </w:r>
          <w:r>
            <w:instrText xml:space="preserve">CJGb250U3R5bGUiOnsiJGlkIjoiMzAiLCJOZXV0cmFsIjp0cnVlfSwiUmVhZGluZ09yZGVyIjoxLCJUZXh0IjoiKGViZC4gMjAwMSkifV19LCJUYWciOiJDaXRhdmlQbGFjZWhvbGRlciM0NmM4Yjk4NC0wZDM1LTQ4YzUtYTY5OC1hZjU0ZWYyNzU3NWEiLCJUZXh0IjoiKGViZC4gMjAwMSkiLCJXQUlWZXJzaW9uIjoiNi4xMC4wLjAifQ==}</w:instrText>
          </w:r>
          <w:r>
            <w:fldChar w:fldCharType="separate"/>
          </w:r>
          <w:r>
            <w:t xml:space="preserve">(ebd. 2001)</w:t>
          </w:r>
          <w:r>
            <w:fldChar w:fldCharType="end"/>
          </w:r>
        </w:sdtContent>
      </w:sdt>
      <w:r>
        <w:t xml:space="preserve">. </w:t>
      </w:r>
      <w:r>
        <w:t xml:space="preserve">Es ist nicht verwunderlich, dass in Großstädten mehr Partnerschaften in einem </w:t>
      </w:r>
      <w:r>
        <w:t xml:space="preserve">unmittelbaren</w:t>
      </w:r>
      <w:r>
        <w:t xml:space="preserve"> Raum entstehen, denn in diesem konzentrieren sich verschiedenste </w:t>
      </w:r>
      <w:r>
        <w:t xml:space="preserve">Foki</w:t>
      </w:r>
      <w:r>
        <w:t xml:space="preserve"> wie Arbeitsplätze, Vereine oder Bildungsinstitutionen. Im ländlichen Raum hingegen werden weniger potenzielle Partner in unmittelbarer Umgebung vorgefunden.</w:t>
      </w:r>
      <w:r>
        <w:t xml:space="preserve"> </w:t>
      </w:r>
      <w:r>
        <w:t xml:space="preserve">Ellsworth begründet, dass e</w:t>
      </w:r>
      <w:r>
        <w:t xml:space="preserve">in Drittel der Dorfbewohner eine einheimische Person </w:t>
      </w:r>
      <w:r>
        <w:t xml:space="preserve">heiratet, </w:t>
      </w:r>
      <w:r>
        <w:t xml:space="preserve">unter anderem </w:t>
      </w:r>
      <w:r>
        <w:t xml:space="preserve">mit</w:t>
      </w:r>
      <w:r>
        <w:t xml:space="preserve"> der Stadtgröße und der Bevölkerungsdichte </w:t>
      </w:r>
      <w:sdt>
        <w:sdtPr>
          <w:alias w:val="To edit, see citavi.com/edit"/>
          <w15:appearance w15:val="boundingBox"/>
          <w:id w:val="-1810935373"/>
          <w:placeholder>
            <w:docPart w:val="DAA19736F56B4139AF8144377ED4F60E"/>
          </w:placeholder>
          <w:tag w:val="CitaviPlaceholder#0fd3d251-88fe-455e-803f-40874168ae38"/>
          <w:rPr/>
        </w:sdtPr>
        <w:sdtContent>
          <w:r>
            <w:fldChar w:fldCharType="begin"/>
          </w:r>
          <w:r>
            <w:instrText xml:space="preserve">ADDIN CitaviPlaceholder{eyIkaWQiOiIxIiwiJHR5cGUiOiJTd2lzc</w:instrText>
          </w:r>
          <w:r>
            <w:instrText xml:space="preserve">0FjYWRlbWljLkNpdGF2aS5DaXRhdGlvbnMuV29yZFBsYWNlaG9sZGVyLCBTd2lzc0FjYWRlbWljLkNpdGF2aSIsIkVudHJpZXMiOlt7IiRpZCI6IjIiLCIkdHlwZSI6IlN3aXNzQWNhZGVtaWMuQ2l0YXZpLkNpdGF0aW9ucy5Xb3JkUGxhY2Vob2xkZXJFbnRyeSwgU3dpc3NBY2FkZW1pYy5DaXRhdmkiLCJJZCI6IjRmOTU3NGMwLTQzYTQtN</w:instrText>
          </w:r>
          <w:r>
            <w:instrText xml:space="preserve">DllZi04ZDYwLTE1M2RiNmIyZTRlNCIsIlJhbmdlTGVuZ3RoIjoyNiwiUmVmZXJlbmNlSWQiOiIwNzllNTFlOC04NTcwLTQ2MmUtYmFiYy1mOTBjNDEzYmRlZjQiLCJQYWdlUmFuZ2UiOnsiJGlkIjoiMyIsIiR0eXBlIjoiU3dpc3NBY2FkZW1pYy5QYWdlUmFuZ2UsIFN3aXNzQWNhZGVtaWMiLCJFbmRQYWdlIjp7IiRpZCI6IjQiLCIkdHlwZ</w:instrText>
          </w:r>
          <w:r>
            <w:instrText xml:space="preserve">SI6IlN3aXNzQWNhZGVtaWMuUGFnZU51bWJlciwgU3dpc3NBY2FkZW1pYyIsIklzRnVsbHlOdW1lcmljIjpmYWxzZSwiTnVtYmVyaW5nVHlwZSI6MCwiTnVtZXJhbFN5c3RlbSI6MH0sIk51bWJlcmluZ1R5cGUiOjAsIk51bWVyYWxTeXN0ZW0iOjAsIk9yaWdpbmFsU3RyaW5nIjoiNDQ1IiwiU3RhcnRQYWdlIjp7IiRpZCI6IjUiLCIkdHlwZ</w:instrText>
          </w:r>
          <w:r>
            <w:instrText xml:space="preserve">SI6IlN3aXNzQWNhZGVtaWMuUGFnZU51bWJlciwgU3dpc3NBY2FkZW1pYyIsIklzRnVsbHlOdW1lcmljIjp0cnVlLCJOdW1iZXIiOjQ0NSwiTnVtYmVyaW5nVHlwZSI6MCwiTnVtZXJhbFN5c3RlbSI6MCwiT3JpZ2luYWxTdHJpbmciOiI0NDUiLCJQcmV0dHlTdHJpbmciOiI0NDUifX0sIlByZWZpeCI6InZnbC4gIiwiUmVmZXJlbmNlIjp7I</w:instrText>
          </w:r>
          <w:r>
            <w:instrText xml:space="preserve">iRpZCI6IjYiLCIkdHlwZSI6IlN3aXNzQWNhZGVtaWMuQ2l0YXZpLlJlZmVyZW5jZSwgU3dpc3NBY2FkZW1pYy5DaXRhdmkiLCJBYnN0cmFjdENvbXBsZXhpdHkiOjAsIkFic3RyYWN0U291cmNlVGV4dEZvcm1hdCI6MCwiQXV0aG9ycyI6W3siJGlkIjoiNyIsIiR0eXBlIjoiU3dpc3NBY2FkZW1pYy5DaXRhdmkuUGVyc29uLCBTd2lzc0FjY</w:instrText>
          </w:r>
          <w:r>
            <w:instrText xml:space="preserve">WRlbWljLkNpdGF2aSIsIkZpcnN0TmFtZSI6IkpvaG4iLCJMYXN0TmFtZSI6IkVsbHN3b3J0aCIsIk1pZGRsZU5hbWUiOiJTLiIsIlByb3RlY3RlZCI6ZmFsc2UsIlNleCI6MiwiQ3JlYXRlZEJ5IjoiX0xlZW5hIE1hYcOfIiwiQ3JlYXRlZE9uIjoiMjAyMS0wNS0xMVQwOToyMzo0NSIsIk1vZGlmaWVkQnkiOiJfTGVlbmEgTWFhw58iLCJJZ</w:instrText>
          </w:r>
          <w:r>
            <w:instrText xml:space="preserve">CI6IjkyNTYxZTg2LWM5NWMtNDUxZi1iOWUzLWVlNzg4NTViOGEwZiIsIk1vZGlmaWVkT24iOiIyMDIxLTA1LTExVDA5OjIzOjQ1IiwiUHJvamVjdCI6eyIkaWQiOiI4IiwiJHR5cGUiOiJTd2lzc0FjYWRlbWljLkNpdGF2aS5Qcm9qZWN0LCBTd2lzc0FjYWRlbWljLkNpdGF2aSJ9fV0sIkNpdGF0aW9uS2V5VXBkYXRlVHlwZSI6MCwiQ29sb</w:instrText>
          </w:r>
          <w:r>
            <w:instrText xml:space="preserve">GFib3JhdG9ycyI6W10sIkRvaSI6IjEwLjIzMDcvMjA4NzIzOCIsIkVkaXRvcnMiOltdLCJFdmFsdWF0aW9uQ29tcGxleGl0eSI6MCwiRXZhbHVhdGlvblNvdXJjZVRleHRGb3JtYXQiOjAsIkdyb3VwcyI6W10sIkhhc0xhYmVsMSI6ZmFsc2UsIkhhc0xhYmVsMiI6ZmFsc2UsIktleXdvcmRzIjpbXSwiTG9jYXRpb25zIjpbeyIkaWQiOiI5I</w:instrText>
          </w:r>
          <w:r>
            <w:instrText xml:space="preserve">iwiJHR5cGUiOiJTd2lzc0FjYWRlbWljLkNpdGF2aS5Mb2NhdGlvbiwgU3dpc3NBY2FkZW1pYy5DaXRhdmkiLCJBZGRyZXNzIjp7IiRpZCI6IjEwIiwiJHR5cGUiOiJTd2lzc0FjYWRlbWljLkNpdGF2aS5MaW5rZWRSZXNvdXJjZSwgU3dpc3NBY2FkZW1pYy5DaXRhdmkiLCJMaW5rZWRSZXNvdXJjZVR5cGUiOjUsIk9yaWdpbmFsU3RyaW5nI</w:instrText>
          </w:r>
          <w:r>
            <w:instrText xml:space="preserve">joiMTAuMjMwNy8yMDg3MjM4IiwiVXJpU3RyaW5nIjoiaHR0cHM6Ly9kb2kub3JnLzEwLjIzMDcvMjA4NzIzOCIsIkxpbmtlZFJlc291cmNlU3RhdHVzIjo4LCJQcm9wZXJ0aWVzIjp7IiRpZCI6IjExIiwiJHR5cGUiOiJTd2lzc0FjYWRlbWljLkNpdGF2aS5MaW5rZWRSZXNvdXJjZVByb3BlcnRpZXMsIFN3aXNzQWNhZGVtaWMuQ2l0YXZpI</w:instrText>
          </w:r>
          <w:r>
            <w:instrText xml:space="preserve">n0sIlN5bmNGb2xkZXJUeXBlIjowLCJJc0xvY2FsQ2xvdWRQcm9qZWN0RmlsZUxpbmsiOmZhbHNlLCJJc0Nsb3VkUmVzdG9yZSI6ZmFsc2UsIklzQ2xvdWRDb3B5IjpmYWxzZSwiQXR0YWNobWVudEZvbGRlcldhc0luRmFsbGJhY2tNb2RlIjpmYWxzZX0sIkFubm90YXRpb25zIjpbXSwiTG9jYXRpb25UeXBlIjowLCJNaXJyb3JzUmVmZXJlb</w:instrText>
          </w:r>
          <w:r>
            <w:instrText xml:space="preserve">mNlUHJvcGVydHlJZCI6MTI4LCJDcmVhdGVkQnkiOiJfTGVlbmEgTWFhw58iLCJDcmVhdGVkT24iOiIyMDIxLTA1LTExVDA4OjMwOjQ4IiwiTW9kaWZpZWRCeSI6Il9MZWVuYSBNYWHDnyIsIklkIjoiZDI3MmZjNjItODAzNi00NDdjLThiMDctYWEwMWY5ZTAwM2ZmIiwiTW9kaWZpZWRPbiI6IjIwMjEtMDUtMTFUMDg6MzA6NDgiLCJQcm9qZ</w:instrText>
          </w:r>
          <w:r>
            <w:instrText xml:space="preserve">WN0Ijp7IiRyZWYiOiI4In19XSwiTnVtYmVyIjoiNCIsIk9yZ2FuaXphdGlvbnMiOltdLCJPdGhlcnNJbnZvbHZlZCI6W10sIlBhZ2VSYW5nZSI6IjxzcD5cclxuICA8bj40NDQ8L24+XHJcbiAgPGluPnRydWU8L2luPlxyXG4gIDxvcz40NDQ8L29zPlxyXG4gIDxwcz40NDQ8L3BzPlxyXG48L3NwPlxyXG48ZXA+XHJcbiAgPG4+NDQ4PC9uP</w:instrText>
          </w:r>
          <w:r>
            <w:instrText xml:space="preserve">lxyXG4gIDxpbj50cnVlPC9pbj5cclxuICA8b3M+NDQ4PC9vcz5cclxuICA8cHM+NDQ4PC9wcz5cclxuPC9lcD5cclxuPG9zPjQ0NC00NDg8L29zPiIsIlBlcmlvZGljYWwiOnsiJGlkIjoiMTIiLCIkdHlwZSI6IlN3aXNzQWNhZGVtaWMuQ2l0YXZpLlBlcmlvZGljYWwsIFN3aXNzQWNhZGVtaWMuQ2l0YXZpIiwiTmFtZSI6IkFtZXJpY2FuI</w:instrText>
          </w:r>
          <w:r>
            <w:instrText xml:space="preserve">FNvY2lvbG9naWNhbCBSZXZpZXciLCJQYWdpbmF0aW9uIjowLCJQcm90ZWN0ZWQiOmZhbHNlLCJDcmVhdGVkQnkiOiJfTGVlbmEgTWFhw58iLCJDcmVhdGVkT24iOiIyMDIxLTA1LTE3VDA5OjU2OjMyIiwiTW9kaWZpZWRCeSI6Il9MZWVuYSBNYWHDnyIsIklkIjoiNGE1YjBhMGEtOTBjZS00NGVhLWI3NzEtZmM5ZWZiNzc2YmRmIiwiTW9ka</w:instrText>
          </w:r>
          <w:r>
            <w:instrText xml:space="preserve">WZpZWRPbiI6IjIwMjEtMDUtMTdUMDk6NTY6MzIiLCJQcm9qZWN0Ijp7IiRyZWYiOiI4In19LCJQdWJsaXNoZXJzIjpbXSwiUXVvdGF0aW9ucyI6W10sIlJhdGluZyI6MCwiUmVmZXJlbmNlVHlwZSI6IkpvdXJuYWxBcnRpY2xlIiwiU2hvcnRUaXRsZSI6IkVsbHN3b3J0aCAxOTQ4IOKAkyBUaGUgUmVsYXRpb25zaGlwIG9mIFBvcHVsYXRpb</w:instrText>
          </w:r>
          <w:r>
            <w:instrText xml:space="preserve">24gRGVuc2l0eSIsIlNob3J0VGl0bGVVcGRhdGVUeXBlIjowLCJTb3VyY2VPZkJpYmxpb2dyYXBoaWNJbmZvcm1hdGlvbiI6IkNyb3NzUmVmIiwiU3RhdGljSWRzIjpbIjg4Mjg3Y2RiLWQ3ZTAtNDU1NS1iMGY1LWJhOTI5YmRkZWU0ZSJdLCJUYWJsZU9mQ29udGVudHNDb21wbGV4aXR5IjowLCJUYWJsZU9mQ29udGVudHNTb3VyY2VUZXh0R</w:instrText>
          </w:r>
          <w:r>
            <w:instrText xml:space="preserve">m9ybWF0IjowLCJUYXNrcyI6W10sIlRpdGxlIjoiVGhlIFJlbGF0aW9uc2hpcCBvZiBQb3B1bGF0aW9uIERlbnNpdHkgdG8gUmVzaWRlbnRpYWwgUHJvcGlucXVpdHkgYXMgYSBGYWN0b3IgaW4gTWFycmlhZ2UgU2VsZWN0aW9uIiwiVHJhbnNsYXRvcnMiOltdLCJWb2x1bWUiOiIxMyIsIlllYXIiOiIxOTQ4IiwiWWVhclJlc29sdmVkIjoiM</w:instrText>
          </w:r>
          <w:r>
            <w:instrText xml:space="preserve">Tk0OCIsIkNyZWF0ZWRCeSI6Il9MZWVuYSBNYWHDnyIsIkNyZWF0ZWRPbiI6IjIwMjEtMDUtMTFUMDg6MzA6NDgiLCJNb2RpZmllZEJ5IjoiX0xlZW5hIE1hYcOfIiwiSWQiOiIwNzllNTFlOC04NTcwLTQ2MmUtYmFiYy1mOTBjNDEzYmRlZjQiLCJNb2RpZmllZE9uIjoiMjAyMS0wNi0xNVQxMDo0NzoyNyIsIlByb2plY3QiOnsiJHJlZiI6I</w:instrText>
          </w:r>
          <w:r>
            <w:instrText xml:space="preserve">jgifX0sIlVzZU51bWJlcmluZ1R5cGVPZlBhcmVudERvY3VtZW50IjpmYWxzZSwiVXNlU3RhbmRhcmRQcmVmaXgiOmZhbHNlLCJVc2VTdGFuZGFyZFN1ZmZpeCI6ZmFsc2V9XSwiRm9ybWF0dGVkVGV4dCI6eyIkaWQiOiIxMyIsIkNvdW50IjoxLCJUZXh0VW5pdHMiOlt7IiRpZCI6IjE0IiwiRm9udFN0eWxlIjp7IiRpZCI6IjE1IiwiTmV1d</w:instrText>
          </w:r>
          <w:r>
            <w:instrText xml:space="preserve">HJhbCI6dHJ1ZX0sIlJlYWRpbmdPcmRlciI6MSwiVGV4dCI6Iih2Z2wuIEVsbHN3b3J0aCAxOTQ4LCA0NDUpIn1dfSwiVGFnIjoiQ2l0YXZpUGxhY2Vob2xkZXIjMGZkM2QyNTEtODhmZS00NTVlLTgwM2YtNDA4NzQxNjhhZTM4IiwiVGV4dCI6Iih2Z2wuIEVsbHN3b3J0aCAxOTQ4LCA0NDUpIiwiV0FJVmVyc2lvbiI6IjYuMTAuMC4wIn0=}</w:instrText>
          </w:r>
          <w:r>
            <w:fldChar w:fldCharType="separate"/>
          </w:r>
          <w:r>
            <w:t xml:space="preserve">(vgl. Ellsworth 1948, 445)</w:t>
          </w:r>
          <w:r>
            <w:fldChar w:fldCharType="end"/>
          </w:r>
        </w:sdtContent>
      </w:sdt>
      <w:r>
        <w:t xml:space="preserve">. </w:t>
      </w:r>
      <w:r>
        <w:t xml:space="preserve">Dorfbewohner </w:t>
      </w:r>
      <w:r>
        <w:t xml:space="preserve">ziehen</w:t>
      </w:r>
      <w:r>
        <w:t xml:space="preserve"> innerhalb eines bestimmten Radius eine gewisse Distanz zu ihrem potenziellen Ehepartner in </w:t>
      </w:r>
      <w:r>
        <w:t xml:space="preserve">Betracht</w:t>
      </w:r>
      <w:r>
        <w:t xml:space="preserve">, aber gehen nur so weit</w:t>
      </w:r>
      <w:r>
        <w:t xml:space="preserve">,</w:t>
      </w:r>
      <w:r>
        <w:t xml:space="preserve"> wie sie müssen </w:t>
      </w:r>
      <w:r>
        <w:t xml:space="preserve">(</w:t>
      </w:r>
      <w:r>
        <w:t xml:space="preserve">ebd. </w:t>
      </w:r>
      <w:sdt>
        <w:sdtPr>
          <w:alias w:val="To edit, see citavi.com/edit"/>
          <w15:appearance w15:val="boundingBox"/>
          <w:id w:val="-1559246641"/>
          <w:placeholder>
            <w:docPart w:val="03C3B9F548DF4DAD9E6A9848AC5CD6A4"/>
          </w:placeholder>
          <w:tag w:val="CitaviPlaceholder#9f2b453e-2a80-4bed-b6e0-111a902a9dbd"/>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w:instrText>
          </w:r>
          <w:r>
            <w:instrText xml:space="preserve">kNpdGF0aW9ucy5Xb3JkUGxhY2Vob2xkZXJFbnRyeSwgU3dpc3NBY2FkZW1pYy5DaXRhdmkiLCJJZCI6IjQ1MmIzMDM5LWE5OGItNGZiZi04OTRjLTYzZjYxMDAwY2NlZSIsIlJhbmdlTGVuZ3RoIjo5LCJSZWZlcmVuY2VJZCI6IjA3OWU1MWU4LTg1NzAtNDYyZS1iYWJjLWY5MGM0MTNiZGVmNCIsIk5vUGFyIjp0cnVlLCJQYWdlUmFuZ2UiO</w:instrText>
          </w:r>
          <w:r>
            <w:instrText xml:space="preserve">nsiJGlkIjoiMyIsIiR0eXBlIjoiU3dpc3NBY2FkZW1pYy5QYWdlUmFuZ2UsIFN3aXNzQWNhZGVtaWMiLCJFbmRQYWdlIjp7IiRpZCI6IjQiLCIkdHlwZSI6IlN3aXNzQWNhZGVtaWMuUGFnZU51bWJlciwgU3dpc3NBY2FkZW1pYyIsIklzRnVsbHlOdW1lcmljIjpmYWxzZSwiTnVtYmVyaW5nVHlwZSI6MCwiTnVtZXJhbFN5c3RlbSI6MH0sI</w:instrText>
          </w:r>
          <w:r>
            <w:instrText xml:space="preserve">k51bWJlcmluZ1R5cGUiOjAsIk51bWVyYWxTeXN0ZW0iOjAsIk9yaWdpbmFsU3RyaW5nIjoiNDQ2IiwiU3RhcnRQYWdlIjp7IiRpZCI6IjUiLCIkdHlwZSI6IlN3aXNzQWNhZGVtaWMuUGFnZU51bWJlciwgU3dpc3NBY2FkZW1pYyIsIklzRnVsbHlOdW1lcmljIjp0cnVlLCJOdW1iZXIiOjQ0NiwiTnVtYmVyaW5nVHlwZSI6MCwiTnVtZXJhb</w:instrText>
          </w:r>
          <w:r>
            <w:instrText xml:space="preserve">FN5c3RlbSI6MCwiT3JpZ2luYWxTdHJpbmciOiI0NDYiLCJQcmV0dHlTdHJpbmciOiI0NDYifX0sIlJlZmVyZW5jZSI6eyIkaWQiOiI2IiwiJHR5cGUiOiJTd2lzc0FjYWRlbWljLkNpdGF2aS5SZWZlcmVuY2UsIFN3aXNzQWNhZGVtaWMuQ2l0YXZpIiwiQWJzdHJhY3RDb21wbGV4aXR5IjowLCJBYnN0cmFjdFNvdXJjZVRleHRGb3JtYXQiO</w:instrText>
          </w:r>
          <w:r>
            <w:instrText xml:space="preserve">jAsIkF1dGhvcnMiOlt7IiRpZCI6IjciLCIkdHlwZSI6IlN3aXNzQWNhZGVtaWMuQ2l0YXZpLlBlcnNvbiwgU3dpc3NBY2FkZW1pYy5DaXRhdmkiLCJGaXJzdE5hbWUiOiJKb2huIiwiTGFzdE5hbWUiOiJFbGxzd29ydGgiLCJNaWRkbGVOYW1lIjoiUy4iLCJQcm90ZWN0ZWQiOmZhbHNlLCJTZXgiOjIsIkNyZWF0ZWRCeSI6Il9MZWVuYSBNY</w:instrText>
          </w:r>
          <w:r>
            <w:instrText xml:space="preserve">WHDnyIsIkNyZWF0ZWRPbiI6IjIwMjEtMDUtMTFUMDk6MjM6NDUiLCJNb2RpZmllZEJ5IjoiX0xlZW5hIE1hYcOfIiwiSWQiOiI5MjU2MWU4Ni1jOTVjLTQ1MWYtYjllMy1lZTc4ODU1YjhhMGYiLCJNb2RpZmllZE9uIjoiMjAyMS0wNS0xMVQwOToyMzo0NSIsIlByb2plY3QiOnsiJGlkIjoiOCIsIiR0eXBlIjoiU3dpc3NBY2FkZW1pYy5Da</w:instrText>
          </w:r>
          <w:r>
            <w:instrText xml:space="preserve">XRhdmkuUHJvamVjdCwgU3dpc3NBY2FkZW1pYy5DaXRhdmkifX1dLCJDaXRhdGlvbktleVVwZGF0ZVR5cGUiOjAsIkNvbGxhYm9yYXRvcnMiOltdLCJEb2kiOiIxMC4yMzA3LzIwODcyMzgiLCJFZGl0b3JzIjpbXSwiRXZhbHVhdGlvbkNvbXBsZXhpdHkiOjAsIkV2YWx1YXRpb25Tb3VyY2VUZXh0Rm9ybWF0IjowLCJHcm91cHMiOltdLCJIY</w:instrText>
          </w:r>
          <w:r>
            <w:instrText xml:space="preserve">XNMYWJlbDEiOmZhbHNlLCJIYXNMYWJlbDIiOmZhbHNlLCJLZXl3b3JkcyI6W10sIkxvY2F0aW9ucyI6W3siJGlkIjoiOSIsIiR0eXBlIjoiU3dpc3NBY2FkZW1pYy5DaXRhdmkuTG9jYXRpb24sIFN3aXNzQWNhZGVtaWMuQ2l0YXZpIiwiQWRkcmVzcyI6eyIkaWQiOiIxMCIsIiR0eXBlIjoiU3dpc3NBY2FkZW1pYy5DaXRhdmkuTGlua2VkU</w:instrText>
          </w:r>
          <w:r>
            <w:instrText xml:space="preserve">mVzb3VyY2UsIFN3aXNzQWNhZGVtaWMuQ2l0YXZpIiwiTGlua2VkUmVzb3VyY2VUeXBlIjo1LCJPcmlnaW5hbFN0cmluZyI6IjEwLjIzMDcvMjA4NzIzOCIsIlVyaVN0cmluZyI6Imh0dHBzOi8vZG9pLm9yZy8xMC4yMzA3LzIwODcyMzgiLCJMaW5rZWRSZXNvdXJjZVN0YXR1cyI6OCwiUHJvcGVydGllcyI6eyIkaWQiOiIxMSIsIiR0eXBlI</w:instrText>
          </w:r>
          <w:r>
            <w:instrText xml:space="preserve">joiU3dpc3NBY2FkZW1pYy5DaXRhdmkuTGlua2VkUmVzb3VyY2VQcm9wZXJ0aWVzLCBTd2lzc0FjYWRlbWljLkNpdGF2aSJ9LCJTeW5jRm9sZGVyVHlwZSI6MCwiSXNMb2NhbENsb3VkUHJvamVjdEZpbGVMaW5rIjpmYWxzZSwiSXNDbG91ZFJlc3RvcmUiOmZhbHNlLCJJc0Nsb3VkQ29weSI6ZmFsc2UsIkF0dGFjaG1lbnRGb2xkZXJXYXNJb</w:instrText>
          </w:r>
          <w:r>
            <w:instrText xml:space="preserve">kZhbGxiYWNrTW9kZSI6ZmFsc2V9LCJBbm5vdGF0aW9ucyI6W10sIkxvY2F0aW9uVHlwZSI6MCwiTWlycm9yc1JlZmVyZW5jZVByb3BlcnR5SWQiOjEyOCwiQ3JlYXRlZEJ5IjoiX0xlZW5hIE1hYcOfIiwiQ3JlYXRlZE9uIjoiMjAyMS0wNS0xMVQwODozMDo0OCIsIk1vZGlmaWVkQnkiOiJfTGVlbmEgTWFhw58iLCJJZCI6ImQyNzJmYzYyL</w:instrText>
          </w:r>
          <w:r>
            <w:instrText xml:space="preserve">TgwMzYtNDQ3Yy04YjA3LWFhMDFmOWUwMDNmZiIsIk1vZGlmaWVkT24iOiIyMDIxLTA1LTExVDA4OjMwOjQ4IiwiUHJvamVjdCI6eyIkcmVmIjoiOCJ9fV0sIk51bWJlciI6IjQiLCJPcmdhbml6YXRpb25zIjpbXSwiT3RoZXJzSW52b2x2ZWQiOltdLCJQYWdlUmFuZ2UiOiI8c3A+XHJcbiAgPG4+NDQ0PC9uPlxyXG4gIDxpbj50cnVlPC9pb</w:instrText>
          </w:r>
          <w:r>
            <w:instrText xml:space="preserve">j5cclxuICA8b3M+NDQ0PC9vcz5cclxuICA8cHM+NDQ0PC9wcz5cclxuPC9zcD5cclxuPGVwPlxyXG4gIDxuPjQ0ODwvbj5cclxuICA8aW4+dHJ1ZTwvaW4+XHJcbiAgPG9zPjQ0ODwvb3M+XHJcbiAgPHBzPjQ0ODwvcHM+XHJcbjwvZXA+XHJcbjxvcz40NDQtNDQ4PC9vcz4iLCJQZXJpb2RpY2FsIjp7IiRpZCI6IjEyIiwiJHR5cGUiOiJTd</w:instrText>
          </w:r>
          <w:r>
            <w:instrText xml:space="preserve">2lzc0FjYWRlbWljLkNpdGF2aS5QZXJpb2RpY2FsLCBTd2lzc0FjYWRlbWljLkNpdGF2aSIsIk5hbWUiOiJBbWVyaWNhbiBTb2Npb2xvZ2ljYWwgUmV2aWV3IiwiUGFnaW5hdGlvbiI6MCwiUHJvdGVjdGVkIjpmYWxzZSwiQ3JlYXRlZEJ5IjoiX0xlZW5hIE1hYcOfIiwiQ3JlYXRlZE9uIjoiMjAyMS0wNS0xN1QwOTo1NjozMiIsIk1vZGlma</w:instrText>
          </w:r>
          <w:r>
            <w:instrText xml:space="preserve">WVkQnkiOiJfTGVlbmEgTWFhw58iLCJJZCI6IjRhNWIwYTBhLTkwY2UtNDRlYS1iNzcxLWZjOWVmYjc3NmJkZiIsIk1vZGlmaWVkT24iOiIyMDIxLTA1LTE3VDA5OjU2OjMyIiwiUHJvamVjdCI6eyIkcmVmIjoiOCJ9fSwiUHVibGlzaGVycyI6W10sIlF1b3RhdGlvbnMiOltdLCJSYXRpbmciOjAsIlJlZmVyZW5jZVR5cGUiOiJKb3VybmFsQ</w:instrText>
          </w:r>
          <w:r>
            <w:instrText xml:space="preserve">XJ0aWNsZSIsIlNob3J0VGl0bGUiOiJFbGxzd29ydGggMTk0OCDigJMgVGhlIFJlbGF0aW9uc2hpcCBvZiBQb3B1bGF0aW9uIERlbnNpdHkiLCJTaG9ydFRpdGxlVXBkYXRlVHlwZSI6MCwiU291cmNlT2ZCaWJsaW9ncmFwaGljSW5mb3JtYXRpb24iOiJDcm9zc1JlZiIsIlN0YXRpY0lkcyI6WyI4ODI4N2NkYi1kN2UwLTQ1NTUtYjBmNS1iY</w:instrText>
          </w:r>
          <w:r>
            <w:instrText xml:space="preserve">TkyOWJkZGVlNGUiXSwiVGFibGVPZkNvbnRlbnRzQ29tcGxleGl0eSI6MCwiVGFibGVPZkNvbnRlbnRzU291cmNlVGV4dEZvcm1hdCI6MCwiVGFza3MiOltdLCJUaXRsZSI6IlRoZSBSZWxhdGlvbnNoaXAgb2YgUG9wdWxhdGlvbiBEZW5zaXR5IHRvIFJlc2lkZW50aWFsIFByb3BpbnF1aXR5IGFzIGEgRmFjdG9yIGluIE1hcnJpYWdlIFNlb</w:instrText>
          </w:r>
          <w:r>
            <w:instrText xml:space="preserve">GVjdGlvbiIsIlRyYW5zbGF0b3JzIjpbXSwiVm9sdW1lIjoiMTMiLCJZZWFyIjoiMTk0OCIsIlllYXJSZXNvbHZlZCI6IjE5NDgiLCJDcmVhdGVkQnkiOiJfTGVlbmEgTWFhw58iLCJDcmVhdGVkT24iOiIyMDIxLTA1LTExVDA4OjMwOjQ4IiwiTW9kaWZpZWRCeSI6Il9MZWVuYSBNYWHDnyIsIklkIjoiMDc5ZTUxZTgtODU3MC00NjJlLWJhY</w:instrText>
          </w:r>
          <w:r>
            <w:instrText xml:space="preserve">mMtZjkwYzQxM2JkZWY0IiwiTW9kaWZpZWRPbiI6IjIwMjEtMDYtMTVUMTA6NDc6MjciLCJQcm9qZWN0Ijp7IiRyZWYiOiI4In19LCJVc2VOdW1iZXJpbmdUeXBlT2ZQYXJlbnREb2N1bWVudCI6ZmFsc2UsIlllYXJPbmx5Ijp0cnVlfV0sIkZvcm1hdHRlZFRleHQiOnsiJGlkIjoiMTMiLCJDb3VudCI6MSwiVGV4dFVuaXRzIjpbeyIkaWQiO</w:instrText>
          </w:r>
          <w:r>
            <w:instrText xml:space="preserve">iIxNCIsIkZvbnRTdHlsZSI6eyIkaWQiOiIxNSIsIk5ldXRyYWwiOnRydWV9LCJSZWFkaW5nT3JkZXIiOjEsIlRleHQiOiIxOTQ4LCA0NDYifV19LCJUYWciOiJDaXRhdmlQbGFjZWhvbGRlciM5ZjJiNDUzZS0yYTgwLTRiZWQtYjZlMC0xMTFhOTAyYTlkYmQiLCJUZXh0IjoiMTk0OCwgNDQ2IiwiV0FJVmVyc2lvbiI6IjYuMTAuMC4wIn0=}</w:instrText>
          </w:r>
          <w:r>
            <w:fldChar w:fldCharType="separate"/>
          </w:r>
          <w:r>
            <w:t xml:space="preserve">1948, 446</w:t>
          </w:r>
          <w:r>
            <w:fldChar w:fldCharType="end"/>
          </w:r>
        </w:sdtContent>
      </w:sdt>
      <w:r>
        <w:t xml:space="preserve">). Auch</w:t>
      </w:r>
      <w:r>
        <w:t xml:space="preserve"> </w:t>
      </w:r>
      <w:sdt>
        <w:sdtPr>
          <w:alias w:val="To edit, see citavi.com/edit"/>
          <w15:appearance w15:val="boundingBox"/>
          <w:id w:val="-701861346"/>
          <w:placeholder>
            <w:docPart w:val="DefaultPlaceholder_-1854013440"/>
          </w:placeholder>
          <w:tag w:val="CitaviPlaceholder#d70e8277-2e8f-4842-880b-cfbe1fbbab9b"/>
          <w:rPr/>
        </w:sdtPr>
        <w:sdtContent>
          <w:r>
            <w:fldChar w:fldCharType="begin"/>
          </w:r>
          <w:r>
            <w:instrText xml:space="preserve">ADDIN CitaviPlaceholder{eyIkaWQiOiIxIiwiJHR5cGUiOiJTd2lzc0FjYWRlbWljLkNpd</w:instrText>
          </w:r>
          <w:r>
            <w:instrText xml:space="preserve">GF2aS5DaXRhdGlvbnMuV29yZFBsYWNlaG9sZGVyLCBTd2lzc0FjYWRlbWljLkNpdGF2aSIsIkFzc29jaWF0ZVdpdGhQbGFjZWhvbGRlclRhZyI6IkNpdGF2aVBsYWNlaG9sZGVyI2MyNGFhYjJhLWEzZGQtNGQwMy1iNGIzLTkyMGVjMTU0YzI4NCIsIkVudHJpZXMiOlt7IiRpZCI6IjIiLCIkdHlwZSI6IlN3aXNzQWNhZGVtaWMuQ2l0YXZpL</w:instrText>
          </w:r>
          <w:r>
            <w:instrText xml:space="preserve">kNpdGF0aW9ucy5Xb3JkUGxhY2Vob2xkZXJFbnRyeSwgU3dpc3NBY2FkZW1pYy5DaXRhdmkiLCJJZCI6ImI5OWMwNzg1LTA4YmYtNGI2Ni05Y2ZjLTVhMzNhOTJmMjAyMyIsIlJhbmdlTGVuZ3RoIjo0LCJSZWZlcmVuY2VJZCI6IjRlMjhkOGZjLTZhNDktNDkwYi1hZjE1LTA1YTZiN2Q1ZmI1MyIsIk5vUGFyIjp0cnVlLCJQZXJzb25Pbmx5I</w:instrText>
          </w:r>
          <w:r>
            <w:instrText xml:space="preserve">jp0cnVlLCJSZWZlcmVuY2UiOnsiJGlkIjoiMyIsIiR0eXBlIjoiU3dpc3NBY2FkZW1pYy5DaXRhdmkuUmVmZXJlbmNlLCBTd2lzc0FjYWRlbWljLkNpdGF2aSIsIkFic3RyYWN0Q29tcGxleGl0eSI6MCwiQWJzdHJhY3RTb3VyY2VUZXh0Rm9ybWF0IjowLCJBdXRob3JzIjpbeyIkaWQiOiI0IiwiJHR5cGUiOiJTd2lzc0FjYWRlbWljLkNpd</w:instrText>
          </w:r>
          <w:r>
            <w:instrText xml:space="preserve">GF2aS5QZXJzb24sIFN3aXNzQWNhZGVtaWMuQ2l0YXZpIiwiRmlyc3ROYW1lIjoiSi4iLCJMYXN0TmFtZSI6IkJlbGwiLCJNaWRkbGVOYW1lIjoiSC4iLCJQcm90ZWN0ZWQiOmZhbHNlLCJTZXgiOjAsIkNyZWF0ZWRCeSI6Il9MZWVuYSBNYWHDnyIsIkNyZWF0ZWRPbiI6IjIwMjEtMDUtMTFUMDg6MzI6MjciLCJNb2RpZmllZEJ5IjoiX0xlZ</w:instrText>
          </w:r>
          <w:r>
            <w:instrText xml:space="preserve">W5hIE1hYcOfIiwiSWQiOiI3OGNiOTZjYy1hMTQ2LTRjMGMtYjRiMC02NWUyMmVhNDI2OGEiLCJNb2RpZmllZE9uIjoiMjAyMS0wNS0xMVQwODozMjoyNyIsIlByb2plY3QiOnsiJGlkIjoiNSIsIiR0eXBlIjoiU3dpc3NBY2FkZW1pYy5DaXRhdmkuUHJvamVjdCwgU3dpc3NBY2FkZW1pYy5DaXRhdmkifX1dLCJDaXRhdGlvbktleVVwZGF0Z</w:instrText>
          </w:r>
          <w:r>
            <w:instrText xml:space="preserve">VR5cGUiOjAsIkNvbGxhYm9yYXRvcnMiOltdLCJFZGl0b3JzIjpbXSwiRXZhbHVhdGlvbkNvbXBsZXhpdHkiOjAsIkV2YWx1YXRpb25Tb3VyY2VUZXh0Rm9ybWF0IjowLCJHcm91cHMiOltdLCJIYXNMYWJlbDEiOmZhbHNlLCJIYXNMYWJlbDIiOmZhbHNlLCJLZXl3b3JkcyI6W10sIkxvY2F0aW9ucyI6W3siJGlkIjoiNiIsIiR0eXBlIjoiU</w:instrText>
          </w:r>
          <w:r>
            <w:instrText xml:space="preserve">3dpc3NBY2FkZW1pYy5DaXRhdmkuTG9jYXRpb24sIFN3aXNzQWNhZGVtaWMuQ2l0YXZpIiwiQWRkcmVzcyI6eyIkaWQiOiI3IiwiJHR5cGUiOiJTd2lzc0FjYWRlbWljLkNpdGF2aS5MaW5rZWRSZXNvdXJjZSwgU3dpc3NBY2FkZW1pYy5DaXRhdmkiLCJMaW5rZWRSZXNvdXJjZVR5cGUiOjUsIk9yaWdpbmFsU3RyaW5nIjoiaHR0cDovL3d3d</w:instrText>
          </w:r>
          <w:r>
            <w:instrText xml:space="preserve">y5qc3Rvci5vcmcvc3RhYmxlLzQxMzE3ODQyIiwiVXJpU3RyaW5nIjoiaHR0cDovL3d3dy5qc3Rvci5vcmcvc3RhYmxlLzQxMzE3ODQyIiwiTGlua2VkUmVzb3VyY2VTdGF0dXMiOjgsIlByb3BlcnRpZXMiOnsiJGlkIjoiOCIsIiR0eXBlIjoiU3dpc3NBY2FkZW1pYy5DaXRhdmkuTGlua2VkUmVzb3VyY2VQcm9wZXJ0aWVzLCBTd2lzc0FjY</w:instrText>
          </w:r>
          <w:r>
            <w:instrText xml:space="preserve">WRlbWljLkNpdGF2aSJ9LCJTeW5jRm9sZGVyVHlwZSI6MCwiSXNMb2NhbENsb3VkUHJvamVjdEZpbGVMaW5rIjpmYWxzZSwiSXNDbG91ZFJlc3RvcmUiOmZhbHNlLCJJc0Nsb3VkQ29weSI6ZmFsc2UsIkF0dGFjaG1lbnRGb2xkZXJXYXNJbkZhbGxiYWNrTW9kZSI6ZmFsc2V9LCJBbm5vdGF0aW9ucyI6W10sIkxvY2F0aW9uVHlwZSI6MCwiT</w:instrText>
          </w:r>
          <w:r>
            <w:instrText xml:space="preserve">Wlycm9yc1JlZmVyZW5jZVByb3BlcnR5SWQiOjE1MSwiQ3JlYXRlZEJ5IjoiX0xlZW5hIE1hYcOfIiwiQ3JlYXRlZE9uIjoiMjAyMS0wNS0xMVQwODozMzozMCIsIk1vZGlmaWVkQnkiOiJfTGVlbmEgTWFhw58iLCJJZCI6IjE0YTQ0ZTRmLTk2ODUtNDRmZS1iMzZlLTQxZmU2NjM0NjdkYiIsIk1vZGlmaWVkT24iOiIyMDIxLTA2LTI1VDExO</w:instrText>
          </w:r>
          <w:r>
            <w:instrText xml:space="preserve">jU5OjI0IiwiUHJvamVjdCI6eyIkcmVmIjoiNSJ9fV0sIk51bWJlciI6IjEiLCJPcmdhbml6YXRpb25zIjpbXSwiT3RoZXJzSW52b2x2ZWQiOltdLCJQYWdlUmFuZ2UiOiI8c3A+XHJcbiAgPG4+NzQ8L24+XHJcbiAgPGluPnRydWU8L2luPlxyXG4gIDxvcz43NDwvb3M+XHJcbiAgPHBzPjc0PC9wcz5cclxuPC9zcD5cclxuPGVwPlxyXG4gI</w:instrText>
          </w:r>
          <w:r>
            <w:instrText xml:space="preserve">DxuPjc3PC9uPlxyXG4gIDxpbj50cnVlPC9pbj5cclxuICA8b3M+Nzc8L29zPlxyXG4gIDxwcz43NzwvcHM+XHJcbjwvZXA+XHJcbjxvcz43NC03Nzwvb3M+IiwiUGVyaW9kaWNhbCI6eyIkaWQiOiI5IiwiJHR5cGUiOiJTd2lzc0FjYWRlbWljLkNpdGF2aS5QZXJpb2RpY2FsLCBTd2lzc0FjYWRlbWljLkNpdGF2aSIsIk5hbWUiOiJUaGUgQ</w:instrText>
          </w:r>
          <w:r>
            <w:instrText xml:space="preserve">XVzdHJhbGlhbiBRdWFydGVybHkiLCJQYWdpbmF0aW9uIjowLCJQcm90ZWN0ZWQiOmZhbHNlLCJDcmVhdGVkQnkiOiJfTGVlbmEgTWFhw58iLCJDcmVhdGVkT24iOiIyMDIxLTA1LTExVDA4OjMyOjQ0IiwiTW9kaWZpZWRCeSI6Il9MZWVuYSBNYWHDnyIsIklkIjoiMTQxYzk0YjEtNmY4OC00MWUwLTg4NWQtMzhhNzgwZTE2ZTE5IiwiTW9ka</w:instrText>
          </w:r>
          <w:r>
            <w:instrText xml:space="preserve">WZpZWRPbiI6IjIwMjEtMDUtMTFUMDg6MzI6NDQiLCJQcm9qZWN0Ijp7IiRyZWYiOiI1In19LCJQdWJsaXNoZXJzIjpbXSwiUXVvdGF0aW9ucyI6W10sIlJhdGluZyI6MCwiUmVmZXJlbmNlVHlwZSI6IkpvdXJuYWxBcnRpY2xlIiwiU2hvcnRUaXRsZSI6IkJlbGwgMTk1NyDigJMgUmVzaWRlbnRpYWwgUHJvcGlucXVpdHkgQXMgQSBGYWN0b</w:instrText>
          </w:r>
          <w:r>
            <w:instrText xml:space="preserve">3IiLCJTaG9ydFRpdGxlVXBkYXRlVHlwZSI6MCwiU3RhdGljSWRzIjpbImFjZTA2MTU1LTEwNmYtNDMyMi1iNGFjLTc3ZjVkNjNlYTNhZiJdLCJUYWJsZU9mQ29udGVudHNDb21wbGV4aXR5IjowLCJUYWJsZU9mQ29udGVudHNTb3VyY2VUZXh0Rm9ybWF0IjowLCJUYXNrcyI6W10sIlRpdGxlIjoiUmVzaWRlbnRpYWwgUHJvcGlucXVpdHkgQ</w:instrText>
          </w:r>
          <w:r>
            <w:instrText xml:space="preserve">XMgQSBGYWN0b3IgSW4gTWFycmlhZ2UgU2VsZWN0aW9uIiwiVHJhbnNsYXRvcnMiOltdLCJWb2x1bWUiOiIyOSIsIlllYXIiOiIxOTU3IiwiWWVhclJlc29sdmVkIjoiMTk1NyIsIkNyZWF0ZWRCeSI6Il9MZWVuYSBNYWHDnyIsIkNyZWF0ZWRPbiI6IjIwMjEtMDUtMTFUMDg6MzI6MTUiLCJNb2RpZmllZEJ5IjoiX0xlZW5hIE1hYcOfIiwiS</w:instrText>
          </w:r>
          <w:r>
            <w:instrText xml:space="preserve">WQiOiI0ZTI4ZDhmYy02YTQ5LTQ5MGItYWYxNS0wNWE2YjdkNWZiNTMiLCJNb2RpZmllZE9uIjoiMjAyMS0wNi0yNVQxMTo1OToyNCIsIlByb2plY3QiOnsiJHJlZiI6IjUifX0sIlVzZU51bWJlcmluZ1R5cGVPZlBhcmVudERvY3VtZW50IjpmYWxzZX1dLCJGb3JtYXR0ZWRUZXh0Ijp7IiRpZCI6IjEwIiwiQ291bnQiOjEsIlRleHRVbml0c</w:instrText>
          </w:r>
          <w:r>
            <w:instrText xml:space="preserve">yI6W3siJGlkIjoiMTEiLCJGb250U3R5bGUiOnsiJGlkIjoiMTIiLCJOZXV0cmFsIjp0cnVlfSwiUmVhZGluZ09yZGVyIjoxLCJUZXh0IjoiQmVsbCJ9XX0sIlRhZyI6IkNpdGF2aVBsYWNlaG9sZGVyI2Q3MGU4Mjc3LTJlOGYtNDg0Mi04ODBiLWNmYmUxZmJiYWI5YiIsIlRleHQiOiJCZWxsIiwiV0FJVmVyc2lvbiI6IjYuMTAuMC4wIn0=}</w:instrText>
          </w:r>
          <w:r>
            <w:fldChar w:fldCharType="separate"/>
          </w:r>
          <w:r>
            <w:t xml:space="preserve">Bell</w:t>
          </w:r>
          <w:r>
            <w:fldChar w:fldCharType="end"/>
          </w:r>
        </w:sdtContent>
      </w:sdt>
      <w:r>
        <w:t xml:space="preserve"> </w:t>
      </w:r>
      <w:sdt>
        <w:sdtPr>
          <w:alias w:val="To edit, see citavi.com/edit"/>
          <w15:appearance w15:val="boundingBox"/>
          <w:id w:val="935709580"/>
          <w:placeholder>
            <w:docPart w:val="DefaultPlaceholder_-1854013440"/>
          </w:placeholder>
          <w:tag w:val="CitaviPlaceholder#c24aab2a-a3dd-4d03-b4b3-920ec154c284"/>
          <w:rPr/>
        </w:sdtPr>
        <w:sdtContent>
          <w:r>
            <w:fldChar w:fldCharType="begin"/>
          </w:r>
          <w:r>
            <w:instrText xml:space="preserve">ADDIN CitaviPlaceholder{eyIkaWQiOiIxIiwiJHR5cGUiOiJTd2lzc</w:instrText>
          </w:r>
          <w:r>
            <w:instrText xml:space="preserve">0FjYWRlbWljLkNpdGF2aS5DaXRhdGlvbnMuV29yZFBsYWNlaG9sZGVyLCBTd2lzc0FjYWRlbWljLkNpdGF2aSIsIkFzc29jaWF0ZVdpdGhQbGFjZWhvbGRlclRhZyI6IkNpdGF2aVBsYWNlaG9sZGVyI2Q3MGU4Mjc3LTJlOGYtNDg0Mi04ODBiLWNmYmUxZmJiYWI5YiIsIkVudHJpZXMiOlt7IiRpZCI6IjIiLCIkdHlwZSI6IlN3aXNzQWNhZ</w:instrText>
          </w:r>
          <w:r>
            <w:instrText xml:space="preserve">GVtaWMuQ2l0YXZpLkNpdGF0aW9ucy5Xb3JkUGxhY2Vob2xkZXJFbnRyeSwgU3dpc3NBY2FkZW1pYy5DaXRhdmkiLCJJZCI6ImFkMzgxMGYxLWRhODMtNDI3Mi04MzMzLTlkOTBhNGE4ZGI2YSIsIlJhbmdlTGVuZ3RoIjo2LCJSZWZlcmVuY2VJZCI6IjRlMjhkOGZjLTZhNDktNDkwYi1hZjE1LTA1YTZiN2Q1ZmI1MyIsIlJlZmVyZW5jZSI6e</w:instrText>
          </w:r>
          <w:r>
            <w:instrText xml:space="preserve">yIkaWQiOiIzIiwiJHR5cGUiOiJTd2lzc0FjYWRlbWljLkNpdGF2aS5SZWZlcmVuY2UsIFN3aXNzQWNhZGVtaWMuQ2l0YXZpIiwiQWJzdHJhY3RDb21wbGV4aXR5IjowLCJBYnN0cmFjdFNvdXJjZVRleHRGb3JtYXQiOjAsIkF1dGhvcnMiOlt7IiRpZCI6IjQiLCIkdHlwZSI6IlN3aXNzQWNhZGVtaWMuQ2l0YXZpLlBlcnNvbiwgU3dpc3NBY</w:instrText>
          </w:r>
          <w:r>
            <w:instrText xml:space="preserve">2FkZW1pYy5DaXRhdmkiLCJGaXJzdE5hbWUiOiJKLiIsIkxhc3ROYW1lIjoiQmVsbCIsIk1pZGRsZU5hbWUiOiJILiIsIlByb3RlY3RlZCI6ZmFsc2UsIlNleCI6MCwiQ3JlYXRlZEJ5IjoiX0xlZW5hIE1hYcOfIiwiQ3JlYXRlZE9uIjoiMjAyMS0wNS0xMVQwODozMjoyNyIsIk1vZGlmaWVkQnkiOiJfTGVlbmEgTWFhw58iLCJJZCI6Ijc4Y</w:instrText>
          </w:r>
          <w:r>
            <w:instrText xml:space="preserve">2I5NmNjLWExNDYtNGMwYy1iNGIwLTY1ZTIyZWE0MjY4YSIsIk1vZGlmaWVkT24iOiIyMDIxLTA1LTExVDA4OjMyOjI3IiwiUHJvamVjdCI6eyIkaWQiOiI1IiwiJHR5cGUiOiJTd2lzc0FjYWRlbWljLkNpdGF2aS5Qcm9qZWN0LCBTd2lzc0FjYWRlbWljLkNpdGF2aSJ9fV0sIkNpdGF0aW9uS2V5VXBkYXRlVHlwZSI6MCwiQ29sbGFib3Jhd</w:instrText>
          </w:r>
          <w:r>
            <w:instrText xml:space="preserve">G9ycyI6W10sIkVkaXRvcnMiOltdLCJFdmFsdWF0aW9uQ29tcGxleGl0eSI6MCwiRXZhbHVhdGlvblNvdXJjZVRleHRGb3JtYXQiOjAsIkdyb3VwcyI6W10sIkhhc0xhYmVsMSI6ZmFsc2UsIkhhc0xhYmVsMiI6ZmFsc2UsIktleXdvcmRzIjpbXSwiTG9jYXRpb25zIjpbeyIkaWQiOiI2IiwiJHR5cGUiOiJTd2lzc0FjYWRlbWljLkNpdGF2a</w:instrText>
          </w:r>
          <w:r>
            <w:instrText xml:space="preserve">S5Mb2NhdGlvbiwgU3dpc3NBY2FkZW1pYy5DaXRhdmkiLCJBZGRyZXNzIjp7IiRpZCI6IjciLCIkdHlwZSI6IlN3aXNzQWNhZGVtaWMuQ2l0YXZpLkxpbmtlZFJlc291cmNlLCBTd2lzc0FjYWRlbWljLkNpdGF2aSIsIkxpbmtlZFJlc291cmNlVHlwZSI6NSwiT3JpZ2luYWxTdHJpbmciOiJodHRwOi8vd3d3LmpzdG9yLm9yZy9zdGFibGUvN</w:instrText>
          </w:r>
          <w:r>
            <w:instrText xml:space="preserve">DEzMTc4NDIiLCJVcmlTdHJpbmciOiJodHRwOi8vd3d3LmpzdG9yLm9yZy9zdGFibGUvNDEzMTc4NDIiLCJMaW5rZWRSZXNvdXJjZVN0YXR1cyI6OCwiUHJvcGVydGllcyI6eyIkaWQiOiI4IiwiJHR5cGUiOiJTd2lzc0FjYWRlbWljLkNpdGF2aS5MaW5rZWRSZXNvdXJjZVByb3BlcnRpZXMsIFN3aXNzQWNhZGVtaWMuQ2l0YXZpIn0sIlN5b</w:instrText>
          </w:r>
          <w:r>
            <w:instrText xml:space="preserve">mNGb2xkZXJUeXBlIjowLCJJc0xvY2FsQ2xvdWRQcm9qZWN0RmlsZUxpbmsiOmZhbHNlLCJJc0Nsb3VkUmVzdG9yZSI6ZmFsc2UsIklzQ2xvdWRDb3B5IjpmYWxzZSwiQXR0YWNobWVudEZvbGRlcldhc0luRmFsbGJhY2tNb2RlIjpmYWxzZX0sIkFubm90YXRpb25zIjpbXSwiTG9jYXRpb25UeXBlIjowLCJNaXJyb3JzUmVmZXJlbmNlUHJvc</w:instrText>
          </w:r>
          <w:r>
            <w:instrText xml:space="preserve">GVydHlJZCI6MTUxLCJDcmVhdGVkQnkiOiJfTGVlbmEgTWFhw58iLCJDcmVhdGVkT24iOiIyMDIxLTA1LTExVDA4OjMzOjMwIiwiTW9kaWZpZWRCeSI6Il9MZWVuYSBNYWHDnyIsIklkIjoiMTRhNDRlNGYtOTY4NS00NGZlLWIzNmUtNDFmZTY2MzQ2N2RiIiwiTW9kaWZpZWRPbiI6IjIwMjEtMDYtMjVUMTE6NTk6MjQiLCJQcm9qZWN0Ijp7I</w:instrText>
          </w:r>
          <w:r>
            <w:instrText xml:space="preserve">iRyZWYiOiI1In19XSwiTnVtYmVyIjoiMSIsIk9yZ2FuaXphdGlvbnMiOltdLCJPdGhlcnNJbnZvbHZlZCI6W10sIlBhZ2VSYW5nZSI6IjxzcD5cclxuICA8bj43NDwvbj5cclxuICA8aW4+dHJ1ZTwvaW4+XHJcbiAgPG9zPjc0PC9vcz5cclxuICA8cHM+NzQ8L3BzPlxyXG48L3NwPlxyXG48ZXA+XHJcbiAgPG4+Nzc8L24+XHJcbiAgPGluP</w:instrText>
          </w:r>
          <w:r>
            <w:instrText xml:space="preserve">nRydWU8L2luPlxyXG4gIDxvcz43Nzwvb3M+XHJcbiAgPHBzPjc3PC9wcz5cclxuPC9lcD5cclxuPG9zPjc0LTc3PC9vcz4iLCJQZXJpb2RpY2FsIjp7IiRpZCI6IjkiLCIkdHlwZSI6IlN3aXNzQWNhZGVtaWMuQ2l0YXZpLlBlcmlvZGljYWwsIFN3aXNzQWNhZGVtaWMuQ2l0YXZpIiwiTmFtZSI6IlRoZSBBdXN0cmFsaWFuIFF1YXJ0ZXJse</w:instrText>
          </w:r>
          <w:r>
            <w:instrText xml:space="preserve">SIsIlBhZ2luYXRpb24iOjAsIlByb3RlY3RlZCI6ZmFsc2UsIkNyZWF0ZWRCeSI6Il9MZWVuYSBNYWHDnyIsIkNyZWF0ZWRPbiI6IjIwMjEtMDUtMTFUMDg6MzI6NDQiLCJNb2RpZmllZEJ5IjoiX0xlZW5hIE1hYcOfIiwiSWQiOiIxNDFjOTRiMS02Zjg4LTQxZTAtODg1ZC0zOGE3ODBlMTZlMTkiLCJNb2RpZmllZE9uIjoiMjAyMS0wNS0xM</w:instrText>
          </w:r>
          <w:r>
            <w:instrText xml:space="preserve">VQwODozMjo0NCIsIlByb2plY3QiOnsiJHJlZiI6IjUifX0sIlB1Ymxpc2hlcnMiOltdLCJRdW90YXRpb25zIjpbXSwiUmF0aW5nIjowLCJSZWZlcmVuY2VUeXBlIjoiSm91cm5hbEFydGljbGUiLCJTaG9ydFRpdGxlIjoiQmVsbCAxOTU3IOKAkyBSZXNpZGVudGlhbCBQcm9waW5xdWl0eSBBcyBBIEZhY3RvciIsIlNob3J0VGl0bGVVcGRhd</w:instrText>
          </w:r>
          <w:r>
            <w:instrText xml:space="preserve">GVUeXBlIjowLCJTdGF0aWNJZHMiOlsiYWNlMDYxNTUtMTA2Zi00MzIyLWI0YWMtNzdmNWQ2M2VhM2FmIl0sIlRhYmxlT2ZDb250ZW50c0NvbXBsZXhpdHkiOjAsIlRhYmxlT2ZDb250ZW50c1NvdXJjZVRleHRGb3JtYXQiOjAsIlRhc2tzIjpbXSwiVGl0bGUiOiJSZXNpZGVudGlhbCBQcm9waW5xdWl0eSBBcyBBIEZhY3RvciBJbiBNYXJya</w:instrText>
          </w:r>
          <w:r>
            <w:instrText xml:space="preserve">WFnZSBTZWxlY3Rpb24iLCJUcmFuc2xhdG9ycyI6W10sIlZvbHVtZSI6IjI5IiwiWWVhciI6IjE5NTciLCJZZWFyUmVzb2x2ZWQiOiIxOTU3IiwiQ3JlYXRlZEJ5IjoiX0xlZW5hIE1hYcOfIiwiQ3JlYXRlZE9uIjoiMjAyMS0wNS0xMVQwODozMjoxNSIsIk1vZGlmaWVkQnkiOiJfTGVlbmEgTWFhw58iLCJJZCI6IjRlMjhkOGZjLTZhNDktN</w:instrText>
          </w:r>
          <w:r>
            <w:instrText xml:space="preserve">DkwYi1hZjE1LTA1YTZiN2Q1ZmI1MyIsIk1vZGlmaWVkT24iOiIyMDIxLTA2LTI1VDExOjU5OjI0IiwiUHJvamVjdCI6eyIkcmVmIjoiNSJ9fSwiVXNlTnVtYmVyaW5nVHlwZU9mUGFyZW50RG9jdW1lbnQiOmZhbHNlLCJZZWFyT25seSI6dHJ1ZX1dLCJGb3JtYXR0ZWRUZXh0Ijp7IiRpZCI6IjEwIiwiQ291bnQiOjEsIlRleHRVbml0cyI6W</w:instrText>
          </w:r>
          <w:r>
            <w:instrText xml:space="preserve">3siJGlkIjoiMTEiLCJGb250U3R5bGUiOnsiJGlkIjoiMTIiLCJOZXV0cmFsIjp0cnVlfSwiUmVhZGluZ09yZGVyIjoxLCJUZXh0IjoiKDE5NTcpIn1dfSwiVGFnIjoiQ2l0YXZpUGxhY2Vob2xkZXIjYzI0YWFiMmEtYTNkZC00ZDAzLWI0YjMtOTIwZWMxNTRjMjg0IiwiVGV4dCI6IigxOTU3KSIsIldBSVZlcnNpb24iOiI2LjEwLjAuMCJ9}</w:instrText>
          </w:r>
          <w:r>
            <w:fldChar w:fldCharType="separate"/>
          </w:r>
          <w:r>
            <w:t xml:space="preserve">(1957)</w:t>
          </w:r>
          <w:r>
            <w:fldChar w:fldCharType="end"/>
          </w:r>
        </w:sdtContent>
      </w:sdt>
      <w:r>
        <w:t xml:space="preserve"> zeigt</w:t>
      </w:r>
      <w:r>
        <w:t xml:space="preserve">, dass</w:t>
      </w:r>
      <w:r>
        <w:t xml:space="preserve"> mit zunehmender Entfernung</w:t>
      </w:r>
      <w:r>
        <w:t xml:space="preserve"> weniger einheimische Personen eine auswärtige Person heiraten</w:t>
      </w:r>
      <w:r>
        <w:t xml:space="preserve"> (</w:t>
      </w:r>
      <w:sdt>
        <w:sdtPr>
          <w:alias w:val="To edit, see citavi.com/edit"/>
          <w15:appearance w15:val="boundingBox"/>
          <w:id w:val="-1450780585"/>
          <w:placeholder>
            <w:docPart w:val="1E88D17C12884DB9840619A1C0337E0D"/>
          </w:placeholder>
          <w:tag w:val="CitaviPlaceholder#5fac62f8-96eb-444e-b1d3-9ef7b8f4f1c7"/>
          <w:rPr/>
        </w:sdtPr>
        <w:sdtContent>
          <w:r>
            <w:fldChar w:fldCharType="begin"/>
          </w:r>
          <w:r>
            <w:instrText xml:space="preserve">ADDIN CitaviPlaceholder{eyIkaWQiOiIxIiwiJHR5cGUiOiJTd2lzc0FjYWRlb</w:instrText>
          </w:r>
          <w:r>
            <w:instrText xml:space="preserve">WljLkNpdGF2aS5DaXRhdGlvbnMuV29yZFBsYWNlaG9sZGVyLCBTd2lzc0FjYWRlbWljLkNpdGF2aSIsIkVudHJpZXMiOlt7IiRpZCI6IjIiLCIkdHlwZSI6IlN3aXNzQWNhZGVtaWMuQ2l0YXZpLkNpdGF0aW9ucy5Xb3JkUGxhY2Vob2xkZXJFbnRyeSwgU3dpc3NBY2FkZW1pYy5DaXRhdmkiLCJJZCI6Ijk1NmU4ZmEzLWRlZjAtNGQ1OS05M</w:instrText>
          </w:r>
          <w:r>
            <w:instrText xml:space="preserve">2RiLTk1MDc3MThlOGM1MiIsIlJhbmdlTGVuZ3RoIjoxNSwiUmVmZXJlbmNlSWQiOiI0ZTI4ZDhmYy02YTQ5LTQ5MGItYWYxNS0wNWE2YjdkNWZiNTMiLCJOb1BhciI6dHJ1ZSwiUGFnZVJhbmdlIjp7IiRpZCI6IjMiLCIkdHlwZSI6IlN3aXNzQWNhZGVtaWMuUGFnZVJhbmdlLCBTd2lzc0FjYWRlbWljIiwiRW5kUGFnZSI6eyIkaWQiOiI0I</w:instrText>
          </w:r>
          <w:r>
            <w:instrText xml:space="preserve">iwiJHR5cGUiOiJTd2lzc0FjYWRlbWljLlBhZ2VOdW1iZXIsIFN3aXNzQWNhZGVtaWMiLCJJc0Z1bGx5TnVtZXJpYyI6ZmFsc2UsIk51bWJlcmluZ1R5cGUiOjAsIk51bWVyYWxTeXN0ZW0iOjB9LCJOdW1iZXJpbmdUeXBlIjowLCJOdW1lcmFsU3lzdGVtIjotMSwiT3JpZ2luYWxTdHJpbmciOiI3NGYuIiwiU3RhcnRQYWdlIjp7IiRpZCI6I</w:instrText>
          </w:r>
          <w:r>
            <w:instrText xml:space="preserve">jUiLCIkdHlwZSI6IlN3aXNzQWNhZGVtaWMuUGFnZU51bWJlciwgU3dpc3NBY2FkZW1pYyIsIklzRnVsbHlOdW1lcmljIjpmYWxzZSwiTnVtYmVyIjo3NCwiTnVtYmVyaW5nVHlwZSI6MCwiTnVtZXJhbFN5c3RlbSI6LTEsIk9yaWdpbmFsU3RyaW5nIjoiNzRmLiIsIlByZXR0eVN0cmluZyI6Ijc0Zi4ifX0sIlJlZmVyZW5jZSI6eyIkaWQiO</w:instrText>
          </w:r>
          <w:r>
            <w:instrText xml:space="preserve">iI2IiwiJHR5cGUiOiJTd2lzc0FjYWRlbWljLkNpdGF2aS5SZWZlcmVuY2UsIFN3aXNzQWNhZGVtaWMuQ2l0YXZpIiwiQWJzdHJhY3RDb21wbGV4aXR5IjowLCJBYnN0cmFjdFNvdXJjZVRleHRGb3JtYXQiOjAsIkF1dGhvcnMiOlt7IiRpZCI6IjciLCIkdHlwZSI6IlN3aXNzQWNhZGVtaWMuQ2l0YXZpLlBlcnNvbiwgU3dpc3NBY2FkZW1pY</w:instrText>
          </w:r>
          <w:r>
            <w:instrText xml:space="preserve">y5DaXRhdmkiLCJGaXJzdE5hbWUiOiJKLiIsIkxhc3ROYW1lIjoiQmVsbCIsIk1pZGRsZU5hbWUiOiJILiIsIlByb3RlY3RlZCI6ZmFsc2UsIlNleCI6MCwiQ3JlYXRlZEJ5IjoiX0xlZW5hIE1hYcOfIiwiQ3JlYXRlZE9uIjoiMjAyMS0wNS0xMVQwODozMjoyNyIsIk1vZGlmaWVkQnkiOiJfTGVlbmEgTWFhw58iLCJJZCI6Ijc4Y2I5NmNjL</w:instrText>
          </w:r>
          <w:r>
            <w:instrText xml:space="preserve">WExNDYtNGMwYy1iNGIwLTY1ZTIyZWE0MjY4YSIsIk1vZGlmaWVkT24iOiIyMDIxLTA1LTExVDA4OjMyOjI3IiwiUHJvamVjdCI6eyIkaWQiOiI4IiwiJHR5cGUiOiJTd2lzc0FjYWRlbWljLkNpdGF2aS5Qcm9qZWN0LCBTd2lzc0FjYWRlbWljLkNpdGF2aSJ9fV0sIkNpdGF0aW9uS2V5VXBkYXRlVHlwZSI6MCwiQ29sbGFib3JhdG9ycyI6W</w:instrText>
          </w:r>
          <w:r>
            <w:instrText xml:space="preserve">10sIkVkaXRvcnMiOltdLCJFdmFsdWF0aW9uQ29tcGxleGl0eSI6MCwiRXZhbHVhdGlvblNvdXJjZVRleHRGb3JtYXQiOjAsIkdyb3VwcyI6W10sIkhhc0xhYmVsMSI6ZmFsc2UsIkhhc0xhYmVsMiI6ZmFsc2UsIktleXdvcmRzIjpbXSwiTG9jYXRpb25zIjpbeyIkaWQiOiI5IiwiJHR5cGUiOiJTd2lzc0FjYWRlbWljLkNpdGF2aS5Mb2Nhd</w:instrText>
          </w:r>
          <w:r>
            <w:instrText xml:space="preserve">GlvbiwgU3dpc3NBY2FkZW1pYy5DaXRhdmkiLCJBZGRyZXNzIjp7IiRpZCI6IjEwIiwiJHR5cGUiOiJTd2lzc0FjYWRlbWljLkNpdGF2aS5MaW5rZWRSZXNvdXJjZSwgU3dpc3NBY2FkZW1pYy5DaXRhdmkiLCJMaW5rZWRSZXNvdXJjZVR5cGUiOjUsIk9yaWdpbmFsU3RyaW5nIjoiaHR0cDovL3d3dy5qc3Rvci5vcmcvc3RhYmxlLzQxMzE3O</w:instrText>
          </w:r>
          <w:r>
            <w:instrText xml:space="preserve">DQyIiwiVXJpU3RyaW5nIjoiaHR0cDovL3d3dy5qc3Rvci5vcmcvc3RhYmxlLzQxMzE3ODQyIiwiTGlua2VkUmVzb3VyY2VTdGF0dXMiOjgsIlByb3BlcnRpZXMiOnsiJGlkIjoiMTEiLCIkdHlwZSI6IlN3aXNzQWNhZGVtaWMuQ2l0YXZpLkxpbmtlZFJlc291cmNlUHJvcGVydGllcywgU3dpc3NBY2FkZW1pYy5DaXRhdmkifSwiU3luY0Zvb</w:instrText>
          </w:r>
          <w:r>
            <w:instrText xml:space="preserve">GRlclR5cGUiOjAsIklzTG9jYWxDbG91ZFByb2plY3RGaWxlTGluayI6ZmFsc2UsIklzQ2xvdWRSZXN0b3JlIjpmYWxzZSwiSXNDbG91ZENvcHkiOmZhbHNlLCJBdHRhY2htZW50Rm9sZGVyV2FzSW5GYWxsYmFja01vZGUiOmZhbHNlfSwiQW5ub3RhdGlvbnMiOltdLCJMb2NhdGlvblR5cGUiOjAsIk1pcnJvcnNSZWZlcmVuY2VQcm9wZXJ0e</w:instrText>
          </w:r>
          <w:r>
            <w:instrText xml:space="preserve">UlkIjoxNTEsIkNyZWF0ZWRCeSI6Il9MZWVuYSBNYWHDnyIsIkNyZWF0ZWRPbiI6IjIwMjEtMDUtMTFUMDg6MzM6MzAiLCJNb2RpZmllZEJ5IjoiX0xlZW5hIE1hYcOfIiwiSWQiOiIxNGE0NGU0Zi05Njg1LTQ0ZmUtYjM2ZS00MWZlNjYzNDY3ZGIiLCJNb2RpZmllZE9uIjoiMjAyMS0wNi0yNVQxMTo1OToyNCIsIlByb2plY3QiOnsiJHJlZ</w:instrText>
          </w:r>
          <w:r>
            <w:instrText xml:space="preserve">iI6IjgifX1dLCJOdW1iZXIiOiIxIiwiT3JnYW5pemF0aW9ucyI6W10sIk90aGVyc0ludm9sdmVkIjpbXSwiUGFnZVJhbmdlIjoiPHNwPlxyXG4gIDxuPjc0PC9uPlxyXG4gIDxpbj50cnVlPC9pbj5cclxuICA8b3M+NzQ8L29zPlxyXG4gIDxwcz43NDwvcHM+XHJcbjwvc3A+XHJcbjxlcD5cclxuICA8bj43Nzwvbj5cclxuICA8aW4+dHJ1Z</w:instrText>
          </w:r>
          <w:r>
            <w:instrText xml:space="preserve">TwvaW4+XHJcbiAgPG9zPjc3PC9vcz5cclxuICA8cHM+Nzc8L3BzPlxyXG48L2VwPlxyXG48b3M+NzQtNzc8L29zPiIsIlBlcmlvZGljYWwiOnsiJGlkIjoiMTIiLCIkdHlwZSI6IlN3aXNzQWNhZGVtaWMuQ2l0YXZpLlBlcmlvZGljYWwsIFN3aXNzQWNhZGVtaWMuQ2l0YXZpIiwiTmFtZSI6IlRoZSBBdXN0cmFsaWFuIFF1YXJ0ZXJseSIsI</w:instrText>
          </w:r>
          <w:r>
            <w:instrText xml:space="preserve">lBhZ2luYXRpb24iOjAsIlByb3RlY3RlZCI6ZmFsc2UsIkNyZWF0ZWRCeSI6Il9MZWVuYSBNYWHDnyIsIkNyZWF0ZWRPbiI6IjIwMjEtMDUtMTFUMDg6MzI6NDQiLCJNb2RpZmllZEJ5IjoiX0xlZW5hIE1hYcOfIiwiSWQiOiIxNDFjOTRiMS02Zjg4LTQxZTAtODg1ZC0zOGE3ODBlMTZlMTkiLCJNb2RpZmllZE9uIjoiMjAyMS0wNS0xMVQwO</w:instrText>
          </w:r>
          <w:r>
            <w:instrText xml:space="preserve">DozMjo0NCIsIlByb2plY3QiOnsiJHJlZiI6IjgifX0sIlB1Ymxpc2hlcnMiOltdLCJRdW90YXRpb25zIjpbXSwiUmF0aW5nIjowLCJSZWZlcmVuY2VUeXBlIjoiSm91cm5hbEFydGljbGUiLCJTaG9ydFRpdGxlIjoiQmVsbCAxOTU3IOKAkyBSZXNpZGVudGlhbCBQcm9waW5xdWl0eSBBcyBBIEZhY3RvciIsIlNob3J0VGl0bGVVcGRhdGVUe</w:instrText>
          </w:r>
          <w:r>
            <w:instrText xml:space="preserve">XBlIjowLCJTdGF0aWNJZHMiOlsiYWNlMDYxNTUtMTA2Zi00MzIyLWI0YWMtNzdmNWQ2M2VhM2FmIl0sIlRhYmxlT2ZDb250ZW50c0NvbXBsZXhpdHkiOjAsIlRhYmxlT2ZDb250ZW50c1NvdXJjZVRleHRGb3JtYXQiOjAsIlRhc2tzIjpbXSwiVGl0bGUiOiJSZXNpZGVudGlhbCBQcm9waW5xdWl0eSBBcyBBIEZhY3RvciBJbiBNYXJyaWFnZ</w:instrText>
          </w:r>
          <w:r>
            <w:instrText xml:space="preserve">SBTZWxlY3Rpb24iLCJUcmFuc2xhdG9ycyI6W10sIlZvbHVtZSI6IjI5IiwiWWVhciI6IjE5NTciLCJZZWFyUmVzb2x2ZWQiOiIxOTU3IiwiQ3JlYXRlZEJ5IjoiX0xlZW5hIE1hYcOfIiwiQ3JlYXRlZE9uIjoiMjAyMS0wNS0xMVQwODozMjoxNSIsIk1vZGlmaWVkQnkiOiJfTGVlbmEgTWFhw58iLCJJZCI6IjRlMjhkOGZjLTZhNDktNDkwY</w:instrText>
          </w:r>
          <w:r>
            <w:instrText xml:space="preserve">i1hZjE1LTA1YTZiN2Q1ZmI1MyIsIk1vZGlmaWVkT24iOiIyMDIxLTA2LTI1VDExOjU5OjI0IiwiUHJvamVjdCI6eyIkcmVmIjoiOCJ9fSwiVXNlTnVtYmVyaW5nVHlwZU9mUGFyZW50RG9jdW1lbnQiOmZhbHNlfV0sIkZvcm1hdHRlZFRleHQiOnsiJGlkIjoiMTMiLCJDb3VudCI6MSwiVGV4dFVuaXRzIjpbeyIkaWQiOiIxNCIsIkZvbnRTd</w:instrText>
          </w:r>
          <w:r>
            <w:instrText xml:space="preserve">HlsZSI6eyIkaWQiOiIxNSIsIk5ldXRyYWwiOnRydWV9LCJSZWFkaW5nT3JkZXIiOjEsIlRleHQiOiJCZWxsIDE5NTcsIDc0Zi4ifV19LCJUYWciOiJDaXRhdmlQbGFjZWhvbGRlciM1ZmFjNjJmOC05NmViLTQ0NGUtYjFkMy05ZWY3YjhmNGYxYzciLCJUZXh0IjoiQmVsbCAxOTU3LCA3NGYuIiwiV0FJVmVyc2lvbiI6IjYuMTAuMC4wIn0=}</w:instrText>
          </w:r>
          <w:r>
            <w:fldChar w:fldCharType="separate"/>
          </w:r>
          <w:r>
            <w:t xml:space="preserve">Bell 1957, 74f.</w:t>
          </w:r>
          <w:r>
            <w:fldChar w:fldCharType="end"/>
          </w:r>
        </w:sdtContent>
      </w:sdt>
      <w:r>
        <w:t xml:space="preserve">). Dieser Effekt wird </w:t>
      </w:r>
      <w:r>
        <w:t xml:space="preserve">neben </w:t>
      </w:r>
      <w:r>
        <w:t xml:space="preserve">den oben genannten Faktoren</w:t>
      </w:r>
      <w:r>
        <w:t xml:space="preserve"> </w:t>
      </w:r>
      <w:r>
        <w:t xml:space="preserve">durch</w:t>
      </w:r>
      <w:r>
        <w:t xml:space="preserve"> die geografische Lage begünstigt oder durch geografische Barrieren wie z</w:t>
      </w:r>
      <w:r>
        <w:t xml:space="preserve">um</w:t>
      </w:r>
      <w:r>
        <w:t xml:space="preserve"> B</w:t>
      </w:r>
      <w:r>
        <w:t xml:space="preserve">eispiel</w:t>
      </w:r>
      <w:r>
        <w:t xml:space="preserve"> Flüsse abgeschwächt </w:t>
      </w:r>
      <w:sdt>
        <w:sdtPr>
          <w:alias w:val="To edit, see citavi.com/edit"/>
          <w15:appearance w15:val="boundingBox"/>
          <w:id w:val="-1038662362"/>
          <w:placeholder>
            <w:docPart w:val="1E88D17C12884DB9840619A1C0337E0D"/>
          </w:placeholder>
          <w:tag w:val="CitaviPlaceholder#938afe86-9f00-46d9-ad35-b852f427347e"/>
          <w:rPr/>
        </w:sdtPr>
        <w:sdtContent>
          <w:r>
            <w:fldChar w:fldCharType="begin"/>
          </w:r>
          <w:r>
            <w:instrText xml:space="preserve">ADDIN CitaviPlaceholder{eyIkaWQiOiIxIiwiJHR5cGUiOiJTd2lzc0FjYWRlbWljLkNpdGF2aS5DaXRhdGlvbnMuV29yZFBsYWNlaG9sZGVyLCBTd2lzc0FjYWRlbWljLkNpdGF2aSIsIkVud</w:instrText>
          </w:r>
          <w:r>
            <w:instrText xml:space="preserve">HJpZXMiOlt7IiRpZCI6IjIiLCIkdHlwZSI6IlN3aXNzQWNhZGVtaWMuQ2l0YXZpLkNpdGF0aW9ucy5Xb3JkUGxhY2Vob2xkZXJFbnRyeSwgU3dpc3NBY2FkZW1pYy5DaXRhdmkiLCJJZCI6IjAxYjI5MmM1LThlNTgtNDZjYS04YTIxLWFiZmZhYzQ3YTc4YSIsIlJhbmdlTGVuZ3RoIjoxNSwiUmVmZXJlbmNlSWQiOiI0ZTI4ZDhmYy02YTQ5L</w:instrText>
          </w:r>
          <w:r>
            <w:instrText xml:space="preserve">TQ5MGItYWYxNS0wNWE2YjdkNWZiNTMiLCJQYWdlUmFuZ2UiOnsiJGlkIjoiMyIsIiR0eXBlIjoiU3dpc3NBY2FkZW1pYy5QYWdlUmFuZ2UsIFN3aXNzQWNhZGVtaWMiLCJFbmRQYWdlIjp7IiRpZCI6IjQiLCIkdHlwZSI6IlN3aXNzQWNhZGVtaWMuUGFnZU51bWJlciwgU3dpc3NBY2FkZW1pYyIsIklzRnVsbHlOdW1lcmljIjpmYWxzZSwiT</w:instrText>
          </w:r>
          <w:r>
            <w:instrText xml:space="preserve">nVtYmVyaW5nVHlwZSI6MCwiTnVtZXJhbFN5c3RlbSI6MH0sIk51bWJlcmluZ1R5cGUiOjAsIk51bWVyYWxTeXN0ZW0iOjAsIk9yaWdpbmFsU3RyaW5nIjoiNzciLCJTdGFydFBhZ2UiOnsiJGlkIjoiNSIsIiR0eXBlIjoiU3dpc3NBY2FkZW1pYy5QYWdlTnVtYmVyLCBTd2lzc0FjYWRlbWljIiwiSXNGdWxseU51bWVyaWMiOnRydWUsIk51b</w:instrText>
          </w:r>
          <w:r>
            <w:instrText xml:space="preserve">WJlciI6NzcsIk51bWJlcmluZ1R5cGUiOjAsIk51bWVyYWxTeXN0ZW0iOjAsIk9yaWdpbmFsU3RyaW5nIjoiNzciLCJQcmV0dHlTdHJpbmciOiI3NyJ9fSwiUHJlZml4IjoiZWJkLiAiLCJSZWZlcmVuY2UiOnsiJGlkIjoiNiIsIiR0eXBlIjoiU3dpc3NBY2FkZW1pYy5DaXRhdmkuUmVmZXJlbmNlLCBTd2lzc0FjYWRlbWljLkNpdGF2aSIsI</w:instrText>
          </w:r>
          <w:r>
            <w:instrText xml:space="preserve">kFic3RyYWN0Q29tcGxleGl0eSI6MCwiQWJzdHJhY3RTb3VyY2VUZXh0Rm9ybWF0IjowLCJBdXRob3JzIjpbeyIkaWQiOiI3IiwiJHR5cGUiOiJTd2lzc0FjYWRlbWljLkNpdGF2aS5QZXJzb24sIFN3aXNzQWNhZGVtaWMuQ2l0YXZpIiwiRmlyc3ROYW1lIjoiSi4iLCJMYXN0TmFtZSI6IkJlbGwiLCJNaWRkbGVOYW1lIjoiSC4iLCJQcm90Z</w:instrText>
          </w:r>
          <w:r>
            <w:instrText xml:space="preserve">WN0ZWQiOmZhbHNlLCJTZXgiOjAsIkNyZWF0ZWRCeSI6Il9MZWVuYSBNYWHDnyIsIkNyZWF0ZWRPbiI6IjIwMjEtMDUtMTFUMDg6MzI6MjciLCJNb2RpZmllZEJ5IjoiX0xlZW5hIE1hYcOfIiwiSWQiOiI3OGNiOTZjYy1hMTQ2LTRjMGMtYjRiMC02NWUyMmVhNDI2OGEiLCJNb2RpZmllZE9uIjoiMjAyMS0wNS0xMVQwODozMjoyNyIsIlByb</w:instrText>
          </w:r>
          <w:r>
            <w:instrText xml:space="preserve">2plY3QiOnsiJGlkIjoiOCIsIiR0eXBlIjoiU3dpc3NBY2FkZW1pYy5DaXRhdmkuUHJvamVjdCwgU3dpc3NBY2FkZW1pYy5DaXRhdmkifX1dLCJDaXRhdGlvbktleVVwZGF0ZVR5cGUiOjAsIkNvbGxhYm9yYXRvcnMiOltdLCJFZGl0b3JzIjpbXSwiRXZhbHVhdGlvbkNvbXBsZXhpdHkiOjAsIkV2YWx1YXRpb25Tb3VyY2VUZXh0Rm9ybWF0I</w:instrText>
          </w:r>
          <w:r>
            <w:instrText xml:space="preserve">jowLCJHcm91cHMiOltdLCJIYXNMYWJlbDEiOmZhbHNlLCJIYXNMYWJlbDIiOmZhbHNlLCJLZXl3b3JkcyI6W10sIkxvY2F0aW9ucyI6W3siJGlkIjoiOSIsIiR0eXBlIjoiU3dpc3NBY2FkZW1pYy5DaXRhdmkuTG9jYXRpb24sIFN3aXNzQWNhZGVtaWMuQ2l0YXZpIiwiQWRkcmVzcyI6eyIkaWQiOiIxMCIsIiR0eXBlIjoiU3dpc3NBY2FkZ</w:instrText>
          </w:r>
          <w:r>
            <w:instrText xml:space="preserve">W1pYy5DaXRhdmkuTGlua2VkUmVzb3VyY2UsIFN3aXNzQWNhZGVtaWMuQ2l0YXZpIiwiTGlua2VkUmVzb3VyY2VUeXBlIjo1LCJPcmlnaW5hbFN0cmluZyI6Imh0dHA6Ly93d3cuanN0b3Iub3JnL3N0YWJsZS80MTMxNzg0MiIsIlVyaVN0cmluZyI6Imh0dHA6Ly93d3cuanN0b3Iub3JnL3N0YWJsZS80MTMxNzg0MiIsIkxpbmtlZFJlc291c</w:instrText>
          </w:r>
          <w:r>
            <w:instrText xml:space="preserve">mNlU3RhdHVzIjo4LCJQcm9wZXJ0aWVzIjp7IiRpZCI6IjEx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UxLCJDcmVhdGVkQnkiOiJfTGVlbmEgTWFhw58iLCJDcmVhdGVkT24iOiIyMDIxLTA1LTExVDA4OjMzOjMwI</w:instrText>
          </w:r>
          <w:r>
            <w:instrText xml:space="preserve">iwiTW9kaWZpZWRCeSI6Il9MZWVuYSBNYWHDnyIsIklkIjoiMTRhNDRlNGYtOTY4NS00NGZlLWIzNmUtNDFmZTY2MzQ2N2RiIiwiTW9kaWZpZWRPbiI6IjIwMjEtMDYtMjVUMTE6NTk6MjQiLCJQcm9qZWN0Ijp7IiRyZWYiOiI4In19XSwiTnVtYmVyIjoiMSIsIk9yZ2FuaXphdGlvbnMiOltdLCJPdGhlcnNJbnZvbHZlZCI6W10sIlBhZ2VSY</w:instrText>
          </w:r>
          <w:r>
            <w:instrText xml:space="preserve">W5nZSI6IjxzcD5cclxuICA8bj43NDwvbj5cclxuICA8aW4+dHJ1ZTwvaW4+XHJcbiAgPG9zPjc0PC9vcz5cclxuICA8cHM+NzQ8L3BzPlxyXG48L3NwPlxyXG48ZXA+XHJcbiAgPG4+Nzc8L24+XHJcbiAgPGluPnRydWU8L2luPlxyXG4gIDxvcz43Nzwvb3M+XHJcbiAgPHBzPjc3PC9wcz5cclxuPC9lcD5cclxuPG9zPjc0LTc3PC9vcz4iL</w:instrText>
          </w:r>
          <w:r>
            <w:instrText xml:space="preserve">CJQZXJpb2RpY2FsIjp7IiRpZCI6IjEyIiwiJHR5cGUiOiJTd2lzc0FjYWRlbWljLkNpdGF2aS5QZXJpb2RpY2FsLCBTd2lzc0FjYWRlbWljLkNpdGF2aSIsIk5hbWUiOiJUaGUgQXVzdHJhbGlhbiBRdWFydGVybHkiLCJQYWdpbmF0aW9uIjowLCJQcm90ZWN0ZWQiOmZhbHNlLCJDcmVhdGVkQnkiOiJfTGVlbmEgTWFhw58iLCJDcmVhdGVkT</w:instrText>
          </w:r>
          <w:r>
            <w:instrText xml:space="preserve">24iOiIyMDIxLTA1LTExVDA4OjMyOjQ0IiwiTW9kaWZpZWRCeSI6Il9MZWVuYSBNYWHDnyIsIklkIjoiMTQxYzk0YjEtNmY4OC00MWUwLTg4NWQtMzhhNzgwZTE2ZTE5IiwiTW9kaWZpZWRPbiI6IjIwMjEtMDUtMTFUMDg6MzI6NDQiLCJQcm9qZWN0Ijp7IiRyZWYiOiI4In19LCJQdWJsaXNoZXJzIjpbXSwiUXVvdGF0aW9ucyI6W10sIlJhd</w:instrText>
          </w:r>
          <w:r>
            <w:instrText xml:space="preserve">GluZyI6MCwiUmVmZXJlbmNlVHlwZSI6IkpvdXJuYWxBcnRpY2xlIiwiU2hvcnRUaXRsZSI6IkJlbGwgMTk1NyDigJMgUmVzaWRlbnRpYWwgUHJvcGlucXVpdHkgQXMgQSBGYWN0b3IiLCJTaG9ydFRpdGxlVXBkYXRlVHlwZSI6MCwiU3RhdGljSWRzIjpbImFjZTA2MTU1LTEwNmYtNDMyMi1iNGFjLTc3ZjVkNjNlYTNhZiJdLCJUYWJsZU9mQ</w:instrText>
          </w:r>
          <w:r>
            <w:instrText xml:space="preserve">29udGVudHNDb21wbGV4aXR5IjowLCJUYWJsZU9mQ29udGVudHNTb3VyY2VUZXh0Rm9ybWF0IjowLCJUYXNrcyI6W10sIlRpdGxlIjoiUmVzaWRlbnRpYWwgUHJvcGlucXVpdHkgQXMgQSBGYWN0b3IgSW4gTWFycmlhZ2UgU2VsZWN0aW9uIiwiVHJhbnNsYXRvcnMiOltdLCJWb2x1bWUiOiIyOSIsIlllYXIiOiIxOTU3IiwiWWVhclJlc29sd</w:instrText>
          </w:r>
          <w:r>
            <w:instrText xml:space="preserve">mVkIjoiMTk1NyIsIkNyZWF0ZWRCeSI6Il9MZWVuYSBNYWHDnyIsIkNyZWF0ZWRPbiI6IjIwMjEtMDUtMTFUMDg6MzI6MTUiLCJNb2RpZmllZEJ5IjoiX0xlZW5hIE1hYcOfIiwiSWQiOiI0ZTI4ZDhmYy02YTQ5LTQ5MGItYWYxNS0wNWE2YjdkNWZiNTMiLCJNb2RpZmllZE9uIjoiMjAyMS0wNi0yNVQxMTo1OToyNCIsIlByb2plY3QiOnsiJ</w:instrText>
          </w:r>
          <w:r>
            <w:instrText xml:space="preserve">HJlZiI6IjgifX0sIlVzZU51bWJlcmluZ1R5cGVPZlBhcmVudERvY3VtZW50IjpmYWxzZSwiVXNlU3RhbmRhcmRQcmVmaXgiOmZhbHNlLCJVc2VTdGFuZGFyZFN1ZmZpeCI6ZmFsc2UsIlllYXJPbmx5Ijp0cnVlfV0sIkZvcm1hdHRlZFRleHQiOnsiJGlkIjoiMTMiLCJDb3VudCI6MSwiVGV4dFVuaXRzIjpbeyIkaWQiOiIxNCIsIkZvbnRTd</w:instrText>
          </w:r>
          <w:r>
            <w:instrText xml:space="preserve">HlsZSI6eyIkaWQiOiIxNSIsIk5ldXRyYWwiOnRydWV9LCJSZWFkaW5nT3JkZXIiOjEsIlRleHQiOiIoZWJkLiAxOTU3LCA3NykifV19LCJUYWciOiJDaXRhdmlQbGFjZWhvbGRlciM5MzhhZmU4Ni05ZjAwLTQ2ZDktYWQzNS1iODUyZjQyNzM0N2UiLCJUZXh0IjoiKGViZC4gMTk1NywgNzcpIiwiV0FJVmVyc2lvbiI6IjYuMTAuMC4wIn0=}</w:instrText>
          </w:r>
          <w:r>
            <w:fldChar w:fldCharType="separate"/>
          </w:r>
          <w:r>
            <w:t xml:space="preserve">(ebd. 1957, 77)</w:t>
          </w:r>
          <w:r>
            <w:fldChar w:fldCharType="end"/>
          </w:r>
        </w:sdtContent>
      </w:sdt>
      <w:r>
        <w:t xml:space="preserve">.</w:t>
      </w:r>
      <w:r>
        <w:t xml:space="preserve"> Somit können auch geografische Faktoren die räumliche Homogamie bei der Partnerwahl beeinflussen.</w:t>
      </w:r>
      <w:r/>
    </w:p>
    <w:p>
      <w:pPr>
        <w:pBdr/>
        <w:spacing w:after="240" w:line="360" w:lineRule="auto"/>
        <w:ind/>
        <w:jc w:val="both"/>
        <w:rPr/>
      </w:pPr>
      <w:r>
        <w:t xml:space="preserve">Verschiedene soziodemografische Merkmale wurden h</w:t>
      </w:r>
      <w:r>
        <w:t xml:space="preserve">insichtlich der Erweiterung des Hochzeitsradius anerkannt. </w:t>
      </w:r>
      <w:r>
        <w:t xml:space="preserve">Zum einen konnten </w:t>
      </w:r>
      <w:sdt>
        <w:sdtPr>
          <w:alias w:val="To edit, see citavi.com/edit"/>
          <w15:appearance w15:val="boundingBox"/>
          <w:id w:val="-291435982"/>
          <w:placeholder>
            <w:docPart w:val="DefaultPlaceholder_-1854013440"/>
          </w:placeholder>
          <w:tag w:val="CitaviPlaceholder#26244a1b-7e63-42ca-9879-9815024099dc"/>
          <w:rPr/>
        </w:sdtPr>
        <w:sdtContent>
          <w:r>
            <w:fldChar w:fldCharType="begin"/>
          </w:r>
          <w:r>
            <w:instrText xml:space="preserve">ADDIN CitaviPlace</w:instrText>
          </w:r>
          <w:r>
            <w:instrText xml:space="preserve">holder{eyIkaWQiOiIxIiwiJHR5cGUiOiJTd2lzc0FjYWRlbWljLkNpdGF2aS5DaXRhdGlvbnMuV29yZFBsYWNlaG9sZGVyLCBTd2lzc0FjYWRlbWljLkNpdGF2aSIsIkFzc29jaWF0ZVdpdGhQbGFjZWhvbGRlclRhZyI6IkNpdGF2aVBsYWNlaG9sZGVyIzEyM2U1ZDZhLTczOWItNDViNS04M2FmLWI1YmVhMTg3ZDM2NyIsIkVudHJpZXMiO</w:instrText>
          </w:r>
          <w:r>
            <w:instrText xml:space="preserve">lt7IiRpZCI6IjIiLCIkdHlwZSI6IlN3aXNzQWNhZGVtaWMuQ2l0YXZpLkNpdGF0aW9ucy5Xb3JkUGxhY2Vob2xkZXJFbnRyeSwgU3dpc3NBY2FkZW1pYy5DaXRhdmkiLCJJZCI6IjU4MmIwY2FiLTI2NzAtNDI3ZC1hYTQwLWUzMjFkMzkwODNiZSIsIlJhbmdlTGVuZ3RoIjo2LCJSZWZlcmVuY2VJZCI6ImJkNDM1MzMxLTIzMzYtNDk0NS1hN</w:instrText>
          </w:r>
          <w:r>
            <w:instrText xml:space="preserve">zJjLWEwYmI1M2NhYTBmOSIsIk5vUGFyIjp0cnVlLCJQZXJzb25Pbmx5Ijp0cnVlLCJSZWZlcmVuY2UiOnsiJGlkIjoiMyIsIiR0eXBlIjoiU3dpc3NBY2FkZW1pYy5DaXRhdmkuUmVmZXJlbmNlLCBTd2lzc0FjYWRlbWljLkNpdGF2aSIsIkFic3RyYWN0Q29tcGxleGl0eSI6MCwiQWJzdHJhY3RTb3VyY2VUZXh0Rm9ybWF0IjowLCJBdXRob</w:instrText>
          </w:r>
          <w:r>
            <w:instrText xml:space="preserve">3JzIjpbeyIkaWQiOiI0IiwiJHR5cGUiOiJTd2lzc0FjYWRlbWljLkNpdGF2aS5QZXJzb24sIFN3aXNzQWNhZGVtaWMuQ2l0YXZpIiwiRmlyc3ROYW1lIjoiRGFuaWVsIiwiTGFzdE5hbWUiOiJIYXJyaXMiLCJQcm90ZWN0ZWQiOmZhbHNlLCJTZXgiOjIsIkNyZWF0ZWRCeSI6Il9MZWVuYSBNYWHDnyIsIkNyZWF0ZWRPbiI6IjIwMjEtMDUtM</w:instrText>
          </w:r>
          <w:r>
            <w:instrText xml:space="preserve">TFUMDk6NTU6NDkiLCJNb2RpZmllZEJ5IjoiX0xlZW5hIE1hYcOfIiwiSWQiOiI3NTBlYmNkYS0xYWI2LTRiZmItODVhYS0wYWM5MTM3ZWJkNjciLCJNb2RpZmllZE9uIjoiMjAyMS0wNS0xMVQwOTo1NTo0OSIsIlByb2plY3QiOnsiJGlkIjoiNSIsIiR0eXBlIjoiU3dpc3NBY2FkZW1pYy5DaXRhdmkuUHJvamVjdCwgU3dpc3NBY2FkZW1pY</w:instrText>
          </w:r>
          <w:r>
            <w:instrText xml:space="preserve">y5DaXRhdmkifX1dLCJDaXRhdGlvbktleVVwZGF0ZVR5cGUiOjAsIkNvbGxhYm9yYXRvcnMiOltdLCJEb2kiOiIxMC4xMDgwLzAwMjI0NTQ1LjE5MzUuOTkyMTY0MSIsIkVkaXRvcnMiOltdLCJFdmFsdWF0aW9uQ29tcGxleGl0eSI6MCwiRXZhbHVhdGlvblNvdXJjZVRleHRGb3JtYXQiOjAsIkdyb3VwcyI6W10sIkhhc0xhYmVsMSI6ZmFsc</w:instrText>
          </w:r>
          <w:r>
            <w:instrText xml:space="preserve">2UsIkhhc0xhYmVsMiI6ZmFsc2UsIktleXdvcmRzIjpbXSwiTG9jYXRpb25zIjpbeyIkaWQiOiI2IiwiJHR5cGUiOiJTd2lzc0FjYWRlbWljLkNpdGF2aS5Mb2NhdGlvbiwgU3dpc3NBY2FkZW1pYy5DaXRhdmkiLCJBZGRyZXNzIjp7IiRpZCI6IjciLCIkdHlwZSI6IlN3aXNzQWNhZGVtaWMuQ2l0YXZpLkxpbmtlZFJlc291cmNlLCBTd2lzc</w:instrText>
          </w:r>
          <w:r>
            <w:instrText xml:space="preserve">0FjYWRlbWljLkNpdGF2aSIsIkxpbmtlZFJlc291cmNlVHlwZSI6NSwiT3JpZ2luYWxTdHJpbmciOiIxMC4xMDgwLzAwMjI0NTQ1LjE5MzUuOTkyMTY0MSIsIlVyaVN0cmluZyI6Imh0dHBzOi8vZG9pLm9yZy8xMC4xMDgwLzAwMjI0NTQ1LjE5MzUuOTkyMTY0MSIsIkxpbmtlZFJlc291cmNlU3RhdHVzIjo4LCJQcm9wZXJ0aWVzIjp7IiRpZ</w:instrText>
          </w:r>
          <w:r>
            <w:instrText xml:space="preserve">CI6Ijg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jgsIkNyZWF0ZWRCeSI6Il9MZWVuYSBNYWHDnyIsIkNyZWF0ZWRPbiI6IjIwMjEtMDUtMTFUMDk6NTU6NDkiLCJNb2RpZmllZEJ5IjoiX0xlZW5hIE1hYcOfIiwiS</w:instrText>
          </w:r>
          <w:r>
            <w:instrText xml:space="preserve">WQiOiIyNGFjZGViNC0wMGZlLTQyYjktYTBlNS0yNDg5MDNkM2UwMzAiLCJNb2RpZmllZE9uIjoiMjAyMS0wNS0xMVQwOTo1NTo0OSIsIlByb2plY3QiOnsiJHJlZiI6IjUifX1dLCJOdW1iZXIiOiIyIiwiT3JnYW5pemF0aW9ucyI6W10sIk90aGVyc0ludm9sdmVkIjpbXSwiUGFnZVJhbmdlIjoiPHNwPlxyXG4gIDxuPjI1Nzwvbj5cclxuI</w:instrText>
          </w:r>
          <w:r>
            <w:instrText xml:space="preserve">CA8aW4+dHJ1ZTwvaW4+XHJcbiAgPG9zPjI1Nzwvb3M+XHJcbiAgPHBzPjI1NzwvcHM+XHJcbjwvc3A+XHJcbjxlcD5cclxuICA8bj4yNjE8L24+XHJcbiAgPGluPnRydWU8L2luPlxyXG4gIDxvcz4yNjE8L29zPlxyXG4gIDxwcz4yNjE8L3BzPlxyXG48L2VwPlxyXG48b3M+MjU3LTI2MTwvb3M+IiwiUGVyaW9kaWNhbCI6eyIkaWQiOiI5I</w:instrText>
          </w:r>
          <w:r>
            <w:instrText xml:space="preserve">iwiJHR5cGUiOiJTd2lzc0FjYWRlbWljLkNpdGF2aS5QZXJpb2RpY2FsLCBTd2lzc0FjYWRlbWljLkNpdGF2aSIsIkVpc3NuIjoiMTk0MC0xMTgzIiwiSXNzbiI6IjAwMjItNDU0NSIsIk5hbWUiOiJUaGUgSm91cm5hbCBvZiBTb2NpYWwgUHN5Y2hvbG9neSIsIlBhZ2luYXRpb24iOjAsIlByb3RlY3RlZCI6ZmFsc2UsIkNyZWF0ZWRCeSI6I</w:instrText>
          </w:r>
          <w:r>
            <w:instrText xml:space="preserve">l9MZWVuYSBNYWHDnyIsIkNyZWF0ZWRPbiI6IjIwMjEtMDUtMTFUMDk6NTU6NDkiLCJNb2RpZmllZEJ5IjoiX0xlZW5hIE1hYcOfIiwiSWQiOiJjMGYwOTljMS00YWIzLTQ2MzAtYjJlOS05ZTNhNjIxY2JlMGMiLCJNb2RpZmllZE9uIjoiMjAyMS0wNS0xMVQwOTo1NTo0OSIsIlByb2plY3QiOnsiJHJlZiI6IjUifX0sIlB1Ymxpc2hlcnMiO</w:instrText>
          </w:r>
          <w:r>
            <w:instrText xml:space="preserve">ltdLCJRdW90YXRpb25zIjpbXSwiUmF0aW5nIjowLCJSZWZlcmVuY2VUeXBlIjoiSm91cm5hbEFydGljbGUiLCJTaG9ydFRpdGxlIjoiSGFycmlzIDE5MzUg4oCTIEFnZSBhbmQgT2NjdXBhdGlvbmFsIEZhY3RvcnMiLCJTaG9ydFRpdGxlVXBkYXRlVHlwZSI6MCwiU291cmNlT2ZCaWJsaW9ncmFwaGljSW5mb3JtYXRpb24iOiJDcm9zc1JlZ</w:instrText>
          </w:r>
          <w:r>
            <w:instrText xml:space="preserve">iIsIlN0YXRpY0lkcyI6WyIxNWJhNjA3Yy1jMmRmLTRmZDctYjc4NS01NjM5MzI2NTg5MjIiXSwiVGFibGVPZkNvbnRlbnRzQ29tcGxleGl0eSI6MCwiVGFibGVPZkNvbnRlbnRzU291cmNlVGV4dEZvcm1hdCI6MCwiVGFza3MiOltdLCJUaXRsZSI6IkFnZSBhbmQgT2NjdXBhdGlvbmFsIEZhY3RvcnMgaW4gdGhlIFJlc2lkZW50aWFsIFByb</w:instrText>
          </w:r>
          <w:r>
            <w:instrText xml:space="preserve">3BpbnF1aXR5IG9mIE1hcnJpYWdlIFBhcnRuZXJzIiwiVHJhbnNsYXRvcnMiOltdLCJWb2x1bWUiOiI2IiwiWWVhciI6IjE5MzUiLCJZZWFyUmVzb2x2ZWQiOiIxOTM1IiwiQ3JlYXRlZEJ5IjoiX0xlZW5hIE1hYcOfIiwiQ3JlYXRlZE9uIjoiMjAyMS0wNS0xMVQwOTo1NTo0OSIsIk1vZGlmaWVkQnkiOiJfTGVlbmEgTWFhw58iLCJJZCI6I</w:instrText>
          </w:r>
          <w:r>
            <w:instrText xml:space="preserve">mJkNDM1MzMxLTIzMzYtNDk0NS1hNzJjLWEwYmI1M2NhYTBmOSIsIk1vZGlmaWVkT24iOiIyMDIxLTA1LTExVDA5OjU1OjU1IiwiUHJvamVjdCI6eyIkcmVmIjoiNSJ9fSwiVXNlTnVtYmVyaW5nVHlwZU9mUGFyZW50RG9jdW1lbnQiOmZhbHNlfV0sIkZvcm1hdHRlZFRleHQiOnsiJGlkIjoiMTAiLCJDb3VudCI6MSwiVGV4dFVuaXRzIjpbe</w:instrText>
          </w:r>
          <w:r>
            <w:instrText xml:space="preserve">yIkaWQiOiIxMSIsIkZvbnRTdHlsZSI6eyIkaWQiOiIxMiIsIk5ldXRyYWwiOnRydWV9LCJSZWFkaW5nT3JkZXIiOjEsIlRleHQiOiJIYXJyaXMifV19LCJUYWciOiJDaXRhdmlQbGFjZWhvbGRlciMyNjI0NGExYi03ZTYzLTQyY2EtOTg3OS05ODE1MDI0MDk5ZGMiLCJUZXh0IjoiSGFycmlzIiwiV0FJVmVyc2lvbiI6IjYuMTAuMC4wIn0=}</w:instrText>
          </w:r>
          <w:r>
            <w:fldChar w:fldCharType="separate"/>
          </w:r>
          <w:r>
            <w:t xml:space="preserve">Harris</w:t>
          </w:r>
          <w:r>
            <w:fldChar w:fldCharType="end"/>
          </w:r>
        </w:sdtContent>
      </w:sdt>
      <w:r>
        <w:t xml:space="preserve"> </w:t>
      </w:r>
      <w:sdt>
        <w:sdtPr>
          <w:alias w:val="To edit, see citavi.com/edit"/>
          <w15:appearance w15:val="boundingBox"/>
          <w:id w:val="-510982655"/>
          <w:placeholder>
            <w:docPart w:val="DefaultPlaceholder_-1854013440"/>
          </w:placeholder>
          <w:tag w:val="CitaviPlaceholder#123e5d6a-739b-45b5-83af-b5bea187d367"/>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G9sZGVyIzI2MjQ0YTFiLTdlNjMtNDJjYS05ODc5LTk4MTUwMjQwO</w:instrText>
          </w:r>
          <w:r>
            <w:instrText xml:space="preserve">TlkYyIsIkVudHJpZXMiOlt7IiRpZCI6IjIiLCIkdHlwZSI6IlN3aXNzQWNhZGVtaWMuQ2l0YXZpLkNpdGF0aW9ucy5Xb3JkUGxhY2Vob2xkZXJFbnRyeSwgU3dpc3NBY2FkZW1pYy5DaXRhdmkiLCJJZCI6IjBkODU3NzY2LWY2YjEtNDQ5ZC1iNTI3LWM0NTZlMmZmOTBhZiIsIlJhbmdlTGVuZ3RoIjo2LCJSZWZlcmVuY2VJZCI6ImJkNDM1M</w:instrText>
          </w:r>
          <w:r>
            <w:instrText xml:space="preserve">zMxLTIzMzYtNDk0NS1hNzJjLWEwYmI1M2NhYTBmOSIsIlJlZmVyZW5jZSI6eyIkaWQiOiIzIiwiJHR5cGUiOiJTd2lzc0FjYWRlbWljLkNpdGF2aS5SZWZlcmVuY2UsIFN3aXNzQWNhZGVtaWMuQ2l0YXZpIiwiQWJzdHJhY3RDb21wbGV4aXR5IjowLCJBYnN0cmFjdFNvdXJjZVRleHRGb3JtYXQiOjAsIkF1dGhvcnMiOlt7IiRpZCI6IjQiL</w:instrText>
          </w:r>
          <w:r>
            <w:instrText xml:space="preserve">CIkdHlwZSI6IlN3aXNzQWNhZGVtaWMuQ2l0YXZpLlBlcnNvbiwgU3dpc3NBY2FkZW1pYy5DaXRhdmkiLCJGaXJzdE5hbWUiOiJEYW5pZWwiLCJMYXN0TmFtZSI6IkhhcnJpcyIsIlByb3RlY3RlZCI6ZmFsc2UsIlNleCI6MiwiQ3JlYXRlZEJ5IjoiX0xlZW5hIE1hYcOfIiwiQ3JlYXRlZE9uIjoiMjAyMS0wNS0xMVQwOTo1NTo0OSIsIk1vZ</w:instrText>
          </w:r>
          <w:r>
            <w:instrText xml:space="preserve">GlmaWVkQnkiOiJfTGVlbmEgTWFhw58iLCJJZCI6Ijc1MGViY2RhLTFhYjYtNGJmYi04NWFhLTBhYzkxMzdlYmQ2NyIsIk1vZGlmaWVkT24iOiIyMDIxLTA1LTExVDA5OjU1OjQ5IiwiUHJvamVjdCI6eyIkaWQiOiI1IiwiJHR5cGUiOiJTd2lzc0FjYWRlbWljLkNpdGF2aS5Qcm9qZWN0LCBTd2lzc0FjYWRlbWljLkNpdGF2aSJ9fV0sIkNpd</w:instrText>
          </w:r>
          <w:r>
            <w:instrText xml:space="preserve">GF0aW9uS2V5VXBkYXRlVHlwZSI6MCwiQ29sbGFib3JhdG9ycyI6W10sIkRvaSI6IjEwLjEwODAvMDAyMjQ1NDUuMTkzNS45OTIxNjQxIiwiRWRpdG9ycyI6W10sIkV2YWx1YXRpb25Db21wbGV4aXR5IjowLCJFdmFsdWF0aW9uU291cmNlVGV4dEZvcm1hdCI6MCwiR3JvdXBzIjpbXSwiSGFzTGFiZWwxIjpmYWxzZSwiSGFzTGFiZWwyIjpmY</w:instrText>
          </w:r>
          <w:r>
            <w:instrText xml:space="preserve">WxzZSwiS2V5d29yZHMiOltdLCJMb2NhdGlvbnMiOlt7IiRpZCI6IjYiLCIkdHlwZSI6IlN3aXNzQWNhZGVtaWMuQ2l0YXZpLkxvY2F0aW9uLCBTd2lzc0FjYWRlbWljLkNpdGF2aSIsIkFkZHJlc3MiOnsiJGlkIjoiNyIsIiR0eXBlIjoiU3dpc3NBY2FkZW1pYy5DaXRhdmkuTGlua2VkUmVzb3VyY2UsIFN3aXNzQWNhZGVtaWMuQ2l0YXZpI</w:instrText>
          </w:r>
          <w:r>
            <w:instrText xml:space="preserve">iwiTGlua2VkUmVzb3VyY2VUeXBlIjo1LCJPcmlnaW5hbFN0cmluZyI6IjEwLjEwODAvMDAyMjQ1NDUuMTkzNS45OTIxNjQxIiwiVXJpU3RyaW5nIjoiaHR0cHM6Ly9kb2kub3JnLzEwLjEwODAvMDAyMjQ1NDUuMTkzNS45OTIxNjQxIiwiTGlua2VkUmVzb3VyY2VTdGF0dXMiOjgsIlByb3BlcnRpZXMiOnsiJGlkIjoiOCIsIiR0eXBlIjoiU</w:instrText>
          </w:r>
          <w:r>
            <w:instrText xml:space="preserve">3dpc3NBY2FkZW1pYy5DaXRhdmkuTGlua2VkUmVzb3VyY2VQcm9wZXJ0aWVzLCBTd2lzc0FjYWRlbWljLkNpdGF2aSJ9LCJTeW5jRm9sZGVyVHlwZSI6MCwiSXNMb2NhbENsb3VkUHJvamVjdEZpbGVMaW5rIjpmYWxzZSwiSXNDbG91ZFJlc3RvcmUiOmZhbHNlLCJJc0Nsb3VkQ29weSI6ZmFsc2UsIkF0dGFjaG1lbnRGb2xkZXJXYXNJbkZhb</w:instrText>
          </w:r>
          <w:r>
            <w:instrText xml:space="preserve">GxiYWNrTW9kZSI6ZmFsc2V9LCJBbm5vdGF0aW9ucyI6W10sIkxvY2F0aW9uVHlwZSI6MCwiTWlycm9yc1JlZmVyZW5jZVByb3BlcnR5SWQiOjEyOCwiQ3JlYXRlZEJ5IjoiX0xlZW5hIE1hYcOfIiwiQ3JlYXRlZE9uIjoiMjAyMS0wNS0xMVQwOTo1NTo0OSIsIk1vZGlmaWVkQnkiOiJfTGVlbmEgTWFhw58iLCJJZCI6IjI0YWNkZWI0LTAwZ</w:instrText>
          </w:r>
          <w:r>
            <w:instrText xml:space="preserve">mUtNDJiOS1hMGU1LTI0ODkwM2QzZTAzMCIsIk1vZGlmaWVkT24iOiIyMDIxLTA1LTExVDA5OjU1OjQ5IiwiUHJvamVjdCI6eyIkcmVmIjoiNSJ9fV0sIk51bWJlciI6IjIiLCJPcmdhbml6YXRpb25zIjpbXSwiT3RoZXJzSW52b2x2ZWQiOltdLCJQYWdlUmFuZ2UiOiI8c3A+XHJcbiAgPG4+MjU3PC9uPlxyXG4gIDxpbj50cnVlPC9pbj5cc</w:instrText>
          </w:r>
          <w:r>
            <w:instrText xml:space="preserve">lxuICA8b3M+MjU3PC9vcz5cclxuICA8cHM+MjU3PC9wcz5cclxuPC9zcD5cclxuPGVwPlxyXG4gIDxuPjI2MTwvbj5cclxuICA8aW4+dHJ1ZTwvaW4+XHJcbiAgPG9zPjI2MTwvb3M+XHJcbiAgPHBzPjI2MTwvcHM+XHJcbjwvZXA+XHJcbjxvcz4yNTctMjYxPC9vcz4iLCJQZXJpb2RpY2FsIjp7IiRpZCI6IjkiLCIkdHlwZSI6IlN3aXNzQ</w:instrText>
          </w:r>
          <w:r>
            <w:instrText xml:space="preserve">WNhZGVtaWMuQ2l0YXZpLlBlcmlvZGljYWwsIFN3aXNzQWNhZGVtaWMuQ2l0YXZpIiwiRWlzc24iOiIxOTQwLTExODMiLCJJc3NuIjoiMDAyMi00NTQ1IiwiTmFtZSI6IlRoZSBKb3VybmFsIG9mIFNvY2lhbCBQc3ljaG9sb2d5IiwiUGFnaW5hdGlvbiI6MCwiUHJvdGVjdGVkIjpmYWxzZSwiQ3JlYXRlZEJ5IjoiX0xlZW5hIE1hYcOfIiwiQ</w:instrText>
          </w:r>
          <w:r>
            <w:instrText xml:space="preserve">3JlYXRlZE9uIjoiMjAyMS0wNS0xMVQwOTo1NTo0OSIsIk1vZGlmaWVkQnkiOiJfTGVlbmEgTWFhw58iLCJJZCI6ImMwZjA5OWMxLTRhYjMtNDYzMC1iMmU5LTllM2E2MjFjYmUwYyIsIk1vZGlmaWVkT24iOiIyMDIxLTA1LTExVDA5OjU1OjQ5IiwiUHJvamVjdCI6eyIkcmVmIjoiNSJ9fSwiUHVibGlzaGVycyI6W10sIlF1b3RhdGlvbnMiO</w:instrText>
          </w:r>
          <w:r>
            <w:instrText xml:space="preserve">ltdLCJSYXRpbmciOjAsIlJlZmVyZW5jZVR5cGUiOiJKb3VybmFsQXJ0aWNsZSIsIlNob3J0VGl0bGUiOiJIYXJyaXMgMTkzNSDigJMgQWdlIGFuZCBPY2N1cGF0aW9uYWwgRmFjdG9ycyIsIlNob3J0VGl0bGVVcGRhdGVUeXBlIjowLCJTb3VyY2VPZkJpYmxpb2dyYXBoaWNJbmZvcm1hdGlvbiI6IkNyb3NzUmVmIiwiU3RhdGljSWRzIjpbI</w:instrText>
          </w:r>
          <w:r>
            <w:instrText xml:space="preserve">jE1YmE2MDdjLWMyZGYtNGZkNy1iNzg1LTU2MzkzMjY1ODkyMiJdLCJUYWJsZU9mQ29udGVudHNDb21wbGV4aXR5IjowLCJUYWJsZU9mQ29udGVudHNTb3VyY2VUZXh0Rm9ybWF0IjowLCJUYXNrcyI6W10sIlRpdGxlIjoiQWdlIGFuZCBPY2N1cGF0aW9uYWwgRmFjdG9ycyBpbiB0aGUgUmVzaWRlbnRpYWwgUHJvcGlucXVpdHkgb2YgTWFyc</w:instrText>
          </w:r>
          <w:r>
            <w:instrText xml:space="preserve">mlhZ2UgUGFydG5lcnMiLCJUcmFuc2xhdG9ycyI6W10sIlZvbHVtZSI6IjYiLCJZZWFyIjoiMTkzNSIsIlllYXJSZXNvbHZlZCI6IjE5MzUiLCJDcmVhdGVkQnkiOiJfTGVlbmEgTWFhw58iLCJDcmVhdGVkT24iOiIyMDIxLTA1LTExVDA5OjU1OjQ5IiwiTW9kaWZpZWRCeSI6Il9MZWVuYSBNYWHDnyIsIklkIjoiYmQ0MzUzMzEtMjMzNi00O</w:instrText>
          </w:r>
          <w:r>
            <w:instrText xml:space="preserve">TQ1LWE3MmMtYTBiYjUzY2FhMGY5IiwiTW9kaWZpZWRPbiI6IjIwMjEtMDUtMTFUMDk6NTU6NTUiLCJQcm9qZWN0Ijp7IiRyZWYiOiI1In19LCJVc2VOdW1iZXJpbmdUeXBlT2ZQYXJlbnREb2N1bWVudCI6ZmFsc2UsIlllYXJPbmx5Ijp0cnVlfV0sIkZvcm1hdHRlZFRleHQiOnsiJGlkIjoiMTAiLCJDb3VudCI6MSwiVGV4dFVuaXRzIjpbe</w:instrText>
          </w:r>
          <w:r>
            <w:instrText xml:space="preserve">yIkaWQiOiIxMSIsIkZvbnRTdHlsZSI6eyIkaWQiOiIxMiIsIk5ldXRyYWwiOnRydWV9LCJSZWFkaW5nT3JkZXIiOjEsIlRleHQiOiIoMTkzNSkifV19LCJUYWciOiJDaXRhdmlQbGFjZWhvbGRlciMxMjNlNWQ2YS03MzliLTQ1YjUtODNhZi1iNWJlYTE4N2QzNjciLCJUZXh0IjoiKDE5MzUpIiwiV0FJVmVyc2lvbiI6IjYuMTAuMC4wIn0=}</w:instrText>
          </w:r>
          <w:r>
            <w:fldChar w:fldCharType="separate"/>
          </w:r>
          <w:r>
            <w:t xml:space="preserve">(1935)</w:t>
          </w:r>
          <w:r>
            <w:fldChar w:fldCharType="end"/>
          </w:r>
        </w:sdtContent>
      </w:sdt>
      <w:r>
        <w:t xml:space="preserve"> und</w:t>
      </w:r>
      <w:r>
        <w:t xml:space="preserve"> </w:t>
      </w:r>
      <w:sdt>
        <w:sdtPr>
          <w:alias w:val="To edit, see citavi.com/edit"/>
          <w15:appearance w15:val="boundingBox"/>
          <w:id w:val="1363092267"/>
          <w:placeholder>
            <w:docPart w:val="DefaultPlaceholder_-1854013440"/>
          </w:placeholder>
          <w:tag w:val="CitaviPlaceholder#db289e35-684e-40ab-aa9b-2cb7d0482560"/>
          <w:rPr/>
        </w:sdtPr>
        <w:sdtContent>
          <w:r>
            <w:fldChar w:fldCharType="begin"/>
          </w:r>
          <w:r>
            <w:instrText xml:space="preserve">ADDIN CitaviPlaceholder{eyIkaWQiOiIxIiwiJHR5cGUiOiJTd2lzc0FjYWRlbWljLkNpdGF2aS5DaXRhdGlvbnMuV29yZFBsYWNlaG9sZGVyLCBTd2lzc0FjYWRlbWljLkNpdGF2aSIsIkFzc29jaWF0ZVdpdGhQbGFjZWhvbGRlclRhZ</w:instrText>
          </w:r>
          <w:r>
            <w:instrText xml:space="preserve">yI6IkNpdGF2aVBsYWNlaG9sZGVyIzk0ZjEyZTQ5LWRlZjAtNGYzMy05OTFhLWU2ODY2NWQzMTNhNSIsIkVudHJpZXMiOlt7IiRpZCI6IjIiLCIkdHlwZSI6IlN3aXNzQWNhZGVtaWMuQ2l0YXZpLkNpdGF0aW9ucy5Xb3JkUGxhY2Vob2xkZXJFbnRyeSwgU3dpc3NBY2FkZW1pYy5DaXRhdmkiLCJJZCI6IjU5NDAxN2YxLTdiMjMtNDVlOS1hN</w:instrText>
          </w:r>
          <w:r>
            <w:instrText xml:space="preserve">jA2LWZiZGMzNzExODAzYyIsIlJhbmdlTGVuZ3RoIjo2LCJSZWZlcmVuY2VJZCI6ImU2MDYzNDZiLWE3ODctNDlkZS05Yjk3LTA3MjBkZjkyYzkxNSIsIk5vUGFyIjp0cnVlLCJQZXJzb25Pbmx5Ijp0cnVlLCJSZWZlcmVuY2UiOnsiJGlkIjoiMyIsIiR0eXBlIjoiU3dpc3NBY2FkZW1pYy5DaXRhdmkuUmVmZXJlbmNlLCBTd2lzc0FjYWRlb</w:instrText>
          </w:r>
          <w:r>
            <w:instrText xml:space="preserve">WljLkNpdGF2aSIsIkFic3RyYWN0Q29tcGxleGl0eSI6MCwiQWJzdHJhY3RTb3VyY2VUZXh0Rm9ybWF0IjowLCJBdXRob3JzIjpbeyIkaWQiOiI0IiwiJHR5cGUiOiJTd2lzc0FjYWRlbWljLkNpdGF2aS5QZXJzb24sIFN3aXNzQWNhZGVtaWMuQ2l0YXZpIiwiRmlyc3ROYW1lIjoiTWFydmluIiwiTGFzdE5hbWUiOiJLb2xsZXIiLCJNaWRkb</w:instrText>
          </w:r>
          <w:r>
            <w:instrText xml:space="preserve">GVOYW1lIjoiUi4iLCJQcm90ZWN0ZWQiOmZhbHNlLCJTZXgiOjIsIkNyZWF0ZWRCeSI6Il9MZWVuYSBNYWHDnyIsIkNyZWF0ZWRPbiI6IjIwMjEtMDUtMTdUMDk6NTc6MzYiLCJNb2RpZmllZEJ5IjoiX0xlZW5hIE1hYcOfIiwiSWQiOiIwNTQ0NDA4ZS1lYTBmLTRkYTUtYjliYS1mYjFkMjYxY2MzMzYiLCJNb2RpZmllZE9uIjoiMjAyMS0wN</w:instrText>
          </w:r>
          <w:r>
            <w:instrText xml:space="preserve">S0xN1QwOTo1NzozNiIsIlByb2plY3QiOnsiJGlkIjoiNSIsIiR0eXBlIjoiU3dpc3NBY2FkZW1pYy5DaXRhdmkuUHJvamVjdCwgU3dpc3NBY2FkZW1pYy5DaXRhdmkifX1dLCJDaXRhdGlvbktleVVwZGF0ZVR5cGUiOjAsIkNvbGxhYm9yYXRvcnMiOltdLCJFZGl0b3JzIjpbXSwiRXZhbHVhdGlvbkNvbXBsZXhpdHkiOjAsIkV2YWx1YXRpb</w:instrText>
          </w:r>
          <w:r>
            <w:instrText xml:space="preserve">25Tb3VyY2VUZXh0Rm9ybWF0IjowLCJHcm91cHMiOltdLCJIYXNMYWJlbDEiOmZhbHNlLCJIYXNMYWJlbDIiOmZhbHNlLCJLZXl3b3JkcyI6W10sIkxvY2F0aW9ucyI6W10sIk51bWJlciI6IjUiLCJPcmdhbml6YXRpb25zIjpbXSwiT3RoZXJzSW52b2x2ZWQiOltdLCJQYWdlUmFuZ2UiOiI8c3A+XHJcbiAgPG4+NjEzPC9uPlxyXG4gIDxpb</w:instrText>
          </w:r>
          <w:r>
            <w:instrText xml:space="preserve">j50cnVlPC9pbj5cclxuICA8b3M+NjEzPC9vcz5cclxuICA8cHM+NjEzPC9wcz5cclxuPC9zcD5cclxuPGVwPlxyXG4gIDxuPjYxNjwvbj5cclxuICA8aW4+dHJ1ZTwvaW4+XHJcbiAgPG9zPjYxNjwvb3M+XHJcbiAgPHBzPjYxNjwvcHM+XHJcbjwvZXA+XHJcbjxvcz42MTMtNjE2PC9vcz4iLCJQZXJpb2RpY2FsIjp7IiRpZCI6IjYiLCIkd</w:instrText>
          </w:r>
          <w:r>
            <w:instrText xml:space="preserve">HlwZSI6IlN3aXNzQWNhZGVtaWMuQ2l0YXZpLlBlcmlvZGljYWwsIFN3aXNzQWNhZGVtaWMuQ2l0YXZpIiwiTmFtZSI6IkFtZXJpY2FuIFNvY2lvbG9naWNhbCBSZXZpZXciLCJQYWdpbmF0aW9uIjowLCJQcm90ZWN0ZWQiOmZhbHNlLCJDcmVhdGVkQnkiOiJfTGVlbmEgTWFhw58iLCJDcmVhdGVkT24iOiIyMDIxLTA1LTE3VDA5OjU2OjMyI</w:instrText>
          </w:r>
          <w:r>
            <w:instrText xml:space="preserve">iwiTW9kaWZpZWRCeSI6Il9MZWVuYSBNYWHDnyIsIklkIjoiNGE1YjBhMGEtOTBjZS00NGVhLWI3NzEtZmM5ZWZiNzc2YmRmIiwiTW9kaWZpZWRPbiI6IjIwMjEtMDUtMTdUMDk6NTY6MzIiLCJQcm9qZWN0Ijp7IiRyZWYiOiI1In19LCJQdWJsaXNoZXJzIjpbXSwiUXVvdGF0aW9ucyI6W10sIlJhdGluZyI6MCwiUmVmZXJlbmNlVHlwZSI6I</w:instrText>
          </w:r>
          <w:r>
            <w:instrText xml:space="preserve">kpvdXJuYWxBcnRpY2xlIiwiU2hvcnRUaXRsZSI6IktvbGxlciAxOTQ4IOKAkyBSZXNpZGVudGlhbCBwcm9waW5xdWl0eSBvZiB3aGl0ZSBtYXRlcyIsIlNob3J0VGl0bGVVcGRhdGVUeXBlIjowLCJTb3VyY2VPZkJpYmxpb2dyYXBoaWNJbmZvcm1hdGlvbiI6IlJJUyIsIlN0YXRpY0lkcyI6WyIyMDQyMzVjZC0xOGFhLTRhMmItOTcwZS0zO</w:instrText>
          </w:r>
          <w:r>
            <w:instrText xml:space="preserve">TNkYzE3OWNhMGYiXSwiVGFibGVPZkNvbnRlbnRzQ29tcGxleGl0eSI6MCwiVGFibGVPZkNvbnRlbnRzU291cmNlVGV4dEZvcm1hdCI6MCwiVGFza3MiOltdLCJUaXRsZSI6IlJlc2lkZW50aWFsIHByb3BpbnF1aXR5IG9mIHdoaXRlIG1hdGVzIGF0IG1hcnJpYWdlIGluIHJlbGF0aW9uIHRvIGFnZSBhbmQgb2NjdXBhdGlvbiBvZiBtYWxlc</w:instrText>
          </w:r>
          <w:r>
            <w:instrText xml:space="preserve">ywgQ29sdW1idXMsIE9oaW8gMTkzOCBhbmQgMTk0NiIsIlRyYW5zbGF0b3JzIjpbXSwiVm9sdW1lIjoiMTMiLCJZZWFyIjoiMTk0OCIsIlllYXJSZXNvbHZlZCI6IjE5NDgiLCJDcmVhdGVkQnkiOiJfTGVlbmEgTWFhw58iLCJDcmVhdGVkT24iOiIyMDIxLTA1LTE3VDA5OjU1OjMzIiwiTW9kaWZpZWRCeSI6Il9MZWVuYSBNYWHDnyIsIklkI</w:instrText>
          </w:r>
          <w:r>
            <w:instrText xml:space="preserve">joiZTYwNjM0NmItYTc4Ny00OWRlLTliOTctMDcyMGRmOTJjOTE1IiwiTW9kaWZpZWRPbiI6IjIwMjEtMDUtMTdUMDk6NTc6MzYiLCJQcm9qZWN0Ijp7IiRyZWYiOiI1In19LCJVc2VOdW1iZXJpbmdUeXBlT2ZQYXJlbnREb2N1bWVudCI6ZmFsc2V9XSwiRm9ybWF0dGVkVGV4dCI6eyIkaWQiOiI3IiwiQ291bnQiOjEsIlRleHRVbml0cyI6W</w:instrText>
          </w:r>
          <w:r>
            <w:instrText xml:space="preserve">3siJGlkIjoiOCIsIkZvbnRTdHlsZSI6eyIkaWQiOiI5IiwiTmV1dHJhbCI6dHJ1ZX0sIlJlYWRpbmdPcmRlciI6MSwiVGV4dCI6IktvbGxlciJ9XX0sIlRhZyI6IkNpdGF2aVBsYWNlaG9sZGVyI2RiMjg5ZTM1LTY4NGUtNDBhYi1hYTliLTJjYjdkMDQ4MjU2MCIsIlRleHQiOiJLb2xsZXIiLCJXQUlWZXJzaW9uIjoiNi4xMC4wLjAifQ==}</w:instrText>
          </w:r>
          <w:r>
            <w:fldChar w:fldCharType="separate"/>
          </w:r>
          <w:r>
            <w:t xml:space="preserve">Koller</w:t>
          </w:r>
          <w:r>
            <w:fldChar w:fldCharType="end"/>
          </w:r>
        </w:sdtContent>
      </w:sdt>
      <w:r>
        <w:t xml:space="preserve"> </w:t>
      </w:r>
      <w:sdt>
        <w:sdtPr>
          <w:alias w:val="To edit, see citavi.com/edit"/>
          <w15:appearance w15:val="boundingBox"/>
          <w:id w:val="1756712295"/>
          <w:placeholder>
            <w:docPart w:val="DefaultPlaceholder_-1854013440"/>
          </w:placeholder>
          <w:tag w:val="CitaviPlaceholder#94f12e49-def0-4f33-991a-e68665d313a5"/>
          <w:rPr/>
        </w:sdtPr>
        <w:sdtContent>
          <w:r>
            <w:fldChar w:fldCharType="begin"/>
          </w:r>
          <w:r>
            <w:instrText xml:space="preserve">ADDIN CitaviPlaceholder{eyIkaWQiOiIxIiwiJHR5cGUiOiJTd2lzc0FjYWRlbWljLkNpdGF2aS5DaXRhdGlvbnMuV29yZFBsYWNlaG9sZGVyLCBTd2lzc0FjYWRlbWljLkNpdGF2aSIsIkFzc29jaWF0ZVdpd</w:instrText>
          </w:r>
          <w:r>
            <w:instrText xml:space="preserve">GhQbGFjZWhvbGRlclRhZyI6IkNpdGF2aVBsYWNlaG9sZGVyI2RiMjg5ZTM1LTY4NGUtNDBhYi1hYTliLTJjYjdkMDQ4MjU2MCIsIkVudHJpZXMiOlt7IiRpZCI6IjIiLCIkdHlwZSI6IlN3aXNzQWNhZGVtaWMuQ2l0YXZpLkNpdGF0aW9ucy5Xb3JkUGxhY2Vob2xkZXJFbnRyeSwgU3dpc3NBY2FkZW1pYy5DaXRhdmkiLCJJZCI6IjkxMmY0M</w:instrText>
          </w:r>
          <w:r>
            <w:instrText xml:space="preserve">mFhLWNhNDgtNDExMy1iYjU4LWZkYTY2MTFiYjlhNCIsIlJhbmdlTGVuZ3RoIjo2LCJSZWZlcmVuY2VJZCI6ImU2MDYzNDZiLWE3ODctNDlkZS05Yjk3LTA3MjBkZjkyYzkxNSIsIlJlZmVyZW5jZSI6eyIkaWQiOiIzIiwiJHR5cGUiOiJTd2lzc0FjYWRlbWljLkNpdGF2aS5SZWZlcmVuY2UsIFN3aXNzQWNhZGVtaWMuQ2l0YXZpIiwiQWJzd</w:instrText>
          </w:r>
          <w:r>
            <w:instrText xml:space="preserve">HJhY3RDb21wbGV4aXR5IjowLCJBYnN0cmFjdFNvdXJjZVRleHRGb3JtYXQiOjAsIkF1dGhvcnMiOlt7IiRpZCI6IjQiLCIkdHlwZSI6IlN3aXNzQWNhZGVtaWMuQ2l0YXZpLlBlcnNvbiwgU3dpc3NBY2FkZW1pYy5DaXRhdmkiLCJGaXJzdE5hbWUiOiJNYXJ2aW4iLCJMYXN0TmFtZSI6IktvbGxlciIsIk1pZGRsZU5hbWUiOiJSLiIsIlByb</w:instrText>
          </w:r>
          <w:r>
            <w:instrText xml:space="preserve">3RlY3RlZCI6ZmFsc2UsIlNleCI6MiwiQ3JlYXRlZEJ5IjoiX0xlZW5hIE1hYcOfIiwiQ3JlYXRlZE9uIjoiMjAyMS0wNS0xN1QwOTo1NzozNiIsIk1vZGlmaWVkQnkiOiJfTGVlbmEgTWFhw58iLCJJZCI6IjA1NDQ0MDhlLWVhMGYtNGRhNS1iOWJhLWZiMWQyNjFjYzMzNiIsIk1vZGlmaWVkT24iOiIyMDIxLTA1LTE3VDA5OjU3OjM2IiwiU</w:instrText>
          </w:r>
          <w:r>
            <w:instrText xml:space="preserve">HJvamVjdCI6eyIkaWQiOiI1IiwiJHR5cGUiOiJTd2lzc0FjYWRlbWljLkNpdGF2aS5Qcm9qZWN0LCBTd2lzc0FjYWRlbWljLkNpdGF2aSJ9fV0sIkNpdGF0aW9uS2V5VXBkYXRlVHlwZSI6MCwiQ29sbGFib3JhdG9ycyI6W10sIkVkaXRvcnMiOltdLCJFdmFsdWF0aW9uQ29tcGxleGl0eSI6MCwiRXZhbHVhdGlvblNvdXJjZVRleHRGb3JtY</w:instrText>
          </w:r>
          <w:r>
            <w:instrText xml:space="preserve">XQiOjAsIkdyb3VwcyI6W10sIkhhc0xhYmVsMSI6ZmFsc2UsIkhhc0xhYmVsMiI6ZmFsc2UsIktleXdvcmRzIjpbXSwiTG9jYXRpb25zIjpbXSwiTnVtYmVyIjoiNSIsIk9yZ2FuaXphdGlvbnMiOltdLCJPdGhlcnNJbnZvbHZlZCI6W10sIlBhZ2VSYW5nZSI6IjxzcD5cclxuICA8bj42MTM8L24+XHJcbiAgPGluPnRydWU8L2luPlxyXG4gI</w:instrText>
          </w:r>
          <w:r>
            <w:instrText xml:space="preserve">Dxvcz42MTM8L29zPlxyXG4gIDxwcz42MTM8L3BzPlxyXG48L3NwPlxyXG48ZXA+XHJcbiAgPG4+NjE2PC9uPlxyXG4gIDxpbj50cnVlPC9pbj5cclxuICA8b3M+NjE2PC9vcz5cclxuICA8cHM+NjE2PC9wcz5cclxuPC9lcD5cclxuPG9zPjYxMy02MTY8L29zPiIsIlBlcmlvZGljYWwiOnsiJGlkIjoiNiIsIiR0eXBlIjoiU3dpc3NBY2FkZ</w:instrText>
          </w:r>
          <w:r>
            <w:instrText xml:space="preserve">W1pYy5DaXRhdmkuUGVyaW9kaWNhbCwgU3dpc3NBY2FkZW1pYy5DaXRhdmkiLCJOYW1lIjoiQW1lcmljYW4gU29jaW9sb2dpY2FsIFJldmlldyIsIlBhZ2luYXRpb24iOjAsIlByb3RlY3RlZCI6ZmFsc2UsIkNyZWF0ZWRCeSI6Il9MZWVuYSBNYWHDnyIsIkNyZWF0ZWRPbiI6IjIwMjEtMDUtMTdUMDk6NTY6MzIiLCJNb2RpZmllZEJ5IjoiX</w:instrText>
          </w:r>
          <w:r>
            <w:instrText xml:space="preserve">0xlZW5hIE1hYcOfIiwiSWQiOiI0YTViMGEwYS05MGNlLTQ0ZWEtYjc3MS1mYzllZmI3NzZiZGYiLCJNb2RpZmllZE9uIjoiMjAyMS0wNS0xN1QwOTo1NjozMiIsIlByb2plY3QiOnsiJHJlZiI6IjUifX0sIlB1Ymxpc2hlcnMiOltdLCJRdW90YXRpb25zIjpbXSwiUmF0aW5nIjowLCJSZWZlcmVuY2VUeXBlIjoiSm91cm5hbEFydGljbGUiL</w:instrText>
          </w:r>
          <w:r>
            <w:instrText xml:space="preserve">CJTaG9ydFRpdGxlIjoiS29sbGVyIDE5NDgg4oCTIFJlc2lkZW50aWFsIHByb3BpbnF1aXR5IG9mIHdoaXRlIG1hdGVzIiwiU2hvcnRUaXRsZVVwZGF0ZVR5cGUiOjAsIlNvdXJjZU9mQmlibGlvZ3JhcGhpY0luZm9ybWF0aW9uIjoiUklTIiwiU3RhdGljSWRzIjpbIjIwNDIzNWNkLTE4YWEtNGEyYi05NzBlLTM5M2RjMTc5Y2EwZiJdLCJUY</w:instrText>
          </w:r>
          <w:r>
            <w:instrText xml:space="preserve">WJsZU9mQ29udGVudHNDb21wbGV4aXR5IjowLCJUYWJsZU9mQ29udGVudHNTb3VyY2VUZXh0Rm9ybWF0IjowLCJUYXNrcyI6W10sIlRpdGxlIjoiUmVzaWRlbnRpYWwgcHJvcGlucXVpdHkgb2Ygd2hpdGUgbWF0ZXMgYXQgbWFycmlhZ2UgaW4gcmVsYXRpb24gdG8gYWdlIGFuZCBvY2N1cGF0aW9uIG9mIG1hbGVzLCBDb2x1bWJ1cywgT2hpb</w:instrText>
          </w:r>
          <w:r>
            <w:instrText xml:space="preserve">yAxOTM4IGFuZCAxOTQ2IiwiVHJhbnNsYXRvcnMiOltdLCJWb2x1bWUiOiIxMyIsIlllYXIiOiIxOTQ4IiwiWWVhclJlc29sdmVkIjoiMTk0OCIsIkNyZWF0ZWRCeSI6Il9MZWVuYSBNYWHDnyIsIkNyZWF0ZWRPbiI6IjIwMjEtMDUtMTdUMDk6NTU6MzMiLCJNb2RpZmllZEJ5IjoiX0xlZW5hIE1hYcOfIiwiSWQiOiJlNjA2MzQ2Yi1hNzg3L</w:instrText>
          </w:r>
          <w:r>
            <w:instrText xml:space="preserve">TQ5ZGUtOWI5Ny0wNzIwZGY5MmM5MTUiLCJNb2RpZmllZE9uIjoiMjAyMS0wNS0xN1QwOTo1NzozNiIsIlByb2plY3QiOnsiJHJlZiI6IjUifX0sIlVzZU51bWJlcmluZ1R5cGVPZlBhcmVudERvY3VtZW50IjpmYWxzZSwiWWVhck9ubHkiOnRydWV9XSwiRm9ybWF0dGVkVGV4dCI6eyIkaWQiOiI3IiwiQ291bnQiOjEsIlRleHRVbml0cyI6W</w:instrText>
          </w:r>
          <w:r>
            <w:instrText xml:space="preserve">3siJGlkIjoiOCIsIkZvbnRTdHlsZSI6eyIkaWQiOiI5IiwiTmV1dHJhbCI6dHJ1ZX0sIlJlYWRpbmdPcmRlciI6MSwiVGV4dCI6IigxOTQ4KSJ9XX0sIlRhZyI6IkNpdGF2aVBsYWNlaG9sZGVyIzk0ZjEyZTQ5LWRlZjAtNGYzMy05OTFhLWU2ODY2NWQzMTNhNSIsIlRleHQiOiIoMTk0OCkiLCJXQUlWZXJzaW9uIjoiNi4xMC4wLjAifQ==}</w:instrText>
          </w:r>
          <w:r>
            <w:fldChar w:fldCharType="separate"/>
          </w:r>
          <w:r>
            <w:t xml:space="preserve">(1948)</w:t>
          </w:r>
          <w:r>
            <w:fldChar w:fldCharType="end"/>
          </w:r>
        </w:sdtContent>
      </w:sdt>
      <w:r>
        <w:t xml:space="preserve"> </w:t>
      </w:r>
      <w:r>
        <w:rPr>
          <w:rStyle w:val="1230"/>
          <w:sz w:val="24"/>
          <w:szCs w:val="24"/>
        </w:rPr>
        <w:t xml:space="preserve">n</w:t>
      </w:r>
      <w:r>
        <w:t xml:space="preserve">achweisen, dass mit </w:t>
      </w:r>
      <w:r>
        <w:t xml:space="preserve">der </w:t>
      </w:r>
      <w:r>
        <w:t xml:space="preserve">höher</w:t>
      </w:r>
      <w:r>
        <w:t xml:space="preserve">e</w:t>
      </w:r>
      <w:r>
        <w:t xml:space="preserve">n</w:t>
      </w:r>
      <w:r>
        <w:t xml:space="preserve"> Berufsposition einer Person der geografische </w:t>
      </w:r>
      <w:r>
        <w:t xml:space="preserve">Radius für eine </w:t>
      </w:r>
      <w:r>
        <w:t xml:space="preserve">Hochzeit wächst.</w:t>
      </w:r>
      <w:r>
        <w:t xml:space="preserve"> </w:t>
      </w:r>
      <w:sdt>
        <w:sdtPr>
          <w:alias w:val="To edit, see citavi.com/edit"/>
          <w15:appearance w15:val="boundingBox"/>
          <w:id w:val="-1783720035"/>
          <w:placeholder>
            <w:docPart w:val="EB261387681C465D9643FEAD9316ADE3"/>
          </w:placeholder>
          <w:tag w:val="CitaviPlaceholder#ceb1a6d7-b714-4845-a2ca-37709e67970d"/>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w:instrText>
          </w:r>
          <w:r>
            <w:instrText xml:space="preserve">G9sZGVyIzA1OWUwZGJjLWM0NTQtNGY0ZC1iYzVkLTVmYTc4NTI4NjAwZiIsIkVudHJpZXMiOlt7IiRpZCI6IjIiLCIkdHlwZSI6IlN3aXNzQWNhZGVtaWMuQ2l0YXZpLkNpdGF0aW9ucy5Xb3JkUGxhY2Vob2xkZXJFbnRyeSwgU3dpc3NBY2FkZW1pYy5DaXRhdmkiLCJJZCI6IjNiNThjMGNkLTA0YjgtNGQ1OS1iMGU5LTFmZjM3MDJmMzYxZ</w:instrText>
          </w:r>
          <w:r>
            <w:instrText xml:space="preserve">SIsIlJhbmdlTGVuZ3RoIjo2LCJSZWZlcmVuY2VJZCI6IjRiMjBlMTJiLTkyM2EtNDVmMC05OWFiLWIwNDdlM2QwNDY4MyIsIk5vUGFyIjp0cnVlLCJQZXJzb25Pbmx5Ijp0cnVlLCJSZWZlcmVuY2UiOnsiJGlkIjoiMyIsIiR0eXBlIjoiU3dpc3NBY2FkZW1pYy5DaXRhdmkuUmVmZXJlbmNlLCBTd2lzc0FjYWRlbWljLkNpdGF2aSIsIkFic</w:instrText>
          </w:r>
          <w:r>
            <w:instrText xml:space="preserve">3RyYWN0Q29tcGxleGl0eSI6MCwiQWJzdHJhY3RTb3VyY2VUZXh0Rm9ybWF0IjowLCJBdXRob3JzIjpbeyIkaWQiOiI0IiwiJHR5cGUiOiJTd2lzc0FjYWRlbWljLkNpdGF2aS5QZXJzb24sIFN3aXNzQWNhZGVtaWMuQ2l0YXZpIiwiRmlyc3ROYW1lIjoiUmF5IiwiTGFzdE5hbWUiOiJBYnJhbXMiLCJNaWRkbGVOYW1lIjoiSC4iLCJQcm90Z</w:instrText>
          </w:r>
          <w:r>
            <w:instrText xml:space="preserve">WN0ZWQiOmZhbHNlLCJTZXgiOjIsIkNyZWF0ZWRCeSI6Il9MZWVuYSBNYWHDnyIsIkNyZWF0ZWRPbiI6IjIwMjEtMDUtMTFUMDk6NTE6MDciLCJNb2RpZmllZEJ5IjoiX0xlZW5hIE1hYcOfIiwiSWQiOiIzMWU5ZmE3YS0wNzBmLTRiY2ItOGE4Mi1kMTA0NWQwNmUyYjkiLCJNb2RpZmllZE9uIjoiMjAyMS0wNS0xMVQwOTo1MTowNyIsIlByb</w:instrText>
          </w:r>
          <w:r>
            <w:instrText xml:space="preserve">2plY3QiOnsiJGlkIjoiNSIsIiR0eXBlIjoiU3dpc3NBY2FkZW1pYy5DaXRhdmkuUHJvamVjdCwgU3dpc3NBY2FkZW1pYy5DaXRhdmkifX1dLCJDaXRhdGlvbktleVVwZGF0ZVR5cGUiOjAsIkNvbGxhYm9yYXRvcnMiOltdLCJEb2kiOiIxMC4yMzA3LzIwODUwODIiLCJFZGl0b3JzIjpbXSwiRXZhbHVhdGlvbkNvbXBsZXhpdHkiOjAsIkV2Y</w:instrText>
          </w:r>
          <w:r>
            <w:instrText xml:space="preserve">Wx1YXRpb25Tb3VyY2VUZXh0Rm9ybWF0IjowLCJHcm91cHMiOltdLCJIYXNMYWJlbDEiOmZhbHNlLCJIYXNMYWJlbDIiOmZhbHNlLCJLZXl3b3JkcyI6W10sIkxvY2F0aW9ucyI6W3siJGlkIjoiNiIsIiR0eXBlIjoiU3dpc3NBY2FkZW1pYy5DaXRhdmkuTG9jYXRpb24sIFN3aXNzQWNhZGVtaWMuQ2l0YXZpIiwiQWRkcmVzcyI6eyIkaWQiO</w:instrText>
          </w:r>
          <w:r>
            <w:instrText xml:space="preserve">iI3IiwiJHR5cGUiOiJTd2lzc0FjYWRlbWljLkNpdGF2aS5MaW5rZWRSZXNvdXJjZSwgU3dpc3NBY2FkZW1pYy5DaXRhdmkiLCJMaW5rZWRSZXNvdXJjZVR5cGUiOjUsIk9yaWdpbmFsU3RyaW5nIjoiaHR0cHM6Ly93d3cuanN0b3Iub3JnL3N0YWJsZS8yMDg1MDgyIiwiVXJpU3RyaW5nIjoiaHR0cHM6Ly93d3cuanN0b3Iub3JnL3N0YWJsZ</w:instrText>
          </w:r>
          <w:r>
            <w:instrText xml:space="preserve">S8yMDg1MDgyIiwiTGlua2VkUmVzb3VyY2VTdGF0dXMiOjgsIlByb3BlcnRpZXMiOnsiJGlkIjoiOCIsIiR0eXBlIjoiU3dpc3NBY2FkZW1pYy5DaXRhdmkuTGlua2VkUmVzb3VyY2VQcm9wZXJ0aWVzLCBTd2lzc0FjYWRlbWljLkNpdGF2aSJ9LCJTeW5jRm9sZGVyVHlwZSI6MCwiSXNMb2NhbENsb3VkUHJvamVjdEZpbGVMaW5rIjpmYWxzZ</w:instrText>
          </w:r>
          <w:r>
            <w:instrText xml:space="preserve">SwiSXNDbG91ZFJlc3RvcmUiOmZhbHNlLCJJc0Nsb3VkQ29weSI6ZmFsc2UsIkF0dGFjaG1lbnRGb2xkZXJXYXNJbkZhbGxiYWNrTW9kZSI6ZmFsc2V9LCJBbm5vdGF0aW9ucyI6W10sIkxvY2F0aW9uVHlwZSI6MCwiTWlycm9yc1JlZmVyZW5jZVByb3BlcnR5SWQiOjE1MSwiQ3JlYXRlZEJ5IjoiX0xlZW5hIE1hYcOfIiwiQ3JlYXRlZE9uI</w:instrText>
          </w:r>
          <w:r>
            <w:instrText xml:space="preserve">joiMjAyMS0wNS0xMVQwOTo1Mzo0NSIsIk1vZGlmaWVkQnkiOiJfTGVlbmEgTWFhw58iLCJJZCI6IjA1YTU0Y2IwLTUwN2QtNDcyMy05MDg1LTdkYTUwNjRkNjMwMSIsIk1vZGlmaWVkT24iOiIyMDIxLTA1LTExVDA5OjUzOjQ1IiwiUHJvamVjdCI6eyIkcmVmIjoiNSJ9fSx7IiRpZCI6IjkiLCIkdHlwZSI6IlN3aXNzQWNhZGVtaWMuQ2l0Y</w:instrText>
          </w:r>
          <w:r>
            <w:instrText xml:space="preserve">XZpLkxvY2F0aW9uLCBTd2lzc0FjYWRlbWljLkNpdGF2aSIsIkFkZHJlc3MiOnsiJGlkIjoiMTAiLCIkdHlwZSI6IlN3aXNzQWNhZGVtaWMuQ2l0YXZpLkxpbmtlZFJlc291cmNlLCBTd2lzc0FjYWRlbWljLkNpdGF2aSIsIkxpbmtlZFJlc291cmNlVHlwZSI6NSwiT3JpZ2luYWxTdHJpbmciOiIxMC4yMzA3LzIwODUwODIiLCJVcmlTdHJpb</w:instrText>
          </w:r>
          <w:r>
            <w:instrText xml:space="preserve">mciOiJodHRwczovL2RvaS5vcmcvMTAuMjMwNy8yMDg1MDgyIiwiTGlua2VkUmVzb3VyY2VTdGF0dXMiOjgsIlByb3BlcnRpZXMiOnsiJGlkIjoiMTEiLCIkdHlwZSI6IlN3aXNzQWNhZGVtaWMuQ2l0YXZpLkxpbmtlZFJlc291cmNlUHJvcGVydGllcywgU3dpc3NBY2FkZW1pYy5DaXRhdmkifSwiU3luY0ZvbGRlclR5cGUiOjAsIklzTG9jY</w:instrText>
          </w:r>
          <w:r>
            <w:instrText xml:space="preserve">WxDbG91ZFByb2plY3RGaWxlTGluayI6ZmFsc2UsIklzQ2xvdWRSZXN0b3JlIjpmYWxzZSwiSXNDbG91ZENvcHkiOmZhbHNlLCJBdHRhY2htZW50Rm9sZGVyV2FzSW5GYWxsYmFja01vZGUiOmZhbHNlfSwiQW5ub3RhdGlvbnMiOltdLCJMb2NhdGlvblR5cGUiOjAsIk1pcnJvcnNSZWZlcmVuY2VQcm9wZXJ0eUlkIjoxMjgsIkNyZWF0ZWRCe</w:instrText>
          </w:r>
          <w:r>
            <w:instrText xml:space="preserve">SI6Il9MZWVuYSBNYWHDnyIsIkNyZWF0ZWRPbiI6IjIwMjEtMDUtMTFUMDk6NTE6MDciLCJNb2RpZmllZEJ5IjoiX0xlZW5hIE1hYcOfIiwiSWQiOiI4MmM4Zjc0OC05ZDQxLTQ2MDEtYmJhNC1iMWFkMDIyZjJhMWYiLCJNb2RpZmllZE9uIjoiMjAyMS0wNS0xMVQwOTo1MTowNyIsIlByb2plY3QiOnsiJHJlZiI6IjUifX1dLCJOdW1iZXIiO</w:instrText>
          </w:r>
          <w:r>
            <w:instrText xml:space="preserve">iIzIiwiT25saW5lQWRkcmVzcyI6Imh0dHBzOi8vd3d3LmpzdG9yLm9yZy9zdGFibGUvMjA4NTA4MiIsIk9yZ2FuaXphdGlvbnMiOltdLCJPdGhlcnNJbnZvbHZlZCI6W10sIlBhZ2VSYW5nZSI6IjxzcD5cclxuICA8bj4yODg8L24+XHJcbiAgPGluPnRydWU8L2luPlxyXG4gIDxvcz4yODg8L29zPlxyXG4gIDxwcz4yODg8L3BzPlxyXG48L</w:instrText>
          </w:r>
          <w:r>
            <w:instrText xml:space="preserve">3NwPlxyXG48ZXA+XHJcbiAgPG4+Mjk0PC9uPlxyXG4gIDxpbj50cnVlPC9pbj5cclxuICA8b3M+Mjk0PC9vcz5cclxuICA8cHM+Mjk0PC9wcz5cclxuPC9lcD5cclxuPG9zPjI4OC0yOTQ8L29zPiIsIlBlcmlvZGljYWwiOnsiJGlkIjoiMTIiLCIkdHlwZSI6IlN3aXNzQWNhZGVtaWMuQ2l0YXZpLlBlcmlvZGljYWwsIFN3aXNzQWNhZGVta</w:instrText>
          </w:r>
          <w:r>
            <w:instrText xml:space="preserve">WMuQ2l0YXZpIiwiRWlzc24iOiIxOTM5LTgyNzEiLCJJc3NuIjoiMDAwMy0xMjI0IiwiTmFtZSI6IkFtZXJpY2FuIFNvY2lvbG9naWNhbCBSZXZpZXciLCJQYWdpbmF0aW9uIjowLCJQcm90ZWN0ZWQiOmZhbHNlLCJTdGFuZGFyZEFiYnJldmlhdGlvbiI6IkFtIFNvY2lvbCBSZXYiLCJDcmVhdGVkQnkiOiJfTGVlbmEgTWFhw58iLCJDcmVhd</w:instrText>
          </w:r>
          <w:r>
            <w:instrText xml:space="preserve">GVkT24iOiIyMDIxLTA1LTAxVDEwOjQzOjI3IiwiTW9kaWZpZWRCeSI6Il9MZWVuYSBNYWHDnyIsIklkIjoiMzUzODRkYjItMWQ0ZS00ZjQwLWE4ZWMtNDEzYzY4NGM5YjBiIiwiTW9kaWZpZWRPbiI6IjIwMjEtMDUtMDFUMTA6NDM6MjciLCJQcm9qZWN0Ijp7IiRyZWYiOiI1In19LCJQdWJsaXNoZXJzIjpbXSwiUXVvdGF0aW9ucyI6W10sI</w:instrText>
          </w:r>
          <w:r>
            <w:instrText xml:space="preserve">lJhdGluZyI6MCwiUmVmZXJlbmNlVHlwZSI6IkpvdXJuYWxBcnRpY2xlIiwiU2hvcnRUaXRsZSI6IkFicmFtcyAxOTQzIOKAkyBSZXNpZGVudGlhbCBQcm9waW5xdWl0eSBhcyBhIEZhY3RvciIsIlNob3J0VGl0bGVVcGRhdGVUeXBlIjowLCJTb3VyY2VPZkJpYmxpb2dyYXBoaWNJbmZvcm1hdGlvbiI6IkNyb3NzUmVmIiwiU3RhdGljSWRzI</w:instrText>
          </w:r>
          <w:r>
            <w:instrText xml:space="preserve">jpbIjMwNjdjYTE1LTJhODQtNDA4OS1hNDQ1LWMzNTcwOGViOGE2YyJdLCJUYWJsZU9mQ29udGVudHNDb21wbGV4aXR5IjowLCJUYWJsZU9mQ29udGVudHNTb3VyY2VUZXh0Rm9ybWF0IjowLCJUYXNrcyI6W10sIlRpdGxlIjoiUmVzaWRlbnRpYWwgUHJvcGlucXVpdHkgYXMgYSBGYWN0b3IgaW4gTWFycmlhZ2UgU2VsZWN0aW9uOiBGaWZ0e</w:instrText>
          </w:r>
          <w:r>
            <w:instrText xml:space="preserve">SBZZWFyIFRyZW5kcyBpbiBQaGlsYWRlbHBoaWEiLCJUcmFuc2xhdG9ycyI6W10sIlZvbHVtZSI6IjgiLCJZZWFyIjoiMTk0MyIsIlllYXJSZXNvbHZlZCI6IjE5NDMiLCJDcmVhdGVkQnkiOiJfTGVlbmEgTWFhw58iLCJDcmVhdGVkT24iOiIyMDIxLTA1LTExVDA5OjUxOjA3IiwiTW9kaWZpZWRCeSI6Il9MZWVuYSBNYWHDnyIsIklkIjoiN</w:instrText>
          </w:r>
          <w:r>
            <w:instrText xml:space="preserve">GIyMGUxMmItOTIzYS00NWYwLTk5YWItYjA0N2UzZDA0NjgzIiwiTW9kaWZpZWRPbiI6IjIwMjEtMDUtMTFUMDk6NTM6NDYiLCJQcm9qZWN0Ijp7IiRyZWYiOiI1In19LCJVc2VOdW1iZXJpbmdUeXBlT2ZQYXJlbnREb2N1bWVudCI6ZmFsc2V9XSwiRm9ybWF0dGVkVGV4dCI6eyIkaWQiOiIxMyIsIkNvdW50IjoxLCJUZXh0VW5pdHMiOlt7I</w:instrText>
          </w:r>
          <w:r>
            <w:instrText xml:space="preserve">iRpZCI6IjE0IiwiRm9udFN0eWxlIjp7IiRpZCI6IjE1IiwiTmV1dHJhbCI6dHJ1ZX0sIlJlYWRpbmdPcmRlciI6MSwiVGV4dCI6IkFicmFtcyJ9XX0sIlRhZyI6IkNpdGF2aVBsYWNlaG9sZGVyI2NlYjFhNmQ3LWI3MTQtNDg0NS1hMmNhLTM3NzA5ZTY3OTcwZCIsIlRleHQiOiJBYnJhbXMiLCJXQUlWZXJzaW9uIjoiNi4xMC4wLjAifQ==}</w:instrText>
          </w:r>
          <w:r>
            <w:fldChar w:fldCharType="separate"/>
          </w:r>
          <w:r>
            <w:t xml:space="preserve">Abrams</w:t>
          </w:r>
          <w:r>
            <w:fldChar w:fldCharType="end"/>
          </w:r>
        </w:sdtContent>
      </w:sdt>
      <w:r>
        <w:t xml:space="preserve"> </w:t>
      </w:r>
      <w:sdt>
        <w:sdtPr>
          <w:alias w:val="To edit, see citavi.com/edit"/>
          <w15:appearance w15:val="boundingBox"/>
          <w:id w:val="-100036093"/>
          <w:placeholder>
            <w:docPart w:val="EB261387681C465D9643FEAD9316ADE3"/>
          </w:placeholder>
          <w:tag w:val="CitaviPlaceholder#059e0dbc-c454-4f4d-bc5d-5fa78528600f"/>
          <w:rPr/>
        </w:sdtPr>
        <w:sdtContent>
          <w:r>
            <w:fldChar w:fldCharType="begin"/>
          </w:r>
          <w:r>
            <w:instrText xml:space="preserve">ADDIN CitaviPlaceholder{eyIkaWQiOiIxIiwiJHR5cGUiOiJTd2lzc0FjYWRlbWljLkNpdGF2aS5DaXRhdGlvbnMuV29yZFBsYWNlaG9sZGVyLCBTd2lzc0FjYWRlbWljLkNpdGF2aSIsIkFzc29jaWF0ZVdpdGhQbGFjZWhvbGRlclRhZ</w:instrText>
          </w:r>
          <w:r>
            <w:instrText xml:space="preserve">yI6IkNpdGF2aVBsYWNlaG9sZGVyI2NlYjFhNmQ3LWI3MTQtNDg0NS1hMmNhLTM3NzA5ZTY3OTcwZCIsIkVudHJpZXMiOlt7IiRpZCI6IjIiLCIkdHlwZSI6IlN3aXNzQWNhZGVtaWMuQ2l0YXZpLkNpdGF0aW9ucy5Xb3JkUGxhY2Vob2xkZXJFbnRyeSwgU3dpc3NBY2FkZW1pYy5DaXRhdmkiLCJJZCI6IjM4ZTc0ZDM5LTkyMTQtNGQyZC05O</w:instrText>
          </w:r>
          <w:r>
            <w:instrText xml:space="preserve">WMwLTFjZTMzMDIwMzI5ZCIsIlJhbmdlTGVuZ3RoIjo2LCJSZWZlcmVuY2VJZCI6IjRiMjBlMTJiLTkyM2EtNDVmMC05OWFiLWIwNDdlM2QwNDY4MyIsIlJlZmVyZW5jZSI6eyIkaWQiOiIzIiwiJHR5cGUiOiJTd2lzc0FjYWRlbWljLkNpdGF2aS5SZWZlcmVuY2UsIFN3aXNzQWNhZGVtaWMuQ2l0YXZpIiwiQWJzdHJhY3RDb21wbGV4aXR5I</w:instrText>
          </w:r>
          <w:r>
            <w:instrText xml:space="preserve">jowLCJBYnN0cmFjdFNvdXJjZVRleHRGb3JtYXQiOjAsIkF1dGhvcnMiOlt7IiRpZCI6IjQiLCIkdHlwZSI6IlN3aXNzQWNhZGVtaWMuQ2l0YXZpLlBlcnNvbiwgU3dpc3NBY2FkZW1pYy5DaXRhdmkiLCJGaXJzdE5hbWUiOiJSYXkiLCJMYXN0TmFtZSI6IkFicmFtcyIsIk1pZGRsZU5hbWUiOiJILiIsIlByb3RlY3RlZCI6ZmFsc2UsIlNle</w:instrText>
          </w:r>
          <w:r>
            <w:instrText xml:space="preserve">CI6MiwiQ3JlYXRlZEJ5IjoiX0xlZW5hIE1hYcOfIiwiQ3JlYXRlZE9uIjoiMjAyMS0wNS0xMVQwOTo1MTowNyIsIk1vZGlmaWVkQnkiOiJfTGVlbmEgTWFhw58iLCJJZCI6IjMxZTlmYTdhLTA3MGYtNGJjYi04YTgyLWQxMDQ1ZDA2ZTJiOSIsIk1vZGlmaWVkT24iOiIyMDIxLTA1LTExVDA5OjUxOjA3IiwiUHJvamVjdCI6eyIkaWQiOiI1I</w:instrText>
          </w:r>
          <w:r>
            <w:instrText xml:space="preserve">iwiJHR5cGUiOiJTd2lzc0FjYWRlbWljLkNpdGF2aS5Qcm9qZWN0LCBTd2lzc0FjYWRlbWljLkNpdGF2aSJ9fV0sIkNpdGF0aW9uS2V5VXBkYXRlVHlwZSI6MCwiQ29sbGFib3JhdG9ycyI6W10sIkRvaSI6IjEwLjIzMDcvMjA4NTA4MiIsIkVkaXRvcnMiOltdLCJFdmFsdWF0aW9uQ29tcGxleGl0eSI6MCwiRXZhbHVhdGlvblNvdXJjZVRle</w:instrText>
          </w:r>
          <w:r>
            <w:instrText xml:space="preserve">HRGb3JtYXQiOjAsIkdyb3VwcyI6W10sIkhhc0xhYmVsMSI6ZmFsc2UsIkhhc0xhYmVsMiI6ZmFsc2UsIktleXdvcmRzIjpbXSwiTG9jYXRpb25zIjpbeyIkaWQiOiI2IiwiJHR5cGUiOiJTd2lzc0FjYWRlbWljLkNpdGF2aS5Mb2NhdGlvbiwgU3dpc3NBY2FkZW1pYy5DaXRhdmkiLCJBZGRyZXNzIjp7IiRpZCI6IjciLCIkdHlwZSI6IlN3a</w:instrText>
          </w:r>
          <w:r>
            <w:instrText xml:space="preserve">XNzQWNhZGVtaWMuQ2l0YXZpLkxpbmtlZFJlc291cmNlLCBTd2lzc0FjYWRlbWljLkNpdGF2aSIsIkxpbmtlZFJlc291cmNlVHlwZSI6NSwiT3JpZ2luYWxTdHJpbmciOiJodHRwczovL3d3dy5qc3Rvci5vcmcvc3RhYmxlLzIwODUwODIiLCJVcmlTdHJpbmciOiJodHRwczovL3d3dy5qc3Rvci5vcmcvc3RhYmxlLzIwODUwODIiLCJMaW5rZ</w:instrText>
          </w:r>
          <w:r>
            <w:instrText xml:space="preserve">WRSZXNvdXJjZVN0YXR1cyI6OCwiUHJvcGVydGllcyI6eyIkaWQiOiI4IiwiJHR5cGUiOiJTd2lzc0FjYWRlbWljLkNpdGF2aS5MaW5rZWRSZXNvdXJjZVByb3BlcnRpZXMsIFN3aXNzQWNhZGVtaWMuQ2l0YXZpIn0sIlN5bmNGb2xkZXJUeXBlIjowLCJJc0xvY2FsQ2xvdWRQcm9qZWN0RmlsZUxpbmsiOmZhbHNlLCJJc0Nsb3VkUmVzdG9yZ</w:instrText>
          </w:r>
          <w:r>
            <w:instrText xml:space="preserve">SI6ZmFsc2UsIklzQ2xvdWRDb3B5IjpmYWxzZSwiQXR0YWNobWVudEZvbGRlcldhc0luRmFsbGJhY2tNb2RlIjpmYWxzZX0sIkFubm90YXRpb25zIjpbXSwiTG9jYXRpb25UeXBlIjowLCJNaXJyb3JzUmVmZXJlbmNlUHJvcGVydHlJZCI6MTUxLCJDcmVhdGVkQnkiOiJfTGVlbmEgTWFhw58iLCJDcmVhdGVkT24iOiIyMDIxLTA1LTExVDA5O</w:instrText>
          </w:r>
          <w:r>
            <w:instrText xml:space="preserve">jUzOjQ1IiwiTW9kaWZpZWRCeSI6Il9MZWVuYSBNYWHDnyIsIklkIjoiMDVhNTRjYjAtNTA3ZC00NzIzLTkwODUtN2RhNTA2NGQ2MzAxIiwiTW9kaWZpZWRPbiI6IjIwMjEtMDUtMTFUMDk6NTM6NDUiLCJQcm9qZWN0Ijp7IiRyZWYiOiI1In19LHsiJGlkIjoiOSIsIiR0eXBlIjoiU3dpc3NBY2FkZW1pYy5DaXRhdmkuTG9jYXRpb24sIFN3a</w:instrText>
          </w:r>
          <w:r>
            <w:instrText xml:space="preserve">XNzQWNhZGVtaWMuQ2l0YXZpIiwiQWRkcmVzcyI6eyIkaWQiOiIxMCIsIiR0eXBlIjoiU3dpc3NBY2FkZW1pYy5DaXRhdmkuTGlua2VkUmVzb3VyY2UsIFN3aXNzQWNhZGVtaWMuQ2l0YXZpIiwiTGlua2VkUmVzb3VyY2VUeXBlIjo1LCJPcmlnaW5hbFN0cmluZyI6IjEwLjIzMDcvMjA4NTA4MiIsIlVyaVN0cmluZyI6Imh0dHBzOi8vZG9pL</w:instrText>
          </w:r>
          <w:r>
            <w:instrText xml:space="preserve">m9yZy8xMC4yMzA3LzIwODUwODIiLCJMaW5rZWRSZXNvdXJjZVN0YXR1cyI6OCwiUHJvcGVydGllcyI6eyIkaWQiOiIxMS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yOCwiQ3JlYXRlZEJ5IjoiX0xlZW5hIE1hYcOfI</w:instrText>
          </w:r>
          <w:r>
            <w:instrText xml:space="preserve">iwiQ3JlYXRlZE9uIjoiMjAyMS0wNS0xMVQwOTo1MTowNyIsIk1vZGlmaWVkQnkiOiJfTGVlbmEgTWFhw58iLCJJZCI6IjgyYzhmNzQ4LTlkNDEtNDYwMS1iYmE0LWIxYWQwMjJmMmExZiIsIk1vZGlmaWVkT24iOiIyMDIxLTA1LTExVDA5OjUxOjA3IiwiUHJvamVjdCI6eyIkcmVmIjoiNSJ9fV0sIk51bWJlciI6IjMiLCJPbmxpbmVBZGRyZ</w:instrText>
          </w:r>
          <w:r>
            <w:instrText xml:space="preserve">XNzIjoiaHR0cHM6Ly93d3cuanN0b3Iub3JnL3N0YWJsZS8yMDg1MDgyIiwiT3JnYW5pemF0aW9ucyI6W10sIk90aGVyc0ludm9sdmVkIjpbXSwiUGFnZVJhbmdlIjoiPHNwPlxyXG4gIDxuPjI4ODwvbj5cclxuICA8aW4+dHJ1ZTwvaW4+XHJcbiAgPG9zPjI4ODwvb3M+XHJcbiAgPHBzPjI4ODwvcHM+XHJcbjwvc3A+XHJcbjxlcD5cclxuI</w:instrText>
          </w:r>
          <w:r>
            <w:instrText xml:space="preserve">CA8bj4yOTQ8L24+XHJcbiAgPGluPnRydWU8L2luPlxyXG4gIDxvcz4yOTQ8L29zPlxyXG4gIDxwcz4yOTQ8L3BzPlxyXG48L2VwPlxyXG48b3M+Mjg4LTI5NDwvb3M+IiwiUGVyaW9kaWNhbCI6eyIkaWQiOiIxMiIsIiR0eXBlIjoiU3dpc3NBY2FkZW1pYy5DaXRhdmkuUGVyaW9kaWNhbCwgU3dpc3NBY2FkZW1pYy5DaXRhdmkiLCJFaXNzb</w:instrText>
          </w:r>
          <w:r>
            <w:instrText xml:space="preserve">iI6IjE5MzktODI3MSIsIklzc24iOiIwMDAzLTEyMjQiLCJOYW1lIjoiQW1lcmljYW4gU29jaW9sb2dpY2FsIFJldmlldyIsIlBhZ2luYXRpb24iOjAsIlByb3RlY3RlZCI6ZmFsc2UsIlN0YW5kYXJkQWJicmV2aWF0aW9uIjoiQW0gU29jaW9sIFJldiIsIkNyZWF0ZWRCeSI6Il9MZWVuYSBNYWHDnyIsIkNyZWF0ZWRPbiI6IjIwMjEtMDUtM</w:instrText>
          </w:r>
          <w:r>
            <w:instrText xml:space="preserve">DFUMTA6NDM6MjciLCJNb2RpZmllZEJ5IjoiX0xlZW5hIE1hYcOfIiwiSWQiOiIzNTM4NGRiMi0xZDRlLTRmNDAtYThlYy00MTNjNjg0YzliMGIiLCJNb2RpZmllZE9uIjoiMjAyMS0wNS0wMVQxMDo0MzoyNyIsIlByb2plY3QiOnsiJHJlZiI6IjUifX0sIlB1Ymxpc2hlcnMiOltdLCJRdW90YXRpb25zIjpbXSwiUmF0aW5nIjowLCJSZWZlc</w:instrText>
          </w:r>
          <w:r>
            <w:instrText xml:space="preserve">mVuY2VUeXBlIjoiSm91cm5hbEFydGljbGUiLCJTaG9ydFRpdGxlIjoiQWJyYW1zIDE5NDMg4oCTIFJlc2lkZW50aWFsIFByb3BpbnF1aXR5IGFzIGEgRmFjdG9yIiwiU2hvcnRUaXRsZVVwZGF0ZVR5cGUiOjAsIlNvdXJjZU9mQmlibGlvZ3JhcGhpY0luZm9ybWF0aW9uIjoiQ3Jvc3NSZWYiLCJTdGF0aWNJZHMiOlsiMzA2N2NhMTUtMmE4N</w:instrText>
          </w:r>
          <w:r>
            <w:instrText xml:space="preserve">C00MDg5LWE0NDUtYzM1NzA4ZWI4YTZjIl0sIlRhYmxlT2ZDb250ZW50c0NvbXBsZXhpdHkiOjAsIlRhYmxlT2ZDb250ZW50c1NvdXJjZVRleHRGb3JtYXQiOjAsIlRhc2tzIjpbXSwiVGl0bGUiOiJSZXNpZGVudGlhbCBQcm9waW5xdWl0eSBhcyBhIEZhY3RvciBpbiBNYXJyaWFnZSBTZWxlY3Rpb246IEZpZnR5IFllYXIgVHJlbmRzIGluI</w:instrText>
          </w:r>
          <w:r>
            <w:instrText xml:space="preserve">FBoaWxhZGVscGhpYSIsIlRyYW5zbGF0b3JzIjpbXSwiVm9sdW1lIjoiOCIsIlllYXIiOiIxOTQzIiwiWWVhclJlc29sdmVkIjoiMTk0MyIsIkNyZWF0ZWRCeSI6Il9MZWVuYSBNYWHDnyIsIkNyZWF0ZWRPbiI6IjIwMjEtMDUtMTFUMDk6NTE6MDciLCJNb2RpZmllZEJ5IjoiX0xlZW5hIE1hYcOfIiwiSWQiOiI0YjIwZTEyYi05MjNhLTQ1Z</w:instrText>
          </w:r>
          <w:r>
            <w:instrText xml:space="preserve">jAtOTlhYi1iMDQ3ZTNkMDQ2ODMiLCJNb2RpZmllZE9uIjoiMjAyMS0wNS0xMVQwOTo1Mzo0NiIsIlByb2plY3QiOnsiJHJlZiI6IjUifX0sIlVzZU51bWJlcmluZ1R5cGVPZlBhcmVudERvY3VtZW50IjpmYWxzZSwiWWVhck9ubHkiOnRydWV9XSwiRm9ybWF0dGVkVGV4dCI6eyIkaWQiOiIxMyIsIkNvdW50IjoxLCJUZXh0VW5pdHMiOlt7I</w:instrText>
          </w:r>
          <w:r>
            <w:instrText xml:space="preserve">iRpZCI6IjE0IiwiRm9udFN0eWxlIjp7IiRpZCI6IjE1IiwiTmV1dHJhbCI6dHJ1ZX0sIlJlYWRpbmdPcmRlciI6MSwiVGV4dCI6IigxOTQzKSJ9XX0sIlRhZyI6IkNpdGF2aVBsYWNlaG9sZGVyIzA1OWUwZGJjLWM0NTQtNGY0ZC1iYzVkLTVmYTc4NTI4NjAwZiIsIlRleHQiOiIoMTk0MykiLCJXQUlWZXJzaW9uIjoiNi4xMC4wLjAifQ==}</w:instrText>
          </w:r>
          <w:r>
            <w:fldChar w:fldCharType="separate"/>
          </w:r>
          <w:r>
            <w:t xml:space="preserve">(1943)</w:t>
          </w:r>
          <w:r>
            <w:fldChar w:fldCharType="end"/>
          </w:r>
        </w:sdtContent>
      </w:sdt>
      <w:r>
        <w:t xml:space="preserve"> hingegen konnte nicht zeigen, dass die Wohnraumentfernung über die Jahre trotz der wachsenden Mobilität gestiegen ist. </w:t>
      </w:r>
      <w:r>
        <w:t xml:space="preserve">In der Regel </w:t>
      </w:r>
      <w:r>
        <w:t xml:space="preserve">sind</w:t>
      </w:r>
      <w:r>
        <w:t xml:space="preserve"> höhere soziale Schichten </w:t>
      </w:r>
      <w:r>
        <w:t xml:space="preserve">und Bildungsniveaus </w:t>
      </w:r>
      <w:r>
        <w:t xml:space="preserve">mit </w:t>
      </w:r>
      <w:r>
        <w:t xml:space="preserve">einer </w:t>
      </w:r>
      <w:r>
        <w:t xml:space="preserve">weiteren Distanz zum Ehepartner </w:t>
      </w:r>
      <w:r>
        <w:t xml:space="preserve">verbunden</w:t>
      </w:r>
      <w:r>
        <w:t xml:space="preserve"> </w:t>
      </w:r>
      <w:sdt>
        <w:sdtPr>
          <w:alias w:val="To edit, see citavi.com/edit"/>
          <w15:appearance w15:val="boundingBox"/>
          <w:id w:val="924467101"/>
          <w:placeholder>
            <w:docPart w:val="DefaultPlaceholder_-1854013440"/>
          </w:placeholder>
          <w:tag w:val="CitaviPlaceholder#d5b22239-7587-404c-a03d-70fff71d7611"/>
          <w:rPr/>
        </w:sdtPr>
        <w:sdtContent>
          <w:r>
            <w:fldChar w:fldCharType="begin"/>
          </w:r>
          <w:r>
            <w:instrText xml:space="preserve">ADDIN Cit</w:instrText>
          </w:r>
          <w:r>
            <w:instrText xml:space="preserve">aviPlaceholder{eyIkaWQiOiIxIiwiJHR5cGUiOiJTd2lzc0FjYWRlbWljLkNpdGF2aS5DaXRhdGlvbnMuV29yZFBsYWNlaG9sZGVyLCBTd2lzc0FjYWRlbWljLkNpdGF2aSIsIkVudHJpZXMiOlt7IiRpZCI6IjIiLCIkdHlwZSI6IlN3aXNzQWNhZGVtaWMuQ2l0YXZpLkNpdGF0aW9ucy5Xb3JkUGxhY2Vob2xkZXJFbnRyeSwgU3dpc3NBY</w:instrText>
          </w:r>
          <w:r>
            <w:instrText xml:space="preserve">2FkZW1pYy5DaXRhdmkiLCJJZCI6IjY3NGE5MTRiLTk0Y2YtNDYyMy05ZGU2LWVjZDc0MGU5ODBjMCIsIlJhbmdlTGVuZ3RoIjoyOSwiUmVmZXJlbmNlSWQiOiIyMzUzNmFiZi03MmZhLTRiOGItOTU4ZC1iOWJkMzliZjNiZWMiLCJQcmVmaXgiOiJ6LiBCLiIsIlJlZmVyZW5jZSI6eyIkaWQiOiIzIiwiJHR5cGUiOiJTd2lzc0FjYWRlbWljL</w:instrText>
          </w:r>
          <w:r>
            <w:instrText xml:space="preserve">kNpdGF2aS5SZWZlcmVuY2UsIFN3aXNzQWNhZGVtaWMuQ2l0YXZpIiwiQWJzdHJhY3RDb21wbGV4aXR5IjowLCJBYnN0cmFjdFNvdXJjZVRleHRGb3JtYXQiOjAsIkF1dGhvcnMiOlt7IiRpZCI6IjQiLCIkdHlwZSI6IlN3aXNzQWNhZGVtaWMuQ2l0YXZpLlBlcnNvbiwgU3dpc3NBY2FkZW1pYy5DaXRhdmkiLCJGaXJzdE5hbWUiOiJELiIsI</w:instrText>
          </w:r>
          <w:r>
            <w:instrText xml:space="preserve">kxhc3ROYW1lIjoiQ29sZW1hbiIsIk1pZGRsZU5hbWUiOiJBLiIsIlByb3RlY3RlZCI6ZmFsc2UsIlNleCI6MCwiQ3JlYXRlZEJ5IjoiX0xlZW5hIE1hYcOfIiwiQ3JlYXRlZE9uIjoiMjAyMS0wNS0wMVQxMjoxNDoyNCIsIk1vZGlmaWVkQnkiOiJfTGVlbmEgTWFhw58iLCJJZCI6IjNjODE4YTdhLWE5NDEtNGQ0Ny1hYmE0LTkwNjA0Y2MzZ</w:instrText>
          </w:r>
          <w:r>
            <w:instrText xml:space="preserve">jVhNSIsIk1vZGlmaWVkT24iOiIyMDIxLTA1LTAxVDEyOjE0OjI0IiwiUHJvamVjdCI6eyIkaWQiOiI1IiwiJHR5cGUiOiJTd2lzc0FjYWRlbWljLkNpdGF2aS5Qcm9qZWN0LCBTd2lzc0FjYWRlbWljLkNpdGF2aSJ9fSx7IiRpZCI6IjYiLCIkdHlwZSI6IlN3aXNzQWNhZGVtaWMuQ2l0YXZpLlBlcnNvbiwgU3dpc3NBY2FkZW1pYy5DaXRhd</w:instrText>
          </w:r>
          <w:r>
            <w:instrText xml:space="preserve">mkiLCJGaXJzdE5hbWUiOiJKLiIsIkxhc3ROYW1lIjoiSGFza2V5IiwiTWlkZGxlTmFtZSI6IkMuIiwiUHJvdGVjdGVkIjpmYWxzZSwiU2V4IjowLCJDcmVhdGVkQnkiOiJfTGVlbmEgTWFhw58iLCJDcmVhdGVkT24iOiIyMDIxLTA1LTAxVDEyOjE0OjI0IiwiTW9kaWZpZWRCeSI6Il9MZWVuYSBNYWHDnyIsIklkIjoiZTIxNDFhNTUtMGU4N</w:instrText>
          </w:r>
          <w:r>
            <w:instrText xml:space="preserve">i00YWIyLTliOGYtOGE2NTI4ZWM2NjBkIiwiTW9kaWZpZWRPbiI6IjIwMjEtMDUtMDFUMTI6MTQ6MjQiLCJQcm9qZWN0Ijp7IiRyZWYiOiI1In19XSwiQ2l0YXRpb25LZXlVcGRhdGVUeXBlIjowLCJDb2xsYWJvcmF0b3JzIjpbXSwiRGF0ZSI6IjAxLjA1LjIwMjEiLCJEb2kiOiIxMC4yMzA3LzYyMTc5NCIsIkVkaXRvcnMiOltdLCJFdmFsd</w:instrText>
          </w:r>
          <w:r>
            <w:instrText xml:space="preserve">WF0aW9uQ29tcGxleGl0eSI6MCwiRXZhbHVhdGlvblNvdXJjZVRleHRGb3JtYXQiOjAsIkdyb3VwcyI6W10sIkhhc0xhYmVsMSI6ZmFsc2UsIkhhc0xhYmVsMiI6ZmFsc2UsIktleXdvcmRzIjpbXSwiTG9jYXRpb25zIjpbeyIkaWQiOiI3IiwiJHR5cGUiOiJTd2lzc0FjYWRlbWljLkNpdGF2aS5Mb2NhdGlvbiwgU3dpc3NBY2FkZW1pYy5Da</w:instrText>
          </w:r>
          <w:r>
            <w:instrText xml:space="preserve">XRhdmkiLCJBZGRyZXNzIjp7IiRpZCI6IjgiLCIkdHlwZSI6IlN3aXNzQWNhZGVtaWMuQ2l0YXZpLkxpbmtlZFJlc291cmNlLCBTd2lzc0FjYWRlbWljLkNpdGF2aSIsIkxpbmtlZFJlc291cmNlVHlwZSI6NSwiT3JpZ2luYWxTdHJpbmciOiJodHRwOi8vd3d3LmpzdG9yLm9yZy9zdGFibGUvNjIxNzk0IiwiVXJpU3RyaW5nIjoiaHR0cDovL</w:instrText>
          </w:r>
          <w:r>
            <w:instrText xml:space="preserve">3d3dy5qc3Rvci5vcmcvc3RhYmxlLzYyMTc5NCIsIkxpbmtlZFJlc291cmNlU3RhdHVzIjo4LCJQcm9wZXJ0aWVzIjp7IiRpZCI6IjkiLCIkdHlwZSI6IlN3aXNzQWNhZGVtaWMuQ2l0YXZpLkxpbmtlZFJlc291cmNlUHJvcGVydGllcywgU3dpc3NBY2FkZW1pYy5DaXRhdmkifSwiU3luY0ZvbGRlclR5cGUiOjAsIklzTG9jYWxDbG91ZFByb</w:instrText>
          </w:r>
          <w:r>
            <w:instrText xml:space="preserve">2plY3RGaWxlTGluayI6ZmFsc2UsIklzQ2xvdWRSZXN0b3JlIjpmYWxzZSwiSXNDbG91ZENvcHkiOmZhbHNlLCJBdHRhY2htZW50Rm9sZGVyV2FzSW5GYWxsYmFja01vZGUiOmZhbHNlfSwiQW5ub3RhdGlvbnMiOltdLCJMb2NhdGlvblR5cGUiOjAsIk1pcnJvcnNSZWZlcmVuY2VQcm9wZXJ0eUlkIjoxNTEsIkNyZWF0ZWRCeSI6Il9MZWVuY</w:instrText>
          </w:r>
          <w:r>
            <w:instrText xml:space="preserve">SBNYWHDnyIsIkNyZWF0ZWRPbiI6IjIwMjEtMDUtMDFUMTI6MTQ6MjQiLCJNb2RpZmllZEJ5IjoiX0xlZW5hIE1hYcOfIiwiSWQiOiI0ZDk4ZDNlYy0wOTk2LTQ3YzMtOWRiNC0xMTNkMzkwOWVmNmQiLCJNb2RpZmllZE9uIjoiMjAyMS0wNS0wMVQxMjoxNDoyNCIsIlByb2plY3QiOnsiJHJlZiI6IjUifX0seyIkaWQiOiIxMCIsIiR0eXBlI</w:instrText>
          </w:r>
          <w:r>
            <w:instrText xml:space="preserve">joiU3dpc3NBY2FkZW1pYy5DaXRhdmkuTG9jYXRpb24sIFN3aXNzQWNhZGVtaWMuQ2l0YXZpIiwiQWRkcmVzcyI6eyIkaWQiOiIxMSIsIiR0eXBlIjoiU3dpc3NBY2FkZW1pYy5DaXRhdmkuTGlua2VkUmVzb3VyY2UsIFN3aXNzQWNhZGVtaWMuQ2l0YXZpIiwiTGlua2VkUmVzb3VyY2VUeXBlIjo1LCJPcmlnaW5hbFN0cmluZyI6IjEwLjIzM</w:instrText>
          </w:r>
          <w:r>
            <w:instrText xml:space="preserve">DcvNjIxNzk0IiwiVXJpU3RyaW5nIjoiaHR0cHM6Ly9kb2kub3JnLzEwLjIzMDcvNjIxNzk0IiwiTGlua2VkUmVzb3VyY2VTdGF0dXMiOjgsIlByb3BlcnRpZXMiOnsiJGlkIjoiMTIiLCIkdHlwZSI6IlN3aXNzQWNhZGVtaWMuQ2l0YXZpLkxpbmtlZFJlc291cmNlUHJvcGVydGllcywgU3dpc3NBY2FkZW1pYy5DaXRhdmkifSwiU3luY0Zvb</w:instrText>
          </w:r>
          <w:r>
            <w:instrText xml:space="preserve">GRlclR5cGUiOjAsIklzTG9jYWxDbG91ZFByb2plY3RGaWxlTGluayI6ZmFsc2UsIklzQ2xvdWRSZXN0b3JlIjpmYWxzZSwiSXNDbG91ZENvcHkiOmZhbHNlLCJBdHRhY2htZW50Rm9sZGVyV2FzSW5GYWxsYmFja01vZGUiOmZhbHNlfSwiQW5ub3RhdGlvbnMiOltdLCJMb2NhdGlvblR5cGUiOjAsIk1pcnJvcnNSZWZlcmVuY2VQcm9wZXJ0e</w:instrText>
          </w:r>
          <w:r>
            <w:instrText xml:space="preserve">UlkIjoxMjgsIkNyZWF0ZWRCeSI6Il9MZWVuYSBNYWHDnyIsIkNyZWF0ZWRPbiI6IjIwMjEtMDUtMDFUMTI6MTQ6MjQiLCJNb2RpZmllZEJ5IjoiX0xlZW5hIE1hYcOfIiwiSWQiOiJkMjEyOGRiNy02NTMwLTQyYTctOGZkNy0zMzllMDk0MjRiOTUiLCJNb2RpZmllZE9uIjoiMjAyMS0wNS0wMVQxMjoxNDoyNCIsIlByb2plY3QiOnsiJHJlZ</w:instrText>
          </w:r>
          <w:r>
            <w:instrText xml:space="preserve">iI6IjUifX1dLCJOdW1iZXIiOiIzIiwiT25saW5lQWRkcmVzcyI6Imh0dHA6Ly93d3cuanN0b3Iub3JnL3N0YWJsZS82MjE3OTQiLCJPcmdhbml6YXRpb25zIjpbXSwiT3RoZXJzSW52b2x2ZWQiOltdLCJQYWdlUmFuZ2UiOiI8c3A+XHJcbiAgPG4+MzM3PC9uPlxyXG4gIDxpbj50cnVlPC9pbj5cclxuICA8b3M+MzM3PC9vcz5cclxuICA8c</w:instrText>
          </w:r>
          <w:r>
            <w:instrText xml:space="preserve">HM+MzM3PC9wcz5cclxuPC9zcD5cclxuPGVwPlxyXG4gIDxuPjM1NTwvbj5cclxuICA8aW4+dHJ1ZTwvaW4+XHJcbiAgPG9zPjM1NTwvb3M+XHJcbiAgPHBzPjM1NTwvcHM+XHJcbjwvZXA+XHJcbjxvcz4zMzctMzU1PC9vcz4iLCJQZXJpb2RpY2FsIjp7IiRpZCI6IjEzIiwiJHR5cGUiOiJTd2lzc0FjYWRlbWljLkNpdGF2aS5QZXJpb2RpY</w:instrText>
          </w:r>
          <w:r>
            <w:instrText xml:space="preserve">2FsLCBTd2lzc0FjYWRlbWljLkNpdGF2aSIsIklzc24iOiIwMDIwMjc1NCIsIk5hbWUiOiJUcmFuc2FjdGlvbnMgb2YgdGhlIEluc3RpdHV0ZSBvZiBCcml0aXNoIEdlb2dyYXBoZXJzIiwiUGFnaW5hdGlvbiI6MCwiUHJvdGVjdGVkIjpmYWxzZSwiQ3JlYXRlZEJ5IjoiX0xlZW5hIE1hYcOfIiwiQ3JlYXRlZE9uIjoiMjAyMS0wNS0wMVQxM</w:instrText>
          </w:r>
          <w:r>
            <w:instrText xml:space="preserve">joxNDoyNCIsIk1vZGlmaWVkQnkiOiJfTGVlbmEgTWFhw58iLCJJZCI6IjllZjA4M2IxLTk2ZTItNDQwNS04ZGU0LTBhZDFiMGJhNGVhNSIsIk1vZGlmaWVkT24iOiIyMDIxLTA1LTAxVDEyOjE0OjI0IiwiUHJvamVjdCI6eyIkcmVmIjoiNSJ9fSwiUHVibGlzaGVycyI6W3siJGlkIjoiMTQiLCIkdHlwZSI6IlN3aXNzQWNhZGVtaWMuQ2l0Y</w:instrText>
          </w:r>
          <w:r>
            <w:instrText xml:space="preserve">XZpLlB1Ymxpc2hlciwgU3dpc3NBY2FkZW1pYy5DaXRhdmkiLCJOYW1lIjoiW1JveWFsIEdlb2dyYXBoaWNhbCBTb2NpZXR5ICh3aXRoIHRoZSBJbnN0aXR1dGUgb2YgQnJpdGlzaCBHZW9ncmFwaGVycyksIFdpbGV5XSIsIlByb3RlY3RlZCI6ZmFsc2UsIkNyZWF0ZWRCeSI6Il9MZWVuYSBNYWHDnyIsIkNyZWF0ZWRPbiI6IjIwMjEtMDUtM</w:instrText>
          </w:r>
          <w:r>
            <w:instrText xml:space="preserve">DFUMTI6MTQ6MjQiLCJNb2RpZmllZEJ5IjoiX0xlZW5hIE1hYcOfIiwiSWQiOiJiMTZiYWMzNi03YjlhLTQ5OTEtOGY0OC05MTQ0NzNhOTE5YTciLCJNb2RpZmllZE9uIjoiMjAyMS0wNS0wMVQxMjoxNDoyNCIsIlByb2plY3QiOnsiJHJlZiI6IjUifX1dLCJRdW90YXRpb25zIjpbXSwiUmF0aW5nIjowLCJSZWZlcmVuY2VUeXBlIjoiSm91c</w:instrText>
          </w:r>
          <w:r>
            <w:instrText xml:space="preserve">m5hbEFydGljbGUiLCJTaG9ydFRpdGxlIjoiQ29sZW1hbiwgSGFza2V5IDE5ODYg4oCTIE1hcml0YWwgRGlzdGFuY2UgYW5kIEl0cyBHZW9ncmFwaGljYWwiLCJTaG9ydFRpdGxlVXBkYXRlVHlwZSI6MCwiU291cmNlT2ZCaWJsaW9ncmFwaGljSW5mb3JtYXRpb24iOiJDcm9zc1JlZiIsIlN0YXRpY0lkcyI6WyIzYjc4MjIyMS03NTI1LTRiM</w:instrText>
          </w:r>
          <w:r>
            <w:instrText xml:space="preserve">mItYWVlYS05NDBkMWU4OWViMTciXSwiVGFibGVPZkNvbnRlbnRzQ29tcGxleGl0eSI6MCwiVGFibGVPZkNvbnRlbnRzU291cmNlVGV4dEZvcm1hdCI6MCwiVGFza3MiOltdLCJUaXRsZSI6Ik1hcml0YWwgRGlzdGFuY2UgYW5kIEl0cyBHZW9ncmFwaGljYWwgT3JpZW50YXRpb24gaW4gRW5nbGFuZCBhbmQgV2FsZXMsIDE5NzkiLCJUcmFuc</w:instrText>
          </w:r>
          <w:r>
            <w:instrText xml:space="preserve">2xhdG9ycyI6W10sIlZvbHVtZSI6IjExIiwiWWVhciI6IjE5ODYiLCJZZWFyUmVzb2x2ZWQiOiIxOTg2IiwiQ3JlYXRlZEJ5IjoiX0xlZW5hIE1hYcOfIiwiQ3JlYXRlZE9uIjoiMjAyMS0wNS0wMVQxMjoxNDoyNCIsIk1vZGlmaWVkQnkiOiJfTGVlbmEgTWFhw58iLCJJZCI6IjIzNTM2YWJmLTcyZmEtNGI4Yi05NThkLWI5YmQzOWJmM2JlY</w:instrText>
          </w:r>
          <w:r>
            <w:instrText xml:space="preserve">yIsIk1vZGlmaWVkT24iOiIyMDIxLTA1LTAxVDEyOjE3OjQxIiwiUHJvamVjdCI6eyIkcmVmIjoiNSJ9fSwiVXNlTnVtYmVyaW5nVHlwZU9mUGFyZW50RG9jdW1lbnQiOmZhbHNlLCJVc2VTdGFuZGFyZFByZWZpeCI6ZmFsc2UsIlVzZVN0YW5kYXJkU3VmZml4IjpmYWxzZX0seyIkaWQiOiIxNSIsIiR0eXBlIjoiU3dpc3NBY2FkZW1pYy5Da</w:instrText>
          </w:r>
          <w:r>
            <w:instrText xml:space="preserve">XRhdmkuQ2l0YXRpb25zLldvcmRQbGFjZWhvbGRlckVudHJ5LCBTd2lzc0FjYWRlbWljLkNpdGF2aSIsIklkIjoiYjVkNmQ4ZTctOTNiZS00NDZhLTkzMjUtNjJhMjhmMjY0MDljIiwiUmFuZ2VTdGFydCI6MjksIlJhbmdlTGVuZ3RoIjoxOSwiUmVmZXJlbmNlSWQiOiJkYjI5ZTg3ZS1hNzJkLTRhNmYtYjlhZi00MzQ1Y2MwNjc5NmYiLCJSZ</w:instrText>
          </w:r>
          <w:r>
            <w:instrText xml:space="preserve">WZlcmVuY2UiOnsiJGlkIjoiMTYiLCIkdHlwZSI6IlN3aXNzQWNhZGVtaWMuQ2l0YXZpLlJlZmVyZW5jZSwgU3dpc3NBY2FkZW1pYy5DaXRhdmkiLCJBYnN0cmFjdENvbXBsZXhpdHkiOjAsIkFic3RyYWN0U291cmNlVGV4dEZvcm1hdCI6MCwiQXV0aG9ycyI6W3siJGlkIjoiMTciLCIkdHlwZSI6IlN3aXNzQWNhZGVtaWMuQ2l0YXZpLlBlc</w:instrText>
          </w:r>
          <w:r>
            <w:instrText xml:space="preserve">nNvbiwgU3dpc3NBY2FkZW1pYy5DaXRhdmkiLCJGaXJzdE5hbWUiOiJFLiIsIkxhc3ROYW1lIjoiQ2xlZ2ciLCJNaWRkbGVOYW1lIjoiSi4iLCJQcm90ZWN0ZWQiOnRydWUsIlNleCI6MCwiQ3JlYXRlZEJ5IjoiX0xlZW5hIE1hYcOfIiwiQ3JlYXRlZE9uIjoiMjAyMS0xMC0yN1QxMjoxMjoxNiIsIk1vZGlmaWVkQnkiOiJfTGVlbmEgTWFhw</w:instrText>
          </w:r>
          <w:r>
            <w:instrText xml:space="preserve">58iLCJJZCI6IjZjNjZlNzE2LTJiMjktNDQ3OC05ZTkxLTQ4MDc4ZmMyMzYwMSIsIk1vZGlmaWVkT24iOiIyMDIxLTEwLTI3VDEyOjEzOjE3IiwiUHJvamVjdCI6eyIkcmVmIjoiNSJ9fSx7IiRpZCI6IjE4IiwiJHR5cGUiOiJTd2lzc0FjYWRlbWljLkNpdGF2aS5QZXJzb24sIFN3aXNzQWNhZGVtaWMuQ2l0YXZpIiwiRmlyc3ROYW1lIjoiV</w:instrText>
          </w:r>
          <w:r>
            <w:instrText xml:space="preserve">C4iLCJMYXN0TmFtZSI6IlJpbmdyb3NlIiwiTWlkZGxlTmFtZSI6IkouIiwiUHJvdGVjdGVkIjp0cnVlLCJTZXgiOjAsIkNyZWF0ZWRCeSI6Il9MZWVuYSBNYWHDnyIsIkNyZWF0ZWRPbiI6IjIwMjEtMTAtMjdUMTI6MTI6MTYiLCJNb2RpZmllZEJ5IjoiX0xlZW5hIE1hYcOfIiwiSWQiOiJjMmJjMzU4Zi04YzI2LTRjM2YtOGNlMy04ZWE4N</w:instrText>
          </w:r>
          <w:r>
            <w:instrText xml:space="preserve">zY1NGM3MzAiLCJNb2RpZmllZE9uIjoiMjAyMS0xMC0yN1QxMjoxMzowNyIsIlByb2plY3QiOnsiJHJlZiI6IjUifX0seyIkaWQiOiIxOSIsIiR0eXBlIjoiU3dpc3NBY2FkZW1pYy5DaXRhdmkuUGVyc29uLCBTd2lzc0FjYWRlbWljLkNpdGF2aSIsIkZpcnN0TmFtZSI6IkouIiwiTGFzdE5hbWUiOiJDcm9zcyIsIk1pZGRsZU5hbWUiOiJGL</w:instrText>
          </w:r>
          <w:r>
            <w:instrText xml:space="preserve">iIsIlByb3RlY3RlZCI6dHJ1ZSwiU2V4IjowLCJDcmVhdGVkQnkiOiJfTGVlbmEgTWFhw58iLCJDcmVhdGVkT24iOiIyMDIxLTEwLTI3VDEyOjEyOjE2IiwiTW9kaWZpZWRCeSI6Il9MZWVuYSBNYWHDnyIsIklkIjoiOWQyYTlkYjItYTYzNi00NGMxLWEyNDQtYTQ1YjgwM2MwNGU3IiwiTW9kaWZpZWRPbiI6IjIwMjEtMTAtMjdUMTI6MTM6M</w:instrText>
          </w:r>
          <w:r>
            <w:instrText xml:space="preserve">jYiLCJQcm9qZWN0Ijp7IiRyZWYiOiI1In19XSwiQ2l0YXRpb25LZXlVcGRhdGVUeXBlIjowLCJDb2xsYWJvcmF0b3JzIjpbXSwiRG9pIjoiMTAuMTAxNy9TMDAyMTkzMjA5ODAwMDQzMSIsIkVkaXRvcnMiOltdLCJFZGl0aW9uIjoiMTk5OC8wMS8wMSIsIkV2YWx1YXRpb25Db21wbGV4aXR5IjowLCJFdmFsdWF0aW9uU291cmNlVGV4dEZvc</w:instrText>
          </w:r>
          <w:r>
            <w:instrText xml:space="preserve">m1hdCI6MCwiR3JvdXBzIjpbXSwiSGFzTGFiZWwxIjpmYWxzZSwiSGFzTGFiZWwyIjpmYWxzZSwiS2V5d29yZHMiOltdLCJMb2NhdGlvbnMiOlt7IiRpZCI6IjIwIiwiJHR5cGUiOiJTd2lzc0FjYWRlbWljLkNpdGF2aS5Mb2NhdGlvbiwgU3dpc3NBY2FkZW1pYy5DaXRhdmkiLCJBZGRyZXNzIjp7IiRpZCI6IjIxIiwiJHR5cGUiOiJTd2lzc</w:instrText>
          </w:r>
          <w:r>
            <w:instrText xml:space="preserve">0FjYWRlbWljLkNpdGF2aS5MaW5rZWRSZXNvdXJjZSwgU3dpc3NBY2FkZW1pYy5DaXRhdmkiLCJMaW5rZWRSZXNvdXJjZVR5cGUiOjUsIk9yaWdpbmFsU3RyaW5nIjoiMTAuMTAxNy9TMDAyMTkzMjA5ODAwMDQzMSIsIlVyaVN0cmluZyI6Imh0dHBzOi8vZG9pLm9yZy8xMC4xMDE3L1MwMDIxOTMyMDk4MDAwNDMxIiwiTGlua2VkUmVzb3VyY</w:instrText>
          </w:r>
          <w:r>
            <w:instrText xml:space="preserve">2VTdGF0dXMiOjgsIlByb3BlcnRpZXMiOnsiJGlkIjoiMjIiLCIkdHlwZSI6IlN3aXNzQWNhZGVtaWMuQ2l0YXZpLkxpbmtlZFJlc291cmNlUHJvcGVydGllcywgU3dpc3NBY2FkZW1pYy5DaXRhdmkifSwiU3luY0ZvbGRlclR5cGUiOjAsIklzTG9jYWxDbG91ZFByb2plY3RGaWxlTGluayI6ZmFsc2UsIklzQ2xvdWRSZXN0b3JlIjpmYWxzZ</w:instrText>
          </w:r>
          <w:r>
            <w:instrText xml:space="preserve">SwiSXNDbG91ZENvcHkiOmZhbHNlLCJBdHRhY2htZW50Rm9sZGVyV2FzSW5GYWxsYmFja01vZGUiOmZhbHNlfSwiQW5ub3RhdGlvbnMiOltdLCJMb2NhdGlvblR5cGUiOjAsIk1pcnJvcnNSZWZlcmVuY2VQcm9wZXJ0eUlkIjoxMjgsIkNyZWF0ZWRCeSI6Il9MZWVuYSBNYWHDnyIsIkNyZWF0ZWRPbiI6IjIwMjEtMTAtMjdUMTI6MTI6MTYiL</w:instrText>
          </w:r>
          <w:r>
            <w:instrText xml:space="preserve">CJNb2RpZmllZEJ5IjoiX0xlZW5hIE1hYcOfIiwiSWQiOiJmYTA4MGRmYS01MjQ5LTQ2OGUtYTI0YS0xNmY4M2FhNDVkMmIiLCJNb2RpZmllZE9uIjoiMjAyMS0xMC0yN1QxMjoxMjoxNiIsIlByb2plY3QiOnsiJHJlZiI6IjUifX0seyIkaWQiOiIyMyIsIiR0eXBlIjoiU3dpc3NBY2FkZW1pYy5DaXRhdmkuTG9jYXRpb24sIFN3aXNzQWNhZ</w:instrText>
          </w:r>
          <w:r>
            <w:instrText xml:space="preserve">GVtaWMuQ2l0YXZpIiwiQWRkcmVzcyI6eyIkaWQiOiIyNCIsIiR0eXBlIjoiU3dpc3NBY2FkZW1pYy5DaXRhdmkuTGlua2VkUmVzb3VyY2UsIFN3aXNzQWNhZGVtaWMuQ2l0YXZpIiwiTGlua2VkUmVzb3VyY2VUeXBlIjo1LCJPcmlnaW5hbFN0cmluZyI6Imh0dHBzOi8vd3d3LmNhbWJyaWRnZS5vcmcvY29yZS9hcnRpY2xlL3NvbWUtZmFjd</w:instrText>
          </w:r>
          <w:r>
            <w:instrText xml:space="preserve">G9ycy1hZmZlY3RpbmctbWFyaXRhbC1kaXN0YW5jZXMtaW4tdGhlLW91dGVyLWhlYnJpZGVzLzVBOEE2N0NEODA4MjA2QTQ5RUE0NDA1NzBCREE1RDQxIiwiVXJpU3RyaW5nIjoiaHR0cHM6Ly93d3cuY2FtYnJpZGdlLm9yZy9jb3JlL2FydGljbGUvc29tZS1mYWN0b3JzLWFmZmVjdGluZy1tYXJpdGFsLWRpc3RhbmNlcy1pbi10aGUtb3V0Z</w:instrText>
          </w:r>
          <w:r>
            <w:instrText xml:space="preserve">XItaGVicmlkZXMvNUE4QTY3Q0Q4MDgyMDZBNDlFQTQ0MDU3MEJEQTVENDEiLCJMaW5rZWRSZXNvdXJjZVN0YXR1cyI6OCwiUHJvcGVydGllcyI6eyIkaWQiOiIyNSIsIiR0eXBlIjoiU3dpc3NBY2FkZW1pYy5DaXRhdmkuTGlua2VkUmVzb3VyY2VQcm9wZXJ0aWVzLCBTd2lzc0FjYWRlbWljLkNpdGF2aSJ9LCJTeW5jRm9sZGVyVHlwZSI6M</w:instrText>
          </w:r>
          <w:r>
            <w:instrText xml:space="preserve">CwiSXNMb2NhbENsb3VkUHJvamVjdEZpbGVMaW5rIjpmYWxzZSwiSXNDbG91ZFJlc3RvcmUiOmZhbHNlLCJJc0Nsb3VkQ29weSI6ZmFsc2UsIkF0dGFjaG1lbnRGb2xkZXJXYXNJbkZhbGxiYWNrTW9kZSI6ZmFsc2V9LCJBbm5vdGF0aW9ucyI6W10sIkxvY2F0aW9uVHlwZSI6MCwiTWlycm9yc1JlZmVyZW5jZVByb3BlcnR5SWQiOjE1MSwiQ</w:instrText>
          </w:r>
          <w:r>
            <w:instrText xml:space="preserve">3JlYXRlZEJ5IjoiX0xlZW5hIE1hYcOfIiwiQ3JlYXRlZE9uIjoiMjAyMS0xMC0yN1QxMjoxMjoxNiIsIk1vZGlmaWVkQnkiOiJfTGVlbmEgTWFhw58iLCJJZCI6ImZjOWJjNDlkLTk2ZGEtNGJiOS1hODlhLWMyMTJiMjUxZjViNyIsIk1vZGlmaWVkT24iOiIyMDIxLTEwLTI3VDEyOjEyOjE2IiwiUHJvamVjdCI6eyIkcmVmIjoiNSJ9fV0sI</w:instrText>
          </w:r>
          <w:r>
            <w:instrText xml:space="preserve">k51bWJlciI6IjEiLCJPbmxpbmVBZGRyZXNzIjoiaHR0cHM6Ly93d3cuY2FtYnJpZGdlLm9yZy9jb3JlL2FydGljbGUvc29tZS1mYWN0b3JzLWFmZmVjdGluZy1tYXJpdGFsLWRpc3RhbmNlcy1pbi10aGUtb3V0ZXItaGVicmlkZXMvNUE4QTY3Q0Q4MDgyMDZBNDlFQTQ0MDU3MEJEQTVENDEiLCJPcmdhbml6YXRpb25zIjpbXSwiT3RoZXJzS</w:instrText>
          </w:r>
          <w:r>
            <w:instrText xml:space="preserve">W52b2x2ZWQiOltdLCJQYWdlUmFuZ2UiOiI8c3A+XHJcbiAgPG4+NDM8L24+XHJcbiAgPGluPnRydWU8L2luPlxyXG4gIDxvcz40Mzwvb3M+XHJcbiAgPHBzPjQzPC9wcz5cclxuPC9zcD5cclxuPGVwPlxyXG4gIDxuPjYyPC9uPlxyXG4gIDxpbj50cnVlPC9pbj5cclxuICA8b3M+NjI8L29zPlxyXG4gIDxwcz42MjwvcHM+XHJcbjwvZXA+X</w:instrText>
          </w:r>
          <w:r>
            <w:instrText xml:space="preserve">HJcbjxvcz40My02Mjwvb3M+IiwiUGVyaW9kaWNhbCI6eyIkaWQiOiIyNiIsIiR0eXBlIjoiU3dpc3NBY2FkZW1pYy5DaXRhdmkuUGVyaW9kaWNhbCwgU3dpc3NBY2FkZW1pYy5DaXRhdmkiLCJJc3NuIjoiMDAyMS05MzIwIiwiTmFtZSI6IkpvdXJuYWwgb2YgQmlvc29jaWFsIFNjaWVuY2UiLCJQYWdpbmF0aW9uIjowLCJQcm90ZWN0ZWQiO</w:instrText>
          </w:r>
          <w:r>
            <w:instrText xml:space="preserve">mZhbHNlLCJDcmVhdGVkQnkiOiJfTGVlbmEgTWFhw58iLCJDcmVhdGVkT24iOiIyMDIxLTEwLTI3VDEyOjEyOjE2IiwiTW9kaWZpZWRCeSI6Il9MZWVuYSBNYWHDnyIsIklkIjoiNzk0Y2IzNjQtOTJiYy00NjBmLThiN2ItM2ZlYzBlM2U0YTQ2IiwiTW9kaWZpZWRPbiI6IjIwMjEtMTAtMjdUMTI6MTI6MTYiLCJQcm9qZWN0Ijp7IiRyZWYiO</w:instrText>
          </w:r>
          <w:r>
            <w:instrText xml:space="preserve">iI1In19LCJQdWJsaXNoZXJzIjpbeyIkaWQiOiIyNyIsIiR0eXBlIjoiU3dpc3NBY2FkZW1pYy5DaXRhdmkuUHVibGlzaGVyLCBTd2lzc0FjYWRlbWljLkNpdGF2aSIsIk5hbWUiOiJDYW1icmlkZ2UgVW5pdmVyc2l0eSBQcmVzcyIsIlByb3RlY3RlZCI6ZmFsc2UsIkNyZWF0ZWRCeSI6Il9MZWVuYSBNYWHDnyIsIkNyZWF0ZWRPbiI6IjIwM</w:instrText>
          </w:r>
          <w:r>
            <w:instrText xml:space="preserve">jEtMTAtMjdUMTI6MTI6MTYiLCJNb2RpZmllZEJ5IjoiX0xlZW5hIE1hYcOfIiwiSWQiOiI2YmY3ZjIzMC04YTY0LTQ5ODQtYjY5NC0xMWYxOGM0Yzc2MGYiLCJNb2RpZmllZE9uIjoiMjAyMS0xMC0yN1QxMjoxMjoxNiIsIlByb2plY3QiOnsiJHJlZiI6IjUifX1dLCJRdW90YXRpb25zIjpbXSwiUmF0aW5nIjowLCJSZWZlcmVuY2VUeXBlI</w:instrText>
          </w:r>
          <w:r>
            <w:instrText xml:space="preserve">joiSm91cm5hbEFydGljbGUiLCJTaG9ydFRpdGxlIjoiQ2xlZ2csIFJpbmdyb3NlIGV0IGFsLiAxOTk4IOKAkyBTb21lIGZhY3RvcnMgYWZmZWN0aW5nIG1hcml0YWwgZGlzdGFuY2VzIiwiU2hvcnRUaXRsZVVwZGF0ZVR5cGUiOjAsIlNvdXJjZU9mQmlibGlvZ3JhcGhpY0luZm9ybWF0aW9uIjoiUklTIiwiU3RhdGljSWRzIjpbIjRjMWM3M</w:instrText>
          </w:r>
          <w:r>
            <w:instrText xml:space="preserve">TZiLWM3MGYtNDQyZS04NGM0LTZjZmJhZGJjODQzYSJdLCJUYWJsZU9mQ29udGVudHNDb21wbGV4aXR5IjowLCJUYWJsZU9mQ29udGVudHNTb3VyY2VUZXh0Rm9ybWF0IjowLCJUYXNrcyI6W10sIlRpdGxlIjoiU29tZSBmYWN0b3JzIGFmZmVjdGluZyBtYXJpdGFsIGRpc3RhbmNlcyBpbiB0aGUgb3V0ZXIgaGVicmlkZXMiLCJUcmFuc2xhd</w:instrText>
          </w:r>
          <w:r>
            <w:instrText xml:space="preserve">G9ycyI6W10sIlZvbHVtZSI6IjMwIiwiWWVhciI6IjE5OTgiLCJZZWFyUmVzb2x2ZWQiOiIxOTk4IiwiQ3JlYXRlZEJ5IjoiX0xlZW5hIE1hYcOfIiwiQ3JlYXRlZE9uIjoiMjAyMS0xMC0yN1QxMjoxMjoxNiIsIk1vZGlmaWVkQnkiOiJfTGVlbmEgTWFhw58iLCJJZCI6ImRiMjllODdlLWE3MmQtNGE2Zi1iOWFmLTQzNDVjYzA2Nzk2ZiIsI</w:instrText>
          </w:r>
          <w:r>
            <w:instrText xml:space="preserve">k1vZGlmaWVkT24iOiIyMDIxLTEwLTI3VDEyOjE0OjAwIiwiUHJvamVjdCI6eyIkcmVmIjoiNSJ9fSwiVXNlTnVtYmVyaW5nVHlwZU9mUGFyZW50RG9jdW1lbnQiOmZhbHNlfSx7IiRpZCI6IjI4IiwiJHR5cGUiOiJTd2lzc0FjYWRlbWljLkNpdGF2aS5DaXRhdGlvbnMuV29yZFBsYWNlaG9sZGVyRW50cnksIFN3aXNzQWNhZGVtaWMuQ2l0Y</w:instrText>
          </w:r>
          <w:r>
            <w:instrText xml:space="preserve">XZpIiwiSWQiOiJmZWIzNzM0Zi1jNDI2LTQwM2QtYTk3NS00ZDVkMTliZTQwMjciLCJSYW5nZVN0YXJ0Ijo0OCwiUmFuZ2VMZW5ndGgiOjI1LCJSZWZlcmVuY2VJZCI6ImE0ZDc0MWE5LWNlOWYtNDNlZC1iNjZkLThkZGJmOTM3MDEzNyIsIlJlZmVyZW5jZSI6eyIkaWQiOiIyOSIsIiR0eXBlIjoiU3dpc3NBY2FkZW1pYy5DaXRhdmkuUmVmZ</w:instrText>
          </w:r>
          <w:r>
            <w:instrText xml:space="preserve">XJlbmNlLCBTd2lzc0FjYWRlbWljLkNpdGF2aSIsIkFic3RyYWN0Q29tcGxleGl0eSI6MCwiQWJzdHJhY3RTb3VyY2VUZXh0Rm9ybWF0IjowLCJBdXRob3JzIjpbeyIkaWQiOiIzMCIsIiR0eXBlIjoiU3dpc3NBY2FkZW1pYy5DaXRhdmkuUGVyc29uLCBTd2lzc0FjYWRlbWljLkNpdGF2aSIsIkZpcnN0TmFtZSI6IkthcmVuIiwiTGFzdE5hb</w:instrText>
          </w:r>
          <w:r>
            <w:instrText xml:space="preserve">WUiOiJIYWFuZHJpa21hbiIsIlByb3RlY3RlZCI6ZmFsc2UsIlNleCI6MSwiQ3JlYXRlZEJ5IjoiX0xlZW5hIE1hYcOfIiwiQ3JlYXRlZE9uIjoiMjAyMS0wNC0yOVQwNzozMzoxMyIsIk1vZGlmaWVkQnkiOiJfTGVlbmEgTWFhw58iLCJJZCI6IjdiOTZjZWU2LTAwZGQtNDAwMi1hMzhmLThkNmViYTMwZjNjMCIsIk1vZGlmaWVkT24iOiIyM</w:instrText>
          </w:r>
          <w:r>
            <w:instrText xml:space="preserve">DIxLTA0LTI5VDA3OjMzOjEzIiwiUHJvamVjdCI6eyIkcmVmIjoiNSJ9fSx7IiRpZCI6IjMxIiwiJHR5cGUiOiJTd2lzc0FjYWRlbWljLkNpdGF2aS5QZXJzb24sIFN3aXNzQWNhZGVtaWMuQ2l0YXZpIiwiRmlyc3ROYW1lIjoiQ2FyZWwiLCJMYXN0TmFtZSI6Ikhhcm1zZW4iLCJQcm90ZWN0ZWQiOmZhbHNlLCJTZXgiOjAsIkNyZWF0ZWRCe</w:instrText>
          </w:r>
          <w:r>
            <w:instrText xml:space="preserve">SI6Il9MZWVuYSBNYWHDnyIsIkNyZWF0ZWRPbiI6IjIwMjEtMDQtMjlUMDc6MzM6MTMiLCJNb2RpZmllZEJ5IjoiX0xlZW5hIE1hYcOfIiwiSWQiOiJhMzk4YmI4Zi0yMzVkLTQ3MzItODRlYi02Y2FhYWY4ZDkyMTciLCJNb2RpZmllZE9uIjoiMjAyMS0wNC0yOVQwNzozMzoxMyIsIlByb2plY3QiOnsiJHJlZiI6IjUifX0seyIkaWQiOiIzM</w:instrText>
          </w:r>
          <w:r>
            <w:instrText xml:space="preserve">iIsIiR0eXBlIjoiU3dpc3NBY2FkZW1pYy5DaXRhdmkuUGVyc29uLCBTd2lzc0FjYWRlbWljLkNpdGF2aSIsIkZpcnN0TmFtZSI6IkxlbyIsIkxhc3ROYW1lIjoidmFuIFdpc3NlbiIsIk1pZGRsZU5hbWUiOiJKLiBHLiIsIlByb3RlY3RlZCI6ZmFsc2UsIlNleCI6MiwiQ3JlYXRlZEJ5IjoiX0xlZW5hIE1hYcOfIiwiQ3JlYXRlZE9uIjoiM</w:instrText>
          </w:r>
          <w:r>
            <w:instrText xml:space="preserve">jAyMS0wNC0yOVQwNzozMzoxMyIsIk1vZGlmaWVkQnkiOiJfTGVlbmEgTWFhw58iLCJJZCI6ImIxMGFlZjAyLWVhZDYtNDUxNC04MGVkLWZhYWEyOGFmOTgwZiIsIk1vZGlmaWVkT24iOiIyMDIxLTA0LTI5VDA3OjMzOjEzIiwiUHJvamVjdCI6eyIkcmVmIjoiNSJ9fSx7IiRpZCI6IjMzIiwiJHR5cGUiOiJTd2lzc0FjYWRlbWljLkNpdGF2a</w:instrText>
          </w:r>
          <w:r>
            <w:instrText xml:space="preserve">S5QZXJzb24sIFN3aXNzQWNhZGVtaWMuQ2l0YXZpIiwiRmlyc3ROYW1lIjoiSW5nZSIsIkxhc3ROYW1lIjoiSHV0dGVyIiwiUHJvdGVjdGVkIjpmYWxzZSwiU2V4IjowLCJDcmVhdGVkQnkiOiJfTGVlbmEgTWFhw58iLCJDcmVhdGVkT24iOiIyMDIxLTA0LTI5VDA3OjMzOjEzIiwiTW9kaWZpZWRCeSI6Il9MZWVuYSBNYWHDnyIsIklkIjoiN</w:instrText>
          </w:r>
          <w:r>
            <w:instrText xml:space="preserve">zAxNjM2YzYtYjRlYy00YmRlLTk3MTctNzA4ZDI4OTlhYjJjIiwiTW9kaWZpZWRPbiI6IjIwMjEtMDQtMjlUMDc6MzM6MTMiLCJQcm9qZWN0Ijp7IiRyZWYiOiI1In19XSwiQ2l0YXRpb25LZXlVcGRhdGVUeXBlIjowLCJDb2xsYWJvcmF0b3JzIjpbXSwiRG9pIjoiMTAuMTAwMi9wc3AuNDg3IiwiRWRpdG9ycyI6W10sIkV2YWx1YXRpb25Db</w:instrText>
          </w:r>
          <w:r>
            <w:instrText xml:space="preserve">21wbGV4aXR5IjowLCJFdmFsdWF0aW9uU291cmNlVGV4dEZvcm1hdCI6MCwiR3JvdXBzIjpbXSwiSGFzTGFiZWwxIjpmYWxzZSwiSGFzTGFiZWwyIjp0cnVlLCJLZXl3b3JkcyI6W10sIkxvY2F0aW9ucyI6W3siJGlkIjoiMzQiLCIkdHlwZSI6IlN3aXNzQWNhZGVtaWMuQ2l0YXZpLkxvY2F0aW9uLCBTd2lzc0FjYWRlbWljLkNpdGF2aSIsI</w:instrText>
          </w:r>
          <w:r>
            <w:instrText xml:space="preserve">kFkZHJlc3MiOnsiJGlkIjoiMzUiLCIkdHlwZSI6IlN3aXNzQWNhZGVtaWMuQ2l0YXZpLkxpbmtlZFJlc291cmNlLCBTd2lzc0FjYWRlbWljLkNpdGF2aSIsIkxpbmtlZFJlc291cmNlVHlwZSI6NSwiT3JpZ2luYWxTdHJpbmciOiIxMC4xMDAyL3BzcC40ODciLCJVcmlTdHJpbmciOiJodHRwczovL2RvaS5vcmcvMTAuMTAwMi9wc3AuNDg3I</w:instrText>
          </w:r>
          <w:r>
            <w:instrText xml:space="preserve">iwiTGlua2VkUmVzb3VyY2VTdGF0dXMiOjgsIlByb3BlcnRpZXMiOnsiJGlkIjoiMzYiLCIkdHlwZSI6IlN3aXNzQWNhZGVtaWMuQ2l0YXZpLkxpbmtlZFJlc291cmNlUHJvcGVydGllcywgU3dpc3NBY2FkZW1pYy5DaXRhdmkifSwiU3luY0ZvbGRlclR5cGUiOjAsIklzTG9jYWxDbG91ZFByb2plY3RGaWxlTGluayI6ZmFsc2UsIklzQ2xvd</w:instrText>
          </w:r>
          <w:r>
            <w:instrText xml:space="preserve">WRSZXN0b3JlIjpmYWxzZSwiSXNDbG91ZENvcHkiOmZhbHNlLCJBdHRhY2htZW50Rm9sZGVyV2FzSW5GYWxsYmFja01vZGUiOmZhbHNlfSwiQW5ub3RhdGlvbnMiOltdLCJMb2NhdGlvblR5cGUiOjAsIk1pcnJvcnNSZWZlcmVuY2VQcm9wZXJ0eUlkIjoxMjgsIkNyZWF0ZWRCeSI6Il9MZWVuYSBNYWHDnyIsIkNyZWF0ZWRPbiI6IjIwMjEtM</w:instrText>
          </w:r>
          <w:r>
            <w:instrText xml:space="preserve">DQtMjlUMDc6MzM6MTMiLCJNb2RpZmllZEJ5IjoiX0xlZW5hIE1hYcOfIiwiSWQiOiIxOWY2NGUzYi00YzhhLTRmYTctOTZkZS0yOTdmNzMzZWQ4NWMiLCJNb2RpZmllZE9uIjoiMjAyMS0wNC0yOVQwNzozMzoxMyIsIlByb2plY3QiOnsiJHJlZiI6IjUifX1dLCJOdW1iZXIiOiI1IiwiT3JnYW5pemF0aW9ucyI6W10sIk90aGVyc0ludm9sd</w:instrText>
          </w:r>
          <w:r>
            <w:instrText xml:space="preserve">mVkIjpbXSwiUGFnZVJhbmdlIjoiPHNwPlxyXG4gIDxuPjM4Nzwvbj5cclxuICA8aW4+dHJ1ZTwvaW4+XHJcbiAgPG9zPjM4Nzwvb3M+XHJcbiAgPHBzPjM4NzwvcHM+XHJcbjwvc3A+XHJcbjxlcD5cclxuICA8bj40MDU8L24+XHJcbiAgPGluPnRydWU8L2luPlxyXG4gIDxvcz40MDU8L29zPlxyXG4gIDxwcz40MDU8L3BzPlxyXG48L2VwP</w:instrText>
          </w:r>
          <w:r>
            <w:instrText xml:space="preserve">lxyXG48b3M+Mzg3LTQwNTwvb3M+IiwiUGVyaW9kaWNhbCI6eyIkaWQiOiIzNyIsIiR0eXBlIjoiU3dpc3NBY2FkZW1pYy5DaXRhdmkuUGVyaW9kaWNhbCwgU3dpc3NBY2FkZW1pYy5DaXRhdmkiLCJJc3NuIjoiMTU0NDg0NDQiLCJOYW1lIjoiUG9wdWxhdGlvbiwgU3BhY2UgYW5kIFBsYWNlIiwiUGFnaW5hdGlvbiI6MCwiUHJvdGVjdGVkI</w:instrText>
          </w:r>
          <w:r>
            <w:instrText xml:space="preserve">jpmYWxzZSwiU3RhbmRhcmRBYmJyZXZpYXRpb24iOiJQb3B1bC4gU3BhY2UgUGxhY2UiLCJDcmVhdGVkQnkiOiJfTGVlbmEgTWFhw58iLCJDcmVhdGVkT24iOiIyMDIxLTA0LTI5VDA3OjMzOjEzIiwiTW9kaWZpZWRCeSI6Il9MZWVuYSBNYWHDnyIsIklkIjoiOWI0MjYwYjItNDk1ZS00MzY5LWIwYjQtNDdhZGQyNmRhY2M5IiwiTW9kaWZpZ</w:instrText>
          </w:r>
          <w:r>
            <w:instrText xml:space="preserve">WRPbiI6IjIwMjEtMDQtMjlUMDc6MzM6MTMiLCJQcm9qZWN0Ijp7IiRyZWYiOiI1In19LCJQdWJsaXNoZXJzIjpbXSwiUXVvdGF0aW9ucyI6W10sIlJhdGluZyI6MCwiUmVmZXJlbmNlVHlwZSI6IkpvdXJuYWxBcnRpY2xlIiwiU2hvcnRUaXRsZSI6IkhhYW5kcmlrbWFuLCBIYXJtc2VuIGV0IGFsLiAyMDA4IOKAkyBHZW9ncmFwaHkgbWF0d</w:instrText>
          </w:r>
          <w:r>
            <w:instrText xml:space="preserve">GVycyIsIlNob3J0VGl0bGVVcGRhdGVUeXBlIjowLCJTb3VyY2VPZkJpYmxpb2dyYXBoaWNJbmZvcm1hdGlvbiI6IkNyb3NzUmVmIiwiU3RhdGljSWRzIjpbIjhhOWU5ZjkxLTRiYTEtNDJhMy1hODFkLWE1ODlkMDJmN2U0MSJdLCJUYWJsZU9mQ29udGVudHNDb21wbGV4aXR5IjowLCJUYWJsZU9mQ29udGVudHNTb3VyY2VUZXh0Rm9ybWF0I</w:instrText>
          </w:r>
          <w:r>
            <w:instrText xml:space="preserve">jowLCJUYXNrcyI6W10sIlRpdGxlIjoiR2VvZ3JhcGh5IG1hdHRlcnM6IHBhdHRlcm5zIG9mIHNwYXRpYWwgaG9tb2dhbXkgaW4gdGhlIE5ldGhlcmxhbmRzIiwiVHJhbnNsYXRvcnMiOltdLCJWb2x1bWUiOiIxNCIsIlllYXIiOiIyMDA4IiwiWWVhclJlc29sdmVkIjoiMjAwOCIsIkNyZWF0ZWRCeSI6Il9MZWVuYSBNYWHDnyIsIkNyZWF0Z</w:instrText>
          </w:r>
          <w:r>
            <w:instrText xml:space="preserve">WRPbiI6IjIwMjEtMDQtMjlUMDc6MzM6MTMiLCJNb2RpZmllZEJ5IjoiX0xlZW5hIE1hYcOfIiwiSWQiOiJhNGQ3NDFhOS1jZTlmLTQzZWQtYjY2ZC04ZGRiZjkzNzAxMzciLCJNb2RpZmllZE9uIjoiMjAyMS0wNS0wMVQxMDo0MTowMiIsIlByb2plY3QiOnsiJHJlZiI6IjUifX0sIlVzZU51bWJlcmluZ1R5cGVPZlBhcmVudERvY3VtZW50I</w:instrText>
          </w:r>
          <w:r>
            <w:instrText xml:space="preserve">jpmYWxzZX0seyIkaWQiOiIzOCIsIiR0eXBlIjoiU3dpc3NBY2FkZW1pYy5DaXRhdmkuQ2l0YXRpb25zLldvcmRQbGFjZWhvbGRlckVudHJ5LCBTd2lzc0FjYWRlbWljLkNpdGF2aSIsIklkIjoiM2Y4ZDMyYmItMTg4ZC00ZWU1LWEzZmEtM2U0OWRiNTdmNzVmIiwiUmFuZ2VTdGFydCI6NzMsIlJhbmdlTGVuZ3RoIjoxNiwiUmVmZXJlbmNlS</w:instrText>
          </w:r>
          <w:r>
            <w:instrText xml:space="preserve">WQiOiIxZTUzZWJiMi03OTFiLTRkNjEtYTE1MC05OGRkMGUzMWY3ZTMiLCJSZWZlcmVuY2UiOnsiJGlkIjoiMzkiLCIkdHlwZSI6IlN3aXNzQWNhZGVtaWMuQ2l0YXZpLlJlZmVyZW5jZSwgU3dpc3NBY2FkZW1pYy5DaXRhdmkiLCJBYnN0cmFjdENvbXBsZXhpdHkiOjAsIkFic3RyYWN0U291cmNlVGV4dEZvcm1hdCI6MCwiQXV0aG9ycyI6W</w:instrText>
          </w:r>
          <w:r>
            <w:instrText xml:space="preserve">3siJGlkIjoiNDAiLCIkdHlwZSI6IlN3aXNzQWNhZGVtaWMuQ2l0YXZpLlBlcnNvbiwgU3dpc3NBY2FkZW1pYy5DaXRhdmkiLCJGaXJzdE5hbWUiOiJBbmRyZWEiLCJMYXN0TmFtZSI6IkxlbmdlcmVyIiwiUHJvdGVjdGVkIjpmYWxzZSwiU2V4IjowLCJDcmVhdGVkQnkiOiJfTGVlbmEgTWFhw58iLCJDcmVhdGVkT24iOiIyMDIxLTA0LTI5V</w:instrText>
          </w:r>
          <w:r>
            <w:instrText xml:space="preserve">DA3OjQ0OjMyIiwiTW9kaWZpZWRCeSI6Il9MZWVuYSBNYWHDnyIsIklkIjoiZDk4MGIyOGYtMzVlNC00ZTkwLWFhNWEtNWY3ZWJkMGNlNzIwIiwiTW9kaWZpZWRPbiI6IjIwMjEtMDQtMjlUMDc6NDQ6MzIiLCJQcm9qZWN0Ijp7IiRyZWYiOiI1In19XSwiQ2l0YXRpb25LZXlVcGRhdGVUeXBlIjowLCJDb2xsYWJvcmF0b3JzIjpbXSwiRWRpd</w:instrText>
          </w:r>
          <w:r>
            <w:instrText xml:space="preserve">G9ycyI6W3siJGlkIjoiNDEiLCIkdHlwZSI6IlN3aXNzQWNhZGVtaWMuQ2l0YXZpLlBlcnNvbiwgU3dpc3NBY2FkZW1pYy5DaXRhdmkiLCJGaXJzdE5hbWUiOiJUaG9tYXMiLCJMYXN0TmFtZSI6IktsZWluIiwiUHJvdGVjdGVkIjpmYWxzZSwiU2V4IjoyLCJDcmVhdGVkQnkiOiJfTGVlbmEgTWFhw58iLCJDcmVhdGVkT24iOiIyMDIxLTA0L</w:instrText>
          </w:r>
          <w:r>
            <w:instrText xml:space="preserve">TI5VDA3OjQ0OjMyIiwiTW9kaWZpZWRCeSI6Il9MZWVuYSBNYWHDnyIsIklkIjoiOGU4ODVkM2MtNmViYS00NzdiLWE0NjItNGFhY2Q5ZWY0MTgzIiwiTW9kaWZpZWRPbiI6IjIwMjEtMDQtMjlUMDc6NDQ6MzIiLCJQcm9qZWN0Ijp7IiRyZWYiOiI1In19XSwiRXZhbHVhdGlvbkNvbXBsZXhpdHkiOjAsIkV2YWx1YXRpb25Tb3VyY2VUZXh0R</w:instrText>
          </w:r>
          <w:r>
            <w:instrText xml:space="preserve">m9ybWF0IjowLCJHcm91cHMiOltdLCJIYXNMYWJlbDEiOmZhbHNlLCJIYXNMYWJlbDIiOnRydWUsIktleXdvcmRzIjpbXSwiTGFuZ3VhZ2UiOiJnZXIiLCJMb2NhdGlvbnMiOlt7IiRpZCI6IjQyIiwiJHR5cGUiOiJTd2lzc0FjYWRlbWljLkNpdGF2aS5Mb2NhdGlvbiwgU3dpc3NBY2FkZW1pYy5DaXRhdmkiLCJBZGRyZXNzIjp7IiRpZCI6I</w:instrText>
          </w:r>
          <w:r>
            <w:instrText xml:space="preserve">jQzIiwiJHR5cGUiOiJTd2lzc0FjYWRlbWljLkNpdGF2aS5MaW5rZWRSZXNvdXJjZSwgU3dpc3NBY2FkZW1pYy5DaXRhdmkiLCJMaW5rZWRSZXNvdXJjZVR5cGUiOjUsIk9yaWdpbmFsU3RyaW5nIjoiaHR0cDovL3d3dy5zc29hci5pbmZvL3Nzb2FyL2hhbmRsZS9kb2N1bWVudC80NjYwNSIsIlVyaVN0cmluZyI6Imh0dHA6Ly93d3cuc3NvY</w:instrText>
          </w:r>
          <w:r>
            <w:instrText xml:space="preserve">XIuaW5mby9zc29hci9oYW5kbGUvZG9jdW1lbnQvNDY2MDUiLCJMaW5rZWRSZXNvdXJjZVN0YXR1cyI6OCwiUHJvcGVydGllcyI6eyIkaWQiOiI0NC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xLCJDcmVhdGVkQnkiO</w:instrText>
          </w:r>
          <w:r>
            <w:instrText xml:space="preserve">iJfTGVlbmEgTWFhw58iLCJDcmVhdGVkT24iOiIyMDIxLTA0LTI5VDA3OjQ0OjMyIiwiTW9kaWZpZWRCeSI6Il9MZWVuYSBNYWHDnyIsIklkIjoiZDRhMmQwYzUtZDA0ZC00MWUxLThkNTYtMjA2NmYwYjU4YWMyIiwiTW9kaWZpZWRPbiI6IjIwMjEtMDQtMjlUMDc6NDQ6MzIiLCJQcm9qZWN0Ijp7IiRyZWYiOiI1In19LHsiJGlkIjoiNDUiL</w:instrText>
          </w:r>
          <w:r>
            <w:instrText xml:space="preserve">CIkdHlwZSI6IlN3aXNzQWNhZGVtaWMuQ2l0YXZpLkxvY2F0aW9uLCBTd2lzc0FjYWRlbWljLkNpdGF2aSIsIkFkZHJlc3MiOnsiJGlkIjoiNDYiLCIkdHlwZSI6IlN3aXNzQWNhZGVtaWMuQ2l0YXZpLkxpbmtlZFJlc291cmNlLCBTd2lzc0FjYWRlbWljLkNpdGF2aSIsIkxpbmtlZFJlc291cmNlVHlwZSI6NSwiT3JpZ2luYWxTdHJpbmciO</w:instrText>
          </w:r>
          <w:r>
            <w:instrText xml:space="preserve">iJodHRwOi8vZC1uYi5pbmZvLzExOTA5OTM2MzUiLCJVcmlTdHJpbmciOiJodHRwOi8vZC1uYi5pbmZvLzExOTA5OTM2MzUiLCJMaW5rZWRSZXNvdXJjZVN0YXR1cyI6OCwiUHJvcGVydGllcyI6eyIkaWQiOiI0NyIsIiR0eXBlIjoiU3dpc3NBY2FkZW1pYy5DaXRhdmkuTGlua2VkUmVzb3VyY2VQcm9wZXJ0aWVzLCBTd2lzc0FjYWRlbWljL</w:instrText>
          </w:r>
          <w:r>
            <w:instrText xml:space="preserve">kNpdGF2aSJ9LCJTeW5jRm9sZGVyVHlwZSI6MCwiSXNMb2NhbENsb3VkUHJvamVjdEZpbGVMaW5rIjpmYWxzZSwiSXNDbG91ZFJlc3RvcmUiOmZhbHNlLCJJc0Nsb3VkQ29weSI6ZmFsc2UsIkF0dGFjaG1lbnRGb2xkZXJXYXNJbkZhbGxiYWNrTW9kZSI6ZmFsc2V9LCJBbm5vdGF0aW9ucyI6W10sIkxvY2F0aW9uVHlwZSI6MCwiTWlycm9yc</w:instrText>
          </w:r>
          <w:r>
            <w:instrText xml:space="preserve">1JlZmVyZW5jZVByb3BlcnR5SWQiOjExLCJDcmVhdGVkQnkiOiJfTGVlbmEgTWFhw58iLCJDcmVhdGVkT24iOiIyMDIxLTA0LTI5VDA3OjQ0OjMyIiwiTW9kaWZpZWRCeSI6Il9MZWVuYSBNYWHDnyIsIklkIjoiNDUyYzIxMGUtZGFjOS00OWY5LThhYzktMzQ1MTFkZTczMWY3IiwiTW9kaWZpZWRPbiI6IjIwMjEtMDQtMjlUMDc6NDQ6MzIiL</w:instrText>
          </w:r>
          <w:r>
            <w:instrText xml:space="preserve">CJQcm9qZWN0Ijp7IiRyZWYiOiI1In19LHsiJGlkIjoiNDgiLCIkdHlwZSI6IlN3aXNzQWNhZGVtaWMuQ2l0YXZpLkxvY2F0aW9uLCBTd2lzc0FjYWRlbWljLkNpdGF2aSIsIkFkZHJlc3MiOnsiJGlkIjoiNDkiLCIkdHlwZSI6IlN3aXNzQWNhZGVtaWMuQ2l0YXZpLkxpbmtlZFJlc291cmNlLCBTd2lzc0FjYWRlbWljLkNpdGF2aSIsIkxpb</w:instrText>
          </w:r>
          <w:r>
            <w:instrText xml:space="preserve">mtlZFJlc291cmNlVHlwZSI6NSwiT3JpZ2luYWxTdHJpbmciOiJodHRwczovL2QtbmIuaW5mby8xMTkwOTkzNjM1LzM0IiwiVXJpU3RyaW5nIjoiaHR0cHM6Ly9kLW5iLmluZm8vMTE5MDk5MzYzNS8zNCIsIkxpbmtlZFJlc291cmNlU3RhdHVzIjo4LCJQcm9wZXJ0aWVzIjp7IiRpZCI6IjUwIiwiJHR5cGUiOiJTd2lzc0FjYWRlbWljLkNpd</w:instrText>
          </w:r>
          <w:r>
            <w:instrText xml:space="preserve">GF2aS5MaW5rZWRSZXNvdXJjZVByb3BlcnRpZXMsIFN3aXNzQWNhZGVtaWMuQ2l0YXZpIn0sIlN5bmNGb2xkZXJUeXBlIjowLCJJc0xvY2FsQ2xvdWRQcm9qZWN0RmlsZUxpbmsiOmZhbHNlLCJJc0Nsb3VkUmVzdG9yZSI6ZmFsc2UsIklzQ2xvdWRDb3B5IjpmYWxzZSwiQXR0YWNobWVudEZvbGRlcldhc0luRmFsbGJhY2tNb2RlIjpmYWxzZ</w:instrText>
          </w:r>
          <w:r>
            <w:instrText xml:space="preserve">X0sIkFubm90YXRpb25zIjpbXSwiTG9jYXRpb25UeXBlIjowLCJNaXJyb3JzUmVmZXJlbmNlUHJvcGVydHlJZCI6MTEsIkNyZWF0ZWRCeSI6Il9MZWVuYSBNYWHDnyIsIkNyZWF0ZWRPbiI6IjIwMjEtMDQtMjlUMDc6NDQ6MzIiLCJNb2RpZmllZEJ5IjoiX0xlZW5hIE1hYcOfIiwiSWQiOiIwOTg2M2E2Zi1jOGYxLTRiMzAtODk2NC03MDA4N</w:instrText>
          </w:r>
          <w:r>
            <w:instrText xml:space="preserve">2IzZTU5OGQiLCJNb2RpZmllZE9uIjoiMjAyMS0wNC0yOVQwNzo0NDozMiIsIlByb2plY3QiOnsiJHJlZiI6IjUifX0seyIkaWQiOiI1MSIsIiR0eXBlIjoiU3dpc3NBY2FkZW1pYy5DaXRhdmkuTG9jYXRpb24sIFN3aXNzQWNhZGVtaWMuQ2l0YXZpIiwiQWRkcmVzcyI6eyIkaWQiOiI1MiIsIiR0eXBlIjoiU3dpc3NBY2FkZW1pYy5DaXRhd</w:instrText>
          </w:r>
          <w:r>
            <w:instrText xml:space="preserve">mkuTGlua2VkUmVzb3VyY2UsIFN3aXNzQWNhZGVtaWMuQ2l0YXZpIiwiTGlua2VkUmVzb3VyY2VUeXBlIjo1LCJPcmlnaW5hbFN0cmluZyI6Imh0dHBzOi8vbmJuLXJlc29sdmluZy5vcmcvdXJuOm5ibjpkZTowMTY4LXNzb2FyLTQ2NjA1LTgiLCJVcmlTdHJpbmciOiJodHRwczovL25ibi1yZXNvbHZpbmcub3JnL3VybjpuYm46ZGU6MDE2O</w:instrText>
          </w:r>
          <w:r>
            <w:instrText xml:space="preserve">C1zc29hci00NjYwNS04IiwiTGlua2VkUmVzb3VyY2VTdGF0dXMiOjgsIlByb3BlcnRpZXMiOnsiJGlkIjoiNTMiLCIkdHlwZSI6IlN3aXNzQWNhZGVtaWMuQ2l0YXZpLkxpbmtlZFJlc291cmNlUHJvcGVydGllcywgU3dpc3NBY2FkZW1pYy5DaXRhdmkifSwiU3luY0ZvbGRlclR5cGUiOjAsIklzTG9jYWxDbG91ZFByb2plY3RGaWxlTGlua</w:instrText>
          </w:r>
          <w:r>
            <w:instrText xml:space="preserve">yI6ZmFsc2UsIklzQ2xvdWRSZXN0b3JlIjpmYWxzZSwiSXNDbG91ZENvcHkiOmZhbHNlLCJBdHRhY2htZW50Rm9sZGVyV2FzSW5GYWxsYmFja01vZGUiOmZhbHNlfSwiQW5ub3RhdGlvbnMiOltdLCJMb2NhdGlvblR5cGUiOjAsIk1pcnJvcnNSZWZlcmVuY2VQcm9wZXJ0eUlkIjoxMSwiQ3JlYXRlZEJ5IjoiX0xlZW5hIE1hYcOfIiwiQ3JlY</w:instrText>
          </w:r>
          <w:r>
            <w:instrText xml:space="preserve">XRlZE9uIjoiMjAyMS0wNC0yOVQwNzo0NDozMiIsIk1vZGlmaWVkQnkiOiJfTGVlbmEgTWFhw58iLCJJZCI6Ijk2ZjI5OThhLTEzMGUtNGFlYS04ZDViLWYyNzdlMWUxYzIwMyIsIk1vZGlmaWVkT24iOiIyMDIxLTA0LTI5VDA3OjQ0OjMyIiwiUHJvamVjdCI6eyIkcmVmIjoiNSJ9fV0sIk9yZ2FuaXphdGlvbnMiOltdLCJPdGhlcnNJbnZvb</w:instrText>
          </w:r>
          <w:r>
            <w:instrText xml:space="preserve">HZlZCI6W10sIlBhZ2VDb3VudCI6IjEzMy0xNjIiLCJQYWdlUmFuZ2UiOiI8c3A+XHJcbiAgPG4+MTMzPC9uPlxyXG4gIDxpbj50cnVlPC9pbj5cclxuICA8b3M+MTMzPC9vcz5cclxuICA8cHM+MTMzPC9wcz5cclxuPC9zcD5cclxuPGVwPlxyXG4gIDxuPjE2Mjwvbj5cclxuICA8aW4+dHJ1ZTwvaW4+XHJcbiAgPG9zPjE2Mjwvb3M+XHJcb</w:instrText>
          </w:r>
          <w:r>
            <w:instrText xml:space="preserve">iAgPHBzPjE2MjwvcHM+XHJcbjwvZXA+XHJcbjxvcz4xMzMtMTYyPC9vcz4iLCJQYXJhbGxlbFRpdGxlIjoiV2hlcmUgbG92ZSBsb3ZlcyAtIGFuIGFydGljbGUgb24gdGhlICdnZW9ncmFwaHknIG9mIHRoZSBjaG9pY2Ugb2YgcGFydG5lciIsIlBhcmVudFJlZmVyZW5jZSI6eyIkaWQiOiI1NCIsIiR0eXBlIjoiU3dpc3NBY2FkZW1pYy5Da</w:instrText>
          </w:r>
          <w:r>
            <w:instrText xml:space="preserve">XRhdmkuUmVmZXJlbmNlLCBTd2lzc0FjYWRlbWljLkNpdGF2aSIsIkFic3RyYWN0Q29tcGxleGl0eSI6MCwiQWJzdHJhY3RTb3VyY2VUZXh0Rm9ybWF0IjowLCJBdXRob3JzIjpbXSwiQ2l0YXRpb25LZXlVcGRhdGVUeXBlIjowLCJDb2xsYWJvcmF0b3JzIjpbXSwiQ292ZXJQYXRoIjp7IiRpZCI6IjU1IiwiJHR5cGUiOiJTd2lzc0FjYWRlb</w:instrText>
          </w:r>
          <w:r>
            <w:instrText xml:space="preserve">WljLkNpdGF2aS5MaW5rZWRSZXNvdXJjZSwgU3dpc3NBY2FkZW1pYy5DaXRhdmkiLCJMaW5rZWRSZXNvdXJjZVR5cGUiOjIsIk9yaWdpbmFsU3RyaW5nIjoiQzpcXFVzZXJzXFxIUFxcQXBwRGF0YVxcTG9jYWxcXFRlbXBcXGFxdHhnYXJ1LmpwZyIsIlVyaVN0cmluZyI6IjQ1NTIyZjRiLTdmMDEtNDMxZS1iZDFmLTc4NDJiZDNkMWRmYSIsI</w:instrText>
          </w:r>
          <w:r>
            <w:instrText xml:space="preserve">kxpbmtlZFJlc291cmNlU3RhdHVzIjo4LCJQcm9wZXJ0aWVzIjp7IiRpZCI6IjU2IiwiJHR5cGUiOiJTd2lzc0FjYWRlbWljLkNpdGF2aS5MaW5rZWRSZXNvdXJjZVByb3BlcnRpZXMsIFN3aXNzQWNhZGVtaWMuQ2l0YXZpIn0sIlN5bmNGb2xkZXJUeXBlIjowLCJJc0xvY2FsQ2xvdWRQcm9qZWN0RmlsZUxpbmsiOmZhbHNlLCJJc0Nsb3VkU</w:instrText>
          </w:r>
          <w:r>
            <w:instrText xml:space="preserve">mVzdG9yZSI6ZmFsc2UsIklzQ2xvdWRDb3B5IjpmYWxzZSwiQXR0YWNobWVudEZvbGRlcldhc0luRmFsbGJhY2tNb2RlIjpmYWxzZX0sIkVkaXRvcnMiOlt7IiRyZWYiOiI0MSJ9XSwiRXZhbHVhdGlvbkNvbXBsZXhpdHkiOjAsIkV2YWx1YXRpb25Tb3VyY2VUZXh0Rm9ybWF0IjowLCJHcm91cHMiOltdLCJIYXNMYWJlbDEiOmZhbHNlLCJIY</w:instrText>
          </w:r>
          <w:r>
            <w:instrText xml:space="preserve">XNMYWJlbDIiOmZhbHNlLCJJc2JuIjoiOTc4MzgxMDAyODc0NyIsIktleXdvcmRzIjpbXSwiTGFuZ3VhZ2UiOiJnZXIiLCJMb2NhdGlvbnMiOlt7IiRpZCI6IjU3IiwiJHR5cGUiOiJTd2lzc0FjYWRlbWljLkNpdGF2aS5Mb2NhdGlvbiwgU3dpc3NBY2FkZW1pYy5DaXRhdmkiLCJBZGRyZXNzIjp7IiRpZCI6IjU4IiwiJHR5cGUiOiJTd2lzc</w:instrText>
          </w:r>
          <w:r>
            <w:instrText xml:space="preserve">0FjYWRlbWljLkNpdGF2aS5MaW5rZWRSZXNvdXJjZSwgU3dpc3NBY2FkZW1pYy5DaXRhdmkiLCJMaW5rZWRSZXNvdXJjZVR5cGUiOjUsIk9yaWdpbmFsU3RyaW5nIjoiaHR0cHM6Ly9leHRlcm5hbC5kYW5kZWxvbi5jb20vZG93bmxvYWQvYXR0YWNobWVudHMvZGFuZGVsb24vaWRzL0RFMDA0OUQ0Q0ZDRDY5MTYzRDI3NUMxMjU3MzhDMDA0M</w:instrText>
          </w:r>
          <w:r>
            <w:instrText xml:space="preserve">DhFMTMucGRmIiwiVXJpU3RyaW5nIjoiaHR0cHM6Ly9leHRlcm5hbC5kYW5kZWxvbi5jb20vZG93bmxvYWQvYXR0YWNobWVudHMvZGFuZGVsb24vaWRzL0RFMDA0OUQ0Q0ZDRDY5MTYzRDI3NUMxMjU3MzhDMDA0MDhFMTMucGRmIiwiTGlua2VkUmVzb3VyY2VTdGF0dXMiOjgsIlByb3BlcnRpZXMiOnsiJGlkIjoiNTkiLCIkdHlwZSI6IlN3a</w:instrText>
          </w:r>
          <w:r>
            <w:instrText xml:space="preserve">XNzQWNhZGVtaWMuQ2l0YXZpLkxpbmtlZFJlc291cmNlUHJvcGVydGllcywgU3dpc3NBY2FkZW1pYy5DaXRhdmkifSwiU3luY0ZvbGRlclR5cGUiOjAsIklzTG9jYWxDbG91ZFByb2plY3RGaWxlTGluayI6ZmFsc2UsIklzQ2xvdWRSZXN0b3JlIjpmYWxzZSwiSXNDbG91ZENvcHkiOmZhbHNlLCJBdHRhY2htZW50Rm9sZGVyV2FzSW5GYWxsY</w:instrText>
          </w:r>
          <w:r>
            <w:instrText xml:space="preserve">mFja01vZGUiOmZhbHNlfSwiQW5ub3RhdGlvbnMiOltdLCJMb2NhdGlvblR5cGUiOjAsIk1pcnJvcnNSZWZlcmVuY2VQcm9wZXJ0eUlkIjoxMSwiTm90ZXMiOiJUYWJsZSBvZiBjb250ZW50cyIsIkNyZWF0ZWRCeSI6Il9MZWVuYSBNYWHDnyIsIkNyZWF0ZWRPbiI6IjIwMjEtMDUtMTlUMjI6NTg6NTgiLCJNb2RpZmllZEJ5IjoiX0xlZW5hI</w:instrText>
          </w:r>
          <w:r>
            <w:instrText xml:space="preserve">E1hYcOfIiwiSWQiOiIyMDA2YzFjNC01NTM3LTRiNGUtYmFhNS1hZDY3ZDkyODM5NWYiLCJNb2RpZmllZE9uIjoiMjAyMS0wNS0xOVQyMjo1ODo1OCIsIlByb2plY3QiOnsiJHJlZiI6IjUifX1dLCJPcmdhbml6YXRpb25zIjpbXSwiT3RoZXJzSW52b2x2ZWQiOltdLCJQYWdlQ291bnQiOiIzMTYiLCJQbGFjZU9mUHVibGljYXRpb24iOiJXa</w:instrText>
          </w:r>
          <w:r>
            <w:instrText xml:space="preserve">WVzYmFkZW4iLCJQdWJsaXNoZXJzIjpbeyIkaWQiOiI2MCIsIiR0eXBlIjoiU3dpc3NBY2FkZW1pYy5DaXRhdmkuUHVibGlzaGVyLCBTd2lzc0FjYWRlbWljLkNpdGF2aSIsIk5hbWUiOiJTcHJpbmdlciBGYWNobWVkaWVuIiwiUHJvdGVjdGVkIjpmYWxzZSwiQ3JlYXRlZEJ5IjoiX0xlZW5hIE1hYcOfIiwiQ3JlYXRlZE9uIjoiMjAyMS0xM</w:instrText>
          </w:r>
          <w:r>
            <w:instrText xml:space="preserve">S0wMlQyMTozMzo1OSIsIk1vZGlmaWVkQnkiOiJfTGVlbmEgTWFhw58iLCJJZCI6IjIzZGE1MDJhLTJmZWUtNDg1Mi04OGFhLTI3NmM0ODY1MmUyYSIsIk1vZGlmaWVkT24iOiIyMDIxLTExLTAyVDIxOjMzOjU5IiwiUHJvamVjdCI6eyIkcmVmIjoiNSJ9fV0sIlF1b3RhdGlvbnMiOltdLCJSYXRpbmciOjAsIlJlZmVyZW5jZVR5cGUiOiJCb</w:instrText>
          </w:r>
          <w:r>
            <w:instrText xml:space="preserve">29rRWRpdGVkIiwiU2hvcnRUaXRsZSI6IktsZWluIChIZy4pIDIwMDEg4oCTIFBhcnRuZXJ3YWhsIHVuZCBIZWlyYXRzbXVzdGVyIiwiU2hvcnRUaXRsZVVwZGF0ZVR5cGUiOjAsIlNvdXJjZU9mQmlibGlvZ3JhcGhpY0luZm9ybWF0aW9uIjoiR0JWIEdlbWVpbnNhbWVyIEJpYmxpb3RoZWtzdmVyYnVuZCIsIlN0YXRpY0lkcyI6WyI1YWMwZ</w:instrText>
          </w:r>
          <w:r>
            <w:instrText xml:space="preserve">mUzYy0xZDExLTQ0ZmUtOGI4NS1iM2E2MzVkYmEwYzYiXSwiU3VidGl0bGUiOiJTb3ppYWxzdHJ1a3R1cmVsbGUgVm9yYXVzc2V0enVuZ2VuIGRlciBMaWViZSIsIlRhYmxlT2ZDb250ZW50c0NvbXBsZXhpdHkiOjAsIlRhYmxlT2ZDb250ZW50c1NvdXJjZVRleHRGb3JtYXQiOjAsIlRhc2tzIjpbXSwiVGl0bGUiOiJQYXJ0bmVyd2FobCB1b</w:instrText>
          </w:r>
          <w:r>
            <w:instrText xml:space="preserve">mQgSGVpcmF0c211c3RlciIsIlRyYW5zbGF0b3JzIjpbXSwiWWVhciI6IjIwMDEiLCJZZWFyUmVzb2x2ZWQiOiIyMDAxIiwiQ3JlYXRlZEJ5IjoiX0xlZW5hIE1hYcOfIiwiQ3JlYXRlZE9uIjoiMjAyMS0wNS0xOVQyMjo1ODo1OCIsIk1vZGlmaWVkQnkiOiJfSFAiLCJJZCI6IjQ1NTIyZjRiLTdmMDEtNDMxZS1iZDFmLTc4NDJiZDNkMWRmY</w:instrText>
          </w:r>
          <w:r>
            <w:instrText xml:space="preserve">SIsIk1vZGlmaWVkT24iOiIyMDIxLTExLTAzVDIxOjI5OjM3IiwiUHJvamVjdCI6eyIkcmVmIjoiNSJ9fSwiUGxhY2VPZlB1YmxpY2F0aW9uIjoiT3BsYWRlbiIsIlB1Ymxpc2hlcnMiOlt7IiRpZCI6IjYxIiwiJHR5cGUiOiJTd2lzc0FjYWRlbWljLkNpdGF2aS5QdWJsaXNoZXIsIFN3aXNzQWNhZGVtaWMuQ2l0YXZpIiwiTmFtZSI6Ikxlc</w:instrText>
          </w:r>
          <w:r>
            <w:instrText xml:space="preserve">2tlIHUuIEJ1ZHJpY2giLCJQcm90ZWN0ZWQiOmZhbHNlLCJDcmVhdGVkQnkiOiJfTGVlbmEgTWFhw58iLCJDcmVhdGVkT24iOiIyMDIxLTA0LTI5VDA3OjQ0OjMyIiwiTW9kaWZpZWRCeSI6Il9MZWVuYSBNYWHDnyIsIklkIjoiNjk2OTg3Y2EtZGMyYS00OTAzLWI3MGQtYTQ0YmFhMWFiZjM4IiwiTW9kaWZpZWRPbiI6IjIwMjEtMDQtMjlUM</w:instrText>
          </w:r>
          <w:r>
            <w:instrText xml:space="preserve">Dc6NDQ6MzIiLCJQcm9qZWN0Ijp7IiRyZWYiOiI1In19XSwiUXVvdGF0aW9ucyI6W10sIlJhdGluZyI6MCwiUmVmZXJlbmNlVHlwZSI6IkNvbnRyaWJ1dGlvbiIsIlNlcmllc1RpdGxlIjp7IiRpZCI6IjYyIiwiJHR5cGUiOiJTd2lzc0FjYWRlbWljLkNpdGF2aS5TZXJpZXNUaXRsZSwgU3dpc3NBY2FkZW1pYy5DaXRhdmkiLCJFZGl0b3JzI</w:instrText>
          </w:r>
          <w:r>
            <w:instrText xml:space="preserve">jpbXSwiTmFtZSI6IlBhcnRuZXJ3YWhsIHVuZCBIZWlyYXRzbXVzdGVyOiBzb3ppYWxzdHJ1a3R1cmVsbGUgVm9yYXVzc2V0enVuZ2VuIGRlciBMaWViZSIsIlByb3RlY3RlZCI6ZmFsc2UsIkNyZWF0ZWRCeSI6Il9MZWVuYSBNYWHDnyIsIkNyZWF0ZWRPbiI6IjIwMjEtMDQtMjlUMDc6NDQ6MzIiLCJNb2RpZmllZEJ5IjoiX0xlZW5hIE1hY</w:instrText>
          </w:r>
          <w:r>
            <w:instrText xml:space="preserve">cOfIiwiSWQiOiIwYjc0ZjkxZi1iMzI0LTRiNDYtYWYxOS1iOGUzM2I2Y2I4YTYiLCJNb2RpZmllZE9uIjoiMjAyMS0wNC0yOVQwNzo0NDozMiIsIlByb2plY3QiOnsiJHJlZiI6IjUifX0sIlNob3J0VGl0bGUiOiJMZW5nZXJlciAyMDAxIOKAkyBXbyBkaWUgTGllYmUgaGluZsOkbGx0IiwiU2hvcnRUaXRsZVVwZGF0ZVR5cGUiOjAsIlNvd</w:instrText>
          </w:r>
          <w:r>
            <w:instrText xml:space="preserve">XJjZU9mQmlibGlvZ3JhcGhpY0luZm9ybWF0aW9uIjoiRGV1dHNjaGUgTmF0aW9uYWxiaWJsaW90aGVrIiwiU3RhdGljSWRzIjpbImUyNTBmMzRkLTg1NjUtNGJhZS1hN2RiLTY0OTlkYWRhZWNmYSJdLCJUYWJsZU9mQ29udGVudHNDb21wbGV4aXR5IjowLCJUYWJsZU9mQ29udGVudHNTb3VyY2VUZXh0Rm9ybWF0IjowLCJUYXNrcyI6W10sI</w:instrText>
          </w:r>
          <w:r>
            <w:instrText xml:space="preserve">lRpdGxlIjoiV28gZGllIExpZWJlIGhpbmbDpGxsdDogZWluIEJlaXRyYWcgenVyICdHZW9ncmFwaGllJyBkZXIgUGFydG5lcndhaGwiLCJUcmFuc2xhdG9ycyI6W10sIlllYXIiOiIyMDAxIiwiWWVhclJlc29sdmVkIjoiMjAwMSIsIkNyZWF0ZWRCeSI6Il9MZWVuYSBNYWHDnyIsIkNyZWF0ZWRPbiI6IjIwMjEtMDQtMjlUMDc6NDQ6MzIiL</w:instrText>
          </w:r>
          <w:r>
            <w:instrText xml:space="preserve">CJNb2RpZmllZEJ5IjoiX0hQIiwiSWQiOiIxZTUzZWJiMi03OTFiLTRkNjEtYTE1MC05OGRkMGUzMWY3ZTMiLCJNb2RpZmllZE9uIjoiMjAyMS0xMS0wM1QyMToyOTozNyIsIlByb2plY3QiOnsiJHJlZiI6IjUifX0sIlVzZU51bWJlcmluZ1R5cGVPZlBhcmVudERvY3VtZW50IjpmYWxzZX1dLCJGb3JtYXR0ZWRUZXh0Ijp7IiRpZCI6IjYzI</w:instrText>
          </w:r>
          <w:r>
            <w:instrText xml:space="preserve">iwiQ291bnQiOjEsIlRleHRVbml0cyI6W3siJGlkIjoiNjQiLCJGb250U3R5bGUiOnsiJGlkIjoiNjUiLCJOZXV0cmFsIjp0cnVlfSwiUmVhZGluZ09yZGVyIjoxLCJUZXh0IjoiKHouIEIuQ29sZW1hbiB1bmQgSGFza2V5IDE5ODY7IENsZWdnIGV0IGFsLiAxOTk4OyBIYWFuZHJpa21hbiBldCBhbC4gMjAwODsgTGVuZ2VyZXIgMjAwMSkif</w:instrText>
          </w:r>
          <w:r>
            <w:instrText xml:space="preserve">V19LCJUYWciOiJDaXRhdmlQbGFjZWhvbGRlciNkNWIyMjIzOS03NTg3LTQwNGMtYTAzZC03MGZmZjcxZDc2MTEiLCJUZXh0IjoiKHouIEIuQ29sZW1hbiB1bmQgSGFza2V5IDE5ODY7IENsZWdnIGV0IGFsLiAxOTk4OyBIYWFuZHJpa21hbiBldCBhbC4gMjAwODsgTGVuZ2VyZXIgMjAwMSkiLCJXQUlWZXJzaW9uIjoiNi4xMC4wLjAifQ==}</w:instrText>
          </w:r>
          <w:r>
            <w:fldChar w:fldCharType="separate"/>
          </w:r>
          <w:r>
            <w:t xml:space="preserve">(z. B. Coleman und Haskey 1986; Clegg et al. 1998; Haandrikman et al. 2008; Lengerer 2001)</w:t>
          </w:r>
          <w:r>
            <w:fldChar w:fldCharType="end"/>
          </w:r>
        </w:sdtContent>
      </w:sdt>
      <w:r>
        <w:t xml:space="preserve">. Den wachsenden Hochzeitsradius erklärt </w:t>
      </w:r>
      <w:sdt>
        <w:sdtPr>
          <w:alias w:val="To edit, see citavi.com/edit"/>
          <w15:appearance w15:val="boundingBox"/>
          <w:id w:val="-368300376"/>
          <w:placeholder>
            <w:docPart w:val="17B22BEAD2BB4A97A23CB74BB86ABB61"/>
          </w:placeholder>
          <w:tag w:val="CitaviPlaceholder#2fa90019-fab3-41c5-a700-253fca4d41ac"/>
          <w:rPr/>
        </w:sdtPr>
        <w:sdtContent>
          <w:r>
            <w:fldChar w:fldCharType="begin"/>
          </w:r>
          <w:r>
            <w:instrText xml:space="preserve">ADDIN CitaviPlace</w:instrText>
          </w:r>
          <w:r>
            <w:instrText xml:space="preserve">holder{eyIkaWQiOiIxIiwiJHR5cGUiOiJTd2lzc0FjYWRlbWljLkNpdGF2aS5DaXRhdGlvbnMuV29yZFBsYWNlaG9sZGVyLCBTd2lzc0FjYWRlbWljLkNpdGF2aSIsIkFzc29jaWF0ZVdpdGhQbGFjZWhvbGRlclRhZyI6IkNpdGF2aVBsYWNlaG9sZGVyIzJmNjVlOTA4LTA4MzYtNGFmMS04ZDQ1LTY5ZDM4NjNjN2FlNyIsIkVudHJpZXMiO</w:instrText>
          </w:r>
          <w:r>
            <w:instrText xml:space="preserve">lt7IiRpZCI6IjIiLCIkdHlwZSI6IlN3aXNzQWNhZGVtaWMuQ2l0YXZpLkNpdGF0aW9ucy5Xb3JkUGxhY2Vob2xkZXJFbnRyeSwgU3dpc3NBY2FkZW1pYy5DaXRhdmkiLCJJZCI6IjY0MTNiY2IwLWNiMGQtNDE0MS1iNDE4LWNmZGJlMjA1ZDRhZCIsIlJhbmdlTGVuZ3RoIjo2LCJSZWZlcmVuY2VJZCI6ImJkNDM1MzMxLTIzMzYtNDk0NS1hN</w:instrText>
          </w:r>
          <w:r>
            <w:instrText xml:space="preserve">zJjLWEwYmI1M2NhYTBmOSIsIk5vUGFyIjp0cnVlLCJQZXJzb25Pbmx5Ijp0cnVlLCJSZWZlcmVuY2UiOnsiJGlkIjoiMyIsIiR0eXBlIjoiU3dpc3NBY2FkZW1pYy5DaXRhdmkuUmVmZXJlbmNlLCBTd2lzc0FjYWRlbWljLkNpdGF2aSIsIkFic3RyYWN0Q29tcGxleGl0eSI6MCwiQWJzdHJhY3RTb3VyY2VUZXh0Rm9ybWF0IjowLCJBdXRob</w:instrText>
          </w:r>
          <w:r>
            <w:instrText xml:space="preserve">3JzIjpbeyIkaWQiOiI0IiwiJHR5cGUiOiJTd2lzc0FjYWRlbWljLkNpdGF2aS5QZXJzb24sIFN3aXNzQWNhZGVtaWMuQ2l0YXZpIiwiRmlyc3ROYW1lIjoiRGFuaWVsIiwiTGFzdE5hbWUiOiJIYXJyaXMiLCJQcm90ZWN0ZWQiOmZhbHNlLCJTZXgiOjIsIkNyZWF0ZWRCeSI6Il9MZWVuYSBNYWHDnyIsIkNyZWF0ZWRPbiI6IjIwMjEtMDUtM</w:instrText>
          </w:r>
          <w:r>
            <w:instrText xml:space="preserve">TFUMDk6NTU6NDkiLCJNb2RpZmllZEJ5IjoiX0xlZW5hIE1hYcOfIiwiSWQiOiI3NTBlYmNkYS0xYWI2LTRiZmItODVhYS0wYWM5MTM3ZWJkNjciLCJNb2RpZmllZE9uIjoiMjAyMS0wNS0xMVQwOTo1NTo0OSIsIlByb2plY3QiOnsiJGlkIjoiNSIsIiR0eXBlIjoiU3dpc3NBY2FkZW1pYy5DaXRhdmkuUHJvamVjdCwgU3dpc3NBY2FkZW1pY</w:instrText>
          </w:r>
          <w:r>
            <w:instrText xml:space="preserve">y5DaXRhdmkifX1dLCJDaXRhdGlvbktleVVwZGF0ZVR5cGUiOjAsIkNvbGxhYm9yYXRvcnMiOltdLCJEb2kiOiIxMC4xMDgwLzAwMjI0NTQ1LjE5MzUuOTkyMTY0MSIsIkVkaXRvcnMiOltdLCJFdmFsdWF0aW9uQ29tcGxleGl0eSI6MCwiRXZhbHVhdGlvblNvdXJjZVRleHRGb3JtYXQiOjAsIkdyb3VwcyI6W10sIkhhc0xhYmVsMSI6ZmFsc</w:instrText>
          </w:r>
          <w:r>
            <w:instrText xml:space="preserve">2UsIkhhc0xhYmVsMiI6ZmFsc2UsIktleXdvcmRzIjpbXSwiTG9jYXRpb25zIjpbeyIkaWQiOiI2IiwiJHR5cGUiOiJTd2lzc0FjYWRlbWljLkNpdGF2aS5Mb2NhdGlvbiwgU3dpc3NBY2FkZW1pYy5DaXRhdmkiLCJBZGRyZXNzIjp7IiRpZCI6IjciLCIkdHlwZSI6IlN3aXNzQWNhZGVtaWMuQ2l0YXZpLkxpbmtlZFJlc291cmNlLCBTd2lzc</w:instrText>
          </w:r>
          <w:r>
            <w:instrText xml:space="preserve">0FjYWRlbWljLkNpdGF2aSIsIkxpbmtlZFJlc291cmNlVHlwZSI6NSwiT3JpZ2luYWxTdHJpbmciOiIxMC4xMDgwLzAwMjI0NTQ1LjE5MzUuOTkyMTY0MSIsIlVyaVN0cmluZyI6Imh0dHBzOi8vZG9pLm9yZy8xMC4xMDgwLzAwMjI0NTQ1LjE5MzUuOTkyMTY0MSIsIkxpbmtlZFJlc291cmNlU3RhdHVzIjo4LCJQcm9wZXJ0aWVzIjp7IiRpZ</w:instrText>
          </w:r>
          <w:r>
            <w:instrText xml:space="preserve">CI6Ijg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jgsIkNyZWF0ZWRCeSI6Il9MZWVuYSBNYWHDnyIsIkNyZWF0ZWRPbiI6IjIwMjEtMDUtMTFUMDk6NTU6NDkiLCJNb2RpZmllZEJ5IjoiX0xlZW5hIE1hYcOfIiwiS</w:instrText>
          </w:r>
          <w:r>
            <w:instrText xml:space="preserve">WQiOiIyNGFjZGViNC0wMGZlLTQyYjktYTBlNS0yNDg5MDNkM2UwMzAiLCJNb2RpZmllZE9uIjoiMjAyMS0wNS0xMVQwOTo1NTo0OSIsIlByb2plY3QiOnsiJHJlZiI6IjUifX1dLCJOdW1iZXIiOiIyIiwiT3JnYW5pemF0aW9ucyI6W10sIk90aGVyc0ludm9sdmVkIjpbXSwiUGFnZVJhbmdlIjoiPHNwPlxyXG4gIDxuPjI1Nzwvbj5cclxuI</w:instrText>
          </w:r>
          <w:r>
            <w:instrText xml:space="preserve">CA8aW4+dHJ1ZTwvaW4+XHJcbiAgPG9zPjI1Nzwvb3M+XHJcbiAgPHBzPjI1NzwvcHM+XHJcbjwvc3A+XHJcbjxlcD5cclxuICA8bj4yNjE8L24+XHJcbiAgPGluPnRydWU8L2luPlxyXG4gIDxvcz4yNjE8L29zPlxyXG4gIDxwcz4yNjE8L3BzPlxyXG48L2VwPlxyXG48b3M+MjU3LTI2MTwvb3M+IiwiUGVyaW9kaWNhbCI6eyIkaWQiOiI5I</w:instrText>
          </w:r>
          <w:r>
            <w:instrText xml:space="preserve">iwiJHR5cGUiOiJTd2lzc0FjYWRlbWljLkNpdGF2aS5QZXJpb2RpY2FsLCBTd2lzc0FjYWRlbWljLkNpdGF2aSIsIkVpc3NuIjoiMTk0MC0xMTgzIiwiSXNzbiI6IjAwMjItNDU0NSIsIk5hbWUiOiJUaGUgSm91cm5hbCBvZiBTb2NpYWwgUHN5Y2hvbG9neSIsIlBhZ2luYXRpb24iOjAsIlByb3RlY3RlZCI6ZmFsc2UsIkNyZWF0ZWRCeSI6I</w:instrText>
          </w:r>
          <w:r>
            <w:instrText xml:space="preserve">l9MZWVuYSBNYWHDnyIsIkNyZWF0ZWRPbiI6IjIwMjEtMDUtMTFUMDk6NTU6NDkiLCJNb2RpZmllZEJ5IjoiX0xlZW5hIE1hYcOfIiwiSWQiOiJjMGYwOTljMS00YWIzLTQ2MzAtYjJlOS05ZTNhNjIxY2JlMGMiLCJNb2RpZmllZE9uIjoiMjAyMS0wNS0xMVQwOTo1NTo0OSIsIlByb2plY3QiOnsiJHJlZiI6IjUifX0sIlB1Ymxpc2hlcnMiO</w:instrText>
          </w:r>
          <w:r>
            <w:instrText xml:space="preserve">ltdLCJRdW90YXRpb25zIjpbXSwiUmF0aW5nIjowLCJSZWZlcmVuY2VUeXBlIjoiSm91cm5hbEFydGljbGUiLCJTaG9ydFRpdGxlIjoiSGFycmlzIDE5MzUg4oCTIEFnZSBhbmQgT2NjdXBhdGlvbmFsIEZhY3RvcnMiLCJTaG9ydFRpdGxlVXBkYXRlVHlwZSI6MCwiU291cmNlT2ZCaWJsaW9ncmFwaGljSW5mb3JtYXRpb24iOiJDcm9zc1JlZ</w:instrText>
          </w:r>
          <w:r>
            <w:instrText xml:space="preserve">iIsIlN0YXRpY0lkcyI6WyIxNWJhNjA3Yy1jMmRmLTRmZDctYjc4NS01NjM5MzI2NTg5MjIiXSwiVGFibGVPZkNvbnRlbnRzQ29tcGxleGl0eSI6MCwiVGFibGVPZkNvbnRlbnRzU291cmNlVGV4dEZvcm1hdCI6MCwiVGFza3MiOltdLCJUaXRsZSI6IkFnZSBhbmQgT2NjdXBhdGlvbmFsIEZhY3RvcnMgaW4gdGhlIFJlc2lkZW50aWFsIFByb</w:instrText>
          </w:r>
          <w:r>
            <w:instrText xml:space="preserve">3BpbnF1aXR5IG9mIE1hcnJpYWdlIFBhcnRuZXJzIiwiVHJhbnNsYXRvcnMiOltdLCJWb2x1bWUiOiI2IiwiWWVhciI6IjE5MzUiLCJZZWFyUmVzb2x2ZWQiOiIxOTM1IiwiQ3JlYXRlZEJ5IjoiX0xlZW5hIE1hYcOfIiwiQ3JlYXRlZE9uIjoiMjAyMS0wNS0xMVQwOTo1NTo0OSIsIk1vZGlmaWVkQnkiOiJfTGVlbmEgTWFhw58iLCJJZCI6I</w:instrText>
          </w:r>
          <w:r>
            <w:instrText xml:space="preserve">mJkNDM1MzMxLTIzMzYtNDk0NS1hNzJjLWEwYmI1M2NhYTBmOSIsIk1vZGlmaWVkT24iOiIyMDIxLTA1LTExVDA5OjU1OjU1IiwiUHJvamVjdCI6eyIkcmVmIjoiNSJ9fSwiVXNlTnVtYmVyaW5nVHlwZU9mUGFyZW50RG9jdW1lbnQiOmZhbHNlfV0sIkZvcm1hdHRlZFRleHQiOnsiJGlkIjoiMTAiLCJDb3VudCI6MSwiVGV4dFVuaXRzIjpbe</w:instrText>
          </w:r>
          <w:r>
            <w:instrText xml:space="preserve">yIkaWQiOiIxMSIsIkZvbnRTdHlsZSI6eyIkaWQiOiIxMiIsIk5ldXRyYWwiOnRydWV9LCJSZWFkaW5nT3JkZXIiOjEsIlRleHQiOiJIYXJyaXMifV19LCJUYWciOiJDaXRhdmlQbGFjZWhvbGRlciMyZmE5MDAxOS1mYWIzLTQxYzUtYTcwMC0yNTNmY2E0ZDQxYWMiLCJUZXh0IjoiSGFycmlzIiwiV0FJVmVyc2lvbiI6IjYuMTAuMC4wIn0=}</w:instrText>
          </w:r>
          <w:r>
            <w:fldChar w:fldCharType="separate"/>
          </w:r>
          <w:r>
            <w:t xml:space="preserve">Harris</w:t>
          </w:r>
          <w:r>
            <w:fldChar w:fldCharType="end"/>
          </w:r>
        </w:sdtContent>
      </w:sdt>
      <w:r>
        <w:t xml:space="preserve"> </w:t>
      </w:r>
      <w:sdt>
        <w:sdtPr>
          <w:alias w:val="To edit, see citavi.com/edit"/>
          <w15:appearance w15:val="boundingBox"/>
          <w:id w:val="-993332402"/>
          <w:placeholder>
            <w:docPart w:val="17B22BEAD2BB4A97A23CB74BB86ABB61"/>
          </w:placeholder>
          <w:tag w:val="CitaviPlaceholder#2f65e908-0836-4af1-8d45-69d3863c7ae7"/>
          <w:rPr/>
        </w:sdtPr>
        <w:sdtContent>
          <w:r>
            <w:fldChar w:fldCharType="begin"/>
          </w:r>
          <w:r>
            <w:instrText xml:space="preserve">ADDIN CitaviPlaceholder{eyIkaWQiOiIxIiwiJHR5cGUiOiJTd2lzc0FjYWRlbWljLkNpdGF2aS5DaXRhdGlvbnMuV29yZFBsYWNla</w:instrText>
          </w:r>
          <w:r>
            <w:instrText xml:space="preserve">G9sZGVyLCBTd2lzc0FjYWRlbWljLkNpdGF2aSIsIkFzc29jaWF0ZVdpdGhQbGFjZWhvbGRlclRhZyI6IkNpdGF2aVBsYWNlaG9sZGVyIzJmYTkwMDE5LWZhYjMtNDFjNS1hNzAwLTI1M2ZjYTRkNDFhYyIsIkVudHJpZXMiOlt7IiRpZCI6IjIiLCIkdHlwZSI6IlN3aXNzQWNhZGVtaWMuQ2l0YXZpLkNpdGF0aW9ucy5Xb3JkUGxhY2Vob2xkZ</w:instrText>
          </w:r>
          <w:r>
            <w:instrText xml:space="preserve">XJFbnRyeSwgU3dpc3NBY2FkZW1pYy5DaXRhdmkiLCJJZCI6ImU3NmUxODdmLTA0YjMtNDU3Yy1iNWM4LTIyNThjZWNkN2JhOCIsIlJhbmdlTGVuZ3RoIjoxMSwiUmVmZXJlbmNlSWQiOiJiZDQzNTMzMS0yMzM2LTQ5NDUtYTcyYy1hMGJiNTNjYWEwZjkiLCJQYWdlUmFuZ2UiOnsiJGlkIjoiMyIsIiR0eXBlIjoiU3dpc3NBY2FkZW1pYy5QY</w:instrText>
          </w:r>
          <w:r>
            <w:instrText xml:space="preserve">WdlUmFuZ2UsIFN3aXNzQWNhZGVtaWMiLCJFbmRQYWdlIjp7IiRpZCI6IjQiLCIkdHlwZSI6IlN3aXNzQWNhZGVtaWMuUGFnZU51bWJlciwgU3dpc3NBY2FkZW1pYyIsIklzRnVsbHlOdW1lcmljIjpmYWxzZSwiTnVtYmVyaW5nVHlwZSI6MCwiTnVtZXJhbFN5c3RlbSI6MH0sIk51bWJlcmluZ1R5cGUiOjAsIk51bWVyYWxTeXN0ZW0iOjAsI</w:instrText>
          </w:r>
          <w:r>
            <w:instrText xml:space="preserve">k9yaWdpbmFsU3RyaW5nIjoiMjU5IiwiU3RhcnRQYWdlIjp7IiRpZCI6IjUiLCIkdHlwZSI6IlN3aXNzQWNhZGVtaWMuUGFnZU51bWJlciwgU3dpc3NBY2FkZW1pYyIsIklzRnVsbHlOdW1lcmljIjp0cnVlLCJOdW1iZXIiOjI1OSwiTnVtYmVyaW5nVHlwZSI6MCwiTnVtZXJhbFN5c3RlbSI6MCwiT3JpZ2luYWxTdHJpbmciOiIyNTkiLCJQc</w:instrText>
          </w:r>
          <w:r>
            <w:instrText xml:space="preserve">mV0dHlTdHJpbmciOiIyNTkifX0sIlJlZmVyZW5jZSI6eyIkaWQiOiI2IiwiJHR5cGUiOiJTd2lzc0FjYWRlbWljLkNpdGF2aS5SZWZlcmVuY2UsIFN3aXNzQWNhZGVtaWMuQ2l0YXZpIiwiQWJzdHJhY3RDb21wbGV4aXR5IjowLCJBYnN0cmFjdFNvdXJjZVRleHRGb3JtYXQiOjAsIkF1dGhvcnMiOlt7IiRpZCI6IjciLCIkdHlwZSI6IlN3a</w:instrText>
          </w:r>
          <w:r>
            <w:instrText xml:space="preserve">XNzQWNhZGVtaWMuQ2l0YXZpLlBlcnNvbiwgU3dpc3NBY2FkZW1pYy5DaXRhdmkiLCJGaXJzdE5hbWUiOiJEYW5pZWwiLCJMYXN0TmFtZSI6IkhhcnJpcyIsIlByb3RlY3RlZCI6ZmFsc2UsIlNleCI6MiwiQ3JlYXRlZEJ5IjoiX0xlZW5hIE1hYcOfIiwiQ3JlYXRlZE9uIjoiMjAyMS0wNS0xMVQwOTo1NTo0OSIsIk1vZGlmaWVkQnkiOiJfT</w:instrText>
          </w:r>
          <w:r>
            <w:instrText xml:space="preserve">GVlbmEgTWFhw58iLCJJZCI6Ijc1MGViY2RhLTFhYjYtNGJmYi04NWFhLTBhYzkxMzdlYmQ2NyIsIk1vZGlmaWVkT24iOiIyMDIxLTA1LTExVDA5OjU1OjQ5IiwiUHJvamVjdCI6eyIkaWQiOiI4IiwiJHR5cGUiOiJTd2lzc0FjYWRlbWljLkNpdGF2aS5Qcm9qZWN0LCBTd2lzc0FjYWRlbWljLkNpdGF2aSJ9fV0sIkNpdGF0aW9uS2V5VXBkY</w:instrText>
          </w:r>
          <w:r>
            <w:instrText xml:space="preserve">XRlVHlwZSI6MCwiQ29sbGFib3JhdG9ycyI6W10sIkRvaSI6IjEwLjEwODAvMDAyMjQ1NDUuMTkzNS45OTIxNjQxIiwiRWRpdG9ycyI6W10sIkV2YWx1YXRpb25Db21wbGV4aXR5IjowLCJFdmFsdWF0aW9uU291cmNlVGV4dEZvcm1hdCI6MCwiR3JvdXBzIjpbXSwiSGFzTGFiZWwxIjpmYWxzZSwiSGFzTGFiZWwyIjpmYWxzZSwiS2V5d29yZ</w:instrText>
          </w:r>
          <w:r>
            <w:instrText xml:space="preserve">HMiOltdLCJMb2NhdGlvbnMiOlt7IiRpZCI6IjkiLCIkdHlwZSI6IlN3aXNzQWNhZGVtaWMuQ2l0YXZpLkxvY2F0aW9uLCBTd2lzc0FjYWRlbWljLkNpdGF2aSIsIkFkZHJlc3MiOnsiJGlkIjoiMTAiLCIkdHlwZSI6IlN3aXNzQWNhZGVtaWMuQ2l0YXZpLkxpbmtlZFJlc291cmNlLCBTd2lzc0FjYWRlbWljLkNpdGF2aSIsIkxpbmtlZFJlc</w:instrText>
          </w:r>
          <w:r>
            <w:instrText xml:space="preserve">291cmNlVHlwZSI6NSwiT3JpZ2luYWxTdHJpbmciOiIxMC4xMDgwLzAwMjI0NTQ1LjE5MzUuOTkyMTY0MSIsIlVyaVN0cmluZyI6Imh0dHBzOi8vZG9pLm9yZy8xMC4xMDgwLzAwMjI0NTQ1LjE5MzUuOTkyMTY0MSIsIkxpbmtlZFJlc291cmNlU3RhdHVzIjo4LCJQcm9wZXJ0aWVzIjp7IiRpZCI6IjExIiwiJHR5cGUiOiJTd2lzc0FjYWRlb</w:instrText>
          </w:r>
          <w:r>
            <w:instrText xml:space="preserve">WljLkNpdGF2aS5MaW5rZWRSZXNvdXJjZVByb3BlcnRpZXMsIFN3aXNzQWNhZGVtaWMuQ2l0YXZpIn0sIlN5bmNGb2xkZXJUeXBlIjowLCJJc0xvY2FsQ2xvdWRQcm9qZWN0RmlsZUxpbmsiOmZhbHNlLCJJc0Nsb3VkUmVzdG9yZSI6ZmFsc2UsIklzQ2xvdWRDb3B5IjpmYWxzZSwiQXR0YWNobWVudEZvbGRlcldhc0luRmFsbGJhY2tNb2RlI</w:instrText>
          </w:r>
          <w:r>
            <w:instrText xml:space="preserve">jpmYWxzZX0sIkFubm90YXRpb25zIjpbXSwiTG9jYXRpb25UeXBlIjowLCJNaXJyb3JzUmVmZXJlbmNlUHJvcGVydHlJZCI6MTI4LCJDcmVhdGVkQnkiOiJfTGVlbmEgTWFhw58iLCJDcmVhdGVkT24iOiIyMDIxLTA1LTExVDA5OjU1OjQ5IiwiTW9kaWZpZWRCeSI6Il9MZWVuYSBNYWHDnyIsIklkIjoiMjRhY2RlYjQtMDBmZS00MmI5LWEwZ</w:instrText>
          </w:r>
          <w:r>
            <w:instrText xml:space="preserve">TUtMjQ4OTAzZDNlMDMwIiwiTW9kaWZpZWRPbiI6IjIwMjEtMDUtMTFUMDk6NTU6NDkiLCJQcm9qZWN0Ijp7IiRyZWYiOiI4In19XSwiTnVtYmVyIjoiMiIsIk9yZ2FuaXphdGlvbnMiOltdLCJPdGhlcnNJbnZvbHZlZCI6W10sIlBhZ2VSYW5nZSI6IjxzcD5cclxuICA8bj4yNTc8L24+XHJcbiAgPGluPnRydWU8L2luPlxyXG4gIDxvcz4yN</w:instrText>
          </w:r>
          <w:r>
            <w:instrText xml:space="preserve">Tc8L29zPlxyXG4gIDxwcz4yNTc8L3BzPlxyXG48L3NwPlxyXG48ZXA+XHJcbiAgPG4+MjYxPC9uPlxyXG4gIDxpbj50cnVlPC9pbj5cclxuICA8b3M+MjYxPC9vcz5cclxuICA8cHM+MjYxPC9wcz5cclxuPC9lcD5cclxuPG9zPjI1Ny0yNjE8L29zPiIsIlBlcmlvZGljYWwiOnsiJGlkIjoiMTIiLCIkdHlwZSI6IlN3aXNzQWNhZGVtaWMuQ</w:instrText>
          </w:r>
          <w:r>
            <w:instrText xml:space="preserve">2l0YXZpLlBlcmlvZGljYWwsIFN3aXNzQWNhZGVtaWMuQ2l0YXZpIiwiRWlzc24iOiIxOTQwLTExODMiLCJJc3NuIjoiMDAyMi00NTQ1IiwiTmFtZSI6IlRoZSBKb3VybmFsIG9mIFNvY2lhbCBQc3ljaG9sb2d5IiwiUGFnaW5hdGlvbiI6MCwiUHJvdGVjdGVkIjpmYWxzZSwiQ3JlYXRlZEJ5IjoiX0xlZW5hIE1hYcOfIiwiQ3JlYXRlZE9uI</w:instrText>
          </w:r>
          <w:r>
            <w:instrText xml:space="preserve">joiMjAyMS0wNS0xMVQwOTo1NTo0OSIsIk1vZGlmaWVkQnkiOiJfTGVlbmEgTWFhw58iLCJJZCI6ImMwZjA5OWMxLTRhYjMtNDYzMC1iMmU5LTllM2E2MjFjYmUwYyIsIk1vZGlmaWVkT24iOiIyMDIxLTA1LTExVDA5OjU1OjQ5IiwiUHJvamVjdCI6eyIkcmVmIjoiOCJ9fSwiUHVibGlzaGVycyI6W10sIlF1b3RhdGlvbnMiOltdLCJSYXRpb</w:instrText>
          </w:r>
          <w:r>
            <w:instrText xml:space="preserve">mciOjAsIlJlZmVyZW5jZVR5cGUiOiJKb3VybmFsQXJ0aWNsZSIsIlNob3J0VGl0bGUiOiJIYXJyaXMgMTkzNSDigJMgQWdlIGFuZCBPY2N1cGF0aW9uYWwgRmFjdG9ycyIsIlNob3J0VGl0bGVVcGRhdGVUeXBlIjowLCJTb3VyY2VPZkJpYmxpb2dyYXBoaWNJbmZvcm1hdGlvbiI6IkNyb3NzUmVmIiwiU3RhdGljSWRzIjpbIjE1YmE2MDdjL</w:instrText>
          </w:r>
          <w:r>
            <w:instrText xml:space="preserve">WMyZGYtNGZkNy1iNzg1LTU2MzkzMjY1ODkyMiJdLCJUYWJsZU9mQ29udGVudHNDb21wbGV4aXR5IjowLCJUYWJsZU9mQ29udGVudHNTb3VyY2VUZXh0Rm9ybWF0IjowLCJUYXNrcyI6W10sIlRpdGxlIjoiQWdlIGFuZCBPY2N1cGF0aW9uYWwgRmFjdG9ycyBpbiB0aGUgUmVzaWRlbnRpYWwgUHJvcGlucXVpdHkgb2YgTWFycmlhZ2UgUGFyd</w:instrText>
          </w:r>
          <w:r>
            <w:instrText xml:space="preserve">G5lcnMiLCJUcmFuc2xhdG9ycyI6W10sIlZvbHVtZSI6IjYiLCJZZWFyIjoiMTkzNSIsIlllYXJSZXNvbHZlZCI6IjE5MzUiLCJDcmVhdGVkQnkiOiJfTGVlbmEgTWFhw58iLCJDcmVhdGVkT24iOiIyMDIxLTA1LTExVDA5OjU1OjQ5IiwiTW9kaWZpZWRCeSI6Il9MZWVuYSBNYWHDnyIsIklkIjoiYmQ0MzUzMzEtMjMzNi00OTQ1LWE3MmMtY</w:instrText>
          </w:r>
          <w:r>
            <w:instrText xml:space="preserve">TBiYjUzY2FhMGY5IiwiTW9kaWZpZWRPbiI6IjIwMjEtMDUtMTFUMDk6NTU6NTUiLCJQcm9qZWN0Ijp7IiRyZWYiOiI4In19LCJVc2VOdW1iZXJpbmdUeXBlT2ZQYXJlbnREb2N1bWVudCI6ZmFsc2UsIlllYXJPbmx5Ijp0cnVlfV0sIkZvcm1hdHRlZFRleHQiOnsiJGlkIjoiMTMiLCJDb3VudCI6MSwiVGV4dFVuaXRzIjpbeyIkaWQiOiIxN</w:instrText>
          </w:r>
          <w:r>
            <w:instrText xml:space="preserve">CIsIkZvbnRTdHlsZSI6eyIkaWQiOiIxNSIsIk5ldXRyYWwiOnRydWV9LCJSZWFkaW5nT3JkZXIiOjEsIlRleHQiOiIoMTkzNSwgMjU5KSJ9XX0sIlRhZyI6IkNpdGF2aVBsYWNlaG9sZGVyIzJmNjVlOTA4LTA4MzYtNGFmMS04ZDQ1LTY5ZDM4NjNjN2FlNyIsIlRleHQiOiIoMTkzNSwgMjU5KSIsIldBSVZlcnNpb24iOiI2LjEwLjAuMCJ9}</w:instrText>
          </w:r>
          <w:r>
            <w:fldChar w:fldCharType="separate"/>
          </w:r>
          <w:r>
            <w:t xml:space="preserve">(1935, 259)</w:t>
          </w:r>
          <w:r>
            <w:fldChar w:fldCharType="end"/>
          </w:r>
        </w:sdtContent>
      </w:sdt>
      <w:r>
        <w:t xml:space="preserve"> mit der steigenden Mobilität, die aus </w:t>
      </w:r>
      <w:r>
        <w:t xml:space="preserve">der</w:t>
      </w:r>
      <w:r>
        <w:t xml:space="preserve"> höheren Berufsposition resultiert und den damit </w:t>
      </w:r>
      <w:r>
        <w:t xml:space="preserve">einhergehenden </w:t>
      </w:r>
      <w:r>
        <w:t xml:space="preserve">größeren</w:t>
      </w:r>
      <w:r>
        <w:t xml:space="preserve"> geografischen </w:t>
      </w:r>
      <w:r>
        <w:t xml:space="preserve">Gebieten, in dem sie potenzielle Partner suchen können</w:t>
      </w:r>
      <w:r>
        <w:t xml:space="preserve">. </w:t>
      </w:r>
      <w:r>
        <w:t xml:space="preserve">Zum anderen zeigt </w:t>
      </w:r>
      <w:sdt>
        <w:sdtPr>
          <w:alias w:val="To edit, see citavi.com/edit"/>
          <w15:appearance w15:val="boundingBox"/>
          <w:id w:val="-1359577796"/>
          <w:placeholder>
            <w:docPart w:val="DefaultPlaceholder_-1854013440"/>
          </w:placeholder>
          <w:tag w:val="CitaviPlaceholder#9e458022-52b5-4d56-a437-977a28cab4c1"/>
          <w:rPr/>
        </w:sdtPr>
        <w:sdtContent>
          <w:r>
            <w:fldChar w:fldCharType="begin"/>
          </w:r>
          <w:r>
            <w:instrText xml:space="preserve">ADDIN CitaviPlace</w:instrText>
          </w:r>
          <w:r>
            <w:instrText xml:space="preserve">holder{eyIkaWQiOiIxIiwiJHR5cGUiOiJTd2lzc0FjYWRlbWljLkNpdGF2aS5DaXRhdGlvbnMuV29yZFBsYWNlaG9sZGVyLCBTd2lzc0FjYWRlbWljLkNpdGF2aSIsIkFzc29jaWF0ZVdpdGhQbGFjZWhvbGRlclRhZyI6IkNpdGF2aVBsYWNlaG9sZGVyIzU1MDU1MzZhLTA1ODEtNGFlOC04Yzc0LTA2M2Y1OWY0NzQ5YiIsIkVudHJpZXMiO</w:instrText>
          </w:r>
          <w:r>
            <w:instrText xml:space="preserve">lt7IiRpZCI6IjIiLCIkdHlwZSI6IlN3aXNzQWNhZGVtaWMuQ2l0YXZpLkNpdGF0aW9ucy5Xb3JkUGxhY2Vob2xkZXJFbnRyeSwgU3dpc3NBY2FkZW1pYy5DaXRhdmkiLCJJZCI6IjBhZDVkY2M5LTM5MGYtNGMzYy1iMzE2LTUxNGM3Mjk5MDFkOSIsIlJhbmdlTGVuZ3RoIjo2LCJSZWZlcmVuY2VJZCI6ImJkNDM1MzMxLTIzMzYtNDk0NS1hN</w:instrText>
          </w:r>
          <w:r>
            <w:instrText xml:space="preserve">zJjLWEwYmI1M2NhYTBmOSIsIk5vUGFyIjp0cnVlLCJQZXJzb25Pbmx5Ijp0cnVlLCJSZWZlcmVuY2UiOnsiJGlkIjoiMyIsIiR0eXBlIjoiU3dpc3NBY2FkZW1pYy5DaXRhdmkuUmVmZXJlbmNlLCBTd2lzc0FjYWRlbWljLkNpdGF2aSIsIkFic3RyYWN0Q29tcGxleGl0eSI6MCwiQWJzdHJhY3RTb3VyY2VUZXh0Rm9ybWF0IjowLCJBdXRob</w:instrText>
          </w:r>
          <w:r>
            <w:instrText xml:space="preserve">3JzIjpbeyIkaWQiOiI0IiwiJHR5cGUiOiJTd2lzc0FjYWRlbWljLkNpdGF2aS5QZXJzb24sIFN3aXNzQWNhZGVtaWMuQ2l0YXZpIiwiRmlyc3ROYW1lIjoiRGFuaWVsIiwiTGFzdE5hbWUiOiJIYXJyaXMiLCJQcm90ZWN0ZWQiOmZhbHNlLCJTZXgiOjIsIkNyZWF0ZWRCeSI6Il9MZWVuYSBNYWHDnyIsIkNyZWF0ZWRPbiI6IjIwMjEtMDUtM</w:instrText>
          </w:r>
          <w:r>
            <w:instrText xml:space="preserve">TFUMDk6NTU6NDkiLCJNb2RpZmllZEJ5IjoiX0xlZW5hIE1hYcOfIiwiSWQiOiI3NTBlYmNkYS0xYWI2LTRiZmItODVhYS0wYWM5MTM3ZWJkNjciLCJNb2RpZmllZE9uIjoiMjAyMS0wNS0xMVQwOTo1NTo0OSIsIlByb2plY3QiOnsiJGlkIjoiNSIsIiR0eXBlIjoiU3dpc3NBY2FkZW1pYy5DaXRhdmkuUHJvamVjdCwgU3dpc3NBY2FkZW1pY</w:instrText>
          </w:r>
          <w:r>
            <w:instrText xml:space="preserve">y5DaXRhdmkifX1dLCJDaXRhdGlvbktleVVwZGF0ZVR5cGUiOjAsIkNvbGxhYm9yYXRvcnMiOltdLCJEb2kiOiIxMC4xMDgwLzAwMjI0NTQ1LjE5MzUuOTkyMTY0MSIsIkVkaXRvcnMiOltdLCJFdmFsdWF0aW9uQ29tcGxleGl0eSI6MCwiRXZhbHVhdGlvblNvdXJjZVRleHRGb3JtYXQiOjAsIkdyb3VwcyI6W10sIkhhc0xhYmVsMSI6ZmFsc</w:instrText>
          </w:r>
          <w:r>
            <w:instrText xml:space="preserve">2UsIkhhc0xhYmVsMiI6ZmFsc2UsIktleXdvcmRzIjpbXSwiTG9jYXRpb25zIjpbeyIkaWQiOiI2IiwiJHR5cGUiOiJTd2lzc0FjYWRlbWljLkNpdGF2aS5Mb2NhdGlvbiwgU3dpc3NBY2FkZW1pYy5DaXRhdmkiLCJBZGRyZXNzIjp7IiRpZCI6IjciLCIkdHlwZSI6IlN3aXNzQWNhZGVtaWMuQ2l0YXZpLkxpbmtlZFJlc291cmNlLCBTd2lzc</w:instrText>
          </w:r>
          <w:r>
            <w:instrText xml:space="preserve">0FjYWRlbWljLkNpdGF2aSIsIkxpbmtlZFJlc291cmNlVHlwZSI6NSwiT3JpZ2luYWxTdHJpbmciOiIxMC4xMDgwLzAwMjI0NTQ1LjE5MzUuOTkyMTY0MSIsIlVyaVN0cmluZyI6Imh0dHBzOi8vZG9pLm9yZy8xMC4xMDgwLzAwMjI0NTQ1LjE5MzUuOTkyMTY0MSIsIkxpbmtlZFJlc291cmNlU3RhdHVzIjo4LCJQcm9wZXJ0aWVzIjp7IiRpZ</w:instrText>
          </w:r>
          <w:r>
            <w:instrText xml:space="preserve">CI6Ijg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jgsIkNyZWF0ZWRCeSI6Il9MZWVuYSBNYWHDnyIsIkNyZWF0ZWRPbiI6IjIwMjEtMDUtMTFUMDk6NTU6NDkiLCJNb2RpZmllZEJ5IjoiX0xlZW5hIE1hYcOfIiwiS</w:instrText>
          </w:r>
          <w:r>
            <w:instrText xml:space="preserve">WQiOiIyNGFjZGViNC0wMGZlLTQyYjktYTBlNS0yNDg5MDNkM2UwMzAiLCJNb2RpZmllZE9uIjoiMjAyMS0wNS0xMVQwOTo1NTo0OSIsIlByb2plY3QiOnsiJHJlZiI6IjUifX1dLCJOdW1iZXIiOiIyIiwiT3JnYW5pemF0aW9ucyI6W10sIk90aGVyc0ludm9sdmVkIjpbXSwiUGFnZVJhbmdlIjoiPHNwPlxyXG4gIDxuPjI1Nzwvbj5cclxuI</w:instrText>
          </w:r>
          <w:r>
            <w:instrText xml:space="preserve">CA8aW4+dHJ1ZTwvaW4+XHJcbiAgPG9zPjI1Nzwvb3M+XHJcbiAgPHBzPjI1NzwvcHM+XHJcbjwvc3A+XHJcbjxlcD5cclxuICA8bj4yNjE8L24+XHJcbiAgPGluPnRydWU8L2luPlxyXG4gIDxvcz4yNjE8L29zPlxyXG4gIDxwcz4yNjE8L3BzPlxyXG48L2VwPlxyXG48b3M+MjU3LTI2MTwvb3M+IiwiUGVyaW9kaWNhbCI6eyIkaWQiOiI5I</w:instrText>
          </w:r>
          <w:r>
            <w:instrText xml:space="preserve">iwiJHR5cGUiOiJTd2lzc0FjYWRlbWljLkNpdGF2aS5QZXJpb2RpY2FsLCBTd2lzc0FjYWRlbWljLkNpdGF2aSIsIkVpc3NuIjoiMTk0MC0xMTgzIiwiSXNzbiI6IjAwMjItNDU0NSIsIk5hbWUiOiJUaGUgSm91cm5hbCBvZiBTb2NpYWwgUHN5Y2hvbG9neSIsIlBhZ2luYXRpb24iOjAsIlByb3RlY3RlZCI6ZmFsc2UsIkNyZWF0ZWRCeSI6I</w:instrText>
          </w:r>
          <w:r>
            <w:instrText xml:space="preserve">l9MZWVuYSBNYWHDnyIsIkNyZWF0ZWRPbiI6IjIwMjEtMDUtMTFUMDk6NTU6NDkiLCJNb2RpZmllZEJ5IjoiX0xlZW5hIE1hYcOfIiwiSWQiOiJjMGYwOTljMS00YWIzLTQ2MzAtYjJlOS05ZTNhNjIxY2JlMGMiLCJNb2RpZmllZE9uIjoiMjAyMS0wNS0xMVQwOTo1NTo0OSIsIlByb2plY3QiOnsiJHJlZiI6IjUifX0sIlB1Ymxpc2hlcnMiO</w:instrText>
          </w:r>
          <w:r>
            <w:instrText xml:space="preserve">ltdLCJRdW90YXRpb25zIjpbXSwiUmF0aW5nIjowLCJSZWZlcmVuY2VUeXBlIjoiSm91cm5hbEFydGljbGUiLCJTaG9ydFRpdGxlIjoiSGFycmlzIDE5MzUg4oCTIEFnZSBhbmQgT2NjdXBhdGlvbmFsIEZhY3RvcnMiLCJTaG9ydFRpdGxlVXBkYXRlVHlwZSI6MCwiU291cmNlT2ZCaWJsaW9ncmFwaGljSW5mb3JtYXRpb24iOiJDcm9zc1JlZ</w:instrText>
          </w:r>
          <w:r>
            <w:instrText xml:space="preserve">iIsIlN0YXRpY0lkcyI6WyIxNWJhNjA3Yy1jMmRmLTRmZDctYjc4NS01NjM5MzI2NTg5MjIiXSwiVGFibGVPZkNvbnRlbnRzQ29tcGxleGl0eSI6MCwiVGFibGVPZkNvbnRlbnRzU291cmNlVGV4dEZvcm1hdCI6MCwiVGFza3MiOltdLCJUaXRsZSI6IkFnZSBhbmQgT2NjdXBhdGlvbmFsIEZhY3RvcnMgaW4gdGhlIFJlc2lkZW50aWFsIFByb</w:instrText>
          </w:r>
          <w:r>
            <w:instrText xml:space="preserve">3BpbnF1aXR5IG9mIE1hcnJpYWdlIFBhcnRuZXJzIiwiVHJhbnNsYXRvcnMiOltdLCJWb2x1bWUiOiI2IiwiWWVhciI6IjE5MzUiLCJZZWFyUmVzb2x2ZWQiOiIxOTM1IiwiQ3JlYXRlZEJ5IjoiX0xlZW5hIE1hYcOfIiwiQ3JlYXRlZE9uIjoiMjAyMS0wNS0xMVQwOTo1NTo0OSIsIk1vZGlmaWVkQnkiOiJfTGVlbmEgTWFhw58iLCJJZCI6I</w:instrText>
          </w:r>
          <w:r>
            <w:instrText xml:space="preserve">mJkNDM1MzMxLTIzMzYtNDk0NS1hNzJjLWEwYmI1M2NhYTBmOSIsIk1vZGlmaWVkT24iOiIyMDIxLTA1LTExVDA5OjU1OjU1IiwiUHJvamVjdCI6eyIkcmVmIjoiNSJ9fSwiVXNlTnVtYmVyaW5nVHlwZU9mUGFyZW50RG9jdW1lbnQiOmZhbHNlfV0sIkZvcm1hdHRlZFRleHQiOnsiJGlkIjoiMTAiLCJDb3VudCI6MSwiVGV4dFVuaXRzIjpbe</w:instrText>
          </w:r>
          <w:r>
            <w:instrText xml:space="preserve">yIkaWQiOiIxMSIsIkZvbnRTdHlsZSI6eyIkaWQiOiIxMiIsIk5ldXRyYWwiOnRydWV9LCJSZWFkaW5nT3JkZXIiOjEsIlRleHQiOiJIYXJyaXMifV19LCJUYWciOiJDaXRhdmlQbGFjZWhvbGRlciM5ZTQ1ODAyMi01MmI1LTRkNTYtYTQzNy05NzdhMjhjYWI0YzEiLCJUZXh0IjoiSGFycmlzIiwiV0FJVmVyc2lvbiI6IjYuMTAuMC4wIn0=}</w:instrText>
          </w:r>
          <w:r>
            <w:fldChar w:fldCharType="separate"/>
          </w:r>
          <w:r>
            <w:t xml:space="preserve">Harris</w:t>
          </w:r>
          <w:r>
            <w:fldChar w:fldCharType="end"/>
          </w:r>
        </w:sdtContent>
      </w:sdt>
      <w:r>
        <w:t xml:space="preserve"> </w:t>
      </w:r>
      <w:sdt>
        <w:sdtPr>
          <w:alias w:val="To edit, see citavi.com/edit"/>
          <w15:appearance w15:val="boundingBox"/>
          <w:id w:val="-1201007233"/>
          <w:placeholder>
            <w:docPart w:val="DefaultPlaceholder_-1854013440"/>
          </w:placeholder>
          <w:tag w:val="CitaviPlaceholder#5505536a-0581-4ae8-8c74-063f59f4749b"/>
          <w:rPr/>
        </w:sdtPr>
        <w:sdtContent>
          <w:r>
            <w:fldChar w:fldCharType="begin"/>
          </w:r>
          <w:r>
            <w:instrText xml:space="preserve">ADDIN CitaviPlaceholder{eyIkaWQiOiIxIiwiJHR5cGUiOiJTd2lzc0FjYWRlbWljLkNpdGF2aS5DaXRhdGlvbnMuV29yZFBsYWNla</w:instrText>
          </w:r>
          <w:r>
            <w:instrText xml:space="preserve">G9sZGVyLCBTd2lzc0FjYWRlbWljLkNpdGF2aSIsIkFzc29jaWF0ZVdpdGhQbGFjZWhvbGRlclRhZyI6IkNpdGF2aVBsYWNlaG9sZGVyIzllNDU4MDIyLTUyYjUtNGQ1Ni1hNDM3LTk3N2EyOGNhYjRjMSIsIkVudHJpZXMiOlt7IiRpZCI6IjIiLCIkdHlwZSI6IlN3aXNzQWNhZGVtaWMuQ2l0YXZpLkNpdGF0aW9ucy5Xb3JkUGxhY2Vob2xkZ</w:instrText>
          </w:r>
          <w:r>
            <w:instrText xml:space="preserve">XJFbnRyeSwgU3dpc3NBY2FkZW1pYy5DaXRhdmkiLCJJZCI6IjE0ZmM2MmY3LTgzZTQtNGNhNS1hZTM3LWJjNTdiM2I5MzdlZiIsIlJhbmdlTGVuZ3RoIjoxMSwiUmVmZXJlbmNlSWQiOiJiZDQzNTMzMS0yMzM2LTQ5NDUtYTcyYy1hMGJiNTNjYWEwZjkiLCJQYWdlUmFuZ2UiOnsiJGlkIjoiMyIsIiR0eXBlIjoiU3dpc3NBY2FkZW1pYy5QY</w:instrText>
          </w:r>
          <w:r>
            <w:instrText xml:space="preserve">WdlUmFuZ2UsIFN3aXNzQWNhZGVtaWMiLCJFbmRQYWdlIjp7IiRpZCI6IjQiLCIkdHlwZSI6IlN3aXNzQWNhZGVtaWMuUGFnZU51bWJlciwgU3dpc3NBY2FkZW1pYyIsIklzRnVsbHlOdW1lcmljIjpmYWxzZSwiTnVtYmVyaW5nVHlwZSI6MCwiTnVtZXJhbFN5c3RlbSI6MH0sIk51bWJlcmluZ1R5cGUiOjAsIk51bWVyYWxTeXN0ZW0iOjAsI</w:instrText>
          </w:r>
          <w:r>
            <w:instrText xml:space="preserve">k9yaWdpbmFsU3RyaW5nIjoiMjU4IiwiU3RhcnRQYWdlIjp7IiRpZCI6IjUiLCIkdHlwZSI6IlN3aXNzQWNhZGVtaWMuUGFnZU51bWJlciwgU3dpc3NBY2FkZW1pYyIsIklzRnVsbHlOdW1lcmljIjp0cnVlLCJOdW1iZXIiOjI1OCwiTnVtYmVyaW5nVHlwZSI6MCwiTnVtZXJhbFN5c3RlbSI6MCwiT3JpZ2luYWxTdHJpbmciOiIyNTgiLCJQc</w:instrText>
          </w:r>
          <w:r>
            <w:instrText xml:space="preserve">mV0dHlTdHJpbmciOiIyNTgifX0sIlJlZmVyZW5jZSI6eyIkaWQiOiI2IiwiJHR5cGUiOiJTd2lzc0FjYWRlbWljLkNpdGF2aS5SZWZlcmVuY2UsIFN3aXNzQWNhZGVtaWMuQ2l0YXZpIiwiQWJzdHJhY3RDb21wbGV4aXR5IjowLCJBYnN0cmFjdFNvdXJjZVRleHRGb3JtYXQiOjAsIkF1dGhvcnMiOlt7IiRpZCI6IjciLCIkdHlwZSI6IlN3a</w:instrText>
          </w:r>
          <w:r>
            <w:instrText xml:space="preserve">XNzQWNhZGVtaWMuQ2l0YXZpLlBlcnNvbiwgU3dpc3NBY2FkZW1pYy5DaXRhdmkiLCJGaXJzdE5hbWUiOiJEYW5pZWwiLCJMYXN0TmFtZSI6IkhhcnJpcyIsIlByb3RlY3RlZCI6ZmFsc2UsIlNleCI6MiwiQ3JlYXRlZEJ5IjoiX0xlZW5hIE1hYcOfIiwiQ3JlYXRlZE9uIjoiMjAyMS0wNS0xMVQwOTo1NTo0OSIsIk1vZGlmaWVkQnkiOiJfT</w:instrText>
          </w:r>
          <w:r>
            <w:instrText xml:space="preserve">GVlbmEgTWFhw58iLCJJZCI6Ijc1MGViY2RhLTFhYjYtNGJmYi04NWFhLTBhYzkxMzdlYmQ2NyIsIk1vZGlmaWVkT24iOiIyMDIxLTA1LTExVDA5OjU1OjQ5IiwiUHJvamVjdCI6eyIkaWQiOiI4IiwiJHR5cGUiOiJTd2lzc0FjYWRlbWljLkNpdGF2aS5Qcm9qZWN0LCBTd2lzc0FjYWRlbWljLkNpdGF2aSJ9fV0sIkNpdGF0aW9uS2V5VXBkY</w:instrText>
          </w:r>
          <w:r>
            <w:instrText xml:space="preserve">XRlVHlwZSI6MCwiQ29sbGFib3JhdG9ycyI6W10sIkRvaSI6IjEwLjEwODAvMDAyMjQ1NDUuMTkzNS45OTIxNjQxIiwiRWRpdG9ycyI6W10sIkV2YWx1YXRpb25Db21wbGV4aXR5IjowLCJFdmFsdWF0aW9uU291cmNlVGV4dEZvcm1hdCI6MCwiR3JvdXBzIjpbXSwiSGFzTGFiZWwxIjpmYWxzZSwiSGFzTGFiZWwyIjpmYWxzZSwiS2V5d29yZ</w:instrText>
          </w:r>
          <w:r>
            <w:instrText xml:space="preserve">HMiOltdLCJMb2NhdGlvbnMiOlt7IiRpZCI6IjkiLCIkdHlwZSI6IlN3aXNzQWNhZGVtaWMuQ2l0YXZpLkxvY2F0aW9uLCBTd2lzc0FjYWRlbWljLkNpdGF2aSIsIkFkZHJlc3MiOnsiJGlkIjoiMTAiLCIkdHlwZSI6IlN3aXNzQWNhZGVtaWMuQ2l0YXZpLkxpbmtlZFJlc291cmNlLCBTd2lzc0FjYWRlbWljLkNpdGF2aSIsIkxpbmtlZFJlc</w:instrText>
          </w:r>
          <w:r>
            <w:instrText xml:space="preserve">291cmNlVHlwZSI6NSwiT3JpZ2luYWxTdHJpbmciOiIxMC4xMDgwLzAwMjI0NTQ1LjE5MzUuOTkyMTY0MSIsIlVyaVN0cmluZyI6Imh0dHBzOi8vZG9pLm9yZy8xMC4xMDgwLzAwMjI0NTQ1LjE5MzUuOTkyMTY0MSIsIkxpbmtlZFJlc291cmNlU3RhdHVzIjo4LCJQcm9wZXJ0aWVzIjp7IiRpZCI6IjExIiwiJHR5cGUiOiJTd2lzc0FjYWRlb</w:instrText>
          </w:r>
          <w:r>
            <w:instrText xml:space="preserve">WljLkNpdGF2aS5MaW5rZWRSZXNvdXJjZVByb3BlcnRpZXMsIFN3aXNzQWNhZGVtaWMuQ2l0YXZpIn0sIlN5bmNGb2xkZXJUeXBlIjowLCJJc0xvY2FsQ2xvdWRQcm9qZWN0RmlsZUxpbmsiOmZhbHNlLCJJc0Nsb3VkUmVzdG9yZSI6ZmFsc2UsIklzQ2xvdWRDb3B5IjpmYWxzZSwiQXR0YWNobWVudEZvbGRlcldhc0luRmFsbGJhY2tNb2RlI</w:instrText>
          </w:r>
          <w:r>
            <w:instrText xml:space="preserve">jpmYWxzZX0sIkFubm90YXRpb25zIjpbXSwiTG9jYXRpb25UeXBlIjowLCJNaXJyb3JzUmVmZXJlbmNlUHJvcGVydHlJZCI6MTI4LCJDcmVhdGVkQnkiOiJfTGVlbmEgTWFhw58iLCJDcmVhdGVkT24iOiIyMDIxLTA1LTExVDA5OjU1OjQ5IiwiTW9kaWZpZWRCeSI6Il9MZWVuYSBNYWHDnyIsIklkIjoiMjRhY2RlYjQtMDBmZS00MmI5LWEwZ</w:instrText>
          </w:r>
          <w:r>
            <w:instrText xml:space="preserve">TUtMjQ4OTAzZDNlMDMwIiwiTW9kaWZpZWRPbiI6IjIwMjEtMDUtMTFUMDk6NTU6NDkiLCJQcm9qZWN0Ijp7IiRyZWYiOiI4In19XSwiTnVtYmVyIjoiMiIsIk9yZ2FuaXphdGlvbnMiOltdLCJPdGhlcnNJbnZvbHZlZCI6W10sIlBhZ2VSYW5nZSI6IjxzcD5cclxuICA8bj4yNTc8L24+XHJcbiAgPGluPnRydWU8L2luPlxyXG4gIDxvcz4yN</w:instrText>
          </w:r>
          <w:r>
            <w:instrText xml:space="preserve">Tc8L29zPlxyXG4gIDxwcz4yNTc8L3BzPlxyXG48L3NwPlxyXG48ZXA+XHJcbiAgPG4+MjYxPC9uPlxyXG4gIDxpbj50cnVlPC9pbj5cclxuICA8b3M+MjYxPC9vcz5cclxuICA8cHM+MjYxPC9wcz5cclxuPC9lcD5cclxuPG9zPjI1Ny0yNjE8L29zPiIsIlBlcmlvZGljYWwiOnsiJGlkIjoiMTIiLCIkdHlwZSI6IlN3aXNzQWNhZGVtaWMuQ</w:instrText>
          </w:r>
          <w:r>
            <w:instrText xml:space="preserve">2l0YXZpLlBlcmlvZGljYWwsIFN3aXNzQWNhZGVtaWMuQ2l0YXZpIiwiRWlzc24iOiIxOTQwLTExODMiLCJJc3NuIjoiMDAyMi00NTQ1IiwiTmFtZSI6IlRoZSBKb3VybmFsIG9mIFNvY2lhbCBQc3ljaG9sb2d5IiwiUGFnaW5hdGlvbiI6MCwiUHJvdGVjdGVkIjpmYWxzZSwiQ3JlYXRlZEJ5IjoiX0xlZW5hIE1hYcOfIiwiQ3JlYXRlZE9uI</w:instrText>
          </w:r>
          <w:r>
            <w:instrText xml:space="preserve">joiMjAyMS0wNS0xMVQwOTo1NTo0OSIsIk1vZGlmaWVkQnkiOiJfTGVlbmEgTWFhw58iLCJJZCI6ImMwZjA5OWMxLTRhYjMtNDYzMC1iMmU5LTllM2E2MjFjYmUwYyIsIk1vZGlmaWVkT24iOiIyMDIxLTA1LTExVDA5OjU1OjQ5IiwiUHJvamVjdCI6eyIkcmVmIjoiOCJ9fSwiUHVibGlzaGVycyI6W10sIlF1b3RhdGlvbnMiOltdLCJSYXRpb</w:instrText>
          </w:r>
          <w:r>
            <w:instrText xml:space="preserve">mciOjAsIlJlZmVyZW5jZVR5cGUiOiJKb3VybmFsQXJ0aWNsZSIsIlNob3J0VGl0bGUiOiJIYXJyaXMgMTkzNSDigJMgQWdlIGFuZCBPY2N1cGF0aW9uYWwgRmFjdG9ycyIsIlNob3J0VGl0bGVVcGRhdGVUeXBlIjowLCJTb3VyY2VPZkJpYmxpb2dyYXBoaWNJbmZvcm1hdGlvbiI6IkNyb3NzUmVmIiwiU3RhdGljSWRzIjpbIjE1YmE2MDdjL</w:instrText>
          </w:r>
          <w:r>
            <w:instrText xml:space="preserve">WMyZGYtNGZkNy1iNzg1LTU2MzkzMjY1ODkyMiJdLCJUYWJsZU9mQ29udGVudHNDb21wbGV4aXR5IjowLCJUYWJsZU9mQ29udGVudHNTb3VyY2VUZXh0Rm9ybWF0IjowLCJUYXNrcyI6W10sIlRpdGxlIjoiQWdlIGFuZCBPY2N1cGF0aW9uYWwgRmFjdG9ycyBpbiB0aGUgUmVzaWRlbnRpYWwgUHJvcGlucXVpdHkgb2YgTWFycmlhZ2UgUGFyd</w:instrText>
          </w:r>
          <w:r>
            <w:instrText xml:space="preserve">G5lcnMiLCJUcmFuc2xhdG9ycyI6W10sIlZvbHVtZSI6IjYiLCJZZWFyIjoiMTkzNSIsIlllYXJSZXNvbHZlZCI6IjE5MzUiLCJDcmVhdGVkQnkiOiJfTGVlbmEgTWFhw58iLCJDcmVhdGVkT24iOiIyMDIxLTA1LTExVDA5OjU1OjQ5IiwiTW9kaWZpZWRCeSI6Il9MZWVuYSBNYWHDnyIsIklkIjoiYmQ0MzUzMzEtMjMzNi00OTQ1LWE3MmMtY</w:instrText>
          </w:r>
          <w:r>
            <w:instrText xml:space="preserve">TBiYjUzY2FhMGY5IiwiTW9kaWZpZWRPbiI6IjIwMjEtMDUtMTFUMDk6NTU6NTUiLCJQcm9qZWN0Ijp7IiRyZWYiOiI4In19LCJVc2VOdW1iZXJpbmdUeXBlT2ZQYXJlbnREb2N1bWVudCI6ZmFsc2UsIlllYXJPbmx5Ijp0cnVlfV0sIkZvcm1hdHRlZFRleHQiOnsiJGlkIjoiMTMiLCJDb3VudCI6MSwiVGV4dFVuaXRzIjpbeyIkaWQiOiIxN</w:instrText>
          </w:r>
          <w:r>
            <w:instrText xml:space="preserve">CIsIkZvbnRTdHlsZSI6eyIkaWQiOiIxNSIsIk5ldXRyYWwiOnRydWV9LCJSZWFkaW5nT3JkZXIiOjEsIlRleHQiOiIoMTkzNSwgMjU4KSJ9XX0sIlRhZyI6IkNpdGF2aVBsYWNlaG9sZGVyIzU1MDU1MzZhLTA1ODEtNGFlOC04Yzc0LTA2M2Y1OWY0NzQ5YiIsIlRleHQiOiIoMTkzNSwgMjU4KSIsIldBSVZlcnNpb24iOiI2LjEwLjAuMCJ9}</w:instrText>
          </w:r>
          <w:r>
            <w:fldChar w:fldCharType="separate"/>
          </w:r>
          <w:r>
            <w:t xml:space="preserve">(1935, 258)</w:t>
          </w:r>
          <w:r>
            <w:fldChar w:fldCharType="end"/>
          </w:r>
        </w:sdtContent>
      </w:sdt>
      <w:r>
        <w:t xml:space="preserve"> </w:t>
      </w:r>
      <w:r>
        <w:t xml:space="preserve">einen </w:t>
      </w:r>
      <w:r>
        <w:t xml:space="preserve">nicht linear verlaufenden </w:t>
      </w:r>
      <w:r>
        <w:t xml:space="preserve">Effekt beim </w:t>
      </w:r>
      <w:r>
        <w:t xml:space="preserve">Alter</w:t>
      </w:r>
      <w:r>
        <w:t xml:space="preserve">. </w:t>
      </w:r>
      <w:r>
        <w:t xml:space="preserve">Im Durchschnitt </w:t>
      </w:r>
      <w:r>
        <w:t xml:space="preserve">nimmt</w:t>
      </w:r>
      <w:r>
        <w:t xml:space="preserve"> </w:t>
      </w:r>
      <w:r>
        <w:t xml:space="preserve">die Distanz zum Partner mit steigendem Alter ab</w:t>
      </w:r>
      <w:r>
        <w:t xml:space="preserve"> </w:t>
      </w:r>
      <w:sdt>
        <w:sdtPr>
          <w:alias w:val="To edit, see citavi.com/edit"/>
          <w15:appearance w15:val="boundingBox"/>
          <w:id w:val="-1138024872"/>
          <w:placeholder>
            <w:docPart w:val="DefaultPlaceholder_-1854013440"/>
          </w:placeholder>
          <w:tag w:val="CitaviPlaceholder#0419fc35-d64f-4ff0-af6d-3142b263ac73"/>
          <w:rPr/>
        </w:sdtPr>
        <w:sdtContent>
          <w:r>
            <w:fldChar w:fldCharType="begin"/>
          </w:r>
          <w:r>
            <w:instrText xml:space="preserve">ADDIN CitaviPlaceholder{eyIkaWQiOiIxIiwiJ</w:instrText>
          </w:r>
          <w:r>
            <w:instrText xml:space="preserve">HR5cGUiOiJTd2lzc0FjYWRlbWljLkNpdGF2aS5DaXRhdGlvbnMuV29yZFBsYWNlaG9sZGVyLCBTd2lzc0FjYWRlbWljLkNpdGF2aSIsIkVudHJpZXMiOlt7IiRpZCI6IjIiLCIkdHlwZSI6IlN3aXNzQWNhZGVtaWMuQ2l0YXZpLkNpdGF0aW9ucy5Xb3JkUGxhY2Vob2xkZXJFbnRyeSwgU3dpc3NBY2FkZW1pYy5DaXRhdmkiLCJJZCI6IjY2N</w:instrText>
          </w:r>
          <w:r>
            <w:instrText xml:space="preserve">GRiOTE4LWNlNjctNDA5MS05ZTEyLTNkNDkxZmE1M2VmNCIsIlJhbmdlTGVuZ3RoIjoxOCwiUmVmZXJlbmNlSWQiOiJkYjI5ZTg3ZS1hNzJkLTRhNmYtYjlhZi00MzQ1Y2MwNjc5NmYiLCJSZWZlcmVuY2UiOnsiJGlkIjoiMyIsIiR0eXBlIjoiU3dpc3NBY2FkZW1pYy5DaXRhdmkuUmVmZXJlbmNlLCBTd2lzc0FjYWRlbWljLkNpdGF2aSIsI</w:instrText>
          </w:r>
          <w:r>
            <w:instrText xml:space="preserve">kFic3RyYWN0Q29tcGxleGl0eSI6MCwiQWJzdHJhY3RTb3VyY2VUZXh0Rm9ybWF0IjowLCJBdXRob3JzIjpbeyIkaWQiOiI0IiwiJHR5cGUiOiJTd2lzc0FjYWRlbWljLkNpdGF2aS5QZXJzb24sIFN3aXNzQWNhZGVtaWMuQ2l0YXZpIiwiRmlyc3ROYW1lIjoiRS4iLCJMYXN0TmFtZSI6IkNsZWdnIiwiTWlkZGxlTmFtZSI6IkouIiwiUHJvd</w:instrText>
          </w:r>
          <w:r>
            <w:instrText xml:space="preserve">GVjdGVkIjp0cnVlLCJTZXgiOjAsIkNyZWF0ZWRCeSI6Il9MZWVuYSBNYWHDnyIsIkNyZWF0ZWRPbiI6IjIwMjEtMTAtMjdUMTI6MTI6MTYiLCJNb2RpZmllZEJ5IjoiX0xlZW5hIE1hYcOfIiwiSWQiOiI2YzY2ZTcxNi0yYjI5LTQ0NzgtOWU5MS00ODA3OGZjMjM2MDEiLCJNb2RpZmllZE9uIjoiMjAyMS0xMC0yN1QxMjoxMzoxNyIsIlByb</w:instrText>
          </w:r>
          <w:r>
            <w:instrText xml:space="preserve">2plY3QiOnsiJGlkIjoiNSIsIiR0eXBlIjoiU3dpc3NBY2FkZW1pYy5DaXRhdmkuUHJvamVjdCwgU3dpc3NBY2FkZW1pYy5DaXRhdmkifX0seyIkaWQiOiI2IiwiJHR5cGUiOiJTd2lzc0FjYWRlbWljLkNpdGF2aS5QZXJzb24sIFN3aXNzQWNhZGVtaWMuQ2l0YXZpIiwiRmlyc3ROYW1lIjoiVC4iLCJMYXN0TmFtZSI6IlJpbmdyb3NlIiwiT</w:instrText>
          </w:r>
          <w:r>
            <w:instrText xml:space="preserve">WlkZGxlTmFtZSI6IkouIiwiUHJvdGVjdGVkIjp0cnVlLCJTZXgiOjAsIkNyZWF0ZWRCeSI6Il9MZWVuYSBNYWHDnyIsIkNyZWF0ZWRPbiI6IjIwMjEtMTAtMjdUMTI6MTI6MTYiLCJNb2RpZmllZEJ5IjoiX0xlZW5hIE1hYcOfIiwiSWQiOiJjMmJjMzU4Zi04YzI2LTRjM2YtOGNlMy04ZWE4NzY1NGM3MzAiLCJNb2RpZmllZE9uIjoiMjAyM</w:instrText>
          </w:r>
          <w:r>
            <w:instrText xml:space="preserve">S0xMC0yN1QxMjoxMzowNyIsIlByb2plY3QiOnsiJHJlZiI6IjUifX0seyIkaWQiOiI3IiwiJHR5cGUiOiJTd2lzc0FjYWRlbWljLkNpdGF2aS5QZXJzb24sIFN3aXNzQWNhZGVtaWMuQ2l0YXZpIiwiRmlyc3ROYW1lIjoiSi4iLCJMYXN0TmFtZSI6IkNyb3NzIiwiTWlkZGxlTmFtZSI6IkYuIiwiUHJvdGVjdGVkIjp0cnVlLCJTZXgiOjAsI</w:instrText>
          </w:r>
          <w:r>
            <w:instrText xml:space="preserve">kNyZWF0ZWRCeSI6Il9MZWVuYSBNYWHDnyIsIkNyZWF0ZWRPbiI6IjIwMjEtMTAtMjdUMTI6MTI6MTYiLCJNb2RpZmllZEJ5IjoiX0xlZW5hIE1hYcOfIiwiSWQiOiI5ZDJhOWRiMi1hNjM2LTQ0YzEtYTI0NC1hNDViODAzYzA0ZTciLCJNb2RpZmllZE9uIjoiMjAyMS0xMC0yN1QxMjoxMzoyNiIsIlByb2plY3QiOnsiJHJlZiI6IjUifX1dL</w:instrText>
          </w:r>
          <w:r>
            <w:instrText xml:space="preserve">CJDaXRhdGlvbktleVVwZGF0ZVR5cGUiOjAsIkNvbGxhYm9yYXRvcnMiOltdLCJEb2kiOiIxMC4xMDE3L1MwMDIxOTMyMDk4MDAwNDMxIiwiRWRpdG9ycyI6W10sIkVkaXRpb24iOiIxOTk4LzAxLzAxIiwiRXZhbHVhdGlvbkNvbXBsZXhpdHkiOjAsIkV2YWx1YXRpb25Tb3VyY2VUZXh0Rm9ybWF0IjowLCJHcm91cHMiOltdLCJIYXNMYWJlb</w:instrText>
          </w:r>
          <w:r>
            <w:instrText xml:space="preserve">DEiOmZhbHNlLCJIYXNMYWJlbDIiOmZhbHNlLCJLZXl3b3JkcyI6W10sIkxvY2F0aW9ucyI6W3siJGlkIjoiOCIsIiR0eXBlIjoiU3dpc3NBY2FkZW1pYy5DaXRhdmkuTG9jYXRpb24sIFN3aXNzQWNhZGVtaWMuQ2l0YXZpIiwiQWRkcmVzcyI6eyIkaWQiOiI5IiwiJHR5cGUiOiJTd2lzc0FjYWRlbWljLkNpdGF2aS5MaW5rZWRSZXNvdXJjZ</w:instrText>
          </w:r>
          <w:r>
            <w:instrText xml:space="preserve">SwgU3dpc3NBY2FkZW1pYy5DaXRhdmkiLCJMaW5rZWRSZXNvdXJjZVR5cGUiOjUsIk9yaWdpbmFsU3RyaW5nIjoiMTAuMTAxNy9TMDAyMTkzMjA5ODAwMDQzMSIsIlVyaVN0cmluZyI6Imh0dHBzOi8vZG9pLm9yZy8xMC4xMDE3L1MwMDIxOTMyMDk4MDAwNDMxIiwiTGlua2VkUmVzb3VyY2VTdGF0dXMiOjgsIlByb3BlcnRpZXMiOnsiJGlkI</w:instrText>
          </w:r>
          <w:r>
            <w:instrText xml:space="preserve">joiMTAiLCIkdHlwZSI6IlN3aXNzQWNhZGVtaWMuQ2l0YXZpLkxpbmtlZFJlc291cmNlUHJvcGVydGllcywgU3dpc3NBY2FkZW1pYy5DaXRhdmkifSwiU3luY0ZvbGRlclR5cGUiOjAsIklzTG9jYWxDbG91ZFByb2plY3RGaWxlTGluayI6ZmFsc2UsIklzQ2xvdWRSZXN0b3JlIjpmYWxzZSwiSXNDbG91ZENvcHkiOmZhbHNlLCJBdHRhY2htZ</w:instrText>
          </w:r>
          <w:r>
            <w:instrText xml:space="preserve">W50Rm9sZGVyV2FzSW5GYWxsYmFja01vZGUiOmZhbHNlfSwiQW5ub3RhdGlvbnMiOltdLCJMb2NhdGlvblR5cGUiOjAsIk1pcnJvcnNSZWZlcmVuY2VQcm9wZXJ0eUlkIjoxMjgsIkNyZWF0ZWRCeSI6Il9MZWVuYSBNYWHDnyIsIkNyZWF0ZWRPbiI6IjIwMjEtMTAtMjdUMTI6MTI6MTYiLCJNb2RpZmllZEJ5IjoiX0xlZW5hIE1hYcOfIiwiS</w:instrText>
          </w:r>
          <w:r>
            <w:instrText xml:space="preserve">WQiOiJmYTA4MGRmYS01MjQ5LTQ2OGUtYTI0YS0xNmY4M2FhNDVkMmIiLCJNb2RpZmllZE9uIjoiMjAyMS0xMC0yN1QxMjoxMjoxNiIsIlByb2plY3QiOnsiJHJlZiI6IjUifX0seyIkaWQiOiIxMSIsIiR0eXBlIjoiU3dpc3NBY2FkZW1pYy5DaXRhdmkuTG9jYXRpb24sIFN3aXNzQWNhZGVtaWMuQ2l0YXZpIiwiQWRkcmVzcyI6eyIkaWQiO</w:instrText>
          </w:r>
          <w:r>
            <w:instrText xml:space="preserve">iIxMiIsIiR0eXBlIjoiU3dpc3NBY2FkZW1pYy5DaXRhdmkuTGlua2VkUmVzb3VyY2UsIFN3aXNzQWNhZGVtaWMuQ2l0YXZpIiwiTGlua2VkUmVzb3VyY2VUeXBlIjo1LCJPcmlnaW5hbFN0cmluZyI6Imh0dHBzOi8vd3d3LmNhbWJyaWRnZS5vcmcvY29yZS9hcnRpY2xlL3NvbWUtZmFjdG9ycy1hZmZlY3RpbmctbWFyaXRhbC1kaXN0YW5jZ</w:instrText>
          </w:r>
          <w:r>
            <w:instrText xml:space="preserve">XMtaW4tdGhlLW91dGVyLWhlYnJpZGVzLzVBOEE2N0NEODA4MjA2QTQ5RUE0NDA1NzBCREE1RDQxIiwiVXJpU3RyaW5nIjoiaHR0cHM6Ly93d3cuY2FtYnJpZGdlLm9yZy9jb3JlL2FydGljbGUvc29tZS1mYWN0b3JzLWFmZmVjdGluZy1tYXJpdGFsLWRpc3RhbmNlcy1pbi10aGUtb3V0ZXItaGVicmlkZXMvNUE4QTY3Q0Q4MDgyMDZBNDlFQ</w:instrText>
          </w:r>
          <w:r>
            <w:instrText xml:space="preserve">TQ0MDU3MEJEQTVENDEiLCJMaW5rZWRSZXNvdXJjZVN0YXR1cyI6OCwiUHJvcGVydGllcyI6eyIkaWQiOiIxMyIsIiR0eXBlIjoiU3dpc3NBY2FkZW1pYy5DaXRhdmkuTGlua2VkUmVzb3VyY2VQcm9wZXJ0aWVzLCBTd2lzc0FjYWRlbWljLkNpdGF2aSJ9LCJTeW5jRm9sZGVyVHlwZSI6MCwiSXNMb2NhbENsb3VkUHJvamVjdEZpbGVMaW5rI</w:instrText>
          </w:r>
          <w:r>
            <w:instrText xml:space="preserve">jpmYWxzZSwiSXNDbG91ZFJlc3RvcmUiOmZhbHNlLCJJc0Nsb3VkQ29weSI6ZmFsc2UsIkF0dGFjaG1lbnRGb2xkZXJXYXNJbkZhbGxiYWNrTW9kZSI6ZmFsc2V9LCJBbm5vdGF0aW9ucyI6W10sIkxvY2F0aW9uVHlwZSI6MCwiTWlycm9yc1JlZmVyZW5jZVByb3BlcnR5SWQiOjE1MSwiQ3JlYXRlZEJ5IjoiX0xlZW5hIE1hYcOfIiwiQ3JlY</w:instrText>
          </w:r>
          <w:r>
            <w:instrText xml:space="preserve">XRlZE9uIjoiMjAyMS0xMC0yN1QxMjoxMjoxNiIsIk1vZGlmaWVkQnkiOiJfTGVlbmEgTWFhw58iLCJJZCI6ImZjOWJjNDlkLTk2ZGEtNGJiOS1hODlhLWMyMTJiMjUxZjViNyIsIk1vZGlmaWVkT24iOiIyMDIxLTEwLTI3VDEyOjEyOjE2IiwiUHJvamVjdCI6eyIkcmVmIjoiNSJ9fV0sIk51bWJlciI6IjEiLCJPbmxpbmVBZGRyZXNzIjoia</w:instrText>
          </w:r>
          <w:r>
            <w:instrText xml:space="preserve">HR0cHM6Ly93d3cuY2FtYnJpZGdlLm9yZy9jb3JlL2FydGljbGUvc29tZS1mYWN0b3JzLWFmZmVjdGluZy1tYXJpdGFsLWRpc3RhbmNlcy1pbi10aGUtb3V0ZXItaGVicmlkZXMvNUE4QTY3Q0Q4MDgyMDZBNDlFQTQ0MDU3MEJEQTVENDEiLCJPcmdhbml6YXRpb25zIjpbXSwiT3RoZXJzSW52b2x2ZWQiOltdLCJQYWdlUmFuZ2UiOiI8c3A+X</w:instrText>
          </w:r>
          <w:r>
            <w:instrText xml:space="preserve">HJcbiAgPG4+NDM8L24+XHJcbiAgPGluPnRydWU8L2luPlxyXG4gIDxvcz40Mzwvb3M+XHJcbiAgPHBzPjQzPC9wcz5cclxuPC9zcD5cclxuPGVwPlxyXG4gIDxuPjYyPC9uPlxyXG4gIDxpbj50cnVlPC9pbj5cclxuICA8b3M+NjI8L29zPlxyXG4gIDxwcz42MjwvcHM+XHJcbjwvZXA+XHJcbjxvcz40My02Mjwvb3M+IiwiUGVyaW9kaWNhb</w:instrText>
          </w:r>
          <w:r>
            <w:instrText xml:space="preserve">CI6eyIkaWQiOiIxNCIsIiR0eXBlIjoiU3dpc3NBY2FkZW1pYy5DaXRhdmkuUGVyaW9kaWNhbCwgU3dpc3NBY2FkZW1pYy5DaXRhdmkiLCJJc3NuIjoiMDAyMS05MzIwIiwiTmFtZSI6IkpvdXJuYWwgb2YgQmlvc29jaWFsIFNjaWVuY2UiLCJQYWdpbmF0aW9uIjowLCJQcm90ZWN0ZWQiOmZhbHNlLCJDcmVhdGVkQnkiOiJfTGVlbmEgTWFhw</w:instrText>
          </w:r>
          <w:r>
            <w:instrText xml:space="preserve">58iLCJDcmVhdGVkT24iOiIyMDIxLTEwLTI3VDEyOjEyOjE2IiwiTW9kaWZpZWRCeSI6Il9MZWVuYSBNYWHDnyIsIklkIjoiNzk0Y2IzNjQtOTJiYy00NjBmLThiN2ItM2ZlYzBlM2U0YTQ2IiwiTW9kaWZpZWRPbiI6IjIwMjEtMTAtMjdUMTI6MTI6MTYiLCJQcm9qZWN0Ijp7IiRyZWYiOiI1In19LCJQdWJsaXNoZXJzIjpbeyIkaWQiOiIxN</w:instrText>
          </w:r>
          <w:r>
            <w:instrText xml:space="preserve">SIsIiR0eXBlIjoiU3dpc3NBY2FkZW1pYy5DaXRhdmkuUHVibGlzaGVyLCBTd2lzc0FjYWRlbWljLkNpdGF2aSIsIk5hbWUiOiJDYW1icmlkZ2UgVW5pdmVyc2l0eSBQcmVzcyIsIlByb3RlY3RlZCI6ZmFsc2UsIkNyZWF0ZWRCeSI6Il9MZWVuYSBNYWHDnyIsIkNyZWF0ZWRPbiI6IjIwMjEtMTAtMjdUMTI6MTI6MTYiLCJNb2RpZmllZEJ5I</w:instrText>
          </w:r>
          <w:r>
            <w:instrText xml:space="preserve">joiX0xlZW5hIE1hYcOfIiwiSWQiOiI2YmY3ZjIzMC04YTY0LTQ5ODQtYjY5NC0xMWYxOGM0Yzc2MGYiLCJNb2RpZmllZE9uIjoiMjAyMS0xMC0yN1QxMjoxMjoxNiIsIlByb2plY3QiOnsiJHJlZiI6IjUifX1dLCJRdW90YXRpb25zIjpbXSwiUmF0aW5nIjowLCJSZWZlcmVuY2VUeXBlIjoiSm91cm5hbEFydGljbGUiLCJTaG9ydFRpdGxlI</w:instrText>
          </w:r>
          <w:r>
            <w:instrText xml:space="preserve">joiQ2xlZ2csIFJpbmdyb3NlIGV0IGFsLiAxOTk4IOKAkyBTb21lIGZhY3RvcnMgYWZmZWN0aW5nIG1hcml0YWwgZGlzdGFuY2VzIiwiU2hvcnRUaXRsZVVwZGF0ZVR5cGUiOjAsIlNvdXJjZU9mQmlibGlvZ3JhcGhpY0luZm9ybWF0aW9uIjoiUklTIiwiU3RhdGljSWRzIjpbIjRjMWM3MTZiLWM3MGYtNDQyZS04NGM0LTZjZmJhZGJjODQzY</w:instrText>
          </w:r>
          <w:r>
            <w:instrText xml:space="preserve">SJdLCJUYWJsZU9mQ29udGVudHNDb21wbGV4aXR5IjowLCJUYWJsZU9mQ29udGVudHNTb3VyY2VUZXh0Rm9ybWF0IjowLCJUYXNrcyI6W10sIlRpdGxlIjoiU29tZSBmYWN0b3JzIGFmZmVjdGluZyBtYXJpdGFsIGRpc3RhbmNlcyBpbiB0aGUgb3V0ZXIgaGVicmlkZXMiLCJUcmFuc2xhdG9ycyI6W10sIlZvbHVtZSI6IjMwIiwiWWVhciI6I</w:instrText>
          </w:r>
          <w:r>
            <w:instrText xml:space="preserve">jE5OTgiLCJZZWFyUmVzb2x2ZWQiOiIxOTk4IiwiQ3JlYXRlZEJ5IjoiX0xlZW5hIE1hYcOfIiwiQ3JlYXRlZE9uIjoiMjAyMS0xMC0yN1QxMjoxMjoxNiIsIk1vZGlmaWVkQnkiOiJfTGVlbmEgTWFhw58iLCJJZCI6ImRiMjllODdlLWE3MmQtNGE2Zi1iOWFmLTQzNDVjYzA2Nzk2ZiIsIk1vZGlmaWVkT24iOiIyMDIxLTEwLTI3VDEyOjE0O</w:instrText>
          </w:r>
          <w:r>
            <w:instrText xml:space="preserve">jAwIiwiUHJvamVjdCI6eyIkcmVmIjoiNSJ9fSwiVXNlTnVtYmVyaW5nVHlwZU9mUGFyZW50RG9jdW1lbnQiOmZhbHNlfSx7IiRpZCI6IjE2IiwiJHR5cGUiOiJTd2lzc0FjYWRlbWljLkNpdGF2aS5DaXRhdGlvbnMuV29yZFBsYWNlaG9sZGVyRW50cnksIFN3aXNzQWNhZGVtaWMuQ2l0YXZpIiwiSWQiOiI1ZGIyZGM2Yi1jODQ3LTRlOTAtO</w:instrText>
          </w:r>
          <w:r>
            <w:instrText xml:space="preserve">GRhNy0zMTBiNThjMjA0ZjEiLCJSYW5nZVN0YXJ0IjoxOCwiUmFuZ2VMZW5ndGgiOjI1LCJSZWZlcmVuY2VJZCI6IjIzNTM2YWJmLTcyZmEtNGI4Yi05NThkLWI5YmQzOWJmM2JlYyIsIlJlZmVyZW5jZSI6eyIkaWQiOiIxNyIsIiR0eXBlIjoiU3dpc3NBY2FkZW1pYy5DaXRhdmkuUmVmZXJlbmNlLCBTd2lzc0FjYWRlbWljLkNpdGF2aSIsI</w:instrText>
          </w:r>
          <w:r>
            <w:instrText xml:space="preserve">kFic3RyYWN0Q29tcGxleGl0eSI6MCwiQWJzdHJhY3RTb3VyY2VUZXh0Rm9ybWF0IjowLCJBdXRob3JzIjpbeyIkaWQiOiIxOCIsIiR0eXBlIjoiU3dpc3NBY2FkZW1pYy5DaXRhdmkuUGVyc29uLCBTd2lzc0FjYWRlbWljLkNpdGF2aSIsIkZpcnN0TmFtZSI6IkQuIiwiTGFzdE5hbWUiOiJDb2xlbWFuIiwiTWlkZGxlTmFtZSI6IkEuIiwiU</w:instrText>
          </w:r>
          <w:r>
            <w:instrText xml:space="preserve">HJvdGVjdGVkIjpmYWxzZSwiU2V4IjowLCJDcmVhdGVkQnkiOiJfTGVlbmEgTWFhw58iLCJDcmVhdGVkT24iOiIyMDIxLTA1LTAxVDEyOjE0OjI0IiwiTW9kaWZpZWRCeSI6Il9MZWVuYSBNYWHDnyIsIklkIjoiM2M4MThhN2EtYTk0MS00ZDQ3LWFiYTQtOTA2MDRjYzNmNWE1IiwiTW9kaWZpZWRPbiI6IjIwMjEtMDUtMDFUMTI6MTQ6MjQiL</w:instrText>
          </w:r>
          <w:r>
            <w:instrText xml:space="preserve">CJQcm9qZWN0Ijp7IiRyZWYiOiI1In19LHsiJGlkIjoiMTkiLCIkdHlwZSI6IlN3aXNzQWNhZGVtaWMuQ2l0YXZpLlBlcnNvbiwgU3dpc3NBY2FkZW1pYy5DaXRhdmkiLCJGaXJzdE5hbWUiOiJKLiIsIkxhc3ROYW1lIjoiSGFza2V5IiwiTWlkZGxlTmFtZSI6IkMuIiwiUHJvdGVjdGVkIjpmYWxzZSwiU2V4IjowLCJDcmVhdGVkQnkiOiJfT</w:instrText>
          </w:r>
          <w:r>
            <w:instrText xml:space="preserve">GVlbmEgTWFhw58iLCJDcmVhdGVkT24iOiIyMDIxLTA1LTAxVDEyOjE0OjI0IiwiTW9kaWZpZWRCeSI6Il9MZWVuYSBNYWHDnyIsIklkIjoiZTIxNDFhNTUtMGU4Ni00YWIyLTliOGYtOGE2NTI4ZWM2NjBkIiwiTW9kaWZpZWRPbiI6IjIwMjEtMDUtMDFUMTI6MTQ6MjQiLCJQcm9qZWN0Ijp7IiRyZWYiOiI1In19XSwiQ2l0YXRpb25LZXlVc</w:instrText>
          </w:r>
          <w:r>
            <w:instrText xml:space="preserve">GRhdGVUeXBlIjowLCJDb2xsYWJvcmF0b3JzIjpbXSwiRGF0ZSI6IjAxLjA1LjIwMjEiLCJEb2kiOiIxMC4yMzA3LzYyMTc5NCIsIkVkaXRvcnMiOltdLCJFdmFsdWF0aW9uQ29tcGxleGl0eSI6MCwiRXZhbHVhdGlvblNvdXJjZVRleHRGb3JtYXQiOjAsIkdyb3VwcyI6W10sIkhhc0xhYmVsMSI6ZmFsc2UsIkhhc0xhYmVsMiI6ZmFsc2UsI</w:instrText>
          </w:r>
          <w:r>
            <w:instrText xml:space="preserve">ktleXdvcmRzIjpbXSwiTG9jYXRpb25zIjpbeyIkaWQiOiIyMCIsIiR0eXBlIjoiU3dpc3NBY2FkZW1pYy5DaXRhdmkuTG9jYXRpb24sIFN3aXNzQWNhZGVtaWMuQ2l0YXZpIiwiQWRkcmVzcyI6eyIkaWQiOiIyMSIsIiR0eXBlIjoiU3dpc3NBY2FkZW1pYy5DaXRhdmkuTGlua2VkUmVzb3VyY2UsIFN3aXNzQWNhZGVtaWMuQ2l0YXZpIiwiT</w:instrText>
          </w:r>
          <w:r>
            <w:instrText xml:space="preserve">Glua2VkUmVzb3VyY2VUeXBlIjo1LCJPcmlnaW5hbFN0cmluZyI6Imh0dHA6Ly93d3cuanN0b3Iub3JnL3N0YWJsZS82MjE3OTQiLCJVcmlTdHJpbmciOiJodHRwOi8vd3d3LmpzdG9yLm9yZy9zdGFibGUvNjIxNzk0IiwiTGlua2VkUmVzb3VyY2VTdGF0dXMiOjgsIlByb3BlcnRpZXMiOnsiJGlkIjoiMjIiLCIkdHlwZSI6IlN3aXNzQWNhZ</w:instrText>
          </w:r>
          <w:r>
            <w:instrText xml:space="preserve">GVtaWMuQ2l0YXZpLkxpbmtlZFJlc291cmNlUHJvcGVydGllcywgU3dpc3NBY2FkZW1pYy5DaXRhdmkifSwiU3luY0ZvbGRlclR5cGUiOjAsIklzTG9jYWxDbG91ZFByb2plY3RGaWxlTGluayI6ZmFsc2UsIklzQ2xvdWRSZXN0b3JlIjpmYWxzZSwiSXNDbG91ZENvcHkiOmZhbHNlLCJBdHRhY2htZW50Rm9sZGVyV2FzSW5GYWxsYmFja01vZ</w:instrText>
          </w:r>
          <w:r>
            <w:instrText xml:space="preserve">GUiOmZhbHNlfSwiQW5ub3RhdGlvbnMiOltdLCJMb2NhdGlvblR5cGUiOjAsIk1pcnJvcnNSZWZlcmVuY2VQcm9wZXJ0eUlkIjoxNTEsIkNyZWF0ZWRCeSI6Il9MZWVuYSBNYWHDnyIsIkNyZWF0ZWRPbiI6IjIwMjEtMDUtMDFUMTI6MTQ6MjQiLCJNb2RpZmllZEJ5IjoiX0xlZW5hIE1hYcOfIiwiSWQiOiI0ZDk4ZDNlYy0wOTk2LTQ3YzMtO</w:instrText>
          </w:r>
          <w:r>
            <w:instrText xml:space="preserve">WRiNC0xMTNkMzkwOWVmNmQiLCJNb2RpZmllZE9uIjoiMjAyMS0wNS0wMVQxMjoxNDoyNCIsIlByb2plY3QiOnsiJHJlZiI6IjUifX0seyIkaWQiOiIyMyIsIiR0eXBlIjoiU3dpc3NBY2FkZW1pYy5DaXRhdmkuTG9jYXRpb24sIFN3aXNzQWNhZGVtaWMuQ2l0YXZpIiwiQWRkcmVzcyI6eyIkaWQiOiIyNCIsIiR0eXBlIjoiU3dpc3NBY2FkZ</w:instrText>
          </w:r>
          <w:r>
            <w:instrText xml:space="preserve">W1pYy5DaXRhdmkuTGlua2VkUmVzb3VyY2UsIFN3aXNzQWNhZGVtaWMuQ2l0YXZpIiwiTGlua2VkUmVzb3VyY2VUeXBlIjo1LCJPcmlnaW5hbFN0cmluZyI6IjEwLjIzMDcvNjIxNzk0IiwiVXJpU3RyaW5nIjoiaHR0cHM6Ly9kb2kub3JnLzEwLjIzMDcvNjIxNzk0IiwiTGlua2VkUmVzb3VyY2VTdGF0dXMiOjgsIlByb3BlcnRpZXMiOnsiJ</w:instrText>
          </w:r>
          <w:r>
            <w:instrText xml:space="preserve">GlkIjoiMjUiLCIkdHlwZSI6IlN3aXNzQWNhZGVtaWMuQ2l0YXZpLkxpbmtlZFJlc291cmNlUHJvcGVydGllcywgU3dpc3NBY2FkZW1pYy5DaXRhdmkifSwiU3luY0ZvbGRlclR5cGUiOjAsIklzTG9jYWxDbG91ZFByb2plY3RGaWxlTGluayI6ZmFsc2UsIklzQ2xvdWRSZXN0b3JlIjpmYWxzZSwiSXNDbG91ZENvcHkiOmZhbHNlLCJBdHRhY</w:instrText>
          </w:r>
          <w:r>
            <w:instrText xml:space="preserve">2htZW50Rm9sZGVyV2FzSW5GYWxsYmFja01vZGUiOmZhbHNlfSwiQW5ub3RhdGlvbnMiOltdLCJMb2NhdGlvblR5cGUiOjAsIk1pcnJvcnNSZWZlcmVuY2VQcm9wZXJ0eUlkIjoxMjgsIkNyZWF0ZWRCeSI6Il9MZWVuYSBNYWHDnyIsIkNyZWF0ZWRPbiI6IjIwMjEtMDUtMDFUMTI6MTQ6MjQiLCJNb2RpZmllZEJ5IjoiX0xlZW5hIE1hYcOfI</w:instrText>
          </w:r>
          <w:r>
            <w:instrText xml:space="preserve">iwiSWQiOiJkMjEyOGRiNy02NTMwLTQyYTctOGZkNy0zMzllMDk0MjRiOTUiLCJNb2RpZmllZE9uIjoiMjAyMS0wNS0wMVQxMjoxNDoyNCIsIlByb2plY3QiOnsiJHJlZiI6IjUifX1dLCJOdW1iZXIiOiIzIiwiT25saW5lQWRkcmVzcyI6Imh0dHA6Ly93d3cuanN0b3Iub3JnL3N0YWJsZS82MjE3OTQiLCJPcmdhbml6YXRpb25zIjpbXSwiT</w:instrText>
          </w:r>
          <w:r>
            <w:instrText xml:space="preserve">3RoZXJzSW52b2x2ZWQiOltdLCJQYWdlUmFuZ2UiOiI8c3A+XHJcbiAgPG4+MzM3PC9uPlxyXG4gIDxpbj50cnVlPC9pbj5cclxuICA8b3M+MzM3PC9vcz5cclxuICA8cHM+MzM3PC9wcz5cclxuPC9zcD5cclxuPGVwPlxyXG4gIDxuPjM1NTwvbj5cclxuICA8aW4+dHJ1ZTwvaW4+XHJcbiAgPG9zPjM1NTwvb3M+XHJcbiAgPHBzPjM1NTwvc</w:instrText>
          </w:r>
          <w:r>
            <w:instrText xml:space="preserve">HM+XHJcbjwvZXA+XHJcbjxvcz4zMzctMzU1PC9vcz4iLCJQZXJpb2RpY2FsIjp7IiRpZCI6IjI2IiwiJHR5cGUiOiJTd2lzc0FjYWRlbWljLkNpdGF2aS5QZXJpb2RpY2FsLCBTd2lzc0FjYWRlbWljLkNpdGF2aSIsIklzc24iOiIwMDIwMjc1NCIsIk5hbWUiOiJUcmFuc2FjdGlvbnMgb2YgdGhlIEluc3RpdHV0ZSBvZiBCcml0aXNoIEdlb</w:instrText>
          </w:r>
          <w:r>
            <w:instrText xml:space="preserve">2dyYXBoZXJzIiwiUGFnaW5hdGlvbiI6MCwiUHJvdGVjdGVkIjpmYWxzZSwiQ3JlYXRlZEJ5IjoiX0xlZW5hIE1hYcOfIiwiQ3JlYXRlZE9uIjoiMjAyMS0wNS0wMVQxMjoxNDoyNCIsIk1vZGlmaWVkQnkiOiJfTGVlbmEgTWFhw58iLCJJZCI6IjllZjA4M2IxLTk2ZTItNDQwNS04ZGU0LTBhZDFiMGJhNGVhNSIsIk1vZGlmaWVkT24iOiIyM</w:instrText>
          </w:r>
          <w:r>
            <w:instrText xml:space="preserve">DIxLTA1LTAxVDEyOjE0OjI0IiwiUHJvamVjdCI6eyIkcmVmIjoiNSJ9fSwiUHVibGlzaGVycyI6W3siJGlkIjoiMjciLCIkdHlwZSI6IlN3aXNzQWNhZGVtaWMuQ2l0YXZpLlB1Ymxpc2hlciwgU3dpc3NBY2FkZW1pYy5DaXRhdmkiLCJOYW1lIjoiW1JveWFsIEdlb2dyYXBoaWNhbCBTb2NpZXR5ICh3aXRoIHRoZSBJbnN0aXR1dGUgb2YgQ</w:instrText>
          </w:r>
          <w:r>
            <w:instrText xml:space="preserve">nJpdGlzaCBHZW9ncmFwaGVycyksIFdpbGV5XSIsIlByb3RlY3RlZCI6ZmFsc2UsIkNyZWF0ZWRCeSI6Il9MZWVuYSBNYWHDnyIsIkNyZWF0ZWRPbiI6IjIwMjEtMDUtMDFUMTI6MTQ6MjQiLCJNb2RpZmllZEJ5IjoiX0xlZW5hIE1hYcOfIiwiSWQiOiJiMTZiYWMzNi03YjlhLTQ5OTEtOGY0OC05MTQ0NzNhOTE5YTciLCJNb2RpZmllZE9uI</w:instrText>
          </w:r>
          <w:r>
            <w:instrText xml:space="preserve">joiMjAyMS0wNS0wMVQxMjoxNDoyNCIsIlByb2plY3QiOnsiJHJlZiI6IjUifX1dLCJRdW90YXRpb25zIjpbXSwiUmF0aW5nIjowLCJSZWZlcmVuY2VUeXBlIjoiSm91cm5hbEFydGljbGUiLCJTaG9ydFRpdGxlIjoiQ29sZW1hbiwgSGFza2V5IDE5ODYg4oCTIE1hcml0YWwgRGlzdGFuY2UgYW5kIEl0cyBHZW9ncmFwaGljYWwiLCJTaG9yd</w:instrText>
          </w:r>
          <w:r>
            <w:instrText xml:space="preserve">FRpdGxlVXBkYXRlVHlwZSI6MCwiU291cmNlT2ZCaWJsaW9ncmFwaGljSW5mb3JtYXRpb24iOiJDcm9zc1JlZiIsIlN0YXRpY0lkcyI6WyIzYjc4MjIyMS03NTI1LTRiMmItYWVlYS05NDBkMWU4OWViMTciXSwiVGFibGVPZkNvbnRlbnRzQ29tcGxleGl0eSI6MCwiVGFibGVPZkNvbnRlbnRzU291cmNlVGV4dEZvcm1hdCI6MCwiVGFza3MiO</w:instrText>
          </w:r>
          <w:r>
            <w:instrText xml:space="preserve">ltdLCJUaXRsZSI6Ik1hcml0YWwgRGlzdGFuY2UgYW5kIEl0cyBHZW9ncmFwaGljYWwgT3JpZW50YXRpb24gaW4gRW5nbGFuZCBhbmQgV2FsZXMsIDE5NzkiLCJUcmFuc2xhdG9ycyI6W10sIlZvbHVtZSI6IjExIiwiWWVhciI6IjE5ODYiLCJZZWFyUmVzb2x2ZWQiOiIxOTg2IiwiQ3JlYXRlZEJ5IjoiX0xlZW5hIE1hYcOfIiwiQ3JlYXRlZ</w:instrText>
          </w:r>
          <w:r>
            <w:instrText xml:space="preserve">E9uIjoiMjAyMS0wNS0wMVQxMjoxNDoyNCIsIk1vZGlmaWVkQnkiOiJfTGVlbmEgTWFhw58iLCJJZCI6IjIzNTM2YWJmLTcyZmEtNGI4Yi05NThkLWI5YmQzOWJmM2JlYyIsIk1vZGlmaWVkT24iOiIyMDIxLTA1LTAxVDEyOjE3OjQxIiwiUHJvamVjdCI6eyIkcmVmIjoiNSJ9fSwiVXNlTnVtYmVyaW5nVHlwZU9mUGFyZW50RG9jdW1lbnQiO</w:instrText>
          </w:r>
          <w:r>
            <w:instrText xml:space="preserve">mZhbHNlfSx7IiRpZCI6IjI4IiwiJHR5cGUiOiJTd2lzc0FjYWRlbWljLkNpdGF2aS5DaXRhdGlvbnMuV29yZFBsYWNlaG9sZGVyRW50cnksIFN3aXNzQWNhZGVtaWMuQ2l0YXZpIiwiSWQiOiIxMTYwM2E2Zi05MDA2LTQ3ODUtYjUxZS03ZDgwZjVkZmJlNWMiLCJSYW5nZVN0YXJ0Ijo0MywiUmFuZ2VMZW5ndGgiOjEzLCJSZWZlcmVuY2VJZ</w:instrText>
          </w:r>
          <w:r>
            <w:instrText xml:space="preserve">CI6ImJkNDM1MzMxLTIzMzYtNDk0NS1hNzJjLWEwYmI1M2NhYTBmOSIsIlJlZmVyZW5jZSI6eyIkaWQiOiIyOSIsIiR0eXBlIjoiU3dpc3NBY2FkZW1pYy5DaXRhdmkuUmVmZXJlbmNlLCBTd2lzc0FjYWRlbWljLkNpdGF2aSIsIkFic3RyYWN0Q29tcGxleGl0eSI6MCwiQWJzdHJhY3RTb3VyY2VUZXh0Rm9ybWF0IjowLCJBdXRob3JzIjpbe</w:instrText>
          </w:r>
          <w:r>
            <w:instrText xml:space="preserve">yIkaWQiOiIzMCIsIiR0eXBlIjoiU3dpc3NBY2FkZW1pYy5DaXRhdmkuUGVyc29uLCBTd2lzc0FjYWRlbWljLkNpdGF2aSIsIkZpcnN0TmFtZSI6IkRhbmllbCIsIkxhc3ROYW1lIjoiSGFycmlzIiwiUHJvdGVjdGVkIjpmYWxzZSwiU2V4IjoyLCJDcmVhdGVkQnkiOiJfTGVlbmEgTWFhw58iLCJDcmVhdGVkT24iOiIyMDIxLTA1LTExVDA5O</w:instrText>
          </w:r>
          <w:r>
            <w:instrText xml:space="preserve">jU1OjQ5IiwiTW9kaWZpZWRCeSI6Il9MZWVuYSBNYWHDnyIsIklkIjoiNzUwZWJjZGEtMWFiNi00YmZiLTg1YWEtMGFjOTEzN2ViZDY3IiwiTW9kaWZpZWRPbiI6IjIwMjEtMDUtMTFUMDk6NTU6NDkiLCJQcm9qZWN0Ijp7IiRyZWYiOiI1In19XSwiQ2l0YXRpb25LZXlVcGRhdGVUeXBlIjowLCJDb2xsYWJvcmF0b3JzIjpbXSwiRG9pIjoiM</w:instrText>
          </w:r>
          <w:r>
            <w:instrText xml:space="preserve">TAuMTA4MC8wMDIyNDU0NS4xOTM1Ljk5MjE2NDEiLCJFZGl0b3JzIjpbXSwiRXZhbHVhdGlvbkNvbXBsZXhpdHkiOjAsIkV2YWx1YXRpb25Tb3VyY2VUZXh0Rm9ybWF0IjowLCJHcm91cHMiOltdLCJIYXNMYWJlbDEiOmZhbHNlLCJIYXNMYWJlbDIiOmZhbHNlLCJLZXl3b3JkcyI6W10sIkxvY2F0aW9ucyI6W3siJGlkIjoiMzEiLCIkdHlwZ</w:instrText>
          </w:r>
          <w:r>
            <w:instrText xml:space="preserve">SI6IlN3aXNzQWNhZGVtaWMuQ2l0YXZpLkxvY2F0aW9uLCBTd2lzc0FjYWRlbWljLkNpdGF2aSIsIkFkZHJlc3MiOnsiJGlkIjoiMzIiLCIkdHlwZSI6IlN3aXNzQWNhZGVtaWMuQ2l0YXZpLkxpbmtlZFJlc291cmNlLCBTd2lzc0FjYWRlbWljLkNpdGF2aSIsIkxpbmtlZFJlc291cmNlVHlwZSI6NSwiT3JpZ2luYWxTdHJpbmciOiIxMC4xM</w:instrText>
          </w:r>
          <w:r>
            <w:instrText xml:space="preserve">DgwLzAwMjI0NTQ1LjE5MzUuOTkyMTY0MSIsIlVyaVN0cmluZyI6Imh0dHBzOi8vZG9pLm9yZy8xMC4xMDgwLzAwMjI0NTQ1LjE5MzUuOTkyMTY0MSIsIkxpbmtlZFJlc291cmNlU3RhdHVzIjo4LCJQcm9wZXJ0aWVzIjp7IiRpZCI6IjMzIiwiJHR5cGUiOiJTd2lzc0FjYWRlbWljLkNpdGF2aS5MaW5rZWRSZXNvdXJjZVByb3BlcnRpZXMsI</w:instrText>
          </w:r>
          <w:r>
            <w:instrText xml:space="preserve">FN3aXNzQWNhZGVtaWMuQ2l0YXZpIn0sIlN5bmNGb2xkZXJUeXBlIjowLCJJc0xvY2FsQ2xvdWRQcm9qZWN0RmlsZUxpbmsiOmZhbHNlLCJJc0Nsb3VkUmVzdG9yZSI6ZmFsc2UsIklzQ2xvdWRDb3B5IjpmYWxzZSwiQXR0YWNobWVudEZvbGRlcldhc0luRmFsbGJhY2tNb2RlIjpmYWxzZX0sIkFubm90YXRpb25zIjpbXSwiTG9jYXRpb25Ue</w:instrText>
          </w:r>
          <w:r>
            <w:instrText xml:space="preserve">XBlIjowLCJNaXJyb3JzUmVmZXJlbmNlUHJvcGVydHlJZCI6MTI4LCJDcmVhdGVkQnkiOiJfTGVlbmEgTWFhw58iLCJDcmVhdGVkT24iOiIyMDIxLTA1LTExVDA5OjU1OjQ5IiwiTW9kaWZpZWRCeSI6Il9MZWVuYSBNYWHDnyIsIklkIjoiMjRhY2RlYjQtMDBmZS00MmI5LWEwZTUtMjQ4OTAzZDNlMDMwIiwiTW9kaWZpZWRPbiI6IjIwMjEtM</w:instrText>
          </w:r>
          <w:r>
            <w:instrText xml:space="preserve">DUtMTFUMDk6NTU6NDkiLCJQcm9qZWN0Ijp7IiRyZWYiOiI1In19XSwiTnVtYmVyIjoiMiIsIk9yZ2FuaXphdGlvbnMiOltdLCJPdGhlcnNJbnZvbHZlZCI6W10sIlBhZ2VSYW5nZSI6IjxzcD5cclxuICA8bj4yNTc8L24+XHJcbiAgPGluPnRydWU8L2luPlxyXG4gIDxvcz4yNTc8L29zPlxyXG4gIDxwcz4yNTc8L3BzPlxyXG48L3NwPlxyX</w:instrText>
          </w:r>
          <w:r>
            <w:instrText xml:space="preserve">G48ZXA+XHJcbiAgPG4+MjYxPC9uPlxyXG4gIDxpbj50cnVlPC9pbj5cclxuICA8b3M+MjYxPC9vcz5cclxuICA8cHM+MjYxPC9wcz5cclxuPC9lcD5cclxuPG9zPjI1Ny0yNjE8L29zPiIsIlBlcmlvZGljYWwiOnsiJGlkIjoiMzQiLCIkdHlwZSI6IlN3aXNzQWNhZGVtaWMuQ2l0YXZpLlBlcmlvZGljYWwsIFN3aXNzQWNhZGVtaWMuQ2l0Y</w:instrText>
          </w:r>
          <w:r>
            <w:instrText xml:space="preserve">XZpIiwiRWlzc24iOiIxOTQwLTExODMiLCJJc3NuIjoiMDAyMi00NTQ1IiwiTmFtZSI6IlRoZSBKb3VybmFsIG9mIFNvY2lhbCBQc3ljaG9sb2d5IiwiUGFnaW5hdGlvbiI6MCwiUHJvdGVjdGVkIjpmYWxzZSwiQ3JlYXRlZEJ5IjoiX0xlZW5hIE1hYcOfIiwiQ3JlYXRlZE9uIjoiMjAyMS0wNS0xMVQwOTo1NTo0OSIsIk1vZGlmaWVkQnkiO</w:instrText>
          </w:r>
          <w:r>
            <w:instrText xml:space="preserve">iJfTGVlbmEgTWFhw58iLCJJZCI6ImMwZjA5OWMxLTRhYjMtNDYzMC1iMmU5LTllM2E2MjFjYmUwYyIsIk1vZGlmaWVkT24iOiIyMDIxLTA1LTExVDA5OjU1OjQ5IiwiUHJvamVjdCI6eyIkcmVmIjoiNSJ9fSwiUHVibGlzaGVycyI6W10sIlF1b3RhdGlvbnMiOltdLCJSYXRpbmciOjAsIlJlZmVyZW5jZVR5cGUiOiJKb3VybmFsQXJ0aWNsZ</w:instrText>
          </w:r>
          <w:r>
            <w:instrText xml:space="preserve">SIsIlNob3J0VGl0bGUiOiJIYXJyaXMgMTkzNSDigJMgQWdlIGFuZCBPY2N1cGF0aW9uYWwgRmFjdG9ycyIsIlNob3J0VGl0bGVVcGRhdGVUeXBlIjowLCJTb3VyY2VPZkJpYmxpb2dyYXBoaWNJbmZvcm1hdGlvbiI6IkNyb3NzUmVmIiwiU3RhdGljSWRzIjpbIjE1YmE2MDdjLWMyZGYtNGZkNy1iNzg1LTU2MzkzMjY1ODkyMiJdLCJUYWJsZ</w:instrText>
          </w:r>
          <w:r>
            <w:instrText xml:space="preserve">U9mQ29udGVudHNDb21wbGV4aXR5IjowLCJUYWJsZU9mQ29udGVudHNTb3VyY2VUZXh0Rm9ybWF0IjowLCJUYXNrcyI6W10sIlRpdGxlIjoiQWdlIGFuZCBPY2N1cGF0aW9uYWwgRmFjdG9ycyBpbiB0aGUgUmVzaWRlbnRpYWwgUHJvcGlucXVpdHkgb2YgTWFycmlhZ2UgUGFydG5lcnMiLCJUcmFuc2xhdG9ycyI6W10sIlZvbHVtZSI6IjYiL</w:instrText>
          </w:r>
          <w:r>
            <w:instrText xml:space="preserve">CJZZWFyIjoiMTkzNSIsIlllYXJSZXNvbHZlZCI6IjE5MzUiLCJDcmVhdGVkQnkiOiJfTGVlbmEgTWFhw58iLCJDcmVhdGVkT24iOiIyMDIxLTA1LTExVDA5OjU1OjQ5IiwiTW9kaWZpZWRCeSI6Il9MZWVuYSBNYWHDnyIsIklkIjoiYmQ0MzUzMzEtMjMzNi00OTQ1LWE3MmMtYTBiYjUzY2FhMGY5IiwiTW9kaWZpZWRPbiI6IjIwMjEtMDUtM</w:instrText>
          </w:r>
          <w:r>
            <w:instrText xml:space="preserve">TFUMDk6NTU6NTUiLCJQcm9qZWN0Ijp7IiRyZWYiOiI1In19LCJVc2VOdW1iZXJpbmdUeXBlT2ZQYXJlbnREb2N1bWVudCI6ZmFsc2V9LHsiJGlkIjoiMzUiLCIkdHlwZSI6IlN3aXNzQWNhZGVtaWMuQ2l0YXZpLkNpdGF0aW9ucy5Xb3JkUGxhY2Vob2xkZXJFbnRyeSwgU3dpc3NBY2FkZW1pYy5DaXRhdmkiLCJJZCI6ImZjMzBiY2RkLTJiZ</w:instrText>
          </w:r>
          <w:r>
            <w:instrText xml:space="preserve">WYtNGY1OC1iZDdjLTcyYzYwNmZkYmE2OCIsIlJhbmdlU3RhcnQiOjU2LCJSYW5nZUxlbmd0aCI6MjYsIlJlZmVyZW5jZUlkIjoiYTRkNzQxYTktY2U5Zi00M2VkLWI2NmQtOGRkYmY5MzcwMTM3IiwiUmVmZXJlbmNlIjp7IiRpZCI6IjM2IiwiJHR5cGUiOiJTd2lzc0FjYWRlbWljLkNpdGF2aS5SZWZlcmVuY2UsIFN3aXNzQWNhZGVtaWMuQ</w:instrText>
          </w:r>
          <w:r>
            <w:instrText xml:space="preserve">2l0YXZpIiwiQWJzdHJhY3RDb21wbGV4aXR5IjowLCJBYnN0cmFjdFNvdXJjZVRleHRGb3JtYXQiOjAsIkF1dGhvcnMiOlt7IiRpZCI6IjM3IiwiJHR5cGUiOiJTd2lzc0FjYWRlbWljLkNpdGF2aS5QZXJzb24sIFN3aXNzQWNhZGVtaWMuQ2l0YXZpIiwiRmlyc3ROYW1lIjoiS2FyZW4iLCJMYXN0TmFtZSI6IkhhYW5kcmlrbWFuIiwiUHJvd</w:instrText>
          </w:r>
          <w:r>
            <w:instrText xml:space="preserve">GVjdGVkIjpmYWxzZSwiU2V4IjoxLCJDcmVhdGVkQnkiOiJfTGVlbmEgTWFhw58iLCJDcmVhdGVkT24iOiIyMDIxLTA0LTI5VDA3OjMzOjEzIiwiTW9kaWZpZWRCeSI6Il9MZWVuYSBNYWHDnyIsIklkIjoiN2I5NmNlZTYtMDBkZC00MDAyLWEzOGYtOGQ2ZWJhMzBmM2MwIiwiTW9kaWZpZWRPbiI6IjIwMjEtMDQtMjlUMDc6MzM6MTMiLCJQc</w:instrText>
          </w:r>
          <w:r>
            <w:instrText xml:space="preserve">m9qZWN0Ijp7IiRyZWYiOiI1In19LHsiJGlkIjoiMzgiLCIkdHlwZSI6IlN3aXNzQWNhZGVtaWMuQ2l0YXZpLlBlcnNvbiwgU3dpc3NBY2FkZW1pYy5DaXRhdmkiLCJGaXJzdE5hbWUiOiJDYXJlbCIsIkxhc3ROYW1lIjoiSGFybXNlbiIsIlByb3RlY3RlZCI6ZmFsc2UsIlNleCI6MCwiQ3JlYXRlZEJ5IjoiX0xlZW5hIE1hYcOfIiwiQ3JlY</w:instrText>
          </w:r>
          <w:r>
            <w:instrText xml:space="preserve">XRlZE9uIjoiMjAyMS0wNC0yOVQwNzozMzoxMyIsIk1vZGlmaWVkQnkiOiJfTGVlbmEgTWFhw58iLCJJZCI6ImEzOThiYjhmLTIzNWQtNDczMi04NGViLTZjYWFhZjhkOTIxNyIsIk1vZGlmaWVkT24iOiIyMDIxLTA0LTI5VDA3OjMzOjEzIiwiUHJvamVjdCI6eyIkcmVmIjoiNSJ9fSx7IiRpZCI6IjM5IiwiJHR5cGUiOiJTd2lzc0FjYWRlb</w:instrText>
          </w:r>
          <w:r>
            <w:instrText xml:space="preserve">WljLkNpdGF2aS5QZXJzb24sIFN3aXNzQWNhZGVtaWMuQ2l0YXZpIiwiRmlyc3ROYW1lIjoiTGVvIiwiTGFzdE5hbWUiOiJ2YW4gV2lzc2VuIiwiTWlkZGxlTmFtZSI6IkouIEcuIiwiUHJvdGVjdGVkIjpmYWxzZSwiU2V4IjoyLCJDcmVhdGVkQnkiOiJfTGVlbmEgTWFhw58iLCJDcmVhdGVkT24iOiIyMDIxLTA0LTI5VDA3OjMzOjEzIiwiT</w:instrText>
          </w:r>
          <w:r>
            <w:instrText xml:space="preserve">W9kaWZpZWRCeSI6Il9MZWVuYSBNYWHDnyIsIklkIjoiYjEwYWVmMDItZWFkNi00NTE0LTgwZWQtZmFhYTI4YWY5ODBmIiwiTW9kaWZpZWRPbiI6IjIwMjEtMDQtMjlUMDc6MzM6MTMiLCJQcm9qZWN0Ijp7IiRyZWYiOiI1In19LHsiJGlkIjoiNDAiLCIkdHlwZSI6IlN3aXNzQWNhZGVtaWMuQ2l0YXZpLlBlcnNvbiwgU3dpc3NBY2FkZW1pY</w:instrText>
          </w:r>
          <w:r>
            <w:instrText xml:space="preserve">y5DaXRhdmkiLCJGaXJzdE5hbWUiOiJJbmdlIiwiTGFzdE5hbWUiOiJIdXR0ZXIiLCJQcm90ZWN0ZWQiOmZhbHNlLCJTZXgiOjAsIkNyZWF0ZWRCeSI6Il9MZWVuYSBNYWHDnyIsIkNyZWF0ZWRPbiI6IjIwMjEtMDQtMjlUMDc6MzM6MTMiLCJNb2RpZmllZEJ5IjoiX0xlZW5hIE1hYcOfIiwiSWQiOiI3MDE2MzZjNi1iNGVjLTRiZGUtOTcxN</w:instrText>
          </w:r>
          <w:r>
            <w:instrText xml:space="preserve">y03MDhkMjg5OWFiMmMiLCJNb2RpZmllZE9uIjoiMjAyMS0wNC0yOVQwNzozMzoxMyIsIlByb2plY3QiOnsiJHJlZiI6IjUifX1dLCJDaXRhdGlvbktleVVwZGF0ZVR5cGUiOjAsIkNvbGxhYm9yYXRvcnMiOltdLCJEb2kiOiIxMC4xMDAyL3BzcC40ODciLCJFZGl0b3JzIjpbXSwiRXZhbHVhdGlvbkNvbXBsZXhpdHkiOjAsIkV2YWx1YXRpb</w:instrText>
          </w:r>
          <w:r>
            <w:instrText xml:space="preserve">25Tb3VyY2VUZXh0Rm9ybWF0IjowLCJHcm91cHMiOltdLCJIYXNMYWJlbDEiOmZhbHNlLCJIYXNMYWJlbDIiOnRydWUsIktleXdvcmRzIjpbXSwiTG9jYXRpb25zIjpbeyIkaWQiOiI0MSIsIiR0eXBlIjoiU3dpc3NBY2FkZW1pYy5DaXRhdmkuTG9jYXRpb24sIFN3aXNzQWNhZGVtaWMuQ2l0YXZpIiwiQWRkcmVzcyI6eyIkaWQiOiI0MiIsI</w:instrText>
          </w:r>
          <w:r>
            <w:instrText xml:space="preserve">iR0eXBlIjoiU3dpc3NBY2FkZW1pYy5DaXRhdmkuTGlua2VkUmVzb3VyY2UsIFN3aXNzQWNhZGVtaWMuQ2l0YXZpIiwiTGlua2VkUmVzb3VyY2VUeXBlIjo1LCJPcmlnaW5hbFN0cmluZyI6IjEwLjEwMDIvcHNwLjQ4NyIsIlVyaVN0cmluZyI6Imh0dHBzOi8vZG9pLm9yZy8xMC4xMDAyL3BzcC40ODciLCJMaW5rZWRSZXNvdXJjZVN0YXR1c</w:instrText>
          </w:r>
          <w:r>
            <w:instrText xml:space="preserve">yI6OCwiUHJvcGVydGllcyI6eyIkaWQiOiI0MyIsIiR0eXBlIjoiU3dpc3NBY2FkZW1pYy5DaXRhdmkuTGlua2VkUmVzb3VyY2VQcm9wZXJ0aWVzLCBTd2lzc0FjYWRlbWljLkNpdGF2aSJ9LCJTeW5jRm9sZGVyVHlwZSI6MCwiSXNMb2NhbENsb3VkUHJvamVjdEZpbGVMaW5rIjpmYWxzZSwiSXNDbG91ZFJlc3RvcmUiOmZhbHNlLCJJc0Nsb</w:instrText>
          </w:r>
          <w:r>
            <w:instrText xml:space="preserve">3VkQ29weSI6ZmFsc2UsIkF0dGFjaG1lbnRGb2xkZXJXYXNJbkZhbGxiYWNrTW9kZSI6ZmFsc2V9LCJBbm5vdGF0aW9ucyI6W10sIkxvY2F0aW9uVHlwZSI6MCwiTWlycm9yc1JlZmVyZW5jZVByb3BlcnR5SWQiOjEyOCwiQ3JlYXRlZEJ5IjoiX0xlZW5hIE1hYcOfIiwiQ3JlYXRlZE9uIjoiMjAyMS0wNC0yOVQwNzozMzoxMyIsIk1vZGlma</w:instrText>
          </w:r>
          <w:r>
            <w:instrText xml:space="preserve">WVkQnkiOiJfTGVlbmEgTWFhw58iLCJJZCI6IjE5ZjY0ZTNiLTRjOGEtNGZhNy05NmRlLTI5N2Y3MzNlZDg1YyIsIk1vZGlmaWVkT24iOiIyMDIxLTA0LTI5VDA3OjMzOjEzIiwiUHJvamVjdCI6eyIkcmVmIjoiNSJ9fV0sIk51bWJlciI6IjUiLCJPcmdhbml6YXRpb25zIjpbXSwiT3RoZXJzSW52b2x2ZWQiOltdLCJQYWdlUmFuZ2UiOiI8c</w:instrText>
          </w:r>
          <w:r>
            <w:instrText xml:space="preserve">3A+XHJcbiAgPG4+Mzg3PC9uPlxyXG4gIDxpbj50cnVlPC9pbj5cclxuICA8b3M+Mzg3PC9vcz5cclxuICA8cHM+Mzg3PC9wcz5cclxuPC9zcD5cclxuPGVwPlxyXG4gIDxuPjQwNTwvbj5cclxuICA8aW4+dHJ1ZTwvaW4+XHJcbiAgPG9zPjQwNTwvb3M+XHJcbiAgPHBzPjQwNTwvcHM+XHJcbjwvZXA+XHJcbjxvcz4zODctNDA1PC9vcz4iL</w:instrText>
          </w:r>
          <w:r>
            <w:instrText xml:space="preserve">CJQZXJpb2RpY2FsIjp7IiRpZCI6IjQ0IiwiJHR5cGUiOiJTd2lzc0FjYWRlbWljLkNpdGF2aS5QZXJpb2RpY2FsLCBTd2lzc0FjYWRlbWljLkNpdGF2aSIsIklzc24iOiIxNTQ0ODQ0NCIsIk5hbWUiOiJQb3B1bGF0aW9uLCBTcGFjZSBhbmQgUGxhY2UiLCJQYWdpbmF0aW9uIjowLCJQcm90ZWN0ZWQiOmZhbHNlLCJTdGFuZGFyZEFiYnJld</w:instrText>
          </w:r>
          <w:r>
            <w:instrText xml:space="preserve">mlhdGlvbiI6IlBvcHVsLiBTcGFjZSBQbGFjZSIsIkNyZWF0ZWRCeSI6Il9MZWVuYSBNYWHDnyIsIkNyZWF0ZWRPbiI6IjIwMjEtMDQtMjlUMDc6MzM6MTMiLCJNb2RpZmllZEJ5IjoiX0xlZW5hIE1hYcOfIiwiSWQiOiI5YjQyNjBiMi00OTVlLTQzNjktYjBiNC00N2FkZDI2ZGFjYzkiLCJNb2RpZmllZE9uIjoiMjAyMS0wNC0yOVQwNzozM</w:instrText>
          </w:r>
          <w:r>
            <w:instrText xml:space="preserve">zoxMyIsIlByb2plY3QiOnsiJHJlZiI6IjUifX0sIlB1Ymxpc2hlcnMiOltdLCJRdW90YXRpb25zIjpbXSwiUmF0aW5nIjowLCJSZWZlcmVuY2VUeXBlIjoiSm91cm5hbEFydGljbGUiLCJTaG9ydFRpdGxlIjoiSGFhbmRyaWttYW4sIEhhcm1zZW4gZXQgYWwuIDIwMDgg4oCTIEdlb2dyYXBoeSBtYXR0ZXJzIiwiU2hvcnRUaXRsZVVwZGF0Z</w:instrText>
          </w:r>
          <w:r>
            <w:instrText xml:space="preserve">VR5cGUiOjAsIlNvdXJjZU9mQmlibGlvZ3JhcGhpY0luZm9ybWF0aW9uIjoiQ3Jvc3NSZWYiLCJTdGF0aWNJZHMiOlsiOGE5ZTlmOTEtNGJhMS00MmEzLWE4MWQtYTU4OWQwMmY3ZTQxIl0sIlRhYmxlT2ZDb250ZW50c0NvbXBsZXhpdHkiOjAsIlRhYmxlT2ZDb250ZW50c1NvdXJjZVRleHRGb3JtYXQiOjAsIlRhc2tzIjpbXSwiVGl0bGUiO</w:instrText>
          </w:r>
          <w:r>
            <w:instrText xml:space="preserve">iJHZW9ncmFwaHkgbWF0dGVyczogcGF0dGVybnMgb2Ygc3BhdGlhbCBob21vZ2FteSBpbiB0aGUgTmV0aGVybGFuZHMiLCJUcmFuc2xhdG9ycyI6W10sIlZvbHVtZSI6IjE0IiwiWWVhciI6IjIwMDgiLCJZZWFyUmVzb2x2ZWQiOiIyMDA4IiwiQ3JlYXRlZEJ5IjoiX0xlZW5hIE1hYcOfIiwiQ3JlYXRlZE9uIjoiMjAyMS0wNC0yOVQwNzozM</w:instrText>
          </w:r>
          <w:r>
            <w:instrText xml:space="preserve">zoxMyIsIk1vZGlmaWVkQnkiOiJfTGVlbmEgTWFhw58iLCJJZCI6ImE0ZDc0MWE5LWNlOWYtNDNlZC1iNjZkLThkZGJmOTM3MDEzNyIsIk1vZGlmaWVkT24iOiIyMDIxLTA1LTAxVDEwOjQxOjAyIiwiUHJvamVjdCI6eyIkcmVmIjoiNSJ9fSwiVXNlTnVtYmVyaW5nVHlwZU9mUGFyZW50RG9jdW1lbnQiOmZhbHNlfV0sIkZvcm1hdHRlZFRle</w:instrText>
          </w:r>
          <w:r>
            <w:instrText xml:space="preserve">HQiOnsiJGlkIjoiNDUiLCJDb3VudCI6MSwiVGV4dFVuaXRzIjpbeyIkaWQiOiI0NiIsIkZvbnRTdHlsZSI6eyIkaWQiOiI0NyIsIk5ldXRyYWwiOnRydWV9LCJSZWFkaW5nT3JkZXIiOjEsIlRleHQiOiIoQ2xlZ2cgZXQgYWwuIDE5OTg7IENvbGVtYW4gdW5kIEhhc2tleSAxOTg2OyBIYXJyaXMgMTkzNTsgSGFhbmRyaWttYW4gZXQgYWwuI</w:instrText>
          </w:r>
          <w:r>
            <w:instrText xml:space="preserve">DIwMDgpIn1dfSwiVGFnIjoiQ2l0YXZpUGxhY2Vob2xkZXIjMDQxOWZjMzUtZDY0Zi00ZmYwLWFmNmQtMzE0MmIyNjNhYzczIiwiVGV4dCI6IihDbGVnZyBldCBhbC4gMTk5ODsgQ29sZW1hbiB1bmQgSGFza2V5IDE5ODY7IEhhcnJpcyAxOTM1OyBIYWFuZHJpa21hbiBldCBhbC4gMjAwOCkiLCJXQUlWZXJzaW9uIjoiNi4xMC4wLjAifQ==}</w:instrText>
          </w:r>
          <w:r>
            <w:fldChar w:fldCharType="separate"/>
          </w:r>
          <w:r>
            <w:t xml:space="preserve">(Clegg et al. 1998; Coleman und Haskey 1986; Harris 1935; Haandrikman et al. 2008)</w:t>
          </w:r>
          <w:r>
            <w:fldChar w:fldCharType="end"/>
          </w:r>
        </w:sdtContent>
      </w:sdt>
      <w:r>
        <w:t xml:space="preserve">.</w:t>
      </w:r>
      <w:r>
        <w:t xml:space="preserve"> Partnerschaften, „die über größere Distanz zustande kommen […] [sind hinsichtli</w:t>
      </w:r>
      <w:r>
        <w:t xml:space="preserve">ch des Alters und der Bildung] durchgängig heterogamer. […] [Weiter geht Lengerer davon aus,] dass die Handlungskontexte, in denen sich potenzielle Partner aus weit voneinander entfernten Wohnorten begegnen, weniger homogam vorstrukturiert sind“ (Lengerer </w:t>
      </w:r>
      <w:sdt>
        <w:sdtPr>
          <w:alias w:val="To edit, see citavi.com/edit"/>
          <w15:appearance w15:val="boundingBox"/>
          <w:id w:val="-1412920809"/>
          <w:placeholder>
            <w:docPart w:val="43E7DE36C72745C98D16AABE8729FE95"/>
          </w:placeholder>
          <w:tag w:val="CitaviPlaceholder#4ed49fcf-46a2-48cb-8120-41f973d86094"/>
          <w:rPr/>
        </w:sdtPr>
        <w:sdtContent>
          <w:r>
            <w:fldChar w:fldCharType="begin"/>
          </w:r>
          <w:r>
            <w:instrText xml:space="preserve">ADDIN CitaviPlaceholder{eyIkaWQiOiIxIiwiJHR5cGUiOiJTd2lzc0FjYWRlbWljLkNpdGF2aS5DaXRhdGlvbnMuV29yZFBsYWNlaG9sZGVyLCBTd2lzc0FjYWRlbWljL</w:instrText>
          </w:r>
          <w:r>
            <w:instrText xml:space="preserve">kNpdGF2aSIsIkVudHJpZXMiOlt7IiRpZCI6IjIiLCIkdHlwZSI6IlN3aXNzQWNhZGVtaWMuQ2l0YXZpLkNpdGF0aW9ucy5Xb3JkUGxhY2Vob2xkZXJFbnRyeSwgU3dpc3NBY2FkZW1pYy5DaXRhdmkiLCJJZCI6ImE5NTQyODE4LTFiNGEtNDNkYS1hYjFkLWU1NzJlNWI1ZmNjMCIsIlJhbmdlTGVuZ3RoIjo5LCJSZWZlcmVuY2VJZCI6IjFlN</w:instrText>
          </w:r>
          <w:r>
            <w:instrText xml:space="preserve">TNlYmIyLTc5MWItNGQ2MS1hMTUwLTk4ZGQwZTMxZjdlMyIsIk5vUGFyIjp0cnVlLCJQYWdlUmFuZ2UiOnsiJGlkIjoiMyIsIiR0eXBlIjoiU3dpc3NBY2FkZW1pYy5QYWdlUmFuZ2UsIFN3aXNzQWNhZGVtaWMiLCJFbmRQYWdlIjp7IiRpZCI6IjQiLCIkdHlwZSI6IlN3aXNzQWNhZGVtaWMuUGFnZU51bWJlciwgU3dpc3NBY2FkZW1pYyIsI</w:instrText>
          </w:r>
          <w:r>
            <w:instrText xml:space="preserve">klzRnVsbHlOdW1lcmljIjpmYWxzZSwiTnVtYmVyaW5nVHlwZSI6MCwiTnVtZXJhbFN5c3RlbSI6MH0sIk51bWJlcmluZ1R5cGUiOjAsIk51bWVyYWxTeXN0ZW0iOjAsIk9yaWdpbmFsU3RyaW5nIjoiMTU5IiwiU3RhcnRQYWdlIjp7IiRpZCI6IjUiLCIkdHlwZSI6IlN3aXNzQWNhZGVtaWMuUGFnZU51bWJlciwgU3dpc3NBY2FkZW1pYyIsI</w:instrText>
          </w:r>
          <w:r>
            <w:instrText xml:space="preserve">klzRnVsbHlOdW1lcmljIjp0cnVlLCJOdW1iZXIiOjE1OSwiTnVtYmVyaW5nVHlwZSI6MCwiTnVtZXJhbFN5c3RlbSI6MCwiT3JpZ2luYWxTdHJpbmciOiIxNTkiLCJQcmV0dHlTdHJpbmciOiIxNTkifX0sIlJlZmVyZW5jZSI6eyIkaWQiOiI2IiwiJHR5cGUiOiJTd2lzc0FjYWRlbWljLkNpdGF2aS5SZWZlcmVuY2UsIFN3aXNzQWNhZGVta</w:instrText>
          </w:r>
          <w:r>
            <w:instrText xml:space="preserve">WMuQ2l0YXZpIiwiQWJzdHJhY3RDb21wbGV4aXR5IjowLCJBYnN0cmFjdFNvdXJjZVRleHRGb3JtYXQiOjAsIkF1dGhvcnMiOlt7IiRpZCI6IjciLCIkdHlwZSI6IlN3aXNzQWNhZGVtaWMuQ2l0YXZpLlBlcnNvbiwgU3dpc3NBY2FkZW1pYy5DaXRhdmkiLCJGaXJzdE5hbWUiOiJBbmRyZWEiLCJMYXN0TmFtZSI6IkxlbmdlcmVyIiwiUHJvd</w:instrText>
          </w:r>
          <w:r>
            <w:instrText xml:space="preserve">GVjdGVkIjpmYWxzZSwiU2V4IjowLCJDcmVhdGVkQnkiOiJfTGVlbmEgTWFhw58iLCJDcmVhdGVkT24iOiIyMDIxLTA0LTI5VDA3OjQ0OjMyIiwiTW9kaWZpZWRCeSI6Il9MZWVuYSBNYWHDnyIsIklkIjoiZDk4MGIyOGYtMzVlNC00ZTkwLWFhNWEtNWY3ZWJkMGNlNzIwIiwiTW9kaWZpZWRPbiI6IjIwMjEtMDQtMjlUMDc6NDQ6MzIiLCJQc</w:instrText>
          </w:r>
          <w:r>
            <w:instrText xml:space="preserve">m9qZWN0Ijp7IiRpZCI6IjgiLCIkdHlwZSI6IlN3aXNzQWNhZGVtaWMuQ2l0YXZpLlByb2plY3QsIFN3aXNzQWNhZGVtaWMuQ2l0YXZpIn19XSwiQ2l0YXRpb25LZXlVcGRhdGVUeXBlIjowLCJDb2xsYWJvcmF0b3JzIjpbXSwiRWRpdG9ycyI6W3siJGlkIjoiOSIsIiR0eXBlIjoiU3dpc3NBY2FkZW1pYy5DaXRhdmkuUGVyc29uLCBTd2lzc</w:instrText>
          </w:r>
          <w:r>
            <w:instrText xml:space="preserve">0FjYWRlbWljLkNpdGF2aSIsIkZpcnN0TmFtZSI6IlRob21hcyIsIkxhc3ROYW1lIjoiS2xlaW4iLCJQcm90ZWN0ZWQiOmZhbHNlLCJTZXgiOjIsIkNyZWF0ZWRCeSI6Il9MZWVuYSBNYWHDnyIsIkNyZWF0ZWRPbiI6IjIwMjEtMDQtMjlUMDc6NDQ6MzIiLCJNb2RpZmllZEJ5IjoiX0xlZW5hIE1hYcOfIiwiSWQiOiI4ZTg4NWQzYy02ZWJhL</w:instrText>
          </w:r>
          <w:r>
            <w:instrText xml:space="preserve">TQ3N2ItYTQ2Mi00YWFjZDllZjQxODMiLCJNb2RpZmllZE9uIjoiMjAyMS0wNC0yOVQwNzo0NDozMiIsIlByb2plY3QiOnsiJHJlZiI6IjgifX1dLCJFdmFsdWF0aW9uQ29tcGxleGl0eSI6MCwiRXZhbHVhdGlvblNvdXJjZVRleHRGb3JtYXQiOjAsIkdyb3VwcyI6W10sIkhhc0xhYmVsMSI6ZmFsc2UsIkhhc0xhYmVsMiI6dHJ1ZSwiS2V5d</w:instrText>
          </w:r>
          <w:r>
            <w:instrText xml:space="preserve">29yZHMiOltdLCJMYW5ndWFnZSI6ImdlciIsIkxvY2F0aW9ucyI6W3siJGlkIjoiMTAiLCIkdHlwZSI6IlN3aXNzQWNhZGVtaWMuQ2l0YXZpLkxvY2F0aW9uLCBTd2lzc0FjYWRlbWljLkNpdGF2aSIsIkFkZHJlc3MiOnsiJGlkIjoiMTEiLCIkdHlwZSI6IlN3aXNzQWNhZGVtaWMuQ2l0YXZpLkxpbmtlZFJlc291cmNlLCBTd2lzc0FjYWRlb</w:instrText>
          </w:r>
          <w:r>
            <w:instrText xml:space="preserve">WljLkNpdGF2aSIsIkxpbmtlZFJlc291cmNlVHlwZSI6NSwiT3JpZ2luYWxTdHJpbmciOiJodHRwOi8vd3d3LnNzb2FyLmluZm8vc3NvYXIvaGFuZGxlL2RvY3VtZW50LzQ2NjA1IiwiVXJpU3RyaW5nIjoiaHR0cDovL3d3dy5zc29hci5pbmZvL3Nzb2FyL2hhbmRsZS9kb2N1bWVudC80NjYwNSIsIkxpbmtlZFJlc291cmNlU3RhdHVzIjo4L</w:instrText>
          </w:r>
          <w:r>
            <w:instrText xml:space="preserve">CJQcm9wZXJ0aWVzIjp7IiRpZCI6IjEyIiwiJHR5cGUiOiJTd2lzc0FjYWRlbWljLkNpdGF2aS5MaW5rZWRSZXNvdXJjZVByb3BlcnRpZXMsIFN3aXNzQWNhZGVtaWMuQ2l0YXZpIn0sIlN5bmNGb2xkZXJUeXBlIjowLCJJc0xvY2FsQ2xvdWRQcm9qZWN0RmlsZUxpbmsiOmZhbHNlLCJJc0Nsb3VkUmVzdG9yZSI6ZmFsc2UsIklzQ2xvdWRDb</w:instrText>
          </w:r>
          <w:r>
            <w:instrText xml:space="preserve">3B5IjpmYWxzZSwiQXR0YWNobWVudEZvbGRlcldhc0luRmFsbGJhY2tNb2RlIjpmYWxzZX0sIkFubm90YXRpb25zIjpbXSwiTG9jYXRpb25UeXBlIjowLCJNaXJyb3JzUmVmZXJlbmNlUHJvcGVydHlJZCI6MTEsIkNyZWF0ZWRCeSI6Il9MZWVuYSBNYWHDnyIsIkNyZWF0ZWRPbiI6IjIwMjEtMDQtMjlUMDc6NDQ6MzIiLCJNb2RpZmllZEJ5I</w:instrText>
          </w:r>
          <w:r>
            <w:instrText xml:space="preserve">joiX0xlZW5hIE1hYcOfIiwiSWQiOiJkNGEyZDBjNS1kMDRkLTQxZTEtOGQ1Ni0yMDY2ZjBiNThhYzIiLCJNb2RpZmllZE9uIjoiMjAyMS0wNC0yOVQwNzo0NDozMiIsIlByb2plY3QiOnsiJHJlZiI6IjgifX0seyIkaWQiOiIxMyIsIiR0eXBlIjoiU3dpc3NBY2FkZW1pYy5DaXRhdmkuTG9jYXRpb24sIFN3aXNzQWNhZGVtaWMuQ2l0YXZpI</w:instrText>
          </w:r>
          <w:r>
            <w:instrText xml:space="preserve">iwiQWRkcmVzcyI6eyIkaWQiOiIxNCIsIiR0eXBlIjoiU3dpc3NBY2FkZW1pYy5DaXRhdmkuTGlua2VkUmVzb3VyY2UsIFN3aXNzQWNhZGVtaWMuQ2l0YXZpIiwiTGlua2VkUmVzb3VyY2VUeXBlIjo1LCJPcmlnaW5hbFN0cmluZyI6Imh0dHA6Ly9kLW5iLmluZm8vMTE5MDk5MzYzNSIsIlVyaVN0cmluZyI6Imh0dHA6Ly9kLW5iLmluZm8vM</w:instrText>
          </w:r>
          <w:r>
            <w:instrText xml:space="preserve">TE5MDk5MzYzNSIsIkxpbmtlZFJlc291cmNlU3RhdHVzIjo4LCJQcm9wZXJ0aWVzIjp7IiRpZCI6IjE1IiwiJHR5cGUiOiJTd2lzc0FjYWRlbWljLkNpdGF2aS5MaW5rZWRSZXNvdXJjZVByb3BlcnRpZXMsIFN3aXNzQWNhZGVtaWMuQ2l0YXZpIn0sIlN5bmNGb2xkZXJUeXBlIjowLCJJc0xvY2FsQ2xvdWRQcm9qZWN0RmlsZUxpbmsiOmZhb</w:instrText>
          </w:r>
          <w:r>
            <w:instrText xml:space="preserve">HNlLCJJc0Nsb3VkUmVzdG9yZSI6ZmFsc2UsIklzQ2xvdWRDb3B5IjpmYWxzZSwiQXR0YWNobWVudEZvbGRlcldhc0luRmFsbGJhY2tNb2RlIjpmYWxzZX0sIkFubm90YXRpb25zIjpbXSwiTG9jYXRpb25UeXBlIjowLCJNaXJyb3JzUmVmZXJlbmNlUHJvcGVydHlJZCI6MTEsIkNyZWF0ZWRCeSI6Il9MZWVuYSBNYWHDnyIsIkNyZWF0ZWRPb</w:instrText>
          </w:r>
          <w:r>
            <w:instrText xml:space="preserve">iI6IjIwMjEtMDQtMjlUMDc6NDQ6MzIiLCJNb2RpZmllZEJ5IjoiX0xlZW5hIE1hYcOfIiwiSWQiOiI0NTJjMjEwZS1kYWM5LTQ5ZjktOGFjOS0zNDUxMWRlNzMxZjciLCJNb2RpZmllZE9uIjoiMjAyMS0wNC0yOVQwNzo0NDozMiIsIlByb2plY3QiOnsiJHJlZiI6IjgifX0seyIkaWQiOiIxNiIsIiR0eXBlIjoiU3dpc3NBY2FkZW1pYy5Da</w:instrText>
          </w:r>
          <w:r>
            <w:instrText xml:space="preserve">XRhdmkuTG9jYXRpb24sIFN3aXNzQWNhZGVtaWMuQ2l0YXZpIiwiQWRkcmVzcyI6eyIkaWQiOiIxNyIsIiR0eXBlIjoiU3dpc3NBY2FkZW1pYy5DaXRhdmkuTGlua2VkUmVzb3VyY2UsIFN3aXNzQWNhZGVtaWMuQ2l0YXZpIiwiTGlua2VkUmVzb3VyY2VUeXBlIjo1LCJPcmlnaW5hbFN0cmluZyI6Imh0dHBzOi8vZC1uYi5pbmZvLzExOTA5O</w:instrText>
          </w:r>
          <w:r>
            <w:instrText xml:space="preserve">TM2MzUvMzQiLCJVcmlTdHJpbmciOiJodHRwczovL2QtbmIuaW5mby8xMTkwOTkzNjM1LzM0IiwiTGlua2VkUmVzb3VyY2VTdGF0dXMiOjgsIlByb3BlcnRpZXMiOnsiJGlkIjoiMTgiLCIkdHlwZSI6IlN3aXNzQWNhZGVtaWMuQ2l0YXZpLkxpbmtlZFJlc291cmNlUHJvcGVydGllcywgU3dpc3NBY2FkZW1pYy5DaXRhdmkifSwiU3luY0Zvb</w:instrText>
          </w:r>
          <w:r>
            <w:instrText xml:space="preserve">GRlclR5cGUiOjAsIklzTG9jYWxDbG91ZFByb2plY3RGaWxlTGluayI6ZmFsc2UsIklzQ2xvdWRSZXN0b3JlIjpmYWxzZSwiSXNDbG91ZENvcHkiOmZhbHNlLCJBdHRhY2htZW50Rm9sZGVyV2FzSW5GYWxsYmFja01vZGUiOmZhbHNlfSwiQW5ub3RhdGlvbnMiOltdLCJMb2NhdGlvblR5cGUiOjAsIk1pcnJvcnNSZWZlcmVuY2VQcm9wZXJ0e</w:instrText>
          </w:r>
          <w:r>
            <w:instrText xml:space="preserve">UlkIjoxMSwiQ3JlYXRlZEJ5IjoiX0xlZW5hIE1hYcOfIiwiQ3JlYXRlZE9uIjoiMjAyMS0wNC0yOVQwNzo0NDozMiIsIk1vZGlmaWVkQnkiOiJfTGVlbmEgTWFhw58iLCJJZCI6IjA5ODYzYTZmLWM4ZjEtNGIzMC04OTY0LTcwMDg3YjNlNTk4ZCIsIk1vZGlmaWVkT24iOiIyMDIxLTA0LTI5VDA3OjQ0OjMyIiwiUHJvamVjdCI6eyIkcmVmI</w:instrText>
          </w:r>
          <w:r>
            <w:instrText xml:space="preserve">joiOCJ9fSx7IiRpZCI6IjE5IiwiJHR5cGUiOiJTd2lzc0FjYWRlbWljLkNpdGF2aS5Mb2NhdGlvbiwgU3dpc3NBY2FkZW1pYy5DaXRhdmkiLCJBZGRyZXNzIjp7IiRpZCI6IjIwIiwiJHR5cGUiOiJTd2lzc0FjYWRlbWljLkNpdGF2aS5MaW5rZWRSZXNvdXJjZSwgU3dpc3NBY2FkZW1pYy5DaXRhdmkiLCJMaW5rZWRSZXNvdXJjZVR5cGUiO</w:instrText>
          </w:r>
          <w:r>
            <w:instrText xml:space="preserve">jUsIk9yaWdpbmFsU3RyaW5nIjoiaHR0cHM6Ly9uYm4tcmVzb2x2aW5nLm9yZy91cm46bmJuOmRlOjAxNjgtc3NvYXItNDY2MDUtOCIsIlVyaVN0cmluZyI6Imh0dHBzOi8vbmJuLXJlc29sdmluZy5vcmcvdXJuOm5ibjpkZTowMTY4LXNzb2FyLTQ2NjA1LTgiLCJMaW5rZWRSZXNvdXJjZVN0YXR1cyI6OCwiUHJvcGVydGllcyI6eyIkaWQiO</w:instrText>
          </w:r>
          <w:r>
            <w:instrText xml:space="preserve">iIyMSIsIiR0eXBlIjoiU3dpc3NBY2FkZW1pYy5DaXRhdmkuTGlua2VkUmVzb3VyY2VQcm9wZXJ0aWVzLCBTd2lzc0FjYWRlbWljLkNpdGF2aSJ9LCJTeW5jRm9sZGVyVHlwZSI6MCwiSXNMb2NhbENsb3VkUHJvamVjdEZpbGVMaW5rIjpmYWxzZSwiSXNDbG91ZFJlc3RvcmUiOmZhbHNlLCJJc0Nsb3VkQ29weSI6ZmFsc2UsIkF0dGFjaG1lb</w:instrText>
          </w:r>
          <w:r>
            <w:instrText xml:space="preserve">nRGb2xkZXJXYXNJbkZhbGxiYWNrTW9kZSI6ZmFsc2V9LCJBbm5vdGF0aW9ucyI6W10sIkxvY2F0aW9uVHlwZSI6MCwiTWlycm9yc1JlZmVyZW5jZVByb3BlcnR5SWQiOjExLCJDcmVhdGVkQnkiOiJfTGVlbmEgTWFhw58iLCJDcmVhdGVkT24iOiIyMDIxLTA0LTI5VDA3OjQ0OjMyIiwiTW9kaWZpZWRCeSI6Il9MZWVuYSBNYWHDnyIsIklkI</w:instrText>
          </w:r>
          <w:r>
            <w:instrText xml:space="preserve">joiOTZmMjk5OGEtMTMwZS00YWVhLThkNWItZjI3N2UxZTFjMjAzIiwiTW9kaWZpZWRPbiI6IjIwMjEtMDQtMjlUMDc6NDQ6MzIiLCJQcm9qZWN0Ijp7IiRyZWYiOiI4In19XSwiT3JnYW5pemF0aW9ucyI6W10sIk90aGVyc0ludm9sdmVkIjpbXSwiUGFnZUNvdW50IjoiMTMzLTE2MiIsIlBhZ2VSYW5nZSI6IjxzcD5cclxuICA8bj4xMzM8L</w:instrText>
          </w:r>
          <w:r>
            <w:instrText xml:space="preserve">24+XHJcbiAgPGluPnRydWU8L2luPlxyXG4gIDxvcz4xMzM8L29zPlxyXG4gIDxwcz4xMzM8L3BzPlxyXG48L3NwPlxyXG48ZXA+XHJcbiAgPG4+MTYyPC9uPlxyXG4gIDxpbj50cnVlPC9pbj5cclxuICA8b3M+MTYyPC9vcz5cclxuICA8cHM+MTYyPC9wcz5cclxuPC9lcD5cclxuPG9zPjEzMy0xNjI8L29zPiIsIlBhcmFsbGVsVGl0bGUiO</w:instrText>
          </w:r>
          <w:r>
            <w:instrText xml:space="preserve">iJXaGVyZSBsb3ZlIGxvdmVzIC0gYW4gYXJ0aWNsZSBvbiB0aGUgJ2dlb2dyYXBoeScgb2YgdGhlIGNob2ljZSBvZiBwYXJ0bmVyIiwiUGFyZW50UmVmZXJlbmNlIjp7IiRpZCI6IjIyIiwiJHR5cGUiOiJTd2lzc0FjYWRlbWljLkNpdGF2aS5SZWZlcmVuY2UsIFN3aXNzQWNhZGVtaWMuQ2l0YXZpIiwiQWJzdHJhY3RDb21wbGV4aXR5IjowL</w:instrText>
          </w:r>
          <w:r>
            <w:instrText xml:space="preserve">CJBYnN0cmFjdFNvdXJjZVRleHRGb3JtYXQiOjAsIkF1dGhvcnMiOltdLCJDaXRhdGlvbktleVVwZGF0ZVR5cGUiOjAsIkNvbGxhYm9yYXRvcnMiOltdLCJDb3ZlclBhdGgiOnsiJGlkIjoiMjMiLCIkdHlwZSI6IlN3aXNzQWNhZGVtaWMuQ2l0YXZpLkxpbmtlZFJlc291cmNlLCBTd2lzc0FjYWRlbWljLkNpdGF2aSIsIkxpbmtlZFJlc291c</w:instrText>
          </w:r>
          <w:r>
            <w:instrText xml:space="preserve">mNlVHlwZSI6MiwiT3JpZ2luYWxTdHJpbmciOiJDOlxcVXNlcnNcXEhQXFxBcHBEYXRhXFxMb2NhbFxcVGVtcFxcYXF0eGdhcnUuanBnIiwiVXJpU3RyaW5nIjoiNDU1MjJmNGItN2YwMS00MzFlLWJkMWYtNzg0MmJkM2QxZGZhIiwiTGlua2VkUmVzb3VyY2VTdGF0dXMiOjgsIlByb3BlcnRpZXMiOnsiJGlkIjoiMjQiLCIkdHlwZSI6IlN3a</w:instrText>
          </w:r>
          <w:r>
            <w:instrText xml:space="preserve">XNzQWNhZGVtaWMuQ2l0YXZpLkxpbmtlZFJlc291cmNlUHJvcGVydGllcywgU3dpc3NBY2FkZW1pYy5DaXRhdmkifSwiU3luY0ZvbGRlclR5cGUiOjAsIklzTG9jYWxDbG91ZFByb2plY3RGaWxlTGluayI6ZmFsc2UsIklzQ2xvdWRSZXN0b3JlIjpmYWxzZSwiSXNDbG91ZENvcHkiOmZhbHNlLCJBdHRhY2htZW50Rm9sZGVyV2FzSW5GYWxsY</w:instrText>
          </w:r>
          <w:r>
            <w:instrText xml:space="preserve">mFja01vZGUiOmZhbHNlfSwiRWRpdG9ycyI6W3siJHJlZiI6IjkifV0sIkV2YWx1YXRpb25Db21wbGV4aXR5IjowLCJFdmFsdWF0aW9uU291cmNlVGV4dEZvcm1hdCI6MCwiR3JvdXBzIjpbXSwiSGFzTGFiZWwxIjpmYWxzZSwiSGFzTGFiZWwyIjpmYWxzZSwiSXNibiI6Ijk3ODM4MTAwMjg3NDciLCJLZXl3b3JkcyI6W10sIkxhbmd1YWdlI</w:instrText>
          </w:r>
          <w:r>
            <w:instrText xml:space="preserve">joiZ2VyIiwiTG9jYXRpb25zIjpbeyIkaWQiOiIyNSIsIiR0eXBlIjoiU3dpc3NBY2FkZW1pYy5DaXRhdmkuTG9jYXRpb24sIFN3aXNzQWNhZGVtaWMuQ2l0YXZpIiwiQWRkcmVzcyI6eyIkaWQiOiIyNiIsIiR0eXBlIjoiU3dpc3NBY2FkZW1pYy5DaXRhdmkuTGlua2VkUmVzb3VyY2UsIFN3aXNzQWNhZGVtaWMuQ2l0YXZpIiwiTGlua2VkU</w:instrText>
          </w:r>
          <w:r>
            <w:instrText xml:space="preserve">mVzb3VyY2VUeXBlIjo1LCJPcmlnaW5hbFN0cmluZyI6Imh0dHBzOi8vZXh0ZXJuYWwuZGFuZGVsb24uY29tL2Rvd25sb2FkL2F0dGFjaG1lbnRzL2RhbmRlbG9uL2lkcy9ERTAwNDlENENGQ0Q2OTE2M0QyNzVDMTI1NzM4QzAwNDA4RTEzLnBkZiIsIlVyaVN0cmluZyI6Imh0dHBzOi8vZXh0ZXJuYWwuZGFuZGVsb24uY29tL2Rvd25sb2FkL</w:instrText>
          </w:r>
          <w:r>
            <w:instrText xml:space="preserve">2F0dGFjaG1lbnRzL2RhbmRlbG9uL2lkcy9ERTAwNDlENENGQ0Q2OTE2M0QyNzVDMTI1NzM4QzAwNDA4RTEzLnBkZiIsIkxpbmtlZFJlc291cmNlU3RhdHVzIjo4LCJQcm9wZXJ0aWVzIjp7IiRpZCI6IjI3IiwiJHR5cGUiOiJTd2lzc0FjYWRlbWljLkNpdGF2aS5MaW5rZWRSZXNvdXJjZVByb3BlcnRpZXMsIFN3aXNzQWNhZGVtaWMuQ2l0Y</w:instrText>
          </w:r>
          <w:r>
            <w:instrText xml:space="preserve">XZpIn0sIlN5bmNGb2xkZXJUeXBlIjowLCJJc0xvY2FsQ2xvdWRQcm9qZWN0RmlsZUxpbmsiOmZhbHNlLCJJc0Nsb3VkUmVzdG9yZSI6ZmFsc2UsIklzQ2xvdWRDb3B5IjpmYWxzZSwiQXR0YWNobWVudEZvbGRlcldhc0luRmFsbGJhY2tNb2RlIjpmYWxzZX0sIkFubm90YXRpb25zIjpbXSwiTG9jYXRpb25UeXBlIjowLCJNaXJyb3JzUmVmZ</w:instrText>
          </w:r>
          <w:r>
            <w:instrText xml:space="preserve">XJlbmNlUHJvcGVydHlJZCI6MTEsIk5vdGVzIjoiVGFibGUgb2YgY29udGVudHMiLCJDcmVhdGVkQnkiOiJfTGVlbmEgTWFhw58iLCJDcmVhdGVkT24iOiIyMDIxLTA1LTE5VDIyOjU4OjU4IiwiTW9kaWZpZWRCeSI6Il9MZWVuYSBNYWHDnyIsIklkIjoiMjAwNmMxYzQtNTUzNy00YjRlLWJhYTUtYWQ2N2Q5MjgzOTVmIiwiTW9kaWZpZWRPb</w:instrText>
          </w:r>
          <w:r>
            <w:instrText xml:space="preserve">iI6IjIwMjEtMDUtMTlUMjI6NTg6NTgiLCJQcm9qZWN0Ijp7IiRyZWYiOiI4In19XSwiT3JnYW5pemF0aW9ucyI6W10sIk90aGVyc0ludm9sdmVkIjpbXSwiUGFnZUNvdW50IjoiMzE2IiwiUGxhY2VPZlB1YmxpY2F0aW9uIjoiV2llc2JhZGVuIiwiUHVibGlzaGVycyI6W3siJGlkIjoiMjgiLCIkdHlwZSI6IlN3aXNzQWNhZGVtaWMuQ2l0Y</w:instrText>
          </w:r>
          <w:r>
            <w:instrText xml:space="preserve">XZpLlB1Ymxpc2hlciwgU3dpc3NBY2FkZW1pYy5DaXRhdmkiLCJOYW1lIjoiU3ByaW5nZXIgRmFjaG1lZGllbiBXaWVzYmFkZW4gR21iSCIsIlByb3RlY3RlZCI6ZmFsc2UsIkNyZWF0ZWRCeSI6Il9MZWVuYSBNYWHDnyIsIkNyZWF0ZWRPbiI6IjIwMjEtMDUtMTlUMjI6NTg6NTgiLCJNb2RpZmllZEJ5IjoiX0xlZW5hIE1hYcOfIiwiSWQiO</w:instrText>
          </w:r>
          <w:r>
            <w:instrText xml:space="preserve">iI2OGUyOTUyZi00OTY5LTQ1NTgtYTg0Mi02OTdiMTNjYWRhOWIiLCJNb2RpZmllZE9uIjoiMjAyMS0wNS0xOVQyMjo1ODo1OCIsIlByb2plY3QiOnsiJHJlZiI6IjgifX1dLCJRdW90YXRpb25zIjpbXSwiUmF0aW5nIjowLCJSZWZlcmVuY2VUeXBlIjoiQm9va0VkaXRlZCIsIlNob3J0VGl0bGUiOiJLbGVpbiAoSGcuKSAyMDAxIOKAkyBQY</w:instrText>
          </w:r>
          <w:r>
            <w:instrText xml:space="preserve">XJ0bmVyd2FobCB1bmQgSGVpcmF0c211c3RlciIsIlNob3J0VGl0bGVVcGRhdGVUeXBlIjowLCJTb3VyY2VPZkJpYmxpb2dyYXBoaWNJbmZvcm1hdGlvbiI6IkdCViBHZW1laW5zYW1lciBCaWJsaW90aGVrc3ZlcmJ1bmQiLCJTdGF0aWNJZHMiOlsiNWFjMGZlM2MtMWQxMS00NGZlLThiODUtYjNhNjM1ZGJhMGM2Il0sIlN1YnRpdGxlIjoiU</w:instrText>
          </w:r>
          <w:r>
            <w:instrText xml:space="preserve">296aWFsc3RydWt0dXJlbGxlIFZvcmF1c3NldHp1bmdlbiBkZXIgTGllYmUiLCJUYWJsZU9mQ29udGVudHNDb21wbGV4aXR5IjowLCJUYWJsZU9mQ29udGVudHNTb3VyY2VUZXh0Rm9ybWF0IjowLCJUYXNrcyI6W10sIlRpdGxlIjoiUGFydG5lcndhaGwgdW5kIEhlaXJhdHNtdXN0ZXIiLCJUcmFuc2xhdG9ycyI6W10sIlllYXIiOiIyMDAxI</w:instrText>
          </w:r>
          <w:r>
            <w:instrText xml:space="preserve">iwiWWVhclJlc29sdmVkIjoiMjAwMSIsIkNyZWF0ZWRCeSI6Il9MZWVuYSBNYWHDnyIsIkNyZWF0ZWRPbiI6IjIwMjEtMDUtMTlUMjI6NTg6NTgiLCJNb2RpZmllZEJ5IjoiX0hQIiwiSWQiOiI0NTUyMmY0Yi03ZjAxLTQzMWUtYmQxZi03ODQyYmQzZDFkZmEiLCJNb2RpZmllZE9uIjoiMjAyMS0xMC0zMVQyMjo0Mjo0MiIsIlByb2plY3QiO</w:instrText>
          </w:r>
          <w:r>
            <w:instrText xml:space="preserve">nsiJHJlZiI6IjgifX0sIlBsYWNlT2ZQdWJsaWNhdGlvbiI6Ik9wbGFkZW4iLCJQdWJsaXNoZXJzIjpbeyIkaWQiOiIyOSIsIiR0eXBlIjoiU3dpc3NBY2FkZW1pYy5DaXRhdmkuUHVibGlzaGVyLCBTd2lzc0FjYWRlbWljLkNpdGF2aSIsIk5hbWUiOiJMZXNrZSB1LiBCdWRyaWNoIiwiUHJvdGVjdGVkIjpmYWxzZSwiQ3JlYXRlZEJ5IjoiX</w:instrText>
          </w:r>
          <w:r>
            <w:instrText xml:space="preserve">0xlZW5hIE1hYcOfIiwiQ3JlYXRlZE9uIjoiMjAyMS0wNC0yOVQwNzo0NDozMiIsIk1vZGlmaWVkQnkiOiJfTGVlbmEgTWFhw58iLCJJZCI6IjY5Njk4N2NhLWRjMmEtNDkwMy1iNzBkLWE0NGJhYTFhYmYzOCIsIk1vZGlmaWVkT24iOiIyMDIxLTA0LTI5VDA3OjQ0OjMyIiwiUHJvamVjdCI6eyIkcmVmIjoiOCJ9fV0sIlF1b3RhdGlvbnMiO</w:instrText>
          </w:r>
          <w:r>
            <w:instrText xml:space="preserve">ltdLCJSYXRpbmciOjAsIlJlZmVyZW5jZVR5cGUiOiJDb250cmlidXRpb24iLCJTZXJpZXNUaXRsZSI6eyIkaWQiOiIzMCIsIiR0eXBlIjoiU3dpc3NBY2FkZW1pYy5DaXRhdmkuU2VyaWVzVGl0bGUsIFN3aXNzQWNhZGVtaWMuQ2l0YXZpIiwiRWRpdG9ycyI6W10sIk5hbWUiOiJQYXJ0bmVyd2FobCB1bmQgSGVpcmF0c211c3Rlcjogc296a</w:instrText>
          </w:r>
          <w:r>
            <w:instrText xml:space="preserve">WFsc3RydWt0dXJlbGxlIFZvcmF1c3NldHp1bmdlbiBkZXIgTGllYmUiLCJQcm90ZWN0ZWQiOmZhbHNlLCJDcmVhdGVkQnkiOiJfTGVlbmEgTWFhw58iLCJDcmVhdGVkT24iOiIyMDIxLTA0LTI5VDA3OjQ0OjMyIiwiTW9kaWZpZWRCeSI6Il9MZWVuYSBNYWHDnyIsIklkIjoiMGI3NGY5MWYtYjMyNC00YjQ2LWFmMTktYjhlMzNiNmNiOGE2I</w:instrText>
          </w:r>
          <w:r>
            <w:instrText xml:space="preserve">iwiTW9kaWZpZWRPbiI6IjIwMjEtMDQtMjlUMDc6NDQ6MzIiLCJQcm9qZWN0Ijp7IiRyZWYiOiI4In19LCJTaG9ydFRpdGxlIjoiTGVuZ2VyZXIgMjAwMSDigJMgV28gZGllIExpZWJlIGhpbmbDpGxsdCIsIlNob3J0VGl0bGVVcGRhdGVUeXBlIjowLCJTb3VyY2VPZkJpYmxpb2dyYXBoaWNJbmZvcm1hdGlvbiI6IkRldXRzY2hlIE5hdGlvb</w:instrText>
          </w:r>
          <w:r>
            <w:instrText xml:space="preserve">mFsYmlibGlvdGhlayIsIlN0YXRpY0lkcyI6WyJlMjUwZjM0ZC04NTY1LTRiYWUtYTdkYi02NDk5ZGFkYWVjZmEiXSwiVGFibGVPZkNvbnRlbnRzQ29tcGxleGl0eSI6MCwiVGFibGVPZkNvbnRlbnRzU291cmNlVGV4dEZvcm1hdCI6MCwiVGFza3MiOltdLCJUaXRsZSI6IldvIGRpZSBMaWViZSBoaW5mw6RsbHQ6IGVpbiBCZWl0cmFnIHp1c</w:instrText>
          </w:r>
          <w:r>
            <w:instrText xml:space="preserve">iAnR2VvZ3JhcGhpZScgZGVyIFBhcnRuZXJ3YWhsIiwiVHJhbnNsYXRvcnMiOltdLCJZZWFyIjoiMjAwMSIsIlllYXJSZXNvbHZlZCI6IjIwMDEiLCJDcmVhdGVkQnkiOiJfTGVlbmEgTWFhw58iLCJDcmVhdGVkT24iOiIyMDIxLTA0LTI5VDA3OjQ0OjMyIiwiTW9kaWZpZWRCeSI6Il9IUCIsIklkIjoiMWU1M2ViYjItNzkxYi00ZDYxLWExN</w:instrText>
          </w:r>
          <w:r>
            <w:instrText xml:space="preserve">TAtOThkZDBlMzFmN2UzIiwiTW9kaWZpZWRPbiI6IjIwMjEtMTAtMzFUMjI6NDI6NDIiLCJQcm9qZWN0Ijp7IiRyZWYiOiI4In19LCJVc2VOdW1iZXJpbmdUeXBlT2ZQYXJlbnREb2N1bWVudCI6ZmFsc2UsIlllYXJPbmx5Ijp0cnVlfV0sIkZvcm1hdHRlZFRleHQiOnsiJGlkIjoiMzEiLCJDb3VudCI6MSwiVGV4dFVuaXRzIjpbeyIkaWQiO</w:instrText>
          </w:r>
          <w:r>
            <w:instrText xml:space="preserve">iIzMiIsIkZvbnRTdHlsZSI6eyIkaWQiOiIzMyIsIk5ldXRyYWwiOnRydWV9LCJSZWFkaW5nT3JkZXIiOjEsIlRleHQiOiIyMDAxLCAxNTkifV19LCJUYWciOiJDaXRhdmlQbGFjZWhvbGRlciM0ZWQ0OWZjZi00NmEyLTQ4Y2ItODEyMC00MWY5NzNkODYwOTQiLCJUZXh0IjoiMjAwMSwgMTU5IiwiV0FJVmVyc2lvbiI6IjYuMTAuMC4wIn0=}</w:instrText>
          </w:r>
          <w:r>
            <w:fldChar w:fldCharType="separate"/>
          </w:r>
          <w:r>
            <w:t xml:space="preserve">2001, 159</w:t>
          </w:r>
          <w:r>
            <w:fldChar w:fldCharType="end"/>
          </w:r>
        </w:sdtContent>
      </w:sdt>
      <w:r>
        <w:t xml:space="preserve">). </w:t>
      </w:r>
      <w:r/>
    </w:p>
    <w:p>
      <w:pPr>
        <w:pBdr/>
        <w:spacing w:after="240" w:line="360" w:lineRule="auto"/>
        <w:ind/>
        <w:jc w:val="both"/>
        <w:rPr/>
      </w:pPr>
      <w:r>
        <w:t xml:space="preserve">In den Niederlanden </w:t>
      </w:r>
      <w:r>
        <w:t xml:space="preserve">ansässige</w:t>
      </w:r>
      <w:r>
        <w:t xml:space="preserve"> Personen bevorzugen ebenfalls einen nahe</w:t>
      </w:r>
      <w:r>
        <w:t xml:space="preserve"> </w:t>
      </w:r>
      <w:r>
        <w:t xml:space="preserve">lebe</w:t>
      </w:r>
      <w:r>
        <w:t xml:space="preserve">nden</w:t>
      </w:r>
      <w:r>
        <w:t xml:space="preserve"> Partner </w:t>
      </w:r>
      <w:sdt>
        <w:sdtPr>
          <w:alias w:val="To edit, see citavi.com/edit"/>
          <w15:appearance w15:val="boundingBox"/>
          <w:id w:val="831639147"/>
          <w:placeholder>
            <w:docPart w:val="DefaultPlaceholder_-1854013440"/>
          </w:placeholder>
          <w:tag w:val="CitaviPlaceholder#4748e7e8-0469-4800-a6c6-fe6201538a1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mQzMDE1ZTBjLWE2MTYtNDM4ZS1iZDkyLTA4MDBjNmFlYmVhYSIsIlJhbmdlTGVuZ3RoIjoyNSwiUmVmZXJlbmNlSWQiOiJhNGQ3NDFhOS1jZTlmLTQzZWQtYjY2ZC04ZGRiZjkzNzAxMzc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S2FyZW4iLCJMYXN0TmFtZSI6IkhhYW5kcmlrbWFuIiwiUHJvdGVjdGVkIjpmYWxzZSwiU2V4IjoxLCJDcmVhdGVkQnkiOiJfTGVlbmEgTWFhw58iLCJDcmVhdGVkT24iOiIyMDIxLTA0LTI5VDA3OjMzOjEzIiwiTW9kaWZpZWRCeSI6Il9MZWVuYSBNYWHDnyIsIklkIjoiN2I5NmNlZTYtMDBkZC00M</w:instrText>
          </w:r>
          <w:r>
            <w:instrText xml:space="preserve">DAyLWEzOGYtOGQ2ZWJhMzBmM2MwIiwiTW9kaWZpZWRPbiI6IjIwMjEtMDQtMjlUMDc6MzM6MTMiLCJQcm9qZWN0Ijp7IiRpZCI6IjUiLCIkdHlwZSI6IlN3aXNzQWNhZGVtaWMuQ2l0YXZpLlByb2plY3QsIFN3aXNzQWNhZGVtaWMuQ2l0YXZpIn19LHsiJGlkIjoiNiIsIiR0eXBlIjoiU3dpc3NBY2FkZW1pYy5DaXRhdmkuUGVyc29uLCBTd</w:instrText>
          </w:r>
          <w:r>
            <w:instrText xml:space="preserve">2lzc0FjYWRlbWljLkNpdGF2aSIsIkZpcnN0TmFtZSI6IkNhcmVsIiwiTGFzdE5hbWUiOiJIYXJtc2VuIiwiUHJvdGVjdGVkIjpmYWxzZSwiU2V4IjowLCJDcmVhdGVkQnkiOiJfTGVlbmEgTWFhw58iLCJDcmVhdGVkT24iOiIyMDIxLTA0LTI5VDA3OjMzOjEzIiwiTW9kaWZpZWRCeSI6Il9MZWVuYSBNYWHDnyIsIklkIjoiYTM5OGJiOGYtM</w:instrText>
          </w:r>
          <w:r>
            <w:instrText xml:space="preserve">jM1ZC00NzMyLTg0ZWItNmNhYWFmOGQ5MjE3IiwiTW9kaWZpZWRPbiI6IjIwMjEtMDQtMjlUMDc6MzM6MTMiLCJQcm9qZWN0Ijp7IiRyZWYiOiI1In19LHsiJGlkIjoiNyIsIiR0eXBlIjoiU3dpc3NBY2FkZW1pYy5DaXRhdmkuUGVyc29uLCBTd2lzc0FjYWRlbWljLkNpdGF2aSIsIkZpcnN0TmFtZSI6IkxlbyIsIkxhc3ROYW1lIjoidmFuI</w:instrText>
          </w:r>
          <w:r>
            <w:instrText xml:space="preserve">Fdpc3NlbiIsIk1pZGRsZU5hbWUiOiJKLiBHLiIsIlByb3RlY3RlZCI6ZmFsc2UsIlNleCI6MiwiQ3JlYXRlZEJ5IjoiX0xlZW5hIE1hYcOfIiwiQ3JlYXRlZE9uIjoiMjAyMS0wNC0yOVQwNzozMzoxMyIsIk1vZGlmaWVkQnkiOiJfTGVlbmEgTWFhw58iLCJJZCI6ImIxMGFlZjAyLWVhZDYtNDUxNC04MGVkLWZhYWEyOGFmOTgwZiIsIk1vZ</w:instrText>
          </w:r>
          <w:r>
            <w:instrText xml:space="preserve">GlmaWVkT24iOiIyMDIxLTA0LTI5VDA3OjMzOjEzIiwiUHJvamVjdCI6eyIkcmVmIjoiNSJ9fSx7IiRpZCI6IjgiLCIkdHlwZSI6IlN3aXNzQWNhZGVtaWMuQ2l0YXZpLlBlcnNvbiwgU3dpc3NBY2FkZW1pYy5DaXRhdmkiLCJGaXJzdE5hbWUiOiJJbmdlIiwiTGFzdE5hbWUiOiJIdXR0ZXIiLCJQcm90ZWN0ZWQiOmZhbHNlLCJTZXgiOjAsI</w:instrText>
          </w:r>
          <w:r>
            <w:instrText xml:space="preserve">kNyZWF0ZWRCeSI6Il9MZWVuYSBNYWHDnyIsIkNyZWF0ZWRPbiI6IjIwMjEtMDQtMjlUMDc6MzM6MTMiLCJNb2RpZmllZEJ5IjoiX0xlZW5hIE1hYcOfIiwiSWQiOiI3MDE2MzZjNi1iNGVjLTRiZGUtOTcxNy03MDhkMjg5OWFiMmMiLCJNb2RpZmllZE9uIjoiMjAyMS0wNC0yOVQwNzozMzoxMyIsIlByb2plY3QiOnsiJHJlZiI6IjUifX1dL</w:instrText>
          </w:r>
          <w:r>
            <w:instrText xml:space="preserve">CJDaXRhdGlvbktleVVwZGF0ZVR5cGUiOjAsIkNvbGxhYm9yYXRvcnMiOltdLCJEb2kiOiIxMC4xMDAyL3BzcC40ODciLCJFZGl0b3JzIjpbXSwiRXZhbHVhdGlvbkNvbXBsZXhpdHkiOjAsIkV2YWx1YXRpb25Tb3VyY2VUZXh0Rm9ybWF0IjowLCJHcm91cHMiOltdLCJIYXNMYWJlbDEiOmZhbHNlLCJIYXNMYWJlbDIiOnRydWUsIktleXdvc</w:instrText>
          </w:r>
          <w:r>
            <w:instrText xml:space="preserve">mRzIjpbXSwiTG9jYXRpb25zIjpbeyIkaWQiOiI5IiwiJHR5cGUiOiJTd2lzc0FjYWRlbWljLkNpdGF2aS5Mb2NhdGlvbiwgU3dpc3NBY2FkZW1pYy5DaXRhdmkiLCJBZGRyZXNzIjp7IiRpZCI6IjEwIiwiJHR5cGUiOiJTd2lzc0FjYWRlbWljLkNpdGF2aS5MaW5rZWRSZXNvdXJjZSwgU3dpc3NBY2FkZW1pYy5DaXRhdmkiLCJMaW5rZWRSZ</w:instrText>
          </w:r>
          <w:r>
            <w:instrText xml:space="preserve">XNvdXJjZVR5cGUiOjUsIk9yaWdpbmFsU3RyaW5nIjoiMTAuMTAwMi9wc3AuNDg3IiwiVXJpU3RyaW5nIjoiaHR0cHM6Ly9kb2kub3JnLzEwLjEwMDIvcHNwLjQ4NyIsIkxpbmtlZFJlc291cmNlU3RhdHVzIjo4LCJQcm9wZXJ0aWVzIjp7IiRpZCI6IjExIiwiJHR5cGUiOiJTd2lzc0FjYWRlbWljLkNpdGF2aS5MaW5rZWRSZXNvdXJjZVByb</w:instrText>
          </w:r>
          <w:r>
            <w:instrText xml:space="preserve">3BlcnRpZXMsIFN3aXNzQWNhZGVtaWMuQ2l0YXZpIn0sIlN5bmNGb2xkZXJUeXBlIjowLCJJc0xvY2FsQ2xvdWRQcm9qZWN0RmlsZUxpbmsiOmZhbHNlLCJJc0Nsb3VkUmVzdG9yZSI6ZmFsc2UsIklzQ2xvdWRDb3B5IjpmYWxzZSwiQXR0YWNobWVudEZvbGRlcldhc0luRmFsbGJhY2tNb2RlIjpmYWxzZX0sIkFubm90YXRpb25zIjpbXSwiT</w:instrText>
          </w:r>
          <w:r>
            <w:instrText xml:space="preserve">G9jYXRpb25UeXBlIjowLCJNaXJyb3JzUmVmZXJlbmNlUHJvcGVydHlJZCI6MTI4LCJDcmVhdGVkQnkiOiJfTGVlbmEgTWFhw58iLCJDcmVhdGVkT24iOiIyMDIxLTA0LTI5VDA3OjMzOjEzIiwiTW9kaWZpZWRCeSI6Il9MZWVuYSBNYWHDnyIsIklkIjoiMTlmNjRlM2ItNGM4YS00ZmE3LTk2ZGUtMjk3ZjczM2VkODVjIiwiTW9kaWZpZWRPb</w:instrText>
          </w:r>
          <w:r>
            <w:instrText xml:space="preserve">iI6IjIwMjEtMDQtMjlUMDc6MzM6MTMiLCJQcm9qZWN0Ijp7IiRyZWYiOiI1In19XSwiTnVtYmVyIjoiNSIsIk9yZ2FuaXphdGlvbnMiOltdLCJPdGhlcnNJbnZvbHZlZCI6W10sIlBhZ2VSYW5nZSI6IjxzcD5cclxuICA8bj4zODc8L24+XHJcbiAgPGluPnRydWU8L2luPlxyXG4gIDxvcz4zODc8L29zPlxyXG4gIDxwcz4zODc8L3BzPlxyX</w:instrText>
          </w:r>
          <w:r>
            <w:instrText xml:space="preserve">G48L3NwPlxyXG48ZXA+XHJcbiAgPG4+NDA1PC9uPlxyXG4gIDxpbj50cnVlPC9pbj5cclxuICA8b3M+NDA1PC9vcz5cclxuICA8cHM+NDA1PC9wcz5cclxuPC9lcD5cclxuPG9zPjM4Ny00MDU8L29zPiIsIlBlcmlvZGljYWwiOnsiJGlkIjoiMTIiLCIkdHlwZSI6IlN3aXNzQWNhZGVtaWMuQ2l0YXZpLlBlcmlvZGljYWwsIFN3aXNzQWNhZ</w:instrText>
          </w:r>
          <w:r>
            <w:instrText xml:space="preserve">GVtaWMuQ2l0YXZpIiwiSXNzbiI6IjE1NDQ4NDQ0IiwiTmFtZSI6IlBvcHVsYXRpb24sIFNwYWNlIGFuZCBQbGFjZSIsIlBhZ2luYXRpb24iOjAsIlByb3RlY3RlZCI6ZmFsc2UsIlN0YW5kYXJkQWJicmV2aWF0aW9uIjoiUG9wdWwuIFNwYWNlIFBsYWNlIiwiQ3JlYXRlZEJ5IjoiX0xlZW5hIE1hYcOfIiwiQ3JlYXRlZE9uIjoiMjAyMS0wN</w:instrText>
          </w:r>
          <w:r>
            <w:instrText xml:space="preserve">C0yOVQwNzozMzoxMyIsIk1vZGlmaWVkQnkiOiJfTGVlbmEgTWFhw58iLCJJZCI6IjliNDI2MGIyLTQ5NWUtNDM2OS1iMGI0LTQ3YWRkMjZkYWNjOSIsIk1vZGlmaWVkT24iOiIyMDIxLTA0LTI5VDA3OjMzOjEzIiwiUHJvamVjdCI6eyIkcmVmIjoiNSJ9fSwiUHVibGlzaGVycyI6W10sIlF1b3RhdGlvbnMiOltdLCJSYXRpbmciOjAsIlJlZ</w:instrText>
          </w:r>
          <w:r>
            <w:instrText xml:space="preserve">mVyZW5jZVR5cGUiOiJKb3VybmFsQXJ0aWNsZSIsIlNob3J0VGl0bGUiOiJIYWFuZHJpa21hbiwgSGFybXNlbiBldCBhbC4gMjAwOCDigJMgR2VvZ3JhcGh5IG1hdHRlcnMiLCJTaG9ydFRpdGxlVXBkYXRlVHlwZSI6MCwiU291cmNlT2ZCaWJsaW9ncmFwaGljSW5mb3JtYXRpb24iOiJDcm9zc1JlZiIsIlN0YXRpY0lkcyI6WyI4YTllOWY5M</w:instrText>
          </w:r>
          <w:r>
            <w:instrText xml:space="preserve">S00YmExLTQyYTMtYTgxZC1hNTg5ZDAyZjdlNDEiXSwiVGFibGVPZkNvbnRlbnRzQ29tcGxleGl0eSI6MCwiVGFibGVPZkNvbnRlbnRzU291cmNlVGV4dEZvcm1hdCI6MCwiVGFza3MiOltdLCJUaXRsZSI6Ikdlb2dyYXBoeSBtYXR0ZXJzOiBwYXR0ZXJucyBvZiBzcGF0aWFsIGhvbW9nYW15IGluIHRoZSBOZXRoZXJsYW5kcyIsIlRyYW5zb</w:instrText>
          </w:r>
          <w:r>
            <w:instrText xml:space="preserve">GF0b3JzIjpbXSwiVm9sdW1lIjoiMTQiLCJZZWFyIjoiMjAwOCIsIlllYXJSZXNvbHZlZCI6IjIwMDgiLCJDcmVhdGVkQnkiOiJfTGVlbmEgTWFhw58iLCJDcmVhdGVkT24iOiIyMDIxLTA0LTI5VDA3OjMzOjEzIiwiTW9kaWZpZWRCeSI6Il9MZWVuYSBNYWHDnyIsIklkIjoiYTRkNzQxYTktY2U5Zi00M2VkLWI2NmQtOGRkYmY5MzcwMTM3I</w:instrText>
          </w:r>
          <w:r>
            <w:instrText xml:space="preserve">iwiTW9kaWZpZWRPbiI6IjIwMjEtMDUtMDFUMTA6NDE6MDIiLCJQcm9qZWN0Ijp7IiRyZWYiOiI1In19LCJVc2VOdW1iZXJpbmdUeXBlT2ZQYXJlbnREb2N1bWVudCI6ZmFsc2V9XSwiRm9ybWF0dGVkVGV4dCI6eyIkaWQiOiIxMyIsIkNvdW50IjoxLCJUZXh0VW5pdHMiOlt7IiRpZCI6IjE0IiwiRm9udFN0eWxlIjp7IiRpZCI6IjE1IiwiT</w:instrText>
          </w:r>
          <w:r>
            <w:instrText xml:space="preserve">mV1dHJhbCI6dHJ1ZX0sIlJlYWRpbmdPcmRlciI6MSwiVGV4dCI6IihIYWFuZHJpa21hbiBldCBhbC4gMjAwOCkifV19LCJUYWciOiJDaXRhdmlQbGFjZWhvbGRlciM0NzQ4ZTdlOC0wNDY5LTQ4MDAtYTZjNi1mZTYyMDE1MzhhMTgiLCJUZXh0IjoiKEhhYW5kcmlrbWFuIGV0IGFsLiAyMDA4KSIsIldBSVZlcnNpb24iOiI2LjEwLjAuMCJ9}</w:instrText>
          </w:r>
          <w:r>
            <w:fldChar w:fldCharType="separate"/>
          </w:r>
          <w:r>
            <w:t xml:space="preserve">(Haandrikman et al. 2008)</w:t>
          </w:r>
          <w:r>
            <w:fldChar w:fldCharType="end"/>
          </w:r>
        </w:sdtContent>
      </w:sdt>
      <w:r>
        <w:t xml:space="preserve">. 50 % aller Paare wohnen vor der gemeinsamen Wohnung maximal 6 km voneinander entfernt. </w:t>
      </w:r>
      <w:r>
        <w:t xml:space="preserve">Neben den oben angeführten Faktoren wie dem Alter, </w:t>
      </w:r>
      <w:r>
        <w:t xml:space="preserve">dem Bildungsstand und dem Wohnort, tragen auch kulturelle Faktoren zu Veränderungen der räumlichen Homogamie bei. </w:t>
      </w:r>
      <w:r>
        <w:t xml:space="preserve">Bei den Eltern lebende Personen und Alleinerziehende legen eine kürzere Distanz zu ihrem Partner zurück </w:t>
      </w:r>
      <w:sdt>
        <w:sdtPr>
          <w:alias w:val="To edit, see citavi.com/edit"/>
          <w15:appearance w15:val="boundingBox"/>
          <w:id w:val="-1581982549"/>
          <w:placeholder>
            <w:docPart w:val="9E840D8ABE454FA7AA5A84045A8CE2EB"/>
          </w:placeholder>
          <w:tag w:val="CitaviPlaceholder#76637632-c79b-4990-8878-434ee52abdcf"/>
          <w:rPr/>
        </w:sdtPr>
        <w:sdtContent>
          <w:r>
            <w:fldChar w:fldCharType="begin"/>
          </w:r>
          <w:r>
            <w:instrText xml:space="preserve">ADDIN CitaviPlaceholder{eyIkaWQiOiIxIiwiJHR5cGUiOiJTd2lzc0FjYWRlbWljLkNpdGF2aS5DaXRhdGlvbnMuV29yZFBsYWNlaG9sZGVyLCBTd2lzc0FjYWRlbWljL</w:instrText>
          </w:r>
          <w:r>
            <w:instrText xml:space="preserve">kNpdGF2aSIsIkVudHJpZXMiOlt7IiRpZCI6IjIiLCIkdHlwZSI6IlN3aXNzQWNhZGVtaWMuQ2l0YXZpLkNpdGF0aW9ucy5Xb3JkUGxhY2Vob2xkZXJFbnRyeSwgU3dpc3NBY2FkZW1pYy5DaXRhdmkiLCJJZCI6IjhmMzMzMWUzLWMzMGItNDYzNy1iYmQ2LWRlMTllMzgzMzc2YyIsIlJhbmdlTGVuZ3RoIjoxNiwiUmVmZXJlbmNlSWQiOiJhN</w:instrText>
          </w:r>
          <w:r>
            <w:instrText xml:space="preserve">GQ3NDFhOS1jZTlmLTQzZWQtYjY2ZC04ZGRiZjkzNzAxMzciLCJQYWdlUmFuZ2UiOnsiJGlkIjoiMyIsIiR0eXBlIjoiU3dpc3NBY2FkZW1pYy5QYWdlUmFuZ2UsIFN3aXNzQWNhZGVtaWMiLCJFbmRQYWdlIjp7IiRpZCI6IjQiLCIkdHlwZSI6IlN3aXNzQWNhZGVtaWMuUGFnZU51bWJlciwgU3dpc3NBY2FkZW1pYyIsIklzRnVsbHlOdW1lc</w:instrText>
          </w:r>
          <w:r>
            <w:instrText xml:space="preserve">mljIjpmYWxzZSwiTnVtYmVyaW5nVHlwZSI6MCwiTnVtZXJhbFN5c3RlbSI6MH0sIk51bWJlcmluZ1R5cGUiOjAsIk51bWVyYWxTeXN0ZW0iOjAsIk9yaWdpbmFsU3RyaW5nIjoiMzk2IiwiU3RhcnRQYWdlIjp7IiRpZCI6IjUiLCIkdHlwZSI6IlN3aXNzQWNhZGVtaWMuUGFnZU51bWJlciwgU3dpc3NBY2FkZW1pYyIsIklzRnVsbHlOdW1lc</w:instrText>
          </w:r>
          <w:r>
            <w:instrText xml:space="preserve">mljIjp0cnVlLCJOdW1iZXIiOjM5NiwiTnVtYmVyaW5nVHlwZSI6MCwiTnVtZXJhbFN5c3RlbSI6MCwiT3JpZ2luYWxTdHJpbmciOiIzOTYiLCJQcmV0dHlTdHJpbmciOiIzOTYifX0sIlByZWZpeCI6ImViZC4gIiwiUmVmZXJlbmNlIjp7IiRpZCI6IjYiLCIkdHlwZSI6IlN3aXNzQWNhZGVtaWMuQ2l0YXZpLlJlZmVyZW5jZSwgU3dpc3NBY</w:instrText>
          </w:r>
          <w:r>
            <w:instrText xml:space="preserve">2FkZW1pYy5DaXRhdmkiLCJBYnN0cmFjdENvbXBsZXhpdHkiOjAsIkFic3RyYWN0U291cmNlVGV4dEZvcm1hdCI6MCwiQXV0aG9ycyI6W3siJGlkIjoiNyIsIiR0eXBlIjoiU3dpc3NBY2FkZW1pYy5DaXRhdmkuUGVyc29uLCBTd2lzc0FjYWRlbWljLkNpdGF2aSIsIkZpcnN0TmFtZSI6IkthcmVuIiwiTGFzdE5hbWUiOiJIYWFuZHJpa21hb</w:instrText>
          </w:r>
          <w:r>
            <w:instrText xml:space="preserve">iIsIlByb3RlY3RlZCI6ZmFsc2UsIlNleCI6MSwiQ3JlYXRlZEJ5IjoiX0xlZW5hIE1hYcOfIiwiQ3JlYXRlZE9uIjoiMjAyMS0wNC0yOVQwNzozMzoxMyIsIk1vZGlmaWVkQnkiOiJfTGVlbmEgTWFhw58iLCJJZCI6IjdiOTZjZWU2LTAwZGQtNDAwMi1hMzhmLThkNmViYTMwZjNjMCIsIk1vZGlmaWVkT24iOiIyMDIxLTA0LTI5VDA3OjMzO</w:instrText>
          </w:r>
          <w:r>
            <w:instrText xml:space="preserve">jEzIiwiUHJvamVjdCI6eyIkaWQiOiI4IiwiJHR5cGUiOiJTd2lzc0FjYWRlbWljLkNpdGF2aS5Qcm9qZWN0LCBTd2lzc0FjYWRlbWljLkNpdGF2aSJ9fSx7IiRpZCI6IjkiLCIkdHlwZSI6IlN3aXNzQWNhZGVtaWMuQ2l0YXZpLlBlcnNvbiwgU3dpc3NBY2FkZW1pYy5DaXRhdmkiLCJGaXJzdE5hbWUiOiJDYXJlbCIsIkxhc3ROYW1lIjoiS</w:instrText>
          </w:r>
          <w:r>
            <w:instrText xml:space="preserve">GFybXNlbiIsIlByb3RlY3RlZCI6ZmFsc2UsIlNleCI6MCwiQ3JlYXRlZEJ5IjoiX0xlZW5hIE1hYcOfIiwiQ3JlYXRlZE9uIjoiMjAyMS0wNC0yOVQwNzozMzoxMyIsIk1vZGlmaWVkQnkiOiJfTGVlbmEgTWFhw58iLCJJZCI6ImEzOThiYjhmLTIzNWQtNDczMi04NGViLTZjYWFhZjhkOTIxNyIsIk1vZGlmaWVkT24iOiIyMDIxLTA0LTI5V</w:instrText>
          </w:r>
          <w:r>
            <w:instrText xml:space="preserve">DA3OjMzOjEzIiwiUHJvamVjdCI6eyIkcmVmIjoiOCJ9fSx7IiRpZCI6IjEwIiwiJHR5cGUiOiJTd2lzc0FjYWRlbWljLkNpdGF2aS5QZXJzb24sIFN3aXNzQWNhZGVtaWMuQ2l0YXZpIiwiRmlyc3ROYW1lIjoiTGVvIiwiTGFzdE5hbWUiOiJ2YW4gV2lzc2VuIiwiTWlkZGxlTmFtZSI6IkouIEcuIiwiUHJvdGVjdGVkIjpmYWxzZSwiU2V4I</w:instrText>
          </w:r>
          <w:r>
            <w:instrText xml:space="preserve">joyLCJDcmVhdGVkQnkiOiJfTGVlbmEgTWFhw58iLCJDcmVhdGVkT24iOiIyMDIxLTA0LTI5VDA3OjMzOjEzIiwiTW9kaWZpZWRCeSI6Il9MZWVuYSBNYWHDnyIsIklkIjoiYjEwYWVmMDItZWFkNi00NTE0LTgwZWQtZmFhYTI4YWY5ODBmIiwiTW9kaWZpZWRPbiI6IjIwMjEtMDQtMjlUMDc6MzM6MTMiLCJQcm9qZWN0Ijp7IiRyZWYiOiI4I</w:instrText>
          </w:r>
          <w:r>
            <w:instrText xml:space="preserve">n19LHsiJGlkIjoiMTEiLCIkdHlwZSI6IlN3aXNzQWNhZGVtaWMuQ2l0YXZpLlBlcnNvbiwgU3dpc3NBY2FkZW1pYy5DaXRhdmkiLCJGaXJzdE5hbWUiOiJJbmdlIiwiTGFzdE5hbWUiOiJIdXR0ZXIiLCJQcm90ZWN0ZWQiOmZhbHNlLCJTZXgiOjAsIkNyZWF0ZWRCeSI6Il9MZWVuYSBNYWHDnyIsIkNyZWF0ZWRPbiI6IjIwMjEtMDQtMjlUM</w:instrText>
          </w:r>
          <w:r>
            <w:instrText xml:space="preserve">Dc6MzM6MTMiLCJNb2RpZmllZEJ5IjoiX0xlZW5hIE1hYcOfIiwiSWQiOiI3MDE2MzZjNi1iNGVjLTRiZGUtOTcxNy03MDhkMjg5OWFiMmMiLCJNb2RpZmllZE9uIjoiMjAyMS0wNC0yOVQwNzozMzoxMyIsIlByb2plY3QiOnsiJHJlZiI6IjgifX1dLCJDaXRhdGlvbktleVVwZGF0ZVR5cGUiOjAsIkNvbGxhYm9yYXRvcnMiOltdLCJEb2kiO</w:instrText>
          </w:r>
          <w:r>
            <w:instrText xml:space="preserve">iIxMC4xMDAyL3BzcC40ODciLCJFZGl0b3JzIjpbXSwiRXZhbHVhdGlvbkNvbXBsZXhpdHkiOjAsIkV2YWx1YXRpb25Tb3VyY2VUZXh0Rm9ybWF0IjowLCJHcm91cHMiOltdLCJIYXNMYWJlbDEiOmZhbHNlLCJIYXNMYWJlbDIiOnRydWUsIktleXdvcmRzIjpbXSwiTG9jYXRpb25zIjpbeyIkaWQiOiIxMiIsIiR0eXBlIjoiU3dpc3NBY2FkZ</w:instrText>
          </w:r>
          <w:r>
            <w:instrText xml:space="preserve">W1pYy5DaXRhdmkuTG9jYXRpb24sIFN3aXNzQWNhZGVtaWMuQ2l0YXZpIiwiQWRkcmVzcyI6eyIkaWQiOiIxMyIsIiR0eXBlIjoiU3dpc3NBY2FkZW1pYy5DaXRhdmkuTGlua2VkUmVzb3VyY2UsIFN3aXNzQWNhZGVtaWMuQ2l0YXZpIiwiTGlua2VkUmVzb3VyY2VUeXBlIjo1LCJPcmlnaW5hbFN0cmluZyI6IjEwLjEwMDIvcHNwLjQ4NyIsI</w:instrText>
          </w:r>
          <w:r>
            <w:instrText xml:space="preserve">lVyaVN0cmluZyI6Imh0dHBzOi8vZG9pLm9yZy8xMC4xMDAyL3BzcC40ODciLCJMaW5rZWRSZXNvdXJjZVN0YXR1cyI6OCwiUHJvcGVydGllcyI6eyIkaWQiOiIxNCIsIiR0eXBlIjoiU3dpc3NBY2FkZW1pYy5DaXRhdmkuTGlua2VkUmVzb3VyY2VQcm9wZXJ0aWVzLCBTd2lzc0FjYWRlbWljLkNpdGF2aSJ9LCJTeW5jRm9sZGVyVHlwZSI6M</w:instrText>
          </w:r>
          <w:r>
            <w:instrText xml:space="preserve">CwiSXNMb2NhbENsb3VkUHJvamVjdEZpbGVMaW5rIjpmYWxzZSwiSXNDbG91ZFJlc3RvcmUiOmZhbHNlLCJJc0Nsb3VkQ29weSI6ZmFsc2UsIkF0dGFjaG1lbnRGb2xkZXJXYXNJbkZhbGxiYWNrTW9kZSI6ZmFsc2V9LCJBbm5vdGF0aW9ucyI6W10sIkxvY2F0aW9uVHlwZSI6MCwiTWlycm9yc1JlZmVyZW5jZVByb3BlcnR5SWQiOjEyOCwiQ</w:instrText>
          </w:r>
          <w:r>
            <w:instrText xml:space="preserve">3JlYXRlZEJ5IjoiX0xlZW5hIE1hYcOfIiwiQ3JlYXRlZE9uIjoiMjAyMS0wNC0yOVQwNzozMzoxMyIsIk1vZGlmaWVkQnkiOiJfTGVlbmEgTWFhw58iLCJJZCI6IjE5ZjY0ZTNiLTRjOGEtNGZhNy05NmRlLTI5N2Y3MzNlZDg1YyIsIk1vZGlmaWVkT24iOiIyMDIxLTA0LTI5VDA3OjMzOjEzIiwiUHJvamVjdCI6eyIkcmVmIjoiOCJ9fV0sI</w:instrText>
          </w:r>
          <w:r>
            <w:instrText xml:space="preserve">k51bWJlciI6IjUiLCJPcmdhbml6YXRpb25zIjpbXSwiT3RoZXJzSW52b2x2ZWQiOltdLCJQYWdlUmFuZ2UiOiI8c3A+XHJcbiAgPG4+Mzg3PC9uPlxyXG4gIDxpbj50cnVlPC9pbj5cclxuICA8b3M+Mzg3PC9vcz5cclxuICA8cHM+Mzg3PC9wcz5cclxuPC9zcD5cclxuPGVwPlxyXG4gIDxuPjQwNTwvbj5cclxuICA8aW4+dHJ1ZTwvaW4+X</w:instrText>
          </w:r>
          <w:r>
            <w:instrText xml:space="preserve">HJcbiAgPG9zPjQwNTwvb3M+XHJcbiAgPHBzPjQwNTwvcHM+XHJcbjwvZXA+XHJcbjxvcz4zODctNDA1PC9vcz4iLCJQZXJpb2RpY2FsIjp7IiRpZCI6IjE1IiwiJHR5cGUiOiJTd2lzc0FjYWRlbWljLkNpdGF2aS5QZXJpb2RpY2FsLCBTd2lzc0FjYWRlbWljLkNpdGF2aSIsIklzc24iOiIxNTQ0ODQ0NCIsIk5hbWUiOiJQb3B1bGF0aW9uL</w:instrText>
          </w:r>
          <w:r>
            <w:instrText xml:space="preserve">CBTcGFjZSBhbmQgUGxhY2UiLCJQYWdpbmF0aW9uIjowLCJQcm90ZWN0ZWQiOmZhbHNlLCJTdGFuZGFyZEFiYnJldmlhdGlvbiI6IlBvcHVsLiBTcGFjZSBQbGFjZSIsIkNyZWF0ZWRCeSI6Il9MZWVuYSBNYWHDnyIsIkNyZWF0ZWRPbiI6IjIwMjEtMDQtMjlUMDc6MzM6MTMiLCJNb2RpZmllZEJ5IjoiX0xlZW5hIE1hYcOfIiwiSWQiOiI5Y</w:instrText>
          </w:r>
          <w:r>
            <w:instrText xml:space="preserve">jQyNjBiMi00OTVlLTQzNjktYjBiNC00N2FkZDI2ZGFjYzkiLCJNb2RpZmllZE9uIjoiMjAyMS0wNC0yOVQwNzozMzoxMyIsIlByb2plY3QiOnsiJHJlZiI6IjgifX0sIlB1Ymxpc2hlcnMiOltdLCJRdW90YXRpb25zIjpbXSwiUmF0aW5nIjowLCJSZWZlcmVuY2VUeXBlIjoiSm91cm5hbEFydGljbGUiLCJTaG9ydFRpdGxlIjoiSGFhbmRya</w:instrText>
          </w:r>
          <w:r>
            <w:instrText xml:space="preserve">WttYW4sIEhhcm1zZW4gZXQgYWwuIDIwMDgg4oCTIEdlb2dyYXBoeSBtYXR0ZXJzIiwiU2hvcnRUaXRsZVVwZGF0ZVR5cGUiOjAsIlNvdXJjZU9mQmlibGlvZ3JhcGhpY0luZm9ybWF0aW9uIjoiQ3Jvc3NSZWYiLCJTdGF0aWNJZHMiOlsiOGE5ZTlmOTEtNGJhMS00MmEzLWE4MWQtYTU4OWQwMmY3ZTQxIl0sIlRhYmxlT2ZDb250ZW50c0Nvb</w:instrText>
          </w:r>
          <w:r>
            <w:instrText xml:space="preserve">XBsZXhpdHkiOjAsIlRhYmxlT2ZDb250ZW50c1NvdXJjZVRleHRGb3JtYXQiOjAsIlRhc2tzIjpbXSwiVGl0bGUiOiJHZW9ncmFwaHkgbWF0dGVyczogcGF0dGVybnMgb2Ygc3BhdGlhbCBob21vZ2FteSBpbiB0aGUgTmV0aGVybGFuZHMiLCJUcmFuc2xhdG9ycyI6W10sIlZvbHVtZSI6IjE0IiwiWWVhciI6IjIwMDgiLCJZZWFyUmVzb2x2Z</w:instrText>
          </w:r>
          <w:r>
            <w:instrText xml:space="preserve">WQiOiIyMDA4IiwiQ3JlYXRlZEJ5IjoiX0xlZW5hIE1hYcOfIiwiQ3JlYXRlZE9uIjoiMjAyMS0wNC0yOVQwNzozMzoxMyIsIk1vZGlmaWVkQnkiOiJfTGVlbmEgTWFhw58iLCJJZCI6ImE0ZDc0MWE5LWNlOWYtNDNlZC1iNjZkLThkZGJmOTM3MDEzNyIsIk1vZGlmaWVkT24iOiIyMDIxLTA1LTAxVDEwOjQxOjAyIiwiUHJvamVjdCI6eyIkc</w:instrText>
          </w:r>
          <w:r>
            <w:instrText xml:space="preserve">mVmIjoiOCJ9fSwiVXNlTnVtYmVyaW5nVHlwZU9mUGFyZW50RG9jdW1lbnQiOmZhbHNlLCJVc2VTdGFuZGFyZFByZWZpeCI6ZmFsc2UsIlVzZVN0YW5kYXJkU3VmZml4IjpmYWxzZSwiWWVhck9ubHkiOnRydWV9XSwiRm9ybWF0dGVkVGV4dCI6eyIkaWQiOiIxNiIsIkNvdW50IjoxLCJUZXh0VW5pdHMiOlt7IiRpZCI6IjE3IiwiRm9udFN0e</w:instrText>
          </w:r>
          <w:r>
            <w:instrText xml:space="preserve">WxlIjp7IiRpZCI6IjE4IiwiTmV1dHJhbCI6dHJ1ZX0sIlJlYWRpbmdPcmRlciI6MSwiVGV4dCI6IihlYmQuIDIwMDgsIDM5NikifV19LCJUYWciOiJDaXRhdmlQbGFjZWhvbGRlciM3NjYzNzYzMi1jNzliLTQ5OTAtODg3OC00MzRlZTUyYWJkY2YiLCJUZXh0IjoiKGViZC4gMjAwOCwgMzk2KSIsIldBSVZlcnNpb24iOiI2LjEwLjAuMCJ9}</w:instrText>
          </w:r>
          <w:r>
            <w:fldChar w:fldCharType="separate"/>
          </w:r>
          <w:r>
            <w:t xml:space="preserve">(ebd. 2008, 396)</w:t>
          </w:r>
          <w:r>
            <w:fldChar w:fldCharType="end"/>
          </w:r>
        </w:sdtContent>
      </w:sdt>
      <w:r>
        <w:t xml:space="preserve">. Bei einer vergleichbaren und zeitgenössischen Studie zur räumlichen Homogamie bei der Partnerwahl in Schweden lebt</w:t>
      </w:r>
      <w:r>
        <w:t xml:space="preserve"> die Hälfte aller Paare maximal 9,2 Kilometer voneinander entfernt und die durchschnittliche Entfernung zum Partner beträgt 57 Kilometer</w:t>
      </w:r>
      <w:r>
        <w:t xml:space="preserve"> </w:t>
      </w:r>
      <w:sdt>
        <w:sdtPr>
          <w:alias w:val="To edit, see citavi.com/edit"/>
          <w15:appearance w15:val="boundingBox"/>
          <w:id w:val="1732733991"/>
          <w:placeholder>
            <w:docPart w:val="DefaultPlaceholder_-1854013440"/>
          </w:placeholder>
          <w:tag w:val="CitaviPlaceholder#b3ba6ea0-ba2c-4009-b05f-26146eade665"/>
          <w:rPr/>
        </w:sdtPr>
        <w:sdtContent>
          <w:r>
            <w:fldChar w:fldCharType="begin"/>
          </w:r>
          <w:r>
            <w:instrText xml:space="preserve">ADDIN CitaviPlaceholder{eyIka</w:instrText>
          </w:r>
          <w:r>
            <w:instrText xml:space="preserve">WQiOiIxIiwiJHR5cGUiOiJTd2lzc0FjYWRlbWljLkNpdGF2aS5DaXRhdGlvbnMuV29yZFBsYWNlaG9sZGVyLCBTd2lzc0FjYWRlbWljLkNpdGF2aSIsIkVudHJpZXMiOlt7IiRpZCI6IjIiLCIkdHlwZSI6IlN3aXNzQWNhZGVtaWMuQ2l0YXZpLkNpdGF0aW9ucy5Xb3JkUGxhY2Vob2xkZXJFbnRyeSwgU3dpc3NBY2FkZW1pYy5DaXRhdmkiL</w:instrText>
          </w:r>
          <w:r>
            <w:instrText xml:space="preserve">CJJZCI6Ijg2MGI5YTgyLTYzMjMtNGNiMi05ODI3LTY1NzQ3NzYyNTYyMSIsIlJhbmdlTGVuZ3RoIjoyNSwiUmVmZXJlbmNlSWQiOiI0ZDA3NTExNi0xYzEyLTQ5MDktODcxOS1jNGUwOTQwYTQxMDQiLCJQYWdlUmFuZ2UiOnsiJGlkIjoiMyIsIiR0eXBlIjoiU3dpc3NBY2FkZW1pYy5QYWdlUmFuZ2UsIFN3aXNzQWNhZGVtaWMiLCJFbmRQY</w:instrText>
          </w:r>
          <w:r>
            <w:instrText xml:space="preserve">WdlIjp7IiRpZCI6IjQiLCIkdHlwZSI6IlN3aXNzQWNhZGVtaWMuUGFnZU51bWJlciwgU3dpc3NBY2FkZW1pYyIsIklzRnVsbHlOdW1lcmljIjpmYWxzZSwiTnVtYmVyaW5nVHlwZSI6MCwiTnVtZXJhbFN5c3RlbSI6MH0sIk51bWJlcmluZ1R5cGUiOjAsIk51bWVyYWxTeXN0ZW0iOi0xLCJPcmlnaW5hbFN0cmluZyI6IjQ0OGYuIiwiU3Rhc</w:instrText>
          </w:r>
          <w:r>
            <w:instrText xml:space="preserve">nRQYWdlIjp7IiRpZCI6IjUiLCIkdHlwZSI6IlN3aXNzQWNhZGVtaWMuUGFnZU51bWJlciwgU3dpc3NBY2FkZW1pYyIsIklzRnVsbHlOdW1lcmljIjpmYWxzZSwiTnVtYmVyIjo0NDgsIk51bWJlcmluZ1R5cGUiOjAsIk51bWVyYWxTeXN0ZW0iOi0xLCJPcmlnaW5hbFN0cmluZyI6IjQ0OGYuIiwiUHJldHR5U3RyaW5nIjoiNDQ4Zi4ifX0sI</w:instrText>
          </w:r>
          <w:r>
            <w:instrText xml:space="preserve">lJlZmVyZW5jZSI6eyIkaWQiOiI2IiwiJHR5cGUiOiJTd2lzc0FjYWRlbWljLkNpdGF2aS5SZWZlcmVuY2UsIFN3aXNzQWNhZGVtaWMuQ2l0YXZpIiwiQWJzdHJhY3RDb21wbGV4aXR5IjowLCJBYnN0cmFjdFNvdXJjZVRleHRGb3JtYXQiOjAsIkF1dGhvcnMiOlt7IiRpZCI6IjciLCIkdHlwZSI6IlN3aXNzQWNhZGVtaWMuQ2l0YXZpLlBlc</w:instrText>
          </w:r>
          <w:r>
            <w:instrText xml:space="preserve">nNvbiwgU3dpc3NBY2FkZW1pYy5DaXRhdmkiLCJGaXJzdE5hbWUiOiJLYXJlbiIsIkxhc3ROYW1lIjoiSGFhbmRyaWttYW4iLCJQcm90ZWN0ZWQiOmZhbHNlLCJTZXgiOjEsIkNyZWF0ZWRCeSI6Il9MZWVuYSBNYWHDnyIsIkNyZWF0ZWRPbiI6IjIwMjEtMDQtMjlUMDc6MzM6MTMiLCJNb2RpZmllZEJ5IjoiX0xlZW5hIE1hYcOfIiwiSWQiO</w:instrText>
          </w:r>
          <w:r>
            <w:instrText xml:space="preserve">iI3Yjk2Y2VlNi0wMGRkLTQwMDItYTM4Zi04ZDZlYmEzMGYzYzAiLCJNb2RpZmllZE9uIjoiMjAyMS0wNC0yOVQwNzozMzoxMyIsIlByb2plY3QiOnsiJGlkIjoiOCIsIiR0eXBlIjoiU3dpc3NBY2FkZW1pYy5DaXRhdmkuUHJvamVjdCwgU3dpc3NBY2FkZW1pYy5DaXRhdmkifX1dLCJDaXRhdGlvbktleVVwZGF0ZVR5cGUiOjAsIkNvbGxhY</w:instrText>
          </w:r>
          <w:r>
            <w:instrText xml:space="preserve">m9yYXRvcnMiOltdLCJEb2kiOiIxMC4xMTc3LzAzMDg1MThYMTg3ODY3MjYiLCJFZGl0b3JzIjpbXSwiRXZhbHVhdGlvbkNvbXBsZXhpdHkiOjAsIkV2YWx1YXRpb25Tb3VyY2VUZXh0Rm9ybWF0IjowLCJHcm91cHMiOltdLCJIYXNMYWJlbDEiOmZhbHNlLCJIYXNMYWJlbDIiOmZhbHNlLCJLZXl3b3JkcyI6W10sIkxvY2F0aW9ucyI6W3siJ</w:instrText>
          </w:r>
          <w:r>
            <w:instrText xml:space="preserve">GlkIjoiOSIsIiR0eXBlIjoiU3dpc3NBY2FkZW1pYy5DaXRhdmkuTG9jYXRpb24sIFN3aXNzQWNhZGVtaWMuQ2l0YXZpIiwiQWRkcmVzcyI6eyIkaWQiOiIxMCIsIiR0eXBlIjoiU3dpc3NBY2FkZW1pYy5DaXRhdmkuTGlua2VkUmVzb3VyY2UsIFN3aXNzQWNhZGVtaWMuQ2l0YXZpIiwiTGlua2VkUmVzb3VyY2VUeXBlIjo1LCJPcmlnaW5hb</w:instrText>
          </w:r>
          <w:r>
            <w:instrText xml:space="preserve">FN0cmluZyI6IjEwLjExNzcvMDMwODUxOFgxODc4NjcyNiIsIlVyaVN0cmluZyI6Imh0dHBzOi8vZG9pLm9yZy8xMC4xMTc3LzAzMDg1MThYMTg3ODY3MjYiLCJMaW5rZWRSZXNvdXJjZVN0YXR1cyI6OCwiUHJvcGVydGllcyI6eyIkaWQiOiIxMSIsIiR0eXBlIjoiU3dpc3NBY2FkZW1pYy5DaXRhdmkuTGlua2VkUmVzb3VyY2VQcm9wZXJ0a</w:instrText>
          </w:r>
          <w:r>
            <w:instrText xml:space="preserve">WVzLCBTd2lzc0FjYWRlbWljLkNpdGF2aSJ9LCJTeW5jRm9sZGVyVHlwZSI6MCwiSXNMb2NhbENsb3VkUHJvamVjdEZpbGVMaW5rIjpmYWxzZSwiSXNDbG91ZFJlc3RvcmUiOmZhbHNlLCJJc0Nsb3VkQ29weSI6ZmFsc2UsIkF0dGFjaG1lbnRGb2xkZXJXYXNJbkZhbGxiYWNrTW9kZSI6ZmFsc2V9LCJBbm5vdGF0aW9ucyI6W10sIkxvY2F0a</w:instrText>
          </w:r>
          <w:r>
            <w:instrText xml:space="preserve">W9uVHlwZSI6MCwiTWlycm9yc1JlZmVyZW5jZVByb3BlcnR5SWQiOjEyOCwiQ3JlYXRlZEJ5IjoiX0xlZW5hIE1hYcOfIiwiQ3JlYXRlZE9uIjoiMjAyMS0wNC0yOVQwNzo0NTozMSIsIk1vZGlmaWVkQnkiOiJfTGVlbmEgTWFhw58iLCJJZCI6IjFjYWM4Y2FiLTU3NDUtNDJiNy1hYjBhLTE2Yjk0YTE0OTFiYSIsIk1vZGlmaWVkT24iOiIyM</w:instrText>
          </w:r>
          <w:r>
            <w:instrText xml:space="preserve">DIxLTA0LTI5VDA3OjQ1OjMxIiwiUHJvamVjdCI6eyIkcmVmIjoiOCJ9fV0sIk51bWJlciI6IjIiLCJPcmdhbml6YXRpb25zIjpbXSwiT3RoZXJzSW52b2x2ZWQiOltdLCJQYWdlUmFuZ2UiOiI8c3A+XHJcbiAgPG4+NDQwPC9uPlxyXG4gIDxpbj50cnVlPC9pbj5cclxuICA8b3M+NDQwPC9vcz5cclxuICA8cHM+NDQwPC9wcz5cclxuPC9zc</w:instrText>
          </w:r>
          <w:r>
            <w:instrText xml:space="preserve">D5cclxuPGVwPlxyXG4gIDxuPjQ2MDwvbj5cclxuICA8aW4+dHJ1ZTwvaW4+XHJcbiAgPG9zPjQ2MDwvb3M+XHJcbiAgPHBzPjQ2MDwvcHM+XHJcbjwvZXA+XHJcbjxvcz40NDAtNDYwPC9vcz4iLCJQZXJpb2RpY2FsIjp7IiRpZCI6IjEyIiwiJHR5cGUiOiJTd2lzc0FjYWRlbWljLkNpdGF2aS5QZXJpb2RpY2FsLCBTd2lzc0FjYWRlbWljL</w:instrText>
          </w:r>
          <w:r>
            <w:instrText xml:space="preserve">kNpdGF2aSIsIkVpc3NuIjoiMTQ3Mi0zNDA5IiwiSXNzbiI6IjAzMDgtNTE4WCIsIk5hbWUiOiJFbnZpcm9ubWVudCBhbmQgUGxhbm5pbmcgQTogRWNvbm9teSBhbmQgU3BhY2UiLCJQYWdpbmF0aW9uIjowLCJQcm90ZWN0ZWQiOmZhbHNlLCJTdGFuZGFyZEFiYnJldmlhdGlvbiI6IkVudmlyb24gUGxhbiBBIiwiQ3JlYXRlZEJ5IjoiX0xlZ</w:instrText>
          </w:r>
          <w:r>
            <w:instrText xml:space="preserve">W5hIE1hYcOfIiwiQ3JlYXRlZE9uIjoiMjAyMS0wNC0yOVQwNzo0NTozMSIsIk1vZGlmaWVkQnkiOiJfTGVlbmEgTWFhw58iLCJJZCI6IjgxYzExYTExLTBjODctNGUzYy04ODAxLTBlNGI0ZGQzMzVjZCIsIk1vZGlmaWVkT24iOiIyMDIxLTA0LTI5VDA3OjQ1OjMxIiwiUHJvamVjdCI6eyIkcmVmIjoiOCJ9fSwiUHVibGlzaGVycyI6W10sI</w:instrText>
          </w:r>
          <w:r>
            <w:instrText xml:space="preserve">lF1b3RhdGlvbnMiOltdLCJSYXRpbmciOjAsIlJlZmVyZW5jZVR5cGUiOiJKb3VybmFsQXJ0aWNsZSIsIlNob3J0VGl0bGUiOiJIYWFuZHJpa21hbiAyMDE5IOKAkyBQYXJ0bmVyIGNob2ljZSBpbiBTd2VkZW4iLCJTaG9ydFRpdGxlVXBkYXRlVHlwZSI6MCwiU291cmNlT2ZCaWJsaW9ncmFwaGljSW5mb3JtYXRpb24iOiJDcm9zc1JlZiIsI</w:instrText>
          </w:r>
          <w:r>
            <w:instrText xml:space="preserve">lN0YXRpY0lkcyI6WyI3NTg0NWRhOS1lOGY3LTRkNDktOGZmMC1iZmU1MGJmMzFjZTUiXSwiVGFibGVPZkNvbnRlbnRzQ29tcGxleGl0eSI6MCwiVGFibGVPZkNvbnRlbnRzU291cmNlVGV4dEZvcm1hdCI6MCwiVGFza3MiOltdLCJUaXRsZSI6IlBhcnRuZXIgY2hvaWNlIGluIFN3ZWRlbjogSG93IGRpc3RhbmNlIHN0aWxsIG1hdHRlcnMiL</w:instrText>
          </w:r>
          <w:r>
            <w:instrText xml:space="preserve">CJUcmFuc2xhdG9ycyI6W10sIlZvbHVtZSI6IjUxIiwiWWVhciI6IjIwMTkiLCJZZWFyUmVzb2x2ZWQiOiIyMDE5IiwiQ3JlYXRlZEJ5IjoiX0xlZW5hIE1hYcOfIiwiQ3JlYXRlZE9uIjoiMjAyMS0wNC0yOVQwNzo0NTozMSIsIk1vZGlmaWVkQnkiOiJfSFAiLCJJZCI6IjRkMDc1MTE2LTFjMTItNDkwOS04NzE5LWM0ZTA5NDBhNDEwNCIsI</w:instrText>
          </w:r>
          <w:r>
            <w:instrText xml:space="preserve">k1vZGlmaWVkT24iOiIyMDIxLTEwLTMxVDIyOjQyOjQyIiwiUHJvamVjdCI6eyIkcmVmIjoiOCJ9fSwiVXNlTnVtYmVyaW5nVHlwZU9mUGFyZW50RG9jdW1lbnQiOmZhbHNlfV0sIkZvcm1hdHRlZFRleHQiOnsiJGlkIjoiMTMiLCJDb3VudCI6MSwiVGV4dFVuaXRzIjpbeyIkaWQiOiIxNCIsIkZvbnRTdHlsZSI6eyIkaWQiOiIxNSIsIk5ld</w:instrText>
          </w:r>
          <w:r>
            <w:instrText xml:space="preserve">XRyYWwiOnRydWV9LCJSZWFkaW5nT3JkZXIiOjEsIlRleHQiOiIoSGFhbmRyaWttYW4gMjAxOSwgNDQ4Zi4pIn1dfSwiVGFnIjoiQ2l0YXZpUGxhY2Vob2xkZXIjYjNiYTZlYTAtYmEyYy00MDA5LWIwNWYtMjYxNDZlYWRlNjY1IiwiVGV4dCI6IihIYWFuZHJpa21hbiAyMDE5LCA0NDhmLikiLCJXQUlWZXJzaW9uIjoiNi4xMC4wLjAifQ==}</w:instrText>
          </w:r>
          <w:r>
            <w:fldChar w:fldCharType="separate"/>
          </w:r>
          <w:r>
            <w:t xml:space="preserve">(Haandrikman 2019, 448f.)</w:t>
          </w:r>
          <w:r>
            <w:fldChar w:fldCharType="end"/>
          </w:r>
        </w:sdtContent>
      </w:sdt>
      <w:r>
        <w:t xml:space="preserve">. </w:t>
      </w:r>
      <w:r>
        <w:t xml:space="preserve">Allerdings</w:t>
      </w:r>
      <w:r>
        <w:t xml:space="preserve"> wird</w:t>
      </w:r>
      <w:r>
        <w:t xml:space="preserve"> </w:t>
      </w:r>
      <w:r>
        <w:t xml:space="preserve">hier </w:t>
      </w:r>
      <w:r>
        <w:t xml:space="preserve">nicht zwischen dem </w:t>
      </w:r>
      <w:r>
        <w:t xml:space="preserve">Kennlernort </w:t>
      </w:r>
      <w:r>
        <w:t xml:space="preserve">der Partner </w:t>
      </w:r>
      <w:r>
        <w:t xml:space="preserve">untersch</w:t>
      </w:r>
      <w:r>
        <w:t xml:space="preserve">ieden</w:t>
      </w:r>
      <w:r>
        <w:t xml:space="preserve">.</w:t>
      </w:r>
      <w:r>
        <w:t xml:space="preserve"> </w:t>
      </w:r>
      <w:r>
        <w:t xml:space="preserve">Sowohl geografische als auch sozioökonomische und demografische Faktoren e</w:t>
      </w:r>
      <w:r>
        <w:t xml:space="preserve">rklär</w:t>
      </w:r>
      <w:r>
        <w:t xml:space="preserve">en</w:t>
      </w:r>
      <w:r>
        <w:t xml:space="preserve"> die </w:t>
      </w:r>
      <w:r>
        <w:t xml:space="preserve">variierenden </w:t>
      </w:r>
      <w:r>
        <w:t xml:space="preserve">Distanz</w:t>
      </w:r>
      <w:r>
        <w:t xml:space="preserve">en</w:t>
      </w:r>
      <w:r>
        <w:t xml:space="preserve"> zwischen</w:t>
      </w:r>
      <w:r>
        <w:t xml:space="preserve"> den</w:t>
      </w:r>
      <w:r>
        <w:t xml:space="preserve"> Paaren</w:t>
      </w:r>
      <w:r>
        <w:t xml:space="preserve"> in Schweden</w:t>
      </w:r>
      <w:r>
        <w:t xml:space="preserve">. </w:t>
      </w:r>
      <w:r>
        <w:t xml:space="preserve">Die kürzesten Distanzen zum Partner </w:t>
      </w:r>
      <w:r>
        <w:t xml:space="preserve">legen</w:t>
      </w:r>
      <w:r>
        <w:t xml:space="preserve"> Personen</w:t>
      </w:r>
      <w:r>
        <w:t xml:space="preserve">, die in der Stadt leben, </w:t>
      </w:r>
      <w:r>
        <w:t xml:space="preserve">die im Ausland geboren wurden, </w:t>
      </w:r>
      <w:r>
        <w:t xml:space="preserve">eine</w:t>
      </w:r>
      <w:r>
        <w:t xml:space="preserve">n</w:t>
      </w:r>
      <w:r>
        <w:t xml:space="preserve"> geringe</w:t>
      </w:r>
      <w:r>
        <w:t xml:space="preserve">n Grad an</w:t>
      </w:r>
      <w:r>
        <w:t xml:space="preserve"> Mobilität </w:t>
      </w:r>
      <w:r>
        <w:t xml:space="preserve">aufweisen</w:t>
      </w:r>
      <w:r>
        <w:t xml:space="preserve"> oder</w:t>
      </w:r>
      <w:r>
        <w:t xml:space="preserve"> </w:t>
      </w:r>
      <w:r>
        <w:t xml:space="preserve">bei denen</w:t>
      </w:r>
      <w:r>
        <w:t xml:space="preserve"> die Eltern in der Nähe leben</w:t>
      </w:r>
      <w:r>
        <w:t xml:space="preserve">, zurück</w:t>
      </w:r>
      <w:r>
        <w:t xml:space="preserve"> </w:t>
      </w:r>
      <w:sdt>
        <w:sdtPr>
          <w:alias w:val="To edit, see citavi.com/edit"/>
          <w15:appearance w15:val="boundingBox"/>
          <w:id w:val="-735938193"/>
          <w:placeholder>
            <w:docPart w:val="DefaultPlaceholder_-1854013440"/>
          </w:placeholder>
          <w:tag w:val="CitaviPlaceholder#738dcbc6-9fc5-4bbd-8349-13bbd83eddf1"/>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2Vob2xkZ</w:instrText>
          </w:r>
          <w:r>
            <w:instrText xml:space="preserve">XJFbnRyeSwgU3dpc3NBY2FkZW1pYy5DaXRhdmkiLCJJZCI6IjJkOWE0NjM4LTY0MzktNDk4Yy1iMzdkLTNlOTkxZWEwYTExMyIsIlJhbmdlTGVuZ3RoIjoxMSwiUmVmZXJlbmNlSWQiOiI0ZDA3NTExNi0xYzEyLTQ5MDktODcxOS1jNGUwOTQwYTQxMDQiLCJQYWdlUmFuZ2UiOnsiJGlkIjoiMyIsIiR0eXBlIjoiU3dpc3NBY2FkZW1pYy5QY</w:instrText>
          </w:r>
          <w:r>
            <w:instrText xml:space="preserve">WdlUmFuZ2UsIFN3aXNzQWNhZGVtaWMiLCJFbmRQYWdlIjp7IiRpZCI6IjQiLCIkdHlwZSI6IlN3aXNzQWNhZGVtaWMuUGFnZU51bWJlciwgU3dpc3NBY2FkZW1pYyIsIklzRnVsbHlOdW1lcmljIjpmYWxzZSwiTnVtYmVyaW5nVHlwZSI6MCwiTnVtZXJhbFN5c3RlbSI6MH0sIk51bWJlcmluZ1R5cGUiOjAsIk51bWVyYWxTeXN0ZW0iOi0xL</w:instrText>
          </w:r>
          <w:r>
            <w:instrText xml:space="preserve">CJTdGFydFBhZ2UiOnsiJGlkIjoiNSIsIiR0eXBlIjoiU3dpc3NBY2FkZW1pYy5QYWdlTnVtYmVyLCBTd2lzc0FjYWRlbWljIiwiSXNGdWxseU51bWVyaWMiOmZhbHNlLCJOdW1iZXJpbmdUeXBlIjowLCJOdW1lcmFsU3lzdGVtIjotMX19LCJQcmVmaXgiOiJlYmQuICIsIlJlZmVyZW5jZSI6eyIkaWQiOiI2IiwiJHR5cGUiOiJTd2lzc0FjY</w:instrText>
          </w:r>
          <w:r>
            <w:instrText xml:space="preserve">WRlbWljLkNpdGF2aS5SZWZlcmVuY2UsIFN3aXNzQWNhZGVtaWMuQ2l0YXZpIiwiQWJzdHJhY3RDb21wbGV4aXR5IjowLCJBYnN0cmFjdFNvdXJjZVRleHRGb3JtYXQiOjAsIkF1dGhvcnMiOlt7IiRpZCI6IjciLCIkdHlwZSI6IlN3aXNzQWNhZGVtaWMuQ2l0YXZpLlBlcnNvbiwgU3dpc3NBY2FkZW1pYy5DaXRhdmkiLCJGaXJzdE5hbWUiO</w:instrText>
          </w:r>
          <w:r>
            <w:instrText xml:space="preserve">iJLYXJlbiIsIkxhc3ROYW1lIjoiSGFhbmRyaWttYW4iLCJQcm90ZWN0ZWQiOmZhbHNlLCJTZXgiOjEsIkNyZWF0ZWRCeSI6Il9MZWVuYSBNYWHDnyIsIkNyZWF0ZWRPbiI6IjIwMjEtMDQtMjlUMDc6MzM6MTMiLCJNb2RpZmllZEJ5IjoiX0xlZW5hIE1hYcOfIiwiSWQiOiI3Yjk2Y2VlNi0wMGRkLTQwMDItYTM4Zi04ZDZlYmEzMGYzYzAiL</w:instrText>
          </w:r>
          <w:r>
            <w:instrText xml:space="preserve">CJNb2RpZmllZE9uIjoiMjAyMS0wNC0yOVQwNzozMzoxMyIsIlByb2plY3QiOnsiJGlkIjoiOCIsIiR0eXBlIjoiU3dpc3NBY2FkZW1pYy5DaXRhdmkuUHJvamVjdCwgU3dpc3NBY2FkZW1pYy5DaXRhdmkifX1dLCJDaXRhdGlvbktleVVwZGF0ZVR5cGUiOjAsIkNvbGxhYm9yYXRvcnMiOltdLCJEb2kiOiIxMC4xMTc3LzAzMDg1MThYMTg3O</w:instrText>
          </w:r>
          <w:r>
            <w:instrText xml:space="preserve">DY3MjYiLCJFZGl0b3JzIjpbXSwiRXZhbHVhdGlvbkNvbXBsZXhpdHkiOjAsIkV2YWx1YXRpb25Tb3VyY2VUZXh0Rm9ybWF0IjowLCJHcm91cHMiOltdLCJIYXNMYWJlbDEiOmZhbHNlLCJIYXNMYWJlbDIiOmZhbHNlLCJLZXl3b3JkcyI6W10sIkxvY2F0aW9ucyI6W3siJGlkIjoiOSIsIiR0eXBlIjoiU3dpc3NBY2FkZW1pYy5DaXRhdmkuT</w:instrText>
          </w:r>
          <w:r>
            <w:instrText xml:space="preserve">G9jYXRpb24sIFN3aXNzQWNhZGVtaWMuQ2l0YXZpIiwiQWRkcmVzcyI6eyIkaWQiOiIxMCIsIiR0eXBlIjoiU3dpc3NBY2FkZW1pYy5DaXRhdmkuTGlua2VkUmVzb3VyY2UsIFN3aXNzQWNhZGVtaWMuQ2l0YXZpIiwiTGlua2VkUmVzb3VyY2VUeXBlIjo1LCJPcmlnaW5hbFN0cmluZyI6IjEwLjExNzcvMDMwODUxOFgxODc4NjcyNiIsIlVya</w:instrText>
          </w:r>
          <w:r>
            <w:instrText xml:space="preserve">VN0cmluZyI6Imh0dHBzOi8vZG9pLm9yZy8xMC4xMTc3LzAzMDg1MThYMTg3ODY3MjYiLCJMaW5rZWRSZXNvdXJjZVN0YXR1cyI6OCwiUHJvcGVydGllcyI6eyIkaWQiOiIxMSIsIiR0eXBlIjoiU3dpc3NBY2FkZW1pYy5DaXRhdmkuTGlua2VkUmVzb3VyY2VQcm9wZXJ0aWVzLCBTd2lzc0FjYWRlbWljLkNpdGF2aSJ9LCJTeW5jRm9sZGVyV</w:instrText>
          </w:r>
          <w:r>
            <w:instrText xml:space="preserve">HlwZSI6MCwiSXNMb2NhbENsb3VkUHJvamVjdEZpbGVMaW5rIjpmYWxzZSwiSXNDbG91ZFJlc3RvcmUiOmZhbHNlLCJJc0Nsb3VkQ29weSI6ZmFsc2UsIkF0dGFjaG1lbnRGb2xkZXJXYXNJbkZhbGxiYWNrTW9kZSI6ZmFsc2V9LCJBbm5vdGF0aW9ucyI6W10sIkxvY2F0aW9uVHlwZSI6MCwiTWlycm9yc1JlZmVyZW5jZVByb3BlcnR5SWQiO</w:instrText>
          </w:r>
          <w:r>
            <w:instrText xml:space="preserve">jEyOCwiQ3JlYXRlZEJ5IjoiX0xlZW5hIE1hYcOfIiwiQ3JlYXRlZE9uIjoiMjAyMS0wNC0yOVQwNzo0NTozMSIsIk1vZGlmaWVkQnkiOiJfTGVlbmEgTWFhw58iLCJJZCI6IjFjYWM4Y2FiLTU3NDUtNDJiNy1hYjBhLTE2Yjk0YTE0OTFiYSIsIk1vZGlmaWVkT24iOiIyMDIxLTA0LTI5VDA3OjQ1OjMxIiwiUHJvamVjdCI6eyIkcmVmIjoiO</w:instrText>
          </w:r>
          <w:r>
            <w:instrText xml:space="preserve">CJ9fV0sIk51bWJlciI6IjIiLCJPcmdhbml6YXRpb25zIjpbXSwiT3RoZXJzSW52b2x2ZWQiOltdLCJQYWdlUmFuZ2UiOiI8c3A+XHJcbiAgPG4+NDQwPC9uPlxyXG4gIDxpbj50cnVlPC9pbj5cclxuICA8b3M+NDQwPC9vcz5cclxuICA8cHM+NDQwPC9wcz5cclxuPC9zcD5cclxuPGVwPlxyXG4gIDxuPjQ2MDwvbj5cclxuICA8aW4+dHJ1Z</w:instrText>
          </w:r>
          <w:r>
            <w:instrText xml:space="preserve">TwvaW4+XHJcbiAgPG9zPjQ2MDwvb3M+XHJcbiAgPHBzPjQ2MDwvcHM+XHJcbjwvZXA+XHJcbjxvcz40NDAtNDYwPC9vcz4iLCJQZXJpb2RpY2FsIjp7IiRpZCI6IjEyIiwiJHR5cGUiOiJTd2lzc0FjYWRlbWljLkNpdGF2aS5QZXJpb2RpY2FsLCBTd2lzc0FjYWRlbWljLkNpdGF2aSIsIkVpc3NuIjoiMTQ3Mi0zNDA5IiwiSXNzbiI6IjAzM</w:instrText>
          </w:r>
          <w:r>
            <w:instrText xml:space="preserve">DgtNTE4WCIsIk5hbWUiOiJFbnZpcm9ubWVudCBhbmQgUGxhbm5pbmcgQTogRWNvbm9teSBhbmQgU3BhY2UiLCJQYWdpbmF0aW9uIjowLCJQcm90ZWN0ZWQiOmZhbHNlLCJTdGFuZGFyZEFiYnJldmlhdGlvbiI6IkVudmlyb24gUGxhbiBBIiwiQ3JlYXRlZEJ5IjoiX0xlZW5hIE1hYcOfIiwiQ3JlYXRlZE9uIjoiMjAyMS0wNC0yOVQwNzo0N</w:instrText>
          </w:r>
          <w:r>
            <w:instrText xml:space="preserve">TozMSIsIk1vZGlmaWVkQnkiOiJfTGVlbmEgTWFhw58iLCJJZCI6IjgxYzExYTExLTBjODctNGUzYy04ODAxLTBlNGI0ZGQzMzVjZCIsIk1vZGlmaWVkT24iOiIyMDIxLTA0LTI5VDA3OjQ1OjMxIiwiUHJvamVjdCI6eyIkcmVmIjoiOCJ9fSwiUHVibGlzaGVycyI6W10sIlF1b3RhdGlvbnMiOltdLCJSYXRpbmciOjAsIlJlZmVyZW5jZVR5c</w:instrText>
          </w:r>
          <w:r>
            <w:instrText xml:space="preserve">GUiOiJKb3VybmFsQXJ0aWNsZSIsIlNob3J0VGl0bGUiOiJIYWFuZHJpa21hbiAyMDE5IOKAkyBQYXJ0bmVyIGNob2ljZSBpbiBTd2VkZW4iLCJTaG9ydFRpdGxlVXBkYXRlVHlwZSI6MCwiU291cmNlT2ZCaWJsaW9ncmFwaGljSW5mb3JtYXRpb24iOiJDcm9zc1JlZiIsIlN0YXRpY0lkcyI6WyI3NTg0NWRhOS1lOGY3LTRkNDktOGZmMC1iZ</w:instrText>
          </w:r>
          <w:r>
            <w:instrText xml:space="preserve">mU1MGJmMzFjZTUiXSwiVGFibGVPZkNvbnRlbnRzQ29tcGxleGl0eSI6MCwiVGFibGVPZkNvbnRlbnRzU291cmNlVGV4dEZvcm1hdCI6MCwiVGFza3MiOltdLCJUaXRsZSI6IlBhcnRuZXIgY2hvaWNlIGluIFN3ZWRlbjogSG93IGRpc3RhbmNlIHN0aWxsIG1hdHRlcnMiLCJUcmFuc2xhdG9ycyI6W10sIlZvbHVtZSI6IjUxIiwiWWVhciI6I</w:instrText>
          </w:r>
          <w:r>
            <w:instrText xml:space="preserve">jIwMTkiLCJZZWFyUmVzb2x2ZWQiOiIyMDE5IiwiQ3JlYXRlZEJ5IjoiX0xlZW5hIE1hYcOfIiwiQ3JlYXRlZE9uIjoiMjAyMS0wNC0yOVQwNzo0NTozMSIsIk1vZGlmaWVkQnkiOiJfSFAiLCJJZCI6IjRkMDc1MTE2LTFjMTItNDkwOS04NzE5LWM0ZTA5NDBhNDEwNCIsIk1vZGlmaWVkT24iOiIyMDIxLTEwLTMxVDIyOjQyOjQyIiwiUHJva</w:instrText>
          </w:r>
          <w:r>
            <w:instrText xml:space="preserve">mVjdCI6eyIkcmVmIjoiOCJ9fSwiVXNlTnVtYmVyaW5nVHlwZU9mUGFyZW50RG9jdW1lbnQiOmZhbHNlLCJVc2VTdGFuZGFyZFByZWZpeCI6ZmFsc2UsIlVzZVN0YW5kYXJkU3VmZml4IjpmYWxzZSwiWWVhck9ubHkiOnRydWV9XSwiRm9ybWF0dGVkVGV4dCI6eyIkaWQiOiIxMyIsIkNvdW50IjoxLCJUZXh0VW5pdHMiOlt7IiRpZCI6IjE0I</w:instrText>
          </w:r>
          <w:r>
            <w:instrText xml:space="preserve">iwiRm9udFN0eWxlIjp7IiRpZCI6IjE1IiwiTmV1dHJhbCI6dHJ1ZX0sIlJlYWRpbmdPcmRlciI6MSwiVGV4dCI6IihlYmQuIDIwMTkpIn1dfSwiVGFnIjoiQ2l0YXZpUGxhY2Vob2xkZXIjNzM4ZGNiYzYtOWZjNS00YmJkLTgzNDktMTNiYmQ4M2VkZGYxIiwiVGV4dCI6IihlYmQuIDIwMTkpIiwiV0FJVmVyc2lvbiI6IjYuMTAuMC4wIn0=}</w:instrText>
          </w:r>
          <w:r>
            <w:fldChar w:fldCharType="separate"/>
          </w:r>
          <w:r>
            <w:t xml:space="preserve">(ebd. 2019)</w:t>
          </w:r>
          <w:r>
            <w:fldChar w:fldCharType="end"/>
          </w:r>
        </w:sdtContent>
      </w:sdt>
      <w:r>
        <w:t xml:space="preserve">. </w:t>
      </w:r>
      <w:r/>
    </w:p>
    <w:p>
      <w:pPr>
        <w:pBdr/>
        <w:spacing w:after="240" w:line="360" w:lineRule="auto"/>
        <w:ind/>
        <w:jc w:val="both"/>
        <w:rPr/>
      </w:pPr>
      <w:r>
        <w:t xml:space="preserve">Aus der vorgestellten Literatur im Rahmen der </w:t>
      </w:r>
      <w:r>
        <w:t xml:space="preserve">Partnerwahl </w:t>
      </w:r>
      <w:r>
        <w:t xml:space="preserve">kann </w:t>
      </w:r>
      <w:r>
        <w:t xml:space="preserve">mitgenommen werden, dass die räumliche Nähe zu potenziellen Partnern die Wahrscheinlichkeit einer spontanen Begegnung erhöht, weshalb das Muster des ‚distance decay‘ von großer Bedeutung </w:t>
      </w:r>
      <w:r>
        <w:t xml:space="preserve">gewesen ist</w:t>
      </w:r>
      <w:r>
        <w:t xml:space="preserve"> </w:t>
      </w:r>
      <w:sdt>
        <w:sdtPr>
          <w:alias w:val="To edit, see citavi.com/edit"/>
          <w15:appearance w15:val="boundingBox"/>
          <w:id w:val="1809209895"/>
          <w:placeholder>
            <w:docPart w:val="CF6AF8AE11F641468EDF84CB4AF110D4"/>
          </w:placeholder>
          <w:tag w:val="CitaviPlaceholder#7bc5376c-604e-458b-808f-b0f11d7d5c5b"/>
          <w:rPr/>
        </w:sdtPr>
        <w:sdtContent>
          <w:r>
            <w:fldChar w:fldCharType="begin"/>
          </w:r>
          <w:r>
            <w:instrText xml:space="preserve">ADDIN CitaviPlaceholder{eyIkaWQiOiIxI</w:instrText>
          </w:r>
          <w:r>
            <w:instrText xml:space="preserve">iwiJHR5cGUiOiJTd2lzc0FjYWRlbWljLkNpdGF2aS5DaXRhdGlvbnMuV29yZFBsYWNlaG9sZGVyLCBTd2lzc0FjYWRlbWljLkNpdGF2aSIsIkVudHJpZXMiOlt7IiRpZCI6IjIiLCIkdHlwZSI6IlN3aXNzQWNhZGVtaWMuQ2l0YXZpLkNpdGF0aW9ucy5Xb3JkUGxhY2Vob2xkZXJFbnRyeSwgU3dpc3NBY2FkZW1pYy5DaXRhdmkiLCJJZCI6I</w:instrText>
          </w:r>
          <w:r>
            <w:instrText xml:space="preserve">jgzYzg5OWJhLWJmM2MtNDMyYy05ZTAyLTc2M2E1ZjM3YThmNyIsIlJhbmdlTGVuZ3RoIjoxMiwiUmVmZXJlbmNlSWQiOiI0YjIwZTEyYi05MjNhLTQ1ZjAtOTlhYi1iMDQ3ZTNkMDQ2ODMiLCJSZWZlcmVuY2UiOnsiJGlkIjoiMyIsIiR0eXBlIjoiU3dpc3NBY2FkZW1pYy5DaXRhdmkuUmVmZXJlbmNlLCBTd2lzc0FjYWRlbWljLkNpdGF2a</w:instrText>
          </w:r>
          <w:r>
            <w:instrText xml:space="preserve">SIsIkFic3RyYWN0Q29tcGxleGl0eSI6MCwiQWJzdHJhY3RTb3VyY2VUZXh0Rm9ybWF0IjowLCJBdXRob3JzIjpbeyIkaWQiOiI0IiwiJHR5cGUiOiJTd2lzc0FjYWRlbWljLkNpdGF2aS5QZXJzb24sIFN3aXNzQWNhZGVtaWMuQ2l0YXZpIiwiRmlyc3ROYW1lIjoiUmF5IiwiTGFzdE5hbWUiOiJBYnJhbXMiLCJNaWRkbGVOYW1lIjoiSC4iL</w:instrText>
          </w:r>
          <w:r>
            <w:instrText xml:space="preserve">CJQcm90ZWN0ZWQiOmZhbHNlLCJTZXgiOjIsIkNyZWF0ZWRCeSI6Il9MZWVuYSBNYWHDnyIsIkNyZWF0ZWRPbiI6IjIwMjEtMDUtMTFUMDk6NTE6MDciLCJNb2RpZmllZEJ5IjoiX0xlZW5hIE1hYcOfIiwiSWQiOiIzMWU5ZmE3YS0wNzBmLTRiY2ItOGE4Mi1kMTA0NWQwNmUyYjkiLCJNb2RpZmllZE9uIjoiMjAyMS0wNS0xMVQwOTo1MTowN</w:instrText>
          </w:r>
          <w:r>
            <w:instrText xml:space="preserve">yIsIlByb2plY3QiOnsiJGlkIjoiNSIsIiR0eXBlIjoiU3dpc3NBY2FkZW1pYy5DaXRhdmkuUHJvamVjdCwgU3dpc3NBY2FkZW1pYy5DaXRhdmkifX1dLCJDaXRhdGlvbktleVVwZGF0ZVR5cGUiOjAsIkNvbGxhYm9yYXRvcnMiOltdLCJEb2kiOiIxMC4yMzA3LzIwODUwODIiLCJFZGl0b3JzIjpbXSwiRXZhbHVhdGlvbkNvbXBsZXhpdHkiO</w:instrText>
          </w:r>
          <w:r>
            <w:instrText xml:space="preserve">jAsIkV2YWx1YXRpb25Tb3VyY2VUZXh0Rm9ybWF0IjowLCJHcm91cHMiOltdLCJIYXNMYWJlbDEiOmZhbHNlLCJIYXNMYWJlbDIiOmZhbHNlLCJLZXl3b3JkcyI6W10sIkxvY2F0aW9ucyI6W3siJGlkIjoiNiIsIiR0eXBlIjoiU3dpc3NBY2FkZW1pYy5DaXRhdmkuTG9jYXRpb24sIFN3aXNzQWNhZGVtaWMuQ2l0YXZpIiwiQWRkcmVzcyI6e</w:instrText>
          </w:r>
          <w:r>
            <w:instrText xml:space="preserve">yIkaWQiOiI3IiwiJHR5cGUiOiJTd2lzc0FjYWRlbWljLkNpdGF2aS5MaW5rZWRSZXNvdXJjZSwgU3dpc3NBY2FkZW1pYy5DaXRhdmkiLCJMaW5rZWRSZXNvdXJjZVR5cGUiOjUsIk9yaWdpbmFsU3RyaW5nIjoiaHR0cHM6Ly93d3cuanN0b3Iub3JnL3N0YWJsZS8yMDg1MDgyIiwiVXJpU3RyaW5nIjoiaHR0cHM6Ly93d3cuanN0b3Iub3JnL</w:instrText>
          </w:r>
          <w:r>
            <w:instrText xml:space="preserve">3N0YWJsZS8yMDg1MDgyIiwiTGlua2VkUmVzb3VyY2VTdGF0dXMiOjgsIlByb3BlcnRpZXMiOnsiJGlkIjoiOCIsIiR0eXBlIjoiU3dpc3NBY2FkZW1pYy5DaXRhdmkuTGlua2VkUmVzb3VyY2VQcm9wZXJ0aWVzLCBTd2lzc0FjYWRlbWljLkNpdGF2aSJ9LCJTeW5jRm9sZGVyVHlwZSI6MCwiSXNMb2NhbENsb3VkUHJvamVjdEZpbGVMaW5rI</w:instrText>
          </w:r>
          <w:r>
            <w:instrText xml:space="preserve">jpmYWxzZSwiSXNDbG91ZFJlc3RvcmUiOmZhbHNlLCJJc0Nsb3VkQ29weSI6ZmFsc2UsIkF0dGFjaG1lbnRGb2xkZXJXYXNJbkZhbGxiYWNrTW9kZSI6ZmFsc2V9LCJBbm5vdGF0aW9ucyI6W10sIkxvY2F0aW9uVHlwZSI6MCwiTWlycm9yc1JlZmVyZW5jZVByb3BlcnR5SWQiOjE1MSwiQ3JlYXRlZEJ5IjoiX0xlZW5hIE1hYcOfIiwiQ3JlY</w:instrText>
          </w:r>
          <w:r>
            <w:instrText xml:space="preserve">XRlZE9uIjoiMjAyMS0wNS0xMVQwOTo1Mzo0NSIsIk1vZGlmaWVkQnkiOiJfTGVlbmEgTWFhw58iLCJJZCI6IjA1YTU0Y2IwLTUwN2QtNDcyMy05MDg1LTdkYTUwNjRkNjMwMSIsIk1vZGlmaWVkT24iOiIyMDIxLTA1LTExVDA5OjUzOjQ1IiwiUHJvamVjdCI6eyIkcmVmIjoiNSJ9fSx7IiRpZCI6IjkiLCIkdHlwZSI6IlN3aXNzQWNhZGVta</w:instrText>
          </w:r>
          <w:r>
            <w:instrText xml:space="preserve">WMuQ2l0YXZpLkxvY2F0aW9uLCBTd2lzc0FjYWRlbWljLkNpdGF2aSIsIkFkZHJlc3MiOnsiJGlkIjoiMTAiLCIkdHlwZSI6IlN3aXNzQWNhZGVtaWMuQ2l0YXZpLkxpbmtlZFJlc291cmNlLCBTd2lzc0FjYWRlbWljLkNpdGF2aSIsIkxpbmtlZFJlc291cmNlVHlwZSI6NSwiT3JpZ2luYWxTdHJpbmciOiIxMC4yMzA3LzIwODUwODIiLCJVc</w:instrText>
          </w:r>
          <w:r>
            <w:instrText xml:space="preserve">mlTdHJpbmciOiJodHRwczovL2RvaS5vcmcvMTAuMjMwNy8yMDg1MDgyIiwiTGlua2VkUmVzb3VyY2VTdGF0dXMiOjgsIlByb3BlcnRpZXMiOnsiJGlkIjoiMTEiLCIkdHlwZSI6IlN3aXNzQWNhZGVtaWMuQ2l0YXZpLkxpbmtlZFJlc291cmNlUHJvcGVydGllcywgU3dpc3NBY2FkZW1pYy5DaXRhdmkifSwiU3luY0ZvbGRlclR5cGUiOjAsI</w:instrText>
          </w:r>
          <w:r>
            <w:instrText xml:space="preserve">klzTG9jYWxDbG91ZFByb2plY3RGaWxlTGluayI6ZmFsc2UsIklzQ2xvdWRSZXN0b3JlIjpmYWxzZSwiSXNDbG91ZENvcHkiOmZhbHNlLCJBdHRhY2htZW50Rm9sZGVyV2FzSW5GYWxsYmFja01vZGUiOmZhbHNlfSwiQW5ub3RhdGlvbnMiOltdLCJMb2NhdGlvblR5cGUiOjAsIk1pcnJvcnNSZWZlcmVuY2VQcm9wZXJ0eUlkIjoxMjgsIkNyZ</w:instrText>
          </w:r>
          <w:r>
            <w:instrText xml:space="preserve">WF0ZWRCeSI6Il9MZWVuYSBNYWHDnyIsIkNyZWF0ZWRPbiI6IjIwMjEtMDUtMTFUMDk6NTE6MDciLCJNb2RpZmllZEJ5IjoiX0xlZW5hIE1hYcOfIiwiSWQiOiI4MmM4Zjc0OC05ZDQxLTQ2MDEtYmJhNC1iMWFkMDIyZjJhMWYiLCJNb2RpZmllZE9uIjoiMjAyMS0wNS0xMVQwOTo1MTowNyIsIlByb2plY3QiOnsiJHJlZiI6IjUifX1dLCJOd</w:instrText>
          </w:r>
          <w:r>
            <w:instrText xml:space="preserve">W1iZXIiOiIzIiwiT25saW5lQWRkcmVzcyI6Imh0dHBzOi8vd3d3LmpzdG9yLm9yZy9zdGFibGUvMjA4NTA4MiIsIk9yZ2FuaXphdGlvbnMiOltdLCJPdGhlcnNJbnZvbHZlZCI6W10sIlBhZ2VSYW5nZSI6IjxzcD5cclxuICA8bj4yODg8L24+XHJcbiAgPGluPnRydWU8L2luPlxyXG4gIDxvcz4yODg8L29zPlxyXG4gIDxwcz4yODg8L3BzP</w:instrText>
          </w:r>
          <w:r>
            <w:instrText xml:space="preserve">lxyXG48L3NwPlxyXG48ZXA+XHJcbiAgPG4+Mjk0PC9uPlxyXG4gIDxpbj50cnVlPC9pbj5cclxuICA8b3M+Mjk0PC9vcz5cclxuICA8cHM+Mjk0PC9wcz5cclxuPC9lcD5cclxuPG9zPjI4OC0yOTQ8L29zPiIsIlBlcmlvZGljYWwiOnsiJGlkIjoiMTIiLCIkdHlwZSI6IlN3aXNzQWNhZGVtaWMuQ2l0YXZpLlBlcmlvZGljYWwsIFN3aXNzQ</w:instrText>
          </w:r>
          <w:r>
            <w:instrText xml:space="preserve">WNhZGVtaWMuQ2l0YXZpIiwiRWlzc24iOiIxOTM5LTgyNzEiLCJJc3NuIjoiMDAwMy0xMjI0IiwiTmFtZSI6IkFtZXJpY2FuIFNvY2lvbG9naWNhbCBSZXZpZXciLCJQYWdpbmF0aW9uIjowLCJQcm90ZWN0ZWQiOmZhbHNlLCJTdGFuZGFyZEFiYnJldmlhdGlvbiI6IkFtIFNvY2lvbCBSZXYiLCJDcmVhdGVkQnkiOiJfTGVlbmEgTWFhw58iL</w:instrText>
          </w:r>
          <w:r>
            <w:instrText xml:space="preserve">CJDcmVhdGVkT24iOiIyMDIxLTA1LTAxVDEwOjQzOjI3IiwiTW9kaWZpZWRCeSI6Il9MZWVuYSBNYWHDnyIsIklkIjoiMzUzODRkYjItMWQ0ZS00ZjQwLWE4ZWMtNDEzYzY4NGM5YjBiIiwiTW9kaWZpZWRPbiI6IjIwMjEtMDUtMDFUMTA6NDM6MjciLCJQcm9qZWN0Ijp7IiRyZWYiOiI1In19LCJQdWJsaXNoZXJzIjpbXSwiUXVvdGF0aW9uc</w:instrText>
          </w:r>
          <w:r>
            <w:instrText xml:space="preserve">yI6W10sIlJhdGluZyI6MCwiUmVmZXJlbmNlVHlwZSI6IkpvdXJuYWxBcnRpY2xlIiwiU2hvcnRUaXRsZSI6IkFicmFtcyAxOTQzIOKAkyBSZXNpZGVudGlhbCBQcm9waW5xdWl0eSBhcyBhIEZhY3RvciIsIlNob3J0VGl0bGVVcGRhdGVUeXBlIjowLCJTb3VyY2VPZkJpYmxpb2dyYXBoaWNJbmZvcm1hdGlvbiI6IkNyb3NzUmVmIiwiU3Rhd</w:instrText>
          </w:r>
          <w:r>
            <w:instrText xml:space="preserve">GljSWRzIjpbIjMwNjdjYTE1LTJhODQtNDA4OS1hNDQ1LWMzNTcwOGViOGE2YyJdLCJUYWJsZU9mQ29udGVudHNDb21wbGV4aXR5IjowLCJUYWJsZU9mQ29udGVudHNTb3VyY2VUZXh0Rm9ybWF0IjowLCJUYXNrcyI6W10sIlRpdGxlIjoiUmVzaWRlbnRpYWwgUHJvcGlucXVpdHkgYXMgYSBGYWN0b3IgaW4gTWFycmlhZ2UgU2VsZWN0aW9uO</w:instrText>
          </w:r>
          <w:r>
            <w:instrText xml:space="preserve">iBGaWZ0eSBZZWFyIFRyZW5kcyBpbiBQaGlsYWRlbHBoaWEiLCJUcmFuc2xhdG9ycyI6W10sIlZvbHVtZSI6IjgiLCJZZWFyIjoiMTk0MyIsIlllYXJSZXNvbHZlZCI6IjE5NDMiLCJDcmVhdGVkQnkiOiJfTGVlbmEgTWFhw58iLCJDcmVhdGVkT24iOiIyMDIxLTA1LTExVDA5OjUxOjA3IiwiTW9kaWZpZWRCeSI6Il9MZWVuYSBNYWHDnyIsI</w:instrText>
          </w:r>
          <w:r>
            <w:instrText xml:space="preserve">klkIjoiNGIyMGUxMmItOTIzYS00NWYwLTk5YWItYjA0N2UzZDA0NjgzIiwiTW9kaWZpZWRPbiI6IjIwMjEtMDUtMTFUMDk6NTM6NDYiLCJQcm9qZWN0Ijp7IiRyZWYiOiI1In19LCJVc2VOdW1iZXJpbmdUeXBlT2ZQYXJlbnREb2N1bWVudCI6ZmFsc2V9LHsiJGlkIjoiMTMiLCIkdHlwZSI6IlN3aXNzQWNhZGVtaWMuQ2l0YXZpLkNpdGF0a</w:instrText>
          </w:r>
          <w:r>
            <w:instrText xml:space="preserve">W9ucy5Xb3JkUGxhY2Vob2xkZXJFbnRyeSwgU3dpc3NBY2FkZW1pYy5DaXRhdmkiLCJJZCI6IjM1ZmU5ZTBmLTYwZTItNGQ1MC04OGE4LTk0NWJjNzQwM2E0NiIsIlJhbmdlU3RhcnQiOjEyLCJSYW5nZUxlbmd0aCI6MTEsIlJlZmVyZW5jZUlkIjoiNGUyOGQ4ZmMtNmE0OS00OTBiLWFmMTUtMDVhNmI3ZDVmYjUzIiwiUmVmZXJlbmNlIjp7I</w:instrText>
          </w:r>
          <w:r>
            <w:instrText xml:space="preserve">iRpZCI6IjE0IiwiJHR5cGUiOiJTd2lzc0FjYWRlbWljLkNpdGF2aS5SZWZlcmVuY2UsIFN3aXNzQWNhZGVtaWMuQ2l0YXZpIiwiQWJzdHJhY3RDb21wbGV4aXR5IjowLCJBYnN0cmFjdFNvdXJjZVRleHRGb3JtYXQiOjAsIkF1dGhvcnMiOlt7IiRpZCI6IjE1IiwiJHR5cGUiOiJTd2lzc0FjYWRlbWljLkNpdGF2aS5QZXJzb24sIFN3aXNzQ</w:instrText>
          </w:r>
          <w:r>
            <w:instrText xml:space="preserve">WNhZGVtaWMuQ2l0YXZpIiwiRmlyc3ROYW1lIjoiSi4iLCJMYXN0TmFtZSI6IkJlbGwiLCJNaWRkbGVOYW1lIjoiSC4iLCJQcm90ZWN0ZWQiOmZhbHNlLCJTZXgiOjAsIkNyZWF0ZWRCeSI6Il9MZWVuYSBNYWHDnyIsIkNyZWF0ZWRPbiI6IjIwMjEtMDUtMTFUMDg6MzI6MjciLCJNb2RpZmllZEJ5IjoiX0xlZW5hIE1hYcOfIiwiSWQiOiI3O</w:instrText>
          </w:r>
          <w:r>
            <w:instrText xml:space="preserve">GNiOTZjYy1hMTQ2LTRjMGMtYjRiMC02NWUyMmVhNDI2OGEiLCJNb2RpZmllZE9uIjoiMjAyMS0wNS0xMVQwODozMjoyNyIsIlByb2plY3QiOnsiJHJlZiI6IjUifX1dLCJDaXRhdGlvbktleVVwZGF0ZVR5cGUiOjAsIkNvbGxhYm9yYXRvcnMiOltdLCJFZGl0b3JzIjpbXSwiRXZhbHVhdGlvbkNvbXBsZXhpdHkiOjAsIkV2YWx1YXRpb25Tb</w:instrText>
          </w:r>
          <w:r>
            <w:instrText xml:space="preserve">3VyY2VUZXh0Rm9ybWF0IjowLCJHcm91cHMiOltdLCJIYXNMYWJlbDEiOmZhbHNlLCJIYXNMYWJlbDIiOmZhbHNlLCJLZXl3b3JkcyI6W10sIkxvY2F0aW9ucyI6W3siJGlkIjoiMTYiLCIkdHlwZSI6IlN3aXNzQWNhZGVtaWMuQ2l0YXZpLkxvY2F0aW9uLCBTd2lzc0FjYWRlbWljLkNpdGF2aSIsIkFkZHJlc3MiOnsiJGlkIjoiMTciLCIkd</w:instrText>
          </w:r>
          <w:r>
            <w:instrText xml:space="preserve">HlwZSI6IlN3aXNzQWNhZGVtaWMuQ2l0YXZpLkxpbmtlZFJlc291cmNlLCBTd2lzc0FjYWRlbWljLkNpdGF2aSIsIkxpbmtlZFJlc291cmNlVHlwZSI6NSwiT3JpZ2luYWxTdHJpbmciOiJodHRwOi8vd3d3LmpzdG9yLm9yZy9zdGFibGUvNDEzMTc4NDIiLCJVcmlTdHJpbmciOiJodHRwOi8vd3d3LmpzdG9yLm9yZy9zdGFibGUvNDEzMTc4N</w:instrText>
          </w:r>
          <w:r>
            <w:instrText xml:space="preserve">DIiLCJMaW5rZWRSZXNvdXJjZVN0YXR1cyI6OCwiUHJvcGVydGllcyI6eyIkaWQiOiIxOCIsIiR0eXBlIjoiU3dpc3NBY2FkZW1pYy5DaXRhdmkuTGlua2VkUmVzb3VyY2VQcm9wZXJ0aWVzLCBTd2lzc0FjYWRlbWljLkNpdGF2aSJ9LCJTeW5jRm9sZGVyVHlwZSI6MCwiSXNMb2NhbENsb3VkUHJvamVjdEZpbGVMaW5rIjpmYWxzZSwiSXNDb</w:instrText>
          </w:r>
          <w:r>
            <w:instrText xml:space="preserve">G91ZFJlc3RvcmUiOmZhbHNlLCJJc0Nsb3VkQ29weSI6ZmFsc2UsIkF0dGFjaG1lbnRGb2xkZXJXYXNJbkZhbGxiYWNrTW9kZSI6ZmFsc2V9LCJBbm5vdGF0aW9ucyI6W10sIkxvY2F0aW9uVHlwZSI6MCwiTWlycm9yc1JlZmVyZW5jZVByb3BlcnR5SWQiOjE1MSwiQ3JlYXRlZEJ5IjoiX0xlZW5hIE1hYcOfIiwiQ3JlYXRlZE9uIjoiMjAyM</w:instrText>
          </w:r>
          <w:r>
            <w:instrText xml:space="preserve">S0wNS0xMVQwODozMzozMCIsIk1vZGlmaWVkQnkiOiJfTGVlbmEgTWFhw58iLCJJZCI6IjE0YTQ0ZTRmLTk2ODUtNDRmZS1iMzZlLTQxZmU2NjM0NjdkYiIsIk1vZGlmaWVkT24iOiIyMDIxLTA2LTI1VDExOjU5OjI0IiwiUHJvamVjdCI6eyIkcmVmIjoiNSJ9fV0sIk51bWJlciI6IjEiLCJPcmdhbml6YXRpb25zIjpbXSwiT3RoZXJzSW52b</w:instrText>
          </w:r>
          <w:r>
            <w:instrText xml:space="preserve">2x2ZWQiOltdLCJQYWdlUmFuZ2UiOiI8c3A+XHJcbiAgPG4+NzQ8L24+XHJcbiAgPGluPnRydWU8L2luPlxyXG4gIDxvcz43NDwvb3M+XHJcbiAgPHBzPjc0PC9wcz5cclxuPC9zcD5cclxuPGVwPlxyXG4gIDxuPjc3PC9uPlxyXG4gIDxpbj50cnVlPC9pbj5cclxuICA8b3M+Nzc8L29zPlxyXG4gIDxwcz43NzwvcHM+XHJcbjwvZXA+XHJcb</w:instrText>
          </w:r>
          <w:r>
            <w:instrText xml:space="preserve">jxvcz43NC03Nzwvb3M+IiwiUGVyaW9kaWNhbCI6eyIkaWQiOiIxOSIsIiR0eXBlIjoiU3dpc3NBY2FkZW1pYy5DaXRhdmkuUGVyaW9kaWNhbCwgU3dpc3NBY2FkZW1pYy5DaXRhdmkiLCJOYW1lIjoiVGhlIEF1c3RyYWxpYW4gUXVhcnRlcmx5IiwiUGFnaW5hdGlvbiI6MCwiUHJvdGVjdGVkIjpmYWxzZSwiQ3JlYXRlZEJ5IjoiX0xlZW5hI</w:instrText>
          </w:r>
          <w:r>
            <w:instrText xml:space="preserve">E1hYcOfIiwiQ3JlYXRlZE9uIjoiMjAyMS0wNS0xMVQwODozMjo0NCIsIk1vZGlmaWVkQnkiOiJfTGVlbmEgTWFhw58iLCJJZCI6IjE0MWM5NGIxLTZmODgtNDFlMC04ODVkLTM4YTc4MGUxNmUxOSIsIk1vZGlmaWVkT24iOiIyMDIxLTA1LTExVDA4OjMyOjQ0IiwiUHJvamVjdCI6eyIkcmVmIjoiNSJ9fSwiUHVibGlzaGVycyI6W10sIlF1b</w:instrText>
          </w:r>
          <w:r>
            <w:instrText xml:space="preserve">3RhdGlvbnMiOltdLCJSYXRpbmciOjAsIlJlZmVyZW5jZVR5cGUiOiJKb3VybmFsQXJ0aWNsZSIsIlNob3J0VGl0bGUiOiJCZWxsIDE5NTcg4oCTIFJlc2lkZW50aWFsIFByb3BpbnF1aXR5IEFzIEEgRmFjdG9yIiwiU2hvcnRUaXRsZVVwZGF0ZVR5cGUiOjAsIlN0YXRpY0lkcyI6WyJhY2UwNjE1NS0xMDZmLTQzMjItYjRhYy03N2Y1ZDYzZ</w:instrText>
          </w:r>
          <w:r>
            <w:instrText xml:space="preserve">WEzYWYiXSwiVGFibGVPZkNvbnRlbnRzQ29tcGxleGl0eSI6MCwiVGFibGVPZkNvbnRlbnRzU291cmNlVGV4dEZvcm1hdCI6MCwiVGFza3MiOltdLCJUaXRsZSI6IlJlc2lkZW50aWFsIFByb3BpbnF1aXR5IEFzIEEgRmFjdG9yIEluIE1hcnJpYWdlIFNlbGVjdGlvbiIsIlRyYW5zbGF0b3JzIjpbXSwiVm9sdW1lIjoiMjkiLCJZZWFyIjoiM</w:instrText>
          </w:r>
          <w:r>
            <w:instrText xml:space="preserve">Tk1NyIsIlllYXJSZXNvbHZlZCI6IjE5NTciLCJDcmVhdGVkQnkiOiJfTGVlbmEgTWFhw58iLCJDcmVhdGVkT24iOiIyMDIxLTA1LTExVDA4OjMyOjE1IiwiTW9kaWZpZWRCeSI6Il9MZWVuYSBNYWHDnyIsIklkIjoiNGUyOGQ4ZmMtNmE0OS00OTBiLWFmMTUtMDVhNmI3ZDVmYjUzIiwiTW9kaWZpZWRPbiI6IjIwMjEtMDYtMjVUMTE6NTk6M</w:instrText>
          </w:r>
          <w:r>
            <w:instrText xml:space="preserve">jQiLCJQcm9qZWN0Ijp7IiRyZWYiOiI1In19LCJVc2VOdW1iZXJpbmdUeXBlT2ZQYXJlbnREb2N1bWVudCI6ZmFsc2V9LHsiJGlkIjoiMjAiLCIkdHlwZSI6IlN3aXNzQWNhZGVtaWMuQ2l0YXZpLkNpdGF0aW9ucy5Xb3JkUGxhY2Vob2xkZXJFbnRyeSwgU3dpc3NBY2FkZW1pYy5DaXRhdmkiLCJJZCI6ImUzYzQyZjhiLTY1MDUtNDgxOC05M</w:instrText>
          </w:r>
          <w:r>
            <w:instrText xml:space="preserve">2RlLWUzNmE4YTc4NzYyZSIsIlJhbmdlU3RhcnQiOjIzLCJSYW5nZUxlbmd0aCI6MTQsIlJlZmVyZW5jZUlkIjoiZmMxNGNhYjQtMzVhMy00MjZlLWJjNmMtODI1MTYyNTk2NzVhIiwiUmVmZXJlbmNlIjp7IiRpZCI6IjIxIiwiJHR5cGUiOiJTd2lzc0FjYWRlbWljLkNpdGF2aS5SZWZlcmVuY2UsIFN3aXNzQWNhZGVtaWMuQ2l0YXZpIiwiQ</w:instrText>
          </w:r>
          <w:r>
            <w:instrText xml:space="preserve">WJzdHJhY3RDb21wbGV4aXR5IjowLCJBYnN0cmFjdFNvdXJjZVRleHRGb3JtYXQiOjAsIkF1dGhvcnMiOlt7IiRpZCI6IjIyIiwiJHR5cGUiOiJTd2lzc0FjYWRlbWljLkNpdGF2aS5QZXJzb24sIFN3aXNzQWNhZGVtaWMuQ2l0YXZpIiwiRmlyc3ROYW1lIjoiSmFtZXMiLCJMYXN0TmFtZSI6IkJvc3NhcmQiLCJNaWRkbGVOYW1lIjoiSC4gU</w:instrText>
          </w:r>
          <w:r>
            <w:instrText xml:space="preserve">y4iLCJQcm90ZWN0ZWQiOmZhbHNlLCJTZXgiOjIsIkNyZWF0ZWRCeSI6Il9MZWVuYSBNYWHDnyIsIkNyZWF0ZWRPbiI6IjIwMjEtMDQtMjlUMTA6NDA6MTkiLCJNb2RpZmllZEJ5IjoiX0xlZW5hIE1hYcOfIiwiSWQiOiIzMDk3ZjQwMy0wMWVmLTRhZTMtYTc1ZS1iMTc2ODI2NzNjODIiLCJNb2RpZmllZE9uIjoiMjAyMS0wNC0yOVQxMDo0M</w:instrText>
          </w:r>
          <w:r>
            <w:instrText xml:space="preserve">DoxOSIsIlByb2plY3QiOnsiJHJlZiI6IjUifX1dLCJDaXRhdGlvbktleVVwZGF0ZVR5cGUiOjAsIkNvbGxhYm9yYXRvcnMiOltdLCJEb2kiOiIxMC4xMDg2LzIxNjAzMSIsIkVkaXRvcnMiOltdLCJFdmFsdWF0aW9uQ29tcGxleGl0eSI6MCwiRXZhbHVhdGlvblNvdXJjZVRleHRGb3JtYXQiOjAsIkdyb3VwcyI6W10sIkhhc0xhYmVsMSI6Z</w:instrText>
          </w:r>
          <w:r>
            <w:instrText xml:space="preserve">mFsc2UsIkhhc0xhYmVsMiI6ZmFsc2UsIktleXdvcmRzIjpbXSwiTG9jYXRpb25zIjpbeyIkaWQiOiIyMyIsIiR0eXBlIjoiU3dpc3NBY2FkZW1pYy5DaXRhdmkuTG9jYXRpb24sIFN3aXNzQWNhZGVtaWMuQ2l0YXZpIiwiQWRkcmVzcyI6eyIkaWQiOiIyNCIsIiR0eXBlIjoiU3dpc3NBY2FkZW1pYy5DaXRhdmkuTGlua2VkUmVzb3VyY2UsI</w:instrText>
          </w:r>
          <w:r>
            <w:instrText xml:space="preserve">FN3aXNzQWNhZGVtaWMuQ2l0YXZpIiwiTGlua2VkUmVzb3VyY2VUeXBlIjo1LCJPcmlnaW5hbFN0cmluZyI6IjEwLjEwODYvMjE2MDMxIiwiVXJpU3RyaW5nIjoiaHR0cHM6Ly9kb2kub3JnLzEwLjEwODYvMjE2MDMxIiwiTGlua2VkUmVzb3VyY2VTdGF0dXMiOjgsIlByb3BlcnRpZXMiOnsiJGlkIjoiMjUiLCIkdHlwZSI6IlN3aXNzQWNhZ</w:instrText>
          </w:r>
          <w:r>
            <w:instrText xml:space="preserve">GVtaWMuQ2l0YXZpLkxpbmtlZFJlc291cmNlUHJvcGVydGllcywgU3dpc3NBY2FkZW1pYy5DaXRhdmkifSwiU3luY0ZvbGRlclR5cGUiOjAsIklzTG9jYWxDbG91ZFByb2plY3RGaWxlTGluayI6ZmFsc2UsIklzQ2xvdWRSZXN0b3JlIjpmYWxzZSwiSXNDbG91ZENvcHkiOmZhbHNlLCJBdHRhY2htZW50Rm9sZGVyV2FzSW5GYWxsYmFja01vZ</w:instrText>
          </w:r>
          <w:r>
            <w:instrText xml:space="preserve">GUiOmZhbHNlfSwiQW5ub3RhdGlvbnMiOltdLCJMb2NhdGlvblR5cGUiOjAsIk1pcnJvcnNSZWZlcmVuY2VQcm9wZXJ0eUlkIjoxMjgsIkNyZWF0ZWRCeSI6Il9MZWVuYSBNYWHDnyIsIkNyZWF0ZWRPbiI6IjIwMjEtMDQtMjlUMTA6Mzk6MzQiLCJNb2RpZmllZEJ5IjoiX0xlZW5hIE1hYcOfIiwiSWQiOiI0ZTg1NzIwOS0yYmMxLTQ4MmEtY</w:instrText>
          </w:r>
          <w:r>
            <w:instrText xml:space="preserve">TAxNi00NmYxODU4MmNiY2MiLCJNb2RpZmllZE9uIjoiMjAyMS0wNC0yOVQxMDozOTozNCIsIlByb2plY3QiOnsiJHJlZiI6IjUifX1dLCJOdW1iZXIiOiIyIiwiT3JnYW5pemF0aW9ucyI6W10sIk90aGVyc0ludm9sdmVkIjpbXSwiUGFnZVJhbmdlIjoiPHNwPlxyXG4gIDxuPjIxOTwvbj5cclxuICA8aW4+dHJ1ZTwvaW4+XHJcbiAgPG9zP</w:instrText>
          </w:r>
          <w:r>
            <w:instrText xml:space="preserve">jIxOTwvb3M+XHJcbiAgPHBzPjIxOTwvcHM+XHJcbjwvc3A+XHJcbjxlcD5cclxuICA8bj4yMjQ8L24+XHJcbiAgPGluPnRydWU8L2luPlxyXG4gIDxvcz4yMjQ8L29zPlxyXG4gIDxwcz4yMjQ8L3BzPlxyXG48L2VwPlxyXG48b3M+MjE5LTIyNDwvb3M+IiwiUGVyaW9kaWNhbCI6eyIkaWQiOiIyNiIsIiR0eXBlIjoiU3dpc3NBY2FkZW1pY</w:instrText>
          </w:r>
          <w:r>
            <w:instrText xml:space="preserve">y5DaXRhdmkuUGVyaW9kaWNhbCwgU3dpc3NBY2FkZW1pYy5DaXRhdmkiLCJFaXNzbiI6IjE1MzctNTM5MCIsIklzc24iOiIwMDAyLTk2MDIiLCJOYW1lIjoiQW1lcmljYW4gSm91cm5hbCBvZiBTb2Npb2xvZ3kiLCJQYWdpbmF0aW9uIjowLCJQcm90ZWN0ZWQiOmZhbHNlLCJDcmVhdGVkQnkiOiJfTGVlbmEgTWFhw58iLCJDcmVhdGVkT24iO</w:instrText>
          </w:r>
          <w:r>
            <w:instrText xml:space="preserve">iIyMDIxLTA0LTI5VDEwOjM5OjM0IiwiTW9kaWZpZWRCeSI6Il9MZWVuYSBNYWHDnyIsIklkIjoiMDZmNWE2NjQtNjI4Yy00ZDI1LWFiYmQtMDYyNDJlYzM5ZDE2IiwiTW9kaWZpZWRPbiI6IjIwMjEtMDQtMjlUMTA6Mzk6MzQiLCJQcm9qZWN0Ijp7IiRyZWYiOiI1In19LCJQdWJsaXNoZXJzIjpbXSwiUXVvdGF0aW9ucyI6W10sIlJhdGluZ</w:instrText>
          </w:r>
          <w:r>
            <w:instrText xml:space="preserve">yI6MCwiUmVmZXJlbmNlVHlwZSI6IkpvdXJuYWxBcnRpY2xlIiwiU2hvcnRUaXRsZSI6IkJvc3NhcmQgMTkzMiDigJMgUmVzaWRlbnRpYWwgUHJvcGlucXVpdHkgYXMgYSBGYWN0b3IiLCJTaG9ydFRpdGxlVXBkYXRlVHlwZSI6MCwiU291cmNlT2ZCaWJsaW9ncmFwaGljSW5mb3JtYXRpb24iOiJDcm9zc1JlZiIsIlN0YXRpY0lkcyI6WyJmY</w:instrText>
          </w:r>
          <w:r>
            <w:instrText xml:space="preserve">TllODgxZC05ZmY4LTRkMDYtOWM4OC1mNTQwYTExZDU0Y2IiXSwiVGFibGVPZkNvbnRlbnRzQ29tcGxleGl0eSI6MCwiVGFibGVPZkNvbnRlbnRzU291cmNlVGV4dEZvcm1hdCI6MCwiVGFza3MiOltdLCJUaXRsZSI6IlJlc2lkZW50aWFsIFByb3BpbnF1aXR5IGFzIGEgRmFjdG9yIGluIE1hcnJpYWdlIFNlbGVjdGlvbiIsIlRyYW5zbGF0b</w:instrText>
          </w:r>
          <w:r>
            <w:instrText xml:space="preserve">3JzIjpbXSwiVm9sdW1lIjoiMzgiLCJZZWFyIjoiMTkzMiIsIlllYXJSZXNvbHZlZCI6IjE5MzIiLCJDcmVhdGVkQnkiOiJfTGVlbmEgTWFhw58iLCJDcmVhdGVkT24iOiIyMDIxLTA0LTI5VDEwOjM5OjM0IiwiTW9kaWZpZWRCeSI6Il9MZWVuYSBNYWHDnyIsIklkIjoiZmMxNGNhYjQtMzVhMy00MjZlLWJjNmMtODI1MTYyNTk2NzVhIiwiT</w:instrText>
          </w:r>
          <w:r>
            <w:instrText xml:space="preserve">W9kaWZpZWRPbiI6IjIwMjEtMDQtMjlUMTA6NDA6MTkiLCJQcm9qZWN0Ijp7IiRyZWYiOiI1In19LCJVc2VOdW1iZXJpbmdUeXBlT2ZQYXJlbnREb2N1bWVudCI6ZmFsc2V9LHsiJGlkIjoiMjciLCIkdHlwZSI6IlN3aXNzQWNhZGVtaWMuQ2l0YXZpLkNpdGF0aW9ucy5Xb3JkUGxhY2Vob2xkZXJFbnRyeSwgU3dpc3NBY2FkZW1pYy5DaXRhd</w:instrText>
          </w:r>
          <w:r>
            <w:instrText xml:space="preserve">mkiLCJJZCI6IjJiMTg0MTdmLWFiNjQtNDNiMy1iYzQ1LWVlY2Y0MDE3MTRjZSIsIlJhbmdlU3RhcnQiOjM3LCJSYW5nZUxlbmd0aCI6MTYsIlJlZmVyZW5jZUlkIjoiMDc5ZTUxZTgtODU3MC00NjJlLWJhYmMtZjkwYzQxM2JkZWY0IiwiUmVmZXJlbmNlIjp7IiRpZCI6IjI4IiwiJHR5cGUiOiJTd2lzc0FjYWRlbWljLkNpdGF2aS5SZWZlc</w:instrText>
          </w:r>
          <w:r>
            <w:instrText xml:space="preserve">mVuY2UsIFN3aXNzQWNhZGVtaWMuQ2l0YXZpIiwiQWJzdHJhY3RDb21wbGV4aXR5IjowLCJBYnN0cmFjdFNvdXJjZVRleHRGb3JtYXQiOjAsIkF1dGhvcnMiOlt7IiRpZCI6IjI5IiwiJHR5cGUiOiJTd2lzc0FjYWRlbWljLkNpdGF2aS5QZXJzb24sIFN3aXNzQWNhZGVtaWMuQ2l0YXZpIiwiRmlyc3ROYW1lIjoiSm9obiIsIkxhc3ROYW1lI</w:instrText>
          </w:r>
          <w:r>
            <w:instrText xml:space="preserve">joiRWxsc3dvcnRoIiwiTWlkZGxlTmFtZSI6IlMuIiwiUHJvdGVjdGVkIjpmYWxzZSwiU2V4IjoyLCJDcmVhdGVkQnkiOiJfTGVlbmEgTWFhw58iLCJDcmVhdGVkT24iOiIyMDIxLTA1LTExVDA5OjIzOjQ1IiwiTW9kaWZpZWRCeSI6Il9MZWVuYSBNYWHDnyIsIklkIjoiOTI1NjFlODYtYzk1Yy00NTFmLWI5ZTMtZWU3ODg1NWI4YTBmIiwiT</w:instrText>
          </w:r>
          <w:r>
            <w:instrText xml:space="preserve">W9kaWZpZWRPbiI6IjIwMjEtMDUtMTFUMDk6MjM6NDUiLCJQcm9qZWN0Ijp7IiRyZWYiOiI1In19XSwiQ2l0YXRpb25LZXlVcGRhdGVUeXBlIjowLCJDb2xsYWJvcmF0b3JzIjpbXSwiRG9pIjoiMTAuMjMwNy8yMDg3MjM4IiwiRWRpdG9ycyI6W10sIkV2YWx1YXRpb25Db21wbGV4aXR5IjowLCJFdmFsdWF0aW9uU291cmNlVGV4dEZvcm1hd</w:instrText>
          </w:r>
          <w:r>
            <w:instrText xml:space="preserve">CI6MCwiR3JvdXBzIjpbXSwiSGFzTGFiZWwxIjpmYWxzZSwiSGFzTGFiZWwyIjpmYWxzZSwiS2V5d29yZHMiOltdLCJMb2NhdGlvbnMiOlt7IiRpZCI6IjMwIiwiJHR5cGUiOiJTd2lzc0FjYWRlbWljLkNpdGF2aS5Mb2NhdGlvbiwgU3dpc3NBY2FkZW1pYy5DaXRhdmkiLCJBZGRyZXNzIjp7IiRpZCI6IjMxIiwiJHR5cGUiOiJTd2lzc0FjY</w:instrText>
          </w:r>
          <w:r>
            <w:instrText xml:space="preserve">WRlbWljLkNpdGF2aS5MaW5rZWRSZXNvdXJjZSwgU3dpc3NBY2FkZW1pYy5DaXRhdmkiLCJMaW5rZWRSZXNvdXJjZVR5cGUiOjUsIk9yaWdpbmFsU3RyaW5nIjoiMTAuMjMwNy8yMDg3MjM4IiwiVXJpU3RyaW5nIjoiaHR0cHM6Ly9kb2kub3JnLzEwLjIzMDcvMjA4NzIzOCIsIkxpbmtlZFJlc291cmNlU3RhdHVzIjo4LCJQcm9wZXJ0aWVzI</w:instrText>
          </w:r>
          <w:r>
            <w:instrText xml:space="preserve">jp7IiRpZCI6IjMyIiwiJHR5cGUiOiJTd2lzc0FjYWRlbWljLkNpdGF2aS5MaW5rZWRSZXNvdXJjZVByb3BlcnRpZXMsIFN3aXNzQWNhZGVtaWMuQ2l0YXZpIn0sIlN5bmNGb2xkZXJUeXBlIjowLCJJc0xvY2FsQ2xvdWRQcm9qZWN0RmlsZUxpbmsiOmZhbHNlLCJJc0Nsb3VkUmVzdG9yZSI6ZmFsc2UsIklzQ2xvdWRDb3B5IjpmYWxzZSwiQ</w:instrText>
          </w:r>
          <w:r>
            <w:instrText xml:space="preserve">XR0YWNobWVudEZvbGRlcldhc0luRmFsbGJhY2tNb2RlIjpmYWxzZX0sIkFubm90YXRpb25zIjpbXSwiTG9jYXRpb25UeXBlIjowLCJNaXJyb3JzUmVmZXJlbmNlUHJvcGVydHlJZCI6MTI4LCJDcmVhdGVkQnkiOiJfTGVlbmEgTWFhw58iLCJDcmVhdGVkT24iOiIyMDIxLTA1LTExVDA4OjMwOjQ4IiwiTW9kaWZpZWRCeSI6Il9MZWVuYSBNY</w:instrText>
          </w:r>
          <w:r>
            <w:instrText xml:space="preserve">WHDnyIsIklkIjoiZDI3MmZjNjItODAzNi00NDdjLThiMDctYWEwMWY5ZTAwM2ZmIiwiTW9kaWZpZWRPbiI6IjIwMjEtMDUtMTFUMDg6MzA6NDgiLCJQcm9qZWN0Ijp7IiRyZWYiOiI1In19XSwiTnVtYmVyIjoiNCIsIk9yZ2FuaXphdGlvbnMiOltdLCJPdGhlcnNJbnZvbHZlZCI6W10sIlBhZ2VSYW5nZSI6IjxzcD5cclxuICA8bj40NDQ8L</w:instrText>
          </w:r>
          <w:r>
            <w:instrText xml:space="preserve">24+XHJcbiAgPGluPnRydWU8L2luPlxyXG4gIDxvcz40NDQ8L29zPlxyXG4gIDxwcz40NDQ8L3BzPlxyXG48L3NwPlxyXG48ZXA+XHJcbiAgPG4+NDQ4PC9uPlxyXG4gIDxpbj50cnVlPC9pbj5cclxuICA8b3M+NDQ4PC9vcz5cclxuICA8cHM+NDQ4PC9wcz5cclxuPC9lcD5cclxuPG9zPjQ0NC00NDg8L29zPiIsIlBlcmlvZGljYWwiOnsiJ</w:instrText>
          </w:r>
          <w:r>
            <w:instrText xml:space="preserve">GlkIjoiMzMiLCIkdHlwZSI6IlN3aXNzQWNhZGVtaWMuQ2l0YXZpLlBlcmlvZGljYWwsIFN3aXNzQWNhZGVtaWMuQ2l0YXZpIiwiTmFtZSI6IkFtZXJpY2FuIFNvY2lvbG9naWNhbCBSZXZpZXciLCJQYWdpbmF0aW9uIjowLCJQcm90ZWN0ZWQiOmZhbHNlLCJDcmVhdGVkQnkiOiJfTGVlbmEgTWFhw58iLCJDcmVhdGVkT24iOiIyMDIxLTA1L</w:instrText>
          </w:r>
          <w:r>
            <w:instrText xml:space="preserve">TE3VDA5OjU2OjMyIiwiTW9kaWZpZWRCeSI6Il9MZWVuYSBNYWHDnyIsIklkIjoiNGE1YjBhMGEtOTBjZS00NGVhLWI3NzEtZmM5ZWZiNzc2YmRmIiwiTW9kaWZpZWRPbiI6IjIwMjEtMDUtMTdUMDk6NTY6MzIiLCJQcm9qZWN0Ijp7IiRyZWYiOiI1In19LCJQdWJsaXNoZXJzIjpbXSwiUXVvdGF0aW9ucyI6W10sIlJhdGluZyI6MCwiUmVmZ</w:instrText>
          </w:r>
          <w:r>
            <w:instrText xml:space="preserve">XJlbmNlVHlwZSI6IkpvdXJuYWxBcnRpY2xlIiwiU2hvcnRUaXRsZSI6IkVsbHN3b3J0aCAxOTQ4IOKAkyBUaGUgUmVsYXRpb25zaGlwIG9mIFBvcHVsYXRpb24gRGVuc2l0eSIsIlNob3J0VGl0bGVVcGRhdGVUeXBlIjowLCJTb3VyY2VPZkJpYmxpb2dyYXBoaWNJbmZvcm1hdGlvbiI6IkNyb3NzUmVmIiwiU3RhdGljSWRzIjpbIjg4Mjg3Y</w:instrText>
          </w:r>
          <w:r>
            <w:instrText xml:space="preserve">2RiLWQ3ZTAtNDU1NS1iMGY1LWJhOTI5YmRkZWU0ZSJdLCJUYWJsZU9mQ29udGVudHNDb21wbGV4aXR5IjowLCJUYWJsZU9mQ29udGVudHNTb3VyY2VUZXh0Rm9ybWF0IjowLCJUYXNrcyI6W10sIlRpdGxlIjoiVGhlIFJlbGF0aW9uc2hpcCBvZiBQb3B1bGF0aW9uIERlbnNpdHkgdG8gUmVzaWRlbnRpYWwgUHJvcGlucXVpdHkgYXMgYSBGY</w:instrText>
          </w:r>
          <w:r>
            <w:instrText xml:space="preserve">WN0b3IgaW4gTWFycmlhZ2UgU2VsZWN0aW9uIiwiVHJhbnNsYXRvcnMiOltdLCJWb2x1bWUiOiIxMyIsIlllYXIiOiIxOTQ4IiwiWWVhclJlc29sdmVkIjoiMTk0OCIsIkNyZWF0ZWRCeSI6Il9MZWVuYSBNYWHDnyIsIkNyZWF0ZWRPbiI6IjIwMjEtMDUtMTFUMDg6MzA6NDgiLCJNb2RpZmllZEJ5IjoiX0xlZW5hIE1hYcOfIiwiSWQiOiIwN</w:instrText>
          </w:r>
          <w:r>
            <w:instrText xml:space="preserve">zllNTFlOC04NTcwLTQ2MmUtYmFiYy1mOTBjNDEzYmRlZjQiLCJNb2RpZmllZE9uIjoiMjAyMS0wNi0xNVQxMDo0NzoyNyIsIlByb2plY3QiOnsiJHJlZiI6IjUifX0sIlVzZU51bWJlcmluZ1R5cGVPZlBhcmVudERvY3VtZW50IjpmYWxzZX0seyIkaWQiOiIzNCIsIiR0eXBlIjoiU3dpc3NBY2FkZW1pYy5DaXRhdmkuQ2l0YXRpb25zLldvc</w:instrText>
          </w:r>
          <w:r>
            <w:instrText xml:space="preserve">mRQbGFjZWhvbGRlckVudHJ5LCBTd2lzc0FjYWRlbWljLkNpdGF2aSIsIklkIjoiMDRiNWIyYjktY2VmNS00ZWQ0LTg5NzItNTJmZTRiMjIzOTc1IiwiUmFuZ2VTdGFydCI6NTMsIlJhbmdlTGVuZ3RoIjoxNCwiUmVmZXJlbmNlSWQiOiJiZDQzNTMzMS0yMzM2LTQ5NDUtYTcyYy1hMGJiNTNjYWEwZjkiLCJSZWZlcmVuY2UiOnsiJGlkIjoiM</w:instrText>
          </w:r>
          <w:r>
            <w:instrText xml:space="preserve">zUiLCIkdHlwZSI6IlN3aXNzQWNhZGVtaWMuQ2l0YXZpLlJlZmVyZW5jZSwgU3dpc3NBY2FkZW1pYy5DaXRhdmkiLCJBYnN0cmFjdENvbXBsZXhpdHkiOjAsIkFic3RyYWN0U291cmNlVGV4dEZvcm1hdCI6MCwiQXV0aG9ycyI6W3siJGlkIjoiMzYiLCIkdHlwZSI6IlN3aXNzQWNhZGVtaWMuQ2l0YXZpLlBlcnNvbiwgU3dpc3NBY2FkZW1pY</w:instrText>
          </w:r>
          <w:r>
            <w:instrText xml:space="preserve">y5DaXRhdmkiLCJGaXJzdE5hbWUiOiJEYW5pZWwiLCJMYXN0TmFtZSI6IkhhcnJpcyIsIlByb3RlY3RlZCI6ZmFsc2UsIlNleCI6MiwiQ3JlYXRlZEJ5IjoiX0xlZW5hIE1hYcOfIiwiQ3JlYXRlZE9uIjoiMjAyMS0wNS0xMVQwOTo1NTo0OSIsIk1vZGlmaWVkQnkiOiJfTGVlbmEgTWFhw58iLCJJZCI6Ijc1MGViY2RhLTFhYjYtNGJmYi04N</w:instrText>
          </w:r>
          <w:r>
            <w:instrText xml:space="preserve">WFhLTBhYzkxMzdlYmQ2NyIsIk1vZGlmaWVkT24iOiIyMDIxLTA1LTExVDA5OjU1OjQ5IiwiUHJvamVjdCI6eyIkcmVmIjoiNSJ9fV0sIkNpdGF0aW9uS2V5VXBkYXRlVHlwZSI6MCwiQ29sbGFib3JhdG9ycyI6W10sIkRvaSI6IjEwLjEwODAvMDAyMjQ1NDUuMTkzNS45OTIxNjQxIiwiRWRpdG9ycyI6W10sIkV2YWx1YXRpb25Db21wbGV4a</w:instrText>
          </w:r>
          <w:r>
            <w:instrText xml:space="preserve">XR5IjowLCJFdmFsdWF0aW9uU291cmNlVGV4dEZvcm1hdCI6MCwiR3JvdXBzIjpbXSwiSGFzTGFiZWwxIjpmYWxzZSwiSGFzTGFiZWwyIjpmYWxzZSwiS2V5d29yZHMiOltdLCJMb2NhdGlvbnMiOlt7IiRpZCI6IjM3IiwiJHR5cGUiOiJTd2lzc0FjYWRlbWljLkNpdGF2aS5Mb2NhdGlvbiwgU3dpc3NBY2FkZW1pYy5DaXRhdmkiLCJBZGRyZ</w:instrText>
          </w:r>
          <w:r>
            <w:instrText xml:space="preserve">XNzIjp7IiRpZCI6IjM4IiwiJHR5cGUiOiJTd2lzc0FjYWRlbWljLkNpdGF2aS5MaW5rZWRSZXNvdXJjZSwgU3dpc3NBY2FkZW1pYy5DaXRhdmkiLCJMaW5rZWRSZXNvdXJjZVR5cGUiOjUsIk9yaWdpbmFsU3RyaW5nIjoiMTAuMTA4MC8wMDIyNDU0NS4xOTM1Ljk5MjE2NDEiLCJVcmlTdHJpbmciOiJodHRwczovL2RvaS5vcmcvMTAuMTA4M</w:instrText>
          </w:r>
          <w:r>
            <w:instrText xml:space="preserve">C8wMDIyNDU0NS4xOTM1Ljk5MjE2NDEiLCJMaW5rZWRSZXNvdXJjZVN0YXR1cyI6OCwiUHJvcGVydGllcyI6eyIkaWQiOiIzOSIsIiR0eXBlIjoiU3dpc3NBY2FkZW1pYy5DaXRhdmkuTGlua2VkUmVzb3VyY2VQcm9wZXJ0aWVzLCBTd2lzc0FjYWRlbWljLkNpdGF2aSJ9LCJTeW5jRm9sZGVyVHlwZSI6MCwiSXNMb2NhbENsb3VkUHJvamVjd</w:instrText>
          </w:r>
          <w:r>
            <w:instrText xml:space="preserve">EZpbGVMaW5rIjpmYWxzZSwiSXNDbG91ZFJlc3RvcmUiOmZhbHNlLCJJc0Nsb3VkQ29weSI6ZmFsc2UsIkF0dGFjaG1lbnRGb2xkZXJXYXNJbkZhbGxiYWNrTW9kZSI6ZmFsc2V9LCJBbm5vdGF0aW9ucyI6W10sIkxvY2F0aW9uVHlwZSI6MCwiTWlycm9yc1JlZmVyZW5jZVByb3BlcnR5SWQiOjEyOCwiQ3JlYXRlZEJ5IjoiX0xlZW5hIE1hY</w:instrText>
          </w:r>
          <w:r>
            <w:instrText xml:space="preserve">cOfIiwiQ3JlYXRlZE9uIjoiMjAyMS0wNS0xMVQwOTo1NTo0OSIsIk1vZGlmaWVkQnkiOiJfTGVlbmEgTWFhw58iLCJJZCI6IjI0YWNkZWI0LTAwZmUtNDJiOS1hMGU1LTI0ODkwM2QzZTAzMCIsIk1vZGlmaWVkT24iOiIyMDIxLTA1LTExVDA5OjU1OjQ5IiwiUHJvamVjdCI6eyIkcmVmIjoiNSJ9fV0sIk51bWJlciI6IjIiLCJPcmdhbml6Y</w:instrText>
          </w:r>
          <w:r>
            <w:instrText xml:space="preserve">XRpb25zIjpbXSwiT3RoZXJzSW52b2x2ZWQiOltdLCJQYWdlUmFuZ2UiOiI8c3A+XHJcbiAgPG4+MjU3PC9uPlxyXG4gIDxpbj50cnVlPC9pbj5cclxuICA8b3M+MjU3PC9vcz5cclxuICA8cHM+MjU3PC9wcz5cclxuPC9zcD5cclxuPGVwPlxyXG4gIDxuPjI2MTwvbj5cclxuICA8aW4+dHJ1ZTwvaW4+XHJcbiAgPG9zPjI2MTwvb3M+XHJcb</w:instrText>
          </w:r>
          <w:r>
            <w:instrText xml:space="preserve">iAgPHBzPjI2MTwvcHM+XHJcbjwvZXA+XHJcbjxvcz4yNTctMjYxPC9vcz4iLCJQZXJpb2RpY2FsIjp7IiRpZCI6IjQwIiwiJHR5cGUiOiJTd2lzc0FjYWRlbWljLkNpdGF2aS5QZXJpb2RpY2FsLCBTd2lzc0FjYWRlbWljLkNpdGF2aSIsIkVpc3NuIjoiMTk0MC0xMTgzIiwiSXNzbiI6IjAwMjItNDU0NSIsIk5hbWUiOiJUaGUgSm91cm5hb</w:instrText>
          </w:r>
          <w:r>
            <w:instrText xml:space="preserve">CBvZiBTb2NpYWwgUHN5Y2hvbG9neSIsIlBhZ2luYXRpb24iOjAsIlByb3RlY3RlZCI6ZmFsc2UsIkNyZWF0ZWRCeSI6Il9MZWVuYSBNYWHDnyIsIkNyZWF0ZWRPbiI6IjIwMjEtMDUtMTFUMDk6NTU6NDkiLCJNb2RpZmllZEJ5IjoiX0xlZW5hIE1hYcOfIiwiSWQiOiJjMGYwOTljMS00YWIzLTQ2MzAtYjJlOS05ZTNhNjIxY2JlMGMiLCJNb</w:instrText>
          </w:r>
          <w:r>
            <w:instrText xml:space="preserve">2RpZmllZE9uIjoiMjAyMS0wNS0xMVQwOTo1NTo0OSIsIlByb2plY3QiOnsiJHJlZiI6IjUifX0sIlB1Ymxpc2hlcnMiOltdLCJRdW90YXRpb25zIjpbXSwiUmF0aW5nIjowLCJSZWZlcmVuY2VUeXBlIjoiSm91cm5hbEFydGljbGUiLCJTaG9ydFRpdGxlIjoiSGFycmlzIDE5MzUg4oCTIEFnZSBhbmQgT2NjdXBhdGlvbmFsIEZhY3RvcnMiL</w:instrText>
          </w:r>
          <w:r>
            <w:instrText xml:space="preserve">CJTaG9ydFRpdGxlVXBkYXRlVHlwZSI6MCwiU291cmNlT2ZCaWJsaW9ncmFwaGljSW5mb3JtYXRpb24iOiJDcm9zc1JlZiIsIlN0YXRpY0lkcyI6WyIxNWJhNjA3Yy1jMmRmLTRmZDctYjc4NS01NjM5MzI2NTg5MjIiXSwiVGFibGVPZkNvbnRlbnRzQ29tcGxleGl0eSI6MCwiVGFibGVPZkNvbnRlbnRzU291cmNlVGV4dEZvcm1hdCI6MCwiV</w:instrText>
          </w:r>
          <w:r>
            <w:instrText xml:space="preserve">GFza3MiOltdLCJUaXRsZSI6IkFnZSBhbmQgT2NjdXBhdGlvbmFsIEZhY3RvcnMgaW4gdGhlIFJlc2lkZW50aWFsIFByb3BpbnF1aXR5IG9mIE1hcnJpYWdlIFBhcnRuZXJzIiwiVHJhbnNsYXRvcnMiOltdLCJWb2x1bWUiOiI2IiwiWWVhciI6IjE5MzUiLCJZZWFyUmVzb2x2ZWQiOiIxOTM1IiwiQ3JlYXRlZEJ5IjoiX0xlZW5hIE1hYcOfI</w:instrText>
          </w:r>
          <w:r>
            <w:instrText xml:space="preserve">iwiQ3JlYXRlZE9uIjoiMjAyMS0wNS0xMVQwOTo1NTo0OSIsIk1vZGlmaWVkQnkiOiJfTGVlbmEgTWFhw58iLCJJZCI6ImJkNDM1MzMxLTIzMzYtNDk0NS1hNzJjLWEwYmI1M2NhYTBmOSIsIk1vZGlmaWVkT24iOiIyMDIxLTA1LTExVDA5OjU1OjU1IiwiUHJvamVjdCI6eyIkcmVmIjoiNSJ9fSwiVXNlTnVtYmVyaW5nVHlwZU9mUGFyZW50R</w:instrText>
          </w:r>
          <w:r>
            <w:instrText xml:space="preserve">G9jdW1lbnQiOmZhbHNlfV0sIkZvcm1hdHRlZFRleHQiOnsiJGlkIjoiNDEiLCJDb3VudCI6MSwiVGV4dFVuaXRzIjpbeyIkaWQiOiI0MiIsIkZvbnRTdHlsZSI6eyIkaWQiOiI0MyIsIk5ldXRyYWwiOnRydWV9LCJSZWFkaW5nT3JkZXIiOjEsIlRleHQiOiIoQWJyYW1zIDE5NDM7IEJlbGwgMTk1NzsgQm9zc2FyZCAxOTMyOyBFbGxzd29yd</w:instrText>
          </w:r>
          <w:r>
            <w:instrText xml:space="preserve">GggMTk0ODsgSGFycmlzIDE5MzUpIn1dfSwiVGFnIjoiQ2l0YXZpUGxhY2Vob2xkZXIjN2JjNTM3NmMtNjA0ZS00NThiLTgwOGYtYjBmMTFkN2Q1YzViIiwiVGV4dCI6IihBYnJhbXMgMTk0MzsgQmVsbCAxOTU3OyBCb3NzYXJkIDE5MzI7IEVsbHN3b3J0aCAxOTQ4OyBIYXJyaXMgMTkzNSkiLCJXQUlWZXJzaW9uIjoiNi4xMC4wLjAifQ==}</w:instrText>
          </w:r>
          <w:r>
            <w:fldChar w:fldCharType="separate"/>
          </w:r>
          <w:r>
            <w:t xml:space="preserve">(Abrams 1943; Bell 1957; Bossard 1932; Ellsworth 1948; Harris 1935)</w:t>
          </w:r>
          <w:r>
            <w:fldChar w:fldCharType="end"/>
          </w:r>
        </w:sdtContent>
      </w:sdt>
      <w:r>
        <w:t xml:space="preserve">. Darüber hinaus beeinflussen </w:t>
      </w:r>
      <w:r>
        <w:t xml:space="preserve">sozioökonomische und demografische Faktoren und </w:t>
      </w:r>
      <w:r>
        <w:t xml:space="preserve">räumliche Gegebenheiten wie die Bevölkerungsdichte, der </w:t>
      </w:r>
      <w:r>
        <w:t xml:space="preserve">Urbanisierung</w:t>
      </w:r>
      <w:r>
        <w:t xml:space="preserve">sgrad und räumliche Barrieren Begegnungsmöglichkeiten, die sich in unterschiedlicher Weise auf die Entfernung zum Partner auswirken können.</w:t>
      </w:r>
      <w:r>
        <w:t xml:space="preserve"> </w:t>
      </w:r>
      <w:r>
        <w:t xml:space="preserve">Durch</w:t>
      </w:r>
      <w:r>
        <w:t xml:space="preserve"> räumliche Barrieren </w:t>
      </w:r>
      <w:r>
        <w:t xml:space="preserve">können </w:t>
      </w:r>
      <w:r>
        <w:t xml:space="preserve">Partner schlechter erreicht werden, was wiederum zu einer längeren Distanz führt. </w:t>
      </w:r>
      <w:r>
        <w:t xml:space="preserve">So kommt es durch</w:t>
      </w:r>
      <w:r>
        <w:t xml:space="preserve"> d</w:t>
      </w:r>
      <w:r>
        <w:t xml:space="preserve">ie räumlichen Determinanten </w:t>
      </w:r>
      <w:r>
        <w:t xml:space="preserve">zu</w:t>
      </w:r>
      <w:r>
        <w:t xml:space="preserve"> regionale</w:t>
      </w:r>
      <w:r>
        <w:t xml:space="preserve">n</w:t>
      </w:r>
      <w:r>
        <w:t xml:space="preserve"> Unterschiede</w:t>
      </w:r>
      <w:r>
        <w:t xml:space="preserve">n</w:t>
      </w:r>
      <w:r>
        <w:t xml:space="preserve"> </w:t>
      </w:r>
      <w:r>
        <w:t xml:space="preserve">beim</w:t>
      </w:r>
      <w:r>
        <w:t xml:space="preserve"> Anteil der räumlichen Homogamie.</w:t>
      </w:r>
      <w:r>
        <w:t xml:space="preserve"> </w:t>
      </w:r>
      <w:r>
        <w:t xml:space="preserve">Ebenso konnte gezeigt werden, dass </w:t>
      </w:r>
      <w:r>
        <w:t xml:space="preserve">die </w:t>
      </w:r>
      <w:r>
        <w:t xml:space="preserve">Überbrückung der Entfernung im Laufe der Zeit trotz der gestiegenen Mobilität und Bildungsbeteiligung nicht stark angestiegen ist</w:t>
      </w:r>
      <w:r>
        <w:t xml:space="preserve">, sodass nur geringfügige Veränderung hinsichtlich der Erweiterung des geografischen Radius zu verzeichnen sind </w:t>
      </w:r>
      <w:r>
        <w:t xml:space="preserve"> </w:t>
      </w:r>
      <w:sdt>
        <w:sdtPr>
          <w:alias w:val="To edit, see citavi.com/edit"/>
          <w15:appearance w15:val="boundingBox"/>
          <w:id w:val="-249811599"/>
          <w:placeholder>
            <w:docPart w:val="DefaultPlaceholder_-1854013440"/>
          </w:placeholder>
          <w:tag w:val="CitaviPlaceholder#e1949edd-2dd7-4b8a-95a2-b25536d9bc9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w:instrText>
          </w:r>
          <w:r>
            <w:instrText xml:space="preserve">GVtaWMuQ2l0YXZpLkNpdGF0aW9ucy5Xb3JkUGxhY2Vob2xkZXJFbnRyeSwgU3dpc3NBY2FkZW1pYy5DaXRhdmkiLCJJZCI6IjgwNDI4ODM4LWFiZDQtNDM2Zi1iMThhLTRhYWNmNTNhNWFkYiIsIlJhbmdlTGVuZ3RoIjoyNCwiUmVmZXJlbmNlSWQiOiJhNGQ3NDFhOS1jZTlmLTQzZWQtYjY2ZC04ZGRiZjkzNzAxMzciLCJSZWZlcmVuY2UiO</w:instrText>
          </w:r>
          <w:r>
            <w:instrText xml:space="preserve">nsiJGlkIjoiMyIsIiR0eXBlIjoiU3dpc3NBY2FkZW1pYy5DaXRhdmkuUmVmZXJlbmNlLCBTd2lzc0FjYWRlbWljLkNpdGF2aSIsIkFic3RyYWN0Q29tcGxleGl0eSI6MCwiQWJzdHJhY3RTb3VyY2VUZXh0Rm9ybWF0IjowLCJBdXRob3JzIjpbeyIkaWQiOiI0IiwiJHR5cGUiOiJTd2lzc0FjYWRlbWljLkNpdGF2aS5QZXJzb24sIFN3aXNzQ</w:instrText>
          </w:r>
          <w:r>
            <w:instrText xml:space="preserve">WNhZGVtaWMuQ2l0YXZpIiwiRmlyc3ROYW1lIjoiS2FyZW4iLCJMYXN0TmFtZSI6IkhhYW5kcmlrbWFuIiwiUHJvdGVjdGVkIjpmYWxzZSwiU2V4IjoxLCJDcmVhdGVkQnkiOiJfTGVlbmEgTWFhw58iLCJDcmVhdGVkT24iOiIyMDIxLTA0LTI5VDA3OjMzOjEzIiwiTW9kaWZpZWRCeSI6Il9MZWVuYSBNYWHDnyIsIklkIjoiN2I5NmNlZTYtM</w:instrText>
          </w:r>
          <w:r>
            <w:instrText xml:space="preserve">DBkZC00MDAyLWEzOGYtOGQ2ZWJhMzBmM2MwIiwiTW9kaWZpZWRPbiI6IjIwMjEtMDQtMjlUMDc6MzM6MTMiLCJQcm9qZWN0Ijp7IiRpZCI6IjUiLCIkdHlwZSI6IlN3aXNzQWNhZGVtaWMuQ2l0YXZpLlByb2plY3QsIFN3aXNzQWNhZGVtaWMuQ2l0YXZpIn19LHsiJGlkIjoiNiIsIiR0eXBlIjoiU3dpc3NBY2FkZW1pYy5DaXRhdmkuUGVyc</w:instrText>
          </w:r>
          <w:r>
            <w:instrText xml:space="preserve">29uLCBTd2lzc0FjYWRlbWljLkNpdGF2aSIsIkZpcnN0TmFtZSI6IkNhcmVsIiwiTGFzdE5hbWUiOiJIYXJtc2VuIiwiUHJvdGVjdGVkIjpmYWxzZSwiU2V4IjowLCJDcmVhdGVkQnkiOiJfTGVlbmEgTWFhw58iLCJDcmVhdGVkT24iOiIyMDIxLTA0LTI5VDA3OjMzOjEzIiwiTW9kaWZpZWRCeSI6Il9MZWVuYSBNYWHDnyIsIklkIjoiYTM5O</w:instrText>
          </w:r>
          <w:r>
            <w:instrText xml:space="preserve">GJiOGYtMjM1ZC00NzMyLTg0ZWItNmNhYWFmOGQ5MjE3IiwiTW9kaWZpZWRPbiI6IjIwMjEtMDQtMjlUMDc6MzM6MTMiLCJQcm9qZWN0Ijp7IiRyZWYiOiI1In19LHsiJGlkIjoiNyIsIiR0eXBlIjoiU3dpc3NBY2FkZW1pYy5DaXRhdmkuUGVyc29uLCBTd2lzc0FjYWRlbWljLkNpdGF2aSIsIkZpcnN0TmFtZSI6IkxlbyIsIkxhc3ROYW1lI</w:instrText>
          </w:r>
          <w:r>
            <w:instrText xml:space="preserve">joidmFuIFdpc3NlbiIsIk1pZGRsZU5hbWUiOiJKLiBHLiIsIlByb3RlY3RlZCI6ZmFsc2UsIlNleCI6MiwiQ3JlYXRlZEJ5IjoiX0xlZW5hIE1hYcOfIiwiQ3JlYXRlZE9uIjoiMjAyMS0wNC0yOVQwNzozMzoxMyIsIk1vZGlmaWVkQnkiOiJfTGVlbmEgTWFhw58iLCJJZCI6ImIxMGFlZjAyLWVhZDYtNDUxNC04MGVkLWZhYWEyOGFmOTgwZ</w:instrText>
          </w:r>
          <w:r>
            <w:instrText xml:space="preserve">iIsIk1vZGlmaWVkT24iOiIyMDIxLTA0LTI5VDA3OjMzOjEzIiwiUHJvamVjdCI6eyIkcmVmIjoiNSJ9fSx7IiRpZCI6IjgiLCIkdHlwZSI6IlN3aXNzQWNhZGVtaWMuQ2l0YXZpLlBlcnNvbiwgU3dpc3NBY2FkZW1pYy5DaXRhdmkiLCJGaXJzdE5hbWUiOiJJbmdlIiwiTGFzdE5hbWUiOiJIdXR0ZXIiLCJQcm90ZWN0ZWQiOmZhbHNlLCJTZ</w:instrText>
          </w:r>
          <w:r>
            <w:instrText xml:space="preserve">XgiOjAsIkNyZWF0ZWRCeSI6Il9MZWVuYSBNYWHDnyIsIkNyZWF0ZWRPbiI6IjIwMjEtMDQtMjlUMDc6MzM6MTMiLCJNb2RpZmllZEJ5IjoiX0xlZW5hIE1hYcOfIiwiSWQiOiI3MDE2MzZjNi1iNGVjLTRiZGUtOTcxNy03MDhkMjg5OWFiMmMiLCJNb2RpZmllZE9uIjoiMjAyMS0wNC0yOVQwNzozMzoxMyIsIlByb2plY3QiOnsiJHJlZiI6I</w:instrText>
          </w:r>
          <w:r>
            <w:instrText xml:space="preserve">jUifX1dLCJDaXRhdGlvbktleVVwZGF0ZVR5cGUiOjAsIkNvbGxhYm9yYXRvcnMiOltdLCJEb2kiOiIxMC4xMDAyL3BzcC40ODciLCJFZGl0b3JzIjpbXSwiRXZhbHVhdGlvbkNvbXBsZXhpdHkiOjAsIkV2YWx1YXRpb25Tb3VyY2VUZXh0Rm9ybWF0IjowLCJHcm91cHMiOltdLCJIYXNMYWJlbDEiOmZhbHNlLCJIYXNMYWJlbDIiOnRydWUsI</w:instrText>
          </w:r>
          <w:r>
            <w:instrText xml:space="preserve">ktleXdvcmRzIjpbXSwiTG9jYXRpb25zIjpbeyIkaWQiOiI5IiwiJHR5cGUiOiJTd2lzc0FjYWRlbWljLkNpdGF2aS5Mb2NhdGlvbiwgU3dpc3NBY2FkZW1pYy5DaXRhdmkiLCJBZGRyZXNzIjp7IiRpZCI6IjEwIiwiJHR5cGUiOiJTd2lzc0FjYWRlbWljLkNpdGF2aS5MaW5rZWRSZXNvdXJjZSwgU3dpc3NBY2FkZW1pYy5DaXRhdmkiLCJMa</w:instrText>
          </w:r>
          <w:r>
            <w:instrText xml:space="preserve">W5rZWRSZXNvdXJjZVR5cGUiOjUsIk9yaWdpbmFsU3RyaW5nIjoiMTAuMTAwMi9wc3AuNDg3IiwiVXJpU3RyaW5nIjoiaHR0cHM6Ly9kb2kub3JnLzEwLjEwMDIvcHNwLjQ4NyIsIkxpbmtlZFJlc291cmNlU3RhdHVzIjo4LCJQcm9wZXJ0aWVzIjp7IiRpZCI6IjExIiwiJHR5cGUiOiJTd2lzc0FjYWRlbWljLkNpdGF2aS5MaW5rZWRSZXNvd</w:instrText>
          </w:r>
          <w:r>
            <w:instrText xml:space="preserve">XJjZVByb3BlcnRpZXMsIFN3aXNzQWNhZGVtaWMuQ2l0YXZpIn0sIlN5bmNGb2xkZXJUeXBlIjowLCJJc0xvY2FsQ2xvdWRQcm9qZWN0RmlsZUxpbmsiOmZhbHNlLCJJc0Nsb3VkUmVzdG9yZSI6ZmFsc2UsIklzQ2xvdWRDb3B5IjpmYWxzZSwiQXR0YWNobWVudEZvbGRlcldhc0luRmFsbGJhY2tNb2RlIjpmYWxzZX0sIkFubm90YXRpb25zI</w:instrText>
          </w:r>
          <w:r>
            <w:instrText xml:space="preserve">jpbXSwiTG9jYXRpb25UeXBlIjowLCJNaXJyb3JzUmVmZXJlbmNlUHJvcGVydHlJZCI6MTI4LCJDcmVhdGVkQnkiOiJfTGVlbmEgTWFhw58iLCJDcmVhdGVkT24iOiIyMDIxLTA0LTI5VDA3OjMzOjEzIiwiTW9kaWZpZWRCeSI6Il9MZWVuYSBNYWHDnyIsIklkIjoiMTlmNjRlM2ItNGM4YS00ZmE3LTk2ZGUtMjk3ZjczM2VkODVjIiwiTW9ka</w:instrText>
          </w:r>
          <w:r>
            <w:instrText xml:space="preserve">WZpZWRPbiI6IjIwMjEtMDQtMjlUMDc6MzM6MTMiLCJQcm9qZWN0Ijp7IiRyZWYiOiI1In19XSwiTnVtYmVyIjoiNSIsIk9yZ2FuaXphdGlvbnMiOltdLCJPdGhlcnNJbnZvbHZlZCI6W10sIlBhZ2VSYW5nZSI6IjxzcD5cclxuICA8bj4zODc8L24+XHJcbiAgPGluPnRydWU8L2luPlxyXG4gIDxvcz4zODc8L29zPlxyXG4gIDxwcz4zODc8L</w:instrText>
          </w:r>
          <w:r>
            <w:instrText xml:space="preserve">3BzPlxyXG48L3NwPlxyXG48ZXA+XHJcbiAgPG4+NDA1PC9uPlxyXG4gIDxpbj50cnVlPC9pbj5cclxuICA8b3M+NDA1PC9vcz5cclxuICA8cHM+NDA1PC9wcz5cclxuPC9lcD5cclxuPG9zPjM4Ny00MDU8L29zPiIsIlBlcmlvZGljYWwiOnsiJGlkIjoiMTIiLCIkdHlwZSI6IlN3aXNzQWNhZGVtaWMuQ2l0YXZpLlBlcmlvZGljYWwsIFN3a</w:instrText>
          </w:r>
          <w:r>
            <w:instrText xml:space="preserve">XNzQWNhZGVtaWMuQ2l0YXZpIiwiSXNzbiI6IjE1NDQ4NDQ0IiwiTmFtZSI6IlBvcHVsYXRpb24sIFNwYWNlIGFuZCBQbGFjZSIsIlBhZ2luYXRpb24iOjAsIlByb3RlY3RlZCI6ZmFsc2UsIlN0YW5kYXJkQWJicmV2aWF0aW9uIjoiUG9wdWwuIFNwYWNlIFBsYWNlIiwiQ3JlYXRlZEJ5IjoiX0xlZW5hIE1hYcOfIiwiQ3JlYXRlZE9uIjoiM</w:instrText>
          </w:r>
          <w:r>
            <w:instrText xml:space="preserve">jAyMS0wNC0yOVQwNzozMzoxMyIsIk1vZGlmaWVkQnkiOiJfTGVlbmEgTWFhw58iLCJJZCI6IjliNDI2MGIyLTQ5NWUtNDM2OS1iMGI0LTQ3YWRkMjZkYWNjOSIsIk1vZGlmaWVkT24iOiIyMDIxLTA0LTI5VDA3OjMzOjEzIiwiUHJvamVjdCI6eyIkcmVmIjoiNSJ9fSwiUHVibGlzaGVycyI6W10sIlF1b3RhdGlvbnMiOltdLCJSYXRpbmciO</w:instrText>
          </w:r>
          <w:r>
            <w:instrText xml:space="preserve">jAsIlJlZmVyZW5jZVR5cGUiOiJKb3VybmFsQXJ0aWNsZSIsIlNob3J0VGl0bGUiOiJIYWFuZHJpa21hbiwgSGFybXNlbiBldCBhbC4gMjAwOCDigJMgR2VvZ3JhcGh5IG1hdHRlcnMiLCJTaG9ydFRpdGxlVXBkYXRlVHlwZSI6MCwiU291cmNlT2ZCaWJsaW9ncmFwaGljSW5mb3JtYXRpb24iOiJDcm9zc1JlZiIsIlN0YXRpY0lkcyI6WyI4Y</w:instrText>
          </w:r>
          <w:r>
            <w:instrText xml:space="preserve">TllOWY5MS00YmExLTQyYTMtYTgxZC1hNTg5ZDAyZjdlNDEiXSwiVGFibGVPZkNvbnRlbnRzQ29tcGxleGl0eSI6MCwiVGFibGVPZkNvbnRlbnRzU291cmNlVGV4dEZvcm1hdCI6MCwiVGFza3MiOltdLCJUaXRsZSI6Ikdlb2dyYXBoeSBtYXR0ZXJzOiBwYXR0ZXJucyBvZiBzcGF0aWFsIGhvbW9nYW15IGluIHRoZSBOZXRoZXJsYW5kcyIsI</w:instrText>
          </w:r>
          <w:r>
            <w:instrText xml:space="preserve">lRyYW5zbGF0b3JzIjpbXSwiVm9sdW1lIjoiMTQiLCJZZWFyIjoiMjAwOCIsIlllYXJSZXNvbHZlZCI6IjIwMDgiLCJDcmVhdGVkQnkiOiJfTGVlbmEgTWFhw58iLCJDcmVhdGVkT24iOiIyMDIxLTA0LTI5VDA3OjMzOjEzIiwiTW9kaWZpZWRCeSI6Il9MZWVuYSBNYWHDnyIsIklkIjoiYTRkNzQxYTktY2U5Zi00M2VkLWI2NmQtOGRkYmY5M</w:instrText>
          </w:r>
          <w:r>
            <w:instrText xml:space="preserve">zcwMTM3IiwiTW9kaWZpZWRPbiI6IjIwMjEtMDUtMDFUMTA6NDE6MDIiLCJQcm9qZWN0Ijp7IiRyZWYiOiI1In19LCJVc2VOdW1iZXJpbmdUeXBlT2ZQYXJlbnREb2N1bWVudCI6ZmFsc2V9LHsiJGlkIjoiMTMiLCIkdHlwZSI6IlN3aXNzQWNhZGVtaWMuQ2l0YXZpLkNpdGF0aW9ucy5Xb3JkUGxhY2Vob2xkZXJFbnRyeSwgU3dpc3NBY2FkZ</w:instrText>
          </w:r>
          <w:r>
            <w:instrText xml:space="preserve">W1pYy5DaXRhdmkiLCJJZCI6Ijc4ZjdhNThiLTEwZTUtNGVhNi1iYzQ3LTNiM2UxNTMxZWRhOSIsIlJhbmdlU3RhcnQiOjI0LCJSYW5nZUxlbmd0aCI6MTgsIlJlZmVyZW5jZUlkIjoiNGQwNzUxMTYtMWMxMi00OTA5LTg3MTktYzRlMDk0MGE0MTA0IiwiUmVmZXJlbmNlIjp7IiRpZCI6IjE0IiwiJHR5cGUiOiJTd2lzc0FjYWRlbWljLkNpd</w:instrText>
          </w:r>
          <w:r>
            <w:instrText xml:space="preserve">GF2aS5SZWZlcmVuY2UsIFN3aXNzQWNhZGVtaWMuQ2l0YXZpIiwiQWJzdHJhY3RDb21wbGV4aXR5IjowLCJBYnN0cmFjdFNvdXJjZVRleHRGb3JtYXQiOjAsIkF1dGhvcnMiOlt7IiRyZWYiOiI0In1dLCJDaXRhdGlvbktleVVwZGF0ZVR5cGUiOjAsIkNvbGxhYm9yYXRvcnMiOltdLCJEb2kiOiIxMC4xMTc3LzAzMDg1MThYMTg3ODY3MjYiL</w:instrText>
          </w:r>
          <w:r>
            <w:instrText xml:space="preserve">CJFZGl0b3JzIjpbXSwiRXZhbHVhdGlvbkNvbXBsZXhpdHkiOjAsIkV2YWx1YXRpb25Tb3VyY2VUZXh0Rm9ybWF0IjowLCJHcm91cHMiOltdLCJIYXNMYWJlbDEiOmZhbHNlLCJIYXNMYWJlbDIiOmZhbHNlLCJLZXl3b3JkcyI6W10sIkxvY2F0aW9ucyI6W3siJGlkIjoiMTUiLCIkdHlwZSI6IlN3aXNzQWNhZGVtaWMuQ2l0YXZpLkxvY2F0a</w:instrText>
          </w:r>
          <w:r>
            <w:instrText xml:space="preserve">W9uLCBTd2lzc0FjYWRlbWljLkNpdGF2aSIsIkFkZHJlc3MiOnsiJGlkIjoiMTYiLCIkdHlwZSI6IlN3aXNzQWNhZGVtaWMuQ2l0YXZpLkxpbmtlZFJlc291cmNlLCBTd2lzc0FjYWRlbWljLkNpdGF2aSIsIkxpbmtlZFJlc291cmNlVHlwZSI6NSwiT3JpZ2luYWxTdHJpbmciOiIxMC4xMTc3LzAzMDg1MThYMTg3ODY3MjYiLCJVcmlTdHJpb</w:instrText>
          </w:r>
          <w:r>
            <w:instrText xml:space="preserve">mciOiJodHRwczovL2RvaS5vcmcvMTAuMTE3Ny8wMzA4NTE4WDE4Nzg2NzI2IiwiTGlua2VkUmVzb3VyY2VTdGF0dXMiOjgsIlByb3BlcnRpZXMiOnsiJGlkIjoiMTciLCIkdHlwZSI6IlN3aXNzQWNhZGVtaWMuQ2l0YXZpLkxpbmtlZFJlc291cmNlUHJvcGVydGllcywgU3dpc3NBY2FkZW1pYy5DaXRhdmkifSwiU3luY0ZvbGRlclR5cGUiO</w:instrText>
          </w:r>
          <w:r>
            <w:instrText xml:space="preserve">jAsIklzTG9jYWxDbG91ZFByb2plY3RGaWxlTGluayI6ZmFsc2UsIklzQ2xvdWRSZXN0b3JlIjpmYWxzZSwiSXNDbG91ZENvcHkiOmZhbHNlLCJBdHRhY2htZW50Rm9sZGVyV2FzSW5GYWxsYmFja01vZGUiOmZhbHNlfSwiQW5ub3RhdGlvbnMiOltdLCJMb2NhdGlvblR5cGUiOjAsIk1pcnJvcnNSZWZlcmVuY2VQcm9wZXJ0eUlkIjoxMjgsI</w:instrText>
          </w:r>
          <w:r>
            <w:instrText xml:space="preserve">kNyZWF0ZWRCeSI6Il9MZWVuYSBNYWHDnyIsIkNyZWF0ZWRPbiI6IjIwMjEtMDQtMjlUMDc6NDU6MzEiLCJNb2RpZmllZEJ5IjoiX0xlZW5hIE1hYcOfIiwiSWQiOiIxY2FjOGNhYi01NzQ1LTQyYjctYWIwYS0xNmI5NGExNDkxYmEiLCJNb2RpZmllZE9uIjoiMjAyMS0wNC0yOVQwNzo0NTozMSIsIlByb2plY3QiOnsiJHJlZiI6IjUifX1dL</w:instrText>
          </w:r>
          <w:r>
            <w:instrText xml:space="preserve">CJOdW1iZXIiOiIyIiwiT3JnYW5pemF0aW9ucyI6W10sIk90aGVyc0ludm9sdmVkIjpbXSwiUGFnZVJhbmdlIjoiPHNwPlxyXG4gIDxuPjQ0MDwvbj5cclxuICA8aW4+dHJ1ZTwvaW4+XHJcbiAgPG9zPjQ0MDwvb3M+XHJcbiAgPHBzPjQ0MDwvcHM+XHJcbjwvc3A+XHJcbjxlcD5cclxuICA8bj40NjA8L24+XHJcbiAgPGluPnRydWU8L2luP</w:instrText>
          </w:r>
          <w:r>
            <w:instrText xml:space="preserve">lxyXG4gIDxvcz40NjA8L29zPlxyXG4gIDxwcz40NjA8L3BzPlxyXG48L2VwPlxyXG48b3M+NDQwLTQ2MDwvb3M+IiwiUGVyaW9kaWNhbCI6eyIkaWQiOiIxOCIsIiR0eXBlIjoiU3dpc3NBY2FkZW1pYy5DaXRhdmkuUGVyaW9kaWNhbCwgU3dpc3NBY2FkZW1pYy5DaXRhdmkiLCJFaXNzbiI6IjE0NzItMzQwOSIsIklzc24iOiIwMzA4LTUxO</w:instrText>
          </w:r>
          <w:r>
            <w:instrText xml:space="preserve">FgiLCJOYW1lIjoiRW52aXJvbm1lbnQgYW5kIFBsYW5uaW5nIEE6IEVjb25vbXkgYW5kIFNwYWNlIiwiUGFnaW5hdGlvbiI6MCwiUHJvdGVjdGVkIjpmYWxzZSwiU3RhbmRhcmRBYmJyZXZpYXRpb24iOiJFbnZpcm9uIFBsYW4gQSIsIkNyZWF0ZWRCeSI6Il9MZWVuYSBNYWHDnyIsIkNyZWF0ZWRPbiI6IjIwMjEtMDQtMjlUMDc6NDU6MzEiL</w:instrText>
          </w:r>
          <w:r>
            <w:instrText xml:space="preserve">CJNb2RpZmllZEJ5IjoiX0xlZW5hIE1hYcOfIiwiSWQiOiI4MWMxMWExMS0wYzg3LTRlM2MtODgwMS0wZTRiNGRkMzM1Y2QiLCJNb2RpZmllZE9uIjoiMjAyMS0wNC0yOVQwNzo0NTozMSIsIlByb2plY3QiOnsiJHJlZiI6IjUifX0sIlB1Ymxpc2hlcnMiOltdLCJRdW90YXRpb25zIjpbXSwiUmF0aW5nIjowLCJSZWZlcmVuY2VUeXBlIjoiS</w:instrText>
          </w:r>
          <w:r>
            <w:instrText xml:space="preserve">m91cm5hbEFydGljbGUiLCJTaG9ydFRpdGxlIjoiSGFhbmRyaWttYW4gMjAxOSDigJMgUGFydG5lciBjaG9pY2UgaW4gU3dlZGVuIiwiU2hvcnRUaXRsZVVwZGF0ZVR5cGUiOjAsIlNvdXJjZU9mQmlibGlvZ3JhcGhpY0luZm9ybWF0aW9uIjoiQ3Jvc3NSZWYiLCJTdGF0aWNJZHMiOlsiNzU4NDVkYTktZThmNy00ZDQ5LThmZjAtYmZlNTBiZ</w:instrText>
          </w:r>
          <w:r>
            <w:instrText xml:space="preserve">jMxY2U1Il0sIlRhYmxlT2ZDb250ZW50c0NvbXBsZXhpdHkiOjAsIlRhYmxlT2ZDb250ZW50c1NvdXJjZVRleHRGb3JtYXQiOjAsIlRhc2tzIjpbXSwiVGl0bGUiOiJQYXJ0bmVyIGNob2ljZSBpbiBTd2VkZW46IEhvdyBkaXN0YW5jZSBzdGlsbCBtYXR0ZXJzIiwiVHJhbnNsYXRvcnMiOltdLCJWb2x1bWUiOiI1MSIsIlllYXIiOiIyMDE5I</w:instrText>
          </w:r>
          <w:r>
            <w:instrText xml:space="preserve">iwiWWVhclJlc29sdmVkIjoiMjAxOSIsIkNyZWF0ZWRCeSI6Il9MZWVuYSBNYWHDnyIsIkNyZWF0ZWRPbiI6IjIwMjEtMDQtMjlUMDc6NDU6MzEiLCJNb2RpZmllZEJ5IjoiX0hQIiwiSWQiOiI0ZDA3NTExNi0xYzEyLTQ5MDktODcxOS1jNGUwOTQwYTQxMDQiLCJNb2RpZmllZE9uIjoiMjAyMS0xMC0zMVQyMjo0Mjo0MiIsIlByb2plY3QiO</w:instrText>
          </w:r>
          <w:r>
            <w:instrText xml:space="preserve">nsiJHJlZiI6IjUifX0sIlVzZU51bWJlcmluZ1R5cGVPZlBhcmVudERvY3VtZW50IjpmYWxzZX0seyIkaWQiOiIxOSIsIiR0eXBlIjoiU3dpc3NBY2FkZW1pYy5DaXRhdmkuQ2l0YXRpb25zLldvcmRQbGFjZWhvbGRlckVudHJ5LCBTd2lzc0FjYWRlbWljLkNpdGF2aSIsIklkIjoiOTNhZDY5NTMtOTI0MS00ZjljLTg5MGQtZjk2NzEyM2NhO</w:instrText>
          </w:r>
          <w:r>
            <w:instrText xml:space="preserve">Tk2IiwiUmFuZ2VTdGFydCI6NDIsIlJhbmdlTGVuZ3RoIjoxNiwiUmVmZXJlbmNlSWQiOiIxZTUzZWJiMi03OTFiLTRkNjEtYTE1MC05OGRkMGUzMWY3ZTMiLCJSZWZlcmVuY2UiOnsiJGlkIjoiMjAiLCIkdHlwZSI6IlN3aXNzQWNhZGVtaWMuQ2l0YXZpLlJlZmVyZW5jZSwgU3dpc3NBY2FkZW1pYy5DaXRhdmkiLCJBYnN0cmFjdENvbXBsZ</w:instrText>
          </w:r>
          <w:r>
            <w:instrText xml:space="preserve">XhpdHkiOjAsIkFic3RyYWN0U291cmNlVGV4dEZvcm1hdCI6MCwiQXV0aG9ycyI6W3siJGlkIjoiMjEiLCIkdHlwZSI6IlN3aXNzQWNhZGVtaWMuQ2l0YXZpLlBlcnNvbiwgU3dpc3NBY2FkZW1pYy5DaXRhdmkiLCJGaXJzdE5hbWUiOiJBbmRyZWEiLCJMYXN0TmFtZSI6IkxlbmdlcmVyIiwiUHJvdGVjdGVkIjpmYWxzZSwiU2V4IjowLCJDc</w:instrText>
          </w:r>
          <w:r>
            <w:instrText xml:space="preserve">mVhdGVkQnkiOiJfTGVlbmEgTWFhw58iLCJDcmVhdGVkT24iOiIyMDIxLTA0LTI5VDA3OjQ0OjMyIiwiTW9kaWZpZWRCeSI6Il9MZWVuYSBNYWHDnyIsIklkIjoiZDk4MGIyOGYtMzVlNC00ZTkwLWFhNWEtNWY3ZWJkMGNlNzIwIiwiTW9kaWZpZWRPbiI6IjIwMjEtMDQtMjlUMDc6NDQ6MzIiLCJQcm9qZWN0Ijp7IiRyZWYiOiI1In19XSwiQ</w:instrText>
          </w:r>
          <w:r>
            <w:instrText xml:space="preserve">2l0YXRpb25LZXlVcGRhdGVUeXBlIjowLCJDb2xsYWJvcmF0b3JzIjpbXSwiRWRpdG9ycyI6W3siJGlkIjoiMjIiLCIkdHlwZSI6IlN3aXNzQWNhZGVtaWMuQ2l0YXZpLlBlcnNvbiwgU3dpc3NBY2FkZW1pYy5DaXRhdmkiLCJGaXJzdE5hbWUiOiJUaG9tYXMiLCJMYXN0TmFtZSI6IktsZWluIiwiUHJvdGVjdGVkIjpmYWxzZSwiU2V4IjoyL</w:instrText>
          </w:r>
          <w:r>
            <w:instrText xml:space="preserve">CJDcmVhdGVkQnkiOiJfTGVlbmEgTWFhw58iLCJDcmVhdGVkT24iOiIyMDIxLTA0LTI5VDA3OjQ0OjMyIiwiTW9kaWZpZWRCeSI6Il9MZWVuYSBNYWHDnyIsIklkIjoiOGU4ODVkM2MtNmViYS00NzdiLWE0NjItNGFhY2Q5ZWY0MTgzIiwiTW9kaWZpZWRPbiI6IjIwMjEtMDQtMjlUMDc6NDQ6MzIiLCJQcm9qZWN0Ijp7IiRyZWYiOiI1In19X</w:instrText>
          </w:r>
          <w:r>
            <w:instrText xml:space="preserve">SwiRXZhbHVhdGlvbkNvbXBsZXhpdHkiOjAsIkV2YWx1YXRpb25Tb3VyY2VUZXh0Rm9ybWF0IjowLCJHcm91cHMiOltdLCJIYXNMYWJlbDEiOmZhbHNlLCJIYXNMYWJlbDIiOnRydWUsIktleXdvcmRzIjpbXSwiTGFuZ3VhZ2UiOiJnZXIiLCJMb2NhdGlvbnMiOlt7IiRpZCI6IjIzIiwiJHR5cGUiOiJTd2lzc0FjYWRlbWljLkNpdGF2aS5Mb</w:instrText>
          </w:r>
          <w:r>
            <w:instrText xml:space="preserve">2NhdGlvbiwgU3dpc3NBY2FkZW1pYy5DaXRhdmkiLCJBZGRyZXNzIjp7IiRpZCI6IjI0IiwiJHR5cGUiOiJTd2lzc0FjYWRlbWljLkNpdGF2aS5MaW5rZWRSZXNvdXJjZSwgU3dpc3NBY2FkZW1pYy5DaXRhdmkiLCJMaW5rZWRSZXNvdXJjZVR5cGUiOjUsIk9yaWdpbmFsU3RyaW5nIjoiaHR0cDovL3d3dy5zc29hci5pbmZvL3Nzb2FyL2hhb</w:instrText>
          </w:r>
          <w:r>
            <w:instrText xml:space="preserve">mRsZS9kb2N1bWVudC80NjYwNSIsIlVyaVN0cmluZyI6Imh0dHA6Ly93d3cuc3NvYXIuaW5mby9zc29hci9oYW5kbGUvZG9jdW1lbnQvNDY2MDUiLCJMaW5rZWRSZXNvdXJjZVN0YXR1cyI6OCwiUHJvcGVydGllcyI6eyIkaWQiOiIyNSIsIiR0eXBlIjoiU3dpc3NBY2FkZW1pYy5DaXRhdmkuTGlua2VkUmVzb3VyY2VQcm9wZXJ0aWVzLCBTd</w:instrText>
          </w:r>
          <w:r>
            <w:instrText xml:space="preserve">2lzc0FjYWRlbWljLkNpdGF2aSJ9LCJTeW5jRm9sZGVyVHlwZSI6MCwiSXNMb2NhbENsb3VkUHJvamVjdEZpbGVMaW5rIjpmYWxzZSwiSXNDbG91ZFJlc3RvcmUiOmZhbHNlLCJJc0Nsb3VkQ29weSI6ZmFsc2UsIkF0dGFjaG1lbnRGb2xkZXJXYXNJbkZhbGxiYWNrTW9kZSI6ZmFsc2V9LCJBbm5vdGF0aW9ucyI6W10sIkxvY2F0aW9uVHlwZ</w:instrText>
          </w:r>
          <w:r>
            <w:instrText xml:space="preserve">SI6MCwiTWlycm9yc1JlZmVyZW5jZVByb3BlcnR5SWQiOjExLCJDcmVhdGVkQnkiOiJfTGVlbmEgTWFhw58iLCJDcmVhdGVkT24iOiIyMDIxLTA0LTI5VDA3OjQ0OjMyIiwiTW9kaWZpZWRCeSI6Il9MZWVuYSBNYWHDnyIsIklkIjoiZDRhMmQwYzUtZDA0ZC00MWUxLThkNTYtMjA2NmYwYjU4YWMyIiwiTW9kaWZpZWRPbiI6IjIwMjEtMDQtM</w:instrText>
          </w:r>
          <w:r>
            <w:instrText xml:space="preserve">jlUMDc6NDQ6MzIiLCJQcm9qZWN0Ijp7IiRyZWYiOiI1In19LHsiJGlkIjoiMjYiLCIkdHlwZSI6IlN3aXNzQWNhZGVtaWMuQ2l0YXZpLkxvY2F0aW9uLCBTd2lzc0FjYWRlbWljLkNpdGF2aSIsIkFkZHJlc3MiOnsiJGlkIjoiMjciLCIkdHlwZSI6IlN3aXNzQWNhZGVtaWMuQ2l0YXZpLkxpbmtlZFJlc291cmNlLCBTd2lzc0FjYWRlbWljL</w:instrText>
          </w:r>
          <w:r>
            <w:instrText xml:space="preserve">kNpdGF2aSIsIkxpbmtlZFJlc291cmNlVHlwZSI6NSwiT3JpZ2luYWxTdHJpbmciOiJodHRwOi8vZC1uYi5pbmZvLzExOTA5OTM2MzUiLCJVcmlTdHJpbmciOiJodHRwOi8vZC1uYi5pbmZvLzExOTA5OTM2MzUiLCJMaW5rZWRSZXNvdXJjZVN0YXR1cyI6OCwiUHJvcGVydGllcyI6eyIkaWQiOiIyOCIsIiR0eXBlIjoiU3dpc3NBY2FkZW1pY</w:instrText>
          </w:r>
          <w:r>
            <w:instrText xml:space="preserve">y5DaXRhdmkuTGlua2VkUmVzb3VyY2VQcm9wZXJ0aWVzLCBTd2lzc0FjYWRlbWljLkNpdGF2aSJ9LCJTeW5jRm9sZGVyVHlwZSI6MCwiSXNMb2NhbENsb3VkUHJvamVjdEZpbGVMaW5rIjpmYWxzZSwiSXNDbG91ZFJlc3RvcmUiOmZhbHNlLCJJc0Nsb3VkQ29weSI6ZmFsc2UsIkF0dGFjaG1lbnRGb2xkZXJXYXNJbkZhbGxiYWNrTW9kZSI6Z</w:instrText>
          </w:r>
          <w:r>
            <w:instrText xml:space="preserve">mFsc2V9LCJBbm5vdGF0aW9ucyI6W10sIkxvY2F0aW9uVHlwZSI6MCwiTWlycm9yc1JlZmVyZW5jZVByb3BlcnR5SWQiOjExLCJDcmVhdGVkQnkiOiJfTGVlbmEgTWFhw58iLCJDcmVhdGVkT24iOiIyMDIxLTA0LTI5VDA3OjQ0OjMyIiwiTW9kaWZpZWRCeSI6Il9MZWVuYSBNYWHDnyIsIklkIjoiNDUyYzIxMGUtZGFjOS00OWY5LThhYzktM</w:instrText>
          </w:r>
          <w:r>
            <w:instrText xml:space="preserve">zQ1MTFkZTczMWY3IiwiTW9kaWZpZWRPbiI6IjIwMjEtMDQtMjlUMDc6NDQ6MzIiLCJQcm9qZWN0Ijp7IiRyZWYiOiI1In19LHsiJGlkIjoiMjkiLCIkdHlwZSI6IlN3aXNzQWNhZGVtaWMuQ2l0YXZpLkxvY2F0aW9uLCBTd2lzc0FjYWRlbWljLkNpdGF2aSIsIkFkZHJlc3MiOnsiJGlkIjoiMzAiLCIkdHlwZSI6IlN3aXNzQWNhZGVtaWMuQ</w:instrText>
          </w:r>
          <w:r>
            <w:instrText xml:space="preserve">2l0YXZpLkxpbmtlZFJlc291cmNlLCBTd2lzc0FjYWRlbWljLkNpdGF2aSIsIkxpbmtlZFJlc291cmNlVHlwZSI6NSwiT3JpZ2luYWxTdHJpbmciOiJodHRwczovL2QtbmIuaW5mby8xMTkwOTkzNjM1LzM0IiwiVXJpU3RyaW5nIjoiaHR0cHM6Ly9kLW5iLmluZm8vMTE5MDk5MzYzNS8zNCIsIkxpbmtlZFJlc291cmNlU3RhdHVzIjo4LCJQc</w:instrText>
          </w:r>
          <w:r>
            <w:instrText xml:space="preserve">m9wZXJ0aWVzIjp7IiRpZCI6IjMxIiwiJHR5cGUiOiJTd2lzc0FjYWRlbWljLkNpdGF2aS5MaW5rZWRSZXNvdXJjZVByb3BlcnRpZXMsIFN3aXNzQWNhZGVtaWMuQ2l0YXZpIn0sIlN5bmNGb2xkZXJUeXBlIjowLCJJc0xvY2FsQ2xvdWRQcm9qZWN0RmlsZUxpbmsiOmZhbHNlLCJJc0Nsb3VkUmVzdG9yZSI6ZmFsc2UsIklzQ2xvdWRDb3B5I</w:instrText>
          </w:r>
          <w:r>
            <w:instrText xml:space="preserve">jpmYWxzZSwiQXR0YWNobWVudEZvbGRlcldhc0luRmFsbGJhY2tNb2RlIjpmYWxzZX0sIkFubm90YXRpb25zIjpbXSwiTG9jYXRpb25UeXBlIjowLCJNaXJyb3JzUmVmZXJlbmNlUHJvcGVydHlJZCI6MTEsIkNyZWF0ZWRCeSI6Il9MZWVuYSBNYWHDnyIsIkNyZWF0ZWRPbiI6IjIwMjEtMDQtMjlUMDc6NDQ6MzIiLCJNb2RpZmllZEJ5IjoiX</w:instrText>
          </w:r>
          <w:r>
            <w:instrText xml:space="preserve">0xlZW5hIE1hYcOfIiwiSWQiOiIwOTg2M2E2Zi1jOGYxLTRiMzAtODk2NC03MDA4N2IzZTU5OGQiLCJNb2RpZmllZE9uIjoiMjAyMS0wNC0yOVQwNzo0NDozMiIsIlByb2plY3QiOnsiJHJlZiI6IjUifX0seyIkaWQiOiIzMiIsIiR0eXBlIjoiU3dpc3NBY2FkZW1pYy5DaXRhdmkuTG9jYXRpb24sIFN3aXNzQWNhZGVtaWMuQ2l0YXZpIiwiQ</w:instrText>
          </w:r>
          <w:r>
            <w:instrText xml:space="preserve">WRkcmVzcyI6eyIkaWQiOiIzMyIsIiR0eXBlIjoiU3dpc3NBY2FkZW1pYy5DaXRhdmkuTGlua2VkUmVzb3VyY2UsIFN3aXNzQWNhZGVtaWMuQ2l0YXZpIiwiTGlua2VkUmVzb3VyY2VUeXBlIjo1LCJPcmlnaW5hbFN0cmluZyI6Imh0dHBzOi8vbmJuLXJlc29sdmluZy5vcmcvdXJuOm5ibjpkZTowMTY4LXNzb2FyLTQ2NjA1LTgiLCJVcmlTd</w:instrText>
          </w:r>
          <w:r>
            <w:instrText xml:space="preserve">HJpbmciOiJodHRwczovL25ibi1yZXNvbHZpbmcub3JnL3VybjpuYm46ZGU6MDE2OC1zc29hci00NjYwNS04IiwiTGlua2VkUmVzb3VyY2VTdGF0dXMiOjgsIlByb3BlcnRpZXMiOnsiJGlkIjoiMzQiLCIkdHlwZSI6IlN3aXNzQWNhZGVtaWMuQ2l0YXZpLkxpbmtlZFJlc291cmNlUHJvcGVydGllcywgU3dpc3NBY2FkZW1pYy5DaXRhdmkif</w:instrText>
          </w:r>
          <w:r>
            <w:instrText xml:space="preserve">SwiU3luY0ZvbGRlclR5cGUiOjAsIklzTG9jYWxDbG91ZFByb2plY3RGaWxlTGluayI6ZmFsc2UsIklzQ2xvdWRSZXN0b3JlIjpmYWxzZSwiSXNDbG91ZENvcHkiOmZhbHNlLCJBdHRhY2htZW50Rm9sZGVyV2FzSW5GYWxsYmFja01vZGUiOmZhbHNlfSwiQW5ub3RhdGlvbnMiOltdLCJMb2NhdGlvblR5cGUiOjAsIk1pcnJvcnNSZWZlcmVuY</w:instrText>
          </w:r>
          <w:r>
            <w:instrText xml:space="preserve">2VQcm9wZXJ0eUlkIjoxMSwiQ3JlYXRlZEJ5IjoiX0xlZW5hIE1hYcOfIiwiQ3JlYXRlZE9uIjoiMjAyMS0wNC0yOVQwNzo0NDozMiIsIk1vZGlmaWVkQnkiOiJfTGVlbmEgTWFhw58iLCJJZCI6Ijk2ZjI5OThhLTEzMGUtNGFlYS04ZDViLWYyNzdlMWUxYzIwMyIsIk1vZGlmaWVkT24iOiIyMDIxLTA0LTI5VDA3OjQ0OjMyIiwiUHJvamVjd</w:instrText>
          </w:r>
          <w:r>
            <w:instrText xml:space="preserve">CI6eyIkcmVmIjoiNSJ9fV0sIk9yZ2FuaXphdGlvbnMiOltdLCJPdGhlcnNJbnZvbHZlZCI6W10sIlBhZ2VDb3VudCI6IjEzMy0xNjIiLCJQYWdlUmFuZ2UiOiI8c3A+XHJcbiAgPG4+MTMzPC9uPlxyXG4gIDxpbj50cnVlPC9pbj5cclxuICA8b3M+MTMzPC9vcz5cclxuICA8cHM+MTMzPC9wcz5cclxuPC9zcD5cclxuPGVwPlxyXG4gIDxuP</w:instrText>
          </w:r>
          <w:r>
            <w:instrText xml:space="preserve">jE2Mjwvbj5cclxuICA8aW4+dHJ1ZTwvaW4+XHJcbiAgPG9zPjE2Mjwvb3M+XHJcbiAgPHBzPjE2MjwvcHM+XHJcbjwvZXA+XHJcbjxvcz4xMzMtMTYyPC9vcz4iLCJQYXJhbGxlbFRpdGxlIjoiV2hlcmUgbG92ZSBsb3ZlcyAtIGFuIGFydGljbGUgb24gdGhlICdnZW9ncmFwaHknIG9mIHRoZSBjaG9pY2Ugb2YgcGFydG5lciIsIlBhcmVud</w:instrText>
          </w:r>
          <w:r>
            <w:instrText xml:space="preserve">FJlZmVyZW5jZSI6eyIkaWQiOiIzNSIsIiR0eXBlIjoiU3dpc3NBY2FkZW1pYy5DaXRhdmkuUmVmZXJlbmNlLCBTd2lzc0FjYWRlbWljLkNpdGF2aSIsIkFic3RyYWN0Q29tcGxleGl0eSI6MCwiQWJzdHJhY3RTb3VyY2VUZXh0Rm9ybWF0IjowLCJBdXRob3JzIjpbXSwiQ2l0YXRpb25LZXlVcGRhdGVUeXBlIjowLCJDb2xsYWJvcmF0b3JzI</w:instrText>
          </w:r>
          <w:r>
            <w:instrText xml:space="preserve">jpbXSwiQ292ZXJQYXRoIjp7IiRpZCI6IjM2IiwiJHR5cGUiOiJTd2lzc0FjYWRlbWljLkNpdGF2aS5MaW5rZWRSZXNvdXJjZSwgU3dpc3NBY2FkZW1pYy5DaXRhdmkiLCJMaW5rZWRSZXNvdXJjZVR5cGUiOjIsIk9yaWdpbmFsU3RyaW5nIjoiQzpcXFVzZXJzXFxIUFxcQXBwRGF0YVxcTG9jYWxcXFRlbXBcXGFxdHhnYXJ1LmpwZyIsIlVya</w:instrText>
          </w:r>
          <w:r>
            <w:instrText xml:space="preserve">VN0cmluZyI6IjQ1NTIyZjRiLTdmMDEtNDMxZS1iZDFmLTc4NDJiZDNkMWRmYSIsIkxpbmtlZFJlc291cmNlU3RhdHVzIjo4LCJQcm9wZXJ0aWVzIjp7IiRpZCI6IjM3IiwiJHR5cGUiOiJTd2lzc0FjYWRlbWljLkNpdGF2aS5MaW5rZWRSZXNvdXJjZVByb3BlcnRpZXMsIFN3aXNzQWNhZGVtaWMuQ2l0YXZpIn0sIlN5bmNGb2xkZXJUeXBlI</w:instrText>
          </w:r>
          <w:r>
            <w:instrText xml:space="preserve">jowLCJJc0xvY2FsQ2xvdWRQcm9qZWN0RmlsZUxpbmsiOmZhbHNlLCJJc0Nsb3VkUmVzdG9yZSI6ZmFsc2UsIklzQ2xvdWRDb3B5IjpmYWxzZSwiQXR0YWNobWVudEZvbGRlcldhc0luRmFsbGJhY2tNb2RlIjpmYWxzZX0sIkVkaXRvcnMiOlt7IiRyZWYiOiIyMiJ9XSwiRXZhbHVhdGlvbkNvbXBsZXhpdHkiOjAsIkV2YWx1YXRpb25Tb3VyY</w:instrText>
          </w:r>
          <w:r>
            <w:instrText xml:space="preserve">2VUZXh0Rm9ybWF0IjowLCJHcm91cHMiOltdLCJIYXNMYWJlbDEiOmZhbHNlLCJIYXNMYWJlbDIiOmZhbHNlLCJJc2JuIjoiOTc4MzgxMDAyODc0NyIsIktleXdvcmRzIjpbXSwiTGFuZ3VhZ2UiOiJnZXIiLCJMb2NhdGlvbnMiOlt7IiRpZCI6IjM4IiwiJHR5cGUiOiJTd2lzc0FjYWRlbWljLkNpdGF2aS5Mb2NhdGlvbiwgU3dpc3NBY2FkZ</w:instrText>
          </w:r>
          <w:r>
            <w:instrText xml:space="preserve">W1pYy5DaXRhdmkiLCJBZGRyZXNzIjp7IiRpZCI6IjM5IiwiJHR5cGUiOiJTd2lzc0FjYWRlbWljLkNpdGF2aS5MaW5rZWRSZXNvdXJjZSwgU3dpc3NBY2FkZW1pYy5DaXRhdmkiLCJMaW5rZWRSZXNvdXJjZVR5cGUiOjUsIk9yaWdpbmFsU3RyaW5nIjoiaHR0cHM6Ly9leHRlcm5hbC5kYW5kZWxvbi5jb20vZG93bmxvYWQvYXR0YWNobWVud</w:instrText>
          </w:r>
          <w:r>
            <w:instrText xml:space="preserve">HMvZGFuZGVsb24vaWRzL0RFMDA0OUQ0Q0ZDRDY5MTYzRDI3NUMxMjU3MzhDMDA0MDhFMTMucGRmIiwiVXJpU3RyaW5nIjoiaHR0cHM6Ly9leHRlcm5hbC5kYW5kZWxvbi5jb20vZG93bmxvYWQvYXR0YWNobWVudHMvZGFuZGVsb24vaWRzL0RFMDA0OUQ0Q0ZDRDY5MTYzRDI3NUMxMjU3MzhDMDA0MDhFMTMucGRmIiwiTGlua2VkUmVzb3VyY</w:instrText>
          </w:r>
          <w:r>
            <w:instrText xml:space="preserve">2VTdGF0dXMiOjgsIlByb3BlcnRpZXMiOnsiJGlkIjoiNDAiLCIkdHlwZSI6IlN3aXNzQWNhZGVtaWMuQ2l0YXZpLkxpbmtlZFJlc291cmNlUHJvcGVydGllcywgU3dpc3NBY2FkZW1pYy5DaXRhdmkifSwiU3luY0ZvbGRlclR5cGUiOjAsIklzTG9jYWxDbG91ZFByb2plY3RGaWxlTGluayI6ZmFsc2UsIklzQ2xvdWRSZXN0b3JlIjpmYWxzZ</w:instrText>
          </w:r>
          <w:r>
            <w:instrText xml:space="preserve">SwiSXNDbG91ZENvcHkiOmZhbHNlLCJBdHRhY2htZW50Rm9sZGVyV2FzSW5GYWxsYmFja01vZGUiOmZhbHNlfSwiQW5ub3RhdGlvbnMiOltdLCJMb2NhdGlvblR5cGUiOjAsIk1pcnJvcnNSZWZlcmVuY2VQcm9wZXJ0eUlkIjoxMSwiTm90ZXMiOiJUYWJsZSBvZiBjb250ZW50cyIsIkNyZWF0ZWRCeSI6Il9MZWVuYSBNYWHDnyIsIkNyZWF0Z</w:instrText>
          </w:r>
          <w:r>
            <w:instrText xml:space="preserve">WRPbiI6IjIwMjEtMDUtMTlUMjI6NTg6NTgiLCJNb2RpZmllZEJ5IjoiX0xlZW5hIE1hYcOfIiwiSWQiOiIyMDA2YzFjNC01NTM3LTRiNGUtYmFhNS1hZDY3ZDkyODM5NWYiLCJNb2RpZmllZE9uIjoiMjAyMS0wNS0xOVQyMjo1ODo1OCIsIlByb2plY3QiOnsiJHJlZiI6IjUifX1dLCJPcmdhbml6YXRpb25zIjpbXSwiT3RoZXJzSW52b2x2Z</w:instrText>
          </w:r>
          <w:r>
            <w:instrText xml:space="preserve">WQiOltdLCJQYWdlQ291bnQiOiIzMTYiLCJQbGFjZU9mUHVibGljYXRpb24iOiJXaWVzYmFkZW4iLCJQdWJsaXNoZXJzIjpbeyIkaWQiOiI0MSIsIiR0eXBlIjoiU3dpc3NBY2FkZW1pYy5DaXRhdmkuUHVibGlzaGVyLCBTd2lzc0FjYWRlbWljLkNpdGF2aSIsIk5hbWUiOiJTcHJpbmdlciBGYWNobWVkaWVuIFdpZXNiYWRlbiBHbWJIIiwiU</w:instrText>
          </w:r>
          <w:r>
            <w:instrText xml:space="preserve">HJvdGVjdGVkIjpmYWxzZSwiQ3JlYXRlZEJ5IjoiX0xlZW5hIE1hYcOfIiwiQ3JlYXRlZE9uIjoiMjAyMS0wNS0xOVQyMjo1ODo1OCIsIk1vZGlmaWVkQnkiOiJfTGVlbmEgTWFhw58iLCJJZCI6IjY4ZTI5NTJmLTQ5NjktNDU1OC1hODQyLTY5N2IxM2NhZGE5YiIsIk1vZGlmaWVkT24iOiIyMDIxLTA1LTE5VDIyOjU4OjU4IiwiUHJvamVjd</w:instrText>
          </w:r>
          <w:r>
            <w:instrText xml:space="preserve">CI6eyIkcmVmIjoiNSJ9fV0sIlF1b3RhdGlvbnMiOltdLCJSYXRpbmciOjAsIlJlZmVyZW5jZVR5cGUiOiJCb29rRWRpdGVkIiwiU2hvcnRUaXRsZSI6IktsZWluIChIZy4pIDIwMDEg4oCTIFBhcnRuZXJ3YWhsIHVuZCBIZWlyYXRzbXVzdGVyIiwiU2hvcnRUaXRsZVVwZGF0ZVR5cGUiOjAsIlNvdXJjZU9mQmlibGlvZ3JhcGhpY0luZm9yb</w:instrText>
          </w:r>
          <w:r>
            <w:instrText xml:space="preserve">WF0aW9uIjoiR0JWIEdlbWVpbnNhbWVyIEJpYmxpb3RoZWtzdmVyYnVuZCIsIlN0YXRpY0lkcyI6WyI1YWMwZmUzYy0xZDExLTQ0ZmUtOGI4NS1iM2E2MzVkYmEwYzYiXSwiU3VidGl0bGUiOiJTb3ppYWxzdHJ1a3R1cmVsbGUgVm9yYXVzc2V0enVuZ2VuIGRlciBMaWViZSIsIlRhYmxlT2ZDb250ZW50c0NvbXBsZXhpdHkiOjAsIlRhYmxlT</w:instrText>
          </w:r>
          <w:r>
            <w:instrText xml:space="preserve">2ZDb250ZW50c1NvdXJjZVRleHRGb3JtYXQiOjAsIlRhc2tzIjpbXSwiVGl0bGUiOiJQYXJ0bmVyd2FobCB1bmQgSGVpcmF0c211c3RlciIsIlRyYW5zbGF0b3JzIjpbXSwiWWVhciI6IjIwMDEiLCJZZWFyUmVzb2x2ZWQiOiIyMDAxIiwiQ3JlYXRlZEJ5IjoiX0xlZW5hIE1hYcOfIiwiQ3JlYXRlZE9uIjoiMjAyMS0wNS0xOVQyMjo1ODo1O</w:instrText>
          </w:r>
          <w:r>
            <w:instrText xml:space="preserve">CIsIk1vZGlmaWVkQnkiOiJfSFAiLCJJZCI6IjQ1NTIyZjRiLTdmMDEtNDMxZS1iZDFmLTc4NDJiZDNkMWRmYSIsIk1vZGlmaWVkT24iOiIyMDIxLTEwLTMxVDIyOjQyOjQyIiwiUHJvamVjdCI6eyIkcmVmIjoiNSJ9fSwiUGxhY2VPZlB1YmxpY2F0aW9uIjoiT3BsYWRlbiIsIlB1Ymxpc2hlcnMiOlt7IiRpZCI6IjQyIiwiJHR5cGUiOiJTd</w:instrText>
          </w:r>
          <w:r>
            <w:instrText xml:space="preserve">2lzc0FjYWRlbWljLkNpdGF2aS5QdWJsaXNoZXIsIFN3aXNzQWNhZGVtaWMuQ2l0YXZpIiwiTmFtZSI6Ikxlc2tlIHUuIEJ1ZHJpY2giLCJQcm90ZWN0ZWQiOmZhbHNlLCJDcmVhdGVkQnkiOiJfTGVlbmEgTWFhw58iLCJDcmVhdGVkT24iOiIyMDIxLTA0LTI5VDA3OjQ0OjMyIiwiTW9kaWZpZWRCeSI6Il9MZWVuYSBNYWHDnyIsIklkIjoiN</w:instrText>
          </w:r>
          <w:r>
            <w:instrText xml:space="preserve">jk2OTg3Y2EtZGMyYS00OTAzLWI3MGQtYTQ0YmFhMWFiZjM4IiwiTW9kaWZpZWRPbiI6IjIwMjEtMDQtMjlUMDc6NDQ6MzIiLCJQcm9qZWN0Ijp7IiRyZWYiOiI1In19XSwiUXVvdGF0aW9ucyI6W10sIlJhdGluZyI6MCwiUmVmZXJlbmNlVHlwZSI6IkNvbnRyaWJ1dGlvbiIsIlNlcmllc1RpdGxlIjp7IiRpZCI6IjQzIiwiJHR5cGUiOiJTd</w:instrText>
          </w:r>
          <w:r>
            <w:instrText xml:space="preserve">2lzc0FjYWRlbWljLkNpdGF2aS5TZXJpZXNUaXRsZSwgU3dpc3NBY2FkZW1pYy5DaXRhdmkiLCJFZGl0b3JzIjpbXSwiTmFtZSI6IlBhcnRuZXJ3YWhsIHVuZCBIZWlyYXRzbXVzdGVyOiBzb3ppYWxzdHJ1a3R1cmVsbGUgVm9yYXVzc2V0enVuZ2VuIGRlciBMaWViZSIsIlByb3RlY3RlZCI6ZmFsc2UsIkNyZWF0ZWRCeSI6Il9MZWVuYSBNY</w:instrText>
          </w:r>
          <w:r>
            <w:instrText xml:space="preserve">WHDnyIsIkNyZWF0ZWRPbiI6IjIwMjEtMDQtMjlUMDc6NDQ6MzIiLCJNb2RpZmllZEJ5IjoiX0xlZW5hIE1hYcOfIiwiSWQiOiIwYjc0ZjkxZi1iMzI0LTRiNDYtYWYxOS1iOGUzM2I2Y2I4YTYiLCJNb2RpZmllZE9uIjoiMjAyMS0wNC0yOVQwNzo0NDozMiIsIlByb2plY3QiOnsiJHJlZiI6IjUifX0sIlNob3J0VGl0bGUiOiJMZW5nZXJlc</w:instrText>
          </w:r>
          <w:r>
            <w:instrText xml:space="preserve">iAyMDAxIOKAkyBXbyBkaWUgTGllYmUgaGluZsOkbGx0IiwiU2hvcnRUaXRsZVVwZGF0ZVR5cGUiOjAsIlNvdXJjZU9mQmlibGlvZ3JhcGhpY0luZm9ybWF0aW9uIjoiRGV1dHNjaGUgTmF0aW9uYWxiaWJsaW90aGVrIiwiU3RhdGljSWRzIjpbImUyNTBmMzRkLTg1NjUtNGJhZS1hN2RiLTY0OTlkYWRhZWNmYSJdLCJUYWJsZU9mQ29udGVud</w:instrText>
          </w:r>
          <w:r>
            <w:instrText xml:space="preserve">HNDb21wbGV4aXR5IjowLCJUYWJsZU9mQ29udGVudHNTb3VyY2VUZXh0Rm9ybWF0IjowLCJUYXNrcyI6W10sIlRpdGxlIjoiV28gZGllIExpZWJlIGhpbmbDpGxsdDogZWluIEJlaXRyYWcgenVyICdHZW9ncmFwaGllJyBkZXIgUGFydG5lcndhaGwiLCJUcmFuc2xhdG9ycyI6W10sIlllYXIiOiIyMDAxIiwiWWVhclJlc29sdmVkIjoiMjAwM</w:instrText>
          </w:r>
          <w:r>
            <w:instrText xml:space="preserve">SIsIkNyZWF0ZWRCeSI6Il9MZWVuYSBNYWHDnyIsIkNyZWF0ZWRPbiI6IjIwMjEtMDQtMjlUMDc6NDQ6MzIiLCJNb2RpZmllZEJ5IjoiX0hQIiwiSWQiOiIxZTUzZWJiMi03OTFiLTRkNjEtYTE1MC05OGRkMGUzMWY3ZTMiLCJNb2RpZmllZE9uIjoiMjAyMS0xMC0zMVQyMjo0Mjo0MiIsIlByb2plY3QiOnsiJHJlZiI6IjUifX0sIlVzZU51b</w:instrText>
          </w:r>
          <w:r>
            <w:instrText xml:space="preserve">WJlcmluZ1R5cGVPZlBhcmVudERvY3VtZW50IjpmYWxzZX1dLCJGb3JtYXR0ZWRUZXh0Ijp7IiRpZCI6IjQ0IiwiQ291bnQiOjEsIlRleHRVbml0cyI6W3siJGlkIjoiNDUiLCJGb250U3R5bGUiOnsiJGlkIjoiNDYiLCJOZXV0cmFsIjp0cnVlfSwiUmVhZGluZ09yZGVyIjoxLCJUZXh0IjoiKEhhYW5kcmlrbWFuIGV0IGFsLiAyMDA4OyBIY</w:instrText>
          </w:r>
          <w:r>
            <w:instrText xml:space="preserve">WFuZHJpa21hbiAyMDE5OyBMZW5nZXJlciAyMDAxKSJ9XX0sIlRhZyI6IkNpdGF2aVBsYWNlaG9sZGVyI2UxOTQ5ZWRkLTJkZDctNGI4YS05NWEyLWIyNTUzNmQ5YmM5MiIsIlRleHQiOiIoSGFhbmRyaWttYW4gZXQgYWwuIDIwMDg7IEhhYW5kcmlrbWFuIDIwMTk7IExlbmdlcmVyIDIwMDEpIiwiV0FJVmVyc2lvbiI6IjYuMTAuMC4wIn0=}</w:instrText>
          </w:r>
          <w:r>
            <w:fldChar w:fldCharType="separate"/>
          </w:r>
          <w:r>
            <w:t xml:space="preserve">(Haandrikman et al. 2008; Haandrikman 2019; Lengerer 2001)</w:t>
          </w:r>
          <w:r>
            <w:fldChar w:fldCharType="end"/>
          </w:r>
        </w:sdtContent>
      </w:sdt>
      <w:r>
        <w:t xml:space="preserve">. Demnach</w:t>
      </w:r>
      <w:r>
        <w:t xml:space="preserve"> </w:t>
      </w:r>
      <w:r>
        <w:t xml:space="preserve">werden</w:t>
      </w:r>
      <w:r>
        <w:t xml:space="preserve"> auch </w:t>
      </w:r>
      <w:r>
        <w:t xml:space="preserve">in der Gegenwart</w:t>
      </w:r>
      <w:r>
        <w:t xml:space="preserve"> Partner</w:t>
      </w:r>
      <w:r>
        <w:t xml:space="preserve">schaften</w:t>
      </w:r>
      <w:r>
        <w:t xml:space="preserve"> </w:t>
      </w:r>
      <w:r>
        <w:t xml:space="preserve">aus</w:t>
      </w:r>
      <w:r>
        <w:t xml:space="preserve"> einem </w:t>
      </w:r>
      <w:r>
        <w:t xml:space="preserve">gut erreichbaren</w:t>
      </w:r>
      <w:r>
        <w:t xml:space="preserve"> Gebiet bevorzugt. Blickt man</w:t>
      </w:r>
      <w:r>
        <w:t xml:space="preserve"> </w:t>
      </w:r>
      <w:r>
        <w:t xml:space="preserve">auf </w:t>
      </w:r>
      <w:r>
        <w:t xml:space="preserve">die theoretischen Überlegungen </w:t>
      </w:r>
      <w:r>
        <w:t xml:space="preserve">zurück</w:t>
      </w:r>
      <w:r>
        <w:t xml:space="preserve">, so </w:t>
      </w:r>
      <w:r>
        <w:t xml:space="preserve">waren</w:t>
      </w:r>
      <w:r>
        <w:t xml:space="preserve"> </w:t>
      </w:r>
      <w:r>
        <w:t xml:space="preserve">die Foki</w:t>
      </w:r>
      <w:r>
        <w:t xml:space="preserve"> bei der Partnerwahl</w:t>
      </w:r>
      <w:r>
        <w:t xml:space="preserve"> </w:t>
      </w:r>
      <w:r>
        <w:t xml:space="preserve">seit Beginn der Forschung zur räumlichen Homogamie </w:t>
      </w:r>
      <w:r>
        <w:t xml:space="preserve">auf lokale Ort</w:t>
      </w:r>
      <w:r>
        <w:t xml:space="preserve">e</w:t>
      </w:r>
      <w:r>
        <w:t xml:space="preserve"> beschränkt</w:t>
      </w:r>
      <w:r>
        <w:t xml:space="preserve">.</w:t>
      </w:r>
      <w:r>
        <w:t xml:space="preserve"> </w:t>
      </w:r>
      <w:r>
        <w:t xml:space="preserve">Es</w:t>
      </w:r>
      <w:r>
        <w:t xml:space="preserve"> stellt </w:t>
      </w:r>
      <w:r>
        <w:t xml:space="preserve">sich im Kontext des Online-Datings </w:t>
      </w:r>
      <w:r>
        <w:t xml:space="preserve">die Frage, ob und wenn ja, wie sich die Gelegenheitsstrukturen veränder</w:t>
      </w:r>
      <w:r>
        <w:t xml:space="preserve">t </w:t>
      </w:r>
      <w:r>
        <w:t xml:space="preserve">haben.</w:t>
      </w:r>
      <w:r>
        <w:t xml:space="preserve"> </w:t>
      </w:r>
      <w:r>
        <w:t xml:space="preserve">Eine theoretische Annäherung für diese Frage </w:t>
      </w:r>
      <w:r>
        <w:t xml:space="preserve">folgt im nächsten</w:t>
      </w:r>
      <w:r>
        <w:t xml:space="preserve"> Kapitel.</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68" w:name="_Toc73557655"/>
      <w:r/>
      <w:bookmarkStart w:id="69" w:name="_Toc73568393"/>
      <w:r/>
      <w:bookmarkStart w:id="70" w:name="_Ref85468414"/>
      <w:r/>
      <w:bookmarkStart w:id="71" w:name="_Ref85717412"/>
      <w:r/>
      <w:bookmarkStart w:id="72" w:name="_Toc85823686"/>
      <w:r/>
      <w:bookmarkStart w:id="73" w:name="_Toc86077547"/>
      <w:r/>
      <w:bookmarkStart w:id="74" w:name="_Toc86090009"/>
      <w:r/>
      <w:bookmarkStart w:id="75" w:name="_Toc86691126"/>
      <w:r/>
      <w:bookmarkStart w:id="76" w:name="_Toc86691168"/>
      <w:r/>
      <w:bookmarkStart w:id="77" w:name="_Toc86918750"/>
      <w:r>
        <w:rPr>
          <w:rFonts w:ascii="Times New Roman" w:hAnsi="Times New Roman" w:cs="Times New Roman"/>
          <w:b/>
          <w:bCs/>
          <w:color w:val="auto"/>
        </w:rPr>
        <w:t xml:space="preserve">Online</w:t>
      </w:r>
      <w:r>
        <w:rPr>
          <w:rFonts w:ascii="Times New Roman" w:hAnsi="Times New Roman" w:cs="Times New Roman"/>
          <w:b/>
          <w:bCs/>
          <w:color w:val="auto"/>
        </w:rPr>
        <w:t xml:space="preserve">-</w:t>
      </w:r>
      <w:r>
        <w:rPr>
          <w:rFonts w:ascii="Times New Roman" w:hAnsi="Times New Roman" w:cs="Times New Roman"/>
          <w:b/>
          <w:bCs/>
          <w:color w:val="auto"/>
        </w:rPr>
        <w:t xml:space="preserve">Dating</w:t>
      </w:r>
      <w:bookmarkEnd w:id="68"/>
      <w:r/>
      <w:bookmarkEnd w:id="69"/>
      <w:r/>
      <w:bookmarkEnd w:id="70"/>
      <w:r/>
      <w:bookmarkEnd w:id="71"/>
      <w:r/>
      <w:bookmarkEnd w:id="72"/>
      <w:r/>
      <w:bookmarkEnd w:id="73"/>
      <w:r/>
      <w:bookmarkEnd w:id="74"/>
      <w:r/>
      <w:bookmarkEnd w:id="75"/>
      <w:r/>
      <w:bookmarkEnd w:id="76"/>
      <w:r/>
      <w:bookmarkEnd w:id="77"/>
      <w:r/>
      <w:r>
        <w:rPr>
          <w:rFonts w:ascii="Times New Roman" w:hAnsi="Times New Roman" w:cs="Times New Roman"/>
          <w:b/>
          <w:bCs/>
          <w:color w:val="auto"/>
        </w:rPr>
      </w:r>
    </w:p>
    <w:p>
      <w:pPr>
        <w:pBdr/>
        <w:spacing w:after="240" w:line="360" w:lineRule="auto"/>
        <w:ind/>
        <w:jc w:val="both"/>
        <w:rPr>
          <w:color w:val="ff0000"/>
        </w:rPr>
      </w:pPr>
      <w:r>
        <w:t xml:space="preserve">In den letzten Jahren hat die </w:t>
      </w:r>
      <w:r>
        <w:t xml:space="preserve">Bedeutung des Internets bei der Partnersuche kontinuierlich zugenommen. Dies </w:t>
      </w:r>
      <w:r>
        <w:t xml:space="preserve">äußert</w:t>
      </w:r>
      <w:r>
        <w:t xml:space="preserve"> sich </w:t>
      </w:r>
      <w:r>
        <w:t xml:space="preserve">unter anderem </w:t>
      </w:r>
      <w:r>
        <w:t xml:space="preserve">an den hohen </w:t>
      </w:r>
      <w:r>
        <w:t xml:space="preserve">Online-Dating</w:t>
      </w:r>
      <w:r>
        <w:t xml:space="preserve">-Nutzer</w:t>
      </w:r>
      <w:r>
        <w:t xml:space="preserve">zahle</w:t>
      </w:r>
      <w:r>
        <w:t xml:space="preserve">n</w:t>
      </w:r>
      <w:r>
        <w:t xml:space="preserve"> </w:t>
      </w:r>
      <w:r>
        <w:br/>
      </w:r>
      <w:r>
        <w:t xml:space="preserve">(z. B. </w:t>
      </w:r>
      <w:sdt>
        <w:sdtPr>
          <w:alias w:val="To edit, see citavi.com/edit"/>
          <w15:appearance w15:val="boundingBox"/>
          <w:id w:val="-1891021644"/>
          <w:placeholder>
            <w:docPart w:val="75E3B3D478D44FBCA065312CD15E84D1"/>
          </w:placeholder>
          <w:tag w:val="CitaviPlaceholder#8caa9dfe-8c05-46b1-8581-e5c8f3ec2630"/>
          <w:rPr/>
        </w:sdtPr>
        <w:sdtContent>
          <w:r>
            <w:fldChar w:fldCharType="begin"/>
          </w:r>
          <w:r>
            <w:instrText xml:space="preserve">ADDIN CitaviPlaceholder{eyIkaWQiOiIxIiwiJHR5cGUiOiJTd2lzc0FjYWRlbWljLkNpdGF2aS5DaXRhdGlvbnMuV29yZFBsY</w:instrText>
          </w:r>
          <w:r>
            <w:instrText xml:space="preserve">WNlaG9sZGVyLCBTd2lzc0FjYWRlbWljLkNpdGF2aSIsIkVudHJpZXMiOlt7IiRpZCI6IjIiLCIkdHlwZSI6IlN3aXNzQWNhZGVtaWMuQ2l0YXZpLkNpdGF0aW9ucy5Xb3JkUGxhY2Vob2xkZXJFbnRyeSwgU3dpc3NBY2FkZW1pYy5DaXRhdmkiLCJJZCI6IjlkMGRjZDJkLTRjYTQtNDkzZi1iMzQzLTQyOTU4YzJhNGQ3NyIsIlJhbmdlTGVuZ</w:instrText>
          </w:r>
          <w:r>
            <w:instrText xml:space="preserve">3RoIjoyMCwiUmVmZXJlbmNlSWQiOiI0Yjg4MjY2ZS01Mjk2LTQ0NTMtOGYyNy1kZDhmYjc3MWQxNDIiLCJOb1BhciI6dHJ1ZSwiUmVmZXJlbmNlIjp7IiRpZCI6IjMiLCIkdHlwZSI6IlN3aXNzQWNhZGVtaWMuQ2l0YXZpLlJlZmVyZW5jZSwgU3dpc3NBY2FkZW1pYy5DaXRhdmkiLCJBYnN0cmFjdENvbXBsZXhpdHkiOjAsIkFic3RyYWN0U</w:instrText>
          </w:r>
          <w:r>
            <w:instrText xml:space="preserve">291cmNlVGV4dEZvcm1hdCI6MCwiQXV0aG9ycyI6W3siJGlkIjoiNCIsIiR0eXBlIjoiU3dpc3NBY2FkZW1pYy5DaXRhdmkuUGVyc29uLCBTd2lzc0FjYWRlbWljLkNpdGF2aSIsIkZpcnN0TmFtZSI6IkpvaG4iLCJMYXN0TmFtZSI6IkNhY2lvcHBvIiwiTWlkZGxlTmFtZSI6IlQuIiwiUHJvdGVjdGVkIjpmYWxzZSwiU2V4IjoyLCJDcmVhd</w:instrText>
          </w:r>
          <w:r>
            <w:instrText xml:space="preserve">GVkQnkiOiJfTGVlbmEgTWFhw58iLCJDcmVhdGVkT24iOiIyMDIxLTA1LTExVDEzOjM1OjEzIiwiTW9kaWZpZWRCeSI6Il9MZWVuYSBNYWHDnyIsIklkIjoiNjZiYTYxYzItNjY3ZS00OWQ1LWFkZDgtZGMyMzYzYTY0ZDExIiwiTW9kaWZpZWRPbiI6IjIwMjEtMDUtMTFUMTM6MzU6MTMiLCJQcm9qZWN0Ijp7IiRpZCI6IjUiLCIkdHlwZSI6I</w:instrText>
          </w:r>
          <w:r>
            <w:instrText xml:space="preserve">lN3aXNzQWNhZGVtaWMuQ2l0YXZpLlByb2plY3QsIFN3aXNzQWNhZGVtaWMuQ2l0YXZpIn19LHsiJGlkIjoiNiIsIiR0eXBlIjoiU3dpc3NBY2FkZW1pYy5DaXRhdmkuUGVyc29uLCBTd2lzc0FjYWRlbWljLkNpdGF2aSIsIkZpcnN0TmFtZSI6IlN0ZXBoYW5pZSIsIkxhc3ROYW1lIjoiQ2FjaW9wcG8iLCJQcm90ZWN0ZWQiOmZhbHNlLCJTZ</w:instrText>
          </w:r>
          <w:r>
            <w:instrText xml:space="preserve">XgiOjEsIkNyZWF0ZWRCeSI6Il9MZWVuYSBNYWHDnyIsIkNyZWF0ZWRPbiI6IjIwMjEtMDUtMTFUMTM6MzU6MTMiLCJNb2RpZmllZEJ5IjoiX0xlZW5hIE1hYcOfIiwiSWQiOiI1YjZmYmYzOS01MzkxLTQ2MzctOTIxOS1mMDFkODY4Zjk3NzMiLCJNb2RpZmllZE9uIjoiMjAyMS0wNS0xMVQxMzozNToxMyIsIlByb2plY3QiOnsiJHJlZiI6I</w:instrText>
          </w:r>
          <w:r>
            <w:instrText xml:space="preserve">jUifX0seyIkaWQiOiI3IiwiJHR5cGUiOiJTd2lzc0FjYWRlbWljLkNpdGF2aS5QZXJzb24sIFN3aXNzQWNhZGVtaWMuQ2l0YXZpIiwiRmlyc3ROYW1lIjoiR2lhbiIsIkxhc3ROYW1lIjoiR29uemFnYSIsIk1pZGRsZU5hbWUiOiJDLiIsIlByb3RlY3RlZCI6ZmFsc2UsIlNleCI6MCwiQ3JlYXRlZEJ5IjoiX0xlZW5hIE1hYcOfIiwiQ3JlY</w:instrText>
          </w:r>
          <w:r>
            <w:instrText xml:space="preserve">XRlZE9uIjoiMjAyMS0wNS0xMVQxMzozNToxMyIsIk1vZGlmaWVkQnkiOiJfTGVlbmEgTWFhw58iLCJJZCI6IjczYjRiMzIwLTY3NDYtNDFkZS04ZWJmLThjMjA1NzljYTRmNSIsIk1vZGlmaWVkT24iOiIyMDIxLTA1LTExVDEzOjM1OjEzIiwiUHJvamVjdCI6eyIkcmVmIjoiNSJ9fSx7IiRpZCI6IjgiLCIkdHlwZSI6IlN3aXNzQWNhZGVta</w:instrText>
          </w:r>
          <w:r>
            <w:instrText xml:space="preserve">WMuQ2l0YXZpLlBlcnNvbiwgU3dpc3NBY2FkZW1pYy5DaXRhdmkiLCJGaXJzdE5hbWUiOiJFbGl6YWJldGgiLCJMYXN0TmFtZSI6Ik9nYnVybiIsIk1pZGRsZU5hbWUiOiJMLiIsIlByb3RlY3RlZCI6ZmFsc2UsIlNleCI6MSwiQ3JlYXRlZEJ5IjoiX0xlZW5hIE1hYcOfIiwiQ3JlYXRlZE9uIjoiMjAyMS0wNS0xMVQxMzozNToxMyIsIk1vZ</w:instrText>
          </w:r>
          <w:r>
            <w:instrText xml:space="preserve">GlmaWVkQnkiOiJfTGVlbmEgTWFhw58iLCJJZCI6ImNiYzljNGUzLTIxZjctNGVkOS05YWQ2LTZmNDg1NjAxZjJkMyIsIk1vZGlmaWVkT24iOiIyMDIxLTA1LTExVDEzOjM1OjEzIiwiUHJvamVjdCI6eyIkcmVmIjoiNSJ9fSx7IiRpZCI6IjkiLCIkdHlwZSI6IlN3aXNzQWNhZGVtaWMuQ2l0YXZpLlBlcnNvbiwgU3dpc3NBY2FkZW1pYy5Da</w:instrText>
          </w:r>
          <w:r>
            <w:instrText xml:space="preserve">XRhdmkiLCJGaXJzdE5hbWUiOiJUeWxlciIsIkxhc3ROYW1lIjoiVmFuZGVyV2VlbGUiLCJNaWRkbGVOYW1lIjoiSi4iLCJQcm90ZWN0ZWQiOmZhbHNlLCJTZXgiOjIsIkNyZWF0ZWRCeSI6Il9MZWVuYSBNYWHDnyIsIkNyZWF0ZWRPbiI6IjIwMjEtMDUtMTFUMTM6MzU6MTMiLCJNb2RpZmllZEJ5IjoiX0xlZW5hIE1hYcOfIiwiSWQiOiJiZ</w:instrText>
          </w:r>
          <w:r>
            <w:instrText xml:space="preserve">ThhZjk1NC04ZGY3LTRiOGYtOThlMC0wODBiOTY4OTRmZDciLCJNb2RpZmllZE9uIjoiMjAyMS0wNS0xMVQxMzozNToxMyIsIlByb2plY3QiOnsiJHJlZiI6IjUifX1dLCJDaXRhdGlvbktleVVwZGF0ZVR5cGUiOjAsIkNvbGxhYm9yYXRvcnMiOltdLCJEYXRlMiI6IjAzLjA2LjIwMTMiLCJEb2kiOiIxMC4xMDczL3BuYXMuMTIyMjQ0NzExM</w:instrText>
          </w:r>
          <w:r>
            <w:instrText xml:space="preserve">CIsIkVkaXRvcnMiOltdLCJFdmFsdWF0aW9uQ29tcGxleGl0eSI6MCwiRXZhbHVhdGlvblNvdXJjZVRleHRGb3JtYXQiOjAsIkdyb3VwcyI6W10sIkhhc0xhYmVsMSI6ZmFsc2UsIkhhc0xhYmVsMiI6ZmFsc2UsIktleXdvcmRzIjpbXSwiTGFuZ3VhZ2UiOiJlbmciLCJMYW5ndWFnZUNvZGUiOiJlbiIsIkxvY2F0aW9ucyI6W3siJGlkIjoiM</w:instrText>
          </w:r>
          <w:r>
            <w:instrText xml:space="preserve">TAiLCIkdHlwZSI6IlN3aXNzQWNhZGVtaWMuQ2l0YXZpLkxvY2F0aW9uLCBTd2lzc0FjYWRlbWljLkNpdGF2aSIsIkFkZHJlc3MiOnsiJGlkIjoiMTEiLCIkdHlwZSI6IlN3aXNzQWNhZGVtaWMuQ2l0YXZpLkxpbmtlZFJlc291cmNlLCBTd2lzc0FjYWRlbWljLkNpdGF2aSIsIkxpbmtlZFJlc291cmNlVHlwZSI6NSwiT3JpZ2luYWxTdHJpb</w:instrText>
          </w:r>
          <w:r>
            <w:instrText xml:space="preserve">mciOiIxMC4xMDczL3BuYXMuMTIyMjQ0NzExMCIsIlVyaVN0cmluZyI6Imh0dHBzOi8vZG9pLm9yZy8xMC4xMDczL3BuYXMuMTIyMjQ0NzExMCIsIkxpbmtlZFJlc291cmNlU3RhdHVzIjo4LCJQcm9wZXJ0aWVzIjp7IiRpZCI6IjEyIiwiJHR5cGUiOiJTd2lzc0FjYWRlbWljLkNpdGF2aS5MaW5rZWRSZXNvdXJjZVByb3BlcnRpZXMsIFN3a</w:instrText>
          </w:r>
          <w:r>
            <w:instrText xml:space="preserve">XNzQWNhZGVtaWMuQ2l0YXZpIn0sIlN5bmNGb2xkZXJUeXBlIjowLCJJc0xvY2FsQ2xvdWRQcm9qZWN0RmlsZUxpbmsiOmZhbHNlLCJJc0Nsb3VkUmVzdG9yZSI6ZmFsc2UsIklzQ2xvdWRDb3B5IjpmYWxzZSwiQXR0YWNobWVudEZvbGRlcldhc0luRmFsbGJhY2tNb2RlIjpmYWxzZX0sIkFubm90YXRpb25zIjpbXSwiTG9jYXRpb25UeXBlI</w:instrText>
          </w:r>
          <w:r>
            <w:instrText xml:space="preserve">jowLCJNaXJyb3JzUmVmZXJlbmNlUHJvcGVydHlJZCI6MTI4LCJDcmVhdGVkQnkiOiJfTGVlbmEgTWFhw58iLCJDcmVhdGVkT24iOiIyMDIxLTA1LTExVDEzOjM1OjEzIiwiTW9kaWZpZWRCeSI6Il9MZWVuYSBNYWHDnyIsIklkIjoiMmZkMzVlNzgtNGY0MS00YmI0LTgyYTUtM2FkNmNjNzMxODFmIiwiTW9kaWZpZWRPbiI6IjIwMjEtMDUtM</w:instrText>
          </w:r>
          <w:r>
            <w:instrText xml:space="preserve">TFUMTM6MzU6MTMiLCJQcm9qZWN0Ijp7IiRyZWYiOiI1In19LHsiJGlkIjoiMTMiLCIkdHlwZSI6IlN3aXNzQWNhZGVtaWMuQ2l0YXZpLkxvY2F0aW9uLCBTd2lzc0FjYWRlbWljLkNpdGF2aSIsIkFkZHJlc3MiOnsiJGlkIjoiMTQiLCIkdHlwZSI6IlN3aXNzQWNhZGVtaWMuQ2l0YXZpLkxpbmtlZFJlc291cmNlLCBTd2lzc0FjYWRlbWljL</w:instrText>
          </w:r>
          <w:r>
            <w:instrText xml:space="preserve">kNpdGF2aSIsIkxpbmtlZFJlc291cmNlVHlwZSI6NSwiT3JpZ2luYWxTdHJpbmciOiJQTUMzNjkwODU0IiwiVXJpU3RyaW5nIjoiaHR0cHM6Ly93d3cubmNiaS5ubG0ubmloLmdvdi9wbWMvYXJ0aWNsZXMvUE1DMzY5MDg1NCIsIkxpbmtlZFJlc291cmNlU3RhdHVzIjo4LCJQcm9wZXJ0aWVzIjp7IiRpZCI6IjE1IiwiJHR5cGUiOiJTd2lzc</w:instrText>
          </w:r>
          <w:r>
            <w:instrText xml:space="preserve">0FjYWRlbWljLkNpdGF2aS5MaW5rZWRSZXNvdXJjZVByb3BlcnRpZXMsIFN3aXNzQWNhZGVtaWMuQ2l0YXZpIn0sIlN5bmNGb2xkZXJUeXBlIjowLCJJc0xvY2FsQ2xvdWRQcm9qZWN0RmlsZUxpbmsiOmZhbHNlLCJJc0Nsb3VkUmVzdG9yZSI6ZmFsc2UsIklzQ2xvdWRDb3B5IjpmYWxzZSwiQXR0YWNobWVudEZvbGRlcldhc0luRmFsbGJhY</w:instrText>
          </w:r>
          <w:r>
            <w:instrText xml:space="preserve">2tNb2RlIjpmYWxzZX0sIkFubm90YXRpb25zIjpbXSwiTG9jYXRpb25UeXBlIjowLCJNaXJyb3JzUmVmZXJlbmNlUHJvcGVydHlJZCI6MjA4LCJDcmVhdGVkQnkiOiJfTGVlbmEgTWFhw58iLCJDcmVhdGVkT24iOiIyMDIxLTA1LTExVDEzOjM1OjEzIiwiTW9kaWZpZWRCeSI6Il9MZWVuYSBNYWHDnyIsIklkIjoiZWUzZTA5ZmEtY2VmOC00O</w:instrText>
          </w:r>
          <w:r>
            <w:instrText xml:space="preserve">DZjLWI2ZDYtNTAzODIwMjBiMjU4IiwiTW9kaWZpZWRPbiI6IjIwMjEtMDUtMTFUMTM6MzU6MTMiLCJQcm9qZWN0Ijp7IiRyZWYiOiI1In19LHsiJGlkIjoiMTYiLCIkdHlwZSI6IlN3aXNzQWNhZGVtaWMuQ2l0YXZpLkxvY2F0aW9uLCBTd2lzc0FjYWRlbWljLkNpdGF2aSIsIkFkZHJlc3MiOnsiJGlkIjoiMTciLCIkdHlwZSI6IlN3aXNzQ</w:instrText>
          </w:r>
          <w:r>
            <w:instrText xml:space="preserve">WNhZGVtaWMuQ2l0YXZpLkxpbmtlZFJlc291cmNlLCBTd2lzc0FjYWRlbWljLkNpdGF2aSIsIkxpbmtlZFJlc291cmNlVHlwZSI6NSwiT3JpZ2luYWxTdHJpbmciOiIyMzczMzk1NSIsIlVyaVN0cmluZyI6Imh0dHA6Ly93d3cubmNiaS5ubG0ubmloLmdvdi9wdWJtZWQvMjM3MzM5NTUiLCJMaW5rZWRSZXNvdXJjZVN0YXR1cyI6OCwiUHJvc</w:instrText>
          </w:r>
          <w:r>
            <w:instrText xml:space="preserve">GVydGllcyI6eyIkaWQiOiIxOC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2NCwiQ3JlYXRlZEJ5IjoiX0xlZW5hIE1hYcOfIiwiQ3JlYXRlZE9uIjoiMjAyMS0wNS0xMVQxMzozNToxMyIsIk1vZGlmaWVkQnkiOiJfT</w:instrText>
          </w:r>
          <w:r>
            <w:instrText xml:space="preserve">GVlbmEgTWFhw58iLCJJZCI6IjZjNGZlNDczLTExODQtNDFmNS1iN2VkLThmOTZmZGFjNmJkMiIsIk1vZGlmaWVkT24iOiIyMDIxLTA1LTExVDEzOjM1OjEzIiwiUHJvamVjdCI6eyIkcmVmIjoiNSJ9fV0sIk51bWJlciI6IjI1IiwiT3JnYW5pemF0aW9ucyI6W10sIk90aGVyc0ludm9sdmVkIjpbXSwiUGFnZVJhbmdlIjoiPHNwPlxyXG4gI</w:instrText>
          </w:r>
          <w:r>
            <w:instrText xml:space="preserve">DxuPjEwMTM1PC9uPlxyXG4gIDxpbj50cnVlPC9pbj5cclxuICA8b3M+MTAxMzU8L29zPlxyXG4gIDxwcz4xMDEzNTwvcHM+XHJcbjwvc3A+XHJcbjxlcD5cclxuICA8bj4xMDE0MDwvbj5cclxuICA8aW4+dHJ1ZTwvaW4+XHJcbiAgPG9zPjEwMTQwPC9vcz5cclxuICA8cHM+MTAxNDA8L3BzPlxyXG48L2VwPlxyXG48b3M+MTAxMzUtNDA8L</w:instrText>
          </w:r>
          <w:r>
            <w:instrText xml:space="preserve">29zPiIsIlBlcmlvZGljYWwiOnsiJGlkIjoiMTkiLCIkdHlwZSI6IlN3aXNzQWNhZGVtaWMuQ2l0YXZpLlBlcmlvZGljYWwsIFN3aXNzQWNhZGVtaWMuQ2l0YXZpIiwiRWlzc24iOiIxMDkxLTY0OTAiLCJOYW1lIjoiUHJvY2VlZGluZ3Mgb2YgdGhlIE5hdGlvbmFsIEFjYWRlbXkgb2YgU2NpZW5jZXMgb2YgdGhlIFVuaXRlZCBTdGF0ZXMgb</w:instrText>
          </w:r>
          <w:r>
            <w:instrText xml:space="preserve">2YgQW1lcmljYSIsIlBhZ2luYXRpb24iOjAsIlByb3RlY3RlZCI6ZmFsc2UsIlVzZXJBYmJyZXZpYXRpb24xIjoiUHJvYyBOYXRsIEFjYWQgU2NpIFUgUyBBIiwiQ3JlYXRlZEJ5IjoiX0xlZW5hIE1hYcOfIiwiQ3JlYXRlZE9uIjoiMjAyMS0wNS0wNFQwODoxMTowMyIsIk1vZGlmaWVkQnkiOiJfTGVlbmEgTWFhw58iLCJJZCI6IjU2YmMyO</w:instrText>
          </w:r>
          <w:r>
            <w:instrText xml:space="preserve">WE2LTRkMjUtNDZhMy1iOTYzLTAyM2QyMzg0ZDQ2NyIsIk1vZGlmaWVkT24iOiIyMDIxLTA1LTA0VDA4OjExOjAzIiwiUHJvamVjdCI6eyIkcmVmIjoiNSJ9fSwiUG1jSWQiOiJQTUMzNjkwODU0IiwiUHVibGlzaGVycyI6W10sIlB1Yk1lZElkIjoiMjM3MzM5NTUiLCJRdW90YXRpb25zIjpbXSwiUmF0aW5nIjowLCJSZWZlcmVuY2VUeXBlI</w:instrText>
          </w:r>
          <w:r>
            <w:instrText xml:space="preserve">joiSm91cm5hbEFydGljbGUiLCJTaG9ydFRpdGxlIjoiQ2FjaW9wcG8sIENhY2lvcHBvIGV0IGFsLiAyMDEzIOKAkyBNYXJpdGFsIHNhdGlzZmFjdGlvbiBhbmQgYnJlYWstdXBzIGRpZmZlciIsIlNob3J0VGl0bGVVcGRhdGVUeXBlIjowLCJTb3VyY2VPZkJpYmxpb2dyYXBoaWNJbmZvcm1hdGlvbiI6IlB1Yk1lZCIsIlN0YXRpY0lkcyI6W</w:instrText>
          </w:r>
          <w:r>
            <w:instrText xml:space="preserve">yJkMzk0NmFmNy0yNWM3LTRjOGEtOGIzOS02ZDc3NDljNjc0YTMiXSwiVGFibGVPZkNvbnRlbnRzQ29tcGxleGl0eSI6MCwiVGFibGVPZkNvbnRlbnRzU291cmNlVGV4dEZvcm1hdCI6MCwiVGFza3MiOltdLCJUaXRsZSI6Ik1hcml0YWwgc2F0aXNmYWN0aW9uIGFuZCBicmVhay11cHMgZGlmZmVyIGFjcm9zcyBvbi1saW5lIGFuZCBvZmYtb</w:instrText>
          </w:r>
          <w:r>
            <w:instrText xml:space="preserve">GluZSBtZWV0aW5nIHZlbnVlcyIsIlRyYW5zbGF0b3JzIjpbXSwiVm9sdW1lIjoiMTEwIiwiWWVhciI6IjIwMTMiLCJZZWFyUmVzb2x2ZWQiOiIyMDEzIiwiQ3JlYXRlZEJ5IjoiX0xlZW5hIE1hYcOfIiwiQ3JlYXRlZE9uIjoiMjAyMS0wNS0xMVQxMzozNToxMyIsIk1vZGlmaWVkQnkiOiJfSFAiLCJJZCI6IjRiODgyNjZlLTUyOTYtNDQ1M</w:instrText>
          </w:r>
          <w:r>
            <w:instrText xml:space="preserve">y04ZjI3LWRkOGZiNzcxZDE0MiIsIk1vZGlmaWVkT24iOiIyMDIxLTEwLTMxVDIyOjQyOjQyIiwiUHJvamVjdCI6eyIkcmVmIjoiNSJ9fSwiVXNlTnVtYmVyaW5nVHlwZU9mUGFyZW50RG9jdW1lbnQiOmZhbHNlfSx7IiRpZCI6IjIwIiwiJHR5cGUiOiJTd2lzc0FjYWRlbWljLkNpdGF2aS5DaXRhdGlvbnMuV29yZFBsYWNlaG9sZGVyRW50c</w:instrText>
          </w:r>
          <w:r>
            <w:instrText xml:space="preserve">nksIFN3aXNzQWNhZGVtaWMuQ2l0YXZpIiwiSWQiOiIyYmNjMzJmNC0xNmQ5LTQxNTItYWFkMS0wNzRjZTBmYzI5NzUiLCJSYW5nZVN0YXJ0IjoyMCwiUmFuZ2VMZW5ndGgiOjE0LCJSZWZlcmVuY2VJZCI6ImNlNzEwYzc1LWI3ZWEtNDExOS1iNmRiLTljNTM5ZjNjNWU1ZiIsIk5vUGFyIjp0cnVlLCJSZWZlcmVuY2UiOnsiJGlkIjoiMjEiL</w:instrText>
          </w:r>
          <w:r>
            <w:instrText xml:space="preserve">CIkdHlwZSI6IlN3aXNzQWNhZGVtaWMuQ2l0YXZpLlJlZmVyZW5jZSwgU3dpc3NBY2FkZW1pYy5DaXRhdmkiLCJBYnN0cmFjdENvbXBsZXhpdHkiOjAsIkFic3RyYWN0U291cmNlVGV4dEZvcm1hdCI6MCwiQXV0aG9ycyI6W3siJGlkIjoiMjIiLCIkdHlwZSI6IlN3aXNzQWNhZGVtaWMuQ2l0YXZpLlBlcnNvbiwgU3dpc3NBY2FkZW1pYy5Da</w:instrText>
          </w:r>
          <w:r>
            <w:instrText xml:space="preserve">XRhdmkiLCJGaXJzdE5hbWUiOiJHaW5hIiwiTGFzdE5hbWUiOiJQb3RhcmNhIiwiUHJvdGVjdGVkIjpmYWxzZSwiU2V4IjoxLCJDcmVhdGVkQnkiOiJfTGVlbmEgTWFhw58iLCJDcmVhdGVkT24iOiIyMDIxLTA0LTI5VDA3OjM3OjI3IiwiTW9kaWZpZWRCeSI6Il9MZWVuYSBNYWHDnyIsIklkIjoiZDE0YjJmMTEtZmQ0Zi00Y2Q5LTkyZTItY</w:instrText>
          </w:r>
          <w:r>
            <w:instrText xml:space="preserve">jc5NTc1ODBiM2NmIiwiTW9kaWZpZWRPbiI6IjIwMjEtMDQtMjlUMDc6Mzc6MjciLCJQcm9qZWN0Ijp7IiRyZWYiOiI1In19XSwiQ2l0YXRpb25LZXlVcGRhdGVUeXBlIjowLCJDb2xsYWJvcmF0b3JzIjpbXSwiRGF0ZTIiOiIyMy4wNi4yMDE2IiwiRG9pIjoiMTAuMTAxNi9qLnNzcmVzZWFyY2guMjAxNi4wNi4wMTkiLCJFZGl0b3JzIjpbX</w:instrText>
          </w:r>
          <w:r>
            <w:instrText xml:space="preserve">SwiRXZhbHVhdGlvbkNvbXBsZXhpdHkiOjAsIkV2YWx1YXRpb25Tb3VyY2VUZXh0Rm9ybWF0IjowLCJHcm91cHMiOltdLCJIYXNMYWJlbDEiOmZhbHNlLCJIYXNMYWJlbDIiOmZhbHNlLCJLZXl3b3JkcyI6W10sIkxhbmd1YWdlIjoiZW5nIiwiTGFuZ3VhZ2VDb2RlIjoiZW4iLCJMb2NhdGlvbnMiOlt7IiRpZCI6IjIzIiwiJHR5cGUiOiJTd</w:instrText>
          </w:r>
          <w:r>
            <w:instrText xml:space="preserve">2lzc0FjYWRlbWljLkNpdGF2aS5Mb2NhdGlvbiwgU3dpc3NBY2FkZW1pYy5DaXRhdmkiLCJBZGRyZXNzIjp7IiRpZCI6IjI0IiwiJHR5cGUiOiJTd2lzc0FjYWRlbWljLkNpdGF2aS5MaW5rZWRSZXNvdXJjZSwgU3dpc3NBY2FkZW1pYy5DaXRhdmkiLCJMaW5rZWRSZXNvdXJjZVR5cGUiOjUsIk9yaWdpbmFsU3RyaW5nIjoiMjc4ODY3MzQiL</w:instrText>
          </w:r>
          <w:r>
            <w:instrText xml:space="preserve">CJVcmlTdHJpbmciOiJodHRwOi8vd3d3Lm5jYmkubmxtLm5paC5nb3YvcHVibWVkLzI3ODg2NzM0IiwiTGlua2VkUmVzb3VyY2VTdGF0dXMiOjgsIlByb3BlcnRpZXMiOnsiJGlkIjoiMjUiLCIkdHlwZSI6IlN3aXNzQWNhZGVtaWMuQ2l0YXZpLkxpbmtlZFJlc291cmNlUHJvcGVydGllcywgU3dpc3NBY2FkZW1pYy5DaXRhdmkifSwiU3luY</w:instrText>
          </w:r>
          <w:r>
            <w:instrText xml:space="preserve">0ZvbGRlclR5cGUiOjAsIklzTG9jYWxDbG91ZFByb2plY3RGaWxlTGluayI6ZmFsc2UsIklzQ2xvdWRSZXN0b3JlIjpmYWxzZSwiSXNDbG91ZENvcHkiOmZhbHNlLCJBdHRhY2htZW50Rm9sZGVyV2FzSW5GYWxsYmFja01vZGUiOmZhbHNlfSwiQW5ub3RhdGlvbnMiOltdLCJMb2NhdGlvblR5cGUiOjAsIk1pcnJvcnNSZWZlcmVuY2VQcm9wZ</w:instrText>
          </w:r>
          <w:r>
            <w:instrText xml:space="preserve">XJ0eUlkIjoxNjQsIkNyZWF0ZWRCeSI6Il9MZWVuYSBNYWHDnyIsIkNyZWF0ZWRPbiI6IjIwMjEtMDUtMTFUMTM6MzI6NTkiLCJNb2RpZmllZEJ5IjoiX0xlZW5hIE1hYcOfIiwiSWQiOiI3YWFjNjUwMi0xYzNiLTQyYTctYjQwMS0zM2QxZTNlYTZhNzUiLCJNb2RpZmllZE9uIjoiMjAyMS0wNS0xMVQxMzozMjo1OSIsIlByb2plY3QiOnsiJ</w:instrText>
          </w:r>
          <w:r>
            <w:instrText xml:space="preserve">HJlZiI6IjUifX0seyIkaWQiOiIyNiIsIiR0eXBlIjoiU3dpc3NBY2FkZW1pYy5DaXRhdmkuTG9jYXRpb24sIFN3aXNzQWNhZGVtaWMuQ2l0YXZpIiwiQWRkcmVzcyI6eyIkaWQiOiIyNyIsIiR0eXBlIjoiU3dpc3NBY2FkZW1pYy5DaXRhdmkuTGlua2VkUmVzb3VyY2UsIFN3aXNzQWNhZGVtaWMuQ2l0YXZpIiwiTGlua2VkUmVzb3VyY2VUe</w:instrText>
          </w:r>
          <w:r>
            <w:instrText xml:space="preserve">XBlIjo1LCJPcmlnaW5hbFN0cmluZyI6IjEwLjEwMTYvai5zc3Jlc2VhcmNoLjIwMTYuMDYuMDE5IiwiVXJpU3RyaW5nIjoiaHR0cHM6Ly9kb2kub3JnLzEwLjEwMTYvai5zc3Jlc2VhcmNoLjIwMTYuMDYuMDE5IiwiTGlua2VkUmVzb3VyY2VTdGF0dXMiOjgsIlByb3BlcnRpZXMiOnsiJGlkIjoiMjgiLCIkdHlwZSI6IlN3aXNzQWNhZGVta</w:instrText>
          </w:r>
          <w:r>
            <w:instrText xml:space="preserve">WMuQ2l0YXZpLkxpbmtlZFJlc291cmNlUHJvcGVydGllcywgU3dpc3NBY2FkZW1pYy5DaXRhdmkifSwiU3luY0ZvbGRlclR5cGUiOjAsIklzTG9jYWxDbG91ZFByb2plY3RGaWxlTGluayI6ZmFsc2UsIklzQ2xvdWRSZXN0b3JlIjpmYWxzZSwiSXNDbG91ZENvcHkiOmZhbHNlLCJBdHRhY2htZW50Rm9sZGVyV2FzSW5GYWxsYmFja01vZGUiO</w:instrText>
          </w:r>
          <w:r>
            <w:instrText xml:space="preserve">mZhbHNlfSwiQW5ub3RhdGlvbnMiOltdLCJMb2NhdGlvblR5cGUiOjAsIk1pcnJvcnNSZWZlcmVuY2VQcm9wZXJ0eUlkIjoxMjgsIkNyZWF0ZWRCeSI6Il9MZWVuYSBNYWHDnyIsIkNyZWF0ZWRPbiI6IjIwMjEtMDUtMTFUMTM6MzI6NTkiLCJNb2RpZmllZEJ5IjoiX0xlZW5hIE1hYcOfIiwiSWQiOiJlYjdjOWU4Zi02YzNjLTRjZTctODM1N</w:instrText>
          </w:r>
          <w:r>
            <w:instrText xml:space="preserve">S02YTI4N2Y4YmFmODQiLCJNb2RpZmllZE9uIjoiMjAyMS0wNS0xMVQxMzozMjo1OSIsIlByb2plY3QiOnsiJHJlZiI6IjUifX1dLCJPcmdhbml6YXRpb25zIjpbXSwiT3RoZXJzSW52b2x2ZWQiOltdLCJQYWdlUmFuZ2UiOiI8c3A+XHJcbiAgPG4+Mjc4PC9uPlxyXG4gIDxpbj50cnVlPC9pbj5cclxuICA8b3M+Mjc4PC9vcz5cclxuICA8c</w:instrText>
          </w:r>
          <w:r>
            <w:instrText xml:space="preserve">HM+Mjc4PC9wcz5cclxuPC9zcD5cclxuPGVwPlxyXG4gIDxuPjI5Nzwvbj5cclxuICA8aW4+dHJ1ZTwvaW4+XHJcbiAgPG9zPjI5Nzwvb3M+XHJcbiAgPHBzPjI5NzwvcHM+XHJcbjwvZXA+XHJcbjxvcz4yNzgtMjk3PC9vcz4iLCJQZXJpb2RpY2FsIjp7IiRpZCI6IjI5IiwiJHR5cGUiOiJTd2lzc0FjYWRlbWljLkNpdGF2aS5QZXJpb2RpY</w:instrText>
          </w:r>
          <w:r>
            <w:instrText xml:space="preserve">2FsLCBTd2lzc0FjYWRlbWljLkNpdGF2aSIsIkVpc3NuIjoiMTA5Ni0wMzE3IiwiTmFtZSI6IlNvY2lhbCBzY2llbmNlIHJlc2VhcmNoIiwiUGFnaW5hdGlvbiI6MCwiUHJvdGVjdGVkIjpmYWxzZSwiVXNlckFiYnJldmlhdGlvbjEiOiJTb2MgU2NpIFJlcyIsIkNyZWF0ZWRCeSI6Il9MZWVuYSBNYWHDnyIsIkNyZWF0ZWRPbiI6IjIwMjEtM</w:instrText>
          </w:r>
          <w:r>
            <w:instrText xml:space="preserve">DUtMTFUMTM6MzI6NTkiLCJNb2RpZmllZEJ5IjoiX0xlZW5hIE1hYcOfIiwiSWQiOiJkM2YwZjljNy1kYzI2LTRlNmMtYTk2Ny1iMzcxMGY3NDhlNjciLCJNb2RpZmllZE9uIjoiMjAyMS0wNS0xMVQxMzozMjo1OSIsIlByb2plY3QiOnsiJHJlZiI6IjUifX0sIlB1Ymxpc2hlcnMiOltdLCJQdWJNZWRJZCI6IjI3ODg2NzM0IiwiUXVvdGF0a</w:instrText>
          </w:r>
          <w:r>
            <w:instrText xml:space="preserve">W9ucyI6W10sIlJhdGluZyI6MCwiUmVmZXJlbmNlVHlwZSI6IkpvdXJuYWxBcnRpY2xlIiwiU2hvcnRUaXRsZSI6IlBvdGFyY2EgMjAxNyDigJMgRG9lcyB0aGUgaW50ZXJuZXQgYWZmZWN0IGFzc29ydGF0aXZlIiwiU2hvcnRUaXRsZVVwZGF0ZVR5cGUiOjAsIlNvdXJjZU9mQmlibGlvZ3JhcGhpY0luZm9ybWF0aW9uIjoiUHViTWVkIiwiU</w:instrText>
          </w:r>
          <w:r>
            <w:instrText xml:space="preserve">3RhdGljSWRzIjpbIjU5NTgxOWMwLTQzZjgtNGMzMC1iNzM2LTJhYzU1M2MyZDZiYyJdLCJUYWJsZU9mQ29udGVudHNDb21wbGV4aXR5IjowLCJUYWJsZU9mQ29udGVudHNTb3VyY2VUZXh0Rm9ybWF0IjowLCJUYXNrcyI6W10sIlRpdGxlIjoiRG9lcyB0aGUgaW50ZXJuZXQgYWZmZWN0IGFzc29ydGF0aXZlIG1hdGluZz8gRXZpZGVuY2UgZ</w:instrText>
          </w:r>
          <w:r>
            <w:instrText xml:space="preserve">nJvbSB0aGUgVS5TLiBhbmQgR2VybWFueSIsIlRyYW5zbGF0b3JzIjpbXSwiVm9sdW1lIjoiNjEiLCJZZWFyIjoiMjAxNyIsIlllYXJSZXNvbHZlZCI6IjIwMTciLCJDcmVhdGVkQnkiOiJfTGVlbmEgTWFhw58iLCJDcmVhdGVkT24iOiIyMDIxLTA1LTExVDEzOjMyOjU5IiwiTW9kaWZpZWRCeSI6Il9IUCIsIklkIjoiY2U3MTBjNzUtYjdlY</w:instrText>
          </w:r>
          <w:r>
            <w:instrText xml:space="preserve">S00MTE5LWI2ZGItOWM1MzlmM2M1ZTVmIiwiTW9kaWZpZWRPbiI6IjIwMjEtMTAtMzFUMjI6NDI6NDIiLCJQcm9qZWN0Ijp7IiRyZWYiOiI1In19LCJVc2VOdW1iZXJpbmdUeXBlT2ZQYXJlbnREb2N1bWVudCI6ZmFsc2V9LHsiJGlkIjoiMzAiLCIkdHlwZSI6IlN3aXNzQWNhZGVtaWMuQ2l0YXZpLkNpdGF0aW9ucy5Xb3JkUGxhY2Vob2xkZ</w:instrText>
          </w:r>
          <w:r>
            <w:instrText xml:space="preserve">XJFbnRyeSwgU3dpc3NBY2FkZW1pYy5DaXRhdmkiLCJJZCI6ImE0NzkxMjY3LTRkMTktNDM1Yi05ZDNjLWU3NzkzNTc5MTM5MCIsIlJhbmdlU3RhcnQiOjM0LCJSYW5nZUxlbmd0aCI6NiwiUmVmZXJlbmNlSWQiOiI4OGQ2OTdjYy00OGRjLTQ3NzYtYTJiYi1lMWEyMzYwNjZhZTgiLCJOb1BhciI6dHJ1ZSwiUGFnZVJhbmdlIjp7IiRpZCI6I</w:instrText>
          </w:r>
          <w:r>
            <w:instrText xml:space="preserve">jMxIiwiJHR5cGUiOiJTd2lzc0FjYWRlbWljLlBhZ2VSYW5nZSwgU3dpc3NBY2FkZW1pYyIsIkVuZFBhZ2UiOnsiJGlkIjoiMzIiLCIkdHlwZSI6IlN3aXNzQWNhZGVtaWMuUGFnZU51bWJlciwgU3dpc3NBY2FkZW1pYyIsIklzRnVsbHlOdW1lcmljIjpmYWxzZSwiTnVtYmVyaW5nVHlwZSI6MCwiTnVtZXJhbFN5c3RlbSI6LTF9LCJOdW1iZ</w:instrText>
          </w:r>
          <w:r>
            <w:instrText xml:space="preserve">XJpbmdUeXBlIjowLCJOdW1lcmFsU3lzdGVtIjotMSwiU3RhcnRQYWdlIjp7IiRpZCI6IjMzIiwiJHR5cGUiOiJTd2lzc0FjYWRlbWljLlBhZ2VOdW1iZXIsIFN3aXNzQWNhZGVtaWMiLCJJc0Z1bGx5TnVtZXJpYyI6ZmFsc2UsIk51bWJlcmluZ1R5cGUiOjAsIk51bWVyYWxTeXN0ZW0iOi0xfX0sIlJlZmVyZW5jZSI6eyIkaWQiOiIzNCIsI</w:instrText>
          </w:r>
          <w:r>
            <w:instrText xml:space="preserve">iR0eXBlIjoiU3dpc3NBY2FkZW1pYy5DaXRhdmkuUmVmZXJlbmNlLCBTd2lzc0FjYWRlbWljLkNpdGF2aSIsIkFic3RyYWN0Q29tcGxleGl0eSI6MCwiQWJzdHJhY3RTb3VyY2VUZXh0Rm9ybWF0IjowLCJBdXRob3JzIjpbeyIkcmVmIjoiMjIifV0sIkNpdGF0aW9uS2V5VXBkYXRlVHlwZSI6MCwiQ29sbGFib3JhdG9ycyI6W10sIkRhdGUyI</w:instrText>
          </w:r>
          <w:r>
            <w:instrText xml:space="preserve">joiMzAuMTIuMjAyMCIsIkRvaSI6IjEwLjEzNzEvam91cm5hbC5wb25lLjAyNDM3MzMiLCJFZGl0b3JzIjpbXSwiRXZhbHVhdGlvbkNvbXBsZXhpdHkiOjAsIkV2YWx1YXRpb25Tb3VyY2VUZXh0Rm9ybWF0IjowLCJHcm91cHMiOltdLCJIYXNMYWJlbDEiOmZhbHNlLCJIYXNMYWJlbDIiOnRydWUsIktleXdvcmRzIjpbXSwiTGFuZ3VhZ2UiO</w:instrText>
          </w:r>
          <w:r>
            <w:instrText xml:space="preserve">iJlbmciLCJMYW5ndWFnZUNvZGUiOiJlbiIsIkxvY2F0aW9ucyI6W3siJGlkIjoiMzUiLCIkdHlwZSI6IlN3aXNzQWNhZGVtaWMuQ2l0YXZpLkxvY2F0aW9uLCBTd2lzc0FjYWRlbWljLkNpdGF2aSIsIkFkZHJlc3MiOnsiJGlkIjoiMzYiLCIkdHlwZSI6IlN3aXNzQWNhZGVtaWMuQ2l0YXZpLkxpbmtlZFJlc291cmNlLCBTd2lzc0FjYWRlb</w:instrText>
          </w:r>
          <w:r>
            <w:instrText xml:space="preserve">WljLkNpdGF2aSIsIkxpbmtlZFJlc291cmNlVHlwZSI6NSwiT3JpZ2luYWxTdHJpbmciOiJQTUM3NzczMTc2IiwiVXJpU3RyaW5nIjoiaHR0cHM6Ly93d3cubmNiaS5ubG0ubmloLmdvdi9wbWMvYXJ0aWNsZXMvUE1DNzc3MzE3NiIsIkxpbmtlZFJlc291cmNlU3RhdHVzIjo4LCJQcm9wZXJ0aWVzIjp7IiRpZCI6IjM3IiwiJHR5cGUiOiJTd</w:instrText>
          </w:r>
          <w:r>
            <w:instrText xml:space="preserve">2lzc0FjYWRlbWljLkNpdGF2aS5MaW5rZWRSZXNvdXJjZVByb3BlcnRpZXMsIFN3aXNzQWNhZGVtaWMuQ2l0YXZpIn0sIlN5bmNGb2xkZXJUeXBlIjowLCJJc0xvY2FsQ2xvdWRQcm9qZWN0RmlsZUxpbmsiOmZhbHNlLCJJc0Nsb3VkUmVzdG9yZSI6ZmFsc2UsIklzQ2xvdWRDb3B5IjpmYWxzZSwiQXR0YWNobWVudEZvbGRlcldhc0luRmFsb</w:instrText>
          </w:r>
          <w:r>
            <w:instrText xml:space="preserve">GJhY2tNb2RlIjpmYWxzZX0sIkFubm90YXRpb25zIjpbXSwiTG9jYXRpb25UeXBlIjowLCJNaXJyb3JzUmVmZXJlbmNlUHJvcGVydHlJZCI6MjA4LCJDcmVhdGVkQnkiOiJfTGVlbmEgTWFhw58iLCJDcmVhdGVkT24iOiIyMDIxLTA0LTI5VDA3OjM4OjU3IiwiTW9kaWZpZWRCeSI6Il9MZWVuYSBNYWHDnyIsIklkIjoiODhjYzNkOWItYjk5N</w:instrText>
          </w:r>
          <w:r>
            <w:instrText xml:space="preserve">S00NGI0LTgwMDctNTFiMDNhODNhMDM3IiwiTW9kaWZpZWRPbiI6IjIwMjEtMDQtMjlUMDc6Mzg6NTciLCJQcm9qZWN0Ijp7IiRyZWYiOiI1In19LHsiJGlkIjoiMzgiLCIkdHlwZSI6IlN3aXNzQWNhZGVtaWMuQ2l0YXZpLkxvY2F0aW9uLCBTd2lzc0FjYWRlbWljLkNpdGF2aSIsIkFkZHJlc3MiOnsiJGlkIjoiMzkiLCIkdHlwZSI6IlN3a</w:instrText>
          </w:r>
          <w:r>
            <w:instrText xml:space="preserve">XNzQWNhZGVtaWMuQ2l0YXZpLkxpbmtlZFJlc291cmNlLCBTd2lzc0FjYWRlbWljLkNpdGF2aSIsIkxpbmtlZFJlc291cmNlVHlwZSI6NSwiT3JpZ2luYWxTdHJpbmciOiIxMC4xMzcxL2pvdXJuYWwucG9uZS4wMjQzNzMzIiwiVXJpU3RyaW5nIjoiaHR0cHM6Ly9kb2kub3JnLzEwLjEzNzEvam91cm5hbC5wb25lLjAyNDM3MzMiLCJMaW5rZ</w:instrText>
          </w:r>
          <w:r>
            <w:instrText xml:space="preserve">WRSZXNvdXJjZVN0YXR1cyI6OCwiUHJvcGVydGllcyI6eyIkaWQiOiI0MCIsIiR0eXBlIjoiU3dpc3NBY2FkZW1pYy5DaXRhdmkuTGlua2VkUmVzb3VyY2VQcm9wZXJ0aWVzLCBTd2lzc0FjYWRlbWljLkNpdGF2aSJ9LCJTeW5jRm9sZGVyVHlwZSI6MCwiSXNMb2NhbENsb3VkUHJvamVjdEZpbGVMaW5rIjpmYWxzZSwiSXNDbG91ZFJlc3Rvc</w:instrText>
          </w:r>
          <w:r>
            <w:instrText xml:space="preserve">mUiOmZhbHNlLCJJc0Nsb3VkQ29weSI6ZmFsc2UsIkF0dGFjaG1lbnRGb2xkZXJXYXNJbkZhbGxiYWNrTW9kZSI6ZmFsc2V9LCJBbm5vdGF0aW9ucyI6W10sIkxvY2F0aW9uVHlwZSI6MCwiTWlycm9yc1JlZmVyZW5jZVByb3BlcnR5SWQiOjEyOCwiQ3JlYXRlZEJ5IjoiX0xlZW5hIE1hYcOfIiwiQ3JlYXRlZE9uIjoiMjAyMS0wNC0yOVQwN</w:instrText>
          </w:r>
          <w:r>
            <w:instrText xml:space="preserve">zozODo1NiIsIk1vZGlmaWVkQnkiOiJfTGVlbmEgTWFhw58iLCJJZCI6IjYyYjcxODRmLWFiNGQtNDgwOC05ZTMxLTdmMDA2MDhiMWY5NiIsIk1vZGlmaWVkT24iOiIyMDIxLTA0LTI5VDA3OjM4OjU2IiwiUHJvamVjdCI6eyIkcmVmIjoiNSJ9fSx7IiRpZCI6IjQxIiwiJHR5cGUiOiJTd2lzc0FjYWRlbWljLkNpdGF2aS5Mb2NhdGlvbiwgU</w:instrText>
          </w:r>
          <w:r>
            <w:instrText xml:space="preserve">3dpc3NBY2FkZW1pYy5DaXRhdmkiLCJBZGRyZXNzIjp7IiRpZCI6IjQyIiwiJHR5cGUiOiJTd2lzc0FjYWRlbWljLkNpdGF2aS5MaW5rZWRSZXNvdXJjZSwgU3dpc3NBY2FkZW1pYy5DaXRhdmkiLCJMaW5rZWRSZXNvdXJjZVR5cGUiOjUsIk9yaWdpbmFsU3RyaW5nIjoiMzMzNzgzODYiLCJVcmlTdHJpbmciOiJodHRwOi8vd3d3Lm5jYmkub</w:instrText>
          </w:r>
          <w:r>
            <w:instrText xml:space="preserve">mxtLm5paC5nb3YvcHVibWVkLzMzMzc4Mzg2IiwiTGlua2VkUmVzb3VyY2VTdGF0dXMiOjgsIlByb3BlcnRpZXMiOnsiJGlkIjoiNDMiLCIkdHlwZSI6IlN3aXNzQWNhZGVtaWMuQ2l0YXZpLkxpbmtlZFJlc291cmNlUHJvcGVydGllcywgU3dpc3NBY2FkZW1pYy5DaXRhdmkifSwiU3luY0ZvbGRlclR5cGUiOjAsIklzTG9jYWxDbG91ZFByb</w:instrText>
          </w:r>
          <w:r>
            <w:instrText xml:space="preserve">2plY3RGaWxlTGluayI6ZmFsc2UsIklzQ2xvdWRSZXN0b3JlIjpmYWxzZSwiSXNDbG91ZENvcHkiOmZhbHNlLCJBdHRhY2htZW50Rm9sZGVyV2FzSW5GYWxsYmFja01vZGUiOmZhbHNlfSwiQW5ub3RhdGlvbnMiOltdLCJMb2NhdGlvblR5cGUiOjAsIk1pcnJvcnNSZWZlcmVuY2VQcm9wZXJ0eUlkIjoxNjQsIkNyZWF0ZWRCeSI6Il9MZWVuY</w:instrText>
          </w:r>
          <w:r>
            <w:instrText xml:space="preserve">SBNYWHDnyIsIkNyZWF0ZWRPbiI6IjIwMjEtMDQtMjlUMDc6Mzg6NTciLCJNb2RpZmllZEJ5IjoiX0xlZW5hIE1hYcOfIiwiSWQiOiI3OWU2ZWM1MS1kNzVlLTRkYTYtYmFlOS1hM2Q4YzE2MmNmNWYiLCJNb2RpZmllZE9uIjoiMjAyMS0wNC0yOVQwNzozODo1NyIsIlByb2plY3QiOnsiJHJlZiI6IjUifX0seyIkaWQiOiI0NCIsIiR0eXBlI</w:instrText>
          </w:r>
          <w:r>
            <w:instrText xml:space="preserve">joiU3dpc3NBY2FkZW1pYy5DaXRhdmkuTG9jYXRpb24sIFN3aXNzQWNhZGVtaWMuQ2l0YXZpIiwiQWRkcmVzcyI6eyIkaWQiOiI0NSIsIiR0eXBlIjoiU3dpc3NBY2FkZW1pYy5DaXRhdmkuTGlua2VkUmVzb3VyY2UsIFN3aXNzQWNhZGVtaWMuQ2l0YXZpIiwiTGlua2VkUmVzb3VyY2VUeXBlIjo1LCJPcmlnaW5hbFN0cmluZyI6Imh0dHBzO</w:instrText>
          </w:r>
          <w:r>
            <w:instrText xml:space="preserve">i8vam91cm5hbHMucGxvcy5vcmcvcGxvc29uZS9hcnRpY2xlP2lkPTEwLjEzNzEvam91cm5hbC5wb25lLjAyNDM3MzMiLCJVcmlTdHJpbmciOiJodHRwczovL2pvdXJuYWxzLnBsb3Mub3JnL3Bsb3NvbmUvYXJ0aWNsZT9pZD0xMC4xMzcxL2pvdXJuYWwucG9uZS4wMjQzNzMzIiwiTGlua2VkUmVzb3VyY2VTdGF0dXMiOjgsIlByb3BlcnRpZ</w:instrText>
          </w:r>
          <w:r>
            <w:instrText xml:space="preserve">XMiOnsiJGlkIjoiNDYiLCIkdHlwZSI6IlN3aXNzQWNhZGVtaWMuQ2l0YXZpLkxpbmtlZFJlc291cmNlUHJvcGVydGllcywgU3dpc3NBY2FkZW1pYy5DaXRhdmkifSwiU3luY0ZvbGRlclR5cGUiOjAsIklzTG9jYWxDbG91ZFByb2plY3RGaWxlTGluayI6ZmFsc2UsIklzQ2xvdWRSZXN0b3JlIjpmYWxzZSwiSXNDbG91ZENvcHkiOmZhbHNlL</w:instrText>
          </w:r>
          <w:r>
            <w:instrText xml:space="preserve">CJBdHRhY2htZW50Rm9sZGVyV2FzSW5GYWxsYmFja01vZGUiOmZhbHNlfSwiQW5ub3RhdGlvbnMiOltdLCJMb2NhdGlvblR5cGUiOjAsIk1pcnJvcnNSZWZlcmVuY2VQcm9wZXJ0eUlkIjoxNTEsIkNyZWF0ZWRCeSI6Il9MZWVuYSBNYWHDnyIsIkNyZWF0ZWRPbiI6IjIwMjEtMDQtMjlUMDc6Mzg6NTYiLCJNb2RpZmllZEJ5IjoiX0xlZW5hI</w:instrText>
          </w:r>
          <w:r>
            <w:instrText xml:space="preserve">E1hYcOfIiwiSWQiOiIxODJmNDU3Yy0zZTM0LTRlN2UtYWNjMi1jOTdiYmE0YTU1NTQiLCJNb2RpZmllZE9uIjoiMjAyMS0wNC0yOVQwNzozODo1NiIsIlByb2plY3QiOnsiJHJlZiI6IjUifX1dLCJOdW1iZXIiOiIxMiIsIk9ubGluZUFkZHJlc3MiOiJodHRwczovL2pvdXJuYWxzLnBsb3Mub3JnL3Bsb3NvbmUvYXJ0aWNsZT9pZD0xMC4xM</w:instrText>
          </w:r>
          <w:r>
            <w:instrText xml:space="preserve">zcxL2pvdXJuYWwucG9uZS4wMjQzNzMzIiwiT3JnYW5pemF0aW9ucyI6W10sIk90aGVyc0ludm9sdmVkIjpbXSwiUGFnZVJhbmdlIjoiPHNwPlxyXG4gIDxucz5PbWl0PC9ucz5cclxuICA8b3M+ZTAyNDM3MzM8L29zPlxyXG4gIDxwcz5lMDI0MzczMzwvcHM+XHJcbjwvc3A+XHJcbjxvcz5lMDI0MzczMzwvb3M+IiwiUGVyaW9kaWNhbCI6e</w:instrText>
          </w:r>
          <w:r>
            <w:instrText xml:space="preserve">yIkaWQiOiI0NyIsIiR0eXBlIjoiU3dpc3NBY2FkZW1pYy5DaXRhdmkuUGVyaW9kaWNhbCwgU3dpc3NBY2FkZW1pYy5DaXRhdmkiLCJJc3NuIjoiMTkzMi02MjAzIiwiTmFtZSI6IlBMT1MgT05FIiwiUGFnaW5hdGlvbiI6MCwiUHJvdGVjdGVkIjpmYWxzZSwiU3RhbmRhcmRBYmJyZXZpYXRpb24iOiJQTE9TIE9ORSIsIkNyZWF0ZWRCeSI6I</w:instrText>
          </w:r>
          <w:r>
            <w:instrText xml:space="preserve">l9MZWVuYSBNYWHDnyIsIkNyZWF0ZWRPbiI6IjIwMjEtMDQtMjlUMDc6Mzg6NTYiLCJNb2RpZmllZEJ5IjoiX0xlZW5hIE1hYcOfIiwiSWQiOiJkM2RhNzViYi1hNzUwLTQ2ZGYtYWFlYi04ZDM2MTliZjA5MTkiLCJNb2RpZmllZE9uIjoiMjAyMS0wNC0yOVQwNzozODo1NiIsIlByb2plY3QiOnsiJHJlZiI6IjUifX0sIlBtY0lkIjoiUE1DN</w:instrText>
          </w:r>
          <w:r>
            <w:instrText xml:space="preserve">zc3MzE3NiIsIlB1Ymxpc2hlcnMiOlt7IiRpZCI6IjQ4IiwiJHR5cGUiOiJTd2lzc0FjYWRlbWljLkNpdGF2aS5QdWJsaXNoZXIsIFN3aXNzQWNhZGVtaWMuQ2l0YXZpIiwiTmFtZSI6IlB1YmxpYyBMaWJyYXJ5IG9mIFNjaWVuY2UiLCJQcm90ZWN0ZWQiOmZhbHNlLCJDcmVhdGVkQnkiOiJfTGVlbmEgTWFhw58iLCJDcmVhdGVkT24iOiIyM</w:instrText>
          </w:r>
          <w:r>
            <w:instrText xml:space="preserve">DIxLTA0LTI5VDA3OjM4OjU2IiwiTW9kaWZpZWRCeSI6Il9MZWVuYSBNYWHDnyIsIklkIjoiMjMxODNmMDItYzU1Yi00YjU1LTg5YzQtZTEwNWQxOTM0NzRlIiwiTW9kaWZpZWRPbiI6IjIwMjEtMDQtMjlUMDc6Mzg6NTYiLCJQcm9qZWN0Ijp7IiRyZWYiOiI1In19XSwiUHViTWVkSWQiOiIzMzM3ODM4NiIsIlF1b3RhdGlvbnMiOltdLCJSY</w:instrText>
          </w:r>
          <w:r>
            <w:instrText xml:space="preserve">XRpbmciOjAsIlJlZmVyZW5jZVR5cGUiOiJKb3VybmFsQXJ0aWNsZSIsIlNob3J0VGl0bGUiOiJQb3RhcmNhIDIwMjAg4oCTIFRoZSBkZW1vZ3JhcGh5IG9mIHN3aXBpbmcgcmlnaHQiLCJTaG9ydFRpdGxlVXBkYXRlVHlwZSI6MCwiU291cmNlT2ZCaWJsaW9ncmFwaGljSW5mb3JtYXRpb24iOiJQdWJNZWQiLCJTdGF0aWNJZHMiOlsiMDNkZ</w:instrText>
          </w:r>
          <w:r>
            <w:instrText xml:space="preserve">mRiOGItMWU1OC00NTAyLWI2MGYtM2IwZDcyYzIzYmQxIl0sIlRhYmxlT2ZDb250ZW50c0NvbXBsZXhpdHkiOjAsIlRhYmxlT2ZDb250ZW50c1NvdXJjZVRleHRGb3JtYXQiOjAsIlRhc2tzIjpbXSwiVGl0bGUiOiJUaGUgZGVtb2dyYXBoeSBvZiBzd2lwaW5nIHJpZ2h0LiBBbiBvdmVydmlldyBvZiBjb3VwbGVzIHdobyBtZXQgdGhyb3Vna</w:instrText>
          </w:r>
          <w:r>
            <w:instrText xml:space="preserve">CBkYXRpbmcgYXBwcyBpbiBTd2l0emVybGFuZCIsIlRyYW5zbGF0b3JzIjpbXSwiVm9sdW1lIjoiMTUiLCJZZWFyIjoiMjAyMCIsIlllYXJSZXNvbHZlZCI6IjIwMjAiLCJDcmVhdGVkQnkiOiJfTGVlbmEgTWFhw58iLCJDcmVhdGVkT24iOiIyMDIxLTA0LTI5VDA3OjM4OjU2IiwiTW9kaWZpZWRCeSI6Il9IUCIsIklkIjoiODhkNjk3Y2MtN</w:instrText>
          </w:r>
          <w:r>
            <w:instrText xml:space="preserve">DhkYy00Nzc2LWEyYmItZTFhMjM2MDY2YWU4IiwiTW9kaWZpZWRPbiI6IjIwMjEtMTAtMzFUMjI6NDI6NDIiLCJQcm9qZWN0Ijp7IiRyZWYiOiI1In19LCJVc2VOdW1iZXJpbmdUeXBlT2ZQYXJlbnREb2N1bWVudCI6ZmFsc2UsIlllYXJPbmx5Ijp0cnVlfSx7IiRpZCI6IjQ5IiwiJHR5cGUiOiJTd2lzc0FjYWRlbWljLkNpdGF2aS5DaXRhd</w:instrText>
          </w:r>
          <w:r>
            <w:instrText xml:space="preserve">GlvbnMuV29yZFBsYWNlaG9sZGVyRW50cnksIFN3aXNzQWNhZGVtaWMuQ2l0YXZpIiwiSWQiOiIxZjhkNGI3ZS05MThiLTRjYmEtOTg4ZC1iYzljYjJkOTYwY2YiLCJSYW5nZVN0YXJ0Ijo0MCwiUmFuZ2VMZW5ndGgiOjI3LCJSZWZlcmVuY2VJZCI6IjVmODdlZmViLWVjZGItNGVjOS05ODQ1LTVlNjljZjExM2VlOSIsIk5vUGFyIjp0cnVlL</w:instrText>
          </w:r>
          <w:r>
            <w:instrText xml:space="preserve">CJSZWZlcmVuY2UiOnsiJGlkIjoiNTAiLCIkdHlwZSI6IlN3aXNzQWNhZGVtaWMuQ2l0YXZpLlJlZmVyZW5jZSwgU3dpc3NBY2FkZW1pYy5DaXRhdmkiLCJBYnN0cmFjdENvbXBsZXhpdHkiOjAsIkFic3RyYWN0U291cmNlVGV4dEZvcm1hdCI6MCwiQXV0aG9ycyI6W3siJGlkIjoiNTEiLCIkdHlwZSI6IlN3aXNzQWNhZGVtaWMuQ2l0YXZpL</w:instrText>
          </w:r>
          <w:r>
            <w:instrText xml:space="preserve">lBlcnNvbiwgU3dpc3NBY2FkZW1pYy5DaXRhdmkiLCJGaXJzdE5hbWUiOiJNaWNoYWVsIiwiTGFzdE5hbWUiOiJSb3NlbmZlbGQiLCJNaWRkbGVOYW1lIjoiSi4iLCJQcm90ZWN0ZWQiOmZhbHNlLCJTZXgiOjIsIkNyZWF0ZWRCeSI6Il9MZWVuYSBNYWHDnyIsIkNyZWF0ZWRPbiI6IjIwMjEtMDUtMDFUMTA6NDM6MjciLCJNb2RpZmllZEJ5I</w:instrText>
          </w:r>
          <w:r>
            <w:instrText xml:space="preserve">joiX0xlZW5hIE1hYcOfIiwiSWQiOiJmOTgzNzU0Yi00ZTgwLTQyN2QtOTU3Ny0wMzU1MzBlZjI3MGUiLCJNb2RpZmllZE9uIjoiMjAyMS0wNS0wMVQxMDo0MzoyNyIsIlByb2plY3QiOnsiJHJlZiI6IjUifX0seyIkaWQiOiI1MiIsIiR0eXBlIjoiU3dpc3NBY2FkZW1pYy5DaXRhdmkuUGVyc29uLCBTd2lzc0FjYWRlbWljLkNpdGF2aSIsI</w:instrText>
          </w:r>
          <w:r>
            <w:instrText xml:space="preserve">kZpcnN0TmFtZSI6IlJldWJlbiIsIkxhc3ROYW1lIjoiVGhvbWFzIiwiTWlkZGxlTmFtZSI6IkouIiwiUHJvdGVjdGVkIjpmYWxzZSwiU2V4IjoyLCJDcmVhdGVkQnkiOiJfTGVlbmEgTWFhw58iLCJDcmVhdGVkT24iOiIyMDIxLTA1LTAxVDEwOjQzOjI3IiwiTW9kaWZpZWRCeSI6Il9MZWVuYSBNYWHDnyIsIklkIjoiNjBmNmRkMDItNDNhM</w:instrText>
          </w:r>
          <w:r>
            <w:instrText xml:space="preserve">y00ODNiLTk1ZDgtODRjYTI2NjcyMGI5IiwiTW9kaWZpZWRPbiI6IjIwMjEtMDUtMDFUMTA6NDM6MjciLCJQcm9qZWN0Ijp7IiRyZWYiOiI1In19XSwiQ2l0YXRpb25LZXlVcGRhdGVUeXBlIjowLCJDb2xsYWJvcmF0b3JzIjpbXSwiRG9pIjoiMTAuMTE3Ny8wMDAzMTIyNDEyNDQ4MDUwIiwiRWRpdG9ycyI6W10sIkV2YWx1YXRpb25Db21wb</w:instrText>
          </w:r>
          <w:r>
            <w:instrText xml:space="preserve">GV4aXR5IjowLCJFdmFsdWF0aW9uU291cmNlVGV4dEZvcm1hdCI6MCwiR3JvdXBzIjpbXSwiSGFzTGFiZWwxIjpmYWxzZSwiSGFzTGFiZWwyIjpmYWxzZSwiS2V5d29yZHMiOltdLCJMb2NhdGlvbnMiOlt7IiRpZCI6IjUzIiwiJHR5cGUiOiJTd2lzc0FjYWRlbWljLkNpdGF2aS5Mb2NhdGlvbiwgU3dpc3NBY2FkZW1pYy5DaXRhdmkiLCJBZ</w:instrText>
          </w:r>
          <w:r>
            <w:instrText xml:space="preserve">GRyZXNzIjp7IiRpZCI6IjU0IiwiJHR5cGUiOiJTd2lzc0FjYWRlbWljLkNpdGF2aS5MaW5rZWRSZXNvdXJjZSwgU3dpc3NBY2FkZW1pYy5DaXRhdmkiLCJMaW5rZWRSZXNvdXJjZVR5cGUiOjUsIk9yaWdpbmFsU3RyaW5nIjoiMTAuMTE3Ny8wMDAzMTIyNDEyNDQ4MDUwIiwiVXJpU3RyaW5nIjoiaHR0cHM6Ly9kb2kub3JnLzEwLjExNzcvM</w:instrText>
          </w:r>
          <w:r>
            <w:instrText xml:space="preserve">DAwMzEyMjQxMjQ0ODA1MCIsIkxpbmtlZFJlc291cmNlU3RhdHVzIjo4LCJQcm9wZXJ0aWVzIjp7IiRpZCI6IjU1IiwiJHR5cGUiOiJTd2lzc0FjYWRlbWljLkNpdGF2aS5MaW5rZWRSZXNvdXJjZVByb3BlcnRpZXMsIFN3aXNzQWNhZGVtaWMuQ2l0YXZpIn0sIlN5bmNGb2xkZXJUeXBlIjowLCJJc0xvY2FsQ2xvdWRQcm9qZWN0RmlsZUxpb</w:instrText>
          </w:r>
          <w:r>
            <w:instrText xml:space="preserve">msiOmZhbHNlLCJJc0Nsb3VkUmVzdG9yZSI6ZmFsc2UsIklzQ2xvdWRDb3B5IjpmYWxzZSwiQXR0YWNobWVudEZvbGRlcldhc0luRmFsbGJhY2tNb2RlIjpmYWxzZX0sIkFubm90YXRpb25zIjpbXSwiTG9jYXRpb25UeXBlIjowLCJNaXJyb3JzUmVmZXJlbmNlUHJvcGVydHlJZCI6MTI4LCJDcmVhdGVkQnkiOiJfTGVlbmEgTWFhw58iLCJDc</w:instrText>
          </w:r>
          <w:r>
            <w:instrText xml:space="preserve">mVhdGVkT24iOiIyMDIxLTA1LTAxVDEwOjQzOjI3IiwiTW9kaWZpZWRCeSI6Il9MZWVuYSBNYWHDnyIsIklkIjoiYWViZmMzZDMtYmRmZi00ZjYwLWE5MjUtZDdiNzgwNzBhYjQ1IiwiTW9kaWZpZWRPbiI6IjIwMjEtMDUtMDFUMTA6NDM6MjciLCJQcm9qZWN0Ijp7IiRyZWYiOiI1In19XSwiTnVtYmVyIjoiNCIsIk9yZ2FuaXphdGlvbnMiO</w:instrText>
          </w:r>
          <w:r>
            <w:instrText xml:space="preserve">ltdLCJPdGhlcnNJbnZvbHZlZCI6W10sIlBhZ2VSYW5nZSI6IjxzcD5cclxuICA8bj41MjM8L24+XHJcbiAgPGluPnRydWU8L2luPlxyXG4gIDxvcz41MjM8L29zPlxyXG4gIDxwcz41MjM8L3BzPlxyXG48L3NwPlxyXG48ZXA+XHJcbiAgPG4+NTQ3PC9uPlxyXG4gIDxpbj50cnVlPC9pbj5cclxuICA8b3M+NTQ3PC9vcz5cclxuICA8cHM+N</w:instrText>
          </w:r>
          <w:r>
            <w:instrText xml:space="preserve">TQ3PC9wcz5cclxuPC9lcD5cclxuPG9zPjUyMy01NDc8L29zPiIsIlBlcmlvZGljYWwiOnsiJGlkIjoiNTYiLCIkdHlwZSI6IlN3aXNzQWNhZGVtaWMuQ2l0YXZpLlBlcmlvZGljYWwsIFN3aXNzQWNhZGVtaWMuQ2l0YXZpIiwiRWlzc24iOiIxOTM5LTgyNzEiLCJJc3NuIjoiMDAwMy0xMjI0IiwiTmFtZSI6IkFtZXJpY2FuIFNvY2lvbG9na</w:instrText>
          </w:r>
          <w:r>
            <w:instrText xml:space="preserve">WNhbCBSZXZpZXciLCJQYWdpbmF0aW9uIjowLCJQcm90ZWN0ZWQiOmZhbHNlLCJTdGFuZGFyZEFiYnJldmlhdGlvbiI6IkFtIFNvY2lvbCBSZXYiLCJDcmVhdGVkQnkiOiJfTGVlbmEgTWFhw58iLCJDcmVhdGVkT24iOiIyMDIxLTA1LTAxVDEwOjQzOjI3IiwiTW9kaWZpZWRCeSI6Il9MZWVuYSBNYWHDnyIsIklkIjoiMzUzODRkYjItMWQ0Z</w:instrText>
          </w:r>
          <w:r>
            <w:instrText xml:space="preserve">S00ZjQwLWE4ZWMtNDEzYzY4NGM5YjBiIiwiTW9kaWZpZWRPbiI6IjIwMjEtMDUtMDFUMTA6NDM6MjciLCJQcm9qZWN0Ijp7IiRyZWYiOiI1In19LCJQdWJsaXNoZXJzIjpbXSwiUXVvdGF0aW9ucyI6W10sIlJhdGluZyI6MCwiUmVmZXJlbmNlVHlwZSI6IkpvdXJuYWxBcnRpY2xlIiwiU2hvcnRUaXRsZSI6IlJvc2VuZmVsZCwgVGhvbWFzI</w:instrText>
          </w:r>
          <w:r>
            <w:instrText xml:space="preserve">DIwMTIg4oCTIFNlYXJjaGluZyBmb3IgYSBNYXRlIiwiU2hvcnRUaXRsZVVwZGF0ZVR5cGUiOjAsIlNvdXJjZU9mQmlibGlvZ3JhcGhpY0luZm9ybWF0aW9uIjoiQ3Jvc3NSZWYiLCJTdGF0aWNJZHMiOlsiN2RkZmFhZmItNDZhYi00ZjYyLWEzMDItMDhjZTQ2MjRiNzA0Il0sIlRhYmxlT2ZDb250ZW50c0NvbXBsZXhpdHkiOjAsIlRhYmxlT</w:instrText>
          </w:r>
          <w:r>
            <w:instrText xml:space="preserve">2ZDb250ZW50c1NvdXJjZVRleHRGb3JtYXQiOjAsIlRhc2tzIjpbXSwiVGl0bGUiOiJTZWFyY2hpbmcgZm9yIGEgTWF0ZTogVGhlIFJpc2Ugb2YgdGhlIEludGVybmV0IGFzIGEgU29jaWFsIEludGVybWVkaWFyeSIsIlRyYW5zbGF0b3JzIjpbXSwiVm9sdW1lIjoiNzciLCJZZWFyIjoiMjAxMiIsIlllYXJSZXNvbHZlZCI6IjIwMTIiLCJDc</w:instrText>
          </w:r>
          <w:r>
            <w:instrText xml:space="preserve">mVhdGVkQnkiOiJfTGVlbmEgTWFhw58iLCJDcmVhdGVkT24iOiIyMDIxLTA1LTAxVDEwOjQzOjI3IiwiTW9kaWZpZWRCeSI6Il9IUCIsIklkIjoiNWY4N2VmZWItZWNkYi00ZWM5LTk4NDUtNWU2OWNmMTEzZWU5IiwiTW9kaWZpZWRPbiI6IjIwMjEtMTAtMzFUMjI6NDI6NDIiLCJQcm9qZWN0Ijp7IiRyZWYiOiI1In19LCJVc2VOdW1iZXJpb</w:instrText>
          </w:r>
          <w:r>
            <w:instrText xml:space="preserve">mdUeXBlT2ZQYXJlbnREb2N1bWVudCI6ZmFsc2V9LHsiJGlkIjoiNTciLCIkdHlwZSI6IlN3aXNzQWNhZGVtaWMuQ2l0YXZpLkNpdGF0aW9ucy5Xb3JkUGxhY2Vob2xkZXJFbnRyeSwgU3dpc3NBY2FkZW1pYy5DaXRhdmkiLCJJZCI6IjMzNzc1YTFmLTk2NmItNDQzNC05NGJiLTA4YzczNTAzNTY4OSIsIlJhbmdlU3RhcnQiOjY3LCJSYW5nZ</w:instrText>
          </w:r>
          <w:r>
            <w:instrText xml:space="preserve">Uxlbmd0aCI6MjMsIlJlZmVyZW5jZUlkIjoiZDhmZDc5NjctNjAzNS00YzcxLWI2OTAtZDZiNmFhZWJhODMyIiwiTm9QYXIiOnRydWUsIlJlZmVyZW5jZSI6eyIkaWQiOiI1OCIsIiR0eXBlIjoiU3dpc3NBY2FkZW1pYy5DaXRhdmkuUmVmZXJlbmNlLCBTd2lzc0FjYWRlbWljLkNpdGF2aSIsIkFic3RyYWN0Q29tcGxleGl0eSI6MCwiQWJzd</w:instrText>
          </w:r>
          <w:r>
            <w:instrText xml:space="preserve">HJhY3RTb3VyY2VUZXh0Rm9ybWF0IjowLCJBdXRob3JzIjpbeyIkcmVmIjoiNTEifSx7IiRyZWYiOiI1MiJ9LHsiJGlkIjoiNTkiLCIkdHlwZSI6IlN3aXNzQWNhZGVtaWMuQ2l0YXZpLlBlcnNvbiwgU3dpc3NBY2FkZW1pYy5DaXRhdmkiLCJGaXJzdE5hbWUiOiJTb25pYSIsIkxhc3ROYW1lIjoiSGF1c2VuIiwiUHJvdGVjdGVkIjpmYWxzZ</w:instrText>
          </w:r>
          <w:r>
            <w:instrText xml:space="preserve">SwiU2V4IjoxLCJDcmVhdGVkQnkiOiJfTGVlbmEgTWFhw58iLCJDcmVhdGVkT24iOiIyMDIxLTA1LTA0VDA4OjExOjAzIiwiTW9kaWZpZWRCeSI6Il9MZWVuYSBNYWHDnyIsIklkIjoiYjhmYzY0YzEtNjMxMC00NjE3LWIyZWMtODUzODRhYmIyODg3IiwiTW9kaWZpZWRPbiI6IjIwMjEtMDUtMDRUMDg6MTE6MDMiLCJQcm9qZWN0Ijp7IiRyZ</w:instrText>
          </w:r>
          <w:r>
            <w:instrText xml:space="preserve">WYiOiI1In19XSwiQ2l0YXRpb25LZXlVcGRhdGVUeXBlIjowLCJDb2xsYWJvcmF0b3JzIjpbXSwiRGF0ZTIiOiIyMC4wOC4yMDE5IiwiRG9pIjoiMTAuMTA3My9wbmFzLjE5MDg2MzAxMTYiLCJFZGl0b3JzIjpbXSwiRXZhbHVhdGlvbkNvbXBsZXhpdHkiOjAsIkV2YWx1YXRpb25Tb3VyY2VUZXh0Rm9ybWF0IjowLCJHcm91cHMiOltdLCJIY</w:instrText>
          </w:r>
          <w:r>
            <w:instrText xml:space="preserve">XNMYWJlbDEiOmZhbHNlLCJIYXNMYWJlbDIiOmZhbHNlLCJLZXl3b3JkcyI6W10sIkxhbmd1YWdlIjoiZW5nIiwiTGFuZ3VhZ2VDb2RlIjoiZW4iLCJMb2NhdGlvbnMiOlt7IiRpZCI6IjYwIiwiJHR5cGUiOiJTd2lzc0FjYWRlbWljLkNpdGF2aS5Mb2NhdGlvbiwgU3dpc3NBY2FkZW1pYy5DaXRhdmkiLCJBZGRyZXNzIjp7IiRpZCI6IjYxI</w:instrText>
          </w:r>
          <w:r>
            <w:instrText xml:space="preserve">iwiJHR5cGUiOiJTd2lzc0FjYWRlbWljLkNpdGF2aS5MaW5rZWRSZXNvdXJjZSwgU3dpc3NBY2FkZW1pYy5DaXRhdmkiLCJMaW5rZWRSZXNvdXJjZVR5cGUiOjUsIk9yaWdpbmFsU3RyaW5nIjoiMTAuMTA3My9wbmFzLjE5MDg2MzAxMTYiLCJVcmlTdHJpbmciOiJodHRwczovL2RvaS5vcmcvMTAuMTA3My9wbmFzLjE5MDg2MzAxMTYiLCJMa</w:instrText>
          </w:r>
          <w:r>
            <w:instrText xml:space="preserve">W5rZWRSZXNvdXJjZVN0YXR1cyI6OCwiUHJvcGVydGllcyI6eyIkaWQiOiI2MiIsIiR0eXBlIjoiU3dpc3NBY2FkZW1pYy5DaXRhdmkuTGlua2VkUmVzb3VyY2VQcm9wZXJ0aWVzLCBTd2lzc0FjYWRlbWljLkNpdGF2aSJ9LCJTeW5jRm9sZGVyVHlwZSI6MCwiSXNMb2NhbENsb3VkUHJvamVjdEZpbGVMaW5rIjpmYWxzZSwiSXNDbG91ZFJlc</w:instrText>
          </w:r>
          <w:r>
            <w:instrText xml:space="preserve">3RvcmUiOmZhbHNlLCJJc0Nsb3VkQ29weSI6ZmFsc2UsIkF0dGFjaG1lbnRGb2xkZXJXYXNJbkZhbGxiYWNrTW9kZSI6ZmFsc2V9LCJBbm5vdGF0aW9ucyI6W10sIkxvY2F0aW9uVHlwZSI6MCwiTWlycm9yc1JlZmVyZW5jZVByb3BlcnR5SWQiOjEyOCwiQ3JlYXRlZEJ5IjoiX0xlZW5hIE1hYcOfIiwiQ3JlYXRlZE9uIjoiMjAyMS0wNS0wN</w:instrText>
          </w:r>
          <w:r>
            <w:instrText xml:space="preserve">FQwODoxMTowMyIsIk1vZGlmaWVkQnkiOiJfTGVlbmEgTWFhw58iLCJJZCI6ImFhODZhYTI5LTQ1MjYtNDY0MS05YmYzLTA5YjcyYjkxNmNjMiIsIk1vZGlmaWVkT24iOiIyMDIxLTA1LTA0VDA4OjExOjAzIiwiUHJvamVjdCI6eyIkcmVmIjoiNSJ9fSx7IiRpZCI6IjYzIiwiJHR5cGUiOiJTd2lzc0FjYWRlbWljLkNpdGF2aS5Mb2NhdGlvb</w:instrText>
          </w:r>
          <w:r>
            <w:instrText xml:space="preserve">iwgU3dpc3NBY2FkZW1pYy5DaXRhdmkiLCJBZGRyZXNzIjp7IiRpZCI6IjY0IiwiJHR5cGUiOiJTd2lzc0FjYWRlbWljLkNpdGF2aS5MaW5rZWRSZXNvdXJjZSwgU3dpc3NBY2FkZW1pYy5DaXRhdmkiLCJMaW5rZWRSZXNvdXJjZVR5cGUiOjUsIk9yaWdpbmFsU3RyaW5nIjoiUE1DNjczMTc1MSIsIlVyaVN0cmluZyI6Imh0dHBzOi8vd3d3L</w:instrText>
          </w:r>
          <w:r>
            <w:instrText xml:space="preserve">m5jYmkubmxtLm5paC5nb3YvcG1jL2FydGljbGVzL1BNQzY3MzE3NTEiLCJMaW5rZWRSZXNvdXJjZVN0YXR1cyI6OCwiUHJvcGVydGllcyI6eyIkaWQiOiI2NSIsIiR0eXBlIjoiU3dpc3NBY2FkZW1pYy5DaXRhdmkuTGlua2VkUmVzb3VyY2VQcm9wZXJ0aWVzLCBTd2lzc0FjYWRlbWljLkNpdGF2aSJ9LCJTeW5jRm9sZGVyVHlwZSI6MCwiS</w:instrText>
          </w:r>
          <w:r>
            <w:instrText xml:space="preserve">XNMb2NhbENsb3VkUHJvamVjdEZpbGVMaW5rIjpmYWxzZSwiSXNDbG91ZFJlc3RvcmUiOmZhbHNlLCJJc0Nsb3VkQ29weSI6ZmFsc2UsIkF0dGFjaG1lbnRGb2xkZXJXYXNJbkZhbGxiYWNrTW9kZSI6ZmFsc2V9LCJBbm5vdGF0aW9ucyI6W10sIkxvY2F0aW9uVHlwZSI6MCwiTWlycm9yc1JlZmVyZW5jZVByb3BlcnR5SWQiOjIwOCwiQ3JlY</w:instrText>
          </w:r>
          <w:r>
            <w:instrText xml:space="preserve">XRlZEJ5IjoiX0xlZW5hIE1hYcOfIiwiQ3JlYXRlZE9uIjoiMjAyMS0wNS0wNFQwODoxMTowMyIsIk1vZGlmaWVkQnkiOiJfTGVlbmEgTWFhw58iLCJJZCI6ImI2YWVkNjk1LTU4NmMtNGM5Mi04YWU0LTRkY2IwYTgyNDQ1MyIsIk1vZGlmaWVkT24iOiIyMDIxLTA1LTA0VDA4OjExOjAzIiwiUHJvamVjdCI6eyIkcmVmIjoiNSJ9fSx7IiRpZ</w:instrText>
          </w:r>
          <w:r>
            <w:instrText xml:space="preserve">CI6IjY2IiwiJHR5cGUiOiJTd2lzc0FjYWRlbWljLkNpdGF2aS5Mb2NhdGlvbiwgU3dpc3NBY2FkZW1pYy5DaXRhdmkiLCJBZGRyZXNzIjp7IiRpZCI6IjY3IiwiJHR5cGUiOiJTd2lzc0FjYWRlbWljLkNpdGF2aS5MaW5rZWRSZXNvdXJjZSwgU3dpc3NBY2FkZW1pYy5DaXRhdmkiLCJMaW5rZWRSZXNvdXJjZVR5cGUiOjUsIk9yaWdpbmFsU</w:instrText>
          </w:r>
          <w:r>
            <w:instrText xml:space="preserve">3RyaW5nIjoiMzE0MzE1MzEiLCJVcmlTdHJpbmciOiJodHRwOi8vd3d3Lm5jYmkubmxtLm5paC5nb3YvcHVibWVkLzMxNDMxNTMxIiwiTGlua2VkUmVzb3VyY2VTdGF0dXMiOjgsIlByb3BlcnRpZXMiOnsiJGlkIjoiNjgiLCIkdHlwZSI6IlN3aXNzQWNhZGVtaWMuQ2l0YXZpLkxpbmtlZFJlc291cmNlUHJvcGVydGllcywgU3dpc3NBY2FkZ</w:instrText>
          </w:r>
          <w:r>
            <w:instrText xml:space="preserve">W1pYy5DaXRhdmkifSwiU3luY0ZvbGRlclR5cGUiOjAsIklzTG9jYWxDbG91ZFByb2plY3RGaWxlTGluayI6ZmFsc2UsIklzQ2xvdWRSZXN0b3JlIjpmYWxzZSwiSXNDbG91ZENvcHkiOmZhbHNlLCJBdHRhY2htZW50Rm9sZGVyV2FzSW5GYWxsYmFja01vZGUiOmZhbHNlfSwiQW5ub3RhdGlvbnMiOltdLCJMb2NhdGlvblR5cGUiOjAsIk1pc</w:instrText>
          </w:r>
          <w:r>
            <w:instrText xml:space="preserve">nJvcnNSZWZlcmVuY2VQcm9wZXJ0eUlkIjoxNjQsIkNyZWF0ZWRCeSI6Il9MZWVuYSBNYWHDnyIsIkNyZWF0ZWRPbiI6IjIwMjEtMDUtMDRUMDg6MTE6MDMiLCJNb2RpZmllZEJ5IjoiX0xlZW5hIE1hYcOfIiwiSWQiOiJhMGE3NDIzZi1mMWZiLTQ0MGUtOTJjYi1mNjJhOGY3YjE1ZjEiLCJNb2RpZmllZE9uIjoiMjAyMS0wNS0wNFQwODoxM</w:instrText>
          </w:r>
          <w:r>
            <w:instrText xml:space="preserve">TowMyIsIlByb2plY3QiOnsiJHJlZiI6IjUifX1dLCJOdW1iZXIiOiIzNiIsIk9yZ2FuaXphdGlvbnMiOltdLCJPdGhlcnNJbnZvbHZlZCI6W10sIlBhZ2VSYW5nZSI6IjxzcD5cclxuICA8bj4xNzc1Mzwvbj5cclxuICA8aW4+dHJ1ZTwvaW4+XHJcbiAgPG9zPjE3NzUzPC9vcz5cclxuICA8cHM+MTc3NTM8L3BzPlxyXG48L3NwPlxyXG48Z</w:instrText>
          </w:r>
          <w:r>
            <w:instrText xml:space="preserve">XA+XHJcbiAgPG4+MTc3NTg8L24+XHJcbiAgPGluPnRydWU8L2luPlxyXG4gIDxvcz4xNzc1ODwvb3M+XHJcbiAgPHBzPjE3NzU4PC9wcz5cclxuPC9lcD5cclxuPG9zPjE3NzUzLTE3NzU4PC9vcz4iLCJQZXJpb2RpY2FsIjp7IiRyZWYiOiIxOSJ9LCJQbWNJZCI6IlBNQzY3MzE3NTEiLCJQdWJsaXNoZXJzIjpbXSwiUHViTWVkSWQiOiIzM</w:instrText>
          </w:r>
          <w:r>
            <w:instrText xml:space="preserve">TQzMTUzMSIsIlF1b3RhdGlvbnMiOltdLCJSYXRpbmciOjAsIlJlZmVyZW5jZVR5cGUiOiJKb3VybmFsQXJ0aWNsZSIsIlNob3J0VGl0bGUiOiJSb3NlbmZlbGQsIFRob21hcyBldCBhbC4gMjAxOSDigJMgRGlzaW50ZXJtZWRpYXRpbmcgeW91ciBmcmllbmRzIiwiU2hvcnRUaXRsZVVwZGF0ZVR5cGUiOjAsIlNvdXJjZU9mQmlibGlvZ3Jhc</w:instrText>
          </w:r>
          <w:r>
            <w:instrText xml:space="preserve">GhpY0luZm9ybWF0aW9uIjoiUHViTWVkIiwiU3RhdGljSWRzIjpbImVlZDJlMWNmLTkwMGUtNDJkNi1hNWYxLTRiOWM0NTNjMTQ4ZCJdLCJUYWJsZU9mQ29udGVudHNDb21wbGV4aXR5IjowLCJUYWJsZU9mQ29udGVudHNTb3VyY2VUZXh0Rm9ybWF0IjowLCJUYXNrcyI6W10sIlRpdGxlIjoiRGlzaW50ZXJtZWRpYXRpbmcgeW91ciBmcmllb</w:instrText>
          </w:r>
          <w:r>
            <w:instrText xml:space="preserve">mRzOiBIb3cgb25saW5lIGRhdGluZyBpbiB0aGUgVW5pdGVkIFN0YXRlcyBkaXNwbGFjZXMgb3RoZXIgd2F5cyBvZiBtZWV0aW5nIiwiVHJhbnNsYXRvcnMiOltdLCJWb2x1bWUiOiIxMTYiLCJZZWFyIjoiMjAxOSIsIlllYXJSZXNvbHZlZCI6IjIwMTkiLCJDcmVhdGVkQnkiOiJfTGVlbmEgTWFhw58iLCJDcmVhdGVkT24iOiIyMDIxLTA1L</w:instrText>
          </w:r>
          <w:r>
            <w:instrText xml:space="preserve">TA0VDA4OjExOjAzIiwiTW9kaWZpZWRCeSI6Il9IUCIsIklkIjoiZDhmZDc5NjctNjAzNS00YzcxLWI2OTAtZDZiNmFhZWJhODMyIiwiTW9kaWZpZWRPbiI6IjIwMjEtMTAtMzFUMjI6NDI6NDIiLCJQcm9qZWN0Ijp7IiRyZWYiOiI1In19LCJVc2VOdW1iZXJpbmdUeXBlT2ZQYXJlbnREb2N1bWVudCI6ZmFsc2V9LHsiJGlkIjoiNjkiLCIkd</w:instrText>
          </w:r>
          <w:r>
            <w:instrText xml:space="preserve">HlwZSI6IlN3aXNzQWNhZGVtaWMuQ2l0YXZpLkNpdGF0aW9ucy5Xb3JkUGxhY2Vob2xkZXJFbnRyeSwgU3dpc3NBY2FkZW1pYy5DaXRhdmkiLCJJZCI6IjIyNmE0OWRmLWZmNGUtNDc1NS04MWMwLWNiZmJmNDZiYjBhNCIsIlJhbmdlU3RhcnQiOjkwLCJSYW5nZUxlbmd0aCI6MTMsIlJlZmVyZW5jZUlkIjoiOGUyNjliZWMtNThhYS00MDMxL</w:instrText>
          </w:r>
          <w:r>
            <w:instrText xml:space="preserve">WEwOTEtMTQ5ZjVhZjA3NGQ5IiwiTm9QYXIiOnRydWUsIlJlZmVyZW5jZSI6eyIkaWQiOiI3MCIsIiR0eXBlIjoiU3dpc3NBY2FkZW1pYy5DaXRhdmkuUmVmZXJlbmNlLCBTd2lzc0FjYWRlbWljLkNpdGF2aSIsIkFic3RyYWN0Q29tcGxleGl0eSI6MCwiQWJzdHJhY3RTb3VyY2VUZXh0Rm9ybWF0IjowLCJBdXRob3JzIjpbeyIkcmVmIjoiN</w:instrText>
          </w:r>
          <w:r>
            <w:instrText xml:space="preserve">TIifV0sIkNpdGF0aW9uS2V5VXBkYXRlVHlwZSI6MCwiQ29sbGFib3JhdG9ycyI6W10sIkRvaSI6IjEwLjEwOTMvc2Yvc296MDYwIiwiRWRpdG9ycyI6W10sIkV2YWx1YXRpb25Db21wbGV4aXR5IjowLCJFdmFsdWF0aW9uU291cmNlVGV4dEZvcm1hdCI6MCwiR3JvdXBzIjpbXSwiSGFzTGFiZWwxIjpmYWxzZSwiSGFzTGFiZWwyIjpmYWxzZ</w:instrText>
          </w:r>
          <w:r>
            <w:instrText xml:space="preserve">SwiS2V5d29yZHMiOltdLCJMb2NhdGlvbnMiOlt7IiRpZCI6IjcxIiwiJHR5cGUiOiJTd2lzc0FjYWRlbWljLkNpdGF2aS5Mb2NhdGlvbiwgU3dpc3NBY2FkZW1pYy5DaXRhdmkiLCJBZGRyZXNzIjp7IiRpZCI6IjcyIiwiJHR5cGUiOiJTd2lzc0FjYWRlbWljLkNpdGF2aS5MaW5rZWRSZXNvdXJjZSwgU3dpc3NBY2FkZW1pYy5DaXRhdmkiL</w:instrText>
          </w:r>
          <w:r>
            <w:instrText xml:space="preserve">CJMaW5rZWRSZXNvdXJjZVR5cGUiOjUsIk9yaWdpbmFsU3RyaW5nIjoiMTAuMTA5My9zZi9zb3owNjAiLCJVcmlTdHJpbmciOiJodHRwczovL2RvaS5vcmcvMTAuMTA5My9zZi9zb3owNjAiLCJMaW5rZWRSZXNvdXJjZVN0YXR1cyI6OCwiUHJvcGVydGllcyI6eyIkaWQiOiI3MyIsIiR0eXBlIjoiU3dpc3NBY2FkZW1pYy5DaXRhdmkuTGlua</w:instrText>
          </w:r>
          <w:r>
            <w:instrText xml:space="preserve">2VkUmVzb3VyY2VQcm9wZXJ0aWVzLCBTd2lzc0FjYWRlbWljLkNpdGF2aSJ9LCJTeW5jRm9sZGVyVHlwZSI6MCwiSXNMb2NhbENsb3VkUHJvamVjdEZpbGVMaW5rIjpmYWxzZSwiSXNDbG91ZFJlc3RvcmUiOmZhbHNlLCJJc0Nsb3VkQ29weSI6ZmFsc2UsIkF0dGFjaG1lbnRGb2xkZXJXYXNJbkZhbGxiYWNrTW9kZSI6ZmFsc2V9LCJBbm5vd</w:instrText>
          </w:r>
          <w:r>
            <w:instrText xml:space="preserve">GF0aW9ucyI6W10sIkxvY2F0aW9uVHlwZSI6MCwiTWlycm9yc1JlZmVyZW5jZVByb3BlcnR5SWQiOjEyOCwiQ3JlYXRlZEJ5IjoiX0xlZW5hIE1hYcOfIiwiQ3JlYXRlZE9uIjoiMjAyMS0wNS0xMVQxMzoyODozMyIsIk1vZGlmaWVkQnkiOiJfTGVlbmEgTWFhw58iLCJJZCI6ImQzMWQ2YTA2LTk4ODAtNGFhMi05MDAzLTI1ZTAyNWQyMjQ2N</w:instrText>
          </w:r>
          <w:r>
            <w:instrText xml:space="preserve">CIsIk1vZGlmaWVkT24iOiIyMDIxLTA1LTExVDEzOjI4OjMzIiwiUHJvamVjdCI6eyIkcmVmIjoiNSJ9fV0sIk51bWJlciI6IjMiLCJPcmdhbml6YXRpb25zIjpbXSwiT3RoZXJzSW52b2x2ZWQiOltdLCJQYWdlUmFuZ2UiOiI8c3A+XHJcbiAgPG4+MTI1Nzwvbj5cclxuICA8aW4+dHJ1ZTwvaW4+XHJcbiAgPG9zPjEyNTc8L29zPlxyXG4gI</w:instrText>
          </w:r>
          <w:r>
            <w:instrText xml:space="preserve">Dxwcz4xMjU3PC9wcz5cclxuPC9zcD5cclxuPGVwPlxyXG4gIDxuPjEyODY8L24+XHJcbiAgPGluPnRydWU8L2luPlxyXG4gIDxvcz4xMjg2PC9vcz5cclxuICA8cHM+MTI4NjwvcHM+XHJcbjwvZXA+XHJcbjxvcz4xMjU3LTEyODY8L29zPiIsIlBlcmlvZGljYWwiOnsiJGlkIjoiNzQiLCIkdHlwZSI6IlN3aXNzQWNhZGVtaWMuQ2l0YXZpL</w:instrText>
          </w:r>
          <w:r>
            <w:instrText xml:space="preserve">lBlcmlvZGljYWwsIFN3aXNzQWNhZGVtaWMuQ2l0YXZpIiwiRWlzc24iOiIxNTM0LTc2MDUiLCJJc3NuIjoiMDAzNy03NzMyIiwiTmFtZSI6IlNvY2lhbCBGb3JjZXMiLCJQYWdpbmF0aW9uIjowLCJQcm90ZWN0ZWQiOmZhbHNlLCJDcmVhdGVkQnkiOiJfTGVlbmEgTWFhw58iLCJDcmVhdGVkT24iOiIyMDIxLTA1LTExVDEzOjI4OjMzIiwiT</w:instrText>
          </w:r>
          <w:r>
            <w:instrText xml:space="preserve">W9kaWZpZWRCeSI6Il9MZWVuYSBNYWHDnyIsIklkIjoiMTQ2NTAyYTItYzM1MS00OTdmLTk0ZjgtMDdmYWEwNmMzZDFkIiwiTW9kaWZpZWRPbiI6IjIwMjEtMDUtMTFUMTM6Mjg6MzMiLCJQcm9qZWN0Ijp7IiRyZWYiOiI1In19LCJQdWJsaXNoZXJzIjpbXSwiUXVvdGF0aW9ucyI6W10sIlJhdGluZyI6MCwiUmVmZXJlbmNlVHlwZSI6Ikpvd</w:instrText>
          </w:r>
          <w:r>
            <w:instrText xml:space="preserve">XJuYWxBcnRpY2xlIiwiU2hvcnRUaXRsZSI6IlRob21hcyAyMDIwIOKAkyBPbmxpbmUgRXhvZ2FteSBSZWNvbnNpZGVyZWQiLCJTaG9ydFRpdGxlVXBkYXRlVHlwZSI6MCwiU291cmNlT2ZCaWJsaW9ncmFwaGljSW5mb3JtYXRpb24iOiJDcm9zc1JlZiIsIlN0YXRpY0lkcyI6WyI0ZjYwZDQ0Ny1iNDkwLTQ5OTgtYTU5NC1mZWUyODNjZjBjZ</w:instrText>
          </w:r>
          <w:r>
            <w:instrText xml:space="preserve">DYiXSwiVGFibGVPZkNvbnRlbnRzQ29tcGxleGl0eSI6MCwiVGFibGVPZkNvbnRlbnRzU291cmNlVGV4dEZvcm1hdCI6MCwiVGFza3MiOltdLCJUaXRsZSI6Ik9ubGluZSBFeG9nYW15IFJlY29uc2lkZXJlZDogRXN0aW1hdGluZyB0aGUgSW50ZXJuZXTigJlzIEVmZmVjdHMgb24gUmFjaWFsLCBFZHVjYXRpb25hbCwgUmVsaWdpb3VzLCBQb</w:instrText>
          </w:r>
          <w:r>
            <w:instrText xml:space="preserve">2xpdGljYWwgYW5kIEFnZSBBc3NvcnRhdGl2ZSBNYXRpbmciLCJUcmFuc2xhdG9ycyI6W10sIlZvbHVtZSI6Ijk4IiwiWWVhciI6IjIwMjAiLCJZZWFyUmVzb2x2ZWQiOiIyMDIwIiwiQ3JlYXRlZEJ5IjoiX0xlZW5hIE1hYcOfIiwiQ3JlYXRlZE9uIjoiMjAyMS0wNS0xMVQxMzoyODozMyIsIk1vZGlmaWVkQnkiOiJfSFAiLCJJZCI6IjhlM</w:instrText>
          </w:r>
          <w:r>
            <w:instrText xml:space="preserve">jY5YmVjLTU4YWEtNDAzMS1hMDkxLTE0OWY1YWYwNzRkOSIsIk1vZGlmaWVkT24iOiIyMDIxLTEwLTMxVDIyOjQyOjQyIiwiUHJvamVjdCI6eyIkcmVmIjoiNSJ9fSwiVXNlTnVtYmVyaW5nVHlwZU9mUGFyZW50RG9jdW1lbnQiOmZhbHNlfV0sIkZvcm1hdHRlZFRleHQiOnsiJGlkIjoiNzUiLCJDb3VudCI6MSwiVGV4dFVuaXRzIjpbeyIka</w:instrText>
          </w:r>
          <w:r>
            <w:instrText xml:space="preserve">WQiOiI3NiIsIkZvbnRTdHlsZSI6eyIkaWQiOiI3NyIsIk5ldXRyYWwiOnRydWV9LCJSZWFkaW5nT3JkZXIiOjEsIlRleHQiOiJDYWNpb3BwbyBldCBhbC4gMjAxMzsgUG90YXJjYSAyMDE3OyAyMDIwOyBSb3NlbmZlbGQgdW5kIFRob21hcyAyMDEyOyBSb3NlbmZlbGQgZXQgYWwuIDIwMTk7IFRob21hcyAyMDIwIn1dfSwiVGFnIjoiQ2l0Y</w:instrText>
          </w:r>
          <w:r>
            <w:instrText xml:space="preserve">XZpUGxhY2Vob2xkZXIjOGNhYTlkZmUtOGMwNS00NmIxLTg1ODEtZTVjOGYzZWMyNjMwIiwiVGV4dCI6IkNhY2lvcHBvIGV0IGFsLiAyMDEzOyBQb3RhcmNhIDIwMTc7IDIwMjA7IFJvc2VuZmVsZCB1bmQgVGhvbWFzIDIwMTI7IFJvc2VuZmVsZCBldCBhbC4gMjAxOTsgVGhvbWFzIDIwMjAiLCJXQUlWZXJzaW9uIjoiNi4xMC4wLjAifQ==}</w:instrText>
          </w:r>
          <w:r>
            <w:fldChar w:fldCharType="separate"/>
          </w:r>
          <w:r>
            <w:t xml:space="preserve">Cacioppo et al. 2013; Potarca 2017; 2020; Rosenfeld und Thomas 2012; Rosenfeld et al. 2019; Thomas 2020</w:t>
          </w:r>
          <w:r>
            <w:fldChar w:fldCharType="end"/>
          </w:r>
        </w:sdtContent>
      </w:sdt>
      <w:r>
        <w:t xml:space="preserve">)</w:t>
      </w:r>
      <w:r>
        <w:t xml:space="preserve"> und dem wirtschaftlichen Erfolg</w:t>
      </w:r>
      <w:r>
        <w:t xml:space="preserve"> </w:t>
      </w:r>
      <w:sdt>
        <w:sdtPr>
          <w:alias w:val="To edit, see citavi.com/edit"/>
          <w15:appearance w15:val="boundingBox"/>
          <w:id w:val="1319303330"/>
          <w:placeholder>
            <w:docPart w:val="DefaultPlaceholder_-1854013440"/>
          </w:placeholder>
          <w:tag w:val="CitaviPlaceholder#756cc412-7f99-4dc3-89e1-171fadd96630"/>
          <w:rPr/>
        </w:sdtPr>
        <w:sdtContent>
          <w:r>
            <w:fldChar w:fldCharType="begin"/>
          </w:r>
          <w:r>
            <w:instrText xml:space="preserve">ADDIN Cit</w:instrText>
          </w:r>
          <w:r>
            <w:instrText xml:space="preserve">aviPlaceholder{eyIkaWQiOiIxIiwiJHR5cGUiOiJTd2lzc0FjYWRlbWljLkNpdGF2aS5DaXRhdGlvbnMuV29yZFBsYWNlaG9sZGVyLCBTd2lzc0FjYWRlbWljLkNpdGF2aSIsIkVudHJpZXMiOlt7IiRpZCI6IjIiLCIkdHlwZSI6IlN3aXNzQWNhZGVtaWMuQ2l0YXZpLkNpdGF0aW9ucy5Xb3JkUGxhY2Vob2xkZXJFbnRyeSwgU3dpc3NBY</w:instrText>
          </w:r>
          <w:r>
            <w:instrText xml:space="preserve">2FkZW1pYy5DaXRhdmkiLCJJZCI6IjEyZGI5NDg1LTRhNDctNDQ5ZC04NzMyLTc4MmYxZmMzNzgyNiIsIlJhbmdlTGVuZ3RoIjoyNCwiUmVmZXJlbmNlSWQiOiI0NzU5MjRjZC0xOWRiLTQ0MDAtYTljZi0zNGI2ZjJjNWY4NTkiLCJQYWdlUmFuZ2UiOnsiJGlkIjoiMyIsIiR0eXBlIjoiU3dpc3NBY2FkZW1pYy5QYWdlUmFuZ2UsIFN3aXNzQ</w:instrText>
          </w:r>
          <w:r>
            <w:instrText xml:space="preserve">WNhZGVtaWMiLCJFbmRQYWdlIjp7IiRpZCI6IjQiLCIkdHlwZSI6IlN3aXNzQWNhZGVtaWMuUGFnZU51bWJlciwgU3dpc3NBY2FkZW1pYyIsIklzRnVsbHlOdW1lcmljIjpmYWxzZSwiTnVtYmVyaW5nVHlwZSI6MCwiTnVtZXJhbFN5c3RlbSI6MH0sIk51bWJlcmluZ1R5cGUiOjAsIk51bWVyYWxTeXN0ZW0iOi0xLCJPcmlnaW5hbFN0cmluZ</w:instrText>
          </w:r>
          <w:r>
            <w:instrText xml:space="preserve">yI6IjMxZi4iLCJTdGFydFBhZ2UiOnsiJGlkIjoiNSIsIiR0eXBlIjoiU3dpc3NBY2FkZW1pYy5QYWdlTnVtYmVyLCBTd2lzc0FjYWRlbWljIiwiSXNGdWxseU51bWVyaWMiOmZhbHNlLCJOdW1iZXIiOjMxLCJOdW1iZXJpbmdUeXBlIjowLCJOdW1lcmFsU3lzdGVtIjotMSwiT3JpZ2luYWxTdHJpbmciOiIzMWYuIiwiUHJldHR5U3RyaW5nI</w:instrText>
          </w:r>
          <w:r>
            <w:instrText xml:space="preserve">joiMzFmLiJ9fSwiUHJlZml4IjoidmdsLiAiLCJSZWZlcmVuY2UiOnsiJGlkIjoiNiIsIiR0eXBlIjoiU3dpc3NBY2FkZW1pYy5DaXRhdmkuUmVmZXJlbmNlLCBTd2lzc0FjYWRlbWljLkNpdGF2aSIsIkFic3RyYWN0Q29tcGxleGl0eSI6MCwiQWJzdHJhY3RTb3VyY2VUZXh0Rm9ybWF0IjowLCJBdXRob3JzIjpbeyIkaWQiOiI3IiwiJHR5c</w:instrText>
          </w:r>
          <w:r>
            <w:instrText xml:space="preserve">GUiOiJTd2lzc0FjYWRlbWljLkNpdGF2aS5QZXJzb24sIFN3aXNzQWNhZGVtaWMuQ2l0YXZpIiwiRmlyc3ROYW1lIjoiSmFuIiwiTGFzdE5hbWUiOiJTa29wZWsiLCJQcm90ZWN0ZWQiOmZhbHNlLCJTZXgiOjAsIkNyZWF0ZWRCeSI6Il9MZWVuYSBNYWHDnyIsIkNyZWF0ZWRPbiI6IjIwMjEtMDUtMDFUMTA6NDQ6MDQiLCJNb2RpZmllZEJ5I</w:instrText>
          </w:r>
          <w:r>
            <w:instrText xml:space="preserve">joiX0xlZW5hIE1hYcOfIiwiSWQiOiIzNTI0OGY2Ny0xNTQ2LTQzYmYtOTQwNy0zMmNjZDI0MDViOGMiLCJNb2RpZmllZE9uIjoiMjAyMS0wNS0wMVQxMDo0NDowNCIsIlByb2plY3QiOnsiJGlkIjoiOCIsIiR0eXBlIjoiU3dpc3NBY2FkZW1pYy5DaXRhdmkuUHJvamVjdCwgU3dpc3NBY2FkZW1pYy5DaXRhdmkifX1dLCJDaXRhdGlvbktle</w:instrText>
          </w:r>
          <w:r>
            <w:instrText xml:space="preserve">VVwZGF0ZVR5cGUiOjAsIkNvbGxhYm9yYXRvcnMiOltdLCJDb3ZlclBhdGgiOnsiJGlkIjoiOSIsIiR0eXBlIjoiU3dpc3NBY2FkZW1pYy5DaXRhdmkuTGlua2VkUmVzb3VyY2UsIFN3aXNzQWNhZGVtaWMuQ2l0YXZpIiwiTGlua2VkUmVzb3VyY2VUeXBlIjoyLCJPcmlnaW5hbFN0cmluZyI6IkM6XFxVc2Vyc1xcSFBcXEFwcERhdGFcXExvY</w:instrText>
          </w:r>
          <w:r>
            <w:instrText xml:space="preserve">2FsXFxUZW1wXFxpcnExamNvcy5qcGciLCJVcmlTdHJpbmciOiI0NzU5MjRjZC0xOWRiLTQ0MDAtYTljZi0zNGI2ZjJjNWY4NTkiLCJMaW5rZWRSZXNvdXJjZVN0YXR1cyI6OCwiUHJvcGVydGllcyI6eyIkaWQiOiIxMCIsIiR0eXBlIjoiU3dpc3NBY2FkZW1pYy5DaXRhdmkuTGlua2VkUmVzb3VyY2VQcm9wZXJ0aWVzLCBTd2lzc0FjYWRlb</w:instrText>
          </w:r>
          <w:r>
            <w:instrText xml:space="preserve">WljLkNpdGF2aSJ9LCJTeW5jRm9sZGVyVHlwZSI6MCwiSXNMb2NhbENsb3VkUHJvamVjdEZpbGVMaW5rIjpmYWxzZSwiSXNDbG91ZFJlc3RvcmUiOmZhbHNlLCJJc0Nsb3VkQ29weSI6ZmFsc2UsIkF0dGFjaG1lbnRGb2xkZXJXYXNJbkZhbGxiYWNrTW9kZSI6ZmFsc2V9LCJFZGl0b3JzIjpbXSwiRWRpdGlvbiI6IjEuIEF1ZmwuIiwiRXZhb</w:instrText>
          </w:r>
          <w:r>
            <w:instrText xml:space="preserve">HVhdGlvbkNvbXBsZXhpdHkiOjAsIkV2YWx1YXRpb25Tb3VyY2VUZXh0Rm9ybWF0IjowLCJHcm91cHMiOltdLCJIYXNMYWJlbDEiOmZhbHNlLCJIYXNMYWJlbDIiOmZhbHNlLCJJc2JuIjoiOTc4LTMtNTMxLTE4MzE1LTIiLCJLZXl3b3JkcyI6W10sIkxhbmd1YWdlIjoiZ2VyIiwiTG9jYXRpb25zIjpbeyIkaWQiOiIxMSIsIiR0eXBlIjoiU</w:instrText>
          </w:r>
          <w:r>
            <w:instrText xml:space="preserve">3dpc3NBY2FkZW1pYy5DaXRhdmkuTG9jYXRpb24sIFN3aXNzQWNhZGVtaWMuQ2l0YXZpIiwiQWRkcmVzcyI6eyIkaWQiOiIxMiIsIiR0eXBlIjoiU3dpc3NBY2FkZW1pYy5DaXRhdmkuTGlua2VkUmVzb3VyY2UsIFN3aXNzQWNhZGVtaWMuQ2l0YXZpIiwiTGlua2VkUmVzb3VyY2VUeXBlIjo1LCJPcmlnaW5hbFN0cmluZyI6Imh0dHBzOi8vZ</w:instrText>
          </w:r>
          <w:r>
            <w:instrText xml:space="preserve">Xh0ZXJuYWwuZGFuZGVsb24uY29tL2Rvd25sb2FkL2F0dGFjaG1lbnRzL2RhbmRlbG9uL2lkcy9ERTAwNEI4NEI3MjY3RDFEMDE4ODhDMTI1Nzk5NDAwNDdFNDNCLnBkZiIsIlVyaVN0cmluZyI6Imh0dHBzOi8vZXh0ZXJuYWwuZGFuZGVsb24uY29tL2Rvd25sb2FkL2F0dGFjaG1lbnRzL2RhbmRlbG9uL2lkcy9ERTAwNEI4NEI3MjY3RDFEM</w:instrText>
          </w:r>
          <w:r>
            <w:instrText xml:space="preserve">DE4ODhDMTI1Nzk5NDAwNDdFNDNCLnBkZiIsIkxpbmtlZFJlc291cmNlU3RhdHVzIjo4LCJQcm9wZXJ0aWVzIjp7IiRpZCI6IjEzIiwiJHR5cGUiOiJTd2lzc0FjYWRlbWljLkNpdGF2aS5MaW5rZWRSZXNvdXJjZVByb3BlcnRpZXMsIFN3aXNzQWNhZGVtaWMuQ2l0YXZpIn0sIlN5bmNGb2xkZXJUeXBlIjowLCJJc0xvY2FsQ2xvdWRQcm9qZ</w:instrText>
          </w:r>
          <w:r>
            <w:instrText xml:space="preserve">WN0RmlsZUxpbmsiOmZhbHNlLCJJc0Nsb3VkUmVzdG9yZSI6ZmFsc2UsIklzQ2xvdWRDb3B5IjpmYWxzZSwiQXR0YWNobWVudEZvbGRlcldhc0luRmFsbGJhY2tNb2RlIjpmYWxzZX0sIkFubm90YXRpb25zIjpbXSwiTG9jYXRpb25UeXBlIjowLCJNaXJyb3JzUmVmZXJlbmNlUHJvcGVydHlJZCI6MTEsIk5vdGVzIjoiSW5oYWx0c3Zlcnpla</w:instrText>
          </w:r>
          <w:r>
            <w:instrText xml:space="preserve">WNobmlzIiwiQ3JlYXRlZEJ5IjoiX0xlZW5hIE1hYcOfIiwiQ3JlYXRlZE9uIjoiMjAyMS0wNS0wMVQxMDo0NDowNCIsIk1vZGlmaWVkQnkiOiJfTGVlbmEgTWFhw58iLCJJZCI6IjExZTJiYzBkLWFjNmYtNGZkMi04NjM0LTI2NTU3NzM1MmJkOCIsIk1vZGlmaWVkT24iOiIyMDIxLTA1LTAxVDEwOjQ0OjA0IiwiUHJvamVjdCI6eyIkcmVmI</w:instrText>
          </w:r>
          <w:r>
            <w:instrText xml:space="preserve">joiOCJ9fV0sIk9yZ2FuaXphdGlvbnMiOltdLCJPdGhlcnNJbnZvbHZlZCI6W10sIlBhZ2VDb3VudCI6IjM2MyIsIlBsYWNlT2ZQdWJsaWNhdGlvbiI6IldpZXNiYWRlbiIsIlByaWNlIjoiRVVSIDM5Ljk1IChERSkiLCJQdWJsaXNoZXJzIjpbeyIkaWQiOiIxNCIsIiR0eXBlIjoiU3dpc3NBY2FkZW1pYy5DaXRhdmkuUHVibGlzaGVyLCBTd</w:instrText>
          </w:r>
          <w:r>
            <w:instrText xml:space="preserve">2lzc0FjYWRlbWljLkNpdGF2aSIsIk5hbWUiOiJWUyBWZXJsYWcgZsO8ciBTb3ppYWx3aXNzZW5zY2hhZnRlbiIsIlByb3RlY3RlZCI6ZmFsc2UsIkNyZWF0ZWRCeSI6Il9MZWVuYSBNYWHDnyIsIkNyZWF0ZWRPbiI6IjIwMjEtMTAtMjVUMTA6NTQ6NDkiLCJNb2RpZmllZEJ5IjoiX0xlZW5hIE1hYcOfIiwiSWQiOiJjODNjYTVmYi1iZGE1L</w:instrText>
          </w:r>
          <w:r>
            <w:instrText xml:space="preserve">TRkNjctOWQwNi04MTI2MDZkOTc4ZjEiLCJNb2RpZmllZE9uIjoiMjAyMS0xMC0yNVQxMDo1NDo0OSIsIlByb2plY3QiOnsiJHJlZiI6IjgifX1dLCJRdW90YXRpb25zIjpbXSwiUmF0aW5nIjowLCJSZWZlcmVuY2VUeXBlIjoiQm9vayIsIlNob3J0VGl0bGUiOiJTa29wZWsgMjAxMiDigJMgUGFydG5lcndhaGwgaW0gSW50ZXJuZXQiLCJTa</w:instrText>
          </w:r>
          <w:r>
            <w:instrText xml:space="preserve">G9ydFRpdGxlVXBkYXRlVHlwZSI6MCwiU291cmNlT2ZCaWJsaW9ncmFwaGljSW5mb3JtYXRpb24iOiJHQlYgR2VtZWluc2FtZXIgQmlibGlvdGhla3N2ZXJidW5kIiwiU3RhdGljSWRzIjpbIjVlMTVjYzdhLWMxMDUtNGFjYi1hY2ZkLTM4Mjg4MGQ1OTUxNiJdLCJTdWJ0aXRsZSI6IkVpbmUgcXVhbnRpdGF0aXZlIEFuYWx5c2Ugdm9uIFN0c</w:instrText>
          </w:r>
          <w:r>
            <w:instrText xml:space="preserve">nVrdHVyZW4gdW5kIFByb3plc3NlbiBkZXIgT25saW5lLVBhcnRuZXJzdWNoZSIsIlRhYmxlT2ZDb250ZW50c0NvbXBsZXhpdHkiOjAsIlRhYmxlT2ZDb250ZW50c1NvdXJjZVRleHRGb3JtYXQiOjAsIlRhc2tzIjpbXSwiVGl0bGUiOiJQYXJ0bmVyd2FobCBpbSBJbnRlcm5ldCIsIlRyYW5zbGF0b3JzIjpbXSwiWWVhciI6IjIwMTIiLCJZZ</w:instrText>
          </w:r>
          <w:r>
            <w:instrText xml:space="preserve">WFyUmVzb2x2ZWQiOiIyMDEyIiwiQ3JlYXRlZEJ5IjoiX0xlZW5hIE1hYcOfIiwiQ3JlYXRlZE9uIjoiMjAyMS0wNS0wMVQxMDo0NDowNCIsIk1vZGlmaWVkQnkiOiJfSFAiLCJJZCI6IjQ3NTkyNGNkLTE5ZGItNDQwMC1hOWNmLTM0YjZmMmM1Zjg1OSIsIk1vZGlmaWVkT24iOiIyMDIxLTExLTAxVDE5OjE5OjE2IiwiUHJvamVjdCI6eyIkc</w:instrText>
          </w:r>
          <w:r>
            <w:instrText xml:space="preserve">mVmIjoiOCJ9fSwiVXNlTnVtYmVyaW5nVHlwZU9mUGFyZW50RG9jdW1lbnQiOmZhbHNlLCJVc2VTdGFuZGFyZFByZWZpeCI6ZmFsc2UsIlVzZVN0YW5kYXJkU3VmZml4IjpmYWxzZX1dLCJGb3JtYXR0ZWRUZXh0Ijp7IiRpZCI6IjE1IiwiQ291bnQiOjEsIlRleHRVbml0cyI6W3siJGlkIjoiMTYiLCJGb250U3R5bGUiOnsiJGlkIjoiMTciL</w:instrText>
          </w:r>
          <w:r>
            <w:instrText xml:space="preserve">CJOZXV0cmFsIjp0cnVlfSwiUmVhZGluZ09yZGVyIjoxLCJUZXh0IjoiKHZnbC4gU2tvcGVrIDIwMTIsIDMxZi4pIn1dfSwiVGFnIjoiQ2l0YXZpUGxhY2Vob2xkZXIjNzU2Y2M0MTItN2Y5OS00ZGMzLTg5ZTEtMTcxZmFkZDk2NjMwIiwiVGV4dCI6Iih2Z2wuIFNrb3BlayAyMDEyLCAzMWYuKSIsIldBSVZlcnNpb24iOiI2LjEwLjAuMCJ9}</w:instrText>
          </w:r>
          <w:r>
            <w:fldChar w:fldCharType="separate"/>
          </w:r>
          <w:r>
            <w:t xml:space="preserve">(vgl. Skopek 2012, 31f.)</w:t>
          </w:r>
          <w:r>
            <w:fldChar w:fldCharType="end"/>
          </w:r>
        </w:sdtContent>
      </w:sdt>
      <w:r>
        <w:t xml:space="preserve">. </w:t>
      </w:r>
      <w:r>
        <w:t xml:space="preserve">Eine steigende Entwicklung</w:t>
      </w:r>
      <w:r>
        <w:t xml:space="preserve"> lässt sich au</w:t>
      </w:r>
      <w:r>
        <w:t xml:space="preserve">ch</w:t>
      </w:r>
      <w:r>
        <w:t xml:space="preserve"> </w:t>
      </w:r>
      <w:r>
        <w:t xml:space="preserve">in</w:t>
      </w:r>
      <w:r>
        <w:t xml:space="preserve"> Deutschland </w:t>
      </w:r>
      <w:r>
        <w:t xml:space="preserve">zeigen</w:t>
      </w:r>
      <w:r>
        <w:t xml:space="preserve">.</w:t>
      </w:r>
      <w:r>
        <w:rPr>
          <w:rStyle w:val="1111"/>
        </w:rPr>
        <w:footnoteReference w:id="4"/>
      </w:r>
      <w:r>
        <w:t xml:space="preserve"> Allerdings sind valide Angaben zur Nutzung von Online-Dating-Seiten rar </w:t>
      </w:r>
      <w:sdt>
        <w:sdtPr>
          <w:alias w:val="To edit, see citavi.com/edit"/>
          <w15:appearance w15:val="boundingBox"/>
          <w:id w:val="-172891332"/>
          <w:placeholder>
            <w:docPart w:val="8D8734372CA54DBE9B6E99CC4695042E"/>
          </w:placeholder>
          <w:tag w:val="CitaviPlaceholder#5f293c5f-672a-46ef-a481-045ce8c2110d"/>
          <w:rPr/>
        </w:sdtPr>
        <w:sdtContent>
          <w:r>
            <w:fldChar w:fldCharType="begin"/>
          </w:r>
          <w:r>
            <w:instrText xml:space="preserve">ADDIN CitaviPlaceholder{eyIkaWQiOiIxIiwiJHR5cGUiOiJTd2lzc0FjYWRlbWljLkNpdGF2aS5DaXRhdGlvbnMuV29yZFBsY</w:instrText>
          </w:r>
          <w:r>
            <w:instrText xml:space="preserve">WNlaG9sZGVyLCBTd2lzc0FjYWRlbWljLkNpdGF2aSIsIkVudHJpZXMiOlt7IiRpZCI6IjIiLCIkdHlwZSI6IlN3aXNzQWNhZGVtaWMuQ2l0YXZpLkNpdGF0aW9ucy5Xb3JkUGxhY2Vob2xkZXJFbnRyeSwgU3dpc3NBY2FkZW1pYy5DaXRhdmkiLCJJZCI6IjUwZGI2ZDJmLTczYzctNDJmZi1hNzgzLTFiNmIxZmYzYjllMSIsIlJhbmdlTGVuZ</w:instrText>
          </w:r>
          <w:r>
            <w:instrText xml:space="preserve">3RoIjoyMywiUmVmZXJlbmNlSWQiOiI3NzIwYjY1Yi05OGIzLTRiNTQtYTIxMS1jZWVmZTA3ZTIyZTciLCJQYWdlUmFuZ2UiOnsiJGlkIjoiMyIsIiR0eXBlIjoiU3dpc3NBY2FkZW1pYy5QYWdlUmFuZ2UsIFN3aXNzQWNhZGVtaWMiLCJFbmRQYWdlIjp7IiRpZCI6IjQiLCIkdHlwZSI6IlN3aXNzQWNhZGVtaWMuUGFnZU51bWJlciwgU3dpc</w:instrText>
          </w:r>
          <w:r>
            <w:instrText xml:space="preserve">3NBY2FkZW1pYyIsIklzRnVsbHlOdW1lcmljIjpmYWxzZSwiTnVtYmVyaW5nVHlwZSI6MCwiTnVtZXJhbFN5c3RlbSI6MH0sIk51bWJlcmluZ1R5cGUiOjAsIk51bWVyYWxTeXN0ZW0iOjAsIk9yaWdpbmFsU3RyaW5nIjoiMTYiLCJTdGFydFBhZ2UiOnsiJGlkIjoiNSIsIiR0eXBlIjoiU3dpc3NBY2FkZW1pYy5QYWdlTnVtYmVyLCBTd2lzc</w:instrText>
          </w:r>
          <w:r>
            <w:instrText xml:space="preserve">0FjYWRlbWljIiwiSXNGdWxseU51bWVyaWMiOnRydWUsIk51bWJlciI6MTYsIk51bWJlcmluZ1R5cGUiOjAsIk51bWVyYWxTeXN0ZW0iOjAsIk9yaWdpbmFsU3RyaW5nIjoiMTYiLCJQcmV0dHlTdHJpbmciOiIxNiJ9fSwiUHJlZml4IjoidmdsLiAiLCJSZWZlcmVuY2UiOnsiJGlkIjoiNiIsIiR0eXBlIjoiU3dpc3NBY2FkZW1pYy5DaXRhd</w:instrText>
          </w:r>
          <w:r>
            <w:instrText xml:space="preserve">mkuUmVmZXJlbmNlLCBTd2lzc0FjYWRlbWljLkNpdGF2aSIsIkFic3RyYWN0Q29tcGxleGl0eSI6MCwiQWJzdHJhY3RTb3VyY2VUZXh0Rm9ybWF0IjowLCJBdXRob3JzIjpbeyIkaWQiOiI3IiwiJHR5cGUiOiJTd2lzc0FjYWRlbWljLkNpdGF2aS5QZXJzb24sIFN3aXNzQWNhZGVtaWMuQ2l0YXZpIiwiRmlyc3ROYW1lIjoiQW5kcmVhcyIsI</w:instrText>
          </w:r>
          <w:r>
            <w:instrText xml:space="preserve">kxhc3ROYW1lIjoiU2NobWl0eiIsIlByb3RlY3RlZCI6ZmFsc2UsIlNleCI6MiwiQ3JlYXRlZEJ5IjoiX0xlZW5hIE1hYcOfIiwiQ3JlYXRlZE9uIjoiMjAyMS0wNS0wMVQxMDo0NToyMCIsIk1vZGlmaWVkQnkiOiJfTGVlbmEgTWFhw58iLCJJZCI6IjNkNjI2ZGU1LTFlMWYtNGM0Yy1iYzEzLWI3NjBmY2RjMmI1NyIsIk1vZGlmaWVkT24iO</w:instrText>
          </w:r>
          <w:r>
            <w:instrText xml:space="preserve">iIyMDIxLTA1LTAxVDEwOjQ1OjIwIiwiUHJvamVjdCI6eyIkaWQiOiI4IiwiJHR5cGUiOiJTd2lzc0FjYWRlbWljLkNpdGF2aS5Qcm9qZWN0LCBTd2lzc0FjYWRlbWljLkNpdGF2aSJ9fV0sIkNpdGF0aW9uS2V5VXBkYXRlVHlwZSI6MCwiQ29sbGFib3JhdG9ycyI6W10sIkNvdmVyUGF0aCI6eyIkaWQiOiI5IiwiJHR5cGUiOiJTd2lzc0FjY</w:instrText>
          </w:r>
          <w:r>
            <w:instrText xml:space="preserve">WRlbWljLkNpdGF2aS5MaW5rZWRSZXNvdXJjZSwgU3dpc3NBY2FkZW1pYy5DaXRhdmkiLCJMaW5rZWRSZXNvdXJjZVR5cGUiOjIsIk9yaWdpbmFsU3RyaW5nIjoiQzpcXFVzZXJzXFxIUFxcQXBwRGF0YVxcTG9jYWxcXFRlbXBcXGJzMWFsbzRsLmpwZyIsIlVyaVN0cmluZyI6Ijc3MjBiNjViLTk4YjMtNGI1NC1hMjExLWNlZWZlMDdlMjJlN</w:instrText>
          </w:r>
          <w:r>
            <w:instrText xml:space="preserve">yIsIkxpbmtlZFJlc291cmNlU3RhdHVzIjo4LCJQcm9wZXJ0aWVzIjp7IiRpZCI6IjEwIiwiJHR5cGUiOiJTd2lzc0FjYWRlbWljLkNpdGF2aS5MaW5rZWRSZXNvdXJjZVByb3BlcnRpZXMsIFN3aXNzQWNhZGVtaWMuQ2l0YXZpIn0sIlN5bmNGb2xkZXJUeXBlIjowLCJJc0xvY2FsQ2xvdWRQcm9qZWN0RmlsZUxpbmsiOmZhbHNlLCJJc0Nsb</w:instrText>
          </w:r>
          <w:r>
            <w:instrText xml:space="preserve">3VkUmVzdG9yZSI6ZmFsc2UsIklzQ2xvdWRDb3B5IjpmYWxzZSwiQXR0YWNobWVudEZvbGRlcldhc0luRmFsbGJhY2tNb2RlIjpmYWxzZX0sIkRvaSI6IjEwLjEwMDcvOTc4LTMtMzE5LTQzNTMwLTUiLCJFZGl0b3JzIjpbXSwiRXZhbHVhdGlvbkNvbXBsZXhpdHkiOjAsIkV2YWx1YXRpb25Tb3VyY2VUZXh0Rm9ybWF0IjowLCJHcm91cHMiO</w:instrText>
          </w:r>
          <w:r>
            <w:instrText xml:space="preserve">ltdLCJIYXNMYWJlbDEiOmZhbHNlLCJIYXNMYWJlbDIiOmZhbHNlLCJJc2JuIjoiOTc4LTMtMzE5LTQzNTI5LTkiLCJLZXl3b3JkcyI6W10sIkxvY2F0aW9ucyI6W3siJGlkIjoiMTEiLCIkdHlwZSI6IlN3aXNzQWNhZGVtaWMuQ2l0YXZpLkxvY2F0aW9uLCBTd2lzc0FjYWRlbWljLkNpdGF2aSIsIkFkZHJlc3MiOnsiJGlkIjoiMTIiLCIkd</w:instrText>
          </w:r>
          <w:r>
            <w:instrText xml:space="preserve">HlwZSI6IlN3aXNzQWNhZGVtaWMuQ2l0YXZpLkxpbmtlZFJlc291cmNlLCBTd2lzc0FjYWRlbWljLkNpdGF2aSIsIkxpbmtlZFJlc291cmNlVHlwZSI6NSwiT3JpZ2luYWxTdHJpbmciOiIxMC4xMDA3Lzk3OC0zLTMxOS00MzUzMC01IiwiVXJpU3RyaW5nIjoiaHR0cHM6Ly9kb2kub3JnLzEwLjEwMDcvOTc4LTMtMzE5LTQzNTMwLTUiLCJMa</w:instrText>
          </w:r>
          <w:r>
            <w:instrText xml:space="preserve">W5rZWRSZXNvdXJjZVN0YXR1cyI6OCwiUHJvcGVydGllcyI6eyIkaWQiOiIxMyIsIiR0eXBlIjoiU3dpc3NBY2FkZW1pYy5DaXRhdmkuTGlua2VkUmVzb3VyY2VQcm9wZXJ0aWVzLCBTd2lzc0FjYWRlbWljLkNpdGF2aSJ9LCJTeW5jRm9sZGVyVHlwZSI6MCwiSXNMb2NhbENsb3VkUHJvamVjdEZpbGVMaW5rIjpmYWxzZSwiSXNDbG91ZFJlc</w:instrText>
          </w:r>
          <w:r>
            <w:instrText xml:space="preserve">3RvcmUiOmZhbHNlLCJJc0Nsb3VkQ29weSI6ZmFsc2UsIkF0dGFjaG1lbnRGb2xkZXJXYXNJbkZhbGxiYWNrTW9kZSI6ZmFsc2V9LCJBbm5vdGF0aW9ucyI6W10sIkxvY2F0aW9uVHlwZSI6MCwiTWlycm9yc1JlZmVyZW5jZVByb3BlcnR5SWQiOjEyOCwiQ3JlYXRlZEJ5IjoiX0xlZW5hIE1hYcOfIiwiQ3JlYXRlZE9uIjoiMjAyMS0wNS0wM</w:instrText>
          </w:r>
          <w:r>
            <w:instrText xml:space="preserve">VQxMDo1MjoxNiIsIk1vZGlmaWVkQnkiOiJfTGVlbmEgTWFhw58iLCJJZCI6ImYzN2I2YjEyLWJmMjItNDA1Yy04NmM1LTlmOTk1ZTg0ZDg3MyIsIk1vZGlmaWVkT24iOiIyMDIxLTA1LTAxVDEwOjUyOjE2IiwiUHJvamVjdCI6eyIkcmVmIjoiOCJ9fV0sIk9yZ2FuaXphdGlvbnMiOltdLCJPdGhlcnNJbnZvbHZlZCI6W10sIlBsYWNlT2ZQd</w:instrText>
          </w:r>
          <w:r>
            <w:instrText xml:space="preserve">WJsaWNhdGlvbiI6IkNoYW0iLCJQdWJsaXNoZXJzIjpbeyIkaWQiOiIxNCIsIiR0eXBlIjoiU3dpc3NBY2FkZW1pYy5DaXRhdmkuUHVibGlzaGVyLCBTd2lzc0FjYWRlbWljLkNpdGF2aSIsIk5hbWUiOiJTcHJpbmdlciBJbnRlcm5hdGlvbmFsIFB1Ymxpc2hpbmciLCJQcm90ZWN0ZWQiOmZhbHNlLCJDcmVhdGVkQnkiOiJfTGVlbmEgTWFhw</w:instrText>
          </w:r>
          <w:r>
            <w:instrText xml:space="preserve">58iLCJDcmVhdGVkT24iOiIyMDIxLTA1LTAxVDEwOjUyOjE2IiwiTW9kaWZpZWRCeSI6Il9MZWVuYSBNYWHDnyIsIklkIjoiZjVlODZmZmItOWM5Zi00YmRiLWFhZTctNmZkNWE4OGNjNWM4IiwiTW9kaWZpZWRPbiI6IjIwMjEtMDUtMDFUMTA6NTI6MTYiLCJQcm9qZWN0Ijp7IiRyZWYiOiI4In19XSwiUXVvdGF0aW9ucyI6W10sIlJhdGluZ</w:instrText>
          </w:r>
          <w:r>
            <w:instrText xml:space="preserve">yI6MCwiUmVmZXJlbmNlVHlwZSI6IkJvb2siLCJTaG9ydFRpdGxlIjoiU2NobWl0eiAyMDE3IOKAkyBUaGUgU3RydWN0dXJlIG9mIERpZ2l0YWwgUGFydG5lciIsIlNob3J0VGl0bGVVcGRhdGVUeXBlIjowLCJTb3VyY2VPZkJpYmxpb2dyYXBoaWNJbmZvcm1hdGlvbiI6IkNyb3NzUmVmIiwiU3RhdGljSWRzIjpbIjVmNTFiMTMzLTgxMDMtN</w:instrText>
          </w:r>
          <w:r>
            <w:instrText xml:space="preserve">DVhOS04NTU1LWEzYzgyODVjMDhjNiJdLCJUYWJsZU9mQ29udGVudHNDb21wbGV4aXR5IjowLCJUYWJsZU9mQ29udGVudHNTb3VyY2VUZXh0Rm9ybWF0IjowLCJUYXNrcyI6W10sIlRpdGxlIjoiVGhlIFN0cnVjdHVyZSBvZiBEaWdpdGFsIFBhcnRuZXIgQ2hvaWNlIiwiVHJhbnNsYXRvcnMiOltdLCJZZWFyIjoiMjAxNyIsIlllYXJSZXNvb</w:instrText>
          </w:r>
          <w:r>
            <w:instrText xml:space="preserve">HZlZCI6IjIwMTciLCJDcmVhdGVkQnkiOiJfTGVlbmEgTWFhw58iLCJDcmVhdGVkT24iOiIyMDIxLTA1LTAxVDEwOjUyOjE2IiwiTW9kaWZpZWRCeSI6Il9MZWVuYSBNYWHDnyIsIklkIjoiNzcyMGI2NWItOThiMy00YjU0LWEyMTEtY2VlZmUwN2UyMmU3IiwiTW9kaWZpZWRPbiI6IjIwMjEtMDUtMDFUMTA6NTI6MTYiLCJQcm9qZWN0Ijp7I</w:instrText>
          </w:r>
          <w:r>
            <w:instrText xml:space="preserve">iRyZWYiOiI4In19LCJVc2VOdW1iZXJpbmdUeXBlT2ZQYXJlbnREb2N1bWVudCI6ZmFsc2UsIlVzZVN0YW5kYXJkUHJlZml4IjpmYWxzZSwiVXNlU3RhbmRhcmRTdWZmaXgiOmZhbHNlfV0sIkZvcm1hdHRlZFRleHQiOnsiJGlkIjoiMTUiLCJDb3VudCI6MSwiVGV4dFVuaXRzIjpbeyIkaWQiOiIxNiIsIkZvbnRTdHlsZSI6eyIkaWQiOiIxN</w:instrText>
          </w:r>
          <w:r>
            <w:instrText xml:space="preserve">yIsIk5ldXRyYWwiOnRydWV9LCJSZWFkaW5nT3JkZXIiOjEsIlRleHQiOiIodmdsLiBTY2htaXR6IDIwMTcsIDE2KSJ9XX0sIlRhZyI6IkNpdGF2aVBsYWNlaG9sZGVyIzVmMjkzYzVmLTY3MmEtNDZlZi1hNDgxLTA0NWNlOGMyMTEwZCIsIlRleHQiOiIodmdsLiBTY2htaXR6IDIwMTcsIDE2KSIsIldBSVZlcnNpb24iOiI2LjEwLjAuMCJ9}</w:instrText>
          </w:r>
          <w:r>
            <w:fldChar w:fldCharType="separate"/>
          </w:r>
          <w:r>
            <w:t xml:space="preserve">(vgl. Schmitz 2017, 16)</w:t>
          </w:r>
          <w:r>
            <w:fldChar w:fldCharType="end"/>
          </w:r>
        </w:sdtContent>
      </w:sdt>
      <w:r>
        <w:t xml:space="preserve">. </w:t>
      </w:r>
      <w:r>
        <w:t xml:space="preserve">D</w:t>
      </w:r>
      <w:r>
        <w:t xml:space="preserve">urch die </w:t>
      </w:r>
      <w:r>
        <w:t xml:space="preserve">Popularität und den </w:t>
      </w:r>
      <w:r>
        <w:t xml:space="preserve">hohen</w:t>
      </w:r>
      <w:r>
        <w:t xml:space="preserve"> Nutzer</w:t>
      </w:r>
      <w:r>
        <w:t xml:space="preserve">zahle</w:t>
      </w:r>
      <w:r>
        <w:t xml:space="preserve">n</w:t>
      </w:r>
      <w:r>
        <w:t xml:space="preserve"> </w:t>
      </w:r>
      <w:r>
        <w:t xml:space="preserve">ist das </w:t>
      </w:r>
      <w:r>
        <w:t xml:space="preserve">Online-Dating </w:t>
      </w:r>
      <w:r>
        <w:t xml:space="preserve">mittlerweile </w:t>
      </w:r>
      <w:r>
        <w:t xml:space="preserve">zu eine</w:t>
      </w:r>
      <w:r>
        <w:t xml:space="preserve">m</w:t>
      </w:r>
      <w:r>
        <w:t xml:space="preserve"> </w:t>
      </w:r>
      <w:r>
        <w:t xml:space="preserve">bedeutenden</w:t>
      </w:r>
      <w:r>
        <w:t xml:space="preserve"> </w:t>
      </w:r>
      <w:r>
        <w:t xml:space="preserve">Gelegenheits</w:t>
      </w:r>
      <w:r>
        <w:t xml:space="preserve">kontext</w:t>
      </w:r>
      <w:r>
        <w:t xml:space="preserve"> </w:t>
      </w:r>
      <w:r>
        <w:t xml:space="preserve">zum</w:t>
      </w:r>
      <w:r>
        <w:t xml:space="preserve"> Kennenlernen</w:t>
      </w:r>
      <w:r>
        <w:t xml:space="preserve"> </w:t>
      </w:r>
      <w:r>
        <w:t xml:space="preserve">bei der Partnersuche </w:t>
      </w:r>
      <w:r>
        <w:t xml:space="preserve">geworden </w:t>
      </w:r>
      <w:sdt>
        <w:sdtPr>
          <w:alias w:val="To edit, see citavi.com/edit"/>
          <w15:appearance w15:val="boundingBox"/>
          <w:id w:val="561221517"/>
          <w:placeholder>
            <w:docPart w:val="DefaultPlaceholder_-1854013440"/>
          </w:placeholder>
          <w:tag w:val="CitaviPlaceholder#dd517d55-0d51-4000-a64a-61501ddc8cce"/>
          <w:rPr/>
        </w:sdtPr>
        <w:sdtContent>
          <w:r>
            <w:fldChar w:fldCharType="begin"/>
          </w:r>
          <w:r>
            <w:instrText xml:space="preserve">ADDIN CitaviPlaceholder{eyIkaWQiOiIxIiwiJHR5c</w:instrText>
          </w:r>
          <w:r>
            <w:instrText xml:space="preserve">GUiOiJTd2lzc0FjYWRlbWljLkNpdGF2aS5DaXRhdGlvbnMuV29yZFBsYWNlaG9sZGVyLCBTd2lzc0FjYWRlbWljLkNpdGF2aSIsIkVudHJpZXMiOlt7IiRpZCI6IjIiLCIkdHlwZSI6IlN3aXNzQWNhZGVtaWMuQ2l0YXZpLkNpdGF0aW9ucy5Xb3JkUGxhY2Vob2xkZXJFbnRyeSwgU3dpc3NBY2FkZW1pYy5DaXRhdmkiLCJJZCI6IjRmMDYwM</w:instrText>
          </w:r>
          <w:r>
            <w:instrText xml:space="preserve">2QzLTM2YjItNGEwOS04YmJiLWMxODA5OWJlODFkNiIsIlJhbmdlTGVuZ3RoIjoyOCwiUmVmZXJlbmNlSWQiOiJhMGIxYTljNS02MmUyLTQzN2QtYTAwZC0zYzJmOGI4YzE0ZDciLCJQYWdlUmFuZ2UiOnsiJGlkIjoiMyIsIiR0eXBlIjoiU3dpc3NBY2FkZW1pYy5QYWdlUmFuZ2UsIFN3aXNzQWNhZGVtaWMiLCJFbmRQYWdlIjp7IiRpZCI6I</w:instrText>
          </w:r>
          <w:r>
            <w:instrText xml:space="preserve">jQiLCIkdHlwZSI6IlN3aXNzQWNhZGVtaWMuUGFnZU51bWJlciwgU3dpc3NBY2FkZW1pYyIsIklzRnVsbHlOdW1lcmljIjpmYWxzZSwiTnVtYmVyaW5nVHlwZSI6MCwiTnVtZXJhbFN5c3RlbSI6MH0sIk51bWJlcmluZ1R5cGUiOjAsIk51bWVyYWxTeXN0ZW0iOjAsIk9yaWdpbmFsU3RyaW5nIjoiMjU0IiwiU3RhcnRQYWdlIjp7IiRpZCI6I</w:instrText>
          </w:r>
          <w:r>
            <w:instrText xml:space="preserve">jUiLCIkdHlwZSI6IlN3aXNzQWNhZGVtaWMuUGFnZU51bWJlciwgU3dpc3NBY2FkZW1pYyIsIklzRnVsbHlOdW1lcmljIjp0cnVlLCJOdW1iZXIiOjI1NCwiTnVtYmVyaW5nVHlwZSI6MCwiTnVtZXJhbFN5c3RlbSI6MCwiT3JpZ2luYWxTdHJpbmciOiIyNTQiLCJQcmV0dHlTdHJpbmciOiIyNTQifX0sIlJlZmVyZW5jZSI6eyIkaWQiOiI2I</w:instrText>
          </w:r>
          <w:r>
            <w:instrText xml:space="preserve">iwiJHR5cGUiOiJTd2lzc0FjYWRlbWljLkNpdGF2aS5SZWZlcmVuY2UsIFN3aXNzQWNhZGVtaWMuQ2l0YXZpIiwiQWJzdHJhY3RDb21wbGV4aXR5IjowLCJBYnN0cmFjdFNvdXJjZVRleHRGb3JtYXQiOjAsIkF1dGhvcnMiOlt7IiRpZCI6IjciLCIkdHlwZSI6IlN3aXNzQWNhZGVtaWMuQ2l0YXZpLlBlcnNvbiwgU3dpc3NBY2FkZW1pYy5Da</w:instrText>
          </w:r>
          <w:r>
            <w:instrText xml:space="preserve">XRhdmkiLCJGaXJzdE5hbWUiOiJUaG9tYXMiLCJMYXN0TmFtZSI6IktsZWluIiwiUHJvdGVjdGVkIjpmYWxzZSwiU2V4IjoyLCJDcmVhdGVkQnkiOiJfTGVlbmEgTWFhw58iLCJDcmVhdGVkT24iOiIyMDIxLTA0LTI5VDA3OjQ0OjMyIiwiTW9kaWZpZWRCeSI6Il9MZWVuYSBNYWHDnyIsIklkIjoiOGU4ODVkM2MtNmViYS00NzdiLWE0NjItN</w:instrText>
          </w:r>
          <w:r>
            <w:instrText xml:space="preserve">GFhY2Q5ZWY0MTgzIiwiTW9kaWZpZWRPbiI6IjIwMjEtMDQtMjlUMDc6NDQ6MzIiLCJQcm9qZWN0Ijp7IiRpZCI6IjgiLCIkdHlwZSI6IlN3aXNzQWNhZGVtaWMuQ2l0YXZpLlByb2plY3QsIFN3aXNzQWNhZGVtaWMuQ2l0YXZpIn19LHsiJGlkIjoiOSIsIiR0eXBlIjoiU3dpc3NBY2FkZW1pYy5DaXRhdmkuUGVyc29uLCBTd2lzc0FjYWRlb</w:instrText>
          </w:r>
          <w:r>
            <w:instrText xml:space="preserve">WljLkNpdGF2aSIsIkZpcnN0TmFtZSI6IkpvaGFubmVzIiwiTGFzdE5hbWUiOiJTdGF1ZGVyIiwiUHJvdGVjdGVkIjpmYWxzZSwiU2V4IjoyLCJDcmVhdGVkQnkiOiJfTGVlbmEgTWFhw58iLCJDcmVhdGVkT24iOiIyMDIxLTA1LTEyVDE4OjM0OjMzIiwiTW9kaWZpZWRCeSI6Il9MZWVuYSBNYWHDnyIsIklkIjoiMTI2MmIyOTQtMzgwMC00M</w:instrText>
          </w:r>
          <w:r>
            <w:instrText xml:space="preserve">WIyLWFmOTEtNDUyMTkxODFmMmUwIiwiTW9kaWZpZWRPbiI6IjIwMjEtMDUtMTJUMTg6MzQ6MzMiLCJQcm9qZWN0Ijp7IiRyZWYiOiI4In19XSwiQ2l0YXRpb25LZXlVcGRhdGVUeXBlIjowLCJDb2xsYWJvcmF0b3JzIjpbXSwiRG9pIjoiMTAuMTAwNy85NzgtMy02NTgtMDE0MTAtMF8xMyIsIkVkaXRvcnMiOltdLCJFdmFsdWF0aW9uQ29tc</w:instrText>
          </w:r>
          <w:r>
            <w:instrText xml:space="preserve">GxleGl0eSI6MCwiRXZhbHVhdGlvblNvdXJjZVRleHRGb3JtYXQiOjAsIkdyb3VwcyI6W10sIkhhc0xhYmVsMSI6ZmFsc2UsIkhhc0xhYmVsMiI6ZmFsc2UsIktleXdvcmRzIjpbXSwiTG9jYXRpb25zIjpbeyIkaWQiOiIxMCIsIiR0eXBlIjoiU3dpc3NBY2FkZW1pYy5DaXRhdmkuTG9jYXRpb24sIFN3aXNzQWNhZGVtaWMuQ2l0YXZpIiwiQ</w:instrText>
          </w:r>
          <w:r>
            <w:instrText xml:space="preserve">WRkcmVzcyI6eyIkaWQiOiIxMSIsIiR0eXBlIjoiU3dpc3NBY2FkZW1pYy5DaXRhdmkuTGlua2VkUmVzb3VyY2UsIFN3aXNzQWNhZGVtaWMuQ2l0YXZpIiwiTGlua2VkUmVzb3VyY2VUeXBlIjo1LCJPcmlnaW5hbFN0cmluZyI6IjEwLjEwMDcvOTc4LTMtNjU4LTAxNDEwLTBfMTMiLCJVcmlTdHJpbmciOiJodHRwczovL2RvaS5vcmcvMTAuM</w:instrText>
          </w:r>
          <w:r>
            <w:instrText xml:space="preserve">TAwNy85NzgtMy02NTgtMDE0MTAtMF8xMyIsIkxpbmtlZFJlc291cmNlU3RhdHVzIjo4LCJQcm9wZXJ0aWVzIjp7IiRpZCI6IjEyIiwiJHR5cGUiOiJTd2lzc0FjYWRlbWljLkNpdGF2aS5MaW5rZWRSZXNvdXJjZVByb3BlcnRpZXMsIFN3aXNzQWNhZGVtaWMuQ2l0YXZpIn0sIlN5bmNGb2xkZXJUeXBlIjowLCJJc0xvY2FsQ2xvdWRQcm9qZ</w:instrText>
          </w:r>
          <w:r>
            <w:instrText xml:space="preserve">WN0RmlsZUxpbmsiOmZhbHNlLCJJc0Nsb3VkUmVzdG9yZSI6ZmFsc2UsIklzQ2xvdWRDb3B5IjpmYWxzZSwiQXR0YWNobWVudEZvbGRlcldhc0luRmFsbGJhY2tNb2RlIjpmYWxzZX0sIkFubm90YXRpb25zIjpbXSwiTG9jYXRpb25UeXBlIjowLCJNaXJyb3JzUmVmZXJlbmNlUHJvcGVydHlJZCI6MTI4LCJDcmVhdGVkQnkiOiJfTGVlbmEgT</w:instrText>
          </w:r>
          <w:r>
            <w:instrText xml:space="preserve">WFhw58iLCJDcmVhdGVkT24iOiIyMDIxLTEwLTEwVDEwOjU2OjU1IiwiTW9kaWZpZWRCeSI6Il9MZWVuYSBNYWHDnyIsIklkIjoiNTFmMWYwOTgtNjIzZC00OTJmLTg3NzMtZTdhNzhjY2YwYWNmIiwiTW9kaWZpZWRPbiI6IjIwMjEtMTAtMTBUMTA6NTY6NTUiLCJQcm9qZWN0Ijp7IiRyZWYiOiI4In19XSwiT3JnYW5pemF0aW9ucyI6W10sI</w:instrText>
          </w:r>
          <w:r>
            <w:instrText xml:space="preserve">k90aGVyc0ludm9sdmVkIjpbXSwiUGFnZVJhbmdlIjoiPHNwPlxyXG4gIDxuPjI1Mzwvbj5cclxuICA8aW4+dHJ1ZTwvaW4+XHJcbiAgPG9zPjI1Mzwvb3M+XHJcbiAgPHBzPjI1MzwvcHM+XHJcbjwvc3A+XHJcbjxlcD5cclxuICA8bj4yNzY8L24+XHJcbiAgPGluPnRydWU8L2luPlxyXG4gIDxvcz4yNzY8L29zPlxyXG4gIDxwcz4yNzY8L</w:instrText>
          </w:r>
          <w:r>
            <w:instrText xml:space="preserve">3BzPlxyXG48L2VwPlxyXG48b3M+MjUz4oCQMjc2PC9vcz4iLCJQYXJlbnRSZWZlcmVuY2UiOnsiJGlkIjoiMTMiLCIkdHlwZSI6IlN3aXNzQWNhZGVtaWMuQ2l0YXZpLlJlZmVyZW5jZSwgU3dpc3NBY2FkZW1pYy5DaXRhdmkiLCJBYnN0cmFjdENvbXBsZXhpdHkiOjAsIkFic3RyYWN0U291cmNlVGV4dEZvcm1hdCI6MCwiQXV0aG9ycyI6W</w:instrText>
          </w:r>
          <w:r>
            <w:instrText xml:space="preserve">10sIkNpdGF0aW9uS2V5VXBkYXRlVHlwZSI6MCwiQ29sbGFib3JhdG9ycyI6W10sIkVkaXRvcnMiOlt7IiRpZCI6IjE0IiwiJHR5cGUiOiJTd2lzc0FjYWRlbWljLkNpdGF2aS5QZXJzb24sIFN3aXNzQWNhZGVtaWMuQ2l0YXZpIiwiRmlyc3ROYW1lIjoiWWFzZW1pbiIsIkxhc3ROYW1lIjoiTmllcGhhdXMiLCJQcm90ZWN0ZWQiOmZhbHNlL</w:instrText>
          </w:r>
          <w:r>
            <w:instrText xml:space="preserve">CJTZXgiOjAsIkNyZWF0ZWRCeSI6Il9MZWVuYSBNYWHDnyIsIkNyZWF0ZWRPbiI6IjIwMjEtMTAtMTBUMTA6NTY6NTUiLCJNb2RpZmllZEJ5IjoiX0xlZW5hIE1hYcOfIiwiSWQiOiI3NWFhMjZmZC04NjZkLTQ1MzAtYmRjMC1kYzUzZGEzNDFhNzMiLCJNb2RpZmllZE9uIjoiMjAyMS0xMC0xMFQxMDo1Njo1NSIsIlByb2plY3QiOnsiJHJlZ</w:instrText>
          </w:r>
          <w:r>
            <w:instrText xml:space="preserve">iI6IjgifX0seyIkaWQiOiIxNSIsIiR0eXBlIjoiU3dpc3NBY2FkZW1pYy5DaXRhdmkuUGVyc29uLCBTd2lzc0FjYWRlbWljLkNpdGF2aSIsIkZpcnN0TmFtZSI6Ik1pY2hhZWxhIiwiTGFzdE5hbWUiOiJLcmV5ZW5mZWxkIiwiUHJvdGVjdGVkIjpmYWxzZSwiU2V4IjoxLCJDcmVhdGVkQnkiOiJfTGVlbmEgTWFhw58iLCJDcmVhdGVkT24iO</w:instrText>
          </w:r>
          <w:r>
            <w:instrText xml:space="preserve">iIyMDIxLTEwLTEwVDEwOjU2OjU1IiwiTW9kaWZpZWRCeSI6Il9MZWVuYSBNYWHDnyIsIklkIjoiMmIwNmIwZjUtYjc0Yi00OGFjLThiZjktNzQ5MzViZjQzYzgzIiwiTW9kaWZpZWRPbiI6IjIwMjEtMTAtMTBUMTA6NTY6NTUiLCJQcm9qZWN0Ijp7IiRyZWYiOiI4In19LHsiJGlkIjoiMTYiLCIkdHlwZSI6IlN3aXNzQWNhZGVtaWMuQ2l0Y</w:instrText>
          </w:r>
          <w:r>
            <w:instrText xml:space="preserve">XZpLlBlcnNvbiwgU3dpc3NBY2FkZW1pYy5DaXRhdmkiLCJGaXJzdE5hbWUiOiJSZWluaG9sZCIsIkxhc3ROYW1lIjoiU2Fja21hbm4iLCJQcm90ZWN0ZWQiOmZhbHNlLCJTZXgiOjIsIkNyZWF0ZWRCeSI6Il9MZWVuYSBNYWHDnyIsIkNyZWF0ZWRPbiI6IjIwMjEtMTAtMTBUMTA6NTY6NTUiLCJNb2RpZmllZEJ5IjoiX0xlZW5hIE1hYcOfI</w:instrText>
          </w:r>
          <w:r>
            <w:instrText xml:space="preserve">iwiSWQiOiJhMDk0ODZmNS02N2RlLTQzZGQtOWNhMy1kY2MwNTg5MGU3NzUiLCJNb2RpZmllZE9uIjoiMjAyMS0xMC0xMFQxMDo1Njo1NSIsIlByb2plY3QiOnsiJHJlZiI6IjgifX1dLCJFdmFsdWF0aW9uQ29tcGxleGl0eSI6MCwiRXZhbHVhdGlvblNvdXJjZVRleHRGb3JtYXQiOjAsIkdyb3VwcyI6W10sIkhhc0xhYmVsMSI6ZmFsc2UsI</w:instrText>
          </w:r>
          <w:r>
            <w:instrText xml:space="preserve">khhc0xhYmVsMiI6ZmFsc2UsIklzYm4iOiI5NzgtMy02NTgtMDE0MTAtMCIsIktleXdvcmRzIjpbXSwiTG9jYXRpb25zIjpbXSwiT3JnYW5pemF0aW9ucyI6W10sIk90aGVyc0ludm9sdmVkIjpbXSwiUGxhY2VPZlB1YmxpY2F0aW9uIjoiV2llc2JhZGVuIiwiUHVibGlzaGVycyI6W3siJGlkIjoiMTciLCIkdHlwZSI6IlN3aXNzQWNhZGVta</w:instrText>
          </w:r>
          <w:r>
            <w:instrText xml:space="preserve">WMuQ2l0YXZpLlB1Ymxpc2hlciwgU3dpc3NBY2FkZW1pYy5DaXRhdmkiLCJOYW1lIjoiU3ByaW5nZXIgRmFjaG1lZGllbiBXaWVzYmFkZW4iLCJQcm90ZWN0ZWQiOmZhbHNlLCJDcmVhdGVkQnkiOiJfTGVlbmEgTWFhw58iLCJDcmVhdGVkT24iOiIyMDIxLTA1LTEwVDE4OjM5OjUwIiwiTW9kaWZpZWRCeSI6Il9MZWVuYSBNYWHDnyIsIklkI</w:instrText>
          </w:r>
          <w:r>
            <w:instrText xml:space="preserve">joiYjIzYWIwYjktMjk3NS00MmIzLTg2ZjMtYjRiMjE1ZjQyNmJmIiwiTW9kaWZpZWRPbiI6IjIwMjEtMDUtMTBUMTg6Mzk6NTAiLCJQcm9qZWN0Ijp7IiRyZWYiOiI4In19XSwiUXVvdGF0aW9ucyI6W10sIlJhdGluZyI6MCwiUmVmZXJlbmNlVHlwZSI6IkJvb2tFZGl0ZWQiLCJTaG9ydFRpdGxlIjoiTmllcGhhdXMsIEtyZXllbmZlbGQgZ</w:instrText>
          </w:r>
          <w:r>
            <w:instrText xml:space="preserve">XQgYWwuIChIZy4pIDIwMTYg4oCTIEhhbmRidWNoIEJldsO2bGtlcnVuZ3Nzb3ppb2xvZ2llIiwiU2hvcnRUaXRsZVVwZGF0ZVR5cGUiOjAsIlNvdXJjZU9mQmlibGlvZ3JhcGhpY0luZm9ybWF0aW9uIjoiQmliVGVYIiwiU3RhdGljSWRzIjpbIjI4ZTA2NDNlLTU2ODYtNGM4Ny05NDVjLWQzNWE1ODA3YTcwNSJdLCJUYWJsZU9mQ29udGVud</w:instrText>
          </w:r>
          <w:r>
            <w:instrText xml:space="preserve">HNDb21wbGV4aXR5IjowLCJUYWJsZU9mQ29udGVudHNTb3VyY2VUZXh0Rm9ybWF0IjowLCJUYXNrcyI6W10sIlRpdGxlIjoiSGFuZGJ1Y2ggQmV2w7Zsa2VydW5nc3NvemlvbG9naWUiLCJUcmFuc2xhdG9ycyI6W10sIlllYXIiOiIyMDE2IiwiWWVhclJlc29sdmVkIjoiMjAxNiIsIkNyZWF0ZWRCeSI6Il9MZWVuYSBNYWHDnyIsIkNyZWF0Z</w:instrText>
          </w:r>
          <w:r>
            <w:instrText xml:space="preserve">WRPbiI6IjIwMjEtMTAtMTBUMTA6NTY6NTUiLCJNb2RpZmllZEJ5IjoiX0xlZW5hIE1hYcOfIiwiSWQiOiI1YmFmNGQxOC1kYWMyLTQ5YjUtOTUzMi0wNDg4Nzc4ZDIyY2UiLCJNb2RpZmllZE9uIjoiMjAyMS0xMC0xMFQxMDo1Njo1NSIsIlByb2plY3QiOnsiJHJlZiI6IjgifX0sIlB1Ymxpc2hlcnMiOltdLCJRdW90YXRpb25zIjpbXSwiU</w:instrText>
          </w:r>
          <w:r>
            <w:instrText xml:space="preserve">mF0aW5nIjowLCJSZWZlcmVuY2VUeXBlIjoiQ29udHJpYnV0aW9uIiwiU2hvcnRUaXRsZSI6IktsZWluLCBTdGF1ZGVyIDIwMTYg4oCTIERlciBQYXJ0bmVybWFya3QgdW5kIHNlaW5lIGJldsO2bGtlcnVuZ3Nzb3ppb2xvZ2lzY2hlIiwiU2hvcnRUaXRsZVVwZGF0ZVR5cGUiOjAsIlNvdXJjZU9mQmlibGlvZ3JhcGhpY0luZm9ybWF0aW9uI</w:instrText>
          </w:r>
          <w:r>
            <w:instrText xml:space="preserve">joiQmliVGVYIiwiU3RhdGljSWRzIjpbImE0MjU4NmQyLWY1MWUtNDQyMC1iNDk5LThjYjg0NTdjYTJiYSJdLCJUYWJsZU9mQ29udGVudHNDb21wbGV4aXR5IjowLCJUYWJsZU9mQ29udGVudHNTb3VyY2VUZXh0Rm9ybWF0IjowLCJUYXNrcyI6W10sIlRpdGxlIjoiRGVyIFBhcnRuZXJtYXJrdCB1bmQgc2VpbmUgYmV2w7Zsa2VydW5nc3Nve</w:instrText>
          </w:r>
          <w:r>
            <w:instrText xml:space="preserve">mlvbG9naXNjaGUgUmVsZXZhbnoiLCJUcmFuc2xhdG9ycyI6W10sIlllYXJSZXNvbHZlZCI6IjIwMTYiLCJDcmVhdGVkQnkiOiJfTGVlbmEgTWFhw58iLCJDcmVhdGVkT24iOiIyMDIxLTEwLTEwVDEwOjU2OjU1IiwiTW9kaWZpZWRCeSI6Il9MZWVuYSBNYWHDnyIsIklkIjoiYTBiMWE5YzUtNjJlMi00MzdkLWEwMGQtM2MyZjhiOGMxNGQ3I</w:instrText>
          </w:r>
          <w:r>
            <w:instrText xml:space="preserve">iwiTW9kaWZpZWRPbiI6IjIwMjEtMTAtMTBUMTA6NTY6NTUiLCJQcm9qZWN0Ijp7IiRyZWYiOiI4In19LCJVc2VOdW1iZXJpbmdUeXBlT2ZQYXJlbnREb2N1bWVudCI6ZmFsc2V9LHsiJGlkIjoiMTgiLCIkdHlwZSI6IlN3aXNzQWNhZGVtaWMuQ2l0YXZpLkNpdGF0aW9ucy5Xb3JkUGxhY2Vob2xkZXJFbnRyeSwgU3dpc3NBY2FkZW1pYy5Da</w:instrText>
          </w:r>
          <w:r>
            <w:instrText xml:space="preserve">XRhdmkiLCJJZCI6IjU4MmQzOGQzLTkxMjYtNDY3Yy05OTBlLWQ1OTM2OTc2ZTgyNyIsIlJhbmdlU3RhcnQiOjI4LCJSYW5nZUxlbmd0aCI6MjMsIlJlZmVyZW5jZUlkIjoiNDc1OTI0Y2QtMTlkYi00NDAwLWE5Y2YtMzRiNmYyYzVmODU5IiwiUGFnZVJhbmdlIjp7IiRpZCI6IjE5IiwiJHR5cGUiOiJTd2lzc0FjYWRlbWljLlBhZ2VSYW5nZ</w:instrText>
          </w:r>
          <w:r>
            <w:instrText xml:space="preserve">SwgU3dpc3NBY2FkZW1pYyIsIkVuZFBhZ2UiOnsiJGlkIjoiMjAiLCIkdHlwZSI6IlN3aXNzQWNhZGVtaWMuUGFnZU51bWJlciwgU3dpc3NBY2FkZW1pYyIsIklzRnVsbHlOdW1lcmljIjpmYWxzZSwiTnVtYmVyaW5nVHlwZSI6MCwiTnVtZXJhbFN5c3RlbSI6MH0sIk51bWJlcmluZ1R5cGUiOjAsIk51bWVyYWxTeXN0ZW0iOjAsIk9yaWdpb</w:instrText>
          </w:r>
          <w:r>
            <w:instrText xml:space="preserve">mFsU3RyaW5nIjoiMzAiLCJTdGFydFBhZ2UiOnsiJGlkIjoiMjEiLCIkdHlwZSI6IlN3aXNzQWNhZGVtaWMuUGFnZU51bWJlciwgU3dpc3NBY2FkZW1pYyIsIklzRnVsbHlOdW1lcmljIjp0cnVlLCJOdW1iZXIiOjMwLCJOdW1iZXJpbmdUeXBlIjowLCJOdW1lcmFsU3lzdGVtIjowLCJPcmlnaW5hbFN0cmluZyI6IjMwIiwiUHJldHR5U3Rya</w:instrText>
          </w:r>
          <w:r>
            <w:instrText xml:space="preserve">W5nIjoiMzAifX0sIlByZWZpeCI6InZnbC4gIiwiUmVmZXJlbmNlIjp7IiRpZCI6IjIyIiwiJHR5cGUiOiJTd2lzc0FjYWRlbWljLkNpdGF2aS5SZWZlcmVuY2UsIFN3aXNzQWNhZGVtaWMuQ2l0YXZpIiwiQWJzdHJhY3RDb21wbGV4aXR5IjowLCJBYnN0cmFjdFNvdXJjZVRleHRGb3JtYXQiOjAsIkF1dGhvcnMiOlt7IiRpZCI6IjIzIiwiJ</w:instrText>
          </w:r>
          <w:r>
            <w:instrText xml:space="preserve">HR5cGUiOiJTd2lzc0FjYWRlbWljLkNpdGF2aS5QZXJzb24sIFN3aXNzQWNhZGVtaWMuQ2l0YXZpIiwiRmlyc3ROYW1lIjoiSmFuIiwiTGFzdE5hbWUiOiJTa29wZWsiLCJQcm90ZWN0ZWQiOmZhbHNlLCJTZXgiOjAsIkNyZWF0ZWRCeSI6Il9MZWVuYSBNYWHDnyIsIkNyZWF0ZWRPbiI6IjIwMjEtMDUtMDFUMTA6NDQ6MDQiLCJNb2RpZmllZ</w:instrText>
          </w:r>
          <w:r>
            <w:instrText xml:space="preserve">EJ5IjoiX0xlZW5hIE1hYcOfIiwiSWQiOiIzNTI0OGY2Ny0xNTQ2LTQzYmYtOTQwNy0zMmNjZDI0MDViOGMiLCJNb2RpZmllZE9uIjoiMjAyMS0wNS0wMVQxMDo0NDowNCIsIlByb2plY3QiOnsiJHJlZiI6IjgifX1dLCJDaXRhdGlvbktleVVwZGF0ZVR5cGUiOjAsIkNvbGxhYm9yYXRvcnMiOltdLCJDb3ZlclBhdGgiOnsiJGlkIjoiMjQiL</w:instrText>
          </w:r>
          <w:r>
            <w:instrText xml:space="preserve">CIkdHlwZSI6IlN3aXNzQWNhZGVtaWMuQ2l0YXZpLkxpbmtlZFJlc291cmNlLCBTd2lzc0FjYWRlbWljLkNpdGF2aSIsIkxpbmtlZFJlc291cmNlVHlwZSI6MiwiT3JpZ2luYWxTdHJpbmciOiJDOlxcVXNlcnNcXEhQXFxBcHBEYXRhXFxMb2NhbFxcVGVtcFxcaXJxMWpjb3MuanBnIiwiVXJpU3RyaW5nIjoiNDc1OTI0Y2QtMTlkYi00NDAwL</w:instrText>
          </w:r>
          <w:r>
            <w:instrText xml:space="preserve">WE5Y2YtMzRiNmYyYzVmODU5IiwiTGlua2VkUmVzb3VyY2VTdGF0dXMiOjgsIlByb3BlcnRpZXMiOnsiJGlkIjoiMjUiLCIkdHlwZSI6IlN3aXNzQWNhZGVtaWMuQ2l0YXZpLkxpbmtlZFJlc291cmNlUHJvcGVydGllcywgU3dpc3NBY2FkZW1pYy5DaXRhdmkifSwiU3luY0ZvbGRlclR5cGUiOjAsIklzTG9jYWxDbG91ZFByb2plY3RGaWxlT</w:instrText>
          </w:r>
          <w:r>
            <w:instrText xml:space="preserve">GluayI6ZmFsc2UsIklzQ2xvdWRSZXN0b3JlIjpmYWxzZSwiSXNDbG91ZENvcHkiOmZhbHNlLCJBdHRhY2htZW50Rm9sZGVyV2FzSW5GYWxsYmFja01vZGUiOmZhbHNlfSwiRWRpdG9ycyI6W10sIkVkaXRpb24iOiIxLiBBdWZsLiIsIkV2YWx1YXRpb25Db21wbGV4aXR5IjowLCJFdmFsdWF0aW9uU291cmNlVGV4dEZvcm1hdCI6MCwiR3Jvd</w:instrText>
          </w:r>
          <w:r>
            <w:instrText xml:space="preserve">XBzIjpbXSwiSGFzTGFiZWwxIjpmYWxzZSwiSGFzTGFiZWwyIjpmYWxzZSwiSXNibiI6Ijk3OC0zLTUzMS0xODMxNS0yIiwiS2V5d29yZHMiOltdLCJMYW5ndWFnZSI6ImdlciIsIkxvY2F0aW9ucyI6W3siJGlkIjoiMjYiLCIkdHlwZSI6IlN3aXNzQWNhZGVtaWMuQ2l0YXZpLkxvY2F0aW9uLCBTd2lzc0FjYWRlbWljLkNpdGF2aSIsIkFkZ</w:instrText>
          </w:r>
          <w:r>
            <w:instrText xml:space="preserve">HJlc3MiOnsiJGlkIjoiMjciLCIkdHlwZSI6IlN3aXNzQWNhZGVtaWMuQ2l0YXZpLkxpbmtlZFJlc291cmNlLCBTd2lzc0FjYWRlbWljLkNpdGF2aSIsIkxpbmtlZFJlc291cmNlVHlwZSI6NSwiT3JpZ2luYWxTdHJpbmciOiJodHRwczovL2V4dGVybmFsLmRhbmRlbG9uLmNvbS9kb3dubG9hZC9hdHRhY2htZW50cy9kYW5kZWxvbi9pZHMvR</w:instrText>
          </w:r>
          <w:r>
            <w:instrText xml:space="preserve">EUwMDRCODRCNzI2N0QxRDAxODg4QzEyNTc5OTQwMDQ3RTQzQi5wZGYiLCJVcmlTdHJpbmciOiJodHRwczovL2V4dGVybmFsLmRhbmRlbG9uLmNvbS9kb3dubG9hZC9hdHRhY2htZW50cy9kYW5kZWxvbi9pZHMvREUwMDRCODRCNzI2N0QxRDAxODg4QzEyNTc5OTQwMDQ3RTQzQi5wZGYiLCJMaW5rZWRSZXNvdXJjZVN0YXR1cyI6OCwiUHJvc</w:instrText>
          </w:r>
          <w:r>
            <w:instrText xml:space="preserve">GVydGllcyI6eyIkaWQiOiIyOC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xLCJOb3RlcyI6IkluaGFsdHN2ZXJ6ZWljaG5pcyIsIkNyZWF0ZWRCeSI6Il9MZWVuYSBNYWHDnyIsIkNyZWF0ZWRPbiI6IjIwMjEtMDUtM</w:instrText>
          </w:r>
          <w:r>
            <w:instrText xml:space="preserve">DFUMTA6NDQ6MDQiLCJNb2RpZmllZEJ5IjoiX0xlZW5hIE1hYcOfIiwiSWQiOiIxMWUyYmMwZC1hYzZmLTRmZDItODYzNC0yNjU1NzczNTJiZDgiLCJNb2RpZmllZE9uIjoiMjAyMS0wNS0wMVQxMDo0NDowNCIsIlByb2plY3QiOnsiJHJlZiI6IjgifX1dLCJPcmdhbml6YXRpb25zIjpbXSwiT3RoZXJzSW52b2x2ZWQiOltdLCJQYWdlQ291b</w:instrText>
          </w:r>
          <w:r>
            <w:instrText xml:space="preserve">nQiOiIzNjMiLCJQbGFjZU9mUHVibGljYXRpb24iOiJXaWVzYmFkZW4iLCJQcmljZSI6IkVVUiAzOS45NSAoREUpIiwiUHVibGlzaGVycyI6W3siJGlkIjoiMjkiLCIkdHlwZSI6IlN3aXNzQWNhZGVtaWMuQ2l0YXZpLlB1Ymxpc2hlciwgU3dpc3NBY2FkZW1pYy5DaXRhdmkiLCJOYW1lIjoiVlMgVmVybGFnIGbDvHIgU296aWFsd2lzc2Vuc</w:instrText>
          </w:r>
          <w:r>
            <w:instrText xml:space="preserve">2NoYWZ0ZW4iLCJQcm90ZWN0ZWQiOmZhbHNlLCJDcmVhdGVkQnkiOiJfTGVlbmEgTWFhw58iLCJDcmVhdGVkT24iOiIyMDIxLTEwLTI1VDEwOjU0OjQ5IiwiTW9kaWZpZWRCeSI6Il9MZWVuYSBNYWHDnyIsIklkIjoiYzgzY2E1ZmItYmRhNS00ZDY3LTlkMDYtODEyNjA2ZDk3OGYxIiwiTW9kaWZpZWRPbiI6IjIwMjEtMTAtMjVUMTA6NTQ6N</w:instrText>
          </w:r>
          <w:r>
            <w:instrText xml:space="preserve">DkiLCJQcm9qZWN0Ijp7IiRyZWYiOiI4In19XSwiUXVvdGF0aW9ucyI6W10sIlJhdGluZyI6MCwiUmVmZXJlbmNlVHlwZSI6IkJvb2siLCJTaG9ydFRpdGxlIjoiU2tvcGVrIDIwMTIg4oCTIFBhcnRuZXJ3YWhsIGltIEludGVybmV0IiwiU2hvcnRUaXRsZVVwZGF0ZVR5cGUiOjAsIlNvdXJjZU9mQmlibGlvZ3JhcGhpY0luZm9ybWF0aW9uI</w:instrText>
          </w:r>
          <w:r>
            <w:instrText xml:space="preserve">joiR0JWIEdlbWVpbnNhbWVyIEJpYmxpb3RoZWtzdmVyYnVuZCIsIlN0YXRpY0lkcyI6WyI1ZTE1Y2M3YS1jMTA1LTRhY2ItYWNmZC0zODI4ODBkNTk1MTYiXSwiU3VidGl0bGUiOiJFaW5lIHF1YW50aXRhdGl2ZSBBbmFseXNlIHZvbiBTdHJ1a3R1cmVuIHVuZCBQcm96ZXNzZW4gZGVyIE9ubGluZS1QYXJ0bmVyc3VjaGUiLCJUYWJsZU9mQ</w:instrText>
          </w:r>
          <w:r>
            <w:instrText xml:space="preserve">29udGVudHNDb21wbGV4aXR5IjowLCJUYWJsZU9mQ29udGVudHNTb3VyY2VUZXh0Rm9ybWF0IjowLCJUYXNrcyI6W10sIlRpdGxlIjoiUGFydG5lcndhaGwgaW0gSW50ZXJuZXQiLCJUcmFuc2xhdG9ycyI6W10sIlllYXIiOiIyMDEyIiwiWWVhclJlc29sdmVkIjoiMjAxMiIsIkNyZWF0ZWRCeSI6Il9MZWVuYSBNYWHDnyIsIkNyZWF0ZWRPb</w:instrText>
          </w:r>
          <w:r>
            <w:instrText xml:space="preserve">iI6IjIwMjEtMDUtMDFUMTA6NDQ6MDQiLCJNb2RpZmllZEJ5IjoiX0hQIiwiSWQiOiI0NzU5MjRjZC0xOWRiLTQ0MDAtYTljZi0zNGI2ZjJjNWY4NTkiLCJNb2RpZmllZE9uIjoiMjAyMS0xMS0wMVQxOToxOToxNiIsIlByb2plY3QiOnsiJHJlZiI6IjgifX0sIlVzZU51bWJlcmluZ1R5cGVPZlBhcmVudERvY3VtZW50IjpmYWxzZSwiVXNlU</w:instrText>
          </w:r>
          <w:r>
            <w:instrText xml:space="preserve">3RhbmRhcmRQcmVmaXgiOmZhbHNlLCJVc2VTdGFuZGFyZFN1ZmZpeCI6ZmFsc2V9XSwiRm9ybWF0dGVkVGV4dCI6eyIkaWQiOiIzMCIsIkNvdW50IjoxLCJUZXh0VW5pdHMiOlt7IiRpZCI6IjMxIiwiRm9udFN0eWxlIjp7IiRpZCI6IjMyIiwiTmV1dHJhbCI6dHJ1ZX0sIlJlYWRpbmdPcmRlciI6MSwiVGV4dCI6IihLbGVpbiB1bmQgU3Rhd</w:instrText>
          </w:r>
          <w:r>
            <w:instrText xml:space="preserve">WRlciAyMDE2LCAyNTQ7IHZnbC4gU2tvcGVrIDIwMTIsIDMwKSJ9XX0sIlRhZyI6IkNpdGF2aVBsYWNlaG9sZGVyI2RkNTE3ZDU1LTBkNTEtNDAwMC1hNjRhLTYxNTAxZGRjOGNjZSIsIlRleHQiOiIoS2xlaW4gdW5kIFN0YXVkZXIgMjAxNiwgMjU0OyB2Z2wuIFNrb3BlayAyMDEyLCAzMCkiLCJXQUlWZXJzaW9uIjoiNi4xMC4wLjAifQ==}</w:instrText>
          </w:r>
          <w:r>
            <w:fldChar w:fldCharType="separate"/>
          </w:r>
          <w:r>
            <w:t xml:space="preserve">(Klein und Stauder 2016, 254; vgl. Skopek 2012, 30)</w:t>
          </w:r>
          <w:r>
            <w:fldChar w:fldCharType="end"/>
          </w:r>
        </w:sdtContent>
      </w:sdt>
      <w:r>
        <w:t xml:space="preserve">. </w:t>
      </w:r>
      <w:r>
        <w:t xml:space="preserve">D</w:t>
      </w:r>
      <w:r>
        <w:t xml:space="preserve">as Online-Dating </w:t>
      </w:r>
      <w:r>
        <w:t xml:space="preserve">stellt </w:t>
      </w:r>
      <w:r>
        <w:t xml:space="preserve">in Anlehnung an Felds Fokus-Theorie ebenfalls ein</w:t>
      </w:r>
      <w:r>
        <w:t xml:space="preserve">en</w:t>
      </w:r>
      <w:r>
        <w:t xml:space="preserve"> Fokus bei der Partnersuche dar</w:t>
      </w:r>
      <w:r>
        <w:t xml:space="preserve">. Aufgrund seiner Eigenschaften kann das Online-Dating </w:t>
      </w:r>
      <w:r>
        <w:t xml:space="preserve">auch als </w:t>
      </w:r>
      <w:r>
        <w:rPr>
          <w:i/>
        </w:rPr>
        <w:t xml:space="preserve">Hyper-Fokus</w:t>
      </w:r>
      <w:r>
        <w:t xml:space="preserve"> </w:t>
      </w:r>
      <w:r>
        <w:t xml:space="preserve">(siehe Kapitel </w:t>
      </w:r>
      <w:r>
        <w:fldChar w:fldCharType="begin"/>
      </w:r>
      <w:r>
        <w:instrText xml:space="preserve"> REF _Ref85468440 \r \h </w:instrText>
      </w:r>
      <w:r>
        <w:instrText xml:space="preserve"> \* MERGEFORMAT </w:instrText>
      </w:r>
      <w:r>
        <w:fldChar w:fldCharType="separate"/>
      </w:r>
      <w:r>
        <w:t xml:space="preserve">3.2.1</w:t>
      </w:r>
      <w:r>
        <w:fldChar w:fldCharType="end"/>
      </w:r>
      <w:r>
        <w:t xml:space="preserve">) </w:t>
      </w:r>
      <w:r>
        <w:t xml:space="preserve">beschrieben werden</w:t>
      </w:r>
      <w:r>
        <w:t xml:space="preserve"> </w:t>
      </w:r>
      <w:sdt>
        <w:sdtPr>
          <w:alias w:val="To edit, see citavi.com/edit"/>
          <w15:appearance w15:val="boundingBox"/>
          <w:id w:val="1262494211"/>
          <w:placeholder>
            <w:docPart w:val="DefaultPlaceholder_-1854013440"/>
          </w:placeholder>
          <w:tag w:val="CitaviPlaceholder#5f050fd0-4e8c-451e-a875-4249b965bce4"/>
          <w:rPr/>
        </w:sdtPr>
        <w:sdtContent>
          <w:r>
            <w:fldChar w:fldCharType="begin"/>
          </w:r>
          <w:r>
            <w:instrText xml:space="preserve">ADDIN CitaviPlaceholder{eyIkaWQiOiIxIiwiJHR5cGUiOiJTd2lzc0FjYWRlbWljLkNpdGF2aS5DaXRhdGlvbnMuV29yZFBsYWNlaG9sZGVyLCBTd2lzc0FjYWRlbWljLkNpdGF2aSIsIkVudHJpZXMiOlt7IiRpZCI6IjIiLCIkdHlwZ</w:instrText>
          </w:r>
          <w:r>
            <w:instrText xml:space="preserve">SI6IlN3aXNzQWNhZGVtaWMuQ2l0YXZpLkNpdGF0aW9ucy5Xb3JkUGxhY2Vob2xkZXJFbnRyeSwgU3dpc3NBY2FkZW1pYy5DaXRhdmkiLCJJZCI6ImZjOWZiODRlLTBiODUtNGU0MC1iZDBmLWFjMjQwYTY4M2ZjZCIsIlJhbmdlTGVuZ3RoIjoyNCwiUmVmZXJlbmNlSWQiOiIwZjc4Yzc1Yi1kMTVlLTQ0YmItYjI2Ny1iZmMwMTg1ZDlhMjYiL</w:instrText>
          </w:r>
          <w:r>
            <w:instrText xml:space="preserve">CJQYWdlUmFuZ2UiOnsiJGlkIjoiMyIsIiR0eXBlIjoiU3dpc3NBY2FkZW1pYy5QYWdlUmFuZ2UsIFN3aXNzQWNhZGVtaWMiLCJFbmRQYWdlIjp7IiRpZCI6IjQiLCIkdHlwZSI6IlN3aXNzQWNhZGVtaWMuUGFnZU51bWJlciwgU3dpc3NBY2FkZW1pYyIsIklzRnVsbHlOdW1lcmljIjpmYWxzZSwiTnVtYmVyaW5nVHlwZSI6MCwiTnVtZXJhb</w:instrText>
          </w:r>
          <w:r>
            <w:instrText xml:space="preserve">FN5c3RlbSI6MH0sIk51bWJlcmluZ1R5cGUiOjAsIk51bWVyYWxTeXN0ZW0iOjAsIk9yaWdpbmFsU3RyaW5nIjoiMTE0IiwiU3RhcnRQYWdlIjp7IiRpZCI6IjUiLCIkdHlwZSI6IlN3aXNzQWNhZGVtaWMuUGFnZU51bWJlciwgU3dpc3NBY2FkZW1pYyIsIklzRnVsbHlOdW1lcmljIjp0cnVlLCJOdW1iZXIiOjExNCwiTnVtYmVyaW5nVHlwZ</w:instrText>
          </w:r>
          <w:r>
            <w:instrText xml:space="preserve">SI6MCwiTnVtZXJhbFN5c3RlbSI6MCwiT3JpZ2luYWxTdHJpbmciOiIxMTQiLCJQcmV0dHlTdHJpbmciOiIxMTQifX0sIlByZWZpeCI6InZnbC4gIiwiUmVmZXJlbmNlIjp7IiRpZCI6IjYiLCIkdHlwZSI6IlN3aXNzQWNhZGVtaWMuQ2l0YXZpLlJlZmVyZW5jZSwgU3dpc3NBY2FkZW1pYy5DaXRhdmkiLCJBYnN0cmFjdENvbXBsZXhpdHkiO</w:instrText>
          </w:r>
          <w:r>
            <w:instrText xml:space="preserve">jAsIkFic3RyYWN0U291cmNlVGV4dEZvcm1hdCI6MCwiQXV0aG9ycyI6W3siJGlkIjoiNyIsIiR0eXBlIjoiU3dpc3NBY2FkZW1pYy5DaXRhdmkuUGVyc29uLCBTd2lzc0FjYWRlbWljLkNpdGF2aSIsIkZpcnN0TmFtZSI6IkFuZHJlYXMiLCJMYXN0TmFtZSI6IlNjaG1pdHoiLCJQcm90ZWN0ZWQiOmZhbHNlLCJTZXgiOjIsIkNyZWF0ZWRCe</w:instrText>
          </w:r>
          <w:r>
            <w:instrText xml:space="preserve">SI6Il9MZWVuYSBNYWHDnyIsIkNyZWF0ZWRPbiI6IjIwMjEtMDUtMDFUMTA6NDU6MjAiLCJNb2RpZmllZEJ5IjoiX0xlZW5hIE1hYcOfIiwiSWQiOiIzZDYyNmRlNS0xZTFmLTRjNGMtYmMxMy1iNzYwZmNkYzJiNTciLCJNb2RpZmllZE9uIjoiMjAyMS0wNS0wMVQxMDo0NToyMCIsIlByb2plY3QiOnsiJGlkIjoiOCIsIiR0eXBlIjoiU3dpc</w:instrText>
          </w:r>
          <w:r>
            <w:instrText xml:space="preserve">3NBY2FkZW1pYy5DaXRhdmkuUHJvamVjdCwgU3dpc3NBY2FkZW1pYy5DaXRhdmkifX1dLCJDaXRhdGlvbktleVVwZGF0ZVR5cGUiOjAsIkNvbGxhYm9yYXRvcnMiOltdLCJEb2kiOiIxMC4xMDA3Lzk3OC0zLTY1OC0wMjc5NC0wXzYiLCJFZGl0b3JzIjpbXSwiRXZhbHVhdGlvbkNvbXBsZXhpdHkiOjAsIkV2YWx1YXRpb25Tb3VyY2VUZXh0R</w:instrText>
          </w:r>
          <w:r>
            <w:instrText xml:space="preserve">m9ybWF0IjowLCJHcm91cHMiOltdLCJIYXNMYWJlbDEiOmZhbHNlLCJIYXNMYWJlbDIiOmZhbHNlLCJLZXl3b3JkcyI6W10sIkxvY2F0aW9ucyI6W3siJGlkIjoiOSIsIiR0eXBlIjoiU3dpc3NBY2FkZW1pYy5DaXRhdmkuTG9jYXRpb24sIFN3aXNzQWNhZGVtaWMuQ2l0YXZpIiwiQWRkcmVzcyI6eyIkaWQiOiIxMCIsIiR0eXBlIjoiU3dpc</w:instrText>
          </w:r>
          <w:r>
            <w:instrText xml:space="preserve">3NBY2FkZW1pYy5DaXRhdmkuTGlua2VkUmVzb3VyY2UsIFN3aXNzQWNhZGVtaWMuQ2l0YXZpIiwiTGlua2VkUmVzb3VyY2VUeXBlIjo1LCJPcmlnaW5hbFN0cmluZyI6IjEwLjEwMDcvOTc4LTMtNjU4LTAyNzk0LTBfNiIsIlVyaVN0cmluZyI6Imh0dHBzOi8vZG9pLm9yZy8xMC4xMDA3Lzk3OC0zLTY1OC0wMjc5NC0wXzYiLCJMaW5rZWRSZ</w:instrText>
          </w:r>
          <w:r>
            <w:instrText xml:space="preserve">XNvdXJjZVN0YXR1cyI6OCwiUHJvcGVydGllcyI6eyIkaWQiOiIxMSIsIiR0eXBlIjoiU3dpc3NBY2FkZW1pYy5DaXRhdmkuTGlua2VkUmVzb3VyY2VQcm9wZXJ0aWVzLCBTd2lzc0FjYWRlbWljLkNpdGF2aSJ9LCJTeW5jRm9sZGVyVHlwZSI6MCwiSXNMb2NhbENsb3VkUHJvamVjdEZpbGVMaW5rIjpmYWxzZSwiSXNDbG91ZFJlc3RvcmUiO</w:instrText>
          </w:r>
          <w:r>
            <w:instrText xml:space="preserve">mZhbHNlLCJJc0Nsb3VkQ29weSI6ZmFsc2UsIkF0dGFjaG1lbnRGb2xkZXJXYXNJbkZhbGxiYWNrTW9kZSI6ZmFsc2V9LCJBbm5vdGF0aW9ucyI6W10sIkxvY2F0aW9uVHlwZSI6MCwiTWlycm9yc1JlZmVyZW5jZVByb3BlcnR5SWQiOjEyOCwiQ3JlYXRlZEJ5IjoiX0xlZW5hIE1hYcOfIiwiQ3JlYXRlZE9uIjoiMjAyMS0xMC0xOVQyMjoyN</w:instrText>
          </w:r>
          <w:r>
            <w:instrText xml:space="preserve">zozNSIsIk1vZGlmaWVkQnkiOiJfTGVlbmEgTWFhw58iLCJJZCI6IjM5MWY4YTczLWE1NWUtNDMyMy05ODU3LTBkYTVlMzlmM2I3OCIsIk1vZGlmaWVkT24iOiIyMDIxLTEwLTE5VDIyOjI3OjM1IiwiUHJvamVjdCI6eyIkcmVmIjoiOCJ9fV0sIk9yZ2FuaXphdGlvbnMiOltdLCJPdGhlcnNJbnZvbHZlZCI6W10sIlBhZ2VSYW5nZSI6Ijxzc</w:instrText>
          </w:r>
          <w:r>
            <w:instrText xml:space="preserve">D5cclxuICA8bj4xMTE8L24+XHJcbiAgPGluPnRydWU8L2luPlxyXG4gIDxvcz4xMTE8L29zPlxyXG4gIDxwcz4xMTE8L3BzPlxyXG48L3NwPlxyXG48ZXA+XHJcbiAgPG4+MTM2PC9uPlxyXG4gIDxpbj50cnVlPC9pbj5cclxuICA8b3M+MTM2PC9vcz5cclxuICA8cHM+MTM2PC9wcz5cclxuPC9lcD5cclxuPG9zPjExMS0xMzY8L29zPiIsI</w:instrText>
          </w:r>
          <w:r>
            <w:instrText xml:space="preserve">lBhcmVudFJlZmVyZW5jZSI6eyIkaWQiOiIxMiIsIiR0eXBlIjoiU3dpc3NBY2FkZW1pYy5DaXRhdmkuUmVmZXJlbmNlLCBTd2lzc0FjYWRlbWljLkNpdGF2aSIsIkFic3RyYWN0Q29tcGxleGl0eSI6MCwiQWJzdHJhY3RTb3VyY2VUZXh0Rm9ybWF0IjowLCJBdXRob3JzIjpbXSwiQ2l0YXRpb25LZXlVcGRhdGVUeXBlIjowLCJDb2xsYWJvc</w:instrText>
          </w:r>
          <w:r>
            <w:instrText xml:space="preserve">mF0b3JzIjpbXSwiRG9pIjoiMTAuMTAwNy85NzgtMy02NTgtMDI3OTQtMCIsIkVkaXRvcnMiOlt7IiRpZCI6IjEzIiwiJHR5cGUiOiJTd2lzc0FjYWRlbWljLkNpdGF2aS5QZXJzb24sIFN3aXNzQWNhZGVtaWMuQ2l0YXZpIiwiRmlyc3ROYW1lIjoiQXJtYW5kbyIsIkxhc3ROYW1lIjoiSMOkcmluZyIsIlByb3RlY3RlZCI6ZmFsc2UsIlNle</w:instrText>
          </w:r>
          <w:r>
            <w:instrText xml:space="preserve">CI6MiwiQ3JlYXRlZEJ5IjoiX0xlZW5hIE1hYcOfIiwiQ3JlYXRlZE9uIjoiMjAyMS0xMC0xMFQxMjo0MTozNSIsIk1vZGlmaWVkQnkiOiJfTGVlbmEgTWFhw58iLCJJZCI6IjhmZmVhYWRhLTkyNzMtNDA1MS04YzVhLTMyNDVmYTZkNTk4YyIsIk1vZGlmaWVkT24iOiIyMDIxLTEwLTEwVDEyOjQxOjM1IiwiUHJvamVjdCI6eyIkcmVmIjoiO</w:instrText>
          </w:r>
          <w:r>
            <w:instrText xml:space="preserve">CJ9fSx7IiRpZCI6IjE0IiwiJHR5cGUiOiJTd2lzc0FjYWRlbWljLkNpdGF2aS5QZXJzb24sIFN3aXNzQWNhZGVtaWMuQ2l0YXZpIiwiRmlyc3ROYW1lIjoiVGhvbWFzIiwiTGFzdE5hbWUiOiJLbGVpbiIsIlByb3RlY3RlZCI6ZmFsc2UsIlNleCI6MiwiQ3JlYXRlZEJ5IjoiX0xlZW5hIE1hYcOfIiwiQ3JlYXRlZE9uIjoiMjAyMS0wNC0yO</w:instrText>
          </w:r>
          <w:r>
            <w:instrText xml:space="preserve">VQwNzo0NDozMiIsIk1vZGlmaWVkQnkiOiJfTGVlbmEgTWFhw58iLCJJZCI6IjhlODg1ZDNjLTZlYmEtNDc3Yi1hNDYyLTRhYWNkOWVmNDE4MyIsIk1vZGlmaWVkT24iOiIyMDIxLTA0LTI5VDA3OjQ0OjMyIiwiUHJvamVjdCI6eyIkcmVmIjoiOCJ9fSx7IiRpZCI6IjE1IiwiJHR5cGUiOiJTd2lzc0FjYWRlbWljLkNpdGF2aS5QZXJzb24sI</w:instrText>
          </w:r>
          <w:r>
            <w:instrText xml:space="preserve">FN3aXNzQWNhZGVtaWMuQ2l0YXZpIiwiRmlyc3ROYW1lIjoiSm9oYW5uZXMiLCJMYXN0TmFtZSI6IlN0YXVkZXIiLCJQcm90ZWN0ZWQiOmZhbHNlLCJTZXgiOjIsIkNyZWF0ZWRCeSI6Il9MZWVuYSBNYWHDnyIsIkNyZWF0ZWRPbiI6IjIwMjEtMDUtMTJUMTg6MzQ6MzMiLCJNb2RpZmllZEJ5IjoiX0xlZW5hIE1hYcOfIiwiSWQiOiIxMjYyY</w:instrText>
          </w:r>
          <w:r>
            <w:instrText xml:space="preserve">jI5NC0zODAwLTQxYjItYWY5MS00NTIxOTE4MWYyZTAiLCJNb2RpZmllZE9uIjoiMjAyMS0wNS0xMlQxODozNDozMyIsIlByb2plY3QiOnsiJHJlZiI6IjgifX0seyIkaWQiOiIxNiIsIiR0eXBlIjoiU3dpc3NBY2FkZW1pYy5DaXRhdmkuUGVyc29uLCBTd2lzc0FjYWRlbWljLkNpdGF2aSIsIkZpcnN0TmFtZSI6IktyaXN0aWFuIiwiTGFzd</w:instrText>
          </w:r>
          <w:r>
            <w:instrText xml:space="preserve">E5hbWUiOiJTdG95ZSIsIlByb3RlY3RlZCI6ZmFsc2UsIlNleCI6MCwiQ3JlYXRlZEJ5IjoiX0xlZW5hIE1hYcOfIiwiQ3JlYXRlZE9uIjoiMjAyMS0xMC0xMFQxMjo0MTozNSIsIk1vZGlmaWVkQnkiOiJfTGVlbmEgTWFhw58iLCJJZCI6IjhmMDBiNTQ3LWI0ZWMtNDhjMC05MGRjLTY2YzI4N2FiN2EzZiIsIk1vZGlmaWVkT24iOiIyMDIxL</w:instrText>
          </w:r>
          <w:r>
            <w:instrText xml:space="preserve">TEwLTEwVDEyOjQxOjM1IiwiUHJvamVjdCI6eyIkcmVmIjoiOCJ9fV0sIkV2YWx1YXRpb25Db21wbGV4aXR5IjowLCJFdmFsdWF0aW9uU291cmNlVGV4dEZvcm1hdCI6MCwiR3JvdXBzIjpbXSwiSGFzTGFiZWwxIjpmYWxzZSwiSGFzTGFiZWwyIjpmYWxzZSwiSXNibiI6Ijk3OC0zLTY1OC0wMjc5My0zIiwiS2V5d29yZHMiOltdLCJMb2Nhd</w:instrText>
          </w:r>
          <w:r>
            <w:instrText xml:space="preserve">GlvbnMiOlt7IiRpZCI6IjE3IiwiJHR5cGUiOiJTd2lzc0FjYWRlbWljLkNpdGF2aS5Mb2NhdGlvbiwgU3dpc3NBY2FkZW1pYy5DaXRhdmkiLCJBZGRyZXNzIjp7IiRpZCI6IjE4IiwiJHR5cGUiOiJTd2lzc0FjYWRlbWljLkNpdGF2aS5MaW5rZWRSZXNvdXJjZSwgU3dpc3NBY2FkZW1pYy5DaXRhdmkiLCJMaW5rZWRSZXNvdXJjZVR5cGUiO</w:instrText>
          </w:r>
          <w:r>
            <w:instrText xml:space="preserve">jUsIk9yaWdpbmFsU3RyaW5nIjoiMTAuMTAwNy85NzgtMy02NTgtMDI3OTQtMCIsIlVyaVN0cmluZyI6Imh0dHBzOi8vZG9pLm9yZy8xMC4xMDA3Lzk3OC0zLTY1OC0wMjc5NC0wIiwiTGlua2VkUmVzb3VyY2VTdGF0dXMiOjgsIlByb3BlcnRpZXMiOnsiJGlkIjoiMTkiLCIkdHlwZSI6IlN3aXNzQWNhZGVtaWMuQ2l0YXZpLkxpbmtlZFJlc</w:instrText>
          </w:r>
          <w:r>
            <w:instrText xml:space="preserve">291cmNlUHJvcGVydGllcywgU3dpc3NBY2FkZW1pYy5DaXRhdmkifSwiU3luY0ZvbGRlclR5cGUiOjAsIklzTG9jYWxDbG91ZFByb2plY3RGaWxlTGluayI6ZmFsc2UsIklzQ2xvdWRSZXN0b3JlIjpmYWxzZSwiSXNDbG91ZENvcHkiOmZhbHNlLCJBdHRhY2htZW50Rm9sZGVyV2FzSW5GYWxsYmFja01vZGUiOmZhbHNlfSwiQW5ub3RhdGlvb</w:instrText>
          </w:r>
          <w:r>
            <w:instrText xml:space="preserve">nMiOltdLCJMb2NhdGlvblR5cGUiOjAsIk1pcnJvcnNSZWZlcmVuY2VQcm9wZXJ0eUlkIjoxMjgsIkNyZWF0ZWRCeSI6Il9MZWVuYSBNYWHDnyIsIkNyZWF0ZWRPbiI6IjIwMjEtMTAtMTlUMjI6Mjc6MzUiLCJNb2RpZmllZEJ5IjoiX0xlZW5hIE1hYcOfIiwiSWQiOiI0ZGQ4MWJlMS1iZjMzLTQxNGMtYWEyNC04MTE4NmUxMGU3YzEiLCJNb</w:instrText>
          </w:r>
          <w:r>
            <w:instrText xml:space="preserve">2RpZmllZE9uIjoiMjAyMS0xMC0xOVQyMjoyNzozNSIsIlByb2plY3QiOnsiJHJlZiI6IjgifX1dLCJPcmdhbml6YXRpb25zIjpbXSwiT3RoZXJzSW52b2x2ZWQiOltdLCJQbGFjZU9mUHVibGljYXRpb24iOiJXaWVzYmFkZW4iLCJQdWJsaXNoZXJzIjpbeyIkaWQiOiIyMCIsIiR0eXBlIjoiU3dpc3NBY2FkZW1pYy5DaXRhdmkuUHVibGlza</w:instrText>
          </w:r>
          <w:r>
            <w:instrText xml:space="preserve">GVyLCBTd2lzc0FjYWRlbWljLkNpdGF2aSIsIk5hbWUiOiJTcHJpbmdlciBGYWNobWVkaWVuIFdpZXNiYWRlbiIsIlByb3RlY3RlZCI6ZmFsc2UsIkNyZWF0ZWRCeSI6Il9MZWVuYSBNYWHDnyIsIkNyZWF0ZWRPbiI6IjIwMjEtMDUtMTBUMTg6Mzk6NTAiLCJNb2RpZmllZEJ5IjoiX0xlZW5hIE1hYcOfIiwiSWQiOiJiMjNhYjBiOS0yOTc1L</w:instrText>
          </w:r>
          <w:r>
            <w:instrText xml:space="preserve">TQyYjMtODZmMy1iNGIyMTVmNDI2YmYiLCJNb2RpZmllZE9uIjoiMjAyMS0wNS0xMFQxODozOTo1MCIsIlByb2plY3QiOnsiJHJlZiI6IjgifX1dLCJRdW90YXRpb25zIjpbXSwiUmF0aW5nIjowLCJSZWZlcmVuY2VUeXBlIjoiQm9va0VkaXRlZCIsIlNob3J0VGl0bGUiOiJIw6RyaW5nLCBLbGVpbiBldCBhbC4gKEhnLikgMjAxNCDigJMgR</w:instrText>
          </w:r>
          <w:r>
            <w:instrText xml:space="preserve">GVyIFBhcnRuZXJtYXJrdCB1bmQgZGllIEdlbGVnZW5oZWl0ZW4iLCJTaG9ydFRpdGxlVXBkYXRlVHlwZSI6MCwiU291cmNlT2ZCaWJsaW9ncmFwaGljSW5mb3JtYXRpb24iOiJDcm9zc1JlZiIsIlN0YXRpY0lkcyI6WyIwYTVmZDA1MC1jMTk0LTRkZWQtYjQxNi05YmNjZjE5ZGM5OTMiXSwiVGFibGVPZkNvbnRlbnRzQ29tcGxleGl0eSI6M</w:instrText>
          </w:r>
          <w:r>
            <w:instrText xml:space="preserve">CwiVGFibGVPZkNvbnRlbnRzU291cmNlVGV4dEZvcm1hdCI6MCwiVGFza3MiOltdLCJUaXRsZSI6IkRlciBQYXJ0bmVybWFya3QgdW5kIGRpZSBHZWxlZ2VuaGVpdGVuIGRlcyBLZW5uZW5sZXJuZW5zIiwiVHJhbnNsYXRvcnMiOltdLCJZZWFyIjoiMjAxNCIsIlllYXJSZXNvbHZlZCI6IjIwMTQiLCJDcmVhdGVkQnkiOiJfTGVlbmEgTWFhw</w:instrText>
          </w:r>
          <w:r>
            <w:instrText xml:space="preserve">58iLCJDcmVhdGVkT24iOiIyMDIxLTEwLTE5VDIyOjI3OjM1IiwiTW9kaWZpZWRCeSI6Il9MZWVuYSBNYWHDnyIsIklkIjoiMDUzYzE4N2MtYmNiNy00MGNjLTg2NDItNjFmZTg3NTU0ODlhIiwiTW9kaWZpZWRPbiI6IjIwMjEtMTAtMTlUMjI6Mjc6MzUiLCJQcm9qZWN0Ijp7IiRyZWYiOiI4In19LCJQdWJsaXNoZXJzIjpbXSwiUXVvdGF0a</w:instrText>
          </w:r>
          <w:r>
            <w:instrText xml:space="preserve">W9ucyI6W10sIlJhdGluZyI6MCwiUmVmZXJlbmNlVHlwZSI6IkNvbnRyaWJ1dGlvbiIsIlNob3J0VGl0bGUiOiJTY2htaXR6IDIwMTQg4oCTIE9ubGluZS1EYXRpbmcgYWxzIFBhcnRuZXJtYXJrdCIsIlNob3J0VGl0bGVVcGRhdGVUeXBlIjowLCJTb3VyY2VPZkJpYmxpb2dyYXBoaWNJbmZvcm1hdGlvbiI6IkNyb3NzUmVmIiwiU3RhdGljS</w:instrText>
          </w:r>
          <w:r>
            <w:instrText xml:space="preserve">WRzIjpbImFlOGZkZWQ0LWNlYWYtNDg5Ny1iYThmLTBmMWEwOWU4ZGM5MyJdLCJUYWJsZU9mQ29udGVudHNDb21wbGV4aXR5IjowLCJUYWJsZU9mQ29udGVudHNTb3VyY2VUZXh0Rm9ybWF0IjowLCJUYXNrcyI6W10sIlRpdGxlIjoiT25saW5lLURhdGluZyBhbHMgUGFydG5lcm1hcmt0IiwiVHJhbnNsYXRvcnMiOltdLCJZZWFyUmVzb2x2Z</w:instrText>
          </w:r>
          <w:r>
            <w:instrText xml:space="preserve">WQiOiIyMDE0IiwiQ3JlYXRlZEJ5IjoiX0xlZW5hIE1hYcOfIiwiQ3JlYXRlZE9uIjoiMjAyMS0xMC0xOVQyMjoyNzozNSIsIk1vZGlmaWVkQnkiOiJfTGVlbmEgTWFhw58iLCJJZCI6IjBmNzhjNzViLWQxNWUtNDRiYi1iMjY3LWJmYzAxODVkOWEyNiIsIk1vZGlmaWVkT24iOiIyMDIxLTEwLTE5VDIyOjI3OjM1IiwiUHJvamVjdCI6eyIkc</w:instrText>
          </w:r>
          <w:r>
            <w:instrText xml:space="preserve">mVmIjoiOCJ9fSwiVXNlTnVtYmVyaW5nVHlwZU9mUGFyZW50RG9jdW1lbnQiOmZhbHNlLCJVc2VTdGFuZGFyZFByZWZpeCI6ZmFsc2UsIlVzZVN0YW5kYXJkU3VmZml4IjpmYWxzZX1dLCJGb3JtYXR0ZWRUZXh0Ijp7IiRpZCI6IjIxIiwiQ291bnQiOjEsIlRleHRVbml0cyI6W3siJGlkIjoiMjIiLCJGb250U3R5bGUiOnsiJGlkIjoiMjMiL</w:instrText>
          </w:r>
          <w:r>
            <w:instrText xml:space="preserve">CJOZXV0cmFsIjp0cnVlfSwiUmVhZGluZ09yZGVyIjoxLCJUZXh0IjoiKHZnbC4gU2NobWl0eiAyMDE0LCAxMTQpIn1dfSwiVGFnIjoiQ2l0YXZpUGxhY2Vob2xkZXIjNWYwNTBmZDAtNGU4Yy00NTFlLWE4NzUtNDI0OWI5NjViY2U0IiwiVGV4dCI6Iih2Z2wuIFNjaG1pdHogMjAxNCwgMTE0KSIsIldBSVZlcnNpb24iOiI2LjEwLjAuMCJ9}</w:instrText>
          </w:r>
          <w:r>
            <w:fldChar w:fldCharType="separate"/>
          </w:r>
          <w:r>
            <w:t xml:space="preserve">(vgl. Schmitz 2014, 114)</w:t>
          </w:r>
          <w:r>
            <w:fldChar w:fldCharType="end"/>
          </w:r>
        </w:sdtContent>
      </w:sdt>
      <w:r>
        <w:t xml:space="preserve">.</w:t>
      </w:r>
      <w:r>
        <w:rPr>
          <w:color w:val="ff0000"/>
        </w:rP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78" w:name="_Toc86918751"/>
      <w:r/>
      <w:bookmarkStart w:id="79" w:name="_Ref85468440"/>
      <w:r/>
      <w:bookmarkStart w:id="80" w:name="_Toc85823687"/>
      <w:r/>
      <w:bookmarkStart w:id="81" w:name="_Toc86077548"/>
      <w:r/>
      <w:bookmarkStart w:id="82" w:name="_Toc86090010"/>
      <w:r/>
      <w:bookmarkStart w:id="83" w:name="_Toc86691127"/>
      <w:r/>
      <w:bookmarkStart w:id="84" w:name="_Toc86691169"/>
      <w:r>
        <w:rPr>
          <w:rFonts w:ascii="Times New Roman" w:hAnsi="Times New Roman" w:cs="Times New Roman"/>
          <w:b/>
          <w:bCs/>
          <w:iCs/>
          <w:color w:val="auto"/>
        </w:rPr>
        <w:t xml:space="preserve">Strukturelle Veränderungen bei der </w:t>
      </w:r>
      <w:r>
        <w:rPr>
          <w:rFonts w:ascii="Times New Roman" w:hAnsi="Times New Roman" w:cs="Times New Roman"/>
          <w:b/>
          <w:bCs/>
          <w:iCs/>
          <w:color w:val="auto"/>
        </w:rPr>
        <w:t xml:space="preserve">Online-</w:t>
      </w:r>
      <w:r>
        <w:rPr>
          <w:rFonts w:ascii="Times New Roman" w:hAnsi="Times New Roman" w:cs="Times New Roman"/>
          <w:b/>
          <w:bCs/>
          <w:iCs/>
          <w:color w:val="auto"/>
        </w:rPr>
        <w:t xml:space="preserve">Partner</w:t>
      </w:r>
      <w:r>
        <w:rPr>
          <w:rFonts w:ascii="Times New Roman" w:hAnsi="Times New Roman" w:cs="Times New Roman"/>
          <w:b/>
          <w:bCs/>
          <w:iCs/>
          <w:color w:val="auto"/>
        </w:rPr>
        <w:t xml:space="preserve">suche</w:t>
      </w:r>
      <w:bookmarkEnd w:id="78"/>
      <w:r>
        <w:rPr>
          <w:rFonts w:ascii="Times New Roman" w:hAnsi="Times New Roman" w:cs="Times New Roman"/>
          <w:b/>
          <w:bCs/>
          <w:iCs/>
          <w:color w:val="auto"/>
        </w:rPr>
        <w:t xml:space="preserve"> </w:t>
      </w:r>
      <w:bookmarkEnd w:id="79"/>
      <w:r/>
      <w:bookmarkEnd w:id="80"/>
      <w:r/>
      <w:bookmarkEnd w:id="81"/>
      <w:r/>
      <w:bookmarkEnd w:id="82"/>
      <w:r/>
      <w:bookmarkEnd w:id="83"/>
      <w:r/>
      <w:bookmarkEnd w:id="84"/>
      <w:r/>
      <w:r>
        <w:rPr>
          <w:rFonts w:ascii="Times New Roman" w:hAnsi="Times New Roman" w:cs="Times New Roman"/>
          <w:b/>
          <w:bCs/>
          <w:iCs/>
          <w:color w:val="auto"/>
        </w:rPr>
      </w:r>
    </w:p>
    <w:p>
      <w:pPr>
        <w:pBdr/>
        <w:spacing w:after="240" w:line="360" w:lineRule="auto"/>
        <w:ind/>
        <w:jc w:val="both"/>
        <w:rPr/>
      </w:pPr>
      <w:r>
        <w:t xml:space="preserve">Der primäre Unterschied zwischen dem Online-Dating und de</w:t>
      </w:r>
      <w:r>
        <w:t xml:space="preserve">n</w:t>
      </w:r>
      <w:r>
        <w:t xml:space="preserve"> </w:t>
      </w:r>
      <w:r>
        <w:t xml:space="preserve">alltäglichen</w:t>
      </w:r>
      <w:r>
        <w:t xml:space="preserve"> </w:t>
      </w:r>
      <w:r>
        <w:t xml:space="preserve">Begegnungen</w:t>
      </w:r>
      <w:r>
        <w:t xml:space="preserve"> liegt in ihren Funktionen. Online-Dating </w:t>
      </w:r>
      <w:r>
        <w:t xml:space="preserve">agiert als eine Vermittlungsinstanz bei der Suche nach einem </w:t>
      </w:r>
      <w:r>
        <w:t xml:space="preserve">potenziellen Partner </w:t>
      </w:r>
      <w:sdt>
        <w:sdtPr>
          <w:alias w:val="To edit, see citavi.com/edit"/>
          <w15:appearance w15:val="boundingBox"/>
          <w:id w:val="-1273859480"/>
          <w:placeholder>
            <w:docPart w:val="296D69280B0C4FF89C75BD0436B36443"/>
          </w:placeholder>
          <w:tag w:val="CitaviPlaceholder#5642deb2-39ff-418c-85a2-577c93281ef3"/>
          <w:rPr/>
        </w:sdtPr>
        <w:sdtContent>
          <w:r>
            <w:fldChar w:fldCharType="begin"/>
          </w:r>
          <w:r>
            <w:instrText xml:space="preserve">ADDIN CitaviPlaceholder{eyIkaWQiOiIxIiwiJHR5cGUiOiJTd2lzc0FjYWRlbWljLkNpdGF2a</w:instrText>
          </w:r>
          <w:r>
            <w:instrText xml:space="preserve">S5DaXRhdGlvbnMuV29yZFBsYWNlaG9sZGVyLCBTd2lzc0FjYWRlbWljLkNpdGF2aSIsIkVudHJpZXMiOlt7IiRpZCI6IjIiLCIkdHlwZSI6IlN3aXNzQWNhZGVtaWMuQ2l0YXZpLkNpdGF0aW9ucy5Xb3JkUGxhY2Vob2xkZXJFbnRyeSwgU3dpc3NBY2FkZW1pYy5DaXRhdmkiLCJJZCI6ImZiNjM5YmQxLTZhZDktNDYyNy05ZTliLTEwMjE4M</w:instrText>
          </w:r>
          <w:r>
            <w:instrText xml:space="preserve">mFmYTZhYSIsIlJhbmdlTGVuZ3RoIjoxOSwiUmVmZXJlbmNlSWQiOiIwZjc4Yzc1Yi1kMTVlLTQ0YmItYjI2Ny1iZmMwMTg1ZDlhMjYiLCJQYWdlUmFuZ2UiOnsiJGlkIjoiMyIsIiR0eXBlIjoiU3dpc3NBY2FkZW1pYy5QYWdlUmFuZ2UsIFN3aXNzQWNhZGVtaWMiLCJFbmRQYWdlIjp7IiRpZCI6IjQiLCIkdHlwZSI6IlN3aXNzQWNhZGVta</w:instrText>
          </w:r>
          <w:r>
            <w:instrText xml:space="preserve">WMuUGFnZU51bWJlciwgU3dpc3NBY2FkZW1pYyIsIklzRnVsbHlOdW1lcmljIjpmYWxzZSwiTnVtYmVyaW5nVHlwZSI6MCwiTnVtZXJhbFN5c3RlbSI6MH0sIk51bWJlcmluZ1R5cGUiOjAsIk51bWVyYWxTeXN0ZW0iOjAsIk9yaWdpbmFsU3RyaW5nIjoiMTE0IiwiU3RhcnRQYWdlIjp7IiRpZCI6IjUiLCIkdHlwZSI6IlN3aXNzQWNhZGVta</w:instrText>
          </w:r>
          <w:r>
            <w:instrText xml:space="preserve">WMuUGFnZU51bWJlciwgU3dpc3NBY2FkZW1pYyIsIklzRnVsbHlOdW1lcmljIjp0cnVlLCJOdW1iZXIiOjExNCwiTnVtYmVyaW5nVHlwZSI6MCwiTnVtZXJhbFN5c3RlbSI6MCwiT3JpZ2luYWxTdHJpbmciOiIxMTQiLCJQcmV0dHlTdHJpbmciOiIxMTQifX0sIlJlZmVyZW5jZSI6eyIkaWQiOiI2IiwiJHR5cGUiOiJTd2lzc0FjYWRlbWljL</w:instrText>
          </w:r>
          <w:r>
            <w:instrText xml:space="preserve">kNpdGF2aS5SZWZlcmVuY2UsIFN3aXNzQWNhZGVtaWMuQ2l0YXZpIiwiQWJzdHJhY3RDb21wbGV4aXR5IjowLCJBYnN0cmFjdFNvdXJjZVRleHRGb3JtYXQiOjAsIkF1dGhvcnMiOlt7IiRpZCI6IjciLCIkdHlwZSI6IlN3aXNzQWNhZGVtaWMuQ2l0YXZpLlBlcnNvbiwgU3dpc3NBY2FkZW1pYy5DaXRhdmkiLCJGaXJzdE5hbWUiOiJBbmRyZ</w:instrText>
          </w:r>
          <w:r>
            <w:instrText xml:space="preserve">WFzIiwiTGFzdE5hbWUiOiJTY2htaXR6IiwiUHJvdGVjdGVkIjpmYWxzZSwiU2V4IjoyLCJDcmVhdGVkQnkiOiJfTGVlbmEgTWFhw58iLCJDcmVhdGVkT24iOiIyMDIxLTA1LTAxVDEwOjQ1OjIwIiwiTW9kaWZpZWRCeSI6Il9MZWVuYSBNYWHDnyIsIklkIjoiM2Q2MjZkZTUtMWUxZi00YzRjLWJjMTMtYjc2MGZjZGMyYjU3IiwiTW9kaWZpZ</w:instrText>
          </w:r>
          <w:r>
            <w:instrText xml:space="preserve">WRPbiI6IjIwMjEtMDUtMDFUMTA6NDU6MjAiLCJQcm9qZWN0Ijp7IiRpZCI6IjgiLCIkdHlwZSI6IlN3aXNzQWNhZGVtaWMuQ2l0YXZpLlByb2plY3QsIFN3aXNzQWNhZGVtaWMuQ2l0YXZpIn19XSwiQ2l0YXRpb25LZXlVcGRhdGVUeXBlIjowLCJDb2xsYWJvcmF0b3JzIjpbXSwiRG9pIjoiMTAuMTAwNy85NzgtMy02NTgtMDI3OTQtMF82I</w:instrText>
          </w:r>
          <w:r>
            <w:instrText xml:space="preserve">iwiRWRpdG9ycyI6W10sIkV2YWx1YXRpb25Db21wbGV4aXR5IjowLCJFdmFsdWF0aW9uU291cmNlVGV4dEZvcm1hdCI6MCwiR3JvdXBzIjpbXSwiSGFzTGFiZWwxIjpmYWxzZSwiSGFzTGFiZWwyIjpmYWxzZSwiS2V5d29yZHMiOltdLCJMb2NhdGlvbnMiOlt7IiRpZCI6IjkiLCIkdHlwZSI6IlN3aXNzQWNhZGVtaWMuQ2l0YXZpLkxvY2F0a</w:instrText>
          </w:r>
          <w:r>
            <w:instrText xml:space="preserve">W9uLCBTd2lzc0FjYWRlbWljLkNpdGF2aSIsIkFkZHJlc3MiOnsiJGlkIjoiMTAiLCIkdHlwZSI6IlN3aXNzQWNhZGVtaWMuQ2l0YXZpLkxpbmtlZFJlc291cmNlLCBTd2lzc0FjYWRlbWljLkNpdGF2aSIsIkxpbmtlZFJlc291cmNlVHlwZSI6NSwiT3JpZ2luYWxTdHJpbmciOiIxMC4xMDA3Lzk3OC0zLTY1OC0wMjc5NC0wXzYiLCJVcmlTd</w:instrText>
          </w:r>
          <w:r>
            <w:instrText xml:space="preserve">HJpbmciOiJodHRwczovL2RvaS5vcmcvMTAuMTAwNy85NzgtMy02NTgtMDI3OTQtMF82IiwiTGlua2VkUmVzb3VyY2VTdGF0dXMiOjgsIlByb3BlcnRpZXMiOnsiJGlkIjoiMTEiLCIkdHlwZSI6IlN3aXNzQWNhZGVtaWMuQ2l0YXZpLkxpbmtlZFJlc291cmNlUHJvcGVydGllcywgU3dpc3NBY2FkZW1pYy5DaXRhdmkifSwiU3luY0ZvbGRlc</w:instrText>
          </w:r>
          <w:r>
            <w:instrText xml:space="preserve">lR5cGUiOjAsIklzTG9jYWxDbG91ZFByb2plY3RGaWxlTGluayI6ZmFsc2UsIklzQ2xvdWRSZXN0b3JlIjpmYWxzZSwiSXNDbG91ZENvcHkiOmZhbHNlLCJBdHRhY2htZW50Rm9sZGVyV2FzSW5GYWxsYmFja01vZGUiOmZhbHNlfSwiQW5ub3RhdGlvbnMiOltdLCJMb2NhdGlvblR5cGUiOjAsIk1pcnJvcnNSZWZlcmVuY2VQcm9wZXJ0eUlkI</w:instrText>
          </w:r>
          <w:r>
            <w:instrText xml:space="preserve">joxMjgsIkNyZWF0ZWRCeSI6Il9MZWVuYSBNYWHDnyIsIkNyZWF0ZWRPbiI6IjIwMjEtMTAtMTlUMjI6Mjc6MzUiLCJNb2RpZmllZEJ5IjoiX0xlZW5hIE1hYcOfIiwiSWQiOiIzOTFmOGE3My1hNTVlLTQzMjMtOTg1Ny0wZGE1ZTM5ZjNiNzgiLCJNb2RpZmllZE9uIjoiMjAyMS0xMC0xOVQyMjoyNzozNSIsIlByb2plY3QiOnsiJHJlZiI6I</w:instrText>
          </w:r>
          <w:r>
            <w:instrText xml:space="preserve">jgifX1dLCJPcmdhbml6YXRpb25zIjpbXSwiT3RoZXJzSW52b2x2ZWQiOltdLCJQYWdlUmFuZ2UiOiI8c3A+XHJcbiAgPG4+MTExPC9uPlxyXG4gIDxpbj50cnVlPC9pbj5cclxuICA8b3M+MTExPC9vcz5cclxuICA8cHM+MTExPC9wcz5cclxuPC9zcD5cclxuPGVwPlxyXG4gIDxuPjEzNjwvbj5cclxuICA8aW4+dHJ1ZTwvaW4+XHJcbiAgP</w:instrText>
          </w:r>
          <w:r>
            <w:instrText xml:space="preserve">G9zPjEzNjwvb3M+XHJcbiAgPHBzPjEzNjwvcHM+XHJcbjwvZXA+XHJcbjxvcz4xMTEtMTM2PC9vcz4iLCJQYXJlbnRSZWZlcmVuY2UiOnsiJGlkIjoiMTIiLCIkdHlwZSI6IlN3aXNzQWNhZGVtaWMuQ2l0YXZpLlJlZmVyZW5jZSwgU3dpc3NBY2FkZW1pYy5DaXRhdmkiLCJBYnN0cmFjdENvbXBsZXhpdHkiOjAsIkFic3RyYWN0U291cmNlV</w:instrText>
          </w:r>
          <w:r>
            <w:instrText xml:space="preserve">GV4dEZvcm1hdCI6MCwiQXV0aG9ycyI6W10sIkNpdGF0aW9uS2V5VXBkYXRlVHlwZSI6MCwiQ29sbGFib3JhdG9ycyI6W10sIkRvaSI6IjEwLjEwMDcvOTc4LTMtNjU4LTAyNzk0LTAiLCJFZGl0b3JzIjpbeyIkaWQiOiIxMyIsIiR0eXBlIjoiU3dpc3NBY2FkZW1pYy5DaXRhdmkuUGVyc29uLCBTd2lzc0FjYWRlbWljLkNpdGF2aSIsIkZpc</w:instrText>
          </w:r>
          <w:r>
            <w:instrText xml:space="preserve">nN0TmFtZSI6IkFybWFuZG8iLCJMYXN0TmFtZSI6IkjDpHJpbmciLCJQcm90ZWN0ZWQiOmZhbHNlLCJTZXgiOjIsIkNyZWF0ZWRCeSI6Il9MZWVuYSBNYWHDnyIsIkNyZWF0ZWRPbiI6IjIwMjEtMTAtMTBUMTI6NDE6MzUiLCJNb2RpZmllZEJ5IjoiX0xlZW5hIE1hYcOfIiwiSWQiOiI4ZmZlYWFkYS05MjczLTQwNTEtOGM1YS0zMjQ1ZmE2Z</w:instrText>
          </w:r>
          <w:r>
            <w:instrText xml:space="preserve">DU5OGMiLCJNb2RpZmllZE9uIjoiMjAyMS0xMC0xMFQxMjo0MTozNSIsIlByb2plY3QiOnsiJHJlZiI6IjgifX0seyIkaWQiOiIxNCIsIiR0eXBlIjoiU3dpc3NBY2FkZW1pYy5DaXRhdmkuUGVyc29uLCBTd2lzc0FjYWRlbWljLkNpdGF2aSIsIkZpcnN0TmFtZSI6IlRob21hcyIsIkxhc3ROYW1lIjoiS2xlaW4iLCJQcm90ZWN0ZWQiOmZhb</w:instrText>
          </w:r>
          <w:r>
            <w:instrText xml:space="preserve">HNlLCJTZXgiOjIsIkNyZWF0ZWRCeSI6Il9MZWVuYSBNYWHDnyIsIkNyZWF0ZWRPbiI6IjIwMjEtMDQtMjlUMDc6NDQ6MzIiLCJNb2RpZmllZEJ5IjoiX0xlZW5hIE1hYcOfIiwiSWQiOiI4ZTg4NWQzYy02ZWJhLTQ3N2ItYTQ2Mi00YWFjZDllZjQxODMiLCJNb2RpZmllZE9uIjoiMjAyMS0wNC0yOVQwNzo0NDozMiIsIlByb2plY3QiOnsiJ</w:instrText>
          </w:r>
          <w:r>
            <w:instrText xml:space="preserve">HJlZiI6IjgifX0seyIkaWQiOiIxNSIsIiR0eXBlIjoiU3dpc3NBY2FkZW1pYy5DaXRhdmkuUGVyc29uLCBTd2lzc0FjYWRlbWljLkNpdGF2aSIsIkZpcnN0TmFtZSI6IkpvaGFubmVzIiwiTGFzdE5hbWUiOiJTdGF1ZGVyIiwiUHJvdGVjdGVkIjpmYWxzZSwiU2V4IjoyLCJDcmVhdGVkQnkiOiJfTGVlbmEgTWFhw58iLCJDcmVhdGVkT24iO</w:instrText>
          </w:r>
          <w:r>
            <w:instrText xml:space="preserve">iIyMDIxLTA1LTEyVDE4OjM0OjMzIiwiTW9kaWZpZWRCeSI6Il9MZWVuYSBNYWHDnyIsIklkIjoiMTI2MmIyOTQtMzgwMC00MWIyLWFmOTEtNDUyMTkxODFmMmUwIiwiTW9kaWZpZWRPbiI6IjIwMjEtMDUtMTJUMTg6MzQ6MzMiLCJQcm9qZWN0Ijp7IiRyZWYiOiI4In19LHsiJGlkIjoiMTYiLCIkdHlwZSI6IlN3aXNzQWNhZGVtaWMuQ2l0Y</w:instrText>
          </w:r>
          <w:r>
            <w:instrText xml:space="preserve">XZpLlBlcnNvbiwgU3dpc3NBY2FkZW1pYy5DaXRhdmkiLCJGaXJzdE5hbWUiOiJLcmlzdGlhbiIsIkxhc3ROYW1lIjoiU3RveWUiLCJQcm90ZWN0ZWQiOmZhbHNlLCJTZXgiOjAsIkNyZWF0ZWRCeSI6Il9MZWVuYSBNYWHDnyIsIkNyZWF0ZWRPbiI6IjIwMjEtMTAtMTBUMTI6NDE6MzUiLCJNb2RpZmllZEJ5IjoiX0xlZW5hIE1hYcOfIiwiS</w:instrText>
          </w:r>
          <w:r>
            <w:instrText xml:space="preserve">WQiOiI4ZjAwYjU0Ny1iNGVjLTQ4YzAtOTBkYy02NmMyODdhYjdhM2YiLCJNb2RpZmllZE9uIjoiMjAyMS0xMC0xMFQxMjo0MTozNSIsIlByb2plY3QiOnsiJHJlZiI6IjgifX1dLCJFdmFsdWF0aW9uQ29tcGxleGl0eSI6MCwiRXZhbHVhdGlvblNvdXJjZVRleHRGb3JtYXQiOjAsIkdyb3VwcyI6W10sIkhhc0xhYmVsMSI6ZmFsc2UsIkhhc</w:instrText>
          </w:r>
          <w:r>
            <w:instrText xml:space="preserve">0xhYmVsMiI6ZmFsc2UsIklzYm4iOiI5NzgtMy02NTgtMDI3OTMtMyIsIktleXdvcmRzIjpbXSwiTG9jYXRpb25zIjpbeyIkaWQiOiIxNyIsIiR0eXBlIjoiU3dpc3NBY2FkZW1pYy5DaXRhdmkuTG9jYXRpb24sIFN3aXNzQWNhZGVtaWMuQ2l0YXZpIiwiQWRkcmVzcyI6eyIkaWQiOiIxOCIsIiR0eXBlIjoiU3dpc3NBY2FkZW1pYy5DaXRhd</w:instrText>
          </w:r>
          <w:r>
            <w:instrText xml:space="preserve">mkuTGlua2VkUmVzb3VyY2UsIFN3aXNzQWNhZGVtaWMuQ2l0YXZpIiwiTGlua2VkUmVzb3VyY2VUeXBlIjo1LCJPcmlnaW5hbFN0cmluZyI6IjEwLjEwMDcvOTc4LTMtNjU4LTAyNzk0LTAiLCJVcmlTdHJpbmciOiJodHRwczovL2RvaS5vcmcvMTAuMTAwNy85NzgtMy02NTgtMDI3OTQtMCIsIkxpbmtlZFJlc291cmNlU3RhdHVzIjo4LCJQc</w:instrText>
          </w:r>
          <w:r>
            <w:instrText xml:space="preserve">m9wZXJ0aWVzIjp7IiRpZCI6IjE5IiwiJHR5cGUiOiJTd2lzc0FjYWRlbWljLkNpdGF2aS5MaW5rZWRSZXNvdXJjZVByb3BlcnRpZXMsIFN3aXNzQWNhZGVtaWMuQ2l0YXZpIn0sIlN5bmNGb2xkZXJUeXBlIjowLCJJc0xvY2FsQ2xvdWRQcm9qZWN0RmlsZUxpbmsiOmZhbHNlLCJJc0Nsb3VkUmVzdG9yZSI6ZmFsc2UsIklzQ2xvdWRDb3B5I</w:instrText>
          </w:r>
          <w:r>
            <w:instrText xml:space="preserve">jpmYWxzZSwiQXR0YWNobWVudEZvbGRlcldhc0luRmFsbGJhY2tNb2RlIjpmYWxzZX0sIkFubm90YXRpb25zIjpbXSwiTG9jYXRpb25UeXBlIjowLCJNaXJyb3JzUmVmZXJlbmNlUHJvcGVydHlJZCI6MTI4LCJDcmVhdGVkQnkiOiJfTGVlbmEgTWFhw58iLCJDcmVhdGVkT24iOiIyMDIxLTEwLTE5VDIyOjI3OjM1IiwiTW9kaWZpZWRCeSI6I</w:instrText>
          </w:r>
          <w:r>
            <w:instrText xml:space="preserve">l9MZWVuYSBNYWHDnyIsIklkIjoiNGRkODFiZTEtYmYzMy00MTRjLWFhMjQtODExODZlMTBlN2MxIiwiTW9kaWZpZWRPbiI6IjIwMjEtMTAtMTlUMjI6Mjc6MzUiLCJQcm9qZWN0Ijp7IiRyZWYiOiI4In19XSwiT3JnYW5pemF0aW9ucyI6W10sIk90aGVyc0ludm9sdmVkIjpbXSwiUGxhY2VPZlB1YmxpY2F0aW9uIjoiV2llc2JhZGVuIiwiU</w:instrText>
          </w:r>
          <w:r>
            <w:instrText xml:space="preserve">HVibGlzaGVycyI6W3siJGlkIjoiMjAiLCIkdHlwZSI6IlN3aXNzQWNhZGVtaWMuQ2l0YXZpLlB1Ymxpc2hlciwgU3dpc3NBY2FkZW1pYy5DaXRhdmkiLCJOYW1lIjoiU3ByaW5nZXIgRmFjaG1lZGllbiBXaWVzYmFkZW4iLCJQcm90ZWN0ZWQiOmZhbHNlLCJDcmVhdGVkQnkiOiJfTGVlbmEgTWFhw58iLCJDcmVhdGVkT24iOiIyMDIxLTA1L</w:instrText>
          </w:r>
          <w:r>
            <w:instrText xml:space="preserve">TEwVDE4OjM5OjUwIiwiTW9kaWZpZWRCeSI6Il9MZWVuYSBNYWHDnyIsIklkIjoiYjIzYWIwYjktMjk3NS00MmIzLTg2ZjMtYjRiMjE1ZjQyNmJmIiwiTW9kaWZpZWRPbiI6IjIwMjEtMDUtMTBUMTg6Mzk6NTAiLCJQcm9qZWN0Ijp7IiRyZWYiOiI4In19XSwiUXVvdGF0aW9ucyI6W10sIlJhdGluZyI6MCwiUmVmZXJlbmNlVHlwZSI6IkJvb</w:instrText>
          </w:r>
          <w:r>
            <w:instrText xml:space="preserve">2tFZGl0ZWQiLCJTaG9ydFRpdGxlIjoiSMOkcmluZywgS2xlaW4gZXQgYWwuIChIZy4pIDIwMTQg4oCTIERlciBQYXJ0bmVybWFya3QgdW5kIGRpZSBHZWxlZ2VuaGVpdGVuIiwiU2hvcnRUaXRsZVVwZGF0ZVR5cGUiOjAsIlNvdXJjZU9mQmlibGlvZ3JhcGhpY0luZm9ybWF0aW9uIjoiQ3Jvc3NSZWYiLCJTdGF0aWNJZHMiOlsiMGE1ZmQwN</w:instrText>
          </w:r>
          <w:r>
            <w:instrText xml:space="preserve">TAtYzE5NC00ZGVkLWI0MTYtOWJjY2YxOWRjOTkzIl0sIlRhYmxlT2ZDb250ZW50c0NvbXBsZXhpdHkiOjAsIlRhYmxlT2ZDb250ZW50c1NvdXJjZVRleHRGb3JtYXQiOjAsIlRhc2tzIjpbXSwiVGl0bGUiOiJEZXIgUGFydG5lcm1hcmt0IHVuZCBkaWUgR2VsZWdlbmhlaXRlbiBkZXMgS2VubmVubGVybmVucyIsIlRyYW5zbGF0b3JzIjpbX</w:instrText>
          </w:r>
          <w:r>
            <w:instrText xml:space="preserve">SwiWWVhciI6IjIwMTQiLCJZZWFyUmVzb2x2ZWQiOiIyMDE0IiwiQ3JlYXRlZEJ5IjoiX0xlZW5hIE1hYcOfIiwiQ3JlYXRlZE9uIjoiMjAyMS0xMC0xOVQyMjoyNzozNSIsIk1vZGlmaWVkQnkiOiJfTGVlbmEgTWFhw58iLCJJZCI6IjA1M2MxODdjLWJjYjctNDBjYy04NjQyLTYxZmU4NzU1NDg5YSIsIk1vZGlmaWVkT24iOiIyMDIxLTEwL</w:instrText>
          </w:r>
          <w:r>
            <w:instrText xml:space="preserve">TE5VDIyOjI3OjM1IiwiUHJvamVjdCI6eyIkcmVmIjoiOCJ9fSwiUHVibGlzaGVycyI6W10sIlF1b3RhdGlvbnMiOltdLCJSYXRpbmciOjAsIlJlZmVyZW5jZVR5cGUiOiJDb250cmlidXRpb24iLCJTaG9ydFRpdGxlIjoiU2NobWl0eiAyMDE0IOKAkyBPbmxpbmUtRGF0aW5nIGFscyBQYXJ0bmVybWFya3QiLCJTaG9ydFRpdGxlVXBkYXRlV</w:instrText>
          </w:r>
          <w:r>
            <w:instrText xml:space="preserve">HlwZSI6MCwiU291cmNlT2ZCaWJsaW9ncmFwaGljSW5mb3JtYXRpb24iOiJDcm9zc1JlZiIsIlN0YXRpY0lkcyI6WyJhZThmZGVkNC1jZWFmLTQ4OTctYmE4Zi0wZjFhMDllOGRjOTMiXSwiVGFibGVPZkNvbnRlbnRzQ29tcGxleGl0eSI6MCwiVGFibGVPZkNvbnRlbnRzU291cmNlVGV4dEZvcm1hdCI6MCwiVGFza3MiOltdLCJUaXRsZSI6I</w:instrText>
          </w:r>
          <w:r>
            <w:instrText xml:space="preserve">k9ubGluZS1EYXRpbmcgYWxzIFBhcnRuZXJtYXJrdCIsIlRyYW5zbGF0b3JzIjpbXSwiWWVhclJlc29sdmVkIjoiMjAxNCIsIkNyZWF0ZWRCeSI6Il9MZWVuYSBNYWHDnyIsIkNyZWF0ZWRPbiI6IjIwMjEtMTAtMTlUMjI6Mjc6MzUiLCJNb2RpZmllZEJ5IjoiX0xlZW5hIE1hYcOfIiwiSWQiOiIwZjc4Yzc1Yi1kMTVlLTQ0YmItYjI2Ny1iZ</w:instrText>
          </w:r>
          <w:r>
            <w:instrText xml:space="preserve">mMwMTg1ZDlhMjYiLCJNb2RpZmllZE9uIjoiMjAyMS0xMC0xOVQyMjoyNzozNSIsIlByb2plY3QiOnsiJHJlZiI6IjgifX0sIlVzZU51bWJlcmluZ1R5cGVPZlBhcmVudERvY3VtZW50IjpmYWxzZX1dLCJGb3JtYXR0ZWRUZXh0Ijp7IiRpZCI6IjIxIiwiQ291bnQiOjEsIlRleHRVbml0cyI6W3siJGlkIjoiMjIiLCJGb250U3R5bGUiOnsiJ</w:instrText>
          </w:r>
          <w:r>
            <w:instrText xml:space="preserve">GlkIjoiMjMiLCJOZXV0cmFsIjp0cnVlfSwiUmVhZGluZ09yZGVyIjoxLCJUZXh0IjoiKFNjaG1pdHogMjAxNCwgMTE0KSJ9XX0sIlRhZyI6IkNpdGF2aVBsYWNlaG9sZGVyIzU2NDJkZWIyLTM5ZmYtNDE4Yy04NWEyLTU3N2M5MzI4MWVmMyIsIlRleHQiOiIoU2NobWl0eiAyMDE0LCAxMTQpIiwiV0FJVmVyc2lvbiI6IjYuMTAuMC4wIn0=}</w:instrText>
          </w:r>
          <w:r>
            <w:fldChar w:fldCharType="separate"/>
          </w:r>
          <w:r>
            <w:t xml:space="preserve">(vgl. Schmitz 2014, 114)</w:t>
          </w:r>
          <w:r>
            <w:fldChar w:fldCharType="end"/>
          </w:r>
        </w:sdtContent>
      </w:sdt>
      <w:r>
        <w:t xml:space="preserve">. </w:t>
      </w:r>
      <w:r>
        <w:t xml:space="preserve">Da</w:t>
      </w:r>
      <w:r>
        <w:t xml:space="preserve">mit liegt der Fokus bei</w:t>
      </w:r>
      <w:r>
        <w:t xml:space="preserve">m</w:t>
      </w:r>
      <w:r>
        <w:t xml:space="preserve"> Online-Dating auf der Partnersuche, d</w:t>
      </w:r>
      <w:r>
        <w:t xml:space="preserve">enn</w:t>
      </w:r>
      <w:r>
        <w:t xml:space="preserve"> die Kontakte zwischen </w:t>
      </w:r>
      <w:r>
        <w:t xml:space="preserve">Nutzern</w:t>
      </w:r>
      <w:r>
        <w:t xml:space="preserve"> </w:t>
      </w:r>
      <w:r>
        <w:t xml:space="preserve">beschränken sich </w:t>
      </w:r>
      <w:r>
        <w:t xml:space="preserve">auf das gegenseitige Kennenlernen.</w:t>
      </w:r>
      <w:r>
        <w:t xml:space="preserve"> </w:t>
      </w:r>
      <w:r>
        <w:t xml:space="preserve">Anders als im Alltag ist die Verwendung von Online-Dating mit „einer gewissen Erwartungssicherheit“ verbunden </w:t>
      </w:r>
      <w:sdt>
        <w:sdtPr>
          <w:alias w:val="To edit, see citavi.com/edit"/>
          <w15:appearance w15:val="boundingBox"/>
          <w:id w:val="-441152088"/>
          <w:placeholder>
            <w:docPart w:val="DefaultPlaceholder_-1854013440"/>
          </w:placeholder>
          <w:tag w:val="CitaviPlaceholder#c6cf5fdf-8ff2-4643-8597-3e55b8f33d9b"/>
          <w:rPr/>
        </w:sdtPr>
        <w:sdtContent>
          <w:r>
            <w:fldChar w:fldCharType="begin"/>
          </w:r>
          <w:r>
            <w:instrText xml:space="preserve">ADDIN CitaviPlaceholder{eyIkaWQiOiIxIiwiJHR5cGUiOiJTd2lzc0FjYWRlb</w:instrText>
          </w:r>
          <w:r>
            <w:instrText xml:space="preserve">WljLkNpdGF2aS5DaXRhdGlvbnMuV29yZFBsYWNlaG9sZGVyLCBTd2lzc0FjYWRlbWljLkNpdGF2aSIsIkVudHJpZXMiOlt7IiRpZCI6IjIiLCIkdHlwZSI6IlN3aXNzQWNhZGVtaWMuQ2l0YXZpLkNpdGF0aW9ucy5Xb3JkUGxhY2Vob2xkZXJFbnRyeSwgU3dpc3NBY2FkZW1pYy5DaXRhdmkiLCJJZCI6ImY3MTVjNjE2LTBhNjQtNGQ2OC04M</w:instrText>
          </w:r>
          <w:r>
            <w:instrText xml:space="preserve">DI5LWNhZWYyODg5MDIzMiIsIlJhbmdlTGVuZ3RoIjoyMiwiUmVmZXJlbmNlSWQiOiI0NzU5MjRjZC0xOWRiLTQ0MDAtYTljZi0zNGI2ZjJjNWY4NTkiLCJQYWdlUmFuZ2UiOnsiJGlkIjoiMyIsIiR0eXBlIjoiU3dpc3NBY2FkZW1pYy5QYWdlUmFuZ2UsIFN3aXNzQWNhZGVtaWMiLCJFbmRQYWdlIjp7IiRpZCI6IjQiLCIkdHlwZSI6IlN3a</w:instrText>
          </w:r>
          <w:r>
            <w:instrText xml:space="preserve">XNzQWNhZGVtaWMuUGFnZU51bWJlciwgU3dpc3NBY2FkZW1pYyIsIklzRnVsbHlOdW1lcmljIjpmYWxzZSwiTnVtYmVyaW5nVHlwZSI6MCwiTnVtZXJhbFN5c3RlbSI6MH0sIk51bWJlcmluZ1R5cGUiOjAsIk51bWVyYWxTeXN0ZW0iOjAsIk9yaWdpbmFsU3RyaW5nIjoiNzYiLCJTdGFydFBhZ2UiOnsiJGlkIjoiNSIsIiR0eXBlIjoiU3dpc</w:instrText>
          </w:r>
          <w:r>
            <w:instrText xml:space="preserve">3NBY2FkZW1pYy5QYWdlTnVtYmVyLCBTd2lzc0FjYWRlbWljIiwiSXNGdWxseU51bWVyaWMiOnRydWUsIk51bWJlciI6NzYsIk51bWJlcmluZ1R5cGUiOjAsIk51bWVyYWxTeXN0ZW0iOjAsIk9yaWdpbmFsU3RyaW5nIjoiNzYiLCJQcmV0dHlTdHJpbmciOiI3NiJ9fSwiUHJlZml4IjoidmdsLiAiLCJSZWZlcmVuY2UiOnsiJGlkIjoiNiIsI</w:instrText>
          </w:r>
          <w:r>
            <w:instrText xml:space="preserve">iR0eXBlIjoiU3dpc3NBY2FkZW1pYy5DaXRhdmkuUmVmZXJlbmNlLCBTd2lzc0FjYWRlbWljLkNpdGF2aSIsIkFic3RyYWN0Q29tcGxleGl0eSI6MCwiQWJzdHJhY3RTb3VyY2VUZXh0Rm9ybWF0IjowLCJBdXRob3JzIjpbeyIkaWQiOiI3IiwiJHR5cGUiOiJTd2lzc0FjYWRlbWljLkNpdGF2aS5QZXJzb24sIFN3aXNzQWNhZGVtaWMuQ2l0Y</w:instrText>
          </w:r>
          <w:r>
            <w:instrText xml:space="preserve">XZpIiwiRmlyc3ROYW1lIjoiSmFuIiwiTGFzdE5hbWUiOiJTa29wZWsiLCJQcm90ZWN0ZWQiOmZhbHNlLCJTZXgiOjAsIkNyZWF0ZWRCeSI6Il9MZWVuYSBNYWHDnyIsIkNyZWF0ZWRPbiI6IjIwMjEtMDUtMDFUMTA6NDQ6MDQiLCJNb2RpZmllZEJ5IjoiX0xlZW5hIE1hYcOfIiwiSWQiOiIzNTI0OGY2Ny0xNTQ2LTQzYmYtOTQwNy0zMmNjZ</w:instrText>
          </w:r>
          <w:r>
            <w:instrText xml:space="preserve">DI0MDViOGMiLCJNb2RpZmllZE9uIjoiMjAyMS0wNS0wMVQxMDo0NDowNCIsIlByb2plY3QiOnsiJGlkIjoiOCIsIiR0eXBlIjoiU3dpc3NBY2FkZW1pYy5DaXRhdmkuUHJvamVjdCwgU3dpc3NBY2FkZW1pYy5DaXRhdmkifX1dLCJDaXRhdGlvbktleVVwZGF0ZVR5cGUiOjAsIkNvbGxhYm9yYXRvcnMiOltdLCJDb3ZlclBhdGgiOnsiJGlkI</w:instrText>
          </w:r>
          <w:r>
            <w:instrText xml:space="preserve">joiOSIsIiR0eXBlIjoiU3dpc3NBY2FkZW1pYy5DaXRhdmkuTGlua2VkUmVzb3VyY2UsIFN3aXNzQWNhZGVtaWMuQ2l0YXZpIiwiTGlua2VkUmVzb3VyY2VUeXBlIjoyLCJPcmlnaW5hbFN0cmluZyI6IkM6XFxVc2Vyc1xcSFBcXEFwcERhdGFcXExvY2FsXFxUZW1wXFxpcnExamNvcy5qcGciLCJVcmlTdHJpbmciOiI0NzU5MjRjZC0xOWRiL</w:instrText>
          </w:r>
          <w:r>
            <w:instrText xml:space="preserve">TQ0MDAtYTljZi0zNGI2ZjJjNWY4NTkiLCJMaW5rZWRSZXNvdXJjZVN0YXR1cyI6OCwiUHJvcGVydGllcyI6eyIkaWQiOiIxMCIsIiR0eXBlIjoiU3dpc3NBY2FkZW1pYy5DaXRhdmkuTGlua2VkUmVzb3VyY2VQcm9wZXJ0aWVzLCBTd2lzc0FjYWRlbWljLkNpdGF2aSJ9LCJTeW5jRm9sZGVyVHlwZSI6MCwiSXNMb2NhbENsb3VkUHJvamVjd</w:instrText>
          </w:r>
          <w:r>
            <w:instrText xml:space="preserve">EZpbGVMaW5rIjpmYWxzZSwiSXNDbG91ZFJlc3RvcmUiOmZhbHNlLCJJc0Nsb3VkQ29weSI6ZmFsc2UsIkF0dGFjaG1lbnRGb2xkZXJXYXNJbkZhbGxiYWNrTW9kZSI6ZmFsc2V9LCJFZGl0b3JzIjpbXSwiRWRpdGlvbiI6IjEuIEF1ZmwuIiwiRXZhbHVhdGlvbkNvbXBsZXhpdHkiOjAsIkV2YWx1YXRpb25Tb3VyY2VUZXh0Rm9ybWF0IjowL</w:instrText>
          </w:r>
          <w:r>
            <w:instrText xml:space="preserve">CJHcm91cHMiOltdLCJIYXNMYWJlbDEiOmZhbHNlLCJIYXNMYWJlbDIiOmZhbHNlLCJJc2JuIjoiOTc4LTMtNTMxLTE4MzE1LTIiLCJLZXl3b3JkcyI6W10sIkxhbmd1YWdlIjoiZ2VyIiwiTG9jYXRpb25zIjpbeyIkaWQiOiIxMSIsIiR0eXBlIjoiU3dpc3NBY2FkZW1pYy5DaXRhdmkuTG9jYXRpb24sIFN3aXNzQWNhZGVtaWMuQ2l0YXZpI</w:instrText>
          </w:r>
          <w:r>
            <w:instrText xml:space="preserve">iwiQWRkcmVzcyI6eyIkaWQiOiIxMiIsIiR0eXBlIjoiU3dpc3NBY2FkZW1pYy5DaXRhdmkuTGlua2VkUmVzb3VyY2UsIFN3aXNzQWNhZGVtaWMuQ2l0YXZpIiwiTGlua2VkUmVzb3VyY2VUeXBlIjo1LCJPcmlnaW5hbFN0cmluZyI6Imh0dHBzOi8vZXh0ZXJuYWwuZGFuZGVsb24uY29tL2Rvd25sb2FkL2F0dGFjaG1lbnRzL2RhbmRlbG9uL</w:instrText>
          </w:r>
          <w:r>
            <w:instrText xml:space="preserve">2lkcy9ERTAwNEI4NEI3MjY3RDFEMDE4ODhDMTI1Nzk5NDAwNDdFNDNCLnBkZiIsIlVyaVN0cmluZyI6Imh0dHBzOi8vZXh0ZXJuYWwuZGFuZGVsb24uY29tL2Rvd25sb2FkL2F0dGFjaG1lbnRzL2RhbmRlbG9uL2lkcy9ERTAwNEI4NEI3MjY3RDFEMDE4ODhDMTI1Nzk5NDAwNDdFNDNCLnBkZiIsIkxpbmtlZFJlc291cmNlU3RhdHVzIjo4L</w:instrText>
          </w:r>
          <w:r>
            <w:instrText xml:space="preserve">CJQcm9wZXJ0aWVzIjp7IiRpZCI6IjEzIiwiJHR5cGUiOiJTd2lzc0FjYWRlbWljLkNpdGF2aS5MaW5rZWRSZXNvdXJjZVByb3BlcnRpZXMsIFN3aXNzQWNhZGVtaWMuQ2l0YXZpIn0sIlN5bmNGb2xkZXJUeXBlIjowLCJJc0xvY2FsQ2xvdWRQcm9qZWN0RmlsZUxpbmsiOmZhbHNlLCJJc0Nsb3VkUmVzdG9yZSI6ZmFsc2UsIklzQ2xvdWRDb</w:instrText>
          </w:r>
          <w:r>
            <w:instrText xml:space="preserve">3B5IjpmYWxzZSwiQXR0YWNobWVudEZvbGRlcldhc0luRmFsbGJhY2tNb2RlIjpmYWxzZX0sIkFubm90YXRpb25zIjpbXSwiTG9jYXRpb25UeXBlIjowLCJNaXJyb3JzUmVmZXJlbmNlUHJvcGVydHlJZCI6MTEsIk5vdGVzIjoiSW5oYWx0c3ZlcnplaWNobmlzIiwiQ3JlYXRlZEJ5IjoiX0xlZW5hIE1hYcOfIiwiQ3JlYXRlZE9uIjoiMjAyM</w:instrText>
          </w:r>
          <w:r>
            <w:instrText xml:space="preserve">S0wNS0wMVQxMDo0NDowNCIsIk1vZGlmaWVkQnkiOiJfTGVlbmEgTWFhw58iLCJJZCI6IjExZTJiYzBkLWFjNmYtNGZkMi04NjM0LTI2NTU3NzM1MmJkOCIsIk1vZGlmaWVkT24iOiIyMDIxLTA1LTAxVDEwOjQ0OjA0IiwiUHJvamVjdCI6eyIkcmVmIjoiOCJ9fV0sIk9yZ2FuaXphdGlvbnMiOltdLCJPdGhlcnNJbnZvbHZlZCI6W10sIlBhZ</w:instrText>
          </w:r>
          <w:r>
            <w:instrText xml:space="preserve">2VDb3VudCI6IjM2MyIsIlBsYWNlT2ZQdWJsaWNhdGlvbiI6IldpZXNiYWRlbiIsIlByaWNlIjoiRVVSIDM5Ljk1IChERSkiLCJQdWJsaXNoZXJzIjpbeyIkaWQiOiIxNCIsIiR0eXBlIjoiU3dpc3NBY2FkZW1pYy5DaXRhdmkuUHVibGlzaGVyLCBTd2lzc0FjYWRlbWljLkNpdGF2aSIsIk5hbWUiOiJWUyBWZXJsLiBmw7xyIFNvemlhbHdpc</w:instrText>
          </w:r>
          <w:r>
            <w:instrText xml:space="preserve">3MiLCJQcm90ZWN0ZWQiOmZhbHNlLCJDcmVhdGVkQnkiOiJfTGVlbmEgTWFhw58iLCJDcmVhdGVkT24iOiIyMDIxLTA1LTAxVDEwOjQ0OjA0IiwiTW9kaWZpZWRCeSI6Il9MZWVuYSBNYWHDnyIsIklkIjoiZjk0YTM0OWYtMmJmNy00MzEzLTg2YjYtMzQzZjk3YjgxNmY3IiwiTW9kaWZpZWRPbiI6IjIwMjEtMDUtMDFUMTA6NDQ6MDQiLCJQc</w:instrText>
          </w:r>
          <w:r>
            <w:instrText xml:space="preserve">m9qZWN0Ijp7IiRyZWYiOiI4In19XSwiUXVvdGF0aW9ucyI6W10sIlJhdGluZyI6MCwiUmVmZXJlbmNlVHlwZSI6IkJvb2siLCJTaG9ydFRpdGxlIjoiU2tvcGVrIDIwMTIg4oCTIFBhcnRuZXJ3YWhsIGltIEludGVybmV0IiwiU2hvcnRUaXRsZVVwZGF0ZVR5cGUiOjAsIlNvdXJjZU9mQmlibGlvZ3JhcGhpY0luZm9ybWF0aW9uIjoiR0JWI</w:instrText>
          </w:r>
          <w:r>
            <w:instrText xml:space="preserve">EdlbWVpbnNhbWVyIEJpYmxpb3RoZWtzdmVyYnVuZCIsIlN0YXRpY0lkcyI6WyI1ZTE1Y2M3YS1jMTA1LTRhY2ItYWNmZC0zODI4ODBkNTk1MTYiXSwiU3VidGl0bGUiOiJFaW5lIHF1YW50aXRhdGl2ZSBBbmFseXNlIHZvbiBTdHJ1a3R1cmVuIHVuZCBQcm96ZXNzZW4gZGVyIE9ubGluZS1QYXJ0bmVyc3VjaGUiLCJUYWJsZU9mQ29udGVud</w:instrText>
          </w:r>
          <w:r>
            <w:instrText xml:space="preserve">HNDb21wbGV4aXR5IjowLCJUYWJsZU9mQ29udGVudHNTb3VyY2VUZXh0Rm9ybWF0IjowLCJUYXNrcyI6W10sIlRpdGxlIjoiUGFydG5lcndhaGwgaW0gSW50ZXJuZXQiLCJUaXRsZVN1cHBsZW1lbnQiOiJadWdsLjogQmFtYmVyZywgVW5pdi4sIERpc3MuLCAyMDExIiwiVHJhbnNsYXRvcnMiOltdLCJZZWFyIjoiMjAxMiIsIlllYXJSZXNvb</w:instrText>
          </w:r>
          <w:r>
            <w:instrText xml:space="preserve">HZlZCI6IjIwMTIiLCJDcmVhdGVkQnkiOiJfTGVlbmEgTWFhw58iLCJDcmVhdGVkT24iOiIyMDIxLTA1LTAxVDEwOjQ0OjA0IiwiTW9kaWZpZWRCeSI6Il9MZWVuYSBNYWHDnyIsIklkIjoiNDc1OTI0Y2QtMTlkYi00NDAwLWE5Y2YtMzRiNmYyYzVmODU5IiwiTW9kaWZpZWRPbiI6IjIwMjEtMDUtMDFUMTA6NDQ6MDQiLCJQcm9qZWN0Ijp7I</w:instrText>
          </w:r>
          <w:r>
            <w:instrText xml:space="preserve">iRyZWYiOiI4In19LCJVc2VOdW1iZXJpbmdUeXBlT2ZQYXJlbnREb2N1bWVudCI6ZmFsc2UsIlVzZVN0YW5kYXJkUHJlZml4IjpmYWxzZSwiVXNlU3RhbmRhcmRTdWZmaXgiOmZhbHNlfV0sIkZvcm1hdHRlZFRleHQiOnsiJGlkIjoiMTUiLCJDb3VudCI6MSwiVGV4dFVuaXRzIjpbeyIkaWQiOiIxNiIsIkZvbnRTdHlsZSI6eyIkaWQiOiIxN</w:instrText>
          </w:r>
          <w:r>
            <w:instrText xml:space="preserve">yIsIk5ldXRyYWwiOnRydWV9LCJSZWFkaW5nT3JkZXIiOjEsIlRleHQiOiIodmdsLiBTa29wZWsgMjAxMiwgNzYpIn1dfSwiVGFnIjoiQ2l0YXZpUGxhY2Vob2xkZXIjYzZjZjVmZGYtOGZmMi00NjQzLTg1OTctM2U1NWI4ZjMzZDliIiwiVGV4dCI6Iih2Z2wuIFNrb3BlayAyMDEyLCA3NikiLCJXQUlWZXJzaW9uIjoiNi4xMC4wLjAifQ==}</w:instrText>
          </w:r>
          <w:r>
            <w:fldChar w:fldCharType="separate"/>
          </w:r>
          <w:r>
            <w:t xml:space="preserve">(vgl. Skopek 2012, 76)</w:t>
          </w:r>
          <w:r>
            <w:fldChar w:fldCharType="end"/>
          </w:r>
        </w:sdtContent>
      </w:sdt>
      <w:r>
        <w:t xml:space="preserve">.</w:t>
      </w:r>
      <w:r>
        <w:t xml:space="preserve"> </w:t>
      </w:r>
      <w:r>
        <w:t xml:space="preserve">Vergleichsweise </w:t>
      </w:r>
      <w:r>
        <w:t xml:space="preserve">ist es beim</w:t>
      </w:r>
      <w:r>
        <w:t xml:space="preserve"> </w:t>
      </w:r>
      <w:r>
        <w:t xml:space="preserve">Offline-Begegnungskontext </w:t>
      </w:r>
      <w:r>
        <w:t xml:space="preserve">hingegen </w:t>
      </w:r>
      <w:r>
        <w:t xml:space="preserve">un</w:t>
      </w:r>
      <w:r>
        <w:t xml:space="preserve">gewiss, ob eine Person </w:t>
      </w:r>
      <w:r>
        <w:t xml:space="preserve">dem</w:t>
      </w:r>
      <w:r>
        <w:t xml:space="preserve"> Partnermarkt </w:t>
      </w:r>
      <w:r>
        <w:t xml:space="preserve">zur Verfügung steht</w:t>
      </w:r>
      <w:r>
        <w:t xml:space="preserve"> </w:t>
      </w:r>
      <w:r>
        <w:t xml:space="preserve">oder nicht </w:t>
      </w:r>
      <w:sdt>
        <w:sdtPr>
          <w:alias w:val="To edit, see citavi.com/edit"/>
          <w15:appearance w15:val="boundingBox"/>
          <w:id w:val="1884060819"/>
          <w:placeholder>
            <w:docPart w:val="DefaultPlaceholder_-1854013440"/>
          </w:placeholder>
          <w:tag w:val="CitaviPlaceholder#1e813ac9-91f6-43b3-bda9-e732976ca4c4"/>
          <w:rPr/>
        </w:sdtPr>
        <w:sdtContent>
          <w:r>
            <w:fldChar w:fldCharType="begin"/>
          </w:r>
          <w:r>
            <w:instrText xml:space="preserve">ADDIN CitaviPlaceholder{eyIkaWQiOiIxIiwiJHR5cGUiOiJTd2lzc0FjYWRlbWljLkNpdGF2aS5DaXRhdGlvbnMuV</w:instrText>
          </w:r>
          <w:r>
            <w:instrText xml:space="preserve">29yZFBsYWNlaG9sZGVyLCBTd2lzc0FjYWRlbWljLkNpdGF2aSIsIkVudHJpZXMiOlt7IiRpZCI6IjIiLCIkdHlwZSI6IlN3aXNzQWNhZGVtaWMuQ2l0YXZpLkNpdGF0aW9ucy5Xb3JkUGxhY2Vob2xkZXJFbnRyeSwgU3dpc3NBY2FkZW1pYy5DaXRhdmkiLCJJZCI6ImFhMGQ1ZTdjLWE1ODYtNDQwZi1hYmIyLTE5MTc0NWIyMDFkMyIsIlJhb</w:instrText>
          </w:r>
          <w:r>
            <w:instrText xml:space="preserve">mdlTGVuZ3RoIjoxOSwiUmVmZXJlbmNlSWQiOiJiYzU3NmY3Yy02Y2EyLTQxM2EtODU2ZC01ZTJkZGZhMjBhMjIiLCJQcmVmaXgiOiJ2Z2wuICIsIlJlZmVyZW5jZSI6eyIkaWQiOiIzIiwiJHR5cGUiOiJTd2lzc0FjYWRlbWljLkNpdGF2aS5SZWZlcmVuY2UsIFN3aXNzQWNhZGVtaWMuQ2l0YXZpIiwiQWJzdHJhY3RDb21wbGV4aXR5IjowL</w:instrText>
          </w:r>
          <w:r>
            <w:instrText xml:space="preserve">CJBYnN0cmFjdFNvdXJjZVRleHRGb3JtYXQiOjAsIkF1dGhvcnMiOlt7IiRpZCI6IjQiLCIkdHlwZSI6IlN3aXNzQWNhZGVtaWMuQ2l0YXZpLlBlcnNvbiwgU3dpc3NBY2FkZW1pYy5DaXRhdmkiLCJGaXJzdE5hbWUiOiJKb2hhbm5lcyIsIkxhc3ROYW1lIjoiU3RhdWRlciIsIlByb3RlY3RlZCI6ZmFsc2UsIlNleCI6MiwiQ3JlYXRlZEJ5I</w:instrText>
          </w:r>
          <w:r>
            <w:instrText xml:space="preserve">joiX0xlZW5hIE1hYcOfIiwiQ3JlYXRlZE9uIjoiMjAyMS0wNS0xMlQxODozNDozMyIsIk1vZGlmaWVkQnkiOiJfTGVlbmEgTWFhw58iLCJJZCI6IjEyNjJiMjk0LTM4MDAtNDFiMi1hZjkxLTQ1MjE5MTgxZjJlMCIsIk1vZGlmaWVkT24iOiIyMDIxLTA1LTEyVDE4OjM0OjMzIiwiUHJvamVjdCI6eyIkaWQiOiI1IiwiJHR5cGUiOiJTd2lzc</w:instrText>
          </w:r>
          <w:r>
            <w:instrText xml:space="preserve">0FjYWRlbWljLkNpdGF2aS5Qcm9qZWN0LCBTd2lzc0FjYWRlbWljLkNpdGF2aSJ9fV0sIkNpdGF0aW9uS2V5VXBkYXRlVHlwZSI6MCwiQ29sbGFib3JhdG9ycyI6W10sIkRvaSI6IjEwLjEwMDcvczExNTc3LTAwNi0wMjU5LTAiLCJFZGl0b3JzIjpbXSwiRXZhbHVhdGlvbkNvbXBsZXhpdHkiOjAsIkV2YWx1YXRpb25Tb3VyY2VUZXh0Rm9yb</w:instrText>
          </w:r>
          <w:r>
            <w:instrText xml:space="preserve">WF0IjowLCJHcm91cHMiOltdLCJIYXNMYWJlbDEiOmZhbHNlLCJIYXNMYWJlbDIiOmZhbHNlLCJLZXl3b3JkcyI6W10sIkxvY2F0aW9ucyI6W3siJGlkIjoiNiIsIiR0eXBlIjoiU3dpc3NBY2FkZW1pYy5DaXRhdmkuTG9jYXRpb24sIFN3aXNzQWNhZGVtaWMuQ2l0YXZpIiwiQWRkcmVzcyI6eyIkaWQiOiI3IiwiJHR5cGUiOiJTd2lzc0FjY</w:instrText>
          </w:r>
          <w:r>
            <w:instrText xml:space="preserve">WRlbWljLkNpdGF2aS5MaW5rZWRSZXNvdXJjZSwgU3dpc3NBY2FkZW1pYy5DaXRhdmkiLCJMaW5rZWRSZXNvdXJjZVR5cGUiOjUsIk9yaWdpbmFsU3RyaW5nIjoiMTAuMTAwNy9zMTE1NzctMDA2LTAyNTktMCIsIlVyaVN0cmluZyI6Imh0dHBzOi8vZG9pLm9yZy8xMC4xMDA3L3MxMTU3Ny0wMDYtMDI1OS0wIiwiTGlua2VkUmVzb3VyY2VTd</w:instrText>
          </w:r>
          <w:r>
            <w:instrText xml:space="preserve">GF0dXMiOjgsIlByb3BlcnRpZXMiOnsiJGlkIjoiOCIsIiR0eXBlIjoiU3dpc3NBY2FkZW1pYy5DaXRhdmkuTGlua2VkUmVzb3VyY2VQcm9wZXJ0aWVzLCBTd2lzc0FjYWRlbWljLkNpdGF2aSJ9LCJTeW5jRm9sZGVyVHlwZSI6MCwiSXNMb2NhbENsb3VkUHJvamVjdEZpbGVMaW5rIjpmYWxzZSwiSXNDbG91ZFJlc3RvcmUiOmZhbHNlLCJJc</w:instrText>
          </w:r>
          <w:r>
            <w:instrText xml:space="preserve">0Nsb3VkQ29weSI6ZmFsc2UsIkF0dGFjaG1lbnRGb2xkZXJXYXNJbkZhbGxiYWNrTW9kZSI6ZmFsc2V9LCJBbm5vdGF0aW9ucyI6W10sIkxvY2F0aW9uVHlwZSI6MCwiTWlycm9yc1JlZmVyZW5jZVByb3BlcnR5SWQiOjEyOCwiQ3JlYXRlZEJ5IjoiX0xlZW5hIE1hYcOfIiwiQ3JlYXRlZE9uIjoiMjAyMS0xMC0xOVQyMjozMDowMyIsIk1vZ</w:instrText>
          </w:r>
          <w:r>
            <w:instrText xml:space="preserve">GlmaWVkQnkiOiJfTGVlbmEgTWFhw58iLCJJZCI6ImEyMWZiZmI2LWE1MmUtNDk1YS1iMjE1LWIzYTFmMTk2YzZiMSIsIk1vZGlmaWVkT24iOiIyMDIxLTEwLTE5VDIyOjMwOjAzIiwiUHJvamVjdCI6eyIkcmVmIjoiNSJ9fV0sIk51bWJlciI6IjQiLCJPcmdhbml6YXRpb25zIjpbXSwiT3RoZXJzSW52b2x2ZWQiOltdLCJQYWdlUmFuZ2UiO</w:instrText>
          </w:r>
          <w:r>
            <w:instrText xml:space="preserve">iI8c3A+XHJcbiAgPG4+NjE3PC9uPlxyXG4gIDxpbj50cnVlPC9pbj5cclxuICA8b3M+NjE3PC9vcz5cclxuICA8cHM+NjE3PC9wcz5cclxuPC9zcD5cclxuPGVwPlxyXG4gIDxuPjYzNzwvbj5cclxuICA8aW4+dHJ1ZTwvaW4+XHJcbiAgPG9zPjYzNzwvb3M+XHJcbiAgPHBzPjYzNzwvcHM+XHJcbjwvZXA+XHJcbjxvcz42MTctNjM3PC9vc</w:instrText>
          </w:r>
          <w:r>
            <w:instrText xml:space="preserve">z4iLCJQZXJpb2RpY2FsIjp7IiRpZCI6IjkiLCIkdHlwZSI6IlN3aXNzQWNhZGVtaWMuQ2l0YXZpLlBlcmlvZGljYWwsIFN3aXNzQWNhZGVtaWMuQ2l0YXZpIiwiRWlzc24iOiIxODYxLTg5MVgiLCJJc3NuIjoiMDAyMy0yNjUzIiwiTmFtZSI6IktaZlNTIEvDtmxuZXIgWmVpdHNjaHJpZnQgZsO8ciBTb3ppb2xvZ2llIHVuZCBTb3ppYWxwc</w:instrText>
          </w:r>
          <w:r>
            <w:instrText xml:space="preserve">3ljaG9sb2dpZSIsIlBhZ2luYXRpb24iOjAsIlByb3RlY3RlZCI6ZmFsc2UsIlN0YW5kYXJkQWJicmV2aWF0aW9uIjoiS8O2bG4gWiBTb3ppb2wiLCJDcmVhdGVkQnkiOiJfTGVlbmEgTWFhw58iLCJDcmVhdGVkT24iOiIyMDIxLTA2LTI1VDE0OjA5OjA2IiwiTW9kaWZpZWRCeSI6Il9MZWVuYSBNYWHDnyIsIklkIjoiOWM0ZGViNmYtMzcyM</w:instrText>
          </w:r>
          <w:r>
            <w:instrText xml:space="preserve">C00ZjkxLWI2ZGEtNTdiNzExYzFhNGRlIiwiTW9kaWZpZWRPbiI6IjIwMjEtMDYtMjVUMTQ6MDk6MDYiLCJQcm9qZWN0Ijp7IiRyZWYiOiI1In19LCJQdWJsaXNoZXJzIjpbXSwiUXVvdGF0aW9ucyI6W10sIlJhdGluZyI6MCwiUmVmZXJlbmNlVHlwZSI6IkpvdXJuYWxBcnRpY2xlIiwiU2hvcnRUaXRsZSI6IlN0YXVkZXIgMjAwNiDigJMgR</w:instrText>
          </w:r>
          <w:r>
            <w:instrText xml:space="preserve">GllIFZlcmbDvGdiYXJrZWl0IHBhcnRuZXJzY2hhZnRsaWNoIGdlYnVuZGVuZXIgQWt0ZXVyZSIsIlNob3J0VGl0bGVVcGRhdGVUeXBlIjowLCJTb3VyY2VPZkJpYmxpb2dyYXBoaWNJbmZvcm1hdGlvbiI6IkNyb3NzUmVmIiwiU3RhdGljSWRzIjpbIjAwMDljMWIwLTJmN2EtNGUyNi05ZDBhLWMwMTMwODUyYmVhZSJdLCJUYWJsZU9mQ29ud</w:instrText>
          </w:r>
          <w:r>
            <w:instrText xml:space="preserve">GVudHNDb21wbGV4aXR5IjowLCJUYWJsZU9mQ29udGVudHNTb3VyY2VUZXh0Rm9ybWF0IjowLCJUYXNrcyI6W10sIlRpdGxlIjoiRGllIFZlcmbDvGdiYXJrZWl0IHBhcnRuZXJzY2hhZnRsaWNoIGdlYnVuZGVuZXIgQWt0ZXVyZSBmw7xyIGRlbiBQYXJ0bmVybWFya3QiLCJUcmFuc2xhdG9ycyI6W10sIlZvbHVtZSI6IjU4IiwiWWVhciI6I</w:instrText>
          </w:r>
          <w:r>
            <w:instrText xml:space="preserve">jIwMDYiLCJZZWFyUmVzb2x2ZWQiOiIyMDA2IiwiQ3JlYXRlZEJ5IjoiX0xlZW5hIE1hYcOfIiwiQ3JlYXRlZE9uIjoiMjAyMS0xMC0xOVQyMjozMDowMyIsIk1vZGlmaWVkQnkiOiJfSFAiLCJJZCI6ImJjNTc2ZjdjLTZjYTItNDEzYS04NTZkLTVlMmRkZmEyMGEyMiIsIk1vZGlmaWVkT24iOiIyMDIxLTEwLTMxVDIyOjQyOjQyIiwiUHJva</w:instrText>
          </w:r>
          <w:r>
            <w:instrText xml:space="preserve">mVjdCI6eyIkcmVmIjoiNSJ9fSwiVXNlTnVtYmVyaW5nVHlwZU9mUGFyZW50RG9jdW1lbnQiOmZhbHNlLCJVc2VTdGFuZGFyZFByZWZpeCI6ZmFsc2UsIlVzZVN0YW5kYXJkU3VmZml4IjpmYWxzZX1dLCJGb3JtYXR0ZWRUZXh0Ijp7IiRpZCI6IjEwIiwiQ291bnQiOjEsIlRleHRVbml0cyI6W3siJGlkIjoiMTEiLCJGb250U3R5bGUiOnsiJ</w:instrText>
          </w:r>
          <w:r>
            <w:instrText xml:space="preserve">GlkIjoiMTIiLCJOZXV0cmFsIjp0cnVlfSwiUmVhZGluZ09yZGVyIjoxLCJUZXh0IjoiKHZnbC4gU3RhdWRlciAyMDA2KSJ9XX0sIlRhZyI6IkNpdGF2aVBsYWNlaG9sZGVyIzFlODEzYWM5LTkxZjYtNDNiMy1iZGE5LWU3MzI5NzZjYTRjNCIsIlRleHQiOiIodmdsLiBTdGF1ZGVyIDIwMDYpIiwiV0FJVmVyc2lvbiI6IjYuMTAuMC4wIn0=}</w:instrText>
          </w:r>
          <w:r>
            <w:fldChar w:fldCharType="separate"/>
          </w:r>
          <w:r>
            <w:t xml:space="preserve">(vgl. Stauder 2006)</w:t>
          </w:r>
          <w:r>
            <w:fldChar w:fldCharType="end"/>
          </w:r>
        </w:sdtContent>
      </w:sdt>
      <w:r>
        <w:t xml:space="preserve">. </w:t>
      </w:r>
      <w:sdt>
        <w:sdtPr>
          <w:alias w:val="To edit, see citavi.com/edit"/>
          <w15:appearance w15:val="boundingBox"/>
          <w:id w:val="-1575585845"/>
          <w:placeholder>
            <w:docPart w:val="DefaultPlaceholder_-1854013440"/>
          </w:placeholder>
          <w:tag w:val="CitaviPlaceholder#557e1deb-def1-4f07-aefb-b869cde9ae2c"/>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G9sZGVyI2Q1Y2ZlNzZhLTQxN2YtNGZiNS04OGMyLTUzMTQ0OWE0N</w:instrText>
          </w:r>
          <w:r>
            <w:instrText xml:space="preserve">GEyZSIsIkVudHJpZXMiOlt7IiRpZCI6IjIiLCIkdHlwZSI6IlN3aXNzQWNhZGVtaWMuQ2l0YXZpLkNpdGF0aW9ucy5Xb3JkUGxhY2Vob2xkZXJFbnRyeSwgU3dpc3NBY2FkZW1pYy5DaXRhdmkiLCJJZCI6IjNmMjU4OWU4LWViNTUtNDdmNi1hZWJmLWRiZmUwM2VkNTZiYiIsIlJhbmdlTGVuZ3RoIjo2LCJSZWZlcmVuY2VJZCI6IjQ3NTkyN</w:instrText>
          </w:r>
          <w:r>
            <w:instrText xml:space="preserve">GNkLTE5ZGItNDQwMC1hOWNmLTM0YjZmMmM1Zjg1OSIsIk5vUGFyIjp0cnVlLCJQZXJzb25Pbmx5Ijp0cnVlLCJSZWZlcmVuY2UiOnsiJGlkIjoiMyIsIiR0eXBlIjoiU3dpc3NBY2FkZW1pYy5DaXRhdmkuUmVmZXJlbmNlLCBTd2lzc0FjYWRlbWljLkNpdGF2aSIsIkFic3RyYWN0Q29tcGxleGl0eSI6MCwiQWJzdHJhY3RTb3VyY2VUZXh0R</w:instrText>
          </w:r>
          <w:r>
            <w:instrText xml:space="preserve">m9ybWF0IjowLCJBdXRob3JzIjpbeyIkaWQiOiI0IiwiJHR5cGUiOiJTd2lzc0FjYWRlbWljLkNpdGF2aS5QZXJzb24sIFN3aXNzQWNhZGVtaWMuQ2l0YXZpIiwiRmlyc3ROYW1lIjoiSmFuIiwiTGFzdE5hbWUiOiJTa29wZWsiLCJQcm90ZWN0ZWQiOmZhbHNlLCJTZXgiOjAsIkNyZWF0ZWRCeSI6Il9MZWVuYSBNYWHDnyIsIkNyZWF0ZWRPb</w:instrText>
          </w:r>
          <w:r>
            <w:instrText xml:space="preserve">iI6IjIwMjEtMDUtMDFUMTA6NDQ6MDQiLCJNb2RpZmllZEJ5IjoiX0xlZW5hIE1hYcOfIiwiSWQiOiIzNTI0OGY2Ny0xNTQ2LTQzYmYtOTQwNy0zMmNjZDI0MDViOGMiLCJNb2RpZmllZE9uIjoiMjAyMS0wNS0wMVQxMDo0NDowNCIsIlByb2plY3QiOnsiJGlkIjoiNSIsIiR0eXBlIjoiU3dpc3NBY2FkZW1pYy5DaXRhdmkuUHJvamVjdCwgU</w:instrText>
          </w:r>
          <w:r>
            <w:instrText xml:space="preserve">3dpc3NBY2FkZW1pYy5DaXRhdmkifX1dLCJDaXRhdGlvbktleVVwZGF0ZVR5cGUiOjAsIkNvbGxhYm9yYXRvcnMiOltdLCJDb3ZlclBhdGgiOnsiJGlkIjoiNiIsIiR0eXBlIjoiU3dpc3NBY2FkZW1pYy5DaXRhdmkuTGlua2VkUmVzb3VyY2UsIFN3aXNzQWNhZGVtaWMuQ2l0YXZpIiwiTGlua2VkUmVzb3VyY2VUeXBlIjoyLCJPcmlnaW5hb</w:instrText>
          </w:r>
          <w:r>
            <w:instrText xml:space="preserve">FN0cmluZyI6IkM6XFxVc2Vyc1xcSFBcXEFwcERhdGFcXExvY2FsXFxUZW1wXFxpcnExamNvcy5qcGciLCJVcmlTdHJpbmciOiI0NzU5MjRjZC0xOWRiLTQ0MDAtYTljZi0zNGI2ZjJjNWY4NTkiLCJMaW5rZWRSZXNvdXJjZVN0YXR1cyI6OCwiUHJvcGVydGllcyI6eyIkaWQiOiI3IiwiJHR5cGUiOiJTd2lzc0FjYWRlbWljLkNpdGF2aS5Ma</w:instrText>
          </w:r>
          <w:r>
            <w:instrText xml:space="preserve">W5rZWRSZXNvdXJjZVByb3BlcnRpZXMsIFN3aXNzQWNhZGVtaWMuQ2l0YXZpIn0sIlN5bmNGb2xkZXJUeXBlIjowLCJJc0xvY2FsQ2xvdWRQcm9qZWN0RmlsZUxpbmsiOmZhbHNlLCJJc0Nsb3VkUmVzdG9yZSI6ZmFsc2UsIklzQ2xvdWRDb3B5IjpmYWxzZSwiQXR0YWNobWVudEZvbGRlcldhc0luRmFsbGJhY2tNb2RlIjpmYWxzZX0sIkVka</w:instrText>
          </w:r>
          <w:r>
            <w:instrText xml:space="preserve">XRvcnMiOltdLCJFZGl0aW9uIjoiMS4gQXVmbC4iLCJFdmFsdWF0aW9uQ29tcGxleGl0eSI6MCwiRXZhbHVhdGlvblNvdXJjZVRleHRGb3JtYXQiOjAsIkdyb3VwcyI6W10sIkhhc0xhYmVsMSI6ZmFsc2UsIkhhc0xhYmVsMiI6ZmFsc2UsIklzYm4iOiI5NzgtMy01MzEtMTgzMTUtMiIsIktleXdvcmRzIjpbXSwiTGFuZ3VhZ2UiOiJnZXIiL</w:instrText>
          </w:r>
          <w:r>
            <w:instrText xml:space="preserve">CJMb2NhdGlvbnMiOlt7IiRpZCI6IjgiLCIkdHlwZSI6IlN3aXNzQWNhZGVtaWMuQ2l0YXZpLkxvY2F0aW9uLCBTd2lzc0FjYWRlbWljLkNpdGF2aSIsIkFkZHJlc3MiOnsiJGlkIjoiOSIsIiR0eXBlIjoiU3dpc3NBY2FkZW1pYy5DaXRhdmkuTGlua2VkUmVzb3VyY2UsIFN3aXNzQWNhZGVtaWMuQ2l0YXZpIiwiTGlua2VkUmVzb3VyY2VUe</w:instrText>
          </w:r>
          <w:r>
            <w:instrText xml:space="preserve">XBlIjo1LCJPcmlnaW5hbFN0cmluZyI6Imh0dHBzOi8vZXh0ZXJuYWwuZGFuZGVsb24uY29tL2Rvd25sb2FkL2F0dGFjaG1lbnRzL2RhbmRlbG9uL2lkcy9ERTAwNEI4NEI3MjY3RDFEMDE4ODhDMTI1Nzk5NDAwNDdFNDNCLnBkZiIsIlVyaVN0cmluZyI6Imh0dHBzOi8vZXh0ZXJuYWwuZGFuZGVsb24uY29tL2Rvd25sb2FkL2F0dGFjaG1lb</w:instrText>
          </w:r>
          <w:r>
            <w:instrText xml:space="preserve">nRzL2RhbmRlbG9uL2lkcy9ERTAwNEI4NEI3MjY3RDFEMDE4ODhDMTI1Nzk5NDAwNDdFNDNCLnBkZiIsIkxpbmtlZFJlc291cmNlU3RhdHVzIjo4LCJQcm9wZXJ0aWVzIjp7IiRpZCI6IjEwIiwiJHR5cGUiOiJTd2lzc0FjYWRlbWljLkNpdGF2aS5MaW5rZWRSZXNvdXJjZVByb3BlcnRpZXMsIFN3aXNzQWNhZGVtaWMuQ2l0YXZpIn0sIlN5b</w:instrText>
          </w:r>
          <w:r>
            <w:instrText xml:space="preserve">mNGb2xkZXJUeXBlIjowLCJJc0xvY2FsQ2xvdWRQcm9qZWN0RmlsZUxpbmsiOmZhbHNlLCJJc0Nsb3VkUmVzdG9yZSI6ZmFsc2UsIklzQ2xvdWRDb3B5IjpmYWxzZSwiQXR0YWNobWVudEZvbGRlcldhc0luRmFsbGJhY2tNb2RlIjpmYWxzZX0sIkFubm90YXRpb25zIjpbXSwiTG9jYXRpb25UeXBlIjowLCJNaXJyb3JzUmVmZXJlbmNlUHJvc</w:instrText>
          </w:r>
          <w:r>
            <w:instrText xml:space="preserve">GVydHlJZCI6MTEsIk5vdGVzIjoiSW5oYWx0c3ZlcnplaWNobmlzIiwiQ3JlYXRlZEJ5IjoiX0xlZW5hIE1hYcOfIiwiQ3JlYXRlZE9uIjoiMjAyMS0wNS0wMVQxMDo0NDowNCIsIk1vZGlmaWVkQnkiOiJfTGVlbmEgTWFhw58iLCJJZCI6IjExZTJiYzBkLWFjNmYtNGZkMi04NjM0LTI2NTU3NzM1MmJkOCIsIk1vZGlmaWVkT24iOiIyMDIxL</w:instrText>
          </w:r>
          <w:r>
            <w:instrText xml:space="preserve">TA1LTAxVDEwOjQ0OjA0IiwiUHJvamVjdCI6eyIkcmVmIjoiNSJ9fV0sIk9yZ2FuaXphdGlvbnMiOltdLCJPdGhlcnNJbnZvbHZlZCI6W10sIlBhZ2VDb3VudCI6IjM2MyIsIlBsYWNlT2ZQdWJsaWNhdGlvbiI6IldpZXNiYWRlbiIsIlByaWNlIjoiRVVSIDM5Ljk1IChERSkiLCJQdWJsaXNoZXJzIjpbeyIkaWQiOiIxMSIsIiR0eXBlIjoiU</w:instrText>
          </w:r>
          <w:r>
            <w:instrText xml:space="preserve">3dpc3NBY2FkZW1pYy5DaXRhdmkuUHVibGlzaGVyLCBTd2lzc0FjYWRlbWljLkNpdGF2aSIsIk5hbWUiOiJWUyBWZXJsLiBmw7xyIFNvemlhbHdpc3MiLCJQcm90ZWN0ZWQiOmZhbHNlLCJDcmVhdGVkQnkiOiJfTGVlbmEgTWFhw58iLCJDcmVhdGVkT24iOiIyMDIxLTA1LTAxVDEwOjQ0OjA0IiwiTW9kaWZpZWRCeSI6Il9MZWVuYSBNYWHDn</w:instrText>
          </w:r>
          <w:r>
            <w:instrText xml:space="preserve">yIsIklkIjoiZjk0YTM0OWYtMmJmNy00MzEzLTg2YjYtMzQzZjk3YjgxNmY3IiwiTW9kaWZpZWRPbiI6IjIwMjEtMDUtMDFUMTA6NDQ6MDQiLCJQcm9qZWN0Ijp7IiRyZWYiOiI1In19XSwiUXVvdGF0aW9ucyI6W10sIlJhdGluZyI6MCwiUmVmZXJlbmNlVHlwZSI6IkJvb2siLCJTaG9ydFRpdGxlIjoiU2tvcGVrIDIwMTIg4oCTIFBhcnRuZ</w:instrText>
          </w:r>
          <w:r>
            <w:instrText xml:space="preserve">XJ3YWhsIGltIEludGVybmV0IiwiU2hvcnRUaXRsZVVwZGF0ZVR5cGUiOjAsIlNvdXJjZU9mQmlibGlvZ3JhcGhpY0luZm9ybWF0aW9uIjoiR0JWIEdlbWVpbnNhbWVyIEJpYmxpb3RoZWtzdmVyYnVuZCIsIlN0YXRpY0lkcyI6WyI1ZTE1Y2M3YS1jMTA1LTRhY2ItYWNmZC0zODI4ODBkNTk1MTYiXSwiU3VidGl0bGUiOiJFaW5lIHF1YW50a</w:instrText>
          </w:r>
          <w:r>
            <w:instrText xml:space="preserve">XRhdGl2ZSBBbmFseXNlIHZvbiBTdHJ1a3R1cmVuIHVuZCBQcm96ZXNzZW4gZGVyIE9ubGluZS1QYXJ0bmVyc3VjaGUiLCJUYWJsZU9mQ29udGVudHNDb21wbGV4aXR5IjowLCJUYWJsZU9mQ29udGVudHNTb3VyY2VUZXh0Rm9ybWF0IjowLCJUYXNrcyI6W10sIlRpdGxlIjoiUGFydG5lcndhaGwgaW0gSW50ZXJuZXQiLCJUaXRsZVN1cHBsZ</w:instrText>
          </w:r>
          <w:r>
            <w:instrText xml:space="preserve">W1lbnQiOiJadWdsLjogQmFtYmVyZywgVW5pdi4sIERpc3MuLCAyMDExIiwiVHJhbnNsYXRvcnMiOltdLCJZZWFyIjoiMjAxMiIsIlllYXJSZXNvbHZlZCI6IjIwMTIiLCJDcmVhdGVkQnkiOiJfTGVlbmEgTWFhw58iLCJDcmVhdGVkT24iOiIyMDIxLTA1LTAxVDEwOjQ0OjA0IiwiTW9kaWZpZWRCeSI6Il9MZWVuYSBNYWHDnyIsIklkIjoiN</w:instrText>
          </w:r>
          <w:r>
            <w:instrText xml:space="preserve">Dc1OTI0Y2QtMTlkYi00NDAwLWE5Y2YtMzRiNmYyYzVmODU5IiwiTW9kaWZpZWRPbiI6IjIwMjEtMDUtMDFUMTA6NDQ6MDQiLCJQcm9qZWN0Ijp7IiRyZWYiOiI1In19LCJVc2VOdW1iZXJpbmdUeXBlT2ZQYXJlbnREb2N1bWVudCI6ZmFsc2V9XSwiRm9ybWF0dGVkVGV4dCI6eyIkaWQiOiIxMiIsIkNvdW50IjoxLCJUZXh0VW5pdHMiOlt7I</w:instrText>
          </w:r>
          <w:r>
            <w:instrText xml:space="preserve">iRpZCI6IjEzIiwiRm9udFN0eWxlIjp7IiRpZCI6IjE0IiwiTmV1dHJhbCI6dHJ1ZX0sIlJlYWRpbmdPcmRlciI6MSwiVGV4dCI6IlNrb3BlayJ9XX0sIlRhZyI6IkNpdGF2aVBsYWNlaG9sZGVyIzU1N2UxZGViLWRlZjEtNGYwNy1hZWZiLWI4NjljZGU5YWUyYyIsIlRleHQiOiJTa29wZWsiLCJXQUlWZXJzaW9uIjoiNi4xMC4wLjAifQ==}</w:instrText>
          </w:r>
          <w:r>
            <w:fldChar w:fldCharType="separate"/>
          </w:r>
          <w:r>
            <w:t xml:space="preserve">Skopek</w:t>
          </w:r>
          <w:r>
            <w:fldChar w:fldCharType="end"/>
          </w:r>
        </w:sdtContent>
      </w:sdt>
      <w:r>
        <w:t xml:space="preserve"> </w:t>
      </w:r>
      <w:sdt>
        <w:sdtPr>
          <w:alias w:val="To edit, see citavi.com/edit"/>
          <w15:appearance w15:val="boundingBox"/>
          <w:id w:val="1948183768"/>
          <w:placeholder>
            <w:docPart w:val="DefaultPlaceholder_-1854013440"/>
          </w:placeholder>
          <w:tag w:val="CitaviPlaceholder#d5cfe76a-417f-4fb5-88c2-531449a44a2e"/>
          <w:rPr/>
        </w:sdtPr>
        <w:sdtContent>
          <w:r>
            <w:fldChar w:fldCharType="begin"/>
          </w:r>
          <w:r>
            <w:instrText xml:space="preserve">ADDIN CitaviPlaceholder{eyIkaWQiOiIxIiwiJHR5cGUiOiJTd2lzc0FjYWRlbWljLkNpdGF2a</w:instrText>
          </w:r>
          <w:r>
            <w:instrText xml:space="preserve">S5DaXRhdGlvbnMuV29yZFBsYWNlaG9sZGVyLCBTd2lzc0FjYWRlbWljLkNpdGF2aSIsIkFzc29jaWF0ZVdpdGhQbGFjZWhvbGRlclRhZyI6IkNpdGF2aVBsYWNlaG9sZGVyIzU1N2UxZGViLWRlZjEtNGYwNy1hZWZiLWI4NjljZGU5YWUyYyIsIkVudHJpZXMiOlt7IiRpZCI6IjIiLCIkdHlwZSI6IlN3aXNzQWNhZGVtaWMuQ2l0YXZpLkNpd</w:instrText>
          </w:r>
          <w:r>
            <w:instrText xml:space="preserve">GF0aW9ucy5Xb3JkUGxhY2Vob2xkZXJFbnRyeSwgU3dpc3NBY2FkZW1pYy5DaXRhdmkiLCJJZCI6ImY4MWRiODY4LTY0NjgtNGZhYS04MTBhLTdkYWVmNjE5OTVlZSIsIlJhbmdlTGVuZ3RoIjoxMCwiUmVmZXJlbmNlSWQiOiI0NzU5MjRjZC0xOWRiLTQ0MDAtYTljZi0zNGI2ZjJjNWY4NTkiLCJQYWdlUmFuZ2UiOnsiJGlkIjoiMyIsIiR0e</w:instrText>
          </w:r>
          <w:r>
            <w:instrText xml:space="preserve">XBlIjoiU3dpc3NBY2FkZW1pYy5QYWdlUmFuZ2UsIFN3aXNzQWNhZGVtaWMiLCJFbmRQYWdlIjp7IiRpZCI6IjQiLCIkdHlwZSI6IlN3aXNzQWNhZGVtaWMuUGFnZU51bWJlciwgU3dpc3NBY2FkZW1pYyIsIklzRnVsbHlOdW1lcmljIjpmYWxzZSwiTnVtYmVyaW5nVHlwZSI6MCwiTnVtZXJhbFN5c3RlbSI6MH0sIk51bWJlcmluZ1R5cGUiO</w:instrText>
          </w:r>
          <w:r>
            <w:instrText xml:space="preserve">jAsIk51bWVyYWxTeXN0ZW0iOjAsIk9yaWdpbmFsU3RyaW5nIjoiNzYiLCJTdGFydFBhZ2UiOnsiJGlkIjoiNSIsIiR0eXBlIjoiU3dpc3NBY2FkZW1pYy5QYWdlTnVtYmVyLCBTd2lzc0FjYWRlbWljIiwiSXNGdWxseU51bWVyaWMiOnRydWUsIk51bWJlciI6NzYsIk51bWJlcmluZ1R5cGUiOjAsIk51bWVyYWxTeXN0ZW0iOjAsIk9yaWdpb</w:instrText>
          </w:r>
          <w:r>
            <w:instrText xml:space="preserve">mFsU3RyaW5nIjoiNzYiLCJQcmV0dHlTdHJpbmciOiI3NiJ9fSwiUmVmZXJlbmNlIjp7IiRpZCI6IjYiLCIkdHlwZSI6IlN3aXNzQWNhZGVtaWMuQ2l0YXZpLlJlZmVyZW5jZSwgU3dpc3NBY2FkZW1pYy5DaXRhdmkiLCJBYnN0cmFjdENvbXBsZXhpdHkiOjAsIkFic3RyYWN0U291cmNlVGV4dEZvcm1hdCI6MCwiQXV0aG9ycyI6W3siJGlkI</w:instrText>
          </w:r>
          <w:r>
            <w:instrText xml:space="preserve">joiNyIsIiR0eXBlIjoiU3dpc3NBY2FkZW1pYy5DaXRhdmkuUGVyc29uLCBTd2lzc0FjYWRlbWljLkNpdGF2aSIsIkZpcnN0TmFtZSI6IkphbiIsIkxhc3ROYW1lIjoiU2tvcGVrIiwiUHJvdGVjdGVkIjpmYWxzZSwiU2V4IjowLCJDcmVhdGVkQnkiOiJfTGVlbmEgTWFhw58iLCJDcmVhdGVkT24iOiIyMDIxLTA1LTAxVDEwOjQ0OjA0IiwiT</w:instrText>
          </w:r>
          <w:r>
            <w:instrText xml:space="preserve">W9kaWZpZWRCeSI6Il9MZWVuYSBNYWHDnyIsIklkIjoiMzUyNDhmNjctMTU0Ni00M2JmLTk0MDctMzJjY2QyNDA1YjhjIiwiTW9kaWZpZWRPbiI6IjIwMjEtMDUtMDFUMTA6NDQ6MDQiLCJQcm9qZWN0Ijp7IiRpZCI6IjgiLCIkdHlwZSI6IlN3aXNzQWNhZGVtaWMuQ2l0YXZpLlByb2plY3QsIFN3aXNzQWNhZGVtaWMuQ2l0YXZpIn19XSwiQ</w:instrText>
          </w:r>
          <w:r>
            <w:instrText xml:space="preserve">2l0YXRpb25LZXlVcGRhdGVUeXBlIjowLCJDb2xsYWJvcmF0b3JzIjpbXSwiQ292ZXJQYXRoIjp7IiRpZCI6IjkiLCIkdHlwZSI6IlN3aXNzQWNhZGVtaWMuQ2l0YXZpLkxpbmtlZFJlc291cmNlLCBTd2lzc0FjYWRlbWljLkNpdGF2aSIsIkxpbmtlZFJlc291cmNlVHlwZSI6MiwiT3JpZ2luYWxTdHJpbmciOiJDOlxcVXNlcnNcXEhQXFxBc</w:instrText>
          </w:r>
          <w:r>
            <w:instrText xml:space="preserve">HBEYXRhXFxMb2NhbFxcVGVtcFxcaXJxMWpjb3MuanBnIiwiVXJpU3RyaW5nIjoiNDc1OTI0Y2QtMTlkYi00NDAwLWE5Y2YtMzRiNmYyYzVmODU5IiwiTGlua2VkUmVzb3VyY2VTdGF0dXMiOjgsIlByb3BlcnRpZXMiOnsiJGlkIjoiMTAiLCIkdHlwZSI6IlN3aXNzQWNhZGVtaWMuQ2l0YXZpLkxpbmtlZFJlc291cmNlUHJvcGVydGllcywgU</w:instrText>
          </w:r>
          <w:r>
            <w:instrText xml:space="preserve">3dpc3NBY2FkZW1pYy5DaXRhdmkifSwiU3luY0ZvbGRlclR5cGUiOjAsIklzTG9jYWxDbG91ZFByb2plY3RGaWxlTGluayI6ZmFsc2UsIklzQ2xvdWRSZXN0b3JlIjpmYWxzZSwiSXNDbG91ZENvcHkiOmZhbHNlLCJBdHRhY2htZW50Rm9sZGVyV2FzSW5GYWxsYmFja01vZGUiOmZhbHNlfSwiRWRpdG9ycyI6W10sIkVkaXRpb24iOiIxLiBBd</w:instrText>
          </w:r>
          <w:r>
            <w:instrText xml:space="preserve">WZsLiIsIkV2YWx1YXRpb25Db21wbGV4aXR5IjowLCJFdmFsdWF0aW9uU291cmNlVGV4dEZvcm1hdCI6MCwiR3JvdXBzIjpbXSwiSGFzTGFiZWwxIjpmYWxzZSwiSGFzTGFiZWwyIjpmYWxzZSwiSXNibiI6Ijk3OC0zLTUzMS0xODMxNS0yIiwiS2V5d29yZHMiOltdLCJMYW5ndWFnZSI6ImdlciIsIkxvY2F0aW9ucyI6W3siJGlkIjoiMTEiL</w:instrText>
          </w:r>
          <w:r>
            <w:instrText xml:space="preserve">CIkdHlwZSI6IlN3aXNzQWNhZGVtaWMuQ2l0YXZpLkxvY2F0aW9uLCBTd2lzc0FjYWRlbWljLkNpdGF2aSIsIkFkZHJlc3MiOnsiJGlkIjoiMTIiLCIkdHlwZSI6IlN3aXNzQWNhZGVtaWMuQ2l0YXZpLkxpbmtlZFJlc291cmNlLCBTd2lzc0FjYWRlbWljLkNpdGF2aSIsIkxpbmtlZFJlc291cmNlVHlwZSI6NSwiT3JpZ2luYWxTdHJpbmciO</w:instrText>
          </w:r>
          <w:r>
            <w:instrText xml:space="preserve">iJodHRwczovL2V4dGVybmFsLmRhbmRlbG9uLmNvbS9kb3dubG9hZC9hdHRhY2htZW50cy9kYW5kZWxvbi9pZHMvREUwMDRCODRCNzI2N0QxRDAxODg4QzEyNTc5OTQwMDQ3RTQzQi5wZGYiLCJVcmlTdHJpbmciOiJodHRwczovL2V4dGVybmFsLmRhbmRlbG9uLmNvbS9kb3dubG9hZC9hdHRhY2htZW50cy9kYW5kZWxvbi9pZHMvREUwMDRCO</w:instrText>
          </w:r>
          <w:r>
            <w:instrText xml:space="preserve">DRCNzI2N0QxRDAxODg4QzEyNTc5OTQwMDQ3RTQzQi5wZGYiLCJMaW5rZWRSZXNvdXJjZVN0YXR1cyI6OCwiUHJvcGVydGllcyI6eyIkaWQiOiIxMy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xLCJOb3RlcyI6Iklua</w:instrText>
          </w:r>
          <w:r>
            <w:instrText xml:space="preserve">GFsdHN2ZXJ6ZWljaG5pcyIsIkNyZWF0ZWRCeSI6Il9MZWVuYSBNYWHDnyIsIkNyZWF0ZWRPbiI6IjIwMjEtMDUtMDFUMTA6NDQ6MDQiLCJNb2RpZmllZEJ5IjoiX0xlZW5hIE1hYcOfIiwiSWQiOiIxMWUyYmMwZC1hYzZmLTRmZDItODYzNC0yNjU1NzczNTJiZDgiLCJNb2RpZmllZE9uIjoiMjAyMS0wNS0wMVQxMDo0NDowNCIsIlByb2plY</w:instrText>
          </w:r>
          <w:r>
            <w:instrText xml:space="preserve">3QiOnsiJHJlZiI6IjgifX1dLCJPcmdhbml6YXRpb25zIjpbXSwiT3RoZXJzSW52b2x2ZWQiOltdLCJQYWdlQ291bnQiOiIzNjMiLCJQbGFjZU9mUHVibGljYXRpb24iOiJXaWVzYmFkZW4iLCJQcmljZSI6IkVVUiAzOS45NSAoREUpIiwiUHVibGlzaGVycyI6W3siJGlkIjoiMTQiLCIkdHlwZSI6IlN3aXNzQWNhZGVtaWMuQ2l0YXZpLlB1Y</w:instrText>
          </w:r>
          <w:r>
            <w:instrText xml:space="preserve">mxpc2hlciwgU3dpc3NBY2FkZW1pYy5DaXRhdmkiLCJOYW1lIjoiVlMgVmVybC4gZsO8ciBTb3ppYWx3aXNzIiwiUHJvdGVjdGVkIjpmYWxzZSwiQ3JlYXRlZEJ5IjoiX0xlZW5hIE1hYcOfIiwiQ3JlYXRlZE9uIjoiMjAyMS0wNS0wMVQxMDo0NDowNCIsIk1vZGlmaWVkQnkiOiJfTGVlbmEgTWFhw58iLCJJZCI6ImY5NGEzNDlmLTJiZjctN</w:instrText>
          </w:r>
          <w:r>
            <w:instrText xml:space="preserve">DMxMy04NmI2LTM0M2Y5N2I4MTZmNyIsIk1vZGlmaWVkT24iOiIyMDIxLTA1LTAxVDEwOjQ0OjA0IiwiUHJvamVjdCI6eyIkcmVmIjoiOCJ9fV0sIlF1b3RhdGlvbnMiOltdLCJSYXRpbmciOjAsIlJlZmVyZW5jZVR5cGUiOiJCb29rIiwiU2hvcnRUaXRsZSI6IlNrb3BlayAyMDEyIOKAkyBQYXJ0bmVyd2FobCBpbSBJbnRlcm5ldCIsIlNob</w:instrText>
          </w:r>
          <w:r>
            <w:instrText xml:space="preserve">3J0VGl0bGVVcGRhdGVUeXBlIjowLCJTb3VyY2VPZkJpYmxpb2dyYXBoaWNJbmZvcm1hdGlvbiI6IkdCViBHZW1laW5zYW1lciBCaWJsaW90aGVrc3ZlcmJ1bmQiLCJTdGF0aWNJZHMiOlsiNWUxNWNjN2EtYzEwNS00YWNiLWFjZmQtMzgyODgwZDU5NTE2Il0sIlN1YnRpdGxlIjoiRWluZSBxdWFudGl0YXRpdmUgQW5hbHlzZSB2b24gU3Ryd</w:instrText>
          </w:r>
          <w:r>
            <w:instrText xml:space="preserve">Wt0dXJlbiB1bmQgUHJvemVzc2VuIGRlciBPbmxpbmUtUGFydG5lcnN1Y2hlIiwiVGFibGVPZkNvbnRlbnRzQ29tcGxleGl0eSI6MCwiVGFibGVPZkNvbnRlbnRzU291cmNlVGV4dEZvcm1hdCI6MCwiVGFza3MiOltdLCJUaXRsZSI6IlBhcnRuZXJ3YWhsIGltIEludGVybmV0IiwiVGl0bGVTdXBwbGVtZW50IjoiWnVnbC46IEJhbWJlcmcsI</w:instrText>
          </w:r>
          <w:r>
            <w:instrText xml:space="preserve">FVuaXYuLCBEaXNzLiwgMjAxMSIsIlRyYW5zbGF0b3JzIjpbXSwiWWVhciI6IjIwMTIiLCJZZWFyUmVzb2x2ZWQiOiIyMDEyIiwiQ3JlYXRlZEJ5IjoiX0xlZW5hIE1hYcOfIiwiQ3JlYXRlZE9uIjoiMjAyMS0wNS0wMVQxMDo0NDowNCIsIk1vZGlmaWVkQnkiOiJfTGVlbmEgTWFhw58iLCJJZCI6IjQ3NTkyNGNkLTE5ZGItNDQwMC1hOWNmL</w:instrText>
          </w:r>
          <w:r>
            <w:instrText xml:space="preserve">TM0YjZmMmM1Zjg1OSIsIk1vZGlmaWVkT24iOiIyMDIxLTA1LTAxVDEwOjQ0OjA0IiwiUHJvamVjdCI6eyIkcmVmIjoiOCJ9fSwiVXNlTnVtYmVyaW5nVHlwZU9mUGFyZW50RG9jdW1lbnQiOmZhbHNlLCJZZWFyT25seSI6dHJ1ZX1dLCJGb3JtYXR0ZWRUZXh0Ijp7IiRpZCI6IjE1IiwiQ291bnQiOjEsIlRleHRVbml0cyI6W3siJGlkIjoiM</w:instrText>
          </w:r>
          <w:r>
            <w:instrText xml:space="preserve">TYiLCJGb250U3R5bGUiOnsiJGlkIjoiMTciLCJOZXV0cmFsIjp0cnVlfSwiUmVhZGluZ09yZGVyIjoxLCJUZXh0IjoiKDIwMTIsIDc2KSJ9XX0sIlRhZyI6IkNpdGF2aVBsYWNlaG9sZGVyI2Q1Y2ZlNzZhLTQxN2YtNGZiNS04OGMyLTUzMTQ0OWE0NGEyZSIsIlRleHQiOiIoMjAxMiwgNzYpIiwiV0FJVmVyc2lvbiI6IjYuMTAuMC4wIn0=}</w:instrText>
          </w:r>
          <w:r>
            <w:fldChar w:fldCharType="separate"/>
          </w:r>
          <w:r>
            <w:t xml:space="preserve">(2012, 76)</w:t>
          </w:r>
          <w:r>
            <w:fldChar w:fldCharType="end"/>
          </w:r>
        </w:sdtContent>
      </w:sdt>
      <w:r>
        <w:t xml:space="preserve"> </w:t>
      </w:r>
      <w:r>
        <w:t xml:space="preserve">beschreibt Online-Dating im</w:t>
      </w:r>
      <w:r>
        <w:t xml:space="preserve"> Hinblick auf „die Partnersuche [als] effizienter sowie wesentlich systematischer und zielorientierter als Teilheiratsmärkte des Alltags, in denen die Partnersuche auch auf zufälligen Begegnungen in sozial vorstrukturierten Kontaktnetzwerken beruhen kann.“</w:t>
      </w:r>
      <w:r/>
    </w:p>
    <w:p>
      <w:pPr>
        <w:pBdr/>
        <w:spacing w:after="240" w:line="360" w:lineRule="auto"/>
        <w:ind/>
        <w:jc w:val="both"/>
        <w:rPr/>
      </w:pPr>
      <w:r>
        <w:t xml:space="preserve">Anders als bei traditionellen Begegnungskontexten, wo „die Partnerschaftsformation […] eine ungeplante Nebenfolge der kontextspezifischen Praxis darstellt“</w:t>
      </w:r>
      <w:r>
        <w:t xml:space="preserve"> </w:t>
      </w:r>
      <w:sdt>
        <w:sdtPr>
          <w:alias w:val="To edit, see citavi.com/edit"/>
          <w15:appearance w15:val="boundingBox"/>
          <w:id w:val="-1320796301"/>
          <w:placeholder>
            <w:docPart w:val="DefaultPlaceholder_-1854013440"/>
          </w:placeholder>
          <w:tag w:val="CitaviPlaceholder#015d48f9-8891-44c3-801c-b8ce2b662504"/>
          <w:rPr/>
        </w:sdtPr>
        <w:sdtContent>
          <w:r>
            <w:fldChar w:fldCharType="begin"/>
          </w:r>
          <w:r>
            <w:instrText xml:space="preserve">ADDIN CitaviPlaceholder{eyIkaWQiOiIxIiwiJHR5cGUiOiJTd2lzc0FjYWRlbWljLkNpdGF2a</w:instrText>
          </w:r>
          <w:r>
            <w:instrText xml:space="preserve">S5DaXRhdGlvbnMuV29yZFBsYWNlaG9sZGVyLCBTd2lzc0FjYWRlbWljLkNpdGF2aSIsIkVudHJpZXMiOlt7IiRpZCI6IjIiLCIkdHlwZSI6IlN3aXNzQWNhZGVtaWMuQ2l0YXZpLkNpdGF0aW9ucy5Xb3JkUGxhY2Vob2xkZXJFbnRyeSwgU3dpc3NBY2FkZW1pYy5DaXRhdmkiLCJJZCI6ImU2YmM0ZmY2LWM3MzAtNGNkNS04MDcxLWQxZDI2N</w:instrText>
          </w:r>
          <w:r>
            <w:instrText xml:space="preserve">mVjMTUyYiIsIlJhbmdlTGVuZ3RoIjoxOSwiUmVmZXJlbmNlSWQiOiIwZjc4Yzc1Yi1kMTVlLTQ0YmItYjI2Ny1iZmMwMTg1ZDlhMjYiLCJQYWdlUmFuZ2UiOnsiJGlkIjoiMyIsIiR0eXBlIjoiU3dpc3NBY2FkZW1pYy5QYWdlUmFuZ2UsIFN3aXNzQWNhZGVtaWMiLCJFbmRQYWdlIjp7IiRpZCI6IjQiLCIkdHlwZSI6IlN3aXNzQWNhZGVta</w:instrText>
          </w:r>
          <w:r>
            <w:instrText xml:space="preserve">WMuUGFnZU51bWJlciwgU3dpc3NBY2FkZW1pYyIsIklzRnVsbHlOdW1lcmljIjpmYWxzZSwiTnVtYmVyaW5nVHlwZSI6MCwiTnVtZXJhbFN5c3RlbSI6MH0sIk51bWJlcmluZ1R5cGUiOjAsIk51bWVyYWxTeXN0ZW0iOjAsIk9yaWdpbmFsU3RyaW5nIjoiMTE0IiwiU3RhcnRQYWdlIjp7IiRpZCI6IjUiLCIkdHlwZSI6IlN3aXNzQWNhZGVta</w:instrText>
          </w:r>
          <w:r>
            <w:instrText xml:space="preserve">WMuUGFnZU51bWJlciwgU3dpc3NBY2FkZW1pYyIsIklzRnVsbHlOdW1lcmljIjp0cnVlLCJOdW1iZXIiOjExNCwiTnVtYmVyaW5nVHlwZSI6MCwiTnVtZXJhbFN5c3RlbSI6MCwiT3JpZ2luYWxTdHJpbmciOiIxMTQiLCJQcmV0dHlTdHJpbmciOiIxMTQifX0sIlJlZmVyZW5jZSI6eyIkaWQiOiI2IiwiJHR5cGUiOiJTd2lzc0FjYWRlbWljL</w:instrText>
          </w:r>
          <w:r>
            <w:instrText xml:space="preserve">kNpdGF2aS5SZWZlcmVuY2UsIFN3aXNzQWNhZGVtaWMuQ2l0YXZpIiwiQWJzdHJhY3RDb21wbGV4aXR5IjowLCJBYnN0cmFjdFNvdXJjZVRleHRGb3JtYXQiOjAsIkF1dGhvcnMiOlt7IiRpZCI6IjciLCIkdHlwZSI6IlN3aXNzQWNhZGVtaWMuQ2l0YXZpLlBlcnNvbiwgU3dpc3NBY2FkZW1pYy5DaXRhdmkiLCJGaXJzdE5hbWUiOiJBbmRyZ</w:instrText>
          </w:r>
          <w:r>
            <w:instrText xml:space="preserve">WFzIiwiTGFzdE5hbWUiOiJTY2htaXR6IiwiUHJvdGVjdGVkIjpmYWxzZSwiU2V4IjoyLCJDcmVhdGVkQnkiOiJfTGVlbmEgTWFhw58iLCJDcmVhdGVkT24iOiIyMDIxLTA1LTAxVDEwOjQ1OjIwIiwiTW9kaWZpZWRCeSI6Il9MZWVuYSBNYWHDnyIsIklkIjoiM2Q2MjZkZTUtMWUxZi00YzRjLWJjMTMtYjc2MGZjZGMyYjU3IiwiTW9kaWZpZ</w:instrText>
          </w:r>
          <w:r>
            <w:instrText xml:space="preserve">WRPbiI6IjIwMjEtMDUtMDFUMTA6NDU6MjAiLCJQcm9qZWN0Ijp7IiRpZCI6IjgiLCIkdHlwZSI6IlN3aXNzQWNhZGVtaWMuQ2l0YXZpLlByb2plY3QsIFN3aXNzQWNhZGVtaWMuQ2l0YXZpIn19XSwiQ2l0YXRpb25LZXlVcGRhdGVUeXBlIjowLCJDb2xsYWJvcmF0b3JzIjpbXSwiRG9pIjoiMTAuMTAwNy85NzgtMy02NTgtMDI3OTQtMF82I</w:instrText>
          </w:r>
          <w:r>
            <w:instrText xml:space="preserve">iwiRWRpdG9ycyI6W10sIkV2YWx1YXRpb25Db21wbGV4aXR5IjowLCJFdmFsdWF0aW9uU291cmNlVGV4dEZvcm1hdCI6MCwiR3JvdXBzIjpbXSwiSGFzTGFiZWwxIjpmYWxzZSwiSGFzTGFiZWwyIjpmYWxzZSwiS2V5d29yZHMiOltdLCJMb2NhdGlvbnMiOlt7IiRpZCI6IjkiLCIkdHlwZSI6IlN3aXNzQWNhZGVtaWMuQ2l0YXZpLkxvY2F0a</w:instrText>
          </w:r>
          <w:r>
            <w:instrText xml:space="preserve">W9uLCBTd2lzc0FjYWRlbWljLkNpdGF2aSIsIkFkZHJlc3MiOnsiJGlkIjoiMTAiLCIkdHlwZSI6IlN3aXNzQWNhZGVtaWMuQ2l0YXZpLkxpbmtlZFJlc291cmNlLCBTd2lzc0FjYWRlbWljLkNpdGF2aSIsIkxpbmtlZFJlc291cmNlVHlwZSI6NSwiT3JpZ2luYWxTdHJpbmciOiIxMC4xMDA3Lzk3OC0zLTY1OC0wMjc5NC0wXzYiLCJVcmlTd</w:instrText>
          </w:r>
          <w:r>
            <w:instrText xml:space="preserve">HJpbmciOiJodHRwczovL2RvaS5vcmcvMTAuMTAwNy85NzgtMy02NTgtMDI3OTQtMF82IiwiTGlua2VkUmVzb3VyY2VTdGF0dXMiOjgsIlByb3BlcnRpZXMiOnsiJGlkIjoiMTEiLCIkdHlwZSI6IlN3aXNzQWNhZGVtaWMuQ2l0YXZpLkxpbmtlZFJlc291cmNlUHJvcGVydGllcywgU3dpc3NBY2FkZW1pYy5DaXRhdmkifSwiU3luY0ZvbGRlc</w:instrText>
          </w:r>
          <w:r>
            <w:instrText xml:space="preserve">lR5cGUiOjAsIklzTG9jYWxDbG91ZFByb2plY3RGaWxlTGluayI6ZmFsc2UsIklzQ2xvdWRSZXN0b3JlIjpmYWxzZSwiSXNDbG91ZENvcHkiOmZhbHNlLCJBdHRhY2htZW50Rm9sZGVyV2FzSW5GYWxsYmFja01vZGUiOmZhbHNlfSwiQW5ub3RhdGlvbnMiOltdLCJMb2NhdGlvblR5cGUiOjAsIk1pcnJvcnNSZWZlcmVuY2VQcm9wZXJ0eUlkI</w:instrText>
          </w:r>
          <w:r>
            <w:instrText xml:space="preserve">joxMjgsIkNyZWF0ZWRCeSI6Il9MZWVuYSBNYWHDnyIsIkNyZWF0ZWRPbiI6IjIwMjEtMTAtMTlUMjI6Mjc6MzUiLCJNb2RpZmllZEJ5IjoiX0xlZW5hIE1hYcOfIiwiSWQiOiIzOTFmOGE3My1hNTVlLTQzMjMtOTg1Ny0wZGE1ZTM5ZjNiNzgiLCJNb2RpZmllZE9uIjoiMjAyMS0xMC0xOVQyMjoyNzozNSIsIlByb2plY3QiOnsiJHJlZiI6I</w:instrText>
          </w:r>
          <w:r>
            <w:instrText xml:space="preserve">jgifX1dLCJPcmdhbml6YXRpb25zIjpbXSwiT3RoZXJzSW52b2x2ZWQiOltdLCJQYWdlUmFuZ2UiOiI8c3A+XHJcbiAgPG4+MTExPC9uPlxyXG4gIDxpbj50cnVlPC9pbj5cclxuICA8b3M+MTExPC9vcz5cclxuICA8cHM+MTExPC9wcz5cclxuPC9zcD5cclxuPGVwPlxyXG4gIDxuPjEzNjwvbj5cclxuICA8aW4+dHJ1ZTwvaW4+XHJcbiAgP</w:instrText>
          </w:r>
          <w:r>
            <w:instrText xml:space="preserve">G9zPjEzNjwvb3M+XHJcbiAgPHBzPjEzNjwvcHM+XHJcbjwvZXA+XHJcbjxvcz4xMTEtMTM2PC9vcz4iLCJQYXJlbnRSZWZlcmVuY2UiOnsiJGlkIjoiMTIiLCIkdHlwZSI6IlN3aXNzQWNhZGVtaWMuQ2l0YXZpLlJlZmVyZW5jZSwgU3dpc3NBY2FkZW1pYy5DaXRhdmkiLCJBYnN0cmFjdENvbXBsZXhpdHkiOjAsIkFic3RyYWN0U291cmNlV</w:instrText>
          </w:r>
          <w:r>
            <w:instrText xml:space="preserve">GV4dEZvcm1hdCI6MCwiQXV0aG9ycyI6W10sIkNpdGF0aW9uS2V5VXBkYXRlVHlwZSI6MCwiQ29sbGFib3JhdG9ycyI6W10sIkRvaSI6IjEwLjEwMDcvOTc4LTMtNjU4LTAyNzk0LTAiLCJFZGl0b3JzIjpbeyIkaWQiOiIxMyIsIiR0eXBlIjoiU3dpc3NBY2FkZW1pYy5DaXRhdmkuUGVyc29uLCBTd2lzc0FjYWRlbWljLkNpdGF2aSIsIkZpc</w:instrText>
          </w:r>
          <w:r>
            <w:instrText xml:space="preserve">nN0TmFtZSI6IkFybWFuZG8iLCJMYXN0TmFtZSI6IkjDpHJpbmciLCJQcm90ZWN0ZWQiOmZhbHNlLCJTZXgiOjIsIkNyZWF0ZWRCeSI6Il9MZWVuYSBNYWHDnyIsIkNyZWF0ZWRPbiI6IjIwMjEtMTAtMTBUMTI6NDE6MzUiLCJNb2RpZmllZEJ5IjoiX0xlZW5hIE1hYcOfIiwiSWQiOiI4ZmZlYWFkYS05MjczLTQwNTEtOGM1YS0zMjQ1ZmE2Z</w:instrText>
          </w:r>
          <w:r>
            <w:instrText xml:space="preserve">DU5OGMiLCJNb2RpZmllZE9uIjoiMjAyMS0xMC0xMFQxMjo0MTozNSIsIlByb2plY3QiOnsiJHJlZiI6IjgifX0seyIkaWQiOiIxNCIsIiR0eXBlIjoiU3dpc3NBY2FkZW1pYy5DaXRhdmkuUGVyc29uLCBTd2lzc0FjYWRlbWljLkNpdGF2aSIsIkZpcnN0TmFtZSI6IlRob21hcyIsIkxhc3ROYW1lIjoiS2xlaW4iLCJQcm90ZWN0ZWQiOmZhb</w:instrText>
          </w:r>
          <w:r>
            <w:instrText xml:space="preserve">HNlLCJTZXgiOjIsIkNyZWF0ZWRCeSI6Il9MZWVuYSBNYWHDnyIsIkNyZWF0ZWRPbiI6IjIwMjEtMDQtMjlUMDc6NDQ6MzIiLCJNb2RpZmllZEJ5IjoiX0xlZW5hIE1hYcOfIiwiSWQiOiI4ZTg4NWQzYy02ZWJhLTQ3N2ItYTQ2Mi00YWFjZDllZjQxODMiLCJNb2RpZmllZE9uIjoiMjAyMS0wNC0yOVQwNzo0NDozMiIsIlByb2plY3QiOnsiJ</w:instrText>
          </w:r>
          <w:r>
            <w:instrText xml:space="preserve">HJlZiI6IjgifX0seyIkaWQiOiIxNSIsIiR0eXBlIjoiU3dpc3NBY2FkZW1pYy5DaXRhdmkuUGVyc29uLCBTd2lzc0FjYWRlbWljLkNpdGF2aSIsIkZpcnN0TmFtZSI6IkpvaGFubmVzIiwiTGFzdE5hbWUiOiJTdGF1ZGVyIiwiUHJvdGVjdGVkIjpmYWxzZSwiU2V4IjoyLCJDcmVhdGVkQnkiOiJfTGVlbmEgTWFhw58iLCJDcmVhdGVkT24iO</w:instrText>
          </w:r>
          <w:r>
            <w:instrText xml:space="preserve">iIyMDIxLTA1LTEyVDE4OjM0OjMzIiwiTW9kaWZpZWRCeSI6Il9MZWVuYSBNYWHDnyIsIklkIjoiMTI2MmIyOTQtMzgwMC00MWIyLWFmOTEtNDUyMTkxODFmMmUwIiwiTW9kaWZpZWRPbiI6IjIwMjEtMDUtMTJUMTg6MzQ6MzMiLCJQcm9qZWN0Ijp7IiRyZWYiOiI4In19LHsiJGlkIjoiMTYiLCIkdHlwZSI6IlN3aXNzQWNhZGVtaWMuQ2l0Y</w:instrText>
          </w:r>
          <w:r>
            <w:instrText xml:space="preserve">XZpLlBlcnNvbiwgU3dpc3NBY2FkZW1pYy5DaXRhdmkiLCJGaXJzdE5hbWUiOiJLcmlzdGlhbiIsIkxhc3ROYW1lIjoiU3RveWUiLCJQcm90ZWN0ZWQiOmZhbHNlLCJTZXgiOjAsIkNyZWF0ZWRCeSI6Il9MZWVuYSBNYWHDnyIsIkNyZWF0ZWRPbiI6IjIwMjEtMTAtMTBUMTI6NDE6MzUiLCJNb2RpZmllZEJ5IjoiX0xlZW5hIE1hYcOfIiwiS</w:instrText>
          </w:r>
          <w:r>
            <w:instrText xml:space="preserve">WQiOiI4ZjAwYjU0Ny1iNGVjLTQ4YzAtOTBkYy02NmMyODdhYjdhM2YiLCJNb2RpZmllZE9uIjoiMjAyMS0xMC0xMFQxMjo0MTozNSIsIlByb2plY3QiOnsiJHJlZiI6IjgifX1dLCJFdmFsdWF0aW9uQ29tcGxleGl0eSI6MCwiRXZhbHVhdGlvblNvdXJjZVRleHRGb3JtYXQiOjAsIkdyb3VwcyI6W10sIkhhc0xhYmVsMSI6ZmFsc2UsIkhhc</w:instrText>
          </w:r>
          <w:r>
            <w:instrText xml:space="preserve">0xhYmVsMiI6ZmFsc2UsIklzYm4iOiI5NzgtMy02NTgtMDI3OTMtMyIsIktleXdvcmRzIjpbXSwiTG9jYXRpb25zIjpbeyIkaWQiOiIxNyIsIiR0eXBlIjoiU3dpc3NBY2FkZW1pYy5DaXRhdmkuTG9jYXRpb24sIFN3aXNzQWNhZGVtaWMuQ2l0YXZpIiwiQWRkcmVzcyI6eyIkaWQiOiIxOCIsIiR0eXBlIjoiU3dpc3NBY2FkZW1pYy5DaXRhd</w:instrText>
          </w:r>
          <w:r>
            <w:instrText xml:space="preserve">mkuTGlua2VkUmVzb3VyY2UsIFN3aXNzQWNhZGVtaWMuQ2l0YXZpIiwiTGlua2VkUmVzb3VyY2VUeXBlIjo1LCJPcmlnaW5hbFN0cmluZyI6IjEwLjEwMDcvOTc4LTMtNjU4LTAyNzk0LTAiLCJVcmlTdHJpbmciOiJodHRwczovL2RvaS5vcmcvMTAuMTAwNy85NzgtMy02NTgtMDI3OTQtMCIsIkxpbmtlZFJlc291cmNlU3RhdHVzIjo4LCJQc</w:instrText>
          </w:r>
          <w:r>
            <w:instrText xml:space="preserve">m9wZXJ0aWVzIjp7IiRpZCI6IjE5IiwiJHR5cGUiOiJTd2lzc0FjYWRlbWljLkNpdGF2aS5MaW5rZWRSZXNvdXJjZVByb3BlcnRpZXMsIFN3aXNzQWNhZGVtaWMuQ2l0YXZpIn0sIlN5bmNGb2xkZXJUeXBlIjowLCJJc0xvY2FsQ2xvdWRQcm9qZWN0RmlsZUxpbmsiOmZhbHNlLCJJc0Nsb3VkUmVzdG9yZSI6ZmFsc2UsIklzQ2xvdWRDb3B5I</w:instrText>
          </w:r>
          <w:r>
            <w:instrText xml:space="preserve">jpmYWxzZSwiQXR0YWNobWVudEZvbGRlcldhc0luRmFsbGJhY2tNb2RlIjpmYWxzZX0sIkFubm90YXRpb25zIjpbXSwiTG9jYXRpb25UeXBlIjowLCJNaXJyb3JzUmVmZXJlbmNlUHJvcGVydHlJZCI6MTI4LCJDcmVhdGVkQnkiOiJfTGVlbmEgTWFhw58iLCJDcmVhdGVkT24iOiIyMDIxLTEwLTE5VDIyOjI3OjM1IiwiTW9kaWZpZWRCeSI6I</w:instrText>
          </w:r>
          <w:r>
            <w:instrText xml:space="preserve">l9MZWVuYSBNYWHDnyIsIklkIjoiNGRkODFiZTEtYmYzMy00MTRjLWFhMjQtODExODZlMTBlN2MxIiwiTW9kaWZpZWRPbiI6IjIwMjEtMTAtMTlUMjI6Mjc6MzUiLCJQcm9qZWN0Ijp7IiRyZWYiOiI4In19XSwiT3JnYW5pemF0aW9ucyI6W10sIk90aGVyc0ludm9sdmVkIjpbXSwiUGxhY2VPZlB1YmxpY2F0aW9uIjoiV2llc2JhZGVuIiwiU</w:instrText>
          </w:r>
          <w:r>
            <w:instrText xml:space="preserve">HVibGlzaGVycyI6W3siJGlkIjoiMjAiLCIkdHlwZSI6IlN3aXNzQWNhZGVtaWMuQ2l0YXZpLlB1Ymxpc2hlciwgU3dpc3NBY2FkZW1pYy5DaXRhdmkiLCJOYW1lIjoiU3ByaW5nZXIgRmFjaG1lZGllbiBXaWVzYmFkZW4iLCJQcm90ZWN0ZWQiOmZhbHNlLCJDcmVhdGVkQnkiOiJfTGVlbmEgTWFhw58iLCJDcmVhdGVkT24iOiIyMDIxLTA1L</w:instrText>
          </w:r>
          <w:r>
            <w:instrText xml:space="preserve">TEwVDE4OjM5OjUwIiwiTW9kaWZpZWRCeSI6Il9MZWVuYSBNYWHDnyIsIklkIjoiYjIzYWIwYjktMjk3NS00MmIzLTg2ZjMtYjRiMjE1ZjQyNmJmIiwiTW9kaWZpZWRPbiI6IjIwMjEtMDUtMTBUMTg6Mzk6NTAiLCJQcm9qZWN0Ijp7IiRyZWYiOiI4In19XSwiUXVvdGF0aW9ucyI6W10sIlJhdGluZyI6MCwiUmVmZXJlbmNlVHlwZSI6IkJvb</w:instrText>
          </w:r>
          <w:r>
            <w:instrText xml:space="preserve">2tFZGl0ZWQiLCJTaG9ydFRpdGxlIjoiSMOkcmluZywgS2xlaW4gZXQgYWwuIChIZy4pIDIwMTQg4oCTIERlciBQYXJ0bmVybWFya3QgdW5kIGRpZSBHZWxlZ2VuaGVpdGVuIiwiU2hvcnRUaXRsZVVwZGF0ZVR5cGUiOjAsIlNvdXJjZU9mQmlibGlvZ3JhcGhpY0luZm9ybWF0aW9uIjoiQ3Jvc3NSZWYiLCJTdGF0aWNJZHMiOlsiMGE1ZmQwN</w:instrText>
          </w:r>
          <w:r>
            <w:instrText xml:space="preserve">TAtYzE5NC00ZGVkLWI0MTYtOWJjY2YxOWRjOTkzIl0sIlRhYmxlT2ZDb250ZW50c0NvbXBsZXhpdHkiOjAsIlRhYmxlT2ZDb250ZW50c1NvdXJjZVRleHRGb3JtYXQiOjAsIlRhc2tzIjpbXSwiVGl0bGUiOiJEZXIgUGFydG5lcm1hcmt0IHVuZCBkaWUgR2VsZWdlbmhlaXRlbiBkZXMgS2VubmVubGVybmVucyIsIlRyYW5zbGF0b3JzIjpbX</w:instrText>
          </w:r>
          <w:r>
            <w:instrText xml:space="preserve">SwiWWVhciI6IjIwMTQiLCJZZWFyUmVzb2x2ZWQiOiIyMDE0IiwiQ3JlYXRlZEJ5IjoiX0xlZW5hIE1hYcOfIiwiQ3JlYXRlZE9uIjoiMjAyMS0xMC0xOVQyMjoyNzozNSIsIk1vZGlmaWVkQnkiOiJfTGVlbmEgTWFhw58iLCJJZCI6IjA1M2MxODdjLWJjYjctNDBjYy04NjQyLTYxZmU4NzU1NDg5YSIsIk1vZGlmaWVkT24iOiIyMDIxLTEwL</w:instrText>
          </w:r>
          <w:r>
            <w:instrText xml:space="preserve">TE5VDIyOjI3OjM1IiwiUHJvamVjdCI6eyIkcmVmIjoiOCJ9fSwiUHVibGlzaGVycyI6W10sIlF1b3RhdGlvbnMiOltdLCJSYXRpbmciOjAsIlJlZmVyZW5jZVR5cGUiOiJDb250cmlidXRpb24iLCJTaG9ydFRpdGxlIjoiU2NobWl0eiAyMDE0IOKAkyBPbmxpbmUtRGF0aW5nIGFscyBQYXJ0bmVybWFya3QiLCJTaG9ydFRpdGxlVXBkYXRlV</w:instrText>
          </w:r>
          <w:r>
            <w:instrText xml:space="preserve">HlwZSI6MCwiU291cmNlT2ZCaWJsaW9ncmFwaGljSW5mb3JtYXRpb24iOiJDcm9zc1JlZiIsIlN0YXRpY0lkcyI6WyJhZThmZGVkNC1jZWFmLTQ4OTctYmE4Zi0wZjFhMDllOGRjOTMiXSwiVGFibGVPZkNvbnRlbnRzQ29tcGxleGl0eSI6MCwiVGFibGVPZkNvbnRlbnRzU291cmNlVGV4dEZvcm1hdCI6MCwiVGFza3MiOltdLCJUaXRsZSI6I</w:instrText>
          </w:r>
          <w:r>
            <w:instrText xml:space="preserve">k9ubGluZS1EYXRpbmcgYWxzIFBhcnRuZXJtYXJrdCIsIlRyYW5zbGF0b3JzIjpbXSwiWWVhclJlc29sdmVkIjoiMjAxNCIsIkNyZWF0ZWRCeSI6Il9MZWVuYSBNYWHDnyIsIkNyZWF0ZWRPbiI6IjIwMjEtMTAtMTlUMjI6Mjc6MzUiLCJNb2RpZmllZEJ5IjoiX0xlZW5hIE1hYcOfIiwiSWQiOiIwZjc4Yzc1Yi1kMTVlLTQ0YmItYjI2Ny1iZ</w:instrText>
          </w:r>
          <w:r>
            <w:instrText xml:space="preserve">mMwMTg1ZDlhMjYiLCJNb2RpZmllZE9uIjoiMjAyMS0xMC0xOVQyMjoyNzozNSIsIlByb2plY3QiOnsiJHJlZiI6IjgifX0sIlVzZU51bWJlcmluZ1R5cGVPZlBhcmVudERvY3VtZW50IjpmYWxzZX1dLCJGb3JtYXR0ZWRUZXh0Ijp7IiRpZCI6IjIxIiwiQ291bnQiOjEsIlRleHRVbml0cyI6W3siJGlkIjoiMjIiLCJGb250U3R5bGUiOnsiJ</w:instrText>
          </w:r>
          <w:r>
            <w:instrText xml:space="preserve">GlkIjoiMjMiLCJOZXV0cmFsIjp0cnVlfSwiUmVhZGluZ09yZGVyIjoxLCJUZXh0IjoiKFNjaG1pdHogMjAxNCwgMTE0KSJ9XX0sIlRhZyI6IkNpdGF2aVBsYWNlaG9sZGVyIzAxNWQ0OGY5LTg4OTEtNDRjMy04MDFjLWI4Y2UyYjY2MjUwNCIsIlRleHQiOiIoU2NobWl0eiAyMDE0LCAxMTQpIiwiV0FJVmVyc2lvbiI6IjYuMTAuMC4wIn0=}</w:instrText>
          </w:r>
          <w:r>
            <w:fldChar w:fldCharType="separate"/>
          </w:r>
          <w:r>
            <w:t xml:space="preserve">(Schmitz 2014, 114)</w:t>
          </w:r>
          <w:r>
            <w:fldChar w:fldCharType="end"/>
          </w:r>
        </w:sdtContent>
      </w:sdt>
      <w:r>
        <w:t xml:space="preserve">, wählen Online-</w:t>
      </w:r>
      <w:r>
        <w:t xml:space="preserve">Nutzer</w:t>
      </w:r>
      <w:r>
        <w:t xml:space="preserve"> gezielt diesen Kontext zur Partnersuche aus </w:t>
      </w:r>
      <w:sdt>
        <w:sdtPr>
          <w:alias w:val="To edit, see citavi.com/edit"/>
          <w15:appearance w15:val="boundingBox"/>
          <w:id w:val="928692907"/>
          <w:placeholder>
            <w:docPart w:val="DE550B959E064C6F9CBEE06356B99C41"/>
          </w:placeholder>
          <w:tag w:val="CitaviPlaceholder#5c136b48-f78e-4e63-8532-7b8dcc80309f"/>
          <w:rPr/>
        </w:sdtPr>
        <w:sdtContent>
          <w:r>
            <w:fldChar w:fldCharType="begin"/>
          </w:r>
          <w:r>
            <w:instrText xml:space="preserve">ADDIN CitaviPlaceholder{eyIkaWQiOiIxIiwiJHR5cGUiOiJTd2lzc0FjYWRlbWljLkNpd</w:instrText>
          </w:r>
          <w:r>
            <w:instrText xml:space="preserve">GF2aS5DaXRhdGlvbnMuV29yZFBsYWNlaG9sZGVyLCBTd2lzc0FjYWRlbWljLkNpdGF2aSIsIkVudHJpZXMiOlt7IiRpZCI6IjIiLCIkdHlwZSI6IlN3aXNzQWNhZGVtaWMuQ2l0YXZpLkNpdGF0aW9ucy5Xb3JkUGxhY2Vob2xkZXJFbnRyeSwgU3dpc3NBY2FkZW1pYy5DaXRhdmkiLCJJZCI6IjBjY2RmZWU1LTI2MjgtNGE2Ny05NzNmLTY5Y</w:instrText>
          </w:r>
          <w:r>
            <w:instrText xml:space="preserve">mNmMzc4NDlhMiIsIlJhbmdlTGVuZ3RoIjoyMiwiUmVmZXJlbmNlSWQiOiI3NzIwYjY1Yi05OGIzLTRiNTQtYTIxMS1jZWVmZTA3ZTIyZTciLCJQYWdlUmFuZ2UiOnsiJGlkIjoiMyIsIiR0eXBlIjoiU3dpc3NBY2FkZW1pYy5QYWdlUmFuZ2UsIFN3aXNzQWNhZGVtaWMiLCJFbmRQYWdlIjp7IiRpZCI6IjQiLCIkdHlwZSI6IlN3aXNzQWNhZ</w:instrText>
          </w:r>
          <w:r>
            <w:instrText xml:space="preserve">GVtaWMuUGFnZU51bWJlciwgU3dpc3NBY2FkZW1pYyIsIklzRnVsbHlOdW1lcmljIjpmYWxzZSwiTnVtYmVyaW5nVHlwZSI6MCwiTnVtZXJhbFN5c3RlbSI6MH0sIk51bWJlcmluZ1R5cGUiOjAsIk51bWVyYWxTeXN0ZW0iOjAsIk9yaWdpbmFsU3RyaW5nIjoiMzMiLCJTdGFydFBhZ2UiOnsiJGlkIjoiNSIsIiR0eXBlIjoiU3dpc3NBY2FkZ</w:instrText>
          </w:r>
          <w:r>
            <w:instrText xml:space="preserve">W1pYy5QYWdlTnVtYmVyLCBTd2lzc0FjYWRlbWljIiwiSXNGdWxseU51bWVyaWMiOnRydWUsIk51bWJlciI6MzMsIk51bWJlcmluZ1R5cGUiOjAsIk51bWVyYWxTeXN0ZW0iOjAsIk9yaWdpbmFsU3RyaW5nIjoiMzMiLCJQcmV0dHlTdHJpbmciOiIzMyJ9fSwiUHJlZml4IjoidmdsLiAiLCJSZWZlcmVuY2UiOnsiJGlkIjoiNiIsIiR0eXBlI</w:instrText>
          </w:r>
          <w:r>
            <w:instrText xml:space="preserve">joiU3dpc3NBY2FkZW1pYy5DaXRhdmkuUmVmZXJlbmNlLCBTd2lzc0FjYWRlbWljLkNpdGF2aSIsIkFic3RyYWN0Q29tcGxleGl0eSI6MCwiQWJzdHJhY3RTb3VyY2VUZXh0Rm9ybWF0IjowLCJBdXRob3JzIjpbeyIkaWQiOiI3IiwiJHR5cGUiOiJTd2lzc0FjYWRlbWljLkNpdGF2aS5QZXJzb24sIFN3aXNzQWNhZGVtaWMuQ2l0YXZpIiwiR</w:instrText>
          </w:r>
          <w:r>
            <w:instrText xml:space="preserve">mlyc3ROYW1lIjoiQW5kcmVhcyIsIkxhc3ROYW1lIjoiU2NobWl0eiIsIlByb3RlY3RlZCI6ZmFsc2UsIlNleCI6MiwiQ3JlYXRlZEJ5IjoiX0xlZW5hIE1hYcOfIiwiQ3JlYXRlZE9uIjoiMjAyMS0wNS0wMVQxMDo0NToyMCIsIk1vZGlmaWVkQnkiOiJfTGVlbmEgTWFhw58iLCJJZCI6IjNkNjI2ZGU1LTFlMWYtNGM0Yy1iYzEzLWI3NjBmY</w:instrText>
          </w:r>
          <w:r>
            <w:instrText xml:space="preserve">2RjMmI1NyIsIk1vZGlmaWVkT24iOiIyMDIxLTA1LTAxVDEwOjQ1OjIwIiwiUHJvamVjdCI6eyIkaWQiOiI4IiwiJHR5cGUiOiJTd2lzc0FjYWRlbWljLkNpdGF2aS5Qcm9qZWN0LCBTd2lzc0FjYWRlbWljLkNpdGF2aSJ9fV0sIkNpdGF0aW9uS2V5VXBkYXRlVHlwZSI6MCwiQ29sbGFib3JhdG9ycyI6W10sIkNvdmVyUGF0aCI6eyIkaWQiO</w:instrText>
          </w:r>
          <w:r>
            <w:instrText xml:space="preserve">iI5IiwiJHR5cGUiOiJTd2lzc0FjYWRlbWljLkNpdGF2aS5MaW5rZWRSZXNvdXJjZSwgU3dpc3NBY2FkZW1pYy5DaXRhdmkiLCJMaW5rZWRSZXNvdXJjZVR5cGUiOjIsIk9yaWdpbmFsU3RyaW5nIjoiQzpcXFVzZXJzXFxIUFxcQXBwRGF0YVxcTG9jYWxcXFRlbXBcXGJzMWFsbzRsLmpwZyIsIlVyaVN0cmluZyI6Ijc3MjBiNjViLTk4YjMtN</w:instrText>
          </w:r>
          <w:r>
            <w:instrText xml:space="preserve">GI1NC1hMjExLWNlZWZlMDdlMjJlNyIsIkxpbmtlZFJlc291cmNlU3RhdHVzIjo4LCJQcm9wZXJ0aWVzIjp7IiRpZCI6IjEwIiwiJHR5cGUiOiJTd2lzc0FjYWRlbWljLkNpdGF2aS5MaW5rZWRSZXNvdXJjZVByb3BlcnRpZXMsIFN3aXNzQWNhZGVtaWMuQ2l0YXZpIn0sIlN5bmNGb2xkZXJUeXBlIjowLCJJc0xvY2FsQ2xvdWRQcm9qZWN0R</w:instrText>
          </w:r>
          <w:r>
            <w:instrText xml:space="preserve">mlsZUxpbmsiOmZhbHNlLCJJc0Nsb3VkUmVzdG9yZSI6ZmFsc2UsIklzQ2xvdWRDb3B5IjpmYWxzZSwiQXR0YWNobWVudEZvbGRlcldhc0luRmFsbGJhY2tNb2RlIjpmYWxzZX0sIkRvaSI6IjEwLjEwMDcvOTc4LTMtMzE5LTQzNTMwLTUiLCJFZGl0b3JzIjpbXSwiRXZhbHVhdGlvbkNvbXBsZXhpdHkiOjAsIkV2YWx1YXRpb25Tb3VyY2VUZ</w:instrText>
          </w:r>
          <w:r>
            <w:instrText xml:space="preserve">Xh0Rm9ybWF0IjowLCJHcm91cHMiOltdLCJIYXNMYWJlbDEiOmZhbHNlLCJIYXNMYWJlbDIiOmZhbHNlLCJJc2JuIjoiOTc4LTMtMzE5LTQzNTI5LTkiLCJLZXl3b3JkcyI6W10sIkxvY2F0aW9ucyI6W3siJGlkIjoiMTEiLCIkdHlwZSI6IlN3aXNzQWNhZGVtaWMuQ2l0YXZpLkxvY2F0aW9uLCBTd2lzc0FjYWRlbWljLkNpdGF2aSIsIkFkZ</w:instrText>
          </w:r>
          <w:r>
            <w:instrText xml:space="preserve">HJlc3MiOnsiJGlkIjoiMTIiLCIkdHlwZSI6IlN3aXNzQWNhZGVtaWMuQ2l0YXZpLkxpbmtlZFJlc291cmNlLCBTd2lzc0FjYWRlbWljLkNpdGF2aSIsIkxpbmtlZFJlc291cmNlVHlwZSI6NSwiT3JpZ2luYWxTdHJpbmciOiIxMC4xMDA3Lzk3OC0zLTMxOS00MzUzMC01IiwiVXJpU3RyaW5nIjoiaHR0cHM6Ly9kb2kub3JnLzEwLjEwMDcvO</w:instrText>
          </w:r>
          <w:r>
            <w:instrText xml:space="preserve">Tc4LTMtMzE5LTQzNTMwLTUiLCJMaW5rZWRSZXNvdXJjZVN0YXR1cyI6OCwiUHJvcGVydGllcyI6eyIkaWQiOiIxMyIsIiR0eXBlIjoiU3dpc3NBY2FkZW1pYy5DaXRhdmkuTGlua2VkUmVzb3VyY2VQcm9wZXJ0aWVzLCBTd2lzc0FjYWRlbWljLkNpdGF2aSJ9LCJTeW5jRm9sZGVyVHlwZSI6MCwiSXNMb2NhbENsb3VkUHJvamVjdEZpbGVMa</w:instrText>
          </w:r>
          <w:r>
            <w:instrText xml:space="preserve">W5rIjpmYWxzZSwiSXNDbG91ZFJlc3RvcmUiOmZhbHNlLCJJc0Nsb3VkQ29weSI6ZmFsc2UsIkF0dGFjaG1lbnRGb2xkZXJXYXNJbkZhbGxiYWNrTW9kZSI6ZmFsc2V9LCJBbm5vdGF0aW9ucyI6W10sIkxvY2F0aW9uVHlwZSI6MCwiTWlycm9yc1JlZmVyZW5jZVByb3BlcnR5SWQiOjEyOCwiQ3JlYXRlZEJ5IjoiX0xlZW5hIE1hYcOfIiwiQ</w:instrText>
          </w:r>
          <w:r>
            <w:instrText xml:space="preserve">3JlYXRlZE9uIjoiMjAyMS0wNS0wMVQxMDo1MjoxNiIsIk1vZGlmaWVkQnkiOiJfTGVlbmEgTWFhw58iLCJJZCI6ImYzN2I2YjEyLWJmMjItNDA1Yy04NmM1LTlmOTk1ZTg0ZDg3MyIsIk1vZGlmaWVkT24iOiIyMDIxLTA1LTAxVDEwOjUyOjE2IiwiUHJvamVjdCI6eyIkcmVmIjoiOCJ9fV0sIk9yZ2FuaXphdGlvbnMiOltdLCJPdGhlcnNJb</w:instrText>
          </w:r>
          <w:r>
            <w:instrText xml:space="preserve">nZvbHZlZCI6W10sIlBsYWNlT2ZQdWJsaWNhdGlvbiI6IkNoYW0iLCJQdWJsaXNoZXJzIjpbeyIkaWQiOiIxNCIsIiR0eXBlIjoiU3dpc3NBY2FkZW1pYy5DaXRhdmkuUHVibGlzaGVyLCBTd2lzc0FjYWRlbWljLkNpdGF2aSIsIk5hbWUiOiJTcHJpbmdlciBJbnRlcm5hdGlvbmFsIFB1Ymxpc2hpbmciLCJQcm90ZWN0ZWQiOmZhbHNlLCJDc</w:instrText>
          </w:r>
          <w:r>
            <w:instrText xml:space="preserve">mVhdGVkQnkiOiJfTGVlbmEgTWFhw58iLCJDcmVhdGVkT24iOiIyMDIxLTA1LTAxVDEwOjUyOjE2IiwiTW9kaWZpZWRCeSI6Il9MZWVuYSBNYWHDnyIsIklkIjoiZjVlODZmZmItOWM5Zi00YmRiLWFhZTctNmZkNWE4OGNjNWM4IiwiTW9kaWZpZWRPbiI6IjIwMjEtMDUtMDFUMTA6NTI6MTYiLCJQcm9qZWN0Ijp7IiRyZWYiOiI4In19XSwiU</w:instrText>
          </w:r>
          <w:r>
            <w:instrText xml:space="preserve">XVvdGF0aW9ucyI6W10sIlJhdGluZyI6MCwiUmVmZXJlbmNlVHlwZSI6IkJvb2siLCJTaG9ydFRpdGxlIjoiU2NobWl0eiAyMDE3IOKAkyBUaGUgU3RydWN0dXJlIG9mIERpZ2l0YWwgUGFydG5lciIsIlNob3J0VGl0bGVVcGRhdGVUeXBlIjowLCJTb3VyY2VPZkJpYmxpb2dyYXBoaWNJbmZvcm1hdGlvbiI6IkNyb3NzUmVmIiwiU3RhdGljS</w:instrText>
          </w:r>
          <w:r>
            <w:instrText xml:space="preserve">WRzIjpbIjVmNTFiMTMzLTgxMDMtNDVhOS04NTU1LWEzYzgyODVjMDhjNiJdLCJUYWJsZU9mQ29udGVudHNDb21wbGV4aXR5IjowLCJUYWJsZU9mQ29udGVudHNTb3VyY2VUZXh0Rm9ybWF0IjowLCJUYXNrcyI6W10sIlRpdGxlIjoiVGhlIFN0cnVjdHVyZSBvZiBEaWdpdGFsIFBhcnRuZXIgQ2hvaWNlIiwiVHJhbnNsYXRvcnMiOltdLCJZZ</w:instrText>
          </w:r>
          <w:r>
            <w:instrText xml:space="preserve">WFyIjoiMjAxNyIsIlllYXJSZXNvbHZlZCI6IjIwMTciLCJDcmVhdGVkQnkiOiJfTGVlbmEgTWFhw58iLCJDcmVhdGVkT24iOiIyMDIxLTA1LTAxVDEwOjUyOjE2IiwiTW9kaWZpZWRCeSI6Il9MZWVuYSBNYWHDnyIsIklkIjoiNzcyMGI2NWItOThiMy00YjU0LWEyMTEtY2VlZmUwN2UyMmU3IiwiTW9kaWZpZWRPbiI6IjIwMjEtMDUtMDFUM</w:instrText>
          </w:r>
          <w:r>
            <w:instrText xml:space="preserve">TA6NTI6MTYiLCJQcm9qZWN0Ijp7IiRyZWYiOiI4In19LCJVc2VOdW1iZXJpbmdUeXBlT2ZQYXJlbnREb2N1bWVudCI6ZmFsc2UsIlVzZVN0YW5kYXJkUHJlZml4IjpmYWxzZSwiVXNlU3RhbmRhcmRTdWZmaXgiOmZhbHNlfSx7IiRpZCI6IjE1IiwiJHR5cGUiOiJTd2lzc0FjYWRlbWljLkNpdGF2aS5DaXRhdGlvbnMuV29yZFBsYWNlaG9sZ</w:instrText>
          </w:r>
          <w:r>
            <w:instrText xml:space="preserve">GVyRW50cnksIFN3aXNzQWNhZGVtaWMuQ2l0YXZpIiwiSWQiOiI4NDg0NTZiNi03NWZjLTQyOGMtODk3MC0xOTNhN2E5ZDk4YzkiLCJSYW5nZVN0YXJ0IjoyMiwiUmFuZ2VMZW5ndGgiOjIwLCJSZWZlcmVuY2VJZCI6IjQ3NTkyNGNkLTE5ZGItNDQwMC1hOWNmLTM0YjZmMmM1Zjg1OSIsIlBhZ2VSYW5nZSI6eyIkaWQiOiIxNiIsIiR0eXBlI</w:instrText>
          </w:r>
          <w:r>
            <w:instrText xml:space="preserve">joiU3dpc3NBY2FkZW1pYy5QYWdlUmFuZ2UsIFN3aXNzQWNhZGVtaWMiLCJFbmRQYWdlIjp7IiRpZCI6IjE3IiwiJHR5cGUiOiJTd2lzc0FjYWRlbWljLlBhZ2VOdW1iZXIsIFN3aXNzQWNhZGVtaWMiLCJJc0Z1bGx5TnVtZXJpYyI6ZmFsc2UsIk51bWJlcmluZ1R5cGUiOjAsIk51bWVyYWxTeXN0ZW0iOjB9LCJOdW1iZXJpbmdUeXBlIjowL</w:instrText>
          </w:r>
          <w:r>
            <w:instrText xml:space="preserve">CJOdW1lcmFsU3lzdGVtIjotMSwiT3JpZ2luYWxTdHJpbmciOiI3NmYuIiwiU3RhcnRQYWdlIjp7IiRpZCI6IjE4IiwiJHR5cGUiOiJTd2lzc0FjYWRlbWljLlBhZ2VOdW1iZXIsIFN3aXNzQWNhZGVtaWMiLCJJc0Z1bGx5TnVtZXJpYyI6ZmFsc2UsIk51bWJlciI6NzYsIk51bWJlcmluZ1R5cGUiOjAsIk51bWVyYWxTeXN0ZW0iOi0xLCJPc</w:instrText>
          </w:r>
          <w:r>
            <w:instrText xml:space="preserve">mlnaW5hbFN0cmluZyI6Ijc2Zi4iLCJQcmV0dHlTdHJpbmciOiI3NmYuIn19LCJSZWZlcmVuY2UiOnsiJGlkIjoiMTkiLCIkdHlwZSI6IlN3aXNzQWNhZGVtaWMuQ2l0YXZpLlJlZmVyZW5jZSwgU3dpc3NBY2FkZW1pYy5DaXRhdmkiLCJBYnN0cmFjdENvbXBsZXhpdHkiOjAsIkFic3RyYWN0U291cmNlVGV4dEZvcm1hdCI6MCwiQXV0aG9yc</w:instrText>
          </w:r>
          <w:r>
            <w:instrText xml:space="preserve">yI6W3siJGlkIjoiMjAiLCIkdHlwZSI6IlN3aXNzQWNhZGVtaWMuQ2l0YXZpLlBlcnNvbiwgU3dpc3NBY2FkZW1pYy5DaXRhdmkiLCJGaXJzdE5hbWUiOiJKYW4iLCJMYXN0TmFtZSI6IlNrb3BlayIsIlByb3RlY3RlZCI6ZmFsc2UsIlNleCI6MCwiQ3JlYXRlZEJ5IjoiX0xlZW5hIE1hYcOfIiwiQ3JlYXRlZE9uIjoiMjAyMS0wNS0wMVQxM</w:instrText>
          </w:r>
          <w:r>
            <w:instrText xml:space="preserve">Do0NDowNCIsIk1vZGlmaWVkQnkiOiJfTGVlbmEgTWFhw58iLCJJZCI6IjM1MjQ4ZjY3LTE1NDYtNDNiZi05NDA3LTMyY2NkMjQwNWI4YyIsIk1vZGlmaWVkT24iOiIyMDIxLTA1LTAxVDEwOjQ0OjA0IiwiUHJvamVjdCI6eyIkcmVmIjoiOCJ9fV0sIkNpdGF0aW9uS2V5VXBkYXRlVHlwZSI6MCwiQ29sbGFib3JhdG9ycyI6W10sIkNvdmVyU</w:instrText>
          </w:r>
          <w:r>
            <w:instrText xml:space="preserve">GF0aCI6eyIkaWQiOiIyMSIsIiR0eXBlIjoiU3dpc3NBY2FkZW1pYy5DaXRhdmkuTGlua2VkUmVzb3VyY2UsIFN3aXNzQWNhZGVtaWMuQ2l0YXZpIiwiTGlua2VkUmVzb3VyY2VUeXBlIjoyLCJPcmlnaW5hbFN0cmluZyI6IkM6XFxVc2Vyc1xcSFBcXEFwcERhdGFcXExvY2FsXFxUZW1wXFxpcnExamNvcy5qcGciLCJVcmlTdHJpbmciOiI0N</w:instrText>
          </w:r>
          <w:r>
            <w:instrText xml:space="preserve">zU5MjRjZC0xOWRiLTQ0MDAtYTljZi0zNGI2ZjJjNWY4NTkiLCJMaW5rZWRSZXNvdXJjZVN0YXR1cyI6OCwiUHJvcGVydGllcyI6eyIkaWQiOiIyMi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FZGl0b3JzIjpbXSwiRWRpdGlvbiI6IjEuIEF1ZmwuIiwiRXZhbHVhdGlvbkNvbXBsZXhpdHkiOjAsIkV2YWx1YXRpb25Tb3VyY2VUZ</w:instrText>
          </w:r>
          <w:r>
            <w:instrText xml:space="preserve">Xh0Rm9ybWF0IjowLCJHcm91cHMiOltdLCJIYXNMYWJlbDEiOmZhbHNlLCJIYXNMYWJlbDIiOmZhbHNlLCJJc2JuIjoiOTc4LTMtNTMxLTE4MzE1LTIiLCJLZXl3b3JkcyI6W10sIkxhbmd1YWdlIjoiZ2VyIiwiTG9jYXRpb25zIjpbeyIkaWQiOiIyMyIsIiR0eXBlIjoiU3dpc3NBY2FkZW1pYy5DaXRhdmkuTG9jYXRpb24sIFN3aXNzQWNhZ</w:instrText>
          </w:r>
          <w:r>
            <w:instrText xml:space="preserve">GVtaWMuQ2l0YXZpIiwiQWRkcmVzcyI6eyIkaWQiOiIyNCIsIiR0eXBlIjoiU3dpc3NBY2FkZW1pYy5DaXRhdmkuTGlua2VkUmVzb3VyY2UsIFN3aXNzQWNhZGVtaWMuQ2l0YXZpIiwiTGlua2VkUmVzb3VyY2VUeXBlIjo1LCJPcmlnaW5hbFN0cmluZyI6Imh0dHBzOi8vZXh0ZXJuYWwuZGFuZGVsb24uY29tL2Rvd25sb2FkL2F0dGFjaG1lb</w:instrText>
          </w:r>
          <w:r>
            <w:instrText xml:space="preserve">nRzL2RhbmRlbG9uL2lkcy9ERTAwNEI4NEI3MjY3RDFEMDE4ODhDMTI1Nzk5NDAwNDdFNDNCLnBkZiIsIlVyaVN0cmluZyI6Imh0dHBzOi8vZXh0ZXJuYWwuZGFuZGVsb24uY29tL2Rvd25sb2FkL2F0dGFjaG1lbnRzL2RhbmRlbG9uL2lkcy9ERTAwNEI4NEI3MjY3RDFEMDE4ODhDMTI1Nzk5NDAwNDdFNDNCLnBkZiIsIkxpbmtlZFJlc291c</w:instrText>
          </w:r>
          <w:r>
            <w:instrText xml:space="preserve">mNlU3RhdHVzIjo4LCJQcm9wZXJ0aWVzIjp7IiRpZCI6IjI1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EsIk5vdGVzIjoiSW5oYWx0c3ZlcnplaWNobmlzIiwiQ3JlYXRlZEJ5IjoiX0xlZW5hIE1hYcOfIiwiQ3JlY</w:instrText>
          </w:r>
          <w:r>
            <w:instrText xml:space="preserve">XRlZE9uIjoiMjAyMS0wNS0wMVQxMDo0NDowNCIsIk1vZGlmaWVkQnkiOiJfTGVlbmEgTWFhw58iLCJJZCI6IjExZTJiYzBkLWFjNmYtNGZkMi04NjM0LTI2NTU3NzM1MmJkOCIsIk1vZGlmaWVkT24iOiIyMDIxLTA1LTAxVDEwOjQ0OjA0IiwiUHJvamVjdCI6eyIkcmVmIjoiOCJ9fV0sIk9yZ2FuaXphdGlvbnMiOltdLCJPdGhlcnNJbnZvb</w:instrText>
          </w:r>
          <w:r>
            <w:instrText xml:space="preserve">HZlZCI6W10sIlBhZ2VDb3VudCI6IjM2MyIsIlBsYWNlT2ZQdWJsaWNhdGlvbiI6IldpZXNiYWRlbiIsIlByaWNlIjoiRVVSIDM5Ljk1IChERSkiLCJQdWJsaXNoZXJzIjpbeyIkaWQiOiIyNiIsIiR0eXBlIjoiU3dpc3NBY2FkZW1pYy5DaXRhdmkuUHVibGlzaGVyLCBTd2lzc0FjYWRlbWljLkNpdGF2aSIsIk5hbWUiOiJWUyBWZXJsLiBmw</w:instrText>
          </w:r>
          <w:r>
            <w:instrText xml:space="preserve">7xyIFNvemlhbHdpc3MiLCJQcm90ZWN0ZWQiOmZhbHNlLCJDcmVhdGVkQnkiOiJfTGVlbmEgTWFhw58iLCJDcmVhdGVkT24iOiIyMDIxLTA1LTAxVDEwOjQ0OjA0IiwiTW9kaWZpZWRCeSI6Il9MZWVuYSBNYWHDnyIsIklkIjoiZjk0YTM0OWYtMmJmNy00MzEzLTg2YjYtMzQzZjk3YjgxNmY3IiwiTW9kaWZpZWRPbiI6IjIwMjEtMDUtMDFUM</w:instrText>
          </w:r>
          <w:r>
            <w:instrText xml:space="preserve">TA6NDQ6MDQiLCJQcm9qZWN0Ijp7IiRyZWYiOiI4In19XSwiUXVvdGF0aW9ucyI6W10sIlJhdGluZyI6MCwiUmVmZXJlbmNlVHlwZSI6IkJvb2siLCJTaG9ydFRpdGxlIjoiU2tvcGVrIDIwMTIg4oCTIFBhcnRuZXJ3YWhsIGltIEludGVybmV0IiwiU2hvcnRUaXRsZVVwZGF0ZVR5cGUiOjAsIlNvdXJjZU9mQmlibGlvZ3JhcGhpY0luZm9yb</w:instrText>
          </w:r>
          <w:r>
            <w:instrText xml:space="preserve">WF0aW9uIjoiR0JWIEdlbWVpbnNhbWVyIEJpYmxpb3RoZWtzdmVyYnVuZCIsIlN0YXRpY0lkcyI6WyI1ZTE1Y2M3YS1jMTA1LTRhY2ItYWNmZC0zODI4ODBkNTk1MTYiXSwiU3VidGl0bGUiOiJFaW5lIHF1YW50aXRhdGl2ZSBBbmFseXNlIHZvbiBTdHJ1a3R1cmVuIHVuZCBQcm96ZXNzZW4gZGVyIE9ubGluZS1QYXJ0bmVyc3VjaGUiLCJUY</w:instrText>
          </w:r>
          <w:r>
            <w:instrText xml:space="preserve">WJsZU9mQ29udGVudHNDb21wbGV4aXR5IjowLCJUYWJsZU9mQ29udGVudHNTb3VyY2VUZXh0Rm9ybWF0IjowLCJUYXNrcyI6W10sIlRpdGxlIjoiUGFydG5lcndhaGwgaW0gSW50ZXJuZXQiLCJUaXRsZVN1cHBsZW1lbnQiOiJadWdsLjogQmFtYmVyZywgVW5pdi4sIERpc3MuLCAyMDExIiwiVHJhbnNsYXRvcnMiOltdLCJZZWFyIjoiMjAxM</w:instrText>
          </w:r>
          <w:r>
            <w:instrText xml:space="preserve">iIsIlllYXJSZXNvbHZlZCI6IjIwMTIiLCJDcmVhdGVkQnkiOiJfTGVlbmEgTWFhw58iLCJDcmVhdGVkT24iOiIyMDIxLTA1LTAxVDEwOjQ0OjA0IiwiTW9kaWZpZWRCeSI6Il9MZWVuYSBNYWHDnyIsIklkIjoiNDc1OTI0Y2QtMTlkYi00NDAwLWE5Y2YtMzRiNmYyYzVmODU5IiwiTW9kaWZpZWRPbiI6IjIwMjEtMDUtMDFUMTA6NDQ6MDQiL</w:instrText>
          </w:r>
          <w:r>
            <w:instrText xml:space="preserve">CJQcm9qZWN0Ijp7IiRyZWYiOiI4In19LCJVc2VOdW1iZXJpbmdUeXBlT2ZQYXJlbnREb2N1bWVudCI6ZmFsc2V9XSwiRm9ybWF0dGVkVGV4dCI6eyIkaWQiOiIyNyIsIkNvdW50IjoxLCJUZXh0VW5pdHMiOlt7IiRpZCI6IjI4IiwiRm9udFN0eWxlIjp7IiRpZCI6IjI5IiwiTmV1dHJhbCI6dHJ1ZX0sIlJlYWRpbmdPcmRlciI6MSwiVGV4d</w:instrText>
          </w:r>
          <w:r>
            <w:instrText xml:space="preserve">CI6Iih2Z2wuIFNjaG1pdHogMjAxNywgMzM7IFNrb3BlayAyMDEyLCA3NmYuKSJ9XX0sIlRhZyI6IkNpdGF2aVBsYWNlaG9sZGVyIzVjMTM2YjQ4LWY3OGUtNGU2My04NTMyLTdiOGRjYzgwMzA5ZiIsIlRleHQiOiIodmdsLiBTY2htaXR6IDIwMTcsIDMzOyBTa29wZWsgMjAxMiwgNzZmLikiLCJXQUlWZXJzaW9uIjoiNi4xMC4wLjAifQ==}</w:instrText>
          </w:r>
          <w:r>
            <w:fldChar w:fldCharType="separate"/>
          </w:r>
          <w:r>
            <w:t xml:space="preserve">(vgl. Schmitz 2017, 33; Skopek 2012, 76f.)</w:t>
          </w:r>
          <w:r>
            <w:fldChar w:fldCharType="end"/>
          </w:r>
        </w:sdtContent>
      </w:sdt>
      <w:r>
        <w:t xml:space="preserve">. </w:t>
      </w:r>
      <w:r>
        <w:t xml:space="preserve">Durch die Verlagerung der Partnersuche in den digitalen Raum wird es </w:t>
      </w:r>
      <w:r>
        <w:t xml:space="preserve">den Suchenden ermöglicht, fremde Menschen kennenzulernen, die sich nicht in ihrem Freundeskreis befinden oder zu denen keinerlei soziale Bindungen existieren </w:t>
      </w:r>
      <w:sdt>
        <w:sdtPr>
          <w:alias w:val="To edit, see citavi.com/edit"/>
          <w15:appearance w15:val="boundingBox"/>
          <w:id w:val="1933324560"/>
          <w:placeholder>
            <w:docPart w:val="70F0E157EE8F415795EC1F5E79D8CC7D"/>
          </w:placeholder>
          <w:tag w:val="CitaviPlaceholder#97a942d4-9ab9-46f9-a787-f316bde61241"/>
          <w:rPr/>
        </w:sdtPr>
        <w:sdtContent>
          <w:r>
            <w:fldChar w:fldCharType="begin"/>
          </w:r>
          <w:r>
            <w:instrText xml:space="preserve">ADDIN CitaviPlaceholder{eyIkaWQiOiIxIiwiJHR5cGUiOiJTd2lzc0FjYWRlbWljLkNpdGF2aS5DaXRhdGlvbnMuV29yZFBsYWNlaG9sZGVyLCBTd2lzc</w:instrText>
          </w:r>
          <w:r>
            <w:instrText xml:space="preserve">0FjYWRlbWljLkNpdGF2aSIsIkVudHJpZXMiOlt7IiRpZCI6IjIiLCIkdHlwZSI6IlN3aXNzQWNhZGVtaWMuQ2l0YXZpLkNpdGF0aW9ucy5Xb3JkUGxhY2Vob2xkZXJFbnRyeSwgU3dpc3NBY2FkZW1pYy5DaXRhdmkiLCJJZCI6Ijg0ZDU0OWM4LTZlOTAtNDMxNi05ODFiLWZlMTQ2MjMwODNkZCIsIlJhbmdlTGVuZ3RoIjozNywiUmVmZXJlb</w:instrText>
          </w:r>
          <w:r>
            <w:instrText xml:space="preserve">mNlSWQiOiI1Zjg3ZWZlYi1lY2RiLTRlYzktOTg0NS01ZTY5Y2YxMTNlZTkiLCJQYWdlUmFuZ2UiOnsiJGlkIjoiMyIsIiR0eXBlIjoiU3dpc3NBY2FkZW1pYy5QYWdlUmFuZ2UsIFN3aXNzQWNhZGVtaWMiLCJFbmRQYWdlIjp7IiRpZCI6IjQiLCIkdHlwZSI6IlN3aXNzQWNhZGVtaWMuUGFnZU51bWJlciwgU3dpc3NBY2FkZW1pYyIsIklzR</w:instrText>
          </w:r>
          <w:r>
            <w:instrText xml:space="preserve">nVsbHlOdW1lcmljIjpmYWxzZSwiTnVtYmVyaW5nVHlwZSI6MCwiTnVtZXJhbFN5c3RlbSI6MH0sIk51bWJlcmluZ1R5cGUiOjAsIk51bWVyYWxTeXN0ZW0iOjAsIk9yaWdpbmFsU3RyaW5nIjoiNTI0IiwiU3RhcnRQYWdlIjp7IiRpZCI6IjUiLCIkdHlwZSI6IlN3aXNzQWNhZGVtaWMuUGFnZU51bWJlciwgU3dpc3NBY2FkZW1pYyIsIklzR</w:instrText>
          </w:r>
          <w:r>
            <w:instrText xml:space="preserve">nVsbHlOdW1lcmljIjp0cnVlLCJOdW1iZXIiOjUyNCwiTnVtYmVyaW5nVHlwZSI6MCwiTnVtZXJhbFN5c3RlbSI6MCwiT3JpZ2luYWxTdHJpbmciOiI1MjQiLCJQcmV0dHlTdHJpbmciOiI1MjQifX0sIlByZWZpeCI6InZnbC4gIiwiUmVmZXJlbmNlIjp7IiRpZCI6IjYiLCIkdHlwZSI6IlN3aXNzQWNhZGVtaWMuQ2l0YXZpLlJlZmVyZW5jZ</w:instrText>
          </w:r>
          <w:r>
            <w:instrText xml:space="preserve">SwgU3dpc3NBY2FkZW1pYy5DaXRhdmkiLCJBYnN0cmFjdENvbXBsZXhpdHkiOjAsIkFic3RyYWN0U291cmNlVGV4dEZvcm1hdCI6MCwiQXV0aG9ycyI6W3siJGlkIjoiNyIsIiR0eXBlIjoiU3dpc3NBY2FkZW1pYy5DaXRhdmkuUGVyc29uLCBTd2lzc0FjYWRlbWljLkNpdGF2aSIsIkZpcnN0TmFtZSI6Ik1pY2hhZWwiLCJMYXN0TmFtZSI6I</w:instrText>
          </w:r>
          <w:r>
            <w:instrText xml:space="preserve">lJvc2VuZmVsZCIsIk1pZGRsZU5hbWUiOiJKLiIsIlByb3RlY3RlZCI6ZmFsc2UsIlNleCI6MiwiQ3JlYXRlZEJ5IjoiX0xlZW5hIE1hYcOfIiwiQ3JlYXRlZE9uIjoiMjAyMS0wNS0wMVQxMDo0MzoyNyIsIk1vZGlmaWVkQnkiOiJfTGVlbmEgTWFhw58iLCJJZCI6ImY5ODM3NTRiLTRlODAtNDI3ZC05NTc3LTAzNTUzMGVmMjcwZSIsIk1vZ</w:instrText>
          </w:r>
          <w:r>
            <w:instrText xml:space="preserve">GlmaWVkT24iOiIyMDIxLTA1LTAxVDEwOjQzOjI3IiwiUHJvamVjdCI6eyIkaWQiOiI4IiwiJHR5cGUiOiJTd2lzc0FjYWRlbWljLkNpdGF2aS5Qcm9qZWN0LCBTd2lzc0FjYWRlbWljLkNpdGF2aSJ9fSx7IiRpZCI6IjkiLCIkdHlwZSI6IlN3aXNzQWNhZGVtaWMuQ2l0YXZpLlBlcnNvbiwgU3dpc3NBY2FkZW1pYy5DaXRhdmkiLCJGaXJzd</w:instrText>
          </w:r>
          <w:r>
            <w:instrText xml:space="preserve">E5hbWUiOiJSZXViZW4iLCJMYXN0TmFtZSI6IlRob21hcyIsIk1pZGRsZU5hbWUiOiJKLiIsIlByb3RlY3RlZCI6ZmFsc2UsIlNleCI6MiwiQ3JlYXRlZEJ5IjoiX0xlZW5hIE1hYcOfIiwiQ3JlYXRlZE9uIjoiMjAyMS0wNS0wMVQxMDo0MzoyNyIsIk1vZGlmaWVkQnkiOiJfTGVlbmEgTWFhw58iLCJJZCI6IjYwZjZkZDAyLTQzYTMtNDgzY</w:instrText>
          </w:r>
          <w:r>
            <w:instrText xml:space="preserve">i05NWQ4LTg0Y2EyNjY3MjBiOSIsIk1vZGlmaWVkT24iOiIyMDIxLTA1LTAxVDEwOjQzOjI3IiwiUHJvamVjdCI6eyIkcmVmIjoiOCJ9fV0sIkNpdGF0aW9uS2V5VXBkYXRlVHlwZSI6MCwiQ29sbGFib3JhdG9ycyI6W10sIkRvaSI6IjEwLjExNzcvMDAwMzEyMjQxMjQ0ODA1MCIsIkVkaXRvcnMiOltdLCJFdmFsdWF0aW9uQ29tcGxleGl0e</w:instrText>
          </w:r>
          <w:r>
            <w:instrText xml:space="preserve">SI6MCwiRXZhbHVhdGlvblNvdXJjZVRleHRGb3JtYXQiOjAsIkdyb3VwcyI6W10sIkhhc0xhYmVsMSI6ZmFsc2UsIkhhc0xhYmVsMiI6ZmFsc2UsIktleXdvcmRzIjpbXSwiTG9jYXRpb25zIjpbeyIkaWQiOiIxMCIsIiR0eXBlIjoiU3dpc3NBY2FkZW1pYy5DaXRhdmkuTG9jYXRpb24sIFN3aXNzQWNhZGVtaWMuQ2l0YXZpIiwiQWRkcmVzc</w:instrText>
          </w:r>
          <w:r>
            <w:instrText xml:space="preserve">yI6eyIkaWQiOiIxMSIsIiR0eXBlIjoiU3dpc3NBY2FkZW1pYy5DaXRhdmkuTGlua2VkUmVzb3VyY2UsIFN3aXNzQWNhZGVtaWMuQ2l0YXZpIiwiTGlua2VkUmVzb3VyY2VUeXBlIjo1LCJPcmlnaW5hbFN0cmluZyI6IjEwLjExNzcvMDAwMzEyMjQxMjQ0ODA1MCIsIlVyaVN0cmluZyI6Imh0dHBzOi8vZG9pLm9yZy8xMC4xMTc3LzAwMDMxM</w:instrText>
          </w:r>
          <w:r>
            <w:instrText xml:space="preserve">jI0MTI0NDgwNTAiLCJMaW5rZWRSZXNvdXJjZVN0YXR1cyI6OCwiUHJvcGVydGllcyI6eyIkaWQiOiIxMiIsIiR0eXBlIjoiU3dpc3NBY2FkZW1pYy5DaXRhdmkuTGlua2VkUmVzb3VyY2VQcm9wZXJ0aWVzLCBTd2lzc0FjYWRlbWljLkNpdGF2aSJ9LCJTeW5jRm9sZGVyVHlwZSI6MCwiSXNMb2NhbENsb3VkUHJvamVjdEZpbGVMaW5rIjpmY</w:instrText>
          </w:r>
          <w:r>
            <w:instrText xml:space="preserve">WxzZSwiSXNDbG91ZFJlc3RvcmUiOmZhbHNlLCJJc0Nsb3VkQ29weSI6ZmFsc2UsIkF0dGFjaG1lbnRGb2xkZXJXYXNJbkZhbGxiYWNrTW9kZSI6ZmFsc2V9LCJBbm5vdGF0aW9ucyI6W10sIkxvY2F0aW9uVHlwZSI6MCwiTWlycm9yc1JlZmVyZW5jZVByb3BlcnR5SWQiOjEyOCwiQ3JlYXRlZEJ5IjoiX0xlZW5hIE1hYcOfIiwiQ3JlYXRlZ</w:instrText>
          </w:r>
          <w:r>
            <w:instrText xml:space="preserve">E9uIjoiMjAyMS0wNS0wMVQxMDo0MzoyNyIsIk1vZGlmaWVkQnkiOiJfTGVlbmEgTWFhw58iLCJJZCI6ImFlYmZjM2QzLWJkZmYtNGY2MC1hOTI1LWQ3Yjc4MDcwYWI0NSIsIk1vZGlmaWVkT24iOiIyMDIxLTA1LTAxVDEwOjQzOjI3IiwiUHJvamVjdCI6eyIkcmVmIjoiOCJ9fV0sIk51bWJlciI6IjQiLCJPcmdhbml6YXRpb25zIjpbXSwiT</w:instrText>
          </w:r>
          <w:r>
            <w:instrText xml:space="preserve">3RoZXJzSW52b2x2ZWQiOltdLCJQYWdlUmFuZ2UiOiI8c3A+XHJcbiAgPG4+NTIzPC9uPlxyXG4gIDxpbj50cnVlPC9pbj5cclxuICA8b3M+NTIzPC9vcz5cclxuICA8cHM+NTIzPC9wcz5cclxuPC9zcD5cclxuPGVwPlxyXG4gIDxuPjU0Nzwvbj5cclxuICA8aW4+dHJ1ZTwvaW4+XHJcbiAgPG9zPjU0Nzwvb3M+XHJcbiAgPHBzPjU0Nzwvc</w:instrText>
          </w:r>
          <w:r>
            <w:instrText xml:space="preserve">HM+XHJcbjwvZXA+XHJcbjxvcz41MjMtNTQ3PC9vcz4iLCJQZXJpb2RpY2FsIjp7IiRpZCI6IjEzIiwiJHR5cGUiOiJTd2lzc0FjYWRlbWljLkNpdGF2aS5QZXJpb2RpY2FsLCBTd2lzc0FjYWRlbWljLkNpdGF2aSIsIkVpc3NuIjoiMTkzOS04MjcxIiwiSXNzbiI6IjAwMDMtMTIyNCIsIk5hbWUiOiJBbWVyaWNhbiBTb2Npb2xvZ2ljYWwgU</w:instrText>
          </w:r>
          <w:r>
            <w:instrText xml:space="preserve">mV2aWV3IiwiUGFnaW5hdGlvbiI6MCwiUHJvdGVjdGVkIjpmYWxzZSwiU3RhbmRhcmRBYmJyZXZpYXRpb24iOiJBbSBTb2Npb2wgUmV2IiwiQ3JlYXRlZEJ5IjoiX0xlZW5hIE1hYcOfIiwiQ3JlYXRlZE9uIjoiMjAyMS0wNS0wMVQxMDo0MzoyNyIsIk1vZGlmaWVkQnkiOiJfTGVlbmEgTWFhw58iLCJJZCI6IjM1Mzg0ZGIyLTFkNGUtNGY0M</w:instrText>
          </w:r>
          <w:r>
            <w:instrText xml:space="preserve">C1hOGVjLTQxM2M2ODRjOWIwYiIsIk1vZGlmaWVkT24iOiIyMDIxLTA1LTAxVDEwOjQzOjI3IiwiUHJvamVjdCI6eyIkcmVmIjoiOCJ9fSwiUHVibGlzaGVycyI6W10sIlF1b3RhdGlvbnMiOltdLCJSYXRpbmciOjAsIlJlZmVyZW5jZVR5cGUiOiJKb3VybmFsQXJ0aWNsZSIsIlNob3J0VGl0bGUiOiJSb3NlbmZlbGQsIFRob21hcyAyMDEyI</w:instrText>
          </w:r>
          <w:r>
            <w:instrText xml:space="preserve">OKAkyBTZWFyY2hpbmcgZm9yIGEgTWF0ZSIsIlNob3J0VGl0bGVVcGRhdGVUeXBlIjowLCJTb3VyY2VPZkJpYmxpb2dyYXBoaWNJbmZvcm1hdGlvbiI6IkNyb3NzUmVmIiwiU3RhdGljSWRzIjpbIjdkZGZhYWZiLTQ2YWItNGY2Mi1hMzAyLTA4Y2U0NjI0YjcwNCJdLCJUYWJsZU9mQ29udGVudHNDb21wbGV4aXR5IjowLCJUYWJsZU9mQ29ud</w:instrText>
          </w:r>
          <w:r>
            <w:instrText xml:space="preserve">GVudHNTb3VyY2VUZXh0Rm9ybWF0IjowLCJUYXNrcyI6W10sIlRpdGxlIjoiU2VhcmNoaW5nIGZvciBhIE1hdGU6IFRoZSBSaXNlIG9mIHRoZSBJbnRlcm5ldCBhcyBhIFNvY2lhbCBJbnRlcm1lZGlhcnkiLCJUcmFuc2xhdG9ycyI6W10sIlZvbHVtZSI6Ijc3IiwiWWVhciI6IjIwMTIiLCJZZWFyUmVzb2x2ZWQiOiIyMDEyIiwiQ3JlYXRlZ</w:instrText>
          </w:r>
          <w:r>
            <w:instrText xml:space="preserve">EJ5IjoiX0xlZW5hIE1hYcOfIiwiQ3JlYXRlZE9uIjoiMjAyMS0wNS0wMVQxMDo0MzoyNyIsIk1vZGlmaWVkQnkiOiJfSFAiLCJJZCI6IjVmODdlZmViLWVjZGItNGVjOS05ODQ1LTVlNjljZjExM2VlOSIsIk1vZGlmaWVkT24iOiIyMDIxLTEwLTMxVDIyOjQyOjQyIiwiUHJvamVjdCI6eyIkcmVmIjoiOCJ9fSwiVXNlTnVtYmVyaW5nVHlwZ</w:instrText>
          </w:r>
          <w:r>
            <w:instrText xml:space="preserve">U9mUGFyZW50RG9jdW1lbnQiOmZhbHNlLCJVc2VTdGFuZGFyZFByZWZpeCI6ZmFsc2UsIlVzZVN0YW5kYXJkU3VmZml4IjpmYWxzZX1dLCJGb3JtYXR0ZWRUZXh0Ijp7IiRpZCI6IjE0IiwiQ291bnQiOjEsIlRleHRVbml0cyI6W3siJGlkIjoiMTUiLCJGb250U3R5bGUiOnsiJGlkIjoiMTYiLCJOZXV0cmFsIjp0cnVlfSwiUmVhZGluZ09yZ</w:instrText>
          </w:r>
          <w:r>
            <w:instrText xml:space="preserve">GVyIjoxLCJUZXh0IjoiKHZnbC4gUm9zZW5mZWxkIHVuZCBUaG9tYXMgMjAxMiwgNTI0KSJ9XX0sIlRhZyI6IkNpdGF2aVBsYWNlaG9sZGVyIzk3YTk0MmQ0LTlhYjktNDZmOS1hNzg3LWYzMTZiZGU2MTI0MSIsIlRleHQiOiIodmdsLiBSb3NlbmZlbGQgdW5kIFRob21hcyAyMDEyLCA1MjQpIiwiV0FJVmVyc2lvbiI6IjYuMTAuMC4wIn0=}</w:instrText>
          </w:r>
          <w:r>
            <w:fldChar w:fldCharType="separate"/>
          </w:r>
          <w:r>
            <w:t xml:space="preserve">(vgl. Rosenfeld und Thomas 2012, 524)</w:t>
          </w:r>
          <w:r>
            <w:fldChar w:fldCharType="end"/>
          </w:r>
        </w:sdtContent>
      </w:sdt>
      <w:r>
        <w:t xml:space="preserve"> und sich sonst </w:t>
      </w:r>
      <w:r>
        <w:t xml:space="preserve">nicht kennengelernt hätten </w:t>
      </w:r>
      <w:sdt>
        <w:sdtPr>
          <w:alias w:val="To edit, see citavi.com/edit"/>
          <w15:appearance w15:val="boundingBox"/>
          <w:id w:val="2045944990"/>
          <w:placeholder>
            <w:docPart w:val="DefaultPlaceholder_-1854013440"/>
          </w:placeholder>
          <w:tag w:val="CitaviPlaceholder#58d63ae4-8f21-44ad-b05d-91c080d67bb6"/>
          <w:rPr/>
        </w:sdtPr>
        <w:sdtContent>
          <w:r>
            <w:fldChar w:fldCharType="begin"/>
          </w:r>
          <w:r>
            <w:instrText xml:space="preserve">ADDIN CitaviPlaceholder{eyIkaWQiOiIxIiwiJHR5cGUiOiJTd2lzc0FjYWRlbWljLkNpdGF2aS5DaXRhdGlvbnMuV29yZFBsYWNlaG9sZGVyLCBTd2lzc0FjYWRlbWljL</w:instrText>
          </w:r>
          <w:r>
            <w:instrText xml:space="preserve">kNpdGF2aSIsIkVudHJpZXMiOlt7IiRpZCI6IjIiLCIkdHlwZSI6IlN3aXNzQWNhZGVtaWMuQ2l0YXZpLkNpdGF0aW9ucy5Xb3JkUGxhY2Vob2xkZXJFbnRyeSwgU3dpc3NBY2FkZW1pYy5DaXRhdmkiLCJJZCI6Ijk1OTBjOGM2LTMxOTctNDE0NS05ODA1LTg4MjQ1YmUxYWMwMyIsIlJhbmdlTGVuZ3RoIjoyNSwiUmVmZXJlbmNlSWQiOiI2Y</w:instrText>
          </w:r>
          <w:r>
            <w:instrText xml:space="preserve">zU3YzAxYi05MGI4LTQzMDItYmI1Ni00ZDJmMWFhNGM3ZmMiLCJQcmVmaXgiOiJ2Z2wuICIsIlJlZmVyZW5jZSI6eyIkaWQiOiIzIiwiJHR5cGUiOiJTd2lzc0FjYWRlbWljLkNpdGF2aS5SZWZlcmVuY2UsIFN3aXNzQWNhZGVtaWMuQ2l0YXZpIiwiQWJzdHJhY3RDb21wbGV4aXR5IjowLCJBYnN0cmFjdFNvdXJjZVRleHRGb3JtYXQiOjAsI</w:instrText>
          </w:r>
          <w:r>
            <w:instrText xml:space="preserve">kF1dGhvcnMiOlt7IiRpZCI6IjQiLCIkdHlwZSI6IlN3aXNzQWNhZGVtaWMuQ2l0YXZpLlBlcnNvbiwgU3dpc3NBY2FkZW1pYy5DaXRhdmkiLCJGaXJzdE5hbWUiOiJXaWxsaWFtIiwiTGFzdE5hbWUiOiJEdXR0b24iLCJNaWRkbGVOYW1lIjoiSC4iLCJQcm90ZWN0ZWQiOmZhbHNlLCJTZXgiOjIsIkNyZWF0ZWRCeSI6Il9MZWVuYSBNYWHDn</w:instrText>
          </w:r>
          <w:r>
            <w:instrText xml:space="preserve">yIsIkNyZWF0ZWRPbiI6IjIwMjEtMDYtMTBUMTU6NTg6MjMiLCJNb2RpZmllZEJ5IjoiX0xlZW5hIE1hYcOfIiwiSWQiOiJkMjkwNzlmOC02MmE2LTQyYTMtYTkxZS1iZjI1NTNiNjYzM2EiLCJNb2RpZmllZE9uIjoiMjAyMS0wNi0xMFQxNTo1ODoyMyIsIlByb2plY3QiOnsiJGlkIjoiNSIsIiR0eXBlIjoiU3dpc3NBY2FkZW1pYy5DaXRhd</w:instrText>
          </w:r>
          <w:r>
            <w:instrText xml:space="preserve">mkuUHJvamVjdCwgU3dpc3NBY2FkZW1pYy5DaXRhdmkifX0seyIkaWQiOiI2IiwiJHR5cGUiOiJTd2lzc0FjYWRlbWljLkNpdGF2aS5QZXJzb24sIFN3aXNzQWNhZGVtaWMuQ2l0YXZpIiwiRmlyc3ROYW1lIjoiRWxsZW4iLCJMYXN0TmFtZSI6IkhlbHNwZXIiLCJNaWRkbGVOYW1lIjoiSi4iLCJQcm90ZWN0ZWQiOmZhbHNlLCJTZXgiOjEsI</w:instrText>
          </w:r>
          <w:r>
            <w:instrText xml:space="preserve">kNyZWF0ZWRCeSI6Il9MZWVuYSBNYWHDnyIsIkNyZWF0ZWRPbiI6IjIwMjEtMDYtMTBUMTU6NTg6MjMiLCJNb2RpZmllZEJ5IjoiX0xlZW5hIE1hYcOfIiwiSWQiOiJlYmEwNzEyNy03YjEzLTQ3NTMtYjdiZC1iYjYyNTdkOGJjMjIiLCJNb2RpZmllZE9uIjoiMjAyMS0wNi0xMFQxNTo1ODoyMyIsIlByb2plY3QiOnsiJHJlZiI6IjUifX0se</w:instrText>
          </w:r>
          <w:r>
            <w:instrText xml:space="preserve">yIkaWQiOiI3IiwiJHR5cGUiOiJTd2lzc0FjYWRlbWljLkNpdGF2aS5QZXJzb24sIFN3aXNzQWNhZGVtaWMuQ2l0YXZpIiwiRmlyc3ROYW1lIjoiTW9uaWNhIiwiTGFzdE5hbWUiOiJXaGl0dHkiLCJNaWRkbGVOYW1lIjoiVC4iLCJQcm90ZWN0ZWQiOmZhbHNlLCJTZXgiOjEsIkNyZWF0ZWRCeSI6Il9MZWVuYSBNYWHDnyIsIkNyZWF0ZWRPb</w:instrText>
          </w:r>
          <w:r>
            <w:instrText xml:space="preserve">iI6IjIwMjEtMDYtMTBUMTU6NTg6MjMiLCJNb2RpZmllZEJ5IjoiX0xlZW5hIE1hYcOfIiwiSWQiOiJjNzJiZGU3ZC0yZGY3LTQ2YzktYjUzZS1hNGY5NmRkMTk1MWEiLCJNb2RpZmllZE9uIjoiMjAyMS0wNi0xMFQxNTo1ODoyMyIsIlByb2plY3QiOnsiJHJlZiI6IjUifX0seyIkaWQiOiI4IiwiJHR5cGUiOiJTd2lzc0FjYWRlbWljLkNpd</w:instrText>
          </w:r>
          <w:r>
            <w:instrText xml:space="preserve">GF2aS5QZXJzb24sIFN3aXNzQWNhZGVtaWMuQ2l0YXZpIiwiRmlyc3ROYW1lIjoiTmFpIiwiTGFzdE5hbWUiOiJMaSIsIlByb3RlY3RlZCI6ZmFsc2UsIlNleCI6MCwiQ3JlYXRlZEJ5IjoiX0xlZW5hIE1hYcOfIiwiQ3JlYXRlZE9uIjoiMjAyMS0wNi0xMFQxNTo1ODoyMyIsIk1vZGlmaWVkQnkiOiJfTGVlbmEgTWFhw58iLCJJZCI6IjgyZ</w:instrText>
          </w:r>
          <w:r>
            <w:instrText xml:space="preserve">ThjNTA5LTZiZWYtNGFkNy04ZjhkLWI4Mzg5OWY1YTE0MyIsIk1vZGlmaWVkT24iOiIyMDIxLTA2LTEwVDE1OjU4OjIzIiwiUHJvamVjdCI6eyIkcmVmIjoiNSJ9fSx7IiRpZCI6IjkiLCIkdHlwZSI6IlN3aXNzQWNhZGVtaWMuQ2l0YXZpLlBlcnNvbiwgU3dpc3NBY2FkZW1pYy5DaXRhdmkiLCJGaXJzdE5hbWUiOiJKLiIsIkxhc3ROYW1lI</w:instrText>
          </w:r>
          <w:r>
            <w:instrText xml:space="preserve">joiQnVja3dhbHRlciIsIk1pZGRsZU5hbWUiOiJHYWxlbiIsIlByb3RlY3RlZCI6ZmFsc2UsIlNleCI6MCwiQ3JlYXRlZEJ5IjoiX0xlZW5hIE1hYcOfIiwiQ3JlYXRlZE9uIjoiMjAyMS0wNi0xMFQxNTo1ODoyMyIsIk1vZGlmaWVkQnkiOiJfTGVlbmEgTWFhw58iLCJJZCI6ImZlODdmZTU2LWM3OWUtNGQ4NS04NGUyLTIzZGJhM2IwZTg5N</w:instrText>
          </w:r>
          <w:r>
            <w:instrText xml:space="preserve">CIsIk1vZGlmaWVkT24iOiIyMDIxLTA2LTEwVDE1OjU4OjIzIiwiUHJvamVjdCI6eyIkcmVmIjoiNSJ9fSx7IiRpZCI6IjEwIiwiJHR5cGUiOiJTd2lzc0FjYWRlbWljLkNpdGF2aS5QZXJzb24sIFN3aXNzQWNhZGVtaWMuQ2l0YXZpIiwiRmlyc3ROYW1lIjoiRXJpbmEiLCJMYXN0TmFtZSI6IkxlZSIsIlByb3RlY3RlZCI6ZmFsc2UsIlNle</w:instrText>
          </w:r>
          <w:r>
            <w:instrText xml:space="preserve">CI6MCwiQ3JlYXRlZEJ5IjoiX0xlZW5hIE1hYcOfIiwiQ3JlYXRlZE9uIjoiMjAyMS0wNi0xMFQxNTo1ODoyMyIsIk1vZGlmaWVkQnkiOiJfTGVlbmEgTWFhw58iLCJJZCI6ImRjYjY1M2RjLTg3MDYtNDMyMC04ZDAwLTFkOGEwNmQ3YmE0MCIsIk1vZGlmaWVkT24iOiIyMDIxLTA2LTEwVDE1OjU4OjIzIiwiUHJvamVjdCI6eyIkcmVmIjoiN</w:instrText>
          </w:r>
          <w:r>
            <w:instrText xml:space="preserve">SJ9fV0sIkNpdGF0aW9uS2V5VXBkYXRlVHlwZSI6MCwiQ29sbGFib3JhdG9ycyI6W10sIkNvdmVyUGF0aCI6eyIkaWQiOiIxMSIsIiR0eXBlIjoiU3dpc3NBY2FkZW1pYy5DaXRhdmkuTGlua2VkUmVzb3VyY2UsIFN3aXNzQWNhZGVtaWMuQ2l0YXZpIiwiTGlua2VkUmVzb3VyY2VUeXBlIjoyLCJPcmlnaW5hbFN0cmluZyI6IkM6XFxVc2Vyc</w:instrText>
          </w:r>
          <w:r>
            <w:instrText xml:space="preserve">1xcSFBcXEFwcERhdGFcXExvY2FsXFxUZW1wXFxwM3lqaGxndC5qcGciLCJVcmlTdHJpbmciOiI2YzU3YzAxYi05MGI4LTQzMDItYmI1Ni00ZDJmMWFhNGM3ZmMiLCJMaW5rZWRSZXNvdXJjZVN0YXR1cyI6OCwiUHJvcGVydGllcyI6eyIkaWQiOiIxMiIsIiR0eXBlIjoiU3dpc3NBY2FkZW1pYy5DaXRhdmkuTGlua2VkUmVzb3VyY2VQcm9wZ</w:instrText>
          </w:r>
          <w:r>
            <w:instrText xml:space="preserve">XJ0aWVzLCBTd2lzc0FjYWRlbWljLkNpdGF2aSJ9LCJTeW5jRm9sZGVyVHlwZSI6MCwiSXNMb2NhbENsb3VkUHJvamVjdEZpbGVMaW5rIjpmYWxzZSwiSXNDbG91ZFJlc3RvcmUiOmZhbHNlLCJJc0Nsb3VkQ29weSI6ZmFsc2UsIkF0dGFjaG1lbnRGb2xkZXJXYXNJbkZhbGxiYWNrTW9kZSI6ZmFsc2V9LCJEb2kiOiIxMC41OTY0L2lqcHIud</w:instrText>
          </w:r>
          <w:r>
            <w:instrText xml:space="preserve">jNpc3VwcDIuNzMiLCJFZGl0b3JzIjpbXSwiRXZhbHVhdGlvbkNvbXBsZXhpdHkiOjAsIkV2YWx1YXRpb25Tb3VyY2VUZXh0Rm9ybWF0IjowLCJHcm91cHMiOltdLCJIYXNMYWJlbDEiOmZhbHNlLCJIYXNMYWJlbDIiOmZhbHNlLCJLZXl3b3JkcyI6W10sIkxvY2F0aW9ucyI6W3siJGlkIjoiMTMiLCIkdHlwZSI6IlN3aXNzQWNhZGVtaWMuQ</w:instrText>
          </w:r>
          <w:r>
            <w:instrText xml:space="preserve">2l0YXZpLkxvY2F0aW9uLCBTd2lzc0FjYWRlbWljLkNpdGF2aSIsIkFkZHJlc3MiOnsiJGlkIjoiMTQiLCIkdHlwZSI6IlN3aXNzQWNhZGVtaWMuQ2l0YXZpLkxpbmtlZFJlc291cmNlLCBTd2lzc0FjYWRlbWljLkNpdGF2aSIsIkxpbmtlZFJlc291cmNlVHlwZSI6NSwiT3JpZ2luYWxTdHJpbmciOiIxMC41OTY0L2lqcHIudjNpc3VwcDIuN</w:instrText>
          </w:r>
          <w:r>
            <w:instrText xml:space="preserve">zMiLCJVcmlTdHJpbmciOiJodHRwczovL2RvaS5vcmcvMTAuNTk2NC9panByLnYzaXN1cHAyLjczIiwiTGlua2VkUmVzb3VyY2VTdGF0dXMiOjgsIlByb3BlcnRpZXMiOnsiJGlkIjoiMTUiLCIkdHlwZSI6IlN3aXNzQWNhZGVtaWMuQ2l0YXZpLkxpbmtlZFJlc291cmNlUHJvcGVydGllcywgU3dpc3NBY2FkZW1pYy5DaXRhdmkifSwiU3luY</w:instrText>
          </w:r>
          <w:r>
            <w:instrText xml:space="preserve">0ZvbGRlclR5cGUiOjAsIklzTG9jYWxDbG91ZFByb2plY3RGaWxlTGluayI6ZmFsc2UsIklzQ2xvdWRSZXN0b3JlIjpmYWxzZSwiSXNDbG91ZENvcHkiOmZhbHNlLCJBdHRhY2htZW50Rm9sZGVyV2FzSW5GYWxsYmFja01vZGUiOmZhbHNlfSwiQW5ub3RhdGlvbnMiOltdLCJMb2NhdGlvblR5cGUiOjAsIk1pcnJvcnNSZWZlcmVuY2VQcm9wZ</w:instrText>
          </w:r>
          <w:r>
            <w:instrText xml:space="preserve">XJ0eUlkIjoxMjgsIkNyZWF0ZWRCeSI6Il9MZWVuYSBNYWHDnyIsIkNyZWF0ZWRPbiI6IjIwMjEtMDYtMTBUMTU6NTg6MjMiLCJNb2RpZmllZEJ5IjoiX0xlZW5hIE1hYcOfIiwiSWQiOiI5OTIzYWZjNi0xN2Y0LTRiMTgtOWMyZS05OTJjMjMyOTZlYWYiLCJNb2RpZmllZE9uIjoiMjAyMS0wNi0xMFQxNTo1ODoyMyIsIlByb2plY3QiOnsiJ</w:instrText>
          </w:r>
          <w:r>
            <w:instrText xml:space="preserve">HJlZiI6IjUifX1dLCJOdW1iZXIiOiJTdXBwbGVtZW50IDIiLCJPcmdhbml6YXRpb25zIjpbXSwiT3RoZXJzSW52b2x2ZWQiOltdLCJQYWdlUmFuZ2UiOiI8c3A+XHJcbiAgPG4+Mzwvbj5cclxuICA8aW4+dHJ1ZTwvaW4+XHJcbiAgPG9zPjM8L29zPlxyXG4gIDxwcz4zPC9wcz5cclxuPC9zcD5cclxuPGVwPlxyXG4gIDxuPjE4PC9uPlxyX</w:instrText>
          </w:r>
          <w:r>
            <w:instrText xml:space="preserve">G4gIDxpbj50cnVlPC9pbj5cclxuICA8b3M+MTg8L29zPlxyXG4gIDxwcz4xODwvcHM+XHJcbjwvZXA+XHJcbjxvcz4zLTE4PC9vcz4iLCJQZXJpb2RpY2FsIjp7IiRpZCI6IjE2IiwiJHR5cGUiOiJTd2lzc0FjYWRlbWljLkNpdGF2aS5QZXJpb2RpY2FsLCBTd2lzc0FjYWRlbWljLkNpdGF2aSIsIk5hbWUiOiJJbnRlcnBlcnNvbmE6IEFuI</w:instrText>
          </w:r>
          <w:r>
            <w:instrText xml:space="preserve">EludGVybmF0aW9uYWwgSm91cm5hbCBvbiBQZXJzb25hbCBSZWxhdGlvbnNoaXBzIiwiUGFnaW5hdGlvbiI6MCwiUHJvdGVjdGVkIjpmYWxzZSwiQ3JlYXRlZEJ5IjoiX0xlZW5hIE1hYcOfIiwiQ3JlYXRlZE9uIjoiMjAyMS0wNi0xMFQxNTo1OTozMyIsIk1vZGlmaWVkQnkiOiJfTGVlbmEgTWFhw58iLCJJZCI6ImEyYTlmZDhhLWVhY2YtN</w:instrText>
          </w:r>
          <w:r>
            <w:instrText xml:space="preserve">GM3Zi1hNGExLTk1MzU4NWVkZjVkNCIsIk1vZGlmaWVkT24iOiIyMDIxLTA2LTEwVDE1OjU5OjMzIiwiUHJvamVjdCI6eyIkcmVmIjoiNSJ9fSwiUHVibGlzaGVycyI6W10sIlF1b3RhdGlvbnMiOltdLCJSYXRpbmciOjAsIlJlZmVyZW5jZVR5cGUiOiJKb3VybmFsQXJ0aWNsZSIsIlNob3J0VGl0bGUiOiJEdXR0b24sIEhlbHNwZXIgZXQgY</w:instrText>
          </w:r>
          <w:r>
            <w:instrText xml:space="preserve">WwuIDIwMDkg4oCTIFRoZSBSb2xlIG9mIHRoZSBJbnRlcm5ldCIsIlNob3J0VGl0bGVVcGRhdGVUeXBlIjowLCJTb3VyY2VPZkJpYmxpb2dyYXBoaWNJbmZvcm1hdGlvbiI6IkNyb3NzUmVmIiwiU3RhdGljSWRzIjpbImYzODYzNWI2LTE3MGMtNDFmNy05MjBkLTc1NjEwMmMzMGMzMyJdLCJUYWJsZU9mQ29udGVudHNDb21wbGV4aXR5IjowL</w:instrText>
          </w:r>
          <w:r>
            <w:instrText xml:space="preserve">CJUYWJsZU9mQ29udGVudHNTb3VyY2VUZXh0Rm9ybWF0IjowLCJUYXNrcyI6W10sIlRpdGxlIjoiVGhlIFJvbGUgb2YgdGhlIEludGVybmV0IGluIFJlY29uZmlndXJpbmcgTWFycmlhZ2VzOiBBIENyb3NzLW5hdGlvbmFsIFN0dWR5IiwiVHJhbnNsYXRvcnMiOltdLCJWb2x1bWUiOiIzIiwiWWVhciI6IjIwMDkiLCJZZWFyUmVzb2x2ZWQiO</w:instrText>
          </w:r>
          <w:r>
            <w:instrText xml:space="preserve">iIyMDA5IiwiQ3JlYXRlZEJ5IjoiX0xlZW5hIE1hYcOfIiwiQ3JlYXRlZE9uIjoiMjAyMS0wNi0xMFQxNTo1ODoyMyIsIk1vZGlmaWVkQnkiOiJfTGVlbmEgTWFhw58iLCJJZCI6IjZjNTdjMDFiLTkwYjgtNDMwMi1iYjU2LTRkMmYxYWE0YzdmYyIsIk1vZGlmaWVkT24iOiIyMDIxLTA2LTEwVDE2OjU5OjA1IiwiUHJvamVjdCI6eyIkcmVmI</w:instrText>
          </w:r>
          <w:r>
            <w:instrText xml:space="preserve">joiNSJ9fSwiVXNlTnVtYmVyaW5nVHlwZU9mUGFyZW50RG9jdW1lbnQiOmZhbHNlLCJVc2VTdGFuZGFyZFByZWZpeCI6ZmFsc2UsIlVzZVN0YW5kYXJkU3VmZml4IjpmYWxzZX1dLCJGb3JtYXR0ZWRUZXh0Ijp7IiRpZCI6IjE3IiwiQ291bnQiOjEsIlRleHRVbml0cyI6W3siJGlkIjoiMTgiLCJGb250U3R5bGUiOnsiJGlkIjoiMTkiLCJOZ</w:instrText>
          </w:r>
          <w:r>
            <w:instrText xml:space="preserve">XV0cmFsIjp0cnVlfSwiUmVhZGluZ09yZGVyIjoxLCJUZXh0IjoiKHZnbC4gRHV0dG9uIGV0IGFsLiAyMDA5KSJ9XX0sIlRhZyI6IkNpdGF2aVBsYWNlaG9sZGVyIzU4ZDYzYWU0LThmMjEtNDRhZC1iMDVkLTkxYzA4MGQ2N2JiNiIsIlRleHQiOiIodmdsLiBEdXR0b24gZXQgYWwuIDIwMDkpIiwiV0FJVmVyc2lvbiI6IjYuMTAuMC4wIn0=}</w:instrText>
          </w:r>
          <w:r>
            <w:fldChar w:fldCharType="separate"/>
          </w:r>
          <w:r>
            <w:t xml:space="preserve">(vgl. Dutton et al. 2009)</w:t>
          </w:r>
          <w:r>
            <w:fldChar w:fldCharType="end"/>
          </w:r>
        </w:sdtContent>
      </w:sdt>
      <w:r>
        <w:t xml:space="preserve">. Da es sich bei den Online-Dating-Bekanntschaften, um lose Kontakte handelt, ist der Handlungskontext weniger in soziale Strukturen eingebettet </w:t>
      </w:r>
      <w:sdt>
        <w:sdtPr>
          <w:alias w:val="To edit, see citavi.com/edit"/>
          <w15:appearance w15:val="boundingBox"/>
          <w:id w:val="-515542141"/>
          <w:placeholder>
            <w:docPart w:val="DefaultPlaceholder_-1854013440"/>
          </w:placeholder>
          <w:tag w:val="CitaviPlaceholder#7e57d1fc-5f20-41f1-9976-f3cb8153a27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instrText>
          </w:r>
          <w:r>
            <w:instrText xml:space="preserve">WNhZGVtaWMuQ2l0YXZpLkNpdGF0aW9ucy5Xb3JkUGxhY2Vob2xkZXJFbnRyeSwgU3dpc3NBY2FkZW1pYy5DaXRhdmkiLCJJZCI6IjQzMjc0MDJiLTUxZDEtNDM2MS04N2Y5LTkwZTlmNTU4NmZhMSIsIlJhbmdlTGVuZ3RoIjoyNSwiUmVmZXJlbmNlSWQiOiIwZjc4Yzc1Yi1kMTVlLTQ0YmItYjI2Ny1iZmMwMTg1ZDlhMjYiLCJQYWdlUmFuZ</w:instrText>
          </w:r>
          <w:r>
            <w:instrText xml:space="preserve">2UiOnsiJGlkIjoiMyIsIiR0eXBlIjoiU3dpc3NBY2FkZW1pYy5QYWdlUmFuZ2UsIFN3aXNzQWNhZGVtaWMiLCJFbmRQYWdlIjp7IiRpZCI6IjQiLCIkdHlwZSI6IlN3aXNzQWNhZGVtaWMuUGFnZU51bWJlciwgU3dpc3NBY2FkZW1pYyIsIklzRnVsbHlOdW1lcmljIjpmYWxzZSwiTnVtYmVyaW5nVHlwZSI6MCwiTnVtZXJhbFN5c3RlbSI6M</w:instrText>
          </w:r>
          <w:r>
            <w:instrText xml:space="preserve">H0sIk51bWJlcmluZ1R5cGUiOjAsIk51bWVyYWxTeXN0ZW0iOi0xLCJPcmlnaW5hbFN0cmluZyI6IjExNGYiLCJTdGFydFBhZ2UiOnsiJGlkIjoiNSIsIiR0eXBlIjoiU3dpc3NBY2FkZW1pYy5QYWdlTnVtYmVyLCBTd2lzc0FjYWRlbWljIiwiSXNGdWxseU51bWVyaWMiOmZhbHNlLCJOdW1iZXIiOjExNCwiTnVtYmVyaW5nVHlwZSI6MCwiT</w:instrText>
          </w:r>
          <w:r>
            <w:instrText xml:space="preserve">nVtZXJhbFN5c3RlbSI6LTEsIk9yaWdpbmFsU3RyaW5nIjoiMTE0ZiIsIlByZXR0eVN0cmluZyI6IjExNGYifX0sIlByZWZpeCI6InZnbC4gIiwiUmVmZXJlbmNlIjp7IiRpZCI6IjYiLCIkdHlwZSI6IlN3aXNzQWNhZGVtaWMuQ2l0YXZpLlJlZmVyZW5jZSwgU3dpc3NBY2FkZW1pYy5DaXRhdmkiLCJBYnN0cmFjdENvbXBsZXhpdHkiOjAsI</w:instrText>
          </w:r>
          <w:r>
            <w:instrText xml:space="preserve">kFic3RyYWN0U291cmNlVGV4dEZvcm1hdCI6MCwiQXV0aG9ycyI6W3siJGlkIjoiNyIsIiR0eXBlIjoiU3dpc3NBY2FkZW1pYy5DaXRhdmkuUGVyc29uLCBTd2lzc0FjYWRlbWljLkNpdGF2aSIsIkZpcnN0TmFtZSI6IkFuZHJlYXMiLCJMYXN0TmFtZSI6IlNjaG1pdHoiLCJQcm90ZWN0ZWQiOmZhbHNlLCJTZXgiOjIsIkNyZWF0ZWRCeSI6I</w:instrText>
          </w:r>
          <w:r>
            <w:instrText xml:space="preserve">l9MZWVuYSBNYWHDnyIsIkNyZWF0ZWRPbiI6IjIwMjEtMDUtMDFUMTA6NDU6MjAiLCJNb2RpZmllZEJ5IjoiX0xlZW5hIE1hYcOfIiwiSWQiOiIzZDYyNmRlNS0xZTFmLTRjNGMtYmMxMy1iNzYwZmNkYzJiNTciLCJNb2RpZmllZE9uIjoiMjAyMS0wNS0wMVQxMDo0NToyMCIsIlByb2plY3QiOnsiJGlkIjoiOCIsIiR0eXBlIjoiU3dpc3NBY</w:instrText>
          </w:r>
          <w:r>
            <w:instrText xml:space="preserve">2FkZW1pYy5DaXRhdmkuUHJvamVjdCwgU3dpc3NBY2FkZW1pYy5DaXRhdmkifX1dLCJDaXRhdGlvbktleVVwZGF0ZVR5cGUiOjAsIkNvbGxhYm9yYXRvcnMiOltdLCJEb2kiOiIxMC4xMDA3Lzk3OC0zLTY1OC0wMjc5NC0wXzYiLCJFZGl0b3JzIjpbXSwiRXZhbHVhdGlvbkNvbXBsZXhpdHkiOjAsIkV2YWx1YXRpb25Tb3VyY2VUZXh0Rm9yb</w:instrText>
          </w:r>
          <w:r>
            <w:instrText xml:space="preserve">WF0IjowLCJHcm91cHMiOltdLCJIYXNMYWJlbDEiOmZhbHNlLCJIYXNMYWJlbDIiOmZhbHNlLCJLZXl3b3JkcyI6W10sIkxvY2F0aW9ucyI6W3siJGlkIjoiOSIsIiR0eXBlIjoiU3dpc3NBY2FkZW1pYy5DaXRhdmkuTG9jYXRpb24sIFN3aXNzQWNhZGVtaWMuQ2l0YXZpIiwiQWRkcmVzcyI6eyIkaWQiOiIxMCIsIiR0eXBlIjoiU3dpc3NBY</w:instrText>
          </w:r>
          <w:r>
            <w:instrText xml:space="preserve">2FkZW1pYy5DaXRhdmkuTGlua2VkUmVzb3VyY2UsIFN3aXNzQWNhZGVtaWMuQ2l0YXZpIiwiTGlua2VkUmVzb3VyY2VUeXBlIjo1LCJPcmlnaW5hbFN0cmluZyI6IjEwLjEwMDcvOTc4LTMtNjU4LTAyNzk0LTBfNiIsIlVyaVN0cmluZyI6Imh0dHBzOi8vZG9pLm9yZy8xMC4xMDA3Lzk3OC0zLTY1OC0wMjc5NC0wXzYiLCJMaW5rZWRSZXNvd</w:instrText>
          </w:r>
          <w:r>
            <w:instrText xml:space="preserve">XJjZVN0YXR1cyI6OCwiUHJvcGVydGllcyI6eyIkaWQiOiIxMS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yOCwiQ3JlYXRlZEJ5IjoiX0xlZW5hIE1hYcOfIiwiQ3JlYXRlZE9uIjoiMjAyMS0xMC0xOVQyMjoyNzozN</w:instrText>
          </w:r>
          <w:r>
            <w:instrText xml:space="preserve">SIsIk1vZGlmaWVkQnkiOiJfTGVlbmEgTWFhw58iLCJJZCI6IjM5MWY4YTczLWE1NWUtNDMyMy05ODU3LTBkYTVlMzlmM2I3OCIsIk1vZGlmaWVkT24iOiIyMDIxLTEwLTE5VDIyOjI3OjM1IiwiUHJvamVjdCI6eyIkcmVmIjoiOCJ9fV0sIk9yZ2FuaXphdGlvbnMiOltdLCJPdGhlcnNJbnZvbHZlZCI6W10sIlBhZ2VSYW5nZSI6IjxzcD5cc</w:instrText>
          </w:r>
          <w:r>
            <w:instrText xml:space="preserve">lxuICA8bj4xMTE8L24+XHJcbiAgPGluPnRydWU8L2luPlxyXG4gIDxvcz4xMTE8L29zPlxyXG4gIDxwcz4xMTE8L3BzPlxyXG48L3NwPlxyXG48ZXA+XHJcbiAgPG4+MTM2PC9uPlxyXG4gIDxpbj50cnVlPC9pbj5cclxuICA8b3M+MTM2PC9vcz5cclxuICA8cHM+MTM2PC9wcz5cclxuPC9lcD5cclxuPG9zPjExMS0xMzY8L29zPiIsIlBhc</w:instrText>
          </w:r>
          <w:r>
            <w:instrText xml:space="preserve">mVudFJlZmVyZW5jZSI6eyIkaWQiOiIxMiIsIiR0eXBlIjoiU3dpc3NBY2FkZW1pYy5DaXRhdmkuUmVmZXJlbmNlLCBTd2lzc0FjYWRlbWljLkNpdGF2aSIsIkFic3RyYWN0Q29tcGxleGl0eSI6MCwiQWJzdHJhY3RTb3VyY2VUZXh0Rm9ybWF0IjowLCJBdXRob3JzIjpbXSwiQ2l0YXRpb25LZXlVcGRhdGVUeXBlIjowLCJDb2xsYWJvcmF0b</w:instrText>
          </w:r>
          <w:r>
            <w:instrText xml:space="preserve">3JzIjpbXSwiRG9pIjoiMTAuMTAwNy85NzgtMy02NTgtMDI3OTQtMCIsIkVkaXRvcnMiOlt7IiRpZCI6IjEzIiwiJHR5cGUiOiJTd2lzc0FjYWRlbWljLkNpdGF2aS5QZXJzb24sIFN3aXNzQWNhZGVtaWMuQ2l0YXZpIiwiRmlyc3ROYW1lIjoiQXJtYW5kbyIsIkxhc3ROYW1lIjoiSMOkcmluZyIsIlByb3RlY3RlZCI6ZmFsc2UsIlNleCI6M</w:instrText>
          </w:r>
          <w:r>
            <w:instrText xml:space="preserve">iwiQ3JlYXRlZEJ5IjoiX0xlZW5hIE1hYcOfIiwiQ3JlYXRlZE9uIjoiMjAyMS0xMC0xMFQxMjo0MTozNSIsIk1vZGlmaWVkQnkiOiJfTGVlbmEgTWFhw58iLCJJZCI6IjhmZmVhYWRhLTkyNzMtNDA1MS04YzVhLTMyNDVmYTZkNTk4YyIsIk1vZGlmaWVkT24iOiIyMDIxLTEwLTEwVDEyOjQxOjM1IiwiUHJvamVjdCI6eyIkcmVmIjoiOCJ9f</w:instrText>
          </w:r>
          <w:r>
            <w:instrText xml:space="preserve">Sx7IiRpZCI6IjE0IiwiJHR5cGUiOiJTd2lzc0FjYWRlbWljLkNpdGF2aS5QZXJzb24sIFN3aXNzQWNhZGVtaWMuQ2l0YXZpIiwiRmlyc3ROYW1lIjoiVGhvbWFzIiwiTGFzdE5hbWUiOiJLbGVpbiIsIlByb3RlY3RlZCI6ZmFsc2UsIlNleCI6MiwiQ3JlYXRlZEJ5IjoiX0xlZW5hIE1hYcOfIiwiQ3JlYXRlZE9uIjoiMjAyMS0wNC0yOVQwN</w:instrText>
          </w:r>
          <w:r>
            <w:instrText xml:space="preserve">zo0NDozMiIsIk1vZGlmaWVkQnkiOiJfTGVlbmEgTWFhw58iLCJJZCI6IjhlODg1ZDNjLTZlYmEtNDc3Yi1hNDYyLTRhYWNkOWVmNDE4MyIsIk1vZGlmaWVkT24iOiIyMDIxLTA0LTI5VDA3OjQ0OjMyIiwiUHJvamVjdCI6eyIkcmVmIjoiOCJ9fSx7IiRpZCI6IjE1IiwiJHR5cGUiOiJTd2lzc0FjYWRlbWljLkNpdGF2aS5QZXJzb24sIFN3a</w:instrText>
          </w:r>
          <w:r>
            <w:instrText xml:space="preserve">XNzQWNhZGVtaWMuQ2l0YXZpIiwiRmlyc3ROYW1lIjoiSm9oYW5uZXMiLCJMYXN0TmFtZSI6IlN0YXVkZXIiLCJQcm90ZWN0ZWQiOmZhbHNlLCJTZXgiOjIsIkNyZWF0ZWRCeSI6Il9MZWVuYSBNYWHDnyIsIkNyZWF0ZWRPbiI6IjIwMjEtMDUtMTJUMTg6MzQ6MzMiLCJNb2RpZmllZEJ5IjoiX0xlZW5hIE1hYcOfIiwiSWQiOiIxMjYyYjI5N</w:instrText>
          </w:r>
          <w:r>
            <w:instrText xml:space="preserve">C0zODAwLTQxYjItYWY5MS00NTIxOTE4MWYyZTAiLCJNb2RpZmllZE9uIjoiMjAyMS0wNS0xMlQxODozNDozMyIsIlByb2plY3QiOnsiJHJlZiI6IjgifX0seyIkaWQiOiIxNiIsIiR0eXBlIjoiU3dpc3NBY2FkZW1pYy5DaXRhdmkuUGVyc29uLCBTd2lzc0FjYWRlbWljLkNpdGF2aSIsIkZpcnN0TmFtZSI6IktyaXN0aWFuIiwiTGFzdE5hb</w:instrText>
          </w:r>
          <w:r>
            <w:instrText xml:space="preserve">WUiOiJTdG95ZSIsIlByb3RlY3RlZCI6ZmFsc2UsIlNleCI6MCwiQ3JlYXRlZEJ5IjoiX0xlZW5hIE1hYcOfIiwiQ3JlYXRlZE9uIjoiMjAyMS0xMC0xMFQxMjo0MTozNSIsIk1vZGlmaWVkQnkiOiJfTGVlbmEgTWFhw58iLCJJZCI6IjhmMDBiNTQ3LWI0ZWMtNDhjMC05MGRjLTY2YzI4N2FiN2EzZiIsIk1vZGlmaWVkT24iOiIyMDIxLTEwL</w:instrText>
          </w:r>
          <w:r>
            <w:instrText xml:space="preserve">TEwVDEyOjQxOjM1IiwiUHJvamVjdCI6eyIkcmVmIjoiOCJ9fV0sIkV2YWx1YXRpb25Db21wbGV4aXR5IjowLCJFdmFsdWF0aW9uU291cmNlVGV4dEZvcm1hdCI6MCwiR3JvdXBzIjpbXSwiSGFzTGFiZWwxIjpmYWxzZSwiSGFzTGFiZWwyIjpmYWxzZSwiSXNibiI6Ijk3OC0zLTY1OC0wMjc5My0zIiwiS2V5d29yZHMiOltdLCJMb2NhdGlvb</w:instrText>
          </w:r>
          <w:r>
            <w:instrText xml:space="preserve">nMiOlt7IiRpZCI6IjE3IiwiJHR5cGUiOiJTd2lzc0FjYWRlbWljLkNpdGF2aS5Mb2NhdGlvbiwgU3dpc3NBY2FkZW1pYy5DaXRhdmkiLCJBZGRyZXNzIjp7IiRpZCI6IjE4IiwiJHR5cGUiOiJTd2lzc0FjYWRlbWljLkNpdGF2aS5MaW5rZWRSZXNvdXJjZSwgU3dpc3NBY2FkZW1pYy5DaXRhdmkiLCJMaW5rZWRSZXNvdXJjZVR5cGUiOjUsI</w:instrText>
          </w:r>
          <w:r>
            <w:instrText xml:space="preserve">k9yaWdpbmFsU3RyaW5nIjoiMTAuMTAwNy85NzgtMy02NTgtMDI3OTQtMCIsIlVyaVN0cmluZyI6Imh0dHBzOi8vZG9pLm9yZy8xMC4xMDA3Lzk3OC0zLTY1OC0wMjc5NC0wIiwiTGlua2VkUmVzb3VyY2VTdGF0dXMiOjgsIlByb3BlcnRpZXMiOnsiJGlkIjoiMTkiLCIkdHlwZSI6IlN3aXNzQWNhZGVtaWMuQ2l0YXZpLkxpbmtlZFJlc291c</w:instrText>
          </w:r>
          <w:r>
            <w:instrText xml:space="preserve">mNlUHJvcGVydGllcywgU3dpc3NBY2FkZW1pYy5DaXRhdmkifSwiU3luY0ZvbGRlclR5cGUiOjAsIklzTG9jYWxDbG91ZFByb2plY3RGaWxlTGluayI6ZmFsc2UsIklzQ2xvdWRSZXN0b3JlIjpmYWxzZSwiSXNDbG91ZENvcHkiOmZhbHNlLCJBdHRhY2htZW50Rm9sZGVyV2FzSW5GYWxsYmFja01vZGUiOmZhbHNlfSwiQW5ub3RhdGlvbnMiO</w:instrText>
          </w:r>
          <w:r>
            <w:instrText xml:space="preserve">ltdLCJMb2NhdGlvblR5cGUiOjAsIk1pcnJvcnNSZWZlcmVuY2VQcm9wZXJ0eUlkIjoxMjgsIkNyZWF0ZWRCeSI6Il9MZWVuYSBNYWHDnyIsIkNyZWF0ZWRPbiI6IjIwMjEtMTAtMTlUMjI6Mjc6MzUiLCJNb2RpZmllZEJ5IjoiX0xlZW5hIE1hYcOfIiwiSWQiOiI0ZGQ4MWJlMS1iZjMzLTQxNGMtYWEyNC04MTE4NmUxMGU3YzEiLCJNb2RpZ</w:instrText>
          </w:r>
          <w:r>
            <w:instrText xml:space="preserve">mllZE9uIjoiMjAyMS0xMC0xOVQyMjoyNzozNSIsIlByb2plY3QiOnsiJHJlZiI6IjgifX1dLCJPcmdhbml6YXRpb25zIjpbXSwiT3RoZXJzSW52b2x2ZWQiOltdLCJQbGFjZU9mUHVibGljYXRpb24iOiJXaWVzYmFkZW4iLCJQdWJsaXNoZXJzIjpbeyIkaWQiOiIyMCIsIiR0eXBlIjoiU3dpc3NBY2FkZW1pYy5DaXRhdmkuUHVibGlzaGVyL</w:instrText>
          </w:r>
          <w:r>
            <w:instrText xml:space="preserve">CBTd2lzc0FjYWRlbWljLkNpdGF2aSIsIk5hbWUiOiJTcHJpbmdlciBGYWNobWVkaWVuIFdpZXNiYWRlbiIsIlByb3RlY3RlZCI6ZmFsc2UsIkNyZWF0ZWRCeSI6Il9MZWVuYSBNYWHDnyIsIkNyZWF0ZWRPbiI6IjIwMjEtMDUtMTBUMTg6Mzk6NTAiLCJNb2RpZmllZEJ5IjoiX0xlZW5hIE1hYcOfIiwiSWQiOiJiMjNhYjBiOS0yOTc1LTQyY</w:instrText>
          </w:r>
          <w:r>
            <w:instrText xml:space="preserve">jMtODZmMy1iNGIyMTVmNDI2YmYiLCJNb2RpZmllZE9uIjoiMjAyMS0wNS0xMFQxODozOTo1MCIsIlByb2plY3QiOnsiJHJlZiI6IjgifX1dLCJRdW90YXRpb25zIjpbXSwiUmF0aW5nIjowLCJSZWZlcmVuY2VUeXBlIjoiQm9va0VkaXRlZCIsIlNob3J0VGl0bGUiOiJIw6RyaW5nLCBLbGVpbiBldCBhbC4gKEhnLikgMjAxNCDigJMgRGVyI</w:instrText>
          </w:r>
          <w:r>
            <w:instrText xml:space="preserve">FBhcnRuZXJtYXJrdCB1bmQgZGllIEdlbGVnZW5oZWl0ZW4iLCJTaG9ydFRpdGxlVXBkYXRlVHlwZSI6MCwiU291cmNlT2ZCaWJsaW9ncmFwaGljSW5mb3JtYXRpb24iOiJDcm9zc1JlZiIsIlN0YXRpY0lkcyI6WyIwYTVmZDA1MC1jMTk0LTRkZWQtYjQxNi05YmNjZjE5ZGM5OTMiXSwiVGFibGVPZkNvbnRlbnRzQ29tcGxleGl0eSI6MCwiV</w:instrText>
          </w:r>
          <w:r>
            <w:instrText xml:space="preserve">GFibGVPZkNvbnRlbnRzU291cmNlVGV4dEZvcm1hdCI6MCwiVGFza3MiOltdLCJUaXRsZSI6IkRlciBQYXJ0bmVybWFya3QgdW5kIGRpZSBHZWxlZ2VuaGVpdGVuIGRlcyBLZW5uZW5sZXJuZW5zIiwiVHJhbnNsYXRvcnMiOltdLCJZZWFyIjoiMjAxNCIsIlllYXJSZXNvbHZlZCI6IjIwMTQiLCJDcmVhdGVkQnkiOiJfTGVlbmEgTWFhw58iL</w:instrText>
          </w:r>
          <w:r>
            <w:instrText xml:space="preserve">CJDcmVhdGVkT24iOiIyMDIxLTEwLTE5VDIyOjI3OjM1IiwiTW9kaWZpZWRCeSI6Il9MZWVuYSBNYWHDnyIsIklkIjoiMDUzYzE4N2MtYmNiNy00MGNjLTg2NDItNjFmZTg3NTU0ODlhIiwiTW9kaWZpZWRPbiI6IjIwMjEtMTAtMTlUMjI6Mjc6MzUiLCJQcm9qZWN0Ijp7IiRyZWYiOiI4In19LCJQdWJsaXNoZXJzIjpbXSwiUXVvdGF0aW9uc</w:instrText>
          </w:r>
          <w:r>
            <w:instrText xml:space="preserve">yI6W10sIlJhdGluZyI6MCwiUmVmZXJlbmNlVHlwZSI6IkNvbnRyaWJ1dGlvbiIsIlNob3J0VGl0bGUiOiJTY2htaXR6IDIwMTQg4oCTIE9ubGluZS1EYXRpbmcgYWxzIFBhcnRuZXJtYXJrdCIsIlNob3J0VGl0bGVVcGRhdGVUeXBlIjowLCJTb3VyY2VPZkJpYmxpb2dyYXBoaWNJbmZvcm1hdGlvbiI6IkNyb3NzUmVmIiwiU3RhdGljSWRzI</w:instrText>
          </w:r>
          <w:r>
            <w:instrText xml:space="preserve">jpbImFlOGZkZWQ0LWNlYWYtNDg5Ny1iYThmLTBmMWEwOWU4ZGM5MyJdLCJUYWJsZU9mQ29udGVudHNDb21wbGV4aXR5IjowLCJUYWJsZU9mQ29udGVudHNTb3VyY2VUZXh0Rm9ybWF0IjowLCJUYXNrcyI6W10sIlRpdGxlIjoiT25saW5lLURhdGluZyBhbHMgUGFydG5lcm1hcmt0IiwiVHJhbnNsYXRvcnMiOltdLCJZZWFyUmVzb2x2ZWQiO</w:instrText>
          </w:r>
          <w:r>
            <w:instrText xml:space="preserve">iIyMDE0IiwiQ3JlYXRlZEJ5IjoiX0xlZW5hIE1hYcOfIiwiQ3JlYXRlZE9uIjoiMjAyMS0xMC0xOVQyMjoyNzozNSIsIk1vZGlmaWVkQnkiOiJfTGVlbmEgTWFhw58iLCJJZCI6IjBmNzhjNzViLWQxNWUtNDRiYi1iMjY3LWJmYzAxODVkOWEyNiIsIk1vZGlmaWVkT24iOiIyMDIxLTEwLTE5VDIyOjI3OjM1IiwiUHJvamVjdCI6eyIkcmVmI</w:instrText>
          </w:r>
          <w:r>
            <w:instrText xml:space="preserve">joiOCJ9fSwiVXNlTnVtYmVyaW5nVHlwZU9mUGFyZW50RG9jdW1lbnQiOmZhbHNlLCJVc2VTdGFuZGFyZFByZWZpeCI6ZmFsc2UsIlVzZVN0YW5kYXJkU3VmZml4IjpmYWxzZX1dLCJGb3JtYXR0ZWRUZXh0Ijp7IiRpZCI6IjIxIiwiQ291bnQiOjEsIlRleHRVbml0cyI6W3siJGlkIjoiMjIiLCJGb250U3R5bGUiOnsiJGlkIjoiMjMiLCJOZ</w:instrText>
          </w:r>
          <w:r>
            <w:instrText xml:space="preserve">XV0cmFsIjp0cnVlfSwiUmVhZGluZ09yZGVyIjoxLCJUZXh0IjoiKHZnbC4gU2NobWl0eiAyMDE0LCAxMTRmKSJ9XX0sIlRhZyI6IkNpdGF2aVBsYWNlaG9sZGVyIzdlNTdkMWZjLTVmMjAtNDFmMS05OTc2LWYzY2I4MTUzYTI3OCIsIlRleHQiOiIodmdsLiBTY2htaXR6IDIwMTQsIDExNGYpIiwiV0FJVmVyc2lvbiI6IjYuMTAuMC4wIn0=}</w:instrText>
          </w:r>
          <w:r>
            <w:fldChar w:fldCharType="separate"/>
          </w:r>
          <w:r>
            <w:t xml:space="preserve">(vgl. Schmitz 2014, 114f)</w:t>
          </w:r>
          <w:r>
            <w:fldChar w:fldCharType="end"/>
          </w:r>
        </w:sdtContent>
      </w:sdt>
      <w:r>
        <w:t xml:space="preserve">. Es findet eine „Herauslösung der sozialen Interaktionsstrukturen aus [dem] Alltag“ statt </w:t>
      </w:r>
      <w:sdt>
        <w:sdtPr>
          <w:alias w:val="To edit, see citavi.com/edit"/>
          <w15:appearance w15:val="boundingBox"/>
          <w:id w:val="630754101"/>
          <w:placeholder>
            <w:docPart w:val="DefaultPlaceholder_-1854013440"/>
          </w:placeholder>
          <w:tag w:val="CitaviPlaceholder#25575750-6406-4a01-ad31-e0e12add008f"/>
          <w:rPr/>
        </w:sdtPr>
        <w:sdtContent>
          <w:r>
            <w:fldChar w:fldCharType="begin"/>
          </w:r>
          <w:r>
            <w:instrText xml:space="preserve">ADDIN CitaviPlaceholder{eyIkaWQiOiIxIiwiJHR5cGUiOiJTd2lzc0FjYWRlbWljLkNpdGF2aS5DaXRhdGlvbnMuV29yZFBsYWNlaG9sZGVyLCBTd2lzc0FjYWRlbWljLkNpdGF2aSIsIkVudHJpZXMiOlt7IiRpZCI6IjIiLCIkdHlwZ</w:instrText>
          </w:r>
          <w:r>
            <w:instrText xml:space="preserve">SI6IlN3aXNzQWNhZGVtaWMuQ2l0YXZpLkNpdGF0aW9ucy5Xb3JkUGxhY2Vob2xkZXJFbnRyeSwgU3dpc3NBY2FkZW1pYy5DaXRhdmkiLCJJZCI6IjVkMjI2NDM0LWY2ZTQtNGMzMy04MTQ1LTA0ZmE0MGRmNmNjOCIsIlJhbmdlTGVuZ3RoIjoxNiwiUmVmZXJlbmNlSWQiOiIwZjc4Yzc1Yi1kMTVlLTQ0YmItYjI2Ny1iZmMwMTg1ZDlhMjYiL</w:instrText>
          </w:r>
          <w:r>
            <w:instrText xml:space="preserve">CJQYWdlUmFuZ2UiOnsiJGlkIjoiMyIsIiR0eXBlIjoiU3dpc3NBY2FkZW1pYy5QYWdlUmFuZ2UsIFN3aXNzQWNhZGVtaWMiLCJFbmRQYWdlIjp7IiRpZCI6IjQiLCIkdHlwZSI6IlN3aXNzQWNhZGVtaWMuUGFnZU51bWJlciwgU3dpc3NBY2FkZW1pYyIsIklzRnVsbHlOdW1lcmljIjpmYWxzZSwiTnVtYmVyaW5nVHlwZSI6MCwiTnVtZXJhb</w:instrText>
          </w:r>
          <w:r>
            <w:instrText xml:space="preserve">FN5c3RlbSI6MH0sIk51bWJlcmluZ1R5cGUiOjAsIk51bWVyYWxTeXN0ZW0iOjAsIk9yaWdpbmFsU3RyaW5nIjoiMTE2IiwiU3RhcnRQYWdlIjp7IiRpZCI6IjUiLCIkdHlwZSI6IlN3aXNzQWNhZGVtaWMuUGFnZU51bWJlciwgU3dpc3NBY2FkZW1pYyIsIklzRnVsbHlOdW1lcmljIjp0cnVlLCJOdW1iZXIiOjExNiwiTnVtYmVyaW5nVHlwZ</w:instrText>
          </w:r>
          <w:r>
            <w:instrText xml:space="preserve">SI6MCwiTnVtZXJhbFN5c3RlbSI6MCwiT3JpZ2luYWxTdHJpbmciOiIxMTYiLCJQcmV0dHlTdHJpbmciOiIxMTYifX0sIlByZWZpeCI6ImViZC4gIiwiUmVmZXJlbmNlIjp7IiRpZCI6IjYiLCIkdHlwZSI6IlN3aXNzQWNhZGVtaWMuQ2l0YXZpLlJlZmVyZW5jZSwgU3dpc3NBY2FkZW1pYy5DaXRhdmkiLCJBYnN0cmFjdENvbXBsZXhpdHkiO</w:instrText>
          </w:r>
          <w:r>
            <w:instrText xml:space="preserve">jAsIkFic3RyYWN0U291cmNlVGV4dEZvcm1hdCI6MCwiQXV0aG9ycyI6W3siJGlkIjoiNyIsIiR0eXBlIjoiU3dpc3NBY2FkZW1pYy5DaXRhdmkuUGVyc29uLCBTd2lzc0FjYWRlbWljLkNpdGF2aSIsIkZpcnN0TmFtZSI6IkFuZHJlYXMiLCJMYXN0TmFtZSI6IlNjaG1pdHoiLCJQcm90ZWN0ZWQiOmZhbHNlLCJTZXgiOjIsIkNyZWF0ZWRCe</w:instrText>
          </w:r>
          <w:r>
            <w:instrText xml:space="preserve">SI6Il9MZWVuYSBNYWHDnyIsIkNyZWF0ZWRPbiI6IjIwMjEtMDUtMDFUMTA6NDU6MjAiLCJNb2RpZmllZEJ5IjoiX0xlZW5hIE1hYcOfIiwiSWQiOiIzZDYyNmRlNS0xZTFmLTRjNGMtYmMxMy1iNzYwZmNkYzJiNTciLCJNb2RpZmllZE9uIjoiMjAyMS0wNS0wMVQxMDo0NToyMCIsIlByb2plY3QiOnsiJGlkIjoiOCIsIiR0eXBlIjoiU3dpc</w:instrText>
          </w:r>
          <w:r>
            <w:instrText xml:space="preserve">3NBY2FkZW1pYy5DaXRhdmkuUHJvamVjdCwgU3dpc3NBY2FkZW1pYy5DaXRhdmkifX1dLCJDaXRhdGlvbktleVVwZGF0ZVR5cGUiOjAsIkNvbGxhYm9yYXRvcnMiOltdLCJEb2kiOiIxMC4xMDA3Lzk3OC0zLTY1OC0wMjc5NC0wXzYiLCJFZGl0b3JzIjpbXSwiRXZhbHVhdGlvbkNvbXBsZXhpdHkiOjAsIkV2YWx1YXRpb25Tb3VyY2VUZXh0R</w:instrText>
          </w:r>
          <w:r>
            <w:instrText xml:space="preserve">m9ybWF0IjowLCJHcm91cHMiOltdLCJIYXNMYWJlbDEiOmZhbHNlLCJIYXNMYWJlbDIiOmZhbHNlLCJLZXl3b3JkcyI6W10sIkxvY2F0aW9ucyI6W3siJGlkIjoiOSIsIiR0eXBlIjoiU3dpc3NBY2FkZW1pYy5DaXRhdmkuTG9jYXRpb24sIFN3aXNzQWNhZGVtaWMuQ2l0YXZpIiwiQWRkcmVzcyI6eyIkaWQiOiIxMCIsIiR0eXBlIjoiU3dpc</w:instrText>
          </w:r>
          <w:r>
            <w:instrText xml:space="preserve">3NBY2FkZW1pYy5DaXRhdmkuTGlua2VkUmVzb3VyY2UsIFN3aXNzQWNhZGVtaWMuQ2l0YXZpIiwiTGlua2VkUmVzb3VyY2VUeXBlIjo1LCJPcmlnaW5hbFN0cmluZyI6IjEwLjEwMDcvOTc4LTMtNjU4LTAyNzk0LTBfNiIsIlVyaVN0cmluZyI6Imh0dHBzOi8vZG9pLm9yZy8xMC4xMDA3Lzk3OC0zLTY1OC0wMjc5NC0wXzYiLCJMaW5rZWRSZ</w:instrText>
          </w:r>
          <w:r>
            <w:instrText xml:space="preserve">XNvdXJjZVN0YXR1cyI6OCwiUHJvcGVydGllcyI6eyIkaWQiOiIxMSIsIiR0eXBlIjoiU3dpc3NBY2FkZW1pYy5DaXRhdmkuTGlua2VkUmVzb3VyY2VQcm9wZXJ0aWVzLCBTd2lzc0FjYWRlbWljLkNpdGF2aSJ9LCJTeW5jRm9sZGVyVHlwZSI6MCwiSXNMb2NhbENsb3VkUHJvamVjdEZpbGVMaW5rIjpmYWxzZSwiSXNDbG91ZFJlc3RvcmUiO</w:instrText>
          </w:r>
          <w:r>
            <w:instrText xml:space="preserve">mZhbHNlLCJJc0Nsb3VkQ29weSI6ZmFsc2UsIkF0dGFjaG1lbnRGb2xkZXJXYXNJbkZhbGxiYWNrTW9kZSI6ZmFsc2V9LCJBbm5vdGF0aW9ucyI6W10sIkxvY2F0aW9uVHlwZSI6MCwiTWlycm9yc1JlZmVyZW5jZVByb3BlcnR5SWQiOjEyOCwiQ3JlYXRlZEJ5IjoiX0xlZW5hIE1hYcOfIiwiQ3JlYXRlZE9uIjoiMjAyMS0xMC0xOVQyMjoyN</w:instrText>
          </w:r>
          <w:r>
            <w:instrText xml:space="preserve">zozNSIsIk1vZGlmaWVkQnkiOiJfTGVlbmEgTWFhw58iLCJJZCI6IjM5MWY4YTczLWE1NWUtNDMyMy05ODU3LTBkYTVlMzlmM2I3OCIsIk1vZGlmaWVkT24iOiIyMDIxLTEwLTE5VDIyOjI3OjM1IiwiUHJvamVjdCI6eyIkcmVmIjoiOCJ9fV0sIk9yZ2FuaXphdGlvbnMiOltdLCJPdGhlcnNJbnZvbHZlZCI6W10sIlBhZ2VSYW5nZSI6Ijxzc</w:instrText>
          </w:r>
          <w:r>
            <w:instrText xml:space="preserve">D5cclxuICA8bj4xMTE8L24+XHJcbiAgPGluPnRydWU8L2luPlxyXG4gIDxvcz4xMTE8L29zPlxyXG4gIDxwcz4xMTE8L3BzPlxyXG48L3NwPlxyXG48ZXA+XHJcbiAgPG4+MTM2PC9uPlxyXG4gIDxpbj50cnVlPC9pbj5cclxuICA8b3M+MTM2PC9vcz5cclxuICA8cHM+MTM2PC9wcz5cclxuPC9lcD5cclxuPG9zPjExMS0xMzY8L29zPiIsI</w:instrText>
          </w:r>
          <w:r>
            <w:instrText xml:space="preserve">lBhcmVudFJlZmVyZW5jZSI6eyIkaWQiOiIxMiIsIiR0eXBlIjoiU3dpc3NBY2FkZW1pYy5DaXRhdmkuUmVmZXJlbmNlLCBTd2lzc0FjYWRlbWljLkNpdGF2aSIsIkFic3RyYWN0Q29tcGxleGl0eSI6MCwiQWJzdHJhY3RTb3VyY2VUZXh0Rm9ybWF0IjowLCJBdXRob3JzIjpbXSwiQ2l0YXRpb25LZXlVcGRhdGVUeXBlIjowLCJDb2xsYWJvc</w:instrText>
          </w:r>
          <w:r>
            <w:instrText xml:space="preserve">mF0b3JzIjpbXSwiRG9pIjoiMTAuMTAwNy85NzgtMy02NTgtMDI3OTQtMCIsIkVkaXRvcnMiOlt7IiRpZCI6IjEzIiwiJHR5cGUiOiJTd2lzc0FjYWRlbWljLkNpdGF2aS5QZXJzb24sIFN3aXNzQWNhZGVtaWMuQ2l0YXZpIiwiRmlyc3ROYW1lIjoiQXJtYW5kbyIsIkxhc3ROYW1lIjoiSMOkcmluZyIsIlByb3RlY3RlZCI6ZmFsc2UsIlNle</w:instrText>
          </w:r>
          <w:r>
            <w:instrText xml:space="preserve">CI6MiwiQ3JlYXRlZEJ5IjoiX0xlZW5hIE1hYcOfIiwiQ3JlYXRlZE9uIjoiMjAyMS0xMC0xMFQxMjo0MTozNSIsIk1vZGlmaWVkQnkiOiJfTGVlbmEgTWFhw58iLCJJZCI6IjhmZmVhYWRhLTkyNzMtNDA1MS04YzVhLTMyNDVmYTZkNTk4YyIsIk1vZGlmaWVkT24iOiIyMDIxLTEwLTEwVDEyOjQxOjM1IiwiUHJvamVjdCI6eyIkcmVmIjoiO</w:instrText>
          </w:r>
          <w:r>
            <w:instrText xml:space="preserve">CJ9fSx7IiRpZCI6IjE0IiwiJHR5cGUiOiJTd2lzc0FjYWRlbWljLkNpdGF2aS5QZXJzb24sIFN3aXNzQWNhZGVtaWMuQ2l0YXZpIiwiRmlyc3ROYW1lIjoiVGhvbWFzIiwiTGFzdE5hbWUiOiJLbGVpbiIsIlByb3RlY3RlZCI6ZmFsc2UsIlNleCI6MiwiQ3JlYXRlZEJ5IjoiX0xlZW5hIE1hYcOfIiwiQ3JlYXRlZE9uIjoiMjAyMS0wNC0yO</w:instrText>
          </w:r>
          <w:r>
            <w:instrText xml:space="preserve">VQwNzo0NDozMiIsIk1vZGlmaWVkQnkiOiJfTGVlbmEgTWFhw58iLCJJZCI6IjhlODg1ZDNjLTZlYmEtNDc3Yi1hNDYyLTRhYWNkOWVmNDE4MyIsIk1vZGlmaWVkT24iOiIyMDIxLTA0LTI5VDA3OjQ0OjMyIiwiUHJvamVjdCI6eyIkcmVmIjoiOCJ9fSx7IiRpZCI6IjE1IiwiJHR5cGUiOiJTd2lzc0FjYWRlbWljLkNpdGF2aS5QZXJzb24sI</w:instrText>
          </w:r>
          <w:r>
            <w:instrText xml:space="preserve">FN3aXNzQWNhZGVtaWMuQ2l0YXZpIiwiRmlyc3ROYW1lIjoiSm9oYW5uZXMiLCJMYXN0TmFtZSI6IlN0YXVkZXIiLCJQcm90ZWN0ZWQiOmZhbHNlLCJTZXgiOjIsIkNyZWF0ZWRCeSI6Il9MZWVuYSBNYWHDnyIsIkNyZWF0ZWRPbiI6IjIwMjEtMDUtMTJUMTg6MzQ6MzMiLCJNb2RpZmllZEJ5IjoiX0xlZW5hIE1hYcOfIiwiSWQiOiIxMjYyY</w:instrText>
          </w:r>
          <w:r>
            <w:instrText xml:space="preserve">jI5NC0zODAwLTQxYjItYWY5MS00NTIxOTE4MWYyZTAiLCJNb2RpZmllZE9uIjoiMjAyMS0wNS0xMlQxODozNDozMyIsIlByb2plY3QiOnsiJHJlZiI6IjgifX0seyIkaWQiOiIxNiIsIiR0eXBlIjoiU3dpc3NBY2FkZW1pYy5DaXRhdmkuUGVyc29uLCBTd2lzc0FjYWRlbWljLkNpdGF2aSIsIkZpcnN0TmFtZSI6IktyaXN0aWFuIiwiTGFzd</w:instrText>
          </w:r>
          <w:r>
            <w:instrText xml:space="preserve">E5hbWUiOiJTdG95ZSIsIlByb3RlY3RlZCI6ZmFsc2UsIlNleCI6MCwiQ3JlYXRlZEJ5IjoiX0xlZW5hIE1hYcOfIiwiQ3JlYXRlZE9uIjoiMjAyMS0xMC0xMFQxMjo0MTozNSIsIk1vZGlmaWVkQnkiOiJfTGVlbmEgTWFhw58iLCJJZCI6IjhmMDBiNTQ3LWI0ZWMtNDhjMC05MGRjLTY2YzI4N2FiN2EzZiIsIk1vZGlmaWVkT24iOiIyMDIxL</w:instrText>
          </w:r>
          <w:r>
            <w:instrText xml:space="preserve">TEwLTEwVDEyOjQxOjM1IiwiUHJvamVjdCI6eyIkcmVmIjoiOCJ9fV0sIkV2YWx1YXRpb25Db21wbGV4aXR5IjowLCJFdmFsdWF0aW9uU291cmNlVGV4dEZvcm1hdCI6MCwiR3JvdXBzIjpbXSwiSGFzTGFiZWwxIjpmYWxzZSwiSGFzTGFiZWwyIjpmYWxzZSwiSXNibiI6Ijk3OC0zLTY1OC0wMjc5My0zIiwiS2V5d29yZHMiOltdLCJMb2Nhd</w:instrText>
          </w:r>
          <w:r>
            <w:instrText xml:space="preserve">GlvbnMiOlt7IiRpZCI6IjE3IiwiJHR5cGUiOiJTd2lzc0FjYWRlbWljLkNpdGF2aS5Mb2NhdGlvbiwgU3dpc3NBY2FkZW1pYy5DaXRhdmkiLCJBZGRyZXNzIjp7IiRpZCI6IjE4IiwiJHR5cGUiOiJTd2lzc0FjYWRlbWljLkNpdGF2aS5MaW5rZWRSZXNvdXJjZSwgU3dpc3NBY2FkZW1pYy5DaXRhdmkiLCJMaW5rZWRSZXNvdXJjZVR5cGUiO</w:instrText>
          </w:r>
          <w:r>
            <w:instrText xml:space="preserve">jUsIk9yaWdpbmFsU3RyaW5nIjoiMTAuMTAwNy85NzgtMy02NTgtMDI3OTQtMCIsIlVyaVN0cmluZyI6Imh0dHBzOi8vZG9pLm9yZy8xMC4xMDA3Lzk3OC0zLTY1OC0wMjc5NC0wIiwiTGlua2VkUmVzb3VyY2VTdGF0dXMiOjgsIlByb3BlcnRpZXMiOnsiJGlkIjoiMTkiLCIkdHlwZSI6IlN3aXNzQWNhZGVtaWMuQ2l0YXZpLkxpbmtlZFJlc</w:instrText>
          </w:r>
          <w:r>
            <w:instrText xml:space="preserve">291cmNlUHJvcGVydGllcywgU3dpc3NBY2FkZW1pYy5DaXRhdmkifSwiU3luY0ZvbGRlclR5cGUiOjAsIklzTG9jYWxDbG91ZFByb2plY3RGaWxlTGluayI6ZmFsc2UsIklzQ2xvdWRSZXN0b3JlIjpmYWxzZSwiSXNDbG91ZENvcHkiOmZhbHNlLCJBdHRhY2htZW50Rm9sZGVyV2FzSW5GYWxsYmFja01vZGUiOmZhbHNlfSwiQW5ub3RhdGlvb</w:instrText>
          </w:r>
          <w:r>
            <w:instrText xml:space="preserve">nMiOltdLCJMb2NhdGlvblR5cGUiOjAsIk1pcnJvcnNSZWZlcmVuY2VQcm9wZXJ0eUlkIjoxMjgsIkNyZWF0ZWRCeSI6Il9MZWVuYSBNYWHDnyIsIkNyZWF0ZWRPbiI6IjIwMjEtMTAtMTlUMjI6Mjc6MzUiLCJNb2RpZmllZEJ5IjoiX0xlZW5hIE1hYcOfIiwiSWQiOiI0ZGQ4MWJlMS1iZjMzLTQxNGMtYWEyNC04MTE4NmUxMGU3YzEiLCJNb</w:instrText>
          </w:r>
          <w:r>
            <w:instrText xml:space="preserve">2RpZmllZE9uIjoiMjAyMS0xMC0xOVQyMjoyNzozNSIsIlByb2plY3QiOnsiJHJlZiI6IjgifX1dLCJPcmdhbml6YXRpb25zIjpbXSwiT3RoZXJzSW52b2x2ZWQiOltdLCJQbGFjZU9mUHVibGljYXRpb24iOiJXaWVzYmFkZW4iLCJQdWJsaXNoZXJzIjpbeyIkaWQiOiIyMCIsIiR0eXBlIjoiU3dpc3NBY2FkZW1pYy5DaXRhdmkuUHVibGlza</w:instrText>
          </w:r>
          <w:r>
            <w:instrText xml:space="preserve">GVyLCBTd2lzc0FjYWRlbWljLkNpdGF2aSIsIk5hbWUiOiJTcHJpbmdlciBGYWNobWVkaWVuIFdpZXNiYWRlbiIsIlByb3RlY3RlZCI6ZmFsc2UsIkNyZWF0ZWRCeSI6Il9MZWVuYSBNYWHDnyIsIkNyZWF0ZWRPbiI6IjIwMjEtMDUtMTBUMTg6Mzk6NTAiLCJNb2RpZmllZEJ5IjoiX0xlZW5hIE1hYcOfIiwiSWQiOiJiMjNhYjBiOS0yOTc1L</w:instrText>
          </w:r>
          <w:r>
            <w:instrText xml:space="preserve">TQyYjMtODZmMy1iNGIyMTVmNDI2YmYiLCJNb2RpZmllZE9uIjoiMjAyMS0wNS0xMFQxODozOTo1MCIsIlByb2plY3QiOnsiJHJlZiI6IjgifX1dLCJRdW90YXRpb25zIjpbXSwiUmF0aW5nIjowLCJSZWZlcmVuY2VUeXBlIjoiQm9va0VkaXRlZCIsIlNob3J0VGl0bGUiOiJIw6RyaW5nLCBLbGVpbiBldCBhbC4gKEhnLikgMjAxNCDigJMgR</w:instrText>
          </w:r>
          <w:r>
            <w:instrText xml:space="preserve">GVyIFBhcnRuZXJtYXJrdCB1bmQgZGllIEdlbGVnZW5oZWl0ZW4iLCJTaG9ydFRpdGxlVXBkYXRlVHlwZSI6MCwiU291cmNlT2ZCaWJsaW9ncmFwaGljSW5mb3JtYXRpb24iOiJDcm9zc1JlZiIsIlN0YXRpY0lkcyI6WyIwYTVmZDA1MC1jMTk0LTRkZWQtYjQxNi05YmNjZjE5ZGM5OTMiXSwiVGFibGVPZkNvbnRlbnRzQ29tcGxleGl0eSI6M</w:instrText>
          </w:r>
          <w:r>
            <w:instrText xml:space="preserve">CwiVGFibGVPZkNvbnRlbnRzU291cmNlVGV4dEZvcm1hdCI6MCwiVGFza3MiOltdLCJUaXRsZSI6IkRlciBQYXJ0bmVybWFya3QgdW5kIGRpZSBHZWxlZ2VuaGVpdGVuIGRlcyBLZW5uZW5sZXJuZW5zIiwiVHJhbnNsYXRvcnMiOltdLCJZZWFyIjoiMjAxNCIsIlllYXJSZXNvbHZlZCI6IjIwMTQiLCJDcmVhdGVkQnkiOiJfTGVlbmEgTWFhw</w:instrText>
          </w:r>
          <w:r>
            <w:instrText xml:space="preserve">58iLCJDcmVhdGVkT24iOiIyMDIxLTEwLTE5VDIyOjI3OjM1IiwiTW9kaWZpZWRCeSI6Il9MZWVuYSBNYWHDnyIsIklkIjoiMDUzYzE4N2MtYmNiNy00MGNjLTg2NDItNjFmZTg3NTU0ODlhIiwiTW9kaWZpZWRPbiI6IjIwMjEtMTAtMTlUMjI6Mjc6MzUiLCJQcm9qZWN0Ijp7IiRyZWYiOiI4In19LCJQdWJsaXNoZXJzIjpbXSwiUXVvdGF0a</w:instrText>
          </w:r>
          <w:r>
            <w:instrText xml:space="preserve">W9ucyI6W10sIlJhdGluZyI6MCwiUmVmZXJlbmNlVHlwZSI6IkNvbnRyaWJ1dGlvbiIsIlNob3J0VGl0bGUiOiJTY2htaXR6IDIwMTQg4oCTIE9ubGluZS1EYXRpbmcgYWxzIFBhcnRuZXJtYXJrdCIsIlNob3J0VGl0bGVVcGRhdGVUeXBlIjowLCJTb3VyY2VPZkJpYmxpb2dyYXBoaWNJbmZvcm1hdGlvbiI6IkNyb3NzUmVmIiwiU3RhdGljS</w:instrText>
          </w:r>
          <w:r>
            <w:instrText xml:space="preserve">WRzIjpbImFlOGZkZWQ0LWNlYWYtNDg5Ny1iYThmLTBmMWEwOWU4ZGM5MyJdLCJUYWJsZU9mQ29udGVudHNDb21wbGV4aXR5IjowLCJUYWJsZU9mQ29udGVudHNTb3VyY2VUZXh0Rm9ybWF0IjowLCJUYXNrcyI6W10sIlRpdGxlIjoiT25saW5lLURhdGluZyBhbHMgUGFydG5lcm1hcmt0IiwiVHJhbnNsYXRvcnMiOltdLCJZZWFyUmVzb2x2Z</w:instrText>
          </w:r>
          <w:r>
            <w:instrText xml:space="preserve">WQiOiIyMDE0IiwiQ3JlYXRlZEJ5IjoiX0xlZW5hIE1hYcOfIiwiQ3JlYXRlZE9uIjoiMjAyMS0xMC0xOVQyMjoyNzozNSIsIk1vZGlmaWVkQnkiOiJfTGVlbmEgTWFhw58iLCJJZCI6IjBmNzhjNzViLWQxNWUtNDRiYi1iMjY3LWJmYzAxODVkOWEyNiIsIk1vZGlmaWVkT24iOiIyMDIxLTEwLTE5VDIyOjI3OjM1IiwiUHJvamVjdCI6eyIkc</w:instrText>
          </w:r>
          <w:r>
            <w:instrText xml:space="preserve">mVmIjoiOCJ9fSwiVXNlTnVtYmVyaW5nVHlwZU9mUGFyZW50RG9jdW1lbnQiOmZhbHNlLCJVc2VTdGFuZGFyZFByZWZpeCI6ZmFsc2UsIlVzZVN0YW5kYXJkU3VmZml4IjpmYWxzZSwiWWVhck9ubHkiOnRydWV9XSwiRm9ybWF0dGVkVGV4dCI6eyIkaWQiOiIyMSIsIkNvdW50IjoxLCJUZXh0VW5pdHMiOlt7IiRpZCI6IjIyIiwiRm9udFN0e</w:instrText>
          </w:r>
          <w:r>
            <w:instrText xml:space="preserve">WxlIjp7IiRpZCI6IjIzIiwiTmV1dHJhbCI6dHJ1ZX0sIlJlYWRpbmdPcmRlciI6MSwiVGV4dCI6IihlYmQuIDIwMTQsIDExNikifV19LCJUYWciOiJDaXRhdmlQbGFjZWhvbGRlciMyNTU3NTc1MC02NDA2LTRhMDEtYWQzMS1lMGUxMmFkZDAwOGYiLCJUZXh0IjoiKGViZC4gMjAxNCwgMTE2KSIsIldBSVZlcnNpb24iOiI2LjEwLjAuMCJ9}</w:instrText>
          </w:r>
          <w:r>
            <w:fldChar w:fldCharType="separate"/>
          </w:r>
          <w:r>
            <w:t xml:space="preserve">(ebd. 2014, 116)</w:t>
          </w:r>
          <w:r>
            <w:fldChar w:fldCharType="end"/>
          </w:r>
        </w:sdtContent>
      </w:sdt>
      <w:r>
        <w:t xml:space="preserve">. Zudem wird</w:t>
      </w:r>
      <w:r>
        <w:t xml:space="preserve"> die Raum-Zeit-Barriere aufgehoben </w:t>
      </w:r>
      <w:sdt>
        <w:sdtPr>
          <w:alias w:val="To edit, see citavi.com/edit"/>
          <w15:appearance w15:val="boundingBox"/>
          <w:id w:val="96376554"/>
          <w:placeholder>
            <w:docPart w:val="DefaultPlaceholder_-1854013440"/>
          </w:placeholder>
          <w:tag w:val="CitaviPlaceholder#e50b8065-17ef-47b0-8470-9e97b2cc48a0"/>
          <w:rPr/>
        </w:sdtPr>
        <w:sdtContent>
          <w:r>
            <w:fldChar w:fldCharType="begin"/>
          </w:r>
          <w:r>
            <w:instrText xml:space="preserve">ADDIN CitaviPlaceholder{eyIkaWQiOiIxIiwiJHR5cGUiOiJTd2lzc0FjYWRlbWljLkNpdGF2aS5DaXRhdGlvbnMuV29yZFBsYWNlaG9sZGVyLCBTd2lzc0FjYWRlbWljLkNpdGF2aSIsIkVudHJpZXMiOlt7IiRpZCI6IjIiLCIkd</w:instrText>
          </w:r>
          <w:r>
            <w:instrText xml:space="preserve">HlwZSI6IlN3aXNzQWNhZGVtaWMuQ2l0YXZpLkNpdGF0aW9ucy5Xb3JkUGxhY2Vob2xkZXJFbnRyeSwgU3dpc3NBY2FkZW1pYy5DaXRhdmkiLCJJZCI6IjZiYjc3MWI1LTA5MjgtNDdmMS1hMjBkLWY0Yzg0YWI2YWY5ZiIsIlJhbmdlTGVuZ3RoIjoyNywiUmVmZXJlbmNlSWQiOiIwNDQzZWM0NS1kYmQwLTQ3ODAtYmVhMS1lMjE3NDE3MDVlN</w:instrText>
          </w:r>
          <w:r>
            <w:instrText xml:space="preserve">mUiLCJQYWdlUmFuZ2UiOnsiJGlkIjoiMyIsIiR0eXBlIjoiU3dpc3NBY2FkZW1pYy5QYWdlUmFuZ2UsIFN3aXNzQWNhZGVtaWMiLCJFbmRQYWdlIjp7IiRpZCI6IjQiLCIkdHlwZSI6IlN3aXNzQWNhZGVtaWMuUGFnZU51bWJlciwgU3dpc3NBY2FkZW1pYyIsIklzRnVsbHlOdW1lcmljIjpmYWxzZSwiTnVtYmVyaW5nVHlwZSI6MCwiTnVtZ</w:instrText>
          </w:r>
          <w:r>
            <w:instrText xml:space="preserve">XJhbFN5c3RlbSI6MH0sIk51bWJlcmluZ1R5cGUiOjAsIk51bWVyYWxTeXN0ZW0iOjAsIk9yaWdpbmFsU3RyaW5nIjoiNCIsIlN0YXJ0UGFnZSI6eyIkaWQiOiI1IiwiJHR5cGUiOiJTd2lzc0FjYWRlbWljLlBhZ2VOdW1iZXIsIFN3aXNzQWNhZGVtaWMiLCJJc0Z1bGx5TnVtZXJpYyI6dHJ1ZSwiTnVtYmVyIjo0LCJOdW1iZXJpbmdUeXBlI</w:instrText>
          </w:r>
          <w:r>
            <w:instrText xml:space="preserve">jowLCJOdW1lcmFsU3lzdGVtIjowLCJPcmlnaW5hbFN0cmluZyI6IjQiLCJQcmV0dHlTdHJpbmciOiI0In19LCJQcmVmaXgiOiJ2Z2wuICIsIlJlZmVyZW5jZSI6eyIkaWQiOiI2IiwiJHR5cGUiOiJTd2lzc0FjYWRlbWljLkNpdGF2aS5SZWZlcmVuY2UsIFN3aXNzQWNhZGVtaWMuQ2l0YXZpIiwiQWJzdHJhY3RDb21wbGV4aXR5IjowLCJBY</w:instrText>
          </w:r>
          <w:r>
            <w:instrText xml:space="preserve">nN0cmFjdFNvdXJjZVRleHRGb3JtYXQiOjAsIkF1dGhvcnMiOlt7IiRpZCI6IjciLCIkdHlwZSI6IlN3aXNzQWNhZGVtaWMuQ2l0YXZpLlBlcnNvbiwgU3dpc3NBY2FkZW1pYy5DaXRhdmkiLCJGaXJzdE5hbWUiOiJFbGkiLCJMYXN0TmFtZSI6IkZpbmtlbCIsIk1pZGRsZU5hbWUiOiJKLiIsIlByb3RlY3RlZCI6ZmFsc2UsIlNleCI6MiwiQ</w:instrText>
          </w:r>
          <w:r>
            <w:instrText xml:space="preserve">3JlYXRlZEJ5IjoiX0xlZW5hIE1hYcOfIiwiQ3JlYXRlZE9uIjoiMjAyMS0wNS0xMVQxMzoyNzowOCIsIk1vZGlmaWVkQnkiOiJfTGVlbmEgTWFhw58iLCJJZCI6ImNhMDRlYTlhLTA4ZmUtNGU1Mi04Y2YyLWVmNTZhYjNkNjJjNSIsIk1vZGlmaWVkT24iOiIyMDIxLTA1LTExVDEzOjI3OjA4IiwiUHJvamVjdCI6eyIkaWQiOiI4IiwiJHR5c</w:instrText>
          </w:r>
          <w:r>
            <w:instrText xml:space="preserve">GUiOiJTd2lzc0FjYWRlbWljLkNpdGF2aS5Qcm9qZWN0LCBTd2lzc0FjYWRlbWljLkNpdGF2aSJ9fSx7IiRpZCI6IjkiLCIkdHlwZSI6IlN3aXNzQWNhZGVtaWMuQ2l0YXZpLlBlcnNvbiwgU3dpc3NBY2FkZW1pYy5DaXRhdmkiLCJGaXJzdE5hbWUiOiJQYXVsIiwiTGFzdE5hbWUiOiJFYXN0d2ljayIsIk1pZGRsZU5hbWUiOiJXLiIsIlByb</w:instrText>
          </w:r>
          <w:r>
            <w:instrText xml:space="preserve">3RlY3RlZCI6ZmFsc2UsIlNleCI6MiwiQ3JlYXRlZEJ5IjoiX0xlZW5hIE1hYcOfIiwiQ3JlYXRlZE9uIjoiMjAyMS0wNS0xMVQxMzoyNzowOCIsIk1vZGlmaWVkQnkiOiJfTGVlbmEgTWFhw58iLCJJZCI6ImI1MDU5MzdkLTBkMmMtNGQwOC05MjM2LWQ2ZDAxMGNmYmYyNiIsIk1vZGlmaWVkT24iOiIyMDIxLTA1LTExVDEzOjI3OjA4IiwiU</w:instrText>
          </w:r>
          <w:r>
            <w:instrText xml:space="preserve">HJvamVjdCI6eyIkcmVmIjoiOCJ9fSx7IiRpZCI6IjEwIiwiJHR5cGUiOiJTd2lzc0FjYWRlbWljLkNpdGF2aS5QZXJzb24sIFN3aXNzQWNhZGVtaWMuQ2l0YXZpIiwiRmlyc3ROYW1lIjoiQmVuamFtaW4iLCJMYXN0TmFtZSI6Ikthcm5leSIsIk1pZGRsZU5hbWUiOiJSLiIsIlByb3RlY3RlZCI6ZmFsc2UsIlNleCI6MiwiQ3JlYXRlZEJ5I</w:instrText>
          </w:r>
          <w:r>
            <w:instrText xml:space="preserve">joiX0xlZW5hIE1hYcOfIiwiQ3JlYXRlZE9uIjoiMjAyMS0wNS0xMVQxMzoyNzowOCIsIk1vZGlmaWVkQnkiOiJfTGVlbmEgTWFhw58iLCJJZCI6IjE2YzhiMmRkLWY2ZTgtNGVmYy05ZTdiLTc2ODE2ZjQ3ZGEwNiIsIk1vZGlmaWVkT24iOiIyMDIxLTA1LTExVDEzOjI3OjA4IiwiUHJvamVjdCI6eyIkcmVmIjoiOCJ9fSx7IiRpZCI6IjExI</w:instrText>
          </w:r>
          <w:r>
            <w:instrText xml:space="preserve">iwiJHR5cGUiOiJTd2lzc0FjYWRlbWljLkNpdGF2aS5QZXJzb24sIFN3aXNzQWNhZGVtaWMuQ2l0YXZpIiwiRmlyc3ROYW1lIjoiSGFycnkiLCJMYXN0TmFtZSI6IlJlaXMiLCJNaWRkbGVOYW1lIjoiVC4iLCJQcm90ZWN0ZWQiOmZhbHNlLCJTZXgiOjIsIkNyZWF0ZWRCeSI6Il9MZWVuYSBNYWHDnyIsIkNyZWF0ZWRPbiI6IjIwMjEtMDUtM</w:instrText>
          </w:r>
          <w:r>
            <w:instrText xml:space="preserve">TFUMTM6Mjc6MDgiLCJNb2RpZmllZEJ5IjoiX0xlZW5hIE1hYcOfIiwiSWQiOiJhOTE0MDdjYy00ZThjLTQ3MGEtODYyNC02OGY3YzM5N2JlNzgiLCJNb2RpZmllZE9uIjoiMjAyMS0wNS0xMVQxMzoyNzowOCIsIlByb2plY3QiOnsiJHJlZiI6IjgifX0seyIkaWQiOiIxMiIsIiR0eXBlIjoiU3dpc3NBY2FkZW1pYy5DaXRhdmkuUGVyc29uL</w:instrText>
          </w:r>
          <w:r>
            <w:instrText xml:space="preserve">CBTd2lzc0FjYWRlbWljLkNpdGF2aSIsIkZpcnN0TmFtZSI6IlN1c2FuIiwiTGFzdE5hbWUiOiJTcHJlY2hlciIsIlByb3RlY3RlZCI6ZmFsc2UsIlNleCI6MSwiQ3JlYXRlZEJ5IjoiX0xlZW5hIE1hYcOfIiwiQ3JlYXRlZE9uIjoiMjAyMS0wNS0xMVQxMzoyNzowOCIsIk1vZGlmaWVkQnkiOiJfTGVlbmEgTWFhw58iLCJJZCI6ImJiNGU0Y</w:instrText>
          </w:r>
          <w:r>
            <w:instrText xml:space="preserve">mIzLTk4YzYtNGRkNS1iMGFhLWFmMTUyODVkNzRlYSIsIk1vZGlmaWVkT24iOiIyMDIxLTA1LTExVDEzOjI3OjA4IiwiUHJvamVjdCI6eyIkcmVmIjoiOCJ9fV0sIkNpdGF0aW9uS2V5VXBkYXRlVHlwZSI6MCwiQ29sbGFib3JhdG9ycyI6W10sIkRvaSI6IjEwLjExNzcvMTUyOTEwMDYxMjQzNjUyMiIsIkVkaXRvcnMiOltdLCJFdmFsdWF0a</w:instrText>
          </w:r>
          <w:r>
            <w:instrText xml:space="preserve">W9uQ29tcGxleGl0eSI6MCwiRXZhbHVhdGlvblNvdXJjZVRleHRGb3JtYXQiOjAsIkdyb3VwcyI6W10sIkhhc0xhYmVsMSI6ZmFsc2UsIkhhc0xhYmVsMiI6ZmFsc2UsIktleXdvcmRzIjpbXSwiTGFuZ3VhZ2UiOiJlbmciLCJMYW5ndWFnZUNvZGUiOiJlbiIsIkxvY2F0aW9ucyI6W3siJGlkIjoiMTMiLCIkdHlwZSI6IlN3aXNzQWNhZGVta</w:instrText>
          </w:r>
          <w:r>
            <w:instrText xml:space="preserve">WMuQ2l0YXZpLkxvY2F0aW9uLCBTd2lzc0FjYWRlbWljLkNpdGF2aSIsIkFkZHJlc3MiOnsiJGlkIjoiMTQiLCIkdHlwZSI6IlN3aXNzQWNhZGVtaWMuQ2l0YXZpLkxpbmtlZFJlc291cmNlLCBTd2lzc0FjYWRlbWljLkNpdGF2aSIsIkxpbmtlZFJlc291cmNlVHlwZSI6NSwiT3JpZ2luYWxTdHJpbmciOiIxMC4xMTc3LzE1MjkxMDA2MTI0M</w:instrText>
          </w:r>
          <w:r>
            <w:instrText xml:space="preserve">zY1MjIiLCJVcmlTdHJpbmciOiJodHRwczovL2RvaS5vcmcvMTAuMTE3Ny8xNTI5MTAwNjEyNDM2NTIyIiwiTGlua2VkUmVzb3VyY2VTdGF0dXMiOjgsIlByb3BlcnRpZXMiOnsiJGlkIjoiMTUiLCIkdHlwZSI6IlN3aXNzQWNhZGVtaWMuQ2l0YXZpLkxpbmtlZFJlc291cmNlUHJvcGVydGllcywgU3dpc3NBY2FkZW1pYy5DaXRhdmkifSwiU</w:instrText>
          </w:r>
          <w:r>
            <w:instrText xml:space="preserve">3luY0ZvbGRlclR5cGUiOjAsIklzTG9jYWxDbG91ZFByb2plY3RGaWxlTGluayI6ZmFsc2UsIklzQ2xvdWRSZXN0b3JlIjpmYWxzZSwiSXNDbG91ZENvcHkiOmZhbHNlLCJBdHRhY2htZW50Rm9sZGVyV2FzSW5GYWxsYmFja01vZGUiOmZhbHNlfSwiQW5ub3RhdGlvbnMiOltdLCJMb2NhdGlvblR5cGUiOjAsIk1pcnJvcnNSZWZlcmVuY2VQc</w:instrText>
          </w:r>
          <w:r>
            <w:instrText xml:space="preserve">m9wZXJ0eUlkIjoxMjgsIkNyZWF0ZWRCeSI6Il9MZWVuYSBNYWHDnyIsIkNyZWF0ZWRPbiI6IjIwMjEtMDUtMTFUMTM6Mjc6MDgiLCJNb2RpZmllZEJ5IjoiX0xlZW5hIE1hYcOfIiwiSWQiOiIwZWU4OTZiNy03MDA1LTRiMjQtYjMzMC0xMDJkN2YyZTQxOWUiLCJNb2RpZmllZE9uIjoiMjAyMS0wNS0xMVQxMzoyNzowOCIsIlByb2plY3QiO</w:instrText>
          </w:r>
          <w:r>
            <w:instrText xml:space="preserve">nsiJHJlZiI6IjgifX0seyIkaWQiOiIxNiIsIiR0eXBlIjoiU3dpc3NBY2FkZW1pYy5DaXRhdmkuTG9jYXRpb24sIFN3aXNzQWNhZGVtaWMuQ2l0YXZpIiwiQWRkcmVzcyI6eyIkaWQiOiIxNyIsIiR0eXBlIjoiU3dpc3NBY2FkZW1pYy5DaXRhdmkuTGlua2VkUmVzb3VyY2UsIFN3aXNzQWNhZGVtaWMuQ2l0YXZpIiwiTGlua2VkUmVzb3VyY</w:instrText>
          </w:r>
          <w:r>
            <w:instrText xml:space="preserve">2VUeXBlIjo1LCJPcmlnaW5hbFN0cmluZyI6IjI2MTczMjc5IiwiVXJpU3RyaW5nIjoiaHR0cDovL3d3dy5uY2JpLm5sbS5uaWguZ292L3B1Ym1lZC8yNjE3MzI3OSIsIkxpbmtlZFJlc291cmNlU3RhdHVzIjo4LCJQcm9wZXJ0aWVzIjp7IiRpZCI6IjE4IiwiJHR5cGUiOiJTd2lzc0FjYWRlbWljLkNpdGF2aS5MaW5rZWRSZXNvdXJjZVByb</w:instrText>
          </w:r>
          <w:r>
            <w:instrText xml:space="preserve">3BlcnRpZXMsIFN3aXNzQWNhZGVtaWMuQ2l0YXZpIn0sIlN5bmNGb2xkZXJUeXBlIjowLCJJc0xvY2FsQ2xvdWRQcm9qZWN0RmlsZUxpbmsiOmZhbHNlLCJJc0Nsb3VkUmVzdG9yZSI6ZmFsc2UsIklzQ2xvdWRDb3B5IjpmYWxzZSwiQXR0YWNobWVudEZvbGRlcldhc0luRmFsbGJhY2tNb2RlIjpmYWxzZX0sIkFubm90YXRpb25zIjpbXSwiT</w:instrText>
          </w:r>
          <w:r>
            <w:instrText xml:space="preserve">G9jYXRpb25UeXBlIjowLCJNaXJyb3JzUmVmZXJlbmNlUHJvcGVydHlJZCI6MTY0LCJDcmVhdGVkQnkiOiJfTGVlbmEgTWFhw58iLCJDcmVhdGVkT24iOiIyMDIxLTA1LTExVDEzOjI3OjA4IiwiTW9kaWZpZWRCeSI6Il9MZWVuYSBNYWHDnyIsIklkIjoiZTdkYjFkNzMtNjA3Mi00N2U1LThjZmItYTMyOWUwNzJiYTc4IiwiTW9kaWZpZWRPb</w:instrText>
          </w:r>
          <w:r>
            <w:instrText xml:space="preserve">iI6IjIwMjEtMDUtMTFUMTM6Mjc6MDgiLCJQcm9qZWN0Ijp7IiRyZWYiOiI4In19XSwiTnVtYmVyIjoiMSIsIk9yZ2FuaXphdGlvbnMiOltdLCJPdGhlcnNJbnZvbHZlZCI6W10sIlBhZ2VSYW5nZSI6IjxzcD5cclxuICA8bj4zPC9uPlxyXG4gIDxpbj50cnVlPC9pbj5cclxuICA8b3M+Mzwvb3M+XHJcbiAgPHBzPjM8L3BzPlxyXG48L3NwP</w:instrText>
          </w:r>
          <w:r>
            <w:instrText xml:space="preserve">lxyXG48ZXA+XHJcbiAgPG4+NjY8L24+XHJcbiAgPGluPnRydWU8L2luPlxyXG4gIDxvcz42Njwvb3M+XHJcbiAgPHBzPjY2PC9wcz5cclxuPC9lcD5cclxuPG9zPjMtNjY8L29zPiIsIlBlcmlvZGljYWwiOnsiJGlkIjoiMTkiLCIkdHlwZSI6IlN3aXNzQWNhZGVtaWMuQ2l0YXZpLlBlcmlvZGljYWwsIFN3aXNzQWNhZGVtaWMuQ2l0YXZpI</w:instrText>
          </w:r>
          <w:r>
            <w:instrText xml:space="preserve">iwiTmFtZSI6IlBzeWNob2xvZ2ljYWwgc2NpZW5jZSBpbiB0aGUgcHVibGljIGludGVyZXN0OiBhIGpvdXJuYWwgb2YgdGhlIEFtZXJpY2FuIFBzeWNob2xvZ2ljYWwgU29jaWV0eSIsIlBhZ2luYXRpb24iOjAsIlByb3RlY3RlZCI6ZmFsc2UsIkNyZWF0ZWRCeSI6Il9MZWVuYSBNYWHDnyIsIkNyZWF0ZWRPbiI6IjIwMjEtMTAtMTBUMTE6M</w:instrText>
          </w:r>
          <w:r>
            <w:instrText xml:space="preserve">Dk6MDMiLCJNb2RpZmllZEJ5IjoiX0xlZW5hIE1hYcOfIiwiSWQiOiI4MjMyNTk2MC02YTM1LTRjNzctYjA3Zi1jMTA5MmNjZmU0NzAiLCJNb2RpZmllZE9uIjoiMjAyMS0xMC0xMFQxMTowOTowMyIsIlByb2plY3QiOnsiJHJlZiI6IjgifX0sIlB1Ymxpc2hlcnMiOltdLCJQdWJNZWRJZCI6IjI2MTczMjc5IiwiUXVvdGF0aW9ucyI6W10sI</w:instrText>
          </w:r>
          <w:r>
            <w:instrText xml:space="preserve">lJhdGluZyI6MCwiUmVmZXJlbmNlVHlwZSI6IkpvdXJuYWxBcnRpY2xlIiwiU2hvcnRUaXRsZSI6IkZpbmtlbCwgRWFzdHdpY2sgZXQgYWwuIDIwMTIg4oCTIE9ubGluZSBEYXRpbmciLCJTaG9ydFRpdGxlVXBkYXRlVHlwZSI6MCwiU291cmNlT2ZCaWJsaW9ncmFwaGljSW5mb3JtYXRpb24iOiJQdWJNZWQiLCJTdGF0aWNJZHMiOlsiNDdiY</w:instrText>
          </w:r>
          <w:r>
            <w:instrText xml:space="preserve">WMxNzUtMDYwYS00Njk4LTgyMGUtM2U2YWIwOTA5NjZmIl0sIlRhYmxlT2ZDb250ZW50c0NvbXBsZXhpdHkiOjAsIlRhYmxlT2ZDb250ZW50c1NvdXJjZVRleHRGb3JtYXQiOjAsIlRhc2tzIjpbXSwiVGl0bGUiOiJPbmxpbmUgRGF0aW5nOiBBIENyaXRpY2FsIEFuYWx5c2lzIEZyb20gdGhlIFBlcnNwZWN0aXZlIG9mIFBzeWNob2xvZ2ljY</w:instrText>
          </w:r>
          <w:r>
            <w:instrText xml:space="preserve">WwgU2NpZW5jZSIsIlRyYW5zbGF0b3JzIjpbXSwiVm9sdW1lIjoiMTMiLCJZZWFyIjoiMjAxMiIsIlllYXJSZXNvbHZlZCI6IjIwMTIiLCJDcmVhdGVkQnkiOiJfTGVlbmEgTWFhw58iLCJDcmVhdGVkT24iOiIyMDIxLTA1LTExVDEzOjI3OjA4IiwiTW9kaWZpZWRCeSI6Il9IUCIsIklkIjoiMDQ0M2VjNDUtZGJkMC00NzgwLWJlYTEtZTIxN</w:instrText>
          </w:r>
          <w:r>
            <w:instrText xml:space="preserve">zQxNzA1ZTZlIiwiTW9kaWZpZWRPbiI6IjIwMjEtMTEtMDFUMTk6MDQ6MTgiLCJQcm9qZWN0Ijp7IiRyZWYiOiI4In19LCJVc2VOdW1iZXJpbmdUeXBlT2ZQYXJlbnREb2N1bWVudCI6ZmFsc2UsIlVzZVN0YW5kYXJkUHJlZml4IjpmYWxzZSwiVXNlU3RhbmRhcmRTdWZmaXgiOmZhbHNlfSx7IiRpZCI6IjIwIiwiJHR5cGUiOiJTd2lzc0FjY</w:instrText>
          </w:r>
          <w:r>
            <w:instrText xml:space="preserve">WRlbWljLkNpdGF2aS5DaXRhdGlvbnMuV29yZFBsYWNlaG9sZGVyRW50cnksIFN3aXNzQWNhZGVtaWMuQ2l0YXZpIiwiSWQiOiI5MjUyZjdlNC1hZDVlLTRmOTYtODhhZi1hZmY5MGQzNTI0ZmQiLCJSYW5nZVN0YXJ0IjoyNywiUmFuZ2VMZW5ndGgiOjIxLCJSZWZlcmVuY2VJZCI6IjZmYTQwNGU5LWFjMDItNDhhYy1iNjc3LTE4ZWQ3NmY4N</w:instrText>
          </w:r>
          <w:r>
            <w:instrText xml:space="preserve">zAxYyIsIlJlZmVyZW5jZSI6eyIkaWQiOiIyMSIsIiR0eXBlIjoiU3dpc3NBY2FkZW1pYy5DaXRhdmkuUmVmZXJlbmNlLCBTd2lzc0FjYWRlbWljLkNpdGF2aSIsIkFic3RyYWN0Q29tcGxleGl0eSI6MCwiQWJzdHJhY3RTb3VyY2VUZXh0Rm9ybWF0IjowLCJBdXRob3JzIjpbeyIkaWQiOiIyMiIsIiR0eXBlIjoiU3dpc3NBY2FkZW1pYy5Da</w:instrText>
          </w:r>
          <w:r>
            <w:instrText xml:space="preserve">XRhdmkuUGVyc29uLCBTd2lzc0FjYWRlbWljLkNpdGF2aSIsIkZpcnN0TmFtZSI6IkphbiIsIkxhc3ROYW1lIjoiU2tvcGVrIiwiUHJvdGVjdGVkIjpmYWxzZSwiU2V4IjowLCJDcmVhdGVkQnkiOiJfTGVlbmEgTWFhw58iLCJDcmVhdGVkT24iOiIyMDIxLTA1LTAxVDEwOjQ0OjA0IiwiTW9kaWZpZWRCeSI6Il9MZWVuYSBNYWHDnyIsIklkI</w:instrText>
          </w:r>
          <w:r>
            <w:instrText xml:space="preserve">joiMzUyNDhmNjctMTU0Ni00M2JmLTk0MDctMzJjY2QyNDA1YjhjIiwiTW9kaWZpZWRPbiI6IjIwMjEtMDUtMDFUMTA6NDQ6MDQiLCJQcm9qZWN0Ijp7IiRyZWYiOiI4In19LHsiJGlkIjoiMjMiLCIkdHlwZSI6IlN3aXNzQWNhZGVtaWMuQ2l0YXZpLlBlcnNvbiwgU3dpc3NBY2FkZW1pYy5DaXRhdmkiLCJGaXJzdE5hbWUiOiJGbG9yaWFuI</w:instrText>
          </w:r>
          <w:r>
            <w:instrText xml:space="preserve">iwiTGFzdE5hbWUiOiJTY2h1bHoiLCJQcm90ZWN0ZWQiOmZhbHNlLCJTZXgiOjIsIkNyZWF0ZWRCeSI6Il9MZWVuYSBNYWHDnyIsIkNyZWF0ZWRPbiI6IjIwMjEtMDYtMjVUMTQ6MDk6MDYiLCJNb2RpZmllZEJ5IjoiX0xlZW5hIE1hYcOfIiwiSWQiOiJiNzk1YjU0ZC04NjVhLTRlMzAtOTg3NC0yZTJkNjI1YTlhMmQiLCJNb2RpZmllZE9uI</w:instrText>
          </w:r>
          <w:r>
            <w:instrText xml:space="preserve">joiMjAyMS0wNi0yNVQxNDowOTowNiIsIlByb2plY3QiOnsiJHJlZiI6IjgifX0seyIkaWQiOiIyNCIsIiR0eXBlIjoiU3dpc3NBY2FkZW1pYy5DaXRhdmkuUGVyc29uLCBTd2lzc0FjYWRlbWljLkNpdGF2aSIsIkZpcnN0TmFtZSI6IkhhbnMtUGV0ZXIiLCJMYXN0TmFtZSI6IkJsb3NzZmVsZCIsIlByb3RlY3RlZCI6ZmFsc2UsIlNleCI6M</w:instrText>
          </w:r>
          <w:r>
            <w:instrText xml:space="preserve">CwiQ3JlYXRlZEJ5IjoiX0xlZW5hIE1hYcOfIiwiQ3JlYXRlZE9uIjoiMjAyMS0wNC0yOVQwOTo1MzoxNCIsIk1vZGlmaWVkQnkiOiJfTGVlbmEgTWFhw58iLCJJZCI6ImI1ZWI5ZDNiLTgwYWMtNDk5Ny05ZDg2LTQ4ZmM2YmFhZTMxMSIsIk1vZGlmaWVkT24iOiIyMDIxLTA0LTI5VDA5OjUzOjE0IiwiUHJvamVjdCI6eyIkcmVmIjoiOCJ9f</w:instrText>
          </w:r>
          <w:r>
            <w:instrText xml:space="preserve">V0sIkNpdGF0aW9uS2V5VXBkYXRlVHlwZSI6MCwiQ29sbGFib3JhdG9ycyI6W10sIkRvaSI6IjEwLjEwMDcvczExNTc3LTAwOS0wMDUwLTAiLCJFZGl0b3JzIjpbXSwiRXZhbHVhdGlvbkNvbXBsZXhpdHkiOjAsIkV2YWx1YXRpb25Tb3VyY2VUZXh0Rm9ybWF0IjowLCJHcm91cHMiOltdLCJIYXNMYWJlbDEiOmZhbHNlLCJIYXNMYWJlbDIiO</w:instrText>
          </w:r>
          <w:r>
            <w:instrText xml:space="preserve">mZhbHNlLCJLZXl3b3JkcyI6W10sIkxvY2F0aW9ucyI6W3siJGlkIjoiMjUiLCIkdHlwZSI6IlN3aXNzQWNhZGVtaWMuQ2l0YXZpLkxvY2F0aW9uLCBTd2lzc0FjYWRlbWljLkNpdGF2aSIsIkFkZHJlc3MiOnsiJGlkIjoiMjYiLCIkdHlwZSI6IlN3aXNzQWNhZGVtaWMuQ2l0YXZpLkxpbmtlZFJlc291cmNlLCBTd2lzc0FjYWRlbWljLkNpd</w:instrText>
          </w:r>
          <w:r>
            <w:instrText xml:space="preserve">GF2aSIsIkxpbmtlZFJlc291cmNlVHlwZSI6NSwiT3JpZ2luYWxTdHJpbmciOiIxMC4xMDA3L3MxMTU3Ny0wMDktMDA1MC0wIiwiVXJpU3RyaW5nIjoiaHR0cHM6Ly9kb2kub3JnLzEwLjEwMDcvczExNTc3LTAwOS0wMDUwLTAiLCJMaW5rZWRSZXNvdXJjZVN0YXR1cyI6OCwiUHJvcGVydGllcyI6eyIkaWQiOiIyNyIsIiR0eXBlIjoiU3dpc</w:instrText>
          </w:r>
          <w:r>
            <w:instrText xml:space="preserve">3NBY2FkZW1pYy5DaXRhdmkuTGlua2VkUmVzb3VyY2VQcm9wZXJ0aWVzLCBTd2lzc0FjYWRlbWljLkNpdGF2aSJ9LCJTeW5jRm9sZGVyVHlwZSI6MCwiSXNMb2NhbENsb3VkUHJvamVjdEZpbGVMaW5rIjpmYWxzZSwiSXNDbG91ZFJlc3RvcmUiOmZhbHNlLCJJc0Nsb3VkQ29weSI6ZmFsc2UsIkF0dGFjaG1lbnRGb2xkZXJXYXNJbkZhbGxiY</w:instrText>
          </w:r>
          <w:r>
            <w:instrText xml:space="preserve">WNrTW9kZSI6ZmFsc2V9LCJBbm5vdGF0aW9ucyI6W10sIkxvY2F0aW9uVHlwZSI6MCwiTWlycm9yc1JlZmVyZW5jZVByb3BlcnR5SWQiOjEyOCwiQ3JlYXRlZEJ5IjoiX0xlZW5hIE1hYcOfIiwiQ3JlYXRlZE9uIjoiMjAyMS0wNi0yNVQxNDowOTowNiIsIk1vZGlmaWVkQnkiOiJfTGVlbmEgTWFhw58iLCJJZCI6ImZkYWJkMWY5LTJmZDYtN</w:instrText>
          </w:r>
          <w:r>
            <w:instrText xml:space="preserve">GVlNy05MWMzLWUxMjc5NDE5Y2VlYSIsIk1vZGlmaWVkT24iOiIyMDIxLTA2LTI1VDE0OjA5OjA2IiwiUHJvamVjdCI6eyIkcmVmIjoiOCJ9fV0sIk51bWJlciI6IjIiLCJPcmdhbml6YXRpb25zIjpbXSwiT3RoZXJzSW52b2x2ZWQiOltdLCJQYWdlUmFuZ2UiOiI8c3A+XHJcbiAgPG4+MTgzPC9uPlxyXG4gIDxpbj50cnVlPC9pbj5cclxuI</w:instrText>
          </w:r>
          <w:r>
            <w:instrText xml:space="preserve">CA8b3M+MTgzPC9vcz5cclxuICA8cHM+MTgzPC9wcz5cclxuPC9zcD5cclxuPGVwPlxyXG4gIDxuPjIxMDwvbj5cclxuICA8aW4+dHJ1ZTwvaW4+XHJcbiAgPG9zPjIxMDwvb3M+XHJcbiAgPHBzPjIxMDwvcHM+XHJcbjwvZXA+XHJcbjxvcz4xODMtMjEwPC9vcz4iLCJQZXJpb2RpY2FsIjp7IiRpZCI6IjI4IiwiJHR5cGUiOiJTd2lzc0FjY</w:instrText>
          </w:r>
          <w:r>
            <w:instrText xml:space="preserve">WRlbWljLkNpdGF2aS5QZXJpb2RpY2FsLCBTd2lzc0FjYWRlbWljLkNpdGF2aSIsIk5hbWUiOiJLw7ZsbmVyIFplaXRzY2hyaWZ0IGbDvHIgU296aW9sb2dpZSB1bmQgU296aWFscHN5Y2hvbG9naWUiLCJQYWdpbmF0aW9uIjowLCJQcm90ZWN0ZWQiOmZhbHNlLCJDcmVhdGVkQnkiOiJfTGVlbmEgTWFhw58iLCJDcmVhdGVkT24iOiIyMDIxL</w:instrText>
          </w:r>
          <w:r>
            <w:instrText xml:space="preserve">TA2LTI1VDE0OjA5OjI2IiwiTW9kaWZpZWRCeSI6Il9MZWVuYSBNYWHDnyIsIklkIjoiMmYxYWM0NjAtYmJkYy00M2E5LTllOWQtYzlkZWJhYzI0OGJhIiwiTW9kaWZpZWRPbiI6IjIwMjEtMDYtMjVUMTQ6MDk6MjYiLCJQcm9qZWN0Ijp7IiRyZWYiOiI4In19LCJQdWJsaXNoZXJzIjpbXSwiUXVvdGF0aW9ucyI6W10sIlJhdGluZyI6MCwiU</w:instrText>
          </w:r>
          <w:r>
            <w:instrText xml:space="preserve">mVmZXJlbmNlVHlwZSI6IkpvdXJuYWxBcnRpY2xlIiwiU2hvcnRUaXRsZSI6IlNrb3BlaywgU2NodWx6IGV0IGFsLiAyMDA5IOKAkyBQYXJ0bmVyc3VjaGUgaW0gSW50ZXJuZXQiLCJTaG9ydFRpdGxlVXBkYXRlVHlwZSI6MCwiU291cmNlT2ZCaWJsaW9ncmFwaGljSW5mb3JtYXRpb24iOiJDcm9zc1JlZiIsIlN0YXRpY0lkcyI6WyIxODZmY</w:instrText>
          </w:r>
          <w:r>
            <w:instrText xml:space="preserve">2Y1MC0zYjNlLTQzY2EtYWYwYS03NjBiNTFiNGZkZjIiXSwiVGFibGVPZkNvbnRlbnRzQ29tcGxleGl0eSI6MCwiVGFibGVPZkNvbnRlbnRzU291cmNlVGV4dEZvcm1hdCI6MCwiVGFza3MiOltdLCJUaXRsZSI6IlBhcnRuZXJzdWNoZSBpbSBJbnRlcm5ldCIsIlRyYW5zbGF0b3JzIjpbXSwiVm9sdW1lIjoiNjEiLCJZZWFyIjoiMjAwOSIsI</w:instrText>
          </w:r>
          <w:r>
            <w:instrText xml:space="preserve">lllYXJSZXNvbHZlZCI6IjIwMDkiLCJDcmVhdGVkQnkiOiJfTGVlbmEgTWFhw58iLCJDcmVhdGVkT24iOiIyMDIxLTA2LTI1VDE0OjA5OjA2IiwiTW9kaWZpZWRCeSI6Il9IUCIsIklkIjoiNmZhNDA0ZTktYWMwMi00OGFjLWI2NzctMThlZDc2Zjg3MDFjIiwiTW9kaWZpZWRPbiI6IjIwMjEtMTEtMDFUMTk6MDQ6MTgiLCJQcm9qZWN0Ijp7I</w:instrText>
          </w:r>
          <w:r>
            <w:instrText xml:space="preserve">iRyZWYiOiI4In19LCJVc2VOdW1iZXJpbmdUeXBlT2ZQYXJlbnREb2N1bWVudCI6ZmFsc2V9XSwiRm9ybWF0dGVkVGV4dCI6eyIkaWQiOiIyOSIsIkNvdW50IjoxLCJUZXh0VW5pdHMiOlt7IiRpZCI6IjMwIiwiRm9udFN0eWxlIjp7IiRpZCI6IjMxIiwiTmV1dHJhbCI6dHJ1ZX0sIlJlYWRpbmdPcmRlciI6MSwiVGV4dCI6Iih2Z2wuIEZpb</w:instrText>
          </w:r>
          <w:r>
            <w:instrText xml:space="preserve">mtlbCBldCBhbC4gMjAxMiwgNDsgU2tvcGVrIGV0IGFsLiAyMDA5KSJ9XX0sIlRhZyI6IkNpdGF2aVBsYWNlaG9sZGVyI2U1MGI4MDY1LTE3ZWYtNDdiMC04NDcwLTllOTdiMmNjNDhhMCIsIlRleHQiOiIodmdsLiBGaW5rZWwgZXQgYWwuIDIwMTIsIDQ7IFNrb3BlayBldCBhbC4gMjAwOSkiLCJXQUlWZXJzaW9uIjoiNi4xMC4wLjAifQ==}</w:instrText>
          </w:r>
          <w:r>
            <w:fldChar w:fldCharType="separate"/>
          </w:r>
          <w:r>
            <w:t xml:space="preserve">(vgl. Finkel et al. 2012, 4; Skopek et al. 2009)</w:t>
          </w:r>
          <w:r>
            <w:fldChar w:fldCharType="end"/>
          </w:r>
        </w:sdtContent>
      </w:sdt>
      <w:r>
        <w:t xml:space="preserve"> </w:t>
      </w:r>
      <w:r>
        <w:t xml:space="preserve">und der Handlungsspielraum für </w:t>
      </w:r>
      <w:r>
        <w:t xml:space="preserve">Nutzer</w:t>
      </w:r>
      <w:r>
        <w:t xml:space="preserve"> erweitert</w:t>
      </w:r>
      <w:r>
        <w:t xml:space="preserve"> </w:t>
      </w:r>
      <w:r>
        <w:t xml:space="preserve">sich </w:t>
      </w:r>
      <w:sdt>
        <w:sdtPr>
          <w:alias w:val="To edit, see citavi.com/edit"/>
          <w15:appearance w15:val="boundingBox"/>
          <w:id w:val="1955990496"/>
          <w:placeholder>
            <w:docPart w:val="DefaultPlaceholder_-1854013440"/>
          </w:placeholder>
          <w:tag w:val="CitaviPlaceholder#03760e85-73d2-4fa1-80b5-3ea79ad2ac5f"/>
          <w:rPr/>
        </w:sdtPr>
        <w:sdtContent>
          <w:r>
            <w:fldChar w:fldCharType="begin"/>
          </w:r>
          <w:r>
            <w:instrText xml:space="preserve">ADDIN CitaviPlaceholder{eyIkaWQiOiIxIiwiJHR5cGUiOiJTd2lzc0FjYWRlb</w:instrText>
          </w:r>
          <w:r>
            <w:instrText xml:space="preserve">WljLkNpdGF2aS5DaXRhdGlvbnMuV29yZFBsYWNlaG9sZGVyLCBTd2lzc0FjYWRlbWljLkNpdGF2aSIsIkVudHJpZXMiOlt7IiRpZCI6IjIiLCIkdHlwZSI6IlN3aXNzQWNhZGVtaWMuQ2l0YXZpLkNpdGF0aW9ucy5Xb3JkUGxhY2Vob2xkZXJFbnRyeSwgU3dpc3NBY2FkZW1pYy5DaXRhdmkiLCJJZCI6ImY0Y2Q0YjAxLWIzYWItNDNhZS1hY</w:instrText>
          </w:r>
          <w:r>
            <w:instrText xml:space="preserve">zkzLWQ5ZTIwM2Y5MWFlMCIsIlJhbmdlTGVuZ3RoIjoyMiwiUmVmZXJlbmNlSWQiOiI0NzU5MjRjZC0xOWRiLTQ0MDAtYTljZi0zNGI2ZjJjNWY4NTkiLCJQYWdlUmFuZ2UiOnsiJGlkIjoiMyIsIiR0eXBlIjoiU3dpc3NBY2FkZW1pYy5QYWdlUmFuZ2UsIFN3aXNzQWNhZGVtaWMiLCJFbmRQYWdlIjp7IiRpZCI6IjQiLCIkdHlwZSI6IlN3a</w:instrText>
          </w:r>
          <w:r>
            <w:instrText xml:space="preserve">XNzQWNhZGVtaWMuUGFnZU51bWJlciwgU3dpc3NBY2FkZW1pYyIsIklzRnVsbHlOdW1lcmljIjpmYWxzZSwiTnVtYmVyaW5nVHlwZSI6MCwiTnVtZXJhbFN5c3RlbSI6MH0sIk51bWJlcmluZ1R5cGUiOjAsIk51bWVyYWxTeXN0ZW0iOjAsIk9yaWdpbmFsU3RyaW5nIjoiODIiLCJTdGFydFBhZ2UiOnsiJGlkIjoiNSIsIiR0eXBlIjoiU3dpc</w:instrText>
          </w:r>
          <w:r>
            <w:instrText xml:space="preserve">3NBY2FkZW1pYy5QYWdlTnVtYmVyLCBTd2lzc0FjYWRlbWljIiwiSXNGdWxseU51bWVyaWMiOnRydWUsIk51bWJlciI6ODIsIk51bWJlcmluZ1R5cGUiOjAsIk51bWVyYWxTeXN0ZW0iOjAsIk9yaWdpbmFsU3RyaW5nIjoiODIiLCJQcmV0dHlTdHJpbmciOiI4MiJ9fSwiUHJlZml4IjoidmdsLiAiLCJSZWZlcmVuY2UiOnsiJGlkIjoiNiIsI</w:instrText>
          </w:r>
          <w:r>
            <w:instrText xml:space="preserve">iR0eXBlIjoiU3dpc3NBY2FkZW1pYy5DaXRhdmkuUmVmZXJlbmNlLCBTd2lzc0FjYWRlbWljLkNpdGF2aSIsIkFic3RyYWN0Q29tcGxleGl0eSI6MCwiQWJzdHJhY3RTb3VyY2VUZXh0Rm9ybWF0IjowLCJBdXRob3JzIjpbeyIkaWQiOiI3IiwiJHR5cGUiOiJTd2lzc0FjYWRlbWljLkNpdGF2aS5QZXJzb24sIFN3aXNzQWNhZGVtaWMuQ2l0Y</w:instrText>
          </w:r>
          <w:r>
            <w:instrText xml:space="preserve">XZpIiwiRmlyc3ROYW1lIjoiSmFuIiwiTGFzdE5hbWUiOiJTa29wZWsiLCJQcm90ZWN0ZWQiOmZhbHNlLCJTZXgiOjAsIkNyZWF0ZWRCeSI6Il9MZWVuYSBNYWHDnyIsIkNyZWF0ZWRPbiI6IjIwMjEtMDUtMDFUMTA6NDQ6MDQiLCJNb2RpZmllZEJ5IjoiX0xlZW5hIE1hYcOfIiwiSWQiOiIzNTI0OGY2Ny0xNTQ2LTQzYmYtOTQwNy0zMmNjZ</w:instrText>
          </w:r>
          <w:r>
            <w:instrText xml:space="preserve">DI0MDViOGMiLCJNb2RpZmllZE9uIjoiMjAyMS0wNS0wMVQxMDo0NDowNCIsIlByb2plY3QiOnsiJGlkIjoiOCIsIiR0eXBlIjoiU3dpc3NBY2FkZW1pYy5DaXRhdmkuUHJvamVjdCwgU3dpc3NBY2FkZW1pYy5DaXRhdmkifX1dLCJDaXRhdGlvbktleVVwZGF0ZVR5cGUiOjAsIkNvbGxhYm9yYXRvcnMiOltdLCJDb3ZlclBhdGgiOnsiJGlkI</w:instrText>
          </w:r>
          <w:r>
            <w:instrText xml:space="preserve">joiOSIsIiR0eXBlIjoiU3dpc3NBY2FkZW1pYy5DaXRhdmkuTGlua2VkUmVzb3VyY2UsIFN3aXNzQWNhZGVtaWMuQ2l0YXZpIiwiTGlua2VkUmVzb3VyY2VUeXBlIjoyLCJPcmlnaW5hbFN0cmluZyI6IkM6XFxVc2Vyc1xcSFBcXEFwcERhdGFcXExvY2FsXFxUZW1wXFxpcnExamNvcy5qcGciLCJVcmlTdHJpbmciOiI0NzU5MjRjZC0xOWRiL</w:instrText>
          </w:r>
          <w:r>
            <w:instrText xml:space="preserve">TQ0MDAtYTljZi0zNGI2ZjJjNWY4NTkiLCJMaW5rZWRSZXNvdXJjZVN0YXR1cyI6OCwiUHJvcGVydGllcyI6eyIkaWQiOiIxMCIsIiR0eXBlIjoiU3dpc3NBY2FkZW1pYy5DaXRhdmkuTGlua2VkUmVzb3VyY2VQcm9wZXJ0aWVzLCBTd2lzc0FjYWRlbWljLkNpdGF2aSJ9LCJTeW5jRm9sZGVyVHlwZSI6MCwiSXNMb2NhbENsb3VkUHJvamVjd</w:instrText>
          </w:r>
          <w:r>
            <w:instrText xml:space="preserve">EZpbGVMaW5rIjpmYWxzZSwiSXNDbG91ZFJlc3RvcmUiOmZhbHNlLCJJc0Nsb3VkQ29weSI6ZmFsc2UsIkF0dGFjaG1lbnRGb2xkZXJXYXNJbkZhbGxiYWNrTW9kZSI6ZmFsc2V9LCJFZGl0b3JzIjpbXSwiRWRpdGlvbiI6IjEuIEF1ZmwuIiwiRXZhbHVhdGlvbkNvbXBsZXhpdHkiOjAsIkV2YWx1YXRpb25Tb3VyY2VUZXh0Rm9ybWF0IjowL</w:instrText>
          </w:r>
          <w:r>
            <w:instrText xml:space="preserve">CJHcm91cHMiOltdLCJIYXNMYWJlbDEiOmZhbHNlLCJIYXNMYWJlbDIiOmZhbHNlLCJJc2JuIjoiOTc4LTMtNTMxLTE4MzE1LTIiLCJLZXl3b3JkcyI6W10sIkxhbmd1YWdlIjoiZ2VyIiwiTG9jYXRpb25zIjpbeyIkaWQiOiIxMSIsIiR0eXBlIjoiU3dpc3NBY2FkZW1pYy5DaXRhdmkuTG9jYXRpb24sIFN3aXNzQWNhZGVtaWMuQ2l0YXZpI</w:instrText>
          </w:r>
          <w:r>
            <w:instrText xml:space="preserve">iwiQWRkcmVzcyI6eyIkaWQiOiIxMiIsIiR0eXBlIjoiU3dpc3NBY2FkZW1pYy5DaXRhdmkuTGlua2VkUmVzb3VyY2UsIFN3aXNzQWNhZGVtaWMuQ2l0YXZpIiwiTGlua2VkUmVzb3VyY2VUeXBlIjo1LCJPcmlnaW5hbFN0cmluZyI6Imh0dHBzOi8vZXh0ZXJuYWwuZGFuZGVsb24uY29tL2Rvd25sb2FkL2F0dGFjaG1lbnRzL2RhbmRlbG9uL</w:instrText>
          </w:r>
          <w:r>
            <w:instrText xml:space="preserve">2lkcy9ERTAwNEI4NEI3MjY3RDFEMDE4ODhDMTI1Nzk5NDAwNDdFNDNCLnBkZiIsIlVyaVN0cmluZyI6Imh0dHBzOi8vZXh0ZXJuYWwuZGFuZGVsb24uY29tL2Rvd25sb2FkL2F0dGFjaG1lbnRzL2RhbmRlbG9uL2lkcy9ERTAwNEI4NEI3MjY3RDFEMDE4ODhDMTI1Nzk5NDAwNDdFNDNCLnBkZiIsIkxpbmtlZFJlc291cmNlU3RhdHVzIjo4L</w:instrText>
          </w:r>
          <w:r>
            <w:instrText xml:space="preserve">CJQcm9wZXJ0aWVzIjp7IiRpZCI6IjEzIiwiJHR5cGUiOiJTd2lzc0FjYWRlbWljLkNpdGF2aS5MaW5rZWRSZXNvdXJjZVByb3BlcnRpZXMsIFN3aXNzQWNhZGVtaWMuQ2l0YXZpIn0sIlN5bmNGb2xkZXJUeXBlIjowLCJJc0xvY2FsQ2xvdWRQcm9qZWN0RmlsZUxpbmsiOmZhbHNlLCJJc0Nsb3VkUmVzdG9yZSI6ZmFsc2UsIklzQ2xvdWRDb</w:instrText>
          </w:r>
          <w:r>
            <w:instrText xml:space="preserve">3B5IjpmYWxzZSwiQXR0YWNobWVudEZvbGRlcldhc0luRmFsbGJhY2tNb2RlIjpmYWxzZX0sIkFubm90YXRpb25zIjpbXSwiTG9jYXRpb25UeXBlIjowLCJNaXJyb3JzUmVmZXJlbmNlUHJvcGVydHlJZCI6MTEsIk5vdGVzIjoiSW5oYWx0c3ZlcnplaWNobmlzIiwiQ3JlYXRlZEJ5IjoiX0xlZW5hIE1hYcOfIiwiQ3JlYXRlZE9uIjoiMjAyM</w:instrText>
          </w:r>
          <w:r>
            <w:instrText xml:space="preserve">S0wNS0wMVQxMDo0NDowNCIsIk1vZGlmaWVkQnkiOiJfTGVlbmEgTWFhw58iLCJJZCI6IjExZTJiYzBkLWFjNmYtNGZkMi04NjM0LTI2NTU3NzM1MmJkOCIsIk1vZGlmaWVkT24iOiIyMDIxLTA1LTAxVDEwOjQ0OjA0IiwiUHJvamVjdCI6eyIkcmVmIjoiOCJ9fV0sIk9yZ2FuaXphdGlvbnMiOltdLCJPdGhlcnNJbnZvbHZlZCI6W10sIlBhZ</w:instrText>
          </w:r>
          <w:r>
            <w:instrText xml:space="preserve">2VDb3VudCI6IjM2MyIsIlBsYWNlT2ZQdWJsaWNhdGlvbiI6IldpZXNiYWRlbiIsIlByaWNlIjoiRVVSIDM5Ljk1IChERSkiLCJQdWJsaXNoZXJzIjpbeyIkaWQiOiIxNCIsIiR0eXBlIjoiU3dpc3NBY2FkZW1pYy5DaXRhdmkuUHVibGlzaGVyLCBTd2lzc0FjYWRlbWljLkNpdGF2aSIsIk5hbWUiOiJWUyBWZXJsLiBmw7xyIFNvemlhbHdpc</w:instrText>
          </w:r>
          <w:r>
            <w:instrText xml:space="preserve">3MiLCJQcm90ZWN0ZWQiOmZhbHNlLCJDcmVhdGVkQnkiOiJfTGVlbmEgTWFhw58iLCJDcmVhdGVkT24iOiIyMDIxLTA1LTAxVDEwOjQ0OjA0IiwiTW9kaWZpZWRCeSI6Il9MZWVuYSBNYWHDnyIsIklkIjoiZjk0YTM0OWYtMmJmNy00MzEzLTg2YjYtMzQzZjk3YjgxNmY3IiwiTW9kaWZpZWRPbiI6IjIwMjEtMDUtMDFUMTA6NDQ6MDQiLCJQc</w:instrText>
          </w:r>
          <w:r>
            <w:instrText xml:space="preserve">m9qZWN0Ijp7IiRyZWYiOiI4In19XSwiUXVvdGF0aW9ucyI6W10sIlJhdGluZyI6MCwiUmVmZXJlbmNlVHlwZSI6IkJvb2siLCJTaG9ydFRpdGxlIjoiU2tvcGVrIDIwMTIg4oCTIFBhcnRuZXJ3YWhsIGltIEludGVybmV0IiwiU2hvcnRUaXRsZVVwZGF0ZVR5cGUiOjAsIlNvdXJjZU9mQmlibGlvZ3JhcGhpY0luZm9ybWF0aW9uIjoiR0JWI</w:instrText>
          </w:r>
          <w:r>
            <w:instrText xml:space="preserve">EdlbWVpbnNhbWVyIEJpYmxpb3RoZWtzdmVyYnVuZCIsIlN0YXRpY0lkcyI6WyI1ZTE1Y2M3YS1jMTA1LTRhY2ItYWNmZC0zODI4ODBkNTk1MTYiXSwiU3VidGl0bGUiOiJFaW5lIHF1YW50aXRhdGl2ZSBBbmFseXNlIHZvbiBTdHJ1a3R1cmVuIHVuZCBQcm96ZXNzZW4gZGVyIE9ubGluZS1QYXJ0bmVyc3VjaGUiLCJUYWJsZU9mQ29udGVud</w:instrText>
          </w:r>
          <w:r>
            <w:instrText xml:space="preserve">HNDb21wbGV4aXR5IjowLCJUYWJsZU9mQ29udGVudHNTb3VyY2VUZXh0Rm9ybWF0IjowLCJUYXNrcyI6W10sIlRpdGxlIjoiUGFydG5lcndhaGwgaW0gSW50ZXJuZXQiLCJUaXRsZVN1cHBsZW1lbnQiOiJadWdsLjogQmFtYmVyZywgVW5pdi4sIERpc3MuLCAyMDExIiwiVHJhbnNsYXRvcnMiOltdLCJZZWFyIjoiMjAxMiIsIlllYXJSZXNvb</w:instrText>
          </w:r>
          <w:r>
            <w:instrText xml:space="preserve">HZlZCI6IjIwMTIiLCJDcmVhdGVkQnkiOiJfTGVlbmEgTWFhw58iLCJDcmVhdGVkT24iOiIyMDIxLTA1LTAxVDEwOjQ0OjA0IiwiTW9kaWZpZWRCeSI6Il9MZWVuYSBNYWHDnyIsIklkIjoiNDc1OTI0Y2QtMTlkYi00NDAwLWE5Y2YtMzRiNmYyYzVmODU5IiwiTW9kaWZpZWRPbiI6IjIwMjEtMDUtMDFUMTA6NDQ6MDQiLCJQcm9qZWN0Ijp7I</w:instrText>
          </w:r>
          <w:r>
            <w:instrText xml:space="preserve">iRyZWYiOiI4In19LCJVc2VOdW1iZXJpbmdUeXBlT2ZQYXJlbnREb2N1bWVudCI6ZmFsc2UsIlVzZVN0YW5kYXJkUHJlZml4IjpmYWxzZSwiVXNlU3RhbmRhcmRTdWZmaXgiOmZhbHNlfV0sIkZvcm1hdHRlZFRleHQiOnsiJGlkIjoiMTUiLCJDb3VudCI6MSwiVGV4dFVuaXRzIjpbeyIkaWQiOiIxNiIsIkZvbnRTdHlsZSI6eyIkaWQiOiIxN</w:instrText>
          </w:r>
          <w:r>
            <w:instrText xml:space="preserve">yIsIk5ldXRyYWwiOnRydWV9LCJSZWFkaW5nT3JkZXIiOjEsIlRleHQiOiIodmdsLiBTa29wZWsgMjAxMiwgODIpIn1dfSwiVGFnIjoiQ2l0YXZpUGxhY2Vob2xkZXIjMDM3NjBlODUtNzNkMi00ZmExLTgwYjUtM2VhNzlhZDJhYzVmIiwiVGV4dCI6Iih2Z2wuIFNrb3BlayAyMDEyLCA4MikiLCJXQUlWZXJzaW9uIjoiNi4xMC4wLjAifQ==}</w:instrText>
          </w:r>
          <w:r>
            <w:fldChar w:fldCharType="separate"/>
          </w:r>
          <w:r>
            <w:t xml:space="preserve">(vgl. Skopek 2012, 82)</w:t>
          </w:r>
          <w:r>
            <w:fldChar w:fldCharType="end"/>
          </w:r>
        </w:sdtContent>
      </w:sdt>
      <w:r>
        <w:t xml:space="preserve">.</w:t>
      </w:r>
      <w:r>
        <w:t xml:space="preserve"> </w:t>
      </w:r>
      <w:r>
        <w:t xml:space="preserve">Durch die zeitversetzte Kommunikation können sie</w:t>
      </w:r>
      <w:r>
        <w:t xml:space="preserve">,</w:t>
      </w:r>
      <w:r>
        <w:t xml:space="preserve"> wie eingangs dargelegt, Personen aus unterschiedlichen </w:t>
      </w:r>
      <w:r>
        <w:t xml:space="preserve">Orten</w:t>
      </w:r>
      <w:r>
        <w:t xml:space="preserve"> kennenlernen. </w:t>
      </w:r>
      <w:r>
        <w:t xml:space="preserve">Durch die Herauslösung aus dem Alltag und dem sozialen Umfeld begegnen sich die </w:t>
      </w:r>
      <w:r>
        <w:t xml:space="preserve">Partnersuchenden</w:t>
      </w:r>
      <w:r>
        <w:t xml:space="preserve"> auf einem heterogenen Partnermarkt. In Bezug auf die Arbeit ist </w:t>
      </w:r>
      <w:r>
        <w:t xml:space="preserve">vor allem </w:t>
      </w:r>
      <w:r>
        <w:t xml:space="preserve">anzumerken, dass der geografische Faktor, der die Wahrscheinlichkeit </w:t>
      </w:r>
      <w:r>
        <w:t xml:space="preserve">vor Ort </w:t>
      </w:r>
      <w:r>
        <w:t xml:space="preserve">bestimmt</w:t>
      </w:r>
      <w:r>
        <w:t xml:space="preserve">,</w:t>
      </w:r>
      <w:r>
        <w:t xml:space="preserve"> mit potenziellen Partnern in Kontakt zu treten, beim Online-Dating wegfällt</w:t>
      </w:r>
      <w:r>
        <w:t xml:space="preserve"> </w:t>
      </w:r>
      <w:sdt>
        <w:sdtPr>
          <w:alias w:val="To edit, see citavi.com/edit"/>
          <w15:appearance w15:val="boundingBox"/>
          <w:id w:val="1210002141"/>
          <w:placeholder>
            <w:docPart w:val="DefaultPlaceholder_-1854013440"/>
          </w:placeholder>
          <w:tag w:val="CitaviPlaceholder#35178b58-070e-4037-94f8-3702e1751064"/>
          <w:rPr/>
        </w:sdtPr>
        <w:sdtContent>
          <w:r>
            <w:fldChar w:fldCharType="begin"/>
          </w:r>
          <w:r>
            <w:instrText xml:space="preserve">ADDIN CitaviPlaceholder{eyIkaWQiOiIxIiwiJHR5cGUiOiJTd2lzc0FjYWRlbWljLkNpdGF2aS5DaXRhd</w:instrText>
          </w:r>
          <w:r>
            <w:instrText xml:space="preserve">GlvbnMuV29yZFBsYWNlaG9sZGVyLCBTd2lzc0FjYWRlbWljLkNpdGF2aSIsIkVudHJpZXMiOlt7IiRpZCI6IjIiLCIkdHlwZSI6IlN3aXNzQWNhZGVtaWMuQ2l0YXZpLkNpdGF0aW9ucy5Xb3JkUGxhY2Vob2xkZXJFbnRyeSwgU3dpc3NBY2FkZW1pYy5DaXRhdmkiLCJJZCI6IjVhNDQ2Mjk2LWYyZTgtNGI3ZS04ZmI4LWVlNWNhZDNmZWYwY</w:instrText>
          </w:r>
          <w:r>
            <w:instrText xml:space="preserve">iIsIlJhbmdlTGVuZ3RoIjoyMCwiUmVmZXJlbmNlSWQiOiI0NzU5MjRjZC0xOWRiLTQ0MDAtYTljZi0zNGI2ZjJjNWY4NTkiLCJQYWdlUmFuZ2UiOnsiJGlkIjoiMyIsIiR0eXBlIjoiU3dpc3NBY2FkZW1pYy5QYWdlUmFuZ2UsIFN3aXNzQWNhZGVtaWMiLCJFbmRQYWdlIjp7IiRpZCI6IjQiLCIkdHlwZSI6IlN3aXNzQWNhZGVtaWMuUGFnZ</w:instrText>
          </w:r>
          <w:r>
            <w:instrText xml:space="preserve">U51bWJlciwgU3dpc3NBY2FkZW1pYyIsIklzRnVsbHlOdW1lcmljIjpmYWxzZSwiTnVtYmVyaW5nVHlwZSI6MCwiTnVtZXJhbFN5c3RlbSI6MH0sIk51bWJlcmluZ1R5cGUiOjAsIk51bWVyYWxTeXN0ZW0iOjAsIk9yaWdpbmFsU3RyaW5nIjoiNzciLCJTdGFydFBhZ2UiOnsiJGlkIjoiNSIsIiR0eXBlIjoiU3dpc3NBY2FkZW1pYy5QYWdlT</w:instrText>
          </w:r>
          <w:r>
            <w:instrText xml:space="preserve">nVtYmVyLCBTd2lzc0FjYWRlbWljIiwiSXNGdWxseU51bWVyaWMiOnRydWUsIk51bWJlciI6NzcsIk51bWJlcmluZ1R5cGUiOjAsIk51bWVyYWxTeXN0ZW0iOjAsIk9yaWdpbmFsU3RyaW5nIjoiNzciLCJQcmV0dHlTdHJpbmciOiI3NyJ9fSwiUHJlZml4IjoidmdsLiBlYmQuICIsIlJlZmVyZW5jZSI6eyIkaWQiOiI2IiwiJHR5cGUiOiJTd</w:instrText>
          </w:r>
          <w:r>
            <w:instrText xml:space="preserve">2lzc0FjYWRlbWljLkNpdGF2aS5SZWZlcmVuY2UsIFN3aXNzQWNhZGVtaWMuQ2l0YXZpIiwiQWJzdHJhY3RDb21wbGV4aXR5IjowLCJBYnN0cmFjdFNvdXJjZVRleHRGb3JtYXQiOjAsIkF1dGhvcnMiOlt7IiRpZCI6IjciLCIkdHlwZSI6IlN3aXNzQWNhZGVtaWMuQ2l0YXZpLlBlcnNvbiwgU3dpc3NBY2FkZW1pYy5DaXRhdmkiLCJGaXJzd</w:instrText>
          </w:r>
          <w:r>
            <w:instrText xml:space="preserve">E5hbWUiOiJKYW4iLCJMYXN0TmFtZSI6IlNrb3BlayIsIlByb3RlY3RlZCI6ZmFsc2UsIlNleCI6MCwiQ3JlYXRlZEJ5IjoiX0xlZW5hIE1hYcOfIiwiQ3JlYXRlZE9uIjoiMjAyMS0wNS0wMVQxMDo0NDowNCIsIk1vZGlmaWVkQnkiOiJfTGVlbmEgTWFhw58iLCJJZCI6IjM1MjQ4ZjY3LTE1NDYtNDNiZi05NDA3LTMyY2NkMjQwNWI4YyIsI</w:instrText>
          </w:r>
          <w:r>
            <w:instrText xml:space="preserve">k1vZGlmaWVkT24iOiIyMDIxLTA1LTAxVDEwOjQ0OjA0IiwiUHJvamVjdCI6eyIkaWQiOiI4IiwiJHR5cGUiOiJTd2lzc0FjYWRlbWljLkNpdGF2aS5Qcm9qZWN0LCBTd2lzc0FjYWRlbWljLkNpdGF2aSJ9fV0sIkNpdGF0aW9uS2V5VXBkYXRlVHlwZSI6MCwiQ29sbGFib3JhdG9ycyI6W10sIkNvdmVyUGF0aCI6eyIkaWQiOiI5IiwiJHR5c</w:instrText>
          </w:r>
          <w:r>
            <w:instrText xml:space="preserve">GUiOiJTd2lzc0FjYWRlbWljLkNpdGF2aS5MaW5rZWRSZXNvdXJjZSwgU3dpc3NBY2FkZW1pYy5DaXRhdmkiLCJMaW5rZWRSZXNvdXJjZVR5cGUiOjIsIk9yaWdpbmFsU3RyaW5nIjoiQzpcXFVzZXJzXFxIUFxcQXBwRGF0YVxcTG9jYWxcXFRlbXBcXGlycTFqY29zLmpwZyIsIlVyaVN0cmluZyI6IjQ3NTkyNGNkLTE5ZGItNDQwMC1hOWNmL</w:instrText>
          </w:r>
          <w:r>
            <w:instrText xml:space="preserve">TM0YjZmMmM1Zjg1OSIsIkxpbmtlZFJlc291cmNlU3RhdHVzIjo4LCJQcm9wZXJ0aWVzIjp7IiRpZCI6IjEwIiwiJHR5cGUiOiJTd2lzc0FjYWRlbWljLkNpdGF2aS5MaW5rZWRSZXNvdXJjZVByb3BlcnRpZXMsIFN3aXNzQWNhZGVtaWMuQ2l0YXZpIn0sIlN5bmNGb2xkZXJUeXBlIjowLCJJc0xvY2FsQ2xvdWRQcm9qZWN0RmlsZUxpbmsiO</w:instrText>
          </w:r>
          <w:r>
            <w:instrText xml:space="preserve">mZhbHNlLCJJc0Nsb3VkUmVzdG9yZSI6ZmFsc2UsIklzQ2xvdWRDb3B5IjpmYWxzZSwiQXR0YWNobWVudEZvbGRlcldhc0luRmFsbGJhY2tNb2RlIjpmYWxzZX0sIkVkaXRvcnMiOltdLCJFZGl0aW9uIjoiMS4gQXVmbC4iLCJFdmFsdWF0aW9uQ29tcGxleGl0eSI6MCwiRXZhbHVhdGlvblNvdXJjZVRleHRGb3JtYXQiOjAsIkdyb3VwcyI6W</w:instrText>
          </w:r>
          <w:r>
            <w:instrText xml:space="preserve">10sIkhhc0xhYmVsMSI6ZmFsc2UsIkhhc0xhYmVsMiI6ZmFsc2UsIklzYm4iOiI5NzgtMy01MzEtMTgzMTUtMiIsIktleXdvcmRzIjpbXSwiTGFuZ3VhZ2UiOiJnZXIiLCJMb2NhdGlvbnMiOlt7IiRpZCI6IjExIiwiJHR5cGUiOiJTd2lzc0FjYWRlbWljLkNpdGF2aS5Mb2NhdGlvbiwgU3dpc3NBY2FkZW1pYy5DaXRhdmkiLCJBZGRyZXNzI</w:instrText>
          </w:r>
          <w:r>
            <w:instrText xml:space="preserve">jp7IiRpZCI6IjEyIiwiJHR5cGUiOiJTd2lzc0FjYWRlbWljLkNpdGF2aS5MaW5rZWRSZXNvdXJjZSwgU3dpc3NBY2FkZW1pYy5DaXRhdmkiLCJMaW5rZWRSZXNvdXJjZVR5cGUiOjUsIk9yaWdpbmFsU3RyaW5nIjoiaHR0cHM6Ly9leHRlcm5hbC5kYW5kZWxvbi5jb20vZG93bmxvYWQvYXR0YWNobWVudHMvZGFuZGVsb24vaWRzL0RFMDA0Q</w:instrText>
          </w:r>
          <w:r>
            <w:instrText xml:space="preserve">jg0QjcyNjdEMUQwMTg4OEMxMjU3OTk0MDA0N0U0M0IucGRmIiwiVXJpU3RyaW5nIjoiaHR0cHM6Ly9leHRlcm5hbC5kYW5kZWxvbi5jb20vZG93bmxvYWQvYXR0YWNobWVudHMvZGFuZGVsb24vaWRzL0RFMDA0Qjg0QjcyNjdEMUQwMTg4OEMxMjU3OTk0MDA0N0U0M0IucGRmIiwiTGlua2VkUmVzb3VyY2VTdGF0dXMiOjgsIlByb3BlcnRpZ</w:instrText>
          </w:r>
          <w:r>
            <w:instrText xml:space="preserve">XMiOnsiJGlkIjoiMTMiLCIkdHlwZSI6IlN3aXNzQWNhZGVtaWMuQ2l0YXZpLkxpbmtlZFJlc291cmNlUHJvcGVydGllcywgU3dpc3NBY2FkZW1pYy5DaXRhdmkifSwiU3luY0ZvbGRlclR5cGUiOjAsIklzTG9jYWxDbG91ZFByb2plY3RGaWxlTGluayI6ZmFsc2UsIklzQ2xvdWRSZXN0b3JlIjpmYWxzZSwiSXNDbG91ZENvcHkiOmZhbHNlL</w:instrText>
          </w:r>
          <w:r>
            <w:instrText xml:space="preserve">CJBdHRhY2htZW50Rm9sZGVyV2FzSW5GYWxsYmFja01vZGUiOmZhbHNlfSwiQW5ub3RhdGlvbnMiOltdLCJMb2NhdGlvblR5cGUiOjAsIk1pcnJvcnNSZWZlcmVuY2VQcm9wZXJ0eUlkIjoxMSwiTm90ZXMiOiJJbmhhbHRzdmVyemVpY2huaXMiLCJDcmVhdGVkQnkiOiJfTGVlbmEgTWFhw58iLCJDcmVhdGVkT24iOiIyMDIxLTA1LTAxVDEwO</w:instrText>
          </w:r>
          <w:r>
            <w:instrText xml:space="preserve">jQ0OjA0IiwiTW9kaWZpZWRCeSI6Il9MZWVuYSBNYWHDnyIsIklkIjoiMTFlMmJjMGQtYWM2Zi00ZmQyLTg2MzQtMjY1NTc3MzUyYmQ4IiwiTW9kaWZpZWRPbiI6IjIwMjEtMDUtMDFUMTA6NDQ6MDQiLCJQcm9qZWN0Ijp7IiRyZWYiOiI4In19XSwiT3JnYW5pemF0aW9ucyI6W10sIk90aGVyc0ludm9sdmVkIjpbXSwiUGFnZUNvdW50IjoiM</w:instrText>
          </w:r>
          <w:r>
            <w:instrText xml:space="preserve">zYzIiwiUGxhY2VPZlB1YmxpY2F0aW9uIjoiV2llc2JhZGVuIiwiUHJpY2UiOiJFVVIgMzkuOTUgKERFKSIsIlB1Ymxpc2hlcnMiOlt7IiRpZCI6IjE0IiwiJHR5cGUiOiJTd2lzc0FjYWRlbWljLkNpdGF2aS5QdWJsaXNoZXIsIFN3aXNzQWNhZGVtaWMuQ2l0YXZpIiwiTmFtZSI6IlZTIFZlcmwuIGbDvHIgU296aWFsd2lzcyIsIlByb3RlY</w:instrText>
          </w:r>
          <w:r>
            <w:instrText xml:space="preserve">3RlZCI6ZmFsc2UsIkNyZWF0ZWRCeSI6Il9MZWVuYSBNYWHDnyIsIkNyZWF0ZWRPbiI6IjIwMjEtMDUtMDFUMTA6NDQ6MDQiLCJNb2RpZmllZEJ5IjoiX0xlZW5hIE1hYcOfIiwiSWQiOiJmOTRhMzQ5Zi0yYmY3LTQzMTMtODZiNi0zNDNmOTdiODE2ZjciLCJNb2RpZmllZE9uIjoiMjAyMS0wNS0wMVQxMDo0NDowNCIsIlByb2plY3QiOnsiJ</w:instrText>
          </w:r>
          <w:r>
            <w:instrText xml:space="preserve">HJlZiI6IjgifX1dLCJRdW90YXRpb25zIjpbXSwiUmF0aW5nIjowLCJSZWZlcmVuY2VUeXBlIjoiQm9vayIsIlNob3J0VGl0bGUiOiJTa29wZWsgMjAxMiDigJMgUGFydG5lcndhaGwgaW0gSW50ZXJuZXQiLCJTaG9ydFRpdGxlVXBkYXRlVHlwZSI6MCwiU291cmNlT2ZCaWJsaW9ncmFwaGljSW5mb3JtYXRpb24iOiJHQlYgR2VtZWluc2FtZ</w:instrText>
          </w:r>
          <w:r>
            <w:instrText xml:space="preserve">XIgQmlibGlvdGhla3N2ZXJidW5kIiwiU3RhdGljSWRzIjpbIjVlMTVjYzdhLWMxMDUtNGFjYi1hY2ZkLTM4Mjg4MGQ1OTUxNiJdLCJTdWJ0aXRsZSI6IkVpbmUgcXVhbnRpdGF0aXZlIEFuYWx5c2Ugdm9uIFN0cnVrdHVyZW4gdW5kIFByb3plc3NlbiBkZXIgT25saW5lLVBhcnRuZXJzdWNoZSIsIlRhYmxlT2ZDb250ZW50c0NvbXBsZXhpd</w:instrText>
          </w:r>
          <w:r>
            <w:instrText xml:space="preserve">HkiOjAsIlRhYmxlT2ZDb250ZW50c1NvdXJjZVRleHRGb3JtYXQiOjAsIlRhc2tzIjpbXSwiVGl0bGUiOiJQYXJ0bmVyd2FobCBpbSBJbnRlcm5ldCIsIlRpdGxlU3VwcGxlbWVudCI6Ilp1Z2wuOiBCYW1iZXJnLCBVbml2LiwgRGlzcy4sIDIwMTEiLCJUcmFuc2xhdG9ycyI6W10sIlllYXIiOiIyMDEyIiwiWWVhclJlc29sdmVkIjoiMjAxM</w:instrText>
          </w:r>
          <w:r>
            <w:instrText xml:space="preserve">iIsIkNyZWF0ZWRCeSI6Il9MZWVuYSBNYWHDnyIsIkNyZWF0ZWRPbiI6IjIwMjEtMDUtMDFUMTA6NDQ6MDQiLCJNb2RpZmllZEJ5IjoiX0xlZW5hIE1hYcOfIiwiSWQiOiI0NzU5MjRjZC0xOWRiLTQ0MDAtYTljZi0zNGI2ZjJjNWY4NTkiLCJNb2RpZmllZE9uIjoiMjAyMS0wNS0wMVQxMDo0NDowNCIsIlByb2plY3QiOnsiJHJlZiI6Ijgif</w:instrText>
          </w:r>
          <w:r>
            <w:instrText xml:space="preserve">X0sIlVzZU51bWJlcmluZ1R5cGVPZlBhcmVudERvY3VtZW50IjpmYWxzZSwiVXNlU3RhbmRhcmRQcmVmaXgiOmZhbHNlLCJVc2VTdGFuZGFyZFN1ZmZpeCI6ZmFsc2UsIlllYXJPbmx5Ijp0cnVlfV0sIkZvcm1hdHRlZFRleHQiOnsiJGlkIjoiMTUiLCJDb3VudCI6MSwiVGV4dFVuaXRzIjpbeyIkaWQiOiIxNiIsIkZvbnRTdHlsZSI6eyIka</w:instrText>
          </w:r>
          <w:r>
            <w:instrText xml:space="preserve">WQiOiIxNyIsIk5ldXRyYWwiOnRydWV9LCJSZWFkaW5nT3JkZXIiOjEsIlRleHQiOiIodmdsLiBlYmQuIDIwMTIsIDc3KSJ9XX0sIlRhZyI6IkNpdGF2aVBsYWNlaG9sZGVyIzM1MTc4YjU4LTA3MGUtNDAzNy05NGY4LTM3MDJlMTc1MTA2NCIsIlRleHQiOiIodmdsLiBlYmQuIDIwMTIsIDc3KSIsIldBSVZlcnNpb24iOiI2LjEwLjAuMCJ9}</w:instrText>
          </w:r>
          <w:r>
            <w:fldChar w:fldCharType="separate"/>
          </w:r>
          <w:r>
            <w:t xml:space="preserve">(vgl. ebd. 2012, 77)</w:t>
          </w:r>
          <w:r>
            <w:fldChar w:fldCharType="end"/>
          </w:r>
        </w:sdtContent>
      </w:sdt>
      <w:r>
        <w:t xml:space="preserve">.</w:t>
      </w:r>
      <w:r/>
    </w:p>
    <w:p>
      <w:pPr>
        <w:pBdr/>
        <w:spacing w:after="240" w:line="360" w:lineRule="auto"/>
        <w:ind/>
        <w:jc w:val="both"/>
        <w:rPr/>
      </w:pPr>
      <w:r>
        <w:t xml:space="preserve">Mit dem öffentlichen Zugang zum Online-Partnermarkt steht den</w:t>
      </w:r>
      <w:r>
        <w:t xml:space="preserve"> </w:t>
      </w:r>
      <w:r>
        <w:t xml:space="preserve">Partners</w:t>
      </w:r>
      <w:r>
        <w:t xml:space="preserve">uchenden </w:t>
      </w:r>
      <w:r>
        <w:t xml:space="preserve">beim Online-Dating </w:t>
      </w:r>
      <w:r>
        <w:t xml:space="preserve">eine </w:t>
      </w:r>
      <w:r>
        <w:t xml:space="preserve">sehr große</w:t>
      </w:r>
      <w:r>
        <w:t xml:space="preserve"> Anzahl an potenziellen Partnern zur Verfügung</w:t>
      </w:r>
      <w:r>
        <w:t xml:space="preserve">. E</w:t>
      </w:r>
      <w:r>
        <w:t xml:space="preserve">s findet anders als in Offline-Dating-Märkten keine Vorsortierung hinsichtlich einzelner Merkmale wie in der Schule </w:t>
      </w:r>
      <w:r>
        <w:t xml:space="preserve">nach </w:t>
      </w:r>
      <w:r>
        <w:t xml:space="preserve">dem </w:t>
      </w:r>
      <w:r>
        <w:t xml:space="preserve">Alter </w:t>
      </w:r>
      <w:r>
        <w:t xml:space="preserve">oder am Arbeitsplatz </w:t>
      </w:r>
      <w:r>
        <w:t xml:space="preserve">nach </w:t>
      </w:r>
      <w:r>
        <w:t xml:space="preserve">dem </w:t>
      </w:r>
      <w:r>
        <w:t xml:space="preserve">Bildungsniveau </w:t>
      </w:r>
      <w:r>
        <w:t xml:space="preserve">statt</w:t>
      </w:r>
      <w:r>
        <w:t xml:space="preserve"> </w:t>
      </w:r>
      <w:sdt>
        <w:sdtPr>
          <w:alias w:val="To edit, see citavi.com/edit"/>
          <w15:appearance w15:val="boundingBox"/>
          <w:id w:val="-1882013280"/>
          <w:placeholder>
            <w:docPart w:val="BAC81E4A598247F6A022E996A30F4BBB"/>
          </w:placeholder>
          <w:tag w:val="CitaviPlaceholder#2cffd1f8-0819-4533-9e8b-c11dacaf1fa9"/>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w:instrText>
          </w:r>
          <w:r>
            <w:instrText xml:space="preserve">XZpLkNpdGF0aW9ucy5Xb3JkUGxhY2Vob2xkZXJFbnRyeSwgU3dpc3NBY2FkZW1pYy5DaXRhdmkiLCJJZCI6IjY2ZDkwMDhlLTgwNDYtNGI3OC1iMjc1LTlkMTlhZWRiMjhlYiIsIlJhbmdlTGVuZ3RoIjoyMiwiUmVmZXJlbmNlSWQiOiIwYTUxYzBjYS0xNTM2LTRjYzgtOTBkOC04YWI0ODYwYzlhNmQiLCJQYWdlUmFuZ2UiOnsiJGlkIjoiM</w:instrText>
          </w:r>
          <w:r>
            <w:instrText xml:space="preserve">yIsIiR0eXBlIjoiU3dpc3NBY2FkZW1pYy5QYWdlUmFuZ2UsIFN3aXNzQWNhZGVtaWMiLCJFbmRQYWdlIjp7IiRpZCI6IjQiLCIkdHlwZSI6IlN3aXNzQWNhZGVtaWMuUGFnZU51bWJlciwgU3dpc3NBY2FkZW1pYyIsIklzRnVsbHlOdW1lcmljIjpmYWxzZSwiTnVtYmVyaW5nVHlwZSI6MCwiTnVtZXJhbFN5c3RlbSI6MH0sIk51bWJlcmluZ</w:instrText>
          </w:r>
          <w:r>
            <w:instrText xml:space="preserve">1R5cGUiOjAsIk51bWVyYWxTeXN0ZW0iOjAsIk9yaWdpbmFsU3RyaW5nIjoiMzM5IiwiU3RhcnRQYWdlIjp7IiRpZCI6IjUiLCIkdHlwZSI6IlN3aXNzQWNhZGVtaWMuUGFnZU51bWJlciwgU3dpc3NBY2FkZW1pYyIsIklzRnVsbHlOdW1lcmljIjp0cnVlLCJOdW1iZXIiOjMzOSwiTnVtYmVyaW5nVHlwZSI6MCwiTnVtZXJhbFN5c3RlbSI6M</w:instrText>
          </w:r>
          <w:r>
            <w:instrText xml:space="preserve">CwiT3JpZ2luYWxTdHJpbmciOiIzMzkiLCJQcmV0dHlTdHJpbmciOiIzMzkifX0sIlByZWZpeCI6InZnbC4gIiwiUmVmZXJlbmNlIjp7IiRpZCI6IjYiLCIkdHlwZSI6IlN3aXNzQWNhZGVtaWMuQ2l0YXZpLlJlZmVyZW5jZSwgU3dpc3NBY2FkZW1pYy5DaXRhdmkiLCJBYnN0cmFjdENvbXBsZXhpdHkiOjAsIkFic3RyYWN0U291cmNlVGV4d</w:instrText>
          </w:r>
          <w:r>
            <w:instrText xml:space="preserve">EZvcm1hdCI6MCwiQXV0aG9ycyI6W3siJGlkIjoiNyIsIiR0eXBlIjoiU3dpc3NBY2FkZW1pYy5DaXRhdmkuUGVyc29uLCBTd2lzc0FjYWRlbWljLkNpdGF2aSIsIkZpcnN0TmFtZSI6IlRob21hcyIsIkxhc3ROYW1lIjoiS2xlaW4iLCJQcm90ZWN0ZWQiOmZhbHNlLCJTZXgiOjIsIkNyZWF0ZWRCeSI6Il9MZWVuYSBNYWHDnyIsIkNyZWF0Z</w:instrText>
          </w:r>
          <w:r>
            <w:instrText xml:space="preserve">WRPbiI6IjIwMjEtMDQtMjlUMDc6NDQ6MzIiLCJNb2RpZmllZEJ5IjoiX0xlZW5hIE1hYcOfIiwiSWQiOiI4ZTg4NWQzYy02ZWJhLTQ3N2ItYTQ2Mi00YWFjZDllZjQxODMiLCJNb2RpZmllZE9uIjoiMjAyMS0wNC0yOVQwNzo0NDozMiIsIlByb2plY3QiOnsiJGlkIjoiOCIsIiR0eXBlIjoiU3dpc3NBY2FkZW1pYy5DaXRhdmkuUHJvamVjd</w:instrText>
          </w:r>
          <w:r>
            <w:instrText xml:space="preserve">CwgU3dpc3NBY2FkZW1pYy5DaXRhdmkifX1dLCJDaXRhdGlvbktleVVwZGF0ZVR5cGUiOjAsIkNvbGxhYm9yYXRvcnMiOltdLCJEb2kiOiIxMC4xMDA3Lzk3OC0zLTY1OC0wMjI3Ni0xXzExIiwiRWRpdG9ycyI6W10sIkV2YWx1YXRpb25Db21wbGV4aXR5IjowLCJFdmFsdWF0aW9uU291cmNlVGV4dEZvcm1hdCI6MCwiR3JvdXBzIjpbXSwiS</w:instrText>
          </w:r>
          <w:r>
            <w:instrText xml:space="preserve">GFzTGFiZWwxIjpmYWxzZSwiSGFzTGFiZWwyIjpmYWxzZSwiS2V5d29yZHMiOltdLCJMb2NhdGlvbnMiOlt7IiRpZCI6IjkiLCIkdHlwZSI6IlN3aXNzQWNhZGVtaWMuQ2l0YXZpLkxvY2F0aW9uLCBTd2lzc0FjYWRlbWljLkNpdGF2aSIsIkFkZHJlc3MiOnsiJGlkIjoiMTAiLCIkdHlwZSI6IlN3aXNzQWNhZGVtaWMuQ2l0YXZpLkxpbmtlZ</w:instrText>
          </w:r>
          <w:r>
            <w:instrText xml:space="preserve">FJlc291cmNlLCBTd2lzc0FjYWRlbWljLkNpdGF2aSIsIkxpbmtlZFJlc291cmNlVHlwZSI6NSwiT3JpZ2luYWxTdHJpbmciOiIxMC4xMDA3Lzk3OC0zLTY1OC0wMjI3Ni0xXzExIiwiVXJpU3RyaW5nIjoiaHR0cHM6Ly9kb2kub3JnLzEwLjEwMDcvOTc4LTMtNjU4LTAyMjc2LTFfMTEiLCJMaW5rZWRSZXNvdXJjZVN0YXR1cyI6OCwiUHJvc</w:instrText>
          </w:r>
          <w:r>
            <w:instrText xml:space="preserve">GVydGllcyI6eyIkaWQiOiIxMS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wNS0xMFQxODozOTo1MCIsIk1vZGlmaWVkQnkiOiJfT</w:instrText>
          </w:r>
          <w:r>
            <w:instrText xml:space="preserve">GVlbmEgTWFhw58iLCJJZCI6IjczM2EyNjVhLTM4NzktNGVmOS05NjAzLThhMzA5NWQ4ZjZlOSIsIk1vZGlmaWVkT24iOiIyMDIxLTA1LTEwVDE4OjM5OjUwIiwiUHJvamVjdCI6eyIkcmVmIjoiOCJ9fV0sIk9yZ2FuaXphdGlvbnMiOltdLCJPdGhlcnNJbnZvbHZlZCI6W10sIlBhZ2VSYW5nZSI6IjxzcD5cclxuICA8bj4zMjE8L24+XHJcb</w:instrText>
          </w:r>
          <w:r>
            <w:instrText xml:space="preserve">iAgPGluPnRydWU8L2luPlxyXG4gIDxvcz4zMjE8L29zPlxyXG4gIDxwcz4zMjE8L3BzPlxyXG48L3NwPlxyXG48ZXA+XHJcbiAgPG4+MzQzPC9uPlxyXG4gIDxpbj50cnVlPC9pbj5cclxuICA8b3M+MzQzPC9vcz5cclxuICA8cHM+MzQzPC9wcz5cclxuPC9lcD5cclxuPG9zPjMyMS0zNDM8L29zPiIsIlBhcmVudFJlZmVyZW5jZSI6eyIka</w:instrText>
          </w:r>
          <w:r>
            <w:instrText xml:space="preserve">WQiOiIxMiIsIiR0eXBlIjoiU3dpc3NBY2FkZW1pYy5DaXRhdmkuUmVmZXJlbmNlLCBTd2lzc0FjYWRlbWljLkNpdGF2aSIsIkFic3RyYWN0Q29tcGxleGl0eSI6MCwiQWJzdHJhY3RTb3VyY2VUZXh0Rm9ybWF0IjowLCJBdXRob3JzIjpbXSwiQ2l0YXRpb25LZXlVcGRhdGVUeXBlIjowLCJDb2xsYWJvcmF0b3JzIjpbXSwiRG9pIjoiMTAuM</w:instrText>
          </w:r>
          <w:r>
            <w:instrText xml:space="preserve">TAwNy85NzgtMy02NTgtMDIyNzYtMSIsIkVkaXRvcnMiOlt7IiRpZCI6IjEzIiwiJHR5cGUiOiJTd2lzc0FjYWRlbWljLkNpdGF2aS5QZXJzb24sIFN3aXNzQWNhZGVtaWMuQ2l0YXZpIiwiRmlyc3ROYW1lIjoiUGF1bCIsIkxhc3ROYW1lIjoiSGlsbCIsIk1pZGRsZU5hbWUiOiJCLiIsIlByb3RlY3RlZCI6ZmFsc2UsIlNleCI6MiwiQ3JlY</w:instrText>
          </w:r>
          <w:r>
            <w:instrText xml:space="preserve">XRlZEJ5IjoiX0xlZW5hIE1hYcOfIiwiQ3JlYXRlZE9uIjoiMjAyMS0wNS0xMFQxODozOTo1MCIsIk1vZGlmaWVkQnkiOiJfTGVlbmEgTWFhw58iLCJJZCI6IjU4MWVlMDk5LTI3MWYtNDZjOC1hNzRiLTQyM2Q3YmM5YmQxYyIsIk1vZGlmaWVkT24iOiIyMDIxLTA1LTEwVDE4OjM5OjUwIiwiUHJvamVjdCI6eyIkcmVmIjoiOCJ9fSx7IiRpZ</w:instrText>
          </w:r>
          <w:r>
            <w:instrText xml:space="preserve">CI6IjE0IiwiJHR5cGUiOiJTd2lzc0FjYWRlbWljLkNpdGF2aS5QZXJzb24sIFN3aXNzQWNhZGVtaWMuQ2l0YXZpIiwiRmlyc3ROYW1lIjoiSm9oYW5uZXMiLCJMYXN0TmFtZSI6IktvcHAiLCJQcm90ZWN0ZWQiOmZhbHNlLCJTZXgiOjIsIkNyZWF0ZWRCeSI6Il9MZWVuYSBNYWHDnyIsIkNyZWF0ZWRPbiI6IjIwMjEtMDUtMTBUMTg6Mzk6N</w:instrText>
          </w:r>
          <w:r>
            <w:instrText xml:space="preserve">TAiLCJNb2RpZmllZEJ5IjoiX0xlZW5hIE1hYcOfIiwiSWQiOiIwZTRmMTUwMi04ZTBmLTRlZTMtYmE5OC1kN2QyMDE1YTQ4OTUiLCJNb2RpZmllZE9uIjoiMjAyMS0wNS0xMFQxODozOTo1MCIsIlByb2plY3QiOnsiJHJlZiI6IjgifX1dLCJFdmFsdWF0aW9uQ29tcGxleGl0eSI6MCwiRXZhbHVhdGlvblNvdXJjZVRleHRGb3JtYXQiOjAsI</w:instrText>
          </w:r>
          <w:r>
            <w:instrText xml:space="preserve">kdyb3VwcyI6W10sIkhhc0xhYmVsMSI6ZmFsc2UsIkhhc0xhYmVsMiI6ZmFsc2UsIklzYm4iOiI5NzgtMy02NTgtMDIyNzUtNCIsIktleXdvcmRzIjpbXSwiTG9jYXRpb25zIjpbeyIkaWQiOiIxNSIsIiR0eXBlIjoiU3dpc3NBY2FkZW1pYy5DaXRhdmkuTG9jYXRpb24sIFN3aXNzQWNhZGVtaWMuQ2l0YXZpIiwiQWRkcmVzcyI6eyIkaWQiO</w:instrText>
          </w:r>
          <w:r>
            <w:instrText xml:space="preserve">iIxNiIsIiR0eXBlIjoiU3dpc3NBY2FkZW1pYy5DaXRhdmkuTGlua2VkUmVzb3VyY2UsIFN3aXNzQWNhZGVtaWMuQ2l0YXZpIiwiTGlua2VkUmVzb3VyY2VUeXBlIjo1LCJPcmlnaW5hbFN0cmluZyI6IjEwLjEwMDcvOTc4LTMtNjU4LTAyMjc2LTEiLCJVcmlTdHJpbmciOiJodHRwczovL2RvaS5vcmcvMTAuMTAwNy85NzgtMy02NTgtMDIyN</w:instrText>
          </w:r>
          <w:r>
            <w:instrText xml:space="preserve">zYtMSIsIkxpbmtlZFJlc291cmNlU3RhdHVzIjo4LCJQcm9wZXJ0aWVzIjp7IiRpZCI6IjE3IiwiJHR5cGUiOiJTd2lzc0FjYWRlbWljLkNpdGF2aS5MaW5rZWRSZXNvdXJjZVByb3BlcnRpZXMsIFN3aXNzQWNhZGVtaWMuQ2l0YXZpIn0sIlN5bmNGb2xkZXJUeXBlIjowLCJJc0xvY2FsQ2xvdWRQcm9qZWN0RmlsZUxpbmsiOmZhbHNlLCJJc</w:instrText>
          </w:r>
          <w:r>
            <w:instrText xml:space="preserve">0Nsb3VkUmVzdG9yZSI6ZmFsc2UsIklzQ2xvdWRDb3B5IjpmYWxzZSwiQXR0YWNobWVudEZvbGRlcldhc0luRmFsbGJhY2tNb2RlIjpmYWxzZX0sIkFubm90YXRpb25zIjpbXSwiTG9jYXRpb25UeXBlIjowLCJNaXJyb3JzUmVmZXJlbmNlUHJvcGVydHlJZCI6MTI4LCJDcmVhdGVkQnkiOiJfTGVlbmEgTWFhw58iLCJDcmVhdGVkT24iOiIyM</w:instrText>
          </w:r>
          <w:r>
            <w:instrText xml:space="preserve">DIxLTA1LTEwVDE4OjM5OjUwIiwiTW9kaWZpZWRCeSI6Il9MZWVuYSBNYWHDnyIsIklkIjoiZDVlZDBhM2UtMzQ1ZS00OWJhLWJhNGItNGRiMGUxMzU1MjY1IiwiTW9kaWZpZWRPbiI6IjIwMjEtMDUtMTBUMTg6Mzk6NTAiLCJQcm9qZWN0Ijp7IiRyZWYiOiI4In19XSwiT3JnYW5pemF0aW9ucyI6W10sIk90aGVyc0ludm9sdmVkIjpbXSwiU</w:instrText>
          </w:r>
          <w:r>
            <w:instrText xml:space="preserve">GxhY2VPZlB1YmxpY2F0aW9uIjoiV2llc2JhZGVuIiwiUHVibGlzaGVycyI6W3siJGlkIjoiMTgiLCIkdHlwZSI6IlN3aXNzQWNhZGVtaWMuQ2l0YXZpLlB1Ymxpc2hlciwgU3dpc3NBY2FkZW1pYy5DaXRhdmkiLCJOYW1lIjoiU3ByaW5nZXIgRmFjaG1lZGllbiBXaWVzYmFkZW4iLCJQcm90ZWN0ZWQiOmZhbHNlLCJDcmVhdGVkQnkiOiJfT</w:instrText>
          </w:r>
          <w:r>
            <w:instrText xml:space="preserve">GVlbmEgTWFhw58iLCJDcmVhdGVkT24iOiIyMDIxLTA1LTEwVDE4OjM5OjUwIiwiTW9kaWZpZWRCeSI6Il9MZWVuYSBNYWHDnyIsIklkIjoiYjIzYWIwYjktMjk3NS00MmIzLTg2ZjMtYjRiMjE1ZjQyNmJmIiwiTW9kaWZpZWRPbiI6IjIwMjEtMDUtMTBUMTg6Mzk6NTAiLCJQcm9qZWN0Ijp7IiRyZWYiOiI4In19XSwiUXVvdGF0aW9ucyI6W</w:instrText>
          </w:r>
          <w:r>
            <w:instrText xml:space="preserve">10sIlJhdGluZyI6MCwiUmVmZXJlbmNlVHlwZSI6IkJvb2tFZGl0ZWQiLCJTaG9ydFRpdGxlIjoiSGlsbCwgS29wcCAoSGcuKSAyMDE1IOKAkyBIYW5kYnVjaCBGYW1pbGllbnNvemlvbG9naWUiLCJTaG9ydFRpdGxlVXBkYXRlVHlwZSI6MCwiU291cmNlT2ZCaWJsaW9ncmFwaGljSW5mb3JtYXRpb24iOiJDcm9zc1JlZiIsIlN0YXRpY0lkc</w:instrText>
          </w:r>
          <w:r>
            <w:instrText xml:space="preserve">yI6WyJkYzU5MzY0MS00NWZjLTQxZmMtOGUzMS1iYzkzNDIyYzA4MWMiXSwiVGFibGVPZkNvbnRlbnRzQ29tcGxleGl0eSI6MCwiVGFibGVPZkNvbnRlbnRzU291cmNlVGV4dEZvcm1hdCI6MCwiVGFza3MiOltdLCJUaXRsZSI6IkhhbmRidWNoIEZhbWlsaWVuc296aW9sb2dpZSIsIlRyYW5zbGF0b3JzIjpbXSwiWWVhciI6IjIwMTUiLCJZZ</w:instrText>
          </w:r>
          <w:r>
            <w:instrText xml:space="preserve">WFyUmVzb2x2ZWQiOiIyMDE1IiwiQ3JlYXRlZEJ5IjoiX0xlZW5hIE1hYcOfIiwiQ3JlYXRlZE9uIjoiMjAyMS0wNS0xMFQxODozOTo1MCIsIk1vZGlmaWVkQnkiOiJfTGVlbmEgTWFhw58iLCJJZCI6IjFhYmQ3MmU0LTU0MWEtNGY0ZC1iNDIwLTQ2YzQyZjM3ZTNjNSIsIk1vZGlmaWVkT24iOiIyMDIxLTA1LTEwVDE4OjM5OjUwIiwiUHJva</w:instrText>
          </w:r>
          <w:r>
            <w:instrText xml:space="preserve">mVjdCI6eyIkcmVmIjoiOCJ9fSwiUHVibGlzaGVycyI6W10sIlF1b3RhdGlvbnMiOltdLCJSYXRpbmciOjAsIlJlZmVyZW5jZVR5cGUiOiJDb250cmlidXRpb24iLCJTaG9ydFRpdGxlIjoiS2xlaW4gMjAxNSDigJMgUGFydG5lcndhaGwiLCJTaG9ydFRpdGxlVXBkYXRlVHlwZSI6MCwiU291cmNlT2ZCaWJsaW9ncmFwaGljSW5mb3JtYXRpb</w:instrText>
          </w:r>
          <w:r>
            <w:instrText xml:space="preserve">24iOiJDcm9zc1JlZiIsIlN0YXRpY0lkcyI6WyJkY2NiYzBhMS1kMTQyLTRjNjctODI1NS1jZDczZWY0NDFlYmMiXSwiVGFibGVPZkNvbnRlbnRzQ29tcGxleGl0eSI6MCwiVGFibGVPZkNvbnRlbnRzU291cmNlVGV4dEZvcm1hdCI6MCwiVGFza3MiOltdLCJUaXRsZSI6IlBhcnRuZXJ3YWhsIiwiVHJhbnNsYXRvcnMiOltdLCJZZWFyUmVzb</w:instrText>
          </w:r>
          <w:r>
            <w:instrText xml:space="preserve">2x2ZWQiOiIyMDE1IiwiQ3JlYXRlZEJ5IjoiX0xlZW5hIE1hYcOfIiwiQ3JlYXRlZE9uIjoiMjAyMS0wNS0xMFQxODozOTo1MCIsIk1vZGlmaWVkQnkiOiJfTGVlbmEgTWFhw58iLCJJZCI6IjBhNTFjMGNhLTE1MzYtNGNjOC05MGQ4LThhYjQ4NjBjOWE2ZCIsIk1vZGlmaWVkT24iOiIyMDIxLTA1LTEwVDE4OjM5OjUwIiwiUHJvamVjdCI6e</w:instrText>
          </w:r>
          <w:r>
            <w:instrText xml:space="preserve">yIkcmVmIjoiOCJ9fSwiVXNlTnVtYmVyaW5nVHlwZU9mUGFyZW50RG9jdW1lbnQiOmZhbHNlLCJVc2VTdGFuZGFyZFByZWZpeCI6ZmFsc2UsIlVzZVN0YW5kYXJkU3VmZml4IjpmYWxzZX1dLCJGb3JtYXR0ZWRUZXh0Ijp7IiRpZCI6IjE5IiwiQ291bnQiOjEsIlRleHRVbml0cyI6W3siJGlkIjoiMjAiLCJGb250U3R5bGUiOnsiJGlkIjoiM</w:instrText>
          </w:r>
          <w:r>
            <w:instrText xml:space="preserve">jEiLCJOZXV0cmFsIjp0cnVlfSwiUmVhZGluZ09yZGVyIjoxLCJUZXh0IjoiKHZnbC4gS2xlaW4gMjAxNSwgMzM5KSJ9XX0sIlRhZyI6IkNpdGF2aVBsYWNlaG9sZGVyIzJjZmZkMWY4LTA4MTktNDUzMy05ZThiLWMxMWRhY2FmMWZhOSIsIlRleHQiOiIodmdsLiBLbGVpbiAyMDE1LCAzMzkpIiwiV0FJVmVyc2lvbiI6IjYuMTAuMC4wIn0=}</w:instrText>
          </w:r>
          <w:r>
            <w:fldChar w:fldCharType="separate"/>
          </w:r>
          <w:r>
            <w:t xml:space="preserve">(vgl. Klein 2015, 339)</w:t>
          </w:r>
          <w:r>
            <w:fldChar w:fldCharType="end"/>
          </w:r>
        </w:sdtContent>
      </w:sdt>
      <w:r>
        <w:t xml:space="preserve">. </w:t>
      </w:r>
      <w:r>
        <w:t xml:space="preserve">Regionale oder institutionelle </w:t>
      </w:r>
      <w:r>
        <w:t xml:space="preserve">Treffpunkte</w:t>
      </w:r>
      <w:r>
        <w:t xml:space="preserve">, wie Nachbarschaften oder Bildungsinstitu</w:t>
      </w:r>
      <w:r>
        <w:t xml:space="preserve">t</w:t>
      </w:r>
      <w:r>
        <w:t xml:space="preserve">ionen </w:t>
      </w:r>
      <w:sdt>
        <w:sdtPr>
          <w:alias w:val="To edit, see citavi.com/edit"/>
          <w15:appearance w15:val="boundingBox"/>
          <w:id w:val="1944107347"/>
          <w:placeholder>
            <w:docPart w:val="DefaultPlaceholder_-1854013440"/>
          </w:placeholder>
          <w:tag w:val="CitaviPlaceholder#7fb5d177-c59e-4617-b4d0-acc91bee8d65"/>
          <w:rPr/>
        </w:sdtPr>
        <w:sdtContent>
          <w:r>
            <w:fldChar w:fldCharType="begin"/>
          </w:r>
          <w:r>
            <w:instrText xml:space="preserve">ADDIN CitaviPlaceholder{eyIkaWQiOiIxIiwiJHR5cGUiOiJTd2lzc0FjYWRlbWljLkNpdGF2aS5DaXRhdGlvb</w:instrText>
          </w:r>
          <w:r>
            <w:instrText xml:space="preserve">nMuV29yZFBsYWNlaG9sZGVyLCBTd2lzc0FjYWRlbWljLkNpdGF2aSIsIkVudHJpZXMiOlt7IiRpZCI6IjIiLCIkdHlwZSI6IlN3aXNzQWNhZGVtaWMuQ2l0YXZpLkNpdGF0aW9ucy5Xb3JkUGxhY2Vob2xkZXJFbnRyeSwgU3dpc3NBY2FkZW1pYy5DaXRhdmkiLCJJZCI6IjhiMmE3MDVmLWVkY2QtNGJjNy05ZGQ3LTNiZmZkZmU0MDhlZSIsI</w:instrText>
          </w:r>
          <w:r>
            <w:instrText xml:space="preserve">lJhbmdlTGVuZ3RoIjoyOCwiUmVmZXJlbmNlSWQiOiI3MzQ4MjYzZi1jNzcwLTQwMGMtOTUwZS1hNzM4YzliMGNmNmQiLCJQcmVmaXgiOiJ2Z2wuICIsIlJlZmVyZW5jZSI6eyIkaWQiOiIzIiwiJHR5cGUiOiJTd2lzc0FjYWRlbWljLkNpdGF2aS5SZWZlcmVuY2UsIFN3aXNzQWNhZGVtaWMuQ2l0YXZpIiwiQWJzdHJhY3RDb21wbGV4aXR5I</w:instrText>
          </w:r>
          <w:r>
            <w:instrText xml:space="preserve">jowLCJBYnN0cmFjdFNvdXJjZVRleHRGb3JtYXQiOjAsIkF1dGhvcnMiOlt7IiRpZCI6IjQiLCIkdHlwZSI6IlN3aXNzQWNhZGVtaWMuQ2l0YXZpLlBlcnNvbiwgU3dpc3NBY2FkZW1pYy5DaXRhdmkiLCJGaXJzdE5hbWUiOiJNYXR0aGlqcyIsIkxhc3ROYW1lIjoiS2FsbWlqbiIsIlByb3RlY3RlZCI6ZmFsc2UsIlNleCI6MCwiQ3JlYXRlZ</w:instrText>
          </w:r>
          <w:r>
            <w:instrText xml:space="preserve">EJ5IjoiX0xlZW5hIE1hYcOfIiwiQ3JlYXRlZE9uIjoiMjAyMS0wNS0xMVQxMzozOToxNCIsIk1vZGlmaWVkQnkiOiJfTGVlbmEgTWFhw58iLCJJZCI6ImEyNTAwMjY4LWRiOTMtNDUxOC04YjgxLWIxY2U2ZjgxYjA5MyIsIk1vZGlmaWVkT24iOiIyMDIxLTA1LTExVDEzOjM5OjE0IiwiUHJvamVjdCI6eyIkaWQiOiI1IiwiJHR5cGUiOiJTd</w:instrText>
          </w:r>
          <w:r>
            <w:instrText xml:space="preserve">2lzc0FjYWRlbWljLkNpdGF2aS5Qcm9qZWN0LCBTd2lzc0FjYWRlbWljLkNpdGF2aSJ9fSx7IiRpZCI6IjYiLCIkdHlwZSI6IlN3aXNzQWNhZGVtaWMuQ2l0YXZpLlBlcnNvbiwgU3dpc3NBY2FkZW1pYy5DaXRhdmkiLCJGaXJzdE5hbWUiOiJIZW5rIiwiTGFzdE5hbWUiOiJGbGFwIiwiUHJvdGVjdGVkIjpmYWxzZSwiU2V4IjoyLCJDcmVhd</w:instrText>
          </w:r>
          <w:r>
            <w:instrText xml:space="preserve">GVkQnkiOiJfTGVlbmEgTWFhw58iLCJDcmVhdGVkT24iOiIyMDIxLTEwLTEwVDEwOjI5OjIwIiwiTW9kaWZpZWRCeSI6Il9MZWVuYSBNYWHDnyIsIklkIjoiZWUwOTgyZjktOGI1ZS00YTdiLTk4MmQtMTdlOWE2ODA3YTczIiwiTW9kaWZpZWRPbiI6IjIwMjEtMTAtMTBUMTA6Mjk6MjAiLCJQcm9qZWN0Ijp7IiRyZWYiOiI1In19XSwiQ2l0Y</w:instrText>
          </w:r>
          <w:r>
            <w:instrText xml:space="preserve">XRpb25LZXlVcGRhdGVUeXBlIjowLCJDb2xsYWJvcmF0b3JzIjpbXSwiQ292ZXJQYXRoIjp7IiRpZCI6IjciLCIkdHlwZSI6IlN3aXNzQWNhZGVtaWMuQ2l0YXZpLkxpbmtlZFJlc291cmNlLCBTd2lzc0FjYWRlbWljLkNpdGF2aSIsIkxpbmtlZFJlc291cmNlVHlwZSI6MiwiT3JpZ2luYWxTdHJpbmciOiJDOlxcVXNlcnNcXEhQXFxBcHBEY</w:instrText>
          </w:r>
          <w:r>
            <w:instrText xml:space="preserve">XRhXFxMb2NhbFxcVGVtcFxcbmRqZDJyYzQuanBnIiwiVXJpU3RyaW5nIjoiNzM0ODI2M2YtYzc3MC00MDBjLTk1MGUtYTczOGM5YjBjZjZkIiwiTGlua2VkUmVzb3VyY2VTdGF0dXMiOjgsIlByb3BlcnRpZXMiOnsiJGlkIjoiOCIsIiR0eXBlIjoiU3dpc3NBY2FkZW1pYy5DaXRhdmkuTGlua2VkUmVzb3VyY2VQcm9wZXJ0aWVzLCBTd2lzc</w:instrText>
          </w:r>
          <w:r>
            <w:instrText xml:space="preserve">0FjYWRlbWljLkNpdGF2aSJ9LCJTeW5jRm9sZGVyVHlwZSI6MCwiSXNMb2NhbENsb3VkUHJvamVjdEZpbGVMaW5rIjpmYWxzZSwiSXNDbG91ZFJlc3RvcmUiOmZhbHNlLCJJc0Nsb3VkQ29weSI6ZmFsc2UsIkF0dGFjaG1lbnRGb2xkZXJXYXNJbkZhbGxiYWNrTW9kZSI6ZmFsc2V9LCJEb2kiOiIxMC4xMzUzL3NvZi4yMDAxLjAwNDQiLCJFZ</w:instrText>
          </w:r>
          <w:r>
            <w:instrText xml:space="preserve">Gl0b3JzIjpbXSwiRXZhbHVhdGlvbkNvbXBsZXhpdHkiOjAsIkV2YWx1YXRpb25Tb3VyY2VUZXh0Rm9ybWF0IjowLCJHcm91cHMiOltdLCJIYXNMYWJlbDEiOmZhbHNlLCJIYXNMYWJlbDIiOmZhbHNlLCJLZXl3b3JkcyI6W10sIkxvY2F0aW9ucyI6W3siJGlkIjoiOSIsIiR0eXBlIjoiU3dpc3NBY2FkZW1pYy5DaXRhdmkuTG9jYXRpb24sI</w:instrText>
          </w:r>
          <w:r>
            <w:instrText xml:space="preserve">FN3aXNzQWNhZGVtaWMuQ2l0YXZpIiwiQWRkcmVzcyI6eyIkaWQiOiIxMCIsIiR0eXBlIjoiU3dpc3NBY2FkZW1pYy5DaXRhdmkuTGlua2VkUmVzb3VyY2UsIFN3aXNzQWNhZGVtaWMuQ2l0YXZpIiwiTGlua2VkUmVzb3VyY2VUeXBlIjo1LCJPcmlnaW5hbFN0cmluZyI6IjEwLjEzNTMvc29mLjIwMDEuMDA0NCIsIlVyaVN0cmluZyI6Imh0d</w:instrText>
          </w:r>
          <w:r>
            <w:instrText xml:space="preserve">HBzOi8vZG9pLm9yZy8xMC4xMzUzL3NvZi4yMDAxLjAwNDQiLCJMaW5rZWRSZXNvdXJjZVN0YXR1cyI6OCwiUHJvcGVydGllcyI6eyIkaWQiOiIxMS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yOCwiQ3JlYXRlZEJ5I</w:instrText>
          </w:r>
          <w:r>
            <w:instrText xml:space="preserve">joiX0xlZW5hIE1hYcOfIiwiQ3JlYXRlZE9uIjoiMjAyMS0xMC0xMFQxMDoyODozMSIsIk1vZGlmaWVkQnkiOiJfTGVlbmEgTWFhw58iLCJJZCI6Ijk4NWZjZTI1LTUyMmUtNDU0MC1iYTI5LTVjMjA3ZjkzM2QwMCIsIk1vZGlmaWVkT24iOiIyMDIxLTEwLTEwVDEwOjI4OjMxIiwiUHJvamVjdCI6eyIkcmVmIjoiNSJ9fV0sIk51bWJlciI6I</w:instrText>
          </w:r>
          <w:r>
            <w:instrText xml:space="preserve">jQiLCJPcmdhbml6YXRpb25zIjpbXSwiT3RoZXJzSW52b2x2ZWQiOltdLCJQYWdlUmFuZ2UiOiI8c3A+XHJcbiAgPG4+MTI4OTwvbj5cclxuICA8aW4+dHJ1ZTwvaW4+XHJcbiAgPG9zPjEyODk8L29zPlxyXG4gIDxwcz4xMjg5PC9wcz5cclxuPC9zcD5cclxuPGVwPlxyXG4gIDxuPjEzMTI8L24+XHJcbiAgPGluPnRydWU8L2luPlxyXG4gI</w:instrText>
          </w:r>
          <w:r>
            <w:instrText xml:space="preserve">Dxvcz4xMzEyPC9vcz5cclxuICA8cHM+MTMxMjwvcHM+XHJcbjwvZXA+XHJcbjxvcz4xMjg5LTEzMTI8L29zPiIsIlBlcmlvZGljYWwiOnsiJGlkIjoiMTIiLCIkdHlwZSI6IlN3aXNzQWNhZGVtaWMuQ2l0YXZpLlBlcmlvZGljYWwsIFN3aXNzQWNhZGVtaWMuQ2l0YXZpIiwiRWlzc24iOiIxNTM0LTc2MDUiLCJJc3NuIjoiMDAzNy03NzMyI</w:instrText>
          </w:r>
          <w:r>
            <w:instrText xml:space="preserve">iwiTmFtZSI6IlNvY2lhbCBGb3JjZXMiLCJQYWdpbmF0aW9uIjowLCJQcm90ZWN0ZWQiOmZhbHNlLCJDcmVhdGVkQnkiOiJfTGVlbmEgTWFhw58iLCJDcmVhdGVkT24iOiIyMDIxLTA1LTExVDEzOjI4OjMzIiwiTW9kaWZpZWRCeSI6Il9MZWVuYSBNYWHDnyIsIklkIjoiMTQ2NTAyYTItYzM1MS00OTdmLTk0ZjgtMDdmYWEwNmMzZDFkIiwiT</w:instrText>
          </w:r>
          <w:r>
            <w:instrText xml:space="preserve">W9kaWZpZWRPbiI6IjIwMjEtMDUtMTFUMTM6Mjg6MzMiLCJQcm9qZWN0Ijp7IiRyZWYiOiI1In19LCJQdWJsaXNoZXJzIjpbXSwiUXVvdGF0aW9ucyI6W10sIlJhdGluZyI6MCwiUmVmZXJlbmNlVHlwZSI6IkpvdXJuYWxBcnRpY2xlIiwiU2hvcnRUaXRsZSI6IkthbG1pam4sIEZsYXAgMjAwMSDigJMgQXNzb3J0YXRpdmUgTWVldGluZyBhb</w:instrText>
          </w:r>
          <w:r>
            <w:instrText xml:space="preserve">mQgTWF0aW5nIiwiU2hvcnRUaXRsZVVwZGF0ZVR5cGUiOjAsIlNvdXJjZU9mQmlibGlvZ3JhcGhpY0luZm9ybWF0aW9uIjoiQ3Jvc3NSZWYiLCJTdGF0aWNJZHMiOlsiOGYxODYxMmQtYzJhOS00NTU1LWFjMjQtZjE5ZDNjNjc3OWNlIl0sIlRhYmxlT2ZDb250ZW50c0NvbXBsZXhpdHkiOjAsIlRhYmxlT2ZDb250ZW50c1NvdXJjZVRleHRGb</w:instrText>
          </w:r>
          <w:r>
            <w:instrText xml:space="preserve">3JtYXQiOjAsIlRhc2tzIjpbXSwiVGl0bGUiOiJBc3NvcnRhdGl2ZSBNZWV0aW5nIGFuZCBNYXRpbmc6IFVuaW50ZW5kZWQgQ29uc2VxdWVuY2VzIG9mIE9yZ2FuaXplZCBTZXR0aW5ncyBmb3IgUGFydG5lciBDaG9pY2VzIiwiVHJhbnNsYXRvcnMiOltdLCJWb2x1bWUiOiI3OSIsIlllYXIiOiIyMDAxIiwiWWVhclJlc29sdmVkIjoiMjAwM</w:instrText>
          </w:r>
          <w:r>
            <w:instrText xml:space="preserve">SIsIkNyZWF0ZWRCeSI6Il9MZWVuYSBNYWHDnyIsIkNyZWF0ZWRPbiI6IjIwMjEtMTAtMTBUMTA6Mjg6MzEiLCJNb2RpZmllZEJ5IjoiX0xlZW5hIE1hYcOfIiwiSWQiOiI3MzQ4MjYzZi1jNzcwLTQwMGMtOTUwZS1hNzM4YzliMGNmNmQiLCJNb2RpZmllZE9uIjoiMjAyMS0xMC0xMFQxMDoyOToyMCIsIlByb2plY3QiOnsiJHJlZiI6IjUif</w:instrText>
          </w:r>
          <w:r>
            <w:instrText xml:space="preserve">X0sIlVzZU51bWJlcmluZ1R5cGVPZlBhcmVudERvY3VtZW50IjpmYWxzZSwiVXNlU3RhbmRhcmRQcmVmaXgiOmZhbHNlLCJVc2VTdGFuZGFyZFN1ZmZpeCI6ZmFsc2V9XSwiRm9ybWF0dGVkVGV4dCI6eyIkaWQiOiIxMyIsIkNvdW50IjoxLCJUZXh0VW5pdHMiOlt7IiRpZCI6IjE0IiwiRm9udFN0eWxlIjp7IiRpZCI6IjE1IiwiTmV1dHJhb</w:instrText>
          </w:r>
          <w:r>
            <w:instrText xml:space="preserve">CI6dHJ1ZX0sIlJlYWRpbmdPcmRlciI6MSwiVGV4dCI6Iih2Z2wuIEthbG1pam4gdW5kIEZsYXAgMjAwMSkifV19LCJUYWciOiJDaXRhdmlQbGFjZWhvbGRlciM3ZmI1ZDE3Ny1jNTllLTQ2MTctYjRkMC1hY2M5MWJlZThkNjUiLCJUZXh0IjoiKHZnbC4gS2FsbWlqbiB1bmQgRmxhcCAyMDAxKSIsIldBSVZlcnNpb24iOiI2LjEwLjAuMCJ9}</w:instrText>
          </w:r>
          <w:r>
            <w:fldChar w:fldCharType="separate"/>
          </w:r>
          <w:r>
            <w:t xml:space="preserve">(vgl. Kalmijn und Flap 2001)</w:t>
          </w:r>
          <w:r>
            <w:fldChar w:fldCharType="end"/>
          </w:r>
        </w:sdtContent>
      </w:sdt>
      <w:r>
        <w:t xml:space="preserve"> s</w:t>
      </w:r>
      <w:r>
        <w:t xml:space="preserve">ind </w:t>
      </w:r>
      <w:r>
        <w:t xml:space="preserve">ebenfalls </w:t>
      </w:r>
      <w:r>
        <w:t xml:space="preserve">weitaus homogener organisiert als das Internet. </w:t>
      </w:r>
      <w:r>
        <w:t xml:space="preserve">Somit steht den Nutzern ein großer heterogener Pool </w:t>
      </w:r>
      <w:r>
        <w:t xml:space="preserve">an</w:t>
      </w:r>
      <w:r>
        <w:t xml:space="preserve"> Partnermöglichkeiten zur Verfügung. </w:t>
      </w:r>
      <w:r>
        <w:t xml:space="preserve">Diese starke Heterogenität ist charakteristisch für den</w:t>
      </w:r>
      <w:r>
        <w:t xml:space="preserve"> einleitend angesprochenen</w:t>
      </w:r>
      <w:r>
        <w:t xml:space="preserve"> </w:t>
      </w:r>
      <w:r>
        <w:rPr>
          <w:i/>
        </w:rPr>
        <w:t xml:space="preserve">Hyper-Fokus</w:t>
      </w:r>
      <w:r>
        <w:t xml:space="preserve">. </w:t>
      </w:r>
      <w:r>
        <w:t xml:space="preserve">Da</w:t>
      </w:r>
      <w:r>
        <w:t xml:space="preserve"> </w:t>
      </w:r>
      <w:r>
        <w:t xml:space="preserve">Nutzer</w:t>
      </w:r>
      <w:r>
        <w:t xml:space="preserve"> </w:t>
      </w:r>
      <w:r>
        <w:t xml:space="preserve">über Ausschlussprinzipien </w:t>
      </w:r>
      <w:r>
        <w:t xml:space="preserve">selektieren, was für Merkmale</w:t>
      </w:r>
      <w:r>
        <w:t xml:space="preserve"> </w:t>
      </w:r>
      <w:r>
        <w:t xml:space="preserve">ih</w:t>
      </w:r>
      <w:r>
        <w:t xml:space="preserve">nen</w:t>
      </w:r>
      <w:r>
        <w:t xml:space="preserve"> </w:t>
      </w:r>
      <w:r>
        <w:t xml:space="preserve">beim Kennenlernen </w:t>
      </w:r>
      <w:r>
        <w:t xml:space="preserve">wichtig sind</w:t>
      </w:r>
      <w:r>
        <w:t xml:space="preserve">, wie beispielsweise Geschlecht, Umkreissuche, Bildung oder Alter</w:t>
      </w:r>
      <w:r>
        <w:t xml:space="preserve">, können dem nicht entsprechende Personen vorschnell aussortiert werden</w:t>
      </w:r>
      <w:r>
        <w:t xml:space="preserve">.</w:t>
      </w:r>
      <w:r>
        <w:t xml:space="preserve"> </w:t>
      </w:r>
      <w:sdt>
        <w:sdtPr>
          <w:alias w:val="To edit, see citavi.com/edit"/>
          <w15:appearance w15:val="boundingBox"/>
          <w:id w:val="1630437919"/>
          <w:placeholder>
            <w:docPart w:val="DefaultPlaceholder_-1854013440"/>
          </w:placeholder>
          <w:tag w:val="CitaviPlaceholder#073d4942-bb5b-4f0d-af75-c018a3c74b4a"/>
          <w:rPr/>
        </w:sdtPr>
        <w:sdtContent>
          <w:r>
            <w:fldChar w:fldCharType="begin"/>
          </w:r>
          <w:r>
            <w:instrText xml:space="preserve">ADDIN CitaviPlaceholder{eyIkaWQiO</w:instrText>
          </w:r>
          <w:r>
            <w:instrText xml:space="preserve">iIxIiwiJHR5cGUiOiJTd2lzc0FjYWRlbWljLkNpdGF2aS5DaXRhdGlvbnMuV29yZFBsYWNlaG9sZGVyLCBTd2lzc0FjYWRlbWljLkNpdGF2aSIsIkFzc29jaWF0ZVdpdGhQbGFjZWhvbGRlclRhZyI6IkNpdGF2aVBsYWNlaG9sZGVyI2ZhNzQ5YjUzLWJiZDQtNGMzZi05MjM0LTZkODFiOGU3MDA4NiIsIkVudHJpZXMiOlt7IiRpZCI6IjIiL</w:instrText>
          </w:r>
          <w:r>
            <w:instrText xml:space="preserve">CIkdHlwZSI6IlN3aXNzQWNhZGVtaWMuQ2l0YXZpLkNpdGF0aW9ucy5Xb3JkUGxhY2Vob2xkZXJFbnRyeSwgU3dpc3NBY2FkZW1pYy5DaXRhdmkiLCJJZCI6IjQ3YjYzOWJlLTAwNTgtNDA4Ny1hY2Y3LTZlZWViNjk4ZGU1OCIsIlJhbmdlTGVuZ3RoIjo4LCJSZWZlcmVuY2VJZCI6IjkxOWJiMzQ3LTNkYzktNGJiNC1iZjQzLWI2OWI1ZWRmN</w:instrText>
          </w:r>
          <w:r>
            <w:instrText xml:space="preserve">TA1OSIsIk5vUGFyIjp0cnVlLCJQZXJzb25Pbmx5Ijp0cnVlLCJSZWZlcmVuY2UiOnsiJGlkIjoiMyIsIiR0eXBlIjoiU3dpc3NBY2FkZW1pYy5DaXRhdmkuUmVmZXJlbmNlLCBTd2lzc0FjYWRlbWljLkNpdGF2aSIsIkFic3RyYWN0Q29tcGxleGl0eSI6MCwiQWJzdHJhY3RTb3VyY2VUZXh0Rm9ybWF0IjowLCJBdXRob3JzIjpbeyIkaWQiO</w:instrText>
          </w:r>
          <w:r>
            <w:instrText xml:space="preserve">iI0IiwiJHR5cGUiOiJTd2lzc0FjYWRlbWljLkNpdGF2aS5QZXJzb24sIFN3aXNzQWNhZGVtaWMuQ2l0YXZpIiwiRmlyc3ROYW1lIjoiRG9yZWVuIiwiTGFzdE5hbWUiOiJaaWxsbWFubiIsIlByb3RlY3RlZCI6ZmFsc2UsIlNleCI6MSwiQ3JlYXRlZEJ5IjoiX0xlZW5hIE1hYcOfIiwiQ3JlYXRlZE9uIjoiMjAyMS0xMC0xOVQyMjowODo1M</w:instrText>
          </w:r>
          <w:r>
            <w:instrText xml:space="preserve">SIsIk1vZGlmaWVkQnkiOiJfTGVlbmEgTWFhw58iLCJJZCI6IjkzZDY0MTg2LWI5MTMtNGI4Mi05OGJlLWIxYmU1ZTNlNDg0ZiIsIk1vZGlmaWVkT24iOiIyMDIxLTEwLTE5VDIyOjA4OjUxIiwiUHJvamVjdCI6eyIkaWQiOiI1IiwiJHR5cGUiOiJTd2lzc0FjYWRlbWljLkNpdGF2aS5Qcm9qZWN0LCBTd2lzc0FjYWRlbWljLkNpdGF2aSJ9f</w:instrText>
          </w:r>
          <w:r>
            <w:instrText xml:space="preserve">V0sIkNpdGF0aW9uS2V5VXBkYXRlVHlwZSI6MCwiQ29sbGFib3JhdG9ycyI6W10sIkNvdmVyUGF0aCI6eyIkaWQiOiI2IiwiJHR5cGUiOiJTd2lzc0FjYWRlbWljLkNpdGF2aS5MaW5rZWRSZXNvdXJjZSwgU3dpc3NBY2FkZW1pYy5DaXRhdmkiLCJMaW5rZWRSZXNvdXJjZVR5cGUiOjIsIk9yaWdpbmFsU3RyaW5nIjoiQzpcXFVzZXJzXFxIU</w:instrText>
          </w:r>
          <w:r>
            <w:instrText xml:space="preserve">FxcQXBwRGF0YVxcTG9jYWxcXFRlbXBcXDMxM2ptdm5mLmpwZyIsIlVyaVN0cmluZyI6IjkxOWJiMzQ3LTNkYzktNGJiNC1iZjQzLWI2OWI1ZWRmNTA1OSIsIkxpbmtlZFJlc291cmNlU3RhdHVzIjo4LCJQcm9wZXJ0aWVzIjp7IiRpZCI6IjciLCIkdHlwZSI6IlN3aXNzQWNhZGVtaWMuQ2l0YXZpLkxpbmtlZFJlc291cmNlUHJvcGVydGllc</w:instrText>
          </w:r>
          <w:r>
            <w:instrText xml:space="preserve">ywgU3dpc3NBY2FkZW1pYy5DaXRhdmkifSwiU3luY0ZvbGRlclR5cGUiOjAsIklzTG9jYWxDbG91ZFByb2plY3RGaWxlTGluayI6ZmFsc2UsIklzQ2xvdWRSZXN0b3JlIjpmYWxzZSwiSXNDbG91ZENvcHkiOmZhbHNlLCJBdHRhY2htZW50Rm9sZGVyV2FzSW5GYWxsYmFja01vZGUiOmZhbHNlfSwiRG9pIjoiMTAuMTAwNy85NzgtMy02NTgtM</w:instrText>
          </w:r>
          <w:r>
            <w:instrText xml:space="preserve">TM4ODEtMyIsIkVkaXRvcnMiOltdLCJFdmFsdWF0aW9uQ29tcGxleGl0eSI6MCwiRXZhbHVhdGlvblNvdXJjZVRleHRGb3JtYXQiOjAsIkdyb3VwcyI6W10sIkhhc0xhYmVsMSI6ZmFsc2UsIkhhc0xhYmVsMiI6ZmFsc2UsIklzYm4iOiI5NzgtMy02NTgtMTM4ODAtNiIsIktleXdvcmRzIjpbXSwiTG9jYXRpb25zIjpbeyIkaWQiOiI4IiwiJ</w:instrText>
          </w:r>
          <w:r>
            <w:instrText xml:space="preserve">HR5cGUiOiJTd2lzc0FjYWRlbWljLkNpdGF2aS5Mb2NhdGlvbiwgU3dpc3NBY2FkZW1pYy5DaXRhdmkiLCJBZGRyZXNzIjp7IiRpZCI6IjkiLCIkdHlwZSI6IlN3aXNzQWNhZGVtaWMuQ2l0YXZpLkxpbmtlZFJlc291cmNlLCBTd2lzc0FjYWRlbWljLkNpdGF2aSIsIkxpbmtlZFJlc291cmNlVHlwZSI6NSwiT3JpZ2luYWxTdHJpbmciOiIxM</w:instrText>
          </w:r>
          <w:r>
            <w:instrText xml:space="preserve">C4xMDA3Lzk3OC0zLTY1OC0xMzg4MS0zIiwiVXJpU3RyaW5nIjoiaHR0cHM6Ly9kb2kub3JnLzEwLjEwMDcvOTc4LTMtNjU4LTEzODgxLTMiLCJMaW5rZWRSZXNvdXJjZVN0YXR1cyI6OCwiUHJvcGVydGllcyI6eyIkaWQiOiIxMCIsIiR0eXBlIjoiU3dpc3NBY2FkZW1pYy5DaXRhdmkuTGlua2VkUmVzb3VyY2VQcm9wZXJ0aWVzLCBTd2lzc</w:instrText>
          </w:r>
          <w:r>
            <w:instrText xml:space="preserve">0FjYWRlbWljLkNpdGF2aSJ9LCJTeW5jRm9sZGVyVHlwZSI6MCwiSXNMb2NhbENsb3VkUHJvamVjdEZpbGVMaW5rIjpmYWxzZSwiSXNDbG91ZFJlc3RvcmUiOmZhbHNlLCJJc0Nsb3VkQ29weSI6ZmFsc2UsIkF0dGFjaG1lbnRGb2xkZXJXYXNJbkZhbGxiYWNrTW9kZSI6ZmFsc2V9LCJBbm5vdGF0aW9ucyI6W10sIkxvY2F0aW9uVHlwZSI6M</w:instrText>
          </w:r>
          <w:r>
            <w:instrText xml:space="preserve">CwiTWlycm9yc1JlZmVyZW5jZVByb3BlcnR5SWQiOjEyOCwiQ3JlYXRlZEJ5IjoiX0xlZW5hIE1hYcOfIiwiQ3JlYXRlZE9uIjoiMjAyMS0xMC0xOVQyMjowODo1MSIsIk1vZGlmaWVkQnkiOiJfTGVlbmEgTWFhw58iLCJJZCI6ImY1OWYzM2E1LTRlOTEtNGFmZC04OWMyLWRhYWM5MDM4ODlkZCIsIk1vZGlmaWVkT24iOiIyMDIxLTEwLTE5V</w:instrText>
          </w:r>
          <w:r>
            <w:instrText xml:space="preserve">DIyOjA4OjUxIiwiUHJvamVjdCI6eyIkcmVmIjoiNSJ9fV0sIk9yZ2FuaXphdGlvbnMiOltdLCJPdGhlcnNJbnZvbHZlZCI6W10sIlBsYWNlT2ZQdWJsaWNhdGlvbiI6IldpZXNiYWRlbiIsIlB1Ymxpc2hlcnMiOlt7IiRpZCI6IjExIiwiJHR5cGUiOiJTd2lzc0FjYWRlbWljLkNpdGF2aS5QdWJsaXNoZXIsIFN3aXNzQWNhZGVtaWMuQ2l0Y</w:instrText>
          </w:r>
          <w:r>
            <w:instrText xml:space="preserve">XZpIiwiTmFtZSI6IlNwcmluZ2VyIEZhY2htZWRpZW4gV2llc2JhZGVuIiwiUHJvdGVjdGVkIjpmYWxzZSwiQ3JlYXRlZEJ5IjoiX0xlZW5hIE1hYcOfIiwiQ3JlYXRlZE9uIjoiMjAyMS0wNS0xMFQxODozOTo1MCIsIk1vZGlmaWVkQnkiOiJfTGVlbmEgTWFhw58iLCJJZCI6ImIyM2FiMGI5LTI5NzUtNDJiMy04NmYzLWI0YjIxNWY0MjZiZ</w:instrText>
          </w:r>
          <w:r>
            <w:instrText xml:space="preserve">iIsIk1vZGlmaWVkT24iOiIyMDIxLTA1LTEwVDE4OjM5OjUwIiwiUHJvamVjdCI6eyIkcmVmIjoiNSJ9fV0sIlF1b3RhdGlvbnMiOltdLCJSYXRpbmciOjAsIlJlZmVyZW5jZVR5cGUiOiJCb29rIiwiU2hvcnRUaXRsZSI6IlppbGxtYW5uIDIwMTcg4oCTIFZvbiBrbGVpbmVuIEzDvGdlbiB1bmQga3VyemVuIiwiU2hvcnRUaXRsZVVwZGF0Z</w:instrText>
          </w:r>
          <w:r>
            <w:instrText xml:space="preserve">VR5cGUiOjAsIlNvdXJjZU9mQmlibGlvZ3JhcGhpY0luZm9ybWF0aW9uIjoiQ3Jvc3NSZWYiLCJTdGF0aWNJZHMiOlsiMzJkZTc0NWYtNDdkNC00YzAwLWE4MmEtYjc5NjM2M2YyZTJiIl0sIlRhYmxlT2ZDb250ZW50c0NvbXBsZXhpdHkiOjAsIlRhYmxlT2ZDb250ZW50c1NvdXJjZVRleHRGb3JtYXQiOjAsIlRhc2tzIjpbXSwiVGl0bGUiO</w:instrText>
          </w:r>
          <w:r>
            <w:instrText xml:space="preserve">iJWb24ga2xlaW5lbiBMw7xnZW4gdW5kIGt1cnplbiBCZWluZW4iLCJUcmFuc2xhdG9ycyI6W10sIlllYXIiOiIyMDE3IiwiWWVhclJlc29sdmVkIjoiMjAxNyIsIkNyZWF0ZWRCeSI6Il9MZWVuYSBNYWHDnyIsIkNyZWF0ZWRPbiI6IjIwMjEtMTAtMTlUMjI6MDg6NTEiLCJNb2RpZmllZEJ5IjoiX0xlZW5hIE1hYcOfIiwiSWQiOiI5MTliY</w:instrText>
          </w:r>
          <w:r>
            <w:instrText xml:space="preserve">jM0Ny0zZGM5LTRiYjQtYmY0My1iNjliNWVkZjUwNTkiLCJNb2RpZmllZE9uIjoiMjAyMS0xMC0xOVQyMjowODo1MSIsIlByb2plY3QiOnsiJHJlZiI6IjUifX0sIlVzZU51bWJlcmluZ1R5cGVPZlBhcmVudERvY3VtZW50IjpmYWxzZX1dLCJGb3JtYXR0ZWRUZXh0Ijp7IiRpZCI6IjEyIiwiQ291bnQiOjEsIlRleHRVbml0cyI6W3siJGlkI</w:instrText>
          </w:r>
          <w:r>
            <w:instrText xml:space="preserve">joiMTMiLCJGb250U3R5bGUiOnsiJGlkIjoiMTQiLCJOZXV0cmFsIjp0cnVlfSwiUmVhZGluZ09yZGVyIjoxLCJUZXh0IjoiWmlsbG1hbm4ifV19LCJUYWciOiJDaXRhdmlQbGFjZWhvbGRlciMwNzNkNDk0Mi1iYjViLTRmMGQtYWY3NS1jMDE4YTNjNzRiNGEiLCJUZXh0IjoiWmlsbG1hbm4iLCJXQUlWZXJzaW9uIjoiNi4xMC4wLjAifQ==}</w:instrText>
          </w:r>
          <w:r>
            <w:fldChar w:fldCharType="separate"/>
          </w:r>
          <w:r>
            <w:t xml:space="preserve">Zillmann</w:t>
          </w:r>
          <w:r>
            <w:fldChar w:fldCharType="end"/>
          </w:r>
        </w:sdtContent>
      </w:sdt>
      <w:r>
        <w:t xml:space="preserve"> </w:t>
      </w:r>
      <w:sdt>
        <w:sdtPr>
          <w:alias w:val="To edit, see citavi.com/edit"/>
          <w15:appearance w15:val="boundingBox"/>
          <w:id w:val="-1883856195"/>
          <w:placeholder>
            <w:docPart w:val="DefaultPlaceholder_-1854013440"/>
          </w:placeholder>
          <w:tag w:val="CitaviPlaceholder#fa749b53-bbd4-4c3f-9234-6d81b8e70086"/>
          <w:rPr/>
        </w:sdtPr>
        <w:sdtContent>
          <w:r>
            <w:fldChar w:fldCharType="begin"/>
          </w:r>
          <w:r>
            <w:instrText xml:space="preserve">ADDIN CitaviPlaceholder{eyIkaWQiOiIxIiwiJHR5cGUiOiJTd2lzc0FjYWRlbWljLkNpdGF2aS5DaXRhdGlvbnMuV29yZFBsYWNlaG9sZ</w:instrText>
          </w:r>
          <w:r>
            <w:instrText xml:space="preserve">GVyLCBTd2lzc0FjYWRlbWljLkNpdGF2aSIsIkFzc29jaWF0ZVdpdGhQbGFjZWhvbGRlclRhZyI6IkNpdGF2aVBsYWNlaG9sZGVyIzA3M2Q0OTQyLWJiNWItNGYwZC1hZjc1LWMwMThhM2M3NGI0YSIsIkVudHJpZXMiOlt7IiRpZCI6IjIiLCIkdHlwZSI6IlN3aXNzQWNhZGVtaWMuQ2l0YXZpLkNpdGF0aW9ucy5Xb3JkUGxhY2Vob2xkZXJFb</w:instrText>
          </w:r>
          <w:r>
            <w:instrText xml:space="preserve">nRyeSwgU3dpc3NBY2FkZW1pYy5DaXRhdmkiLCJJZCI6IjA5NjRlOTgxLTE2ZjQtNDFlYS05Y2ZmLTE5ZGI2ZGM0MzA3YyIsIlJhbmdlTGVuZ3RoIjoxMCwiUmVmZXJlbmNlSWQiOiI5MTliYjM0Ny0zZGM5LTRiYjQtYmY0My1iNjliNWVkZjUwNTkiLCJQYWdlUmFuZ2UiOnsiJGlkIjoiMyIsIiR0eXBlIjoiU3dpc3NBY2FkZW1pYy5QYWdlU</w:instrText>
          </w:r>
          <w:r>
            <w:instrText xml:space="preserve">mFuZ2UsIFN3aXNzQWNhZGVtaWMiLCJFbmRQYWdlIjp7IiRpZCI6IjQiLCIkdHlwZSI6IlN3aXNzQWNhZGVtaWMuUGFnZU51bWJlciwgU3dpc3NBY2FkZW1pYyIsIklzRnVsbHlOdW1lcmljIjpmYWxzZSwiTnVtYmVyaW5nVHlwZSI6MCwiTnVtZXJhbFN5c3RlbSI6MH0sIk51bWJlcmluZ1R5cGUiOjAsIk51bWVyYWxTeXN0ZW0iOjAsIk9ya</w:instrText>
          </w:r>
          <w:r>
            <w:instrText xml:space="preserve">WdpbmFsU3RyaW5nIjoiNzMiLCJTdGFydFBhZ2UiOnsiJGlkIjoiNSIsIiR0eXBlIjoiU3dpc3NBY2FkZW1pYy5QYWdlTnVtYmVyLCBTd2lzc0FjYWRlbWljIiwiSXNGdWxseU51bWVyaWMiOnRydWUsIk51bWJlciI6NzMsIk51bWJlcmluZ1R5cGUiOjAsIk51bWVyYWxTeXN0ZW0iOjAsIk9yaWdpbmFsU3RyaW5nIjoiNzMiLCJQcmV0dHlTd</w:instrText>
          </w:r>
          <w:r>
            <w:instrText xml:space="preserve">HJpbmciOiI3MyJ9fSwiUmVmZXJlbmNlIjp7IiRpZCI6IjYiLCIkdHlwZSI6IlN3aXNzQWNhZGVtaWMuQ2l0YXZpLlJlZmVyZW5jZSwgU3dpc3NBY2FkZW1pYy5DaXRhdmkiLCJBYnN0cmFjdENvbXBsZXhpdHkiOjAsIkFic3RyYWN0U291cmNlVGV4dEZvcm1hdCI6MCwiQXV0aG9ycyI6W3siJGlkIjoiNyIsIiR0eXBlIjoiU3dpc3NBY2FkZ</w:instrText>
          </w:r>
          <w:r>
            <w:instrText xml:space="preserve">W1pYy5DaXRhdmkuUGVyc29uLCBTd2lzc0FjYWRlbWljLkNpdGF2aSIsIkZpcnN0TmFtZSI6IkRvcmVlbiIsIkxhc3ROYW1lIjoiWmlsbG1hbm4iLCJQcm90ZWN0ZWQiOmZhbHNlLCJTZXgiOjEsIkNyZWF0ZWRCeSI6Il9MZWVuYSBNYWHDnyIsIkNyZWF0ZWRPbiI6IjIwMjEtMTAtMTlUMjI6MDg6NTEiLCJNb2RpZmllZEJ5IjoiX0xlZW5hI</w:instrText>
          </w:r>
          <w:r>
            <w:instrText xml:space="preserve">E1hYcOfIiwiSWQiOiI5M2Q2NDE4Ni1iOTEzLTRiODItOThiZS1iMWJlNWUzZTQ4NGYiLCJNb2RpZmllZE9uIjoiMjAyMS0xMC0xOVQyMjowODo1MSIsIlByb2plY3QiOnsiJGlkIjoiOCIsIiR0eXBlIjoiU3dpc3NBY2FkZW1pYy5DaXRhdmkuUHJvamVjdCwgU3dpc3NBY2FkZW1pYy5DaXRhdmkifX1dLCJDaXRhdGlvbktleVVwZGF0ZVR5c</w:instrText>
          </w:r>
          <w:r>
            <w:instrText xml:space="preserve">GUiOjAsIkNvbGxhYm9yYXRvcnMiOltdLCJDb3ZlclBhdGgiOnsiJGlkIjoiOSIsIiR0eXBlIjoiU3dpc3NBY2FkZW1pYy5DaXRhdmkuTGlua2VkUmVzb3VyY2UsIFN3aXNzQWNhZGVtaWMuQ2l0YXZpIiwiTGlua2VkUmVzb3VyY2VUeXBlIjoyLCJPcmlnaW5hbFN0cmluZyI6IkM6XFxVc2Vyc1xcSFBcXEFwcERhdGFcXExvY2FsXFxUZW1wX</w:instrText>
          </w:r>
          <w:r>
            <w:instrText xml:space="preserve">FwzMTNqbXZuZi5qcGciLCJVcmlTdHJpbmciOiI5MTliYjM0Ny0zZGM5LTRiYjQtYmY0My1iNjliNWVkZjUwNTkiLCJMaW5rZWRSZXNvdXJjZVN0YXR1cyI6OCwiUHJvcGVydGllcyI6eyIkaWQiOiIxMCIsIiR0eXBlIjoiU3dpc3NBY2FkZW1pYy5DaXRhdmkuTGlua2VkUmVzb3VyY2VQcm9wZXJ0aWVzLCBTd2lzc0FjYWRlbWljLkNpdGF2a</w:instrText>
          </w:r>
          <w:r>
            <w:instrText xml:space="preserve">SJ9LCJTeW5jRm9sZGVyVHlwZSI6MCwiSXNMb2NhbENsb3VkUHJvamVjdEZpbGVMaW5rIjpmYWxzZSwiSXNDbG91ZFJlc3RvcmUiOmZhbHNlLCJJc0Nsb3VkQ29weSI6ZmFsc2UsIkF0dGFjaG1lbnRGb2xkZXJXYXNJbkZhbGxiYWNrTW9kZSI6ZmFsc2V9LCJEb2kiOiIxMC4xMDA3Lzk3OC0zLTY1OC0xMzg4MS0zIiwiRWRpdG9ycyI6W10sI</w:instrText>
          </w:r>
          <w:r>
            <w:instrText xml:space="preserve">kV2YWx1YXRpb25Db21wbGV4aXR5IjowLCJFdmFsdWF0aW9uU291cmNlVGV4dEZvcm1hdCI6MCwiR3JvdXBzIjpbXSwiSGFzTGFiZWwxIjpmYWxzZSwiSGFzTGFiZWwyIjpmYWxzZSwiSXNibiI6Ijk3OC0zLTY1OC0xMzg4MC02IiwiS2V5d29yZHMiOltdLCJMb2NhdGlvbnMiOlt7IiRpZCI6IjExIiwiJHR5cGUiOiJTd2lzc0FjYWRlbWljL</w:instrText>
          </w:r>
          <w:r>
            <w:instrText xml:space="preserve">kNpdGF2aS5Mb2NhdGlvbiwgU3dpc3NBY2FkZW1pYy5DaXRhdmkiLCJBZGRyZXNzIjp7IiRpZCI6IjEyIiwiJHR5cGUiOiJTd2lzc0FjYWRlbWljLkNpdGF2aS5MaW5rZWRSZXNvdXJjZSwgU3dpc3NBY2FkZW1pYy5DaXRhdmkiLCJMaW5rZWRSZXNvdXJjZVR5cGUiOjUsIk9yaWdpbmFsU3RyaW5nIjoiMTAuMTAwNy85NzgtMy02NTgtMTM4O</w:instrText>
          </w:r>
          <w:r>
            <w:instrText xml:space="preserve">DEtMyIsIlVyaVN0cmluZyI6Imh0dHBzOi8vZG9pLm9yZy8xMC4xMDA3Lzk3OC0zLTY1OC0xMzg4MS0zIiwiTGlua2VkUmVzb3VyY2VTdGF0dXMiOjgsIlByb3BlcnRpZXMiOnsiJGlkIjoiMTMiLCIkdHlwZSI6IlN3aXNzQWNhZGVtaWMuQ2l0YXZpLkxpbmtlZFJlc291cmNlUHJvcGVydGllcywgU3dpc3NBY2FkZW1pYy5DaXRhdmkifSwiU</w:instrText>
          </w:r>
          <w:r>
            <w:instrText xml:space="preserve">3luY0ZvbGRlclR5cGUiOjAsIklzTG9jYWxDbG91ZFByb2plY3RGaWxlTGluayI6ZmFsc2UsIklzQ2xvdWRSZXN0b3JlIjpmYWxzZSwiSXNDbG91ZENvcHkiOmZhbHNlLCJBdHRhY2htZW50Rm9sZGVyV2FzSW5GYWxsYmFja01vZGUiOmZhbHNlfSwiQW5ub3RhdGlvbnMiOltdLCJMb2NhdGlvblR5cGUiOjAsIk1pcnJvcnNSZWZlcmVuY2VQc</w:instrText>
          </w:r>
          <w:r>
            <w:instrText xml:space="preserve">m9wZXJ0eUlkIjoxMjgsIkNyZWF0ZWRCeSI6Il9MZWVuYSBNYWHDnyIsIkNyZWF0ZWRPbiI6IjIwMjEtMTAtMTlUMjI6MDg6NTEiLCJNb2RpZmllZEJ5IjoiX0xlZW5hIE1hYcOfIiwiSWQiOiJmNTlmMzNhNS00ZTkxLTRhZmQtODljMi1kYWFjOTAzODg5ZGQiLCJNb2RpZmllZE9uIjoiMjAyMS0xMC0xOVQyMjowODo1MSIsIlByb2plY3QiO</w:instrText>
          </w:r>
          <w:r>
            <w:instrText xml:space="preserve">nsiJHJlZiI6IjgifX1dLCJPcmdhbml6YXRpb25zIjpbXSwiT3RoZXJzSW52b2x2ZWQiOltdLCJQbGFjZU9mUHVibGljYXRpb24iOiJXaWVzYmFkZW4iLCJQdWJsaXNoZXJzIjpbeyIkaWQiOiIxNCIsIiR0eXBlIjoiU3dpc3NBY2FkZW1pYy5DaXRhdmkuUHVibGlzaGVyLCBTd2lzc0FjYWRlbWljLkNpdGF2aSIsIk5hbWUiOiJTcHJpbmdlc</w:instrText>
          </w:r>
          <w:r>
            <w:instrText xml:space="preserve">iBGYWNobWVkaWVuIFdpZXNiYWRlbiIsIlByb3RlY3RlZCI6ZmFsc2UsIkNyZWF0ZWRCeSI6Il9MZWVuYSBNYWHDnyIsIkNyZWF0ZWRPbiI6IjIwMjEtMDUtMTBUMTg6Mzk6NTAiLCJNb2RpZmllZEJ5IjoiX0xlZW5hIE1hYcOfIiwiSWQiOiJiMjNhYjBiOS0yOTc1LTQyYjMtODZmMy1iNGIyMTVmNDI2YmYiLCJNb2RpZmllZE9uIjoiMjAyM</w:instrText>
          </w:r>
          <w:r>
            <w:instrText xml:space="preserve">S0wNS0xMFQxODozOTo1MCIsIlByb2plY3QiOnsiJHJlZiI6IjgifX1dLCJRdW90YXRpb25zIjpbXSwiUmF0aW5nIjowLCJSZWZlcmVuY2VUeXBlIjoiQm9vayIsIlNob3J0VGl0bGUiOiJaaWxsbWFubiAyMDE3IOKAkyBWb24ga2xlaW5lbiBMw7xnZW4gdW5kIGt1cnplbiIsIlNob3J0VGl0bGVVcGRhdGVUeXBlIjowLCJTb3VyY2VPZkJpY</w:instrText>
          </w:r>
          <w:r>
            <w:instrText xml:space="preserve">mxpb2dyYXBoaWNJbmZvcm1hdGlvbiI6IkNyb3NzUmVmIiwiU3RhdGljSWRzIjpbIjMyZGU3NDVmLTQ3ZDQtNGMwMC1hODJhLWI3OTYzNjNmMmUyYiJdLCJUYWJsZU9mQ29udGVudHNDb21wbGV4aXR5IjowLCJUYWJsZU9mQ29udGVudHNTb3VyY2VUZXh0Rm9ybWF0IjowLCJUYXNrcyI6W10sIlRpdGxlIjoiVm9uIGtsZWluZW4gTMO8Z2VuI</w:instrText>
          </w:r>
          <w:r>
            <w:instrText xml:space="preserve">HVuZCBrdXJ6ZW4gQmVpbmVuIiwiVHJhbnNsYXRvcnMiOltdLCJZZWFyIjoiMjAxNyIsIlllYXJSZXNvbHZlZCI6IjIwMTciLCJDcmVhdGVkQnkiOiJfTGVlbmEgTWFhw58iLCJDcmVhdGVkT24iOiIyMDIxLTEwLTE5VDIyOjA4OjUxIiwiTW9kaWZpZWRCeSI6Il9MZWVuYSBNYWHDnyIsIklkIjoiOTE5YmIzNDctM2RjOS00YmI0LWJmNDMtY</w:instrText>
          </w:r>
          <w:r>
            <w:instrText xml:space="preserve">jY5YjVlZGY1MDU5IiwiTW9kaWZpZWRPbiI6IjIwMjEtMTAtMTlUMjI6MDg6NTEiLCJQcm9qZWN0Ijp7IiRyZWYiOiI4In19LCJVc2VOdW1iZXJpbmdUeXBlT2ZQYXJlbnREb2N1bWVudCI6ZmFsc2UsIlllYXJPbmx5Ijp0cnVlfV0sIkZvcm1hdHRlZFRleHQiOnsiJGlkIjoiMTUiLCJDb3VudCI6MSwiVGV4dFVuaXRzIjpbeyIkaWQiOiIxN</w:instrText>
          </w:r>
          <w:r>
            <w:instrText xml:space="preserve">iIsIkZvbnRTdHlsZSI6eyIkaWQiOiIxNyIsIk5ldXRyYWwiOnRydWV9LCJSZWFkaW5nT3JkZXIiOjEsIlRleHQiOiIoMjAxNywgNzMpIn1dfSwiVGFnIjoiQ2l0YXZpUGxhY2Vob2xkZXIjZmE3NDliNTMtYmJkNC00YzNmLTkyMzQtNmQ4MWI4ZTcwMDg2IiwiVGV4dCI6IigyMDE3LCA3MykiLCJXQUlWZXJzaW9uIjoiNi4xMC4wLjAifQ==}</w:instrText>
          </w:r>
          <w:r>
            <w:fldChar w:fldCharType="separate"/>
          </w:r>
          <w:r>
            <w:t xml:space="preserve">(2017, 73)</w:t>
          </w:r>
          <w:r>
            <w:fldChar w:fldCharType="end"/>
          </w:r>
        </w:sdtContent>
      </w:sdt>
      <w:r>
        <w:t xml:space="preserve"> </w:t>
      </w:r>
      <w:r>
        <w:t xml:space="preserve">spricht </w:t>
      </w:r>
      <w:r>
        <w:t xml:space="preserve">hierbei </w:t>
      </w:r>
      <w:r>
        <w:t xml:space="preserve">von einer negativen Selektion.</w:t>
      </w:r>
      <w:r/>
    </w:p>
    <w:p>
      <w:pPr>
        <w:pBdr/>
        <w:spacing w:after="240" w:line="360" w:lineRule="auto"/>
        <w:ind/>
        <w:jc w:val="both"/>
        <w:rPr/>
      </w:pPr>
      <w:r>
        <w:t xml:space="preserve">Abschließend lässt sich festhalten, dass </w:t>
      </w:r>
      <w:r>
        <w:t xml:space="preserve">der </w:t>
      </w:r>
      <w:r>
        <w:t xml:space="preserve">virtuelle Fokus </w:t>
      </w:r>
      <w:sdt>
        <w:sdtPr>
          <w:alias w:val="To edit, see citavi.com/edit"/>
          <w15:appearance w15:val="boundingBox"/>
          <w:id w:val="1050341901"/>
          <w:placeholder>
            <w:docPart w:val="DefaultPlaceholder_-1854013440"/>
          </w:placeholder>
          <w:tag w:val="CitaviPlaceholder#c6cff9bb-4a38-4f3c-b84d-bd5ef246384f"/>
          <w:rPr/>
        </w:sdtPr>
        <w:sdtContent>
          <w:r>
            <w:fldChar w:fldCharType="begin"/>
          </w:r>
          <w:r>
            <w:instrText xml:space="preserve">ADDIN CitaviPlaceholder{eyIkaWQiOiIxIiwiJHR5cGUiO</w:instrText>
          </w:r>
          <w:r>
            <w:instrText xml:space="preserve">iJTd2lzc0FjYWRlbWljLkNpdGF2aS5DaXRhdGlvbnMuV29yZFBsYWNlaG9sZGVyLCBTd2lzc0FjYWRlbWljLkNpdGF2aSIsIkVudHJpZXMiOlt7IiRpZCI6IjIiLCIkdHlwZSI6IlN3aXNzQWNhZGVtaWMuQ2l0YXZpLkNpdGF0aW9ucy5Xb3JkUGxhY2Vob2xkZXJFbnRyeSwgU3dpc3NBY2FkZW1pYy5DaXRhdmkiLCJJZCI6IjYwODYyYjZhL</w:instrText>
          </w:r>
          <w:r>
            <w:instrText xml:space="preserve">WZmOGItNDg1MC04MTBmLTQzNzc4NDE2YmU3OSIsIlJhbmdlTGVuZ3RoIjoxMSwiUmVmZXJlbmNlSWQiOiIxMDdkODgzMC1jMjA4LTQ5Y2UtYTg1ZS1jNjY4ZTNjMjQ3MWMiLCJSZWZlcmVuY2UiOnsiJGlkIjoiMyIsIiR0eXBlIjoiU3dpc3NBY2FkZW1pYy5DaXRhdmkuUmVmZXJlbmNlLCBTd2lzc0FjYWRlbWljLkNpdGF2aSIsIkFic3RyY</w:instrText>
          </w:r>
          <w:r>
            <w:instrText xml:space="preserve">WN0Q29tcGxleGl0eSI6MCwiQWJzdHJhY3RTb3VyY2VUZXh0Rm9ybWF0IjowLCJBdXRob3JzIjpbeyIkaWQiOiI0IiwiJHR5cGUiOiJTd2lzc0FjYWRlbWljLkNpdGF2aS5QZXJzb24sIFN3aXNzQWNhZGVtaWMuQ2l0YXZpIiwiRmlyc3ROYW1lIjoiU2NvdHQiLCJMYXN0TmFtZSI6IkZlbGQiLCJNaWRkbGVOYW1lIjoiTC4iLCJQcm90ZWN0Z</w:instrText>
          </w:r>
          <w:r>
            <w:instrText xml:space="preserve">WQiOmZhbHNlLCJTZXgiOjAsIkNyZWF0ZWRCeSI6Il9MZWVuYSBNYWHDnyIsIkNyZWF0ZWRPbiI6IjIwMjEtMTAtMTBUMTI6MzY6MTgiLCJNb2RpZmllZEJ5IjoiX0xlZW5hIE1hYcOfIiwiSWQiOiJjOGI3ZjM2OS0yOTdjLTQ0ZjMtYmNiYi0wN2E0YjU1YjgwZTkiLCJNb2RpZmllZE9uIjoiMjAyMS0xMC0xMFQxMjozNjoxOCIsIlByb2plY</w:instrText>
          </w:r>
          <w:r>
            <w:instrText xml:space="preserve">3QiOnsiJGlkIjoiNSIsIiR0eXBlIjoiU3dpc3NBY2FkZW1pYy5DaXRhdmkuUHJvamVjdCwgU3dpc3NBY2FkZW1pYy5DaXRhdmkifX1dLCJDaXRhdGlvbktleVVwZGF0ZVR5cGUiOjAsIkNvbGxhYm9yYXRvcnMiOltdLCJEb2kiOiIxMC4xMDg2LzIyNzM1MiIsIkVkaXRvcnMiOltdLCJFdmFsdWF0aW9uQ29tcGxleGl0eSI6MCwiRXZhbHVhd</w:instrText>
          </w:r>
          <w:r>
            <w:instrText xml:space="preserve">GlvblNvdXJjZVRleHRGb3JtYXQiOjAsIkdyb3VwcyI6W10sIkhhc0xhYmVsMSI6ZmFsc2UsIkhhc0xhYmVsMiI6ZmFsc2UsIktleXdvcmRzIjpbXSwiTG9jYXRpb25zIjpbeyIkaWQiOiI2IiwiJHR5cGUiOiJTd2lzc0FjYWRlbWljLkNpdGF2aS5Mb2NhdGlvbiwgU3dpc3NBY2FkZW1pYy5DaXRhdmkiLCJBZGRyZXNzIjp7IiRpZCI6IjciL</w:instrText>
          </w:r>
          <w:r>
            <w:instrText xml:space="preserve">CIkdHlwZSI6IlN3aXNzQWNhZGVtaWMuQ2l0YXZpLkxpbmtlZFJlc291cmNlLCBTd2lzc0FjYWRlbWljLkNpdGF2aSIsIkxpbmtlZFJlc291cmNlVHlwZSI6NSwiT3JpZ2luYWxTdHJpbmciOiIxMC4xMDg2LzIyNzM1MiIsIlVyaVN0cmluZyI6Imh0dHBzOi8vZG9pLm9yZy8xMC4xMDg2LzIyNzM1MiIsIkxpbmtlZFJlc291cmNlU3RhdHVzI</w:instrText>
          </w:r>
          <w:r>
            <w:instrText xml:space="preserve">jo4LCJQcm9wZXJ0aWVzIjp7IiRpZCI6IjgiLCIkdHlwZSI6IlN3aXNzQWNhZGVtaWMuQ2l0YXZpLkxpbmtlZFJlc291cmNlUHJvcGVydGllcywgU3dpc3NBY2FkZW1pYy5DaXRhdmkifSwiU3luY0ZvbGRlclR5cGUiOjAsIklzTG9jYWxDbG91ZFByb2plY3RGaWxlTGluayI6ZmFsc2UsIklzQ2xvdWRSZXN0b3JlIjpmYWxzZSwiSXNDbG91Z</w:instrText>
          </w:r>
          <w:r>
            <w:instrText xml:space="preserve">ENvcHkiOmZhbHNlLCJBdHRhY2htZW50Rm9sZGVyV2FzSW5GYWxsYmFja01vZGUiOmZhbHNlfSwiQW5ub3RhdGlvbnMiOltdLCJMb2NhdGlvblR5cGUiOjAsIk1pcnJvcnNSZWZlcmVuY2VQcm9wZXJ0eUlkIjoxMjgsIkNyZWF0ZWRCeSI6Il9MZWVuYSBNYWHDnyIsIkNyZWF0ZWRPbiI6IjIwMjEtMTAtMTBUMTI6MzY6MTgiLCJNb2RpZmllZ</w:instrText>
          </w:r>
          <w:r>
            <w:instrText xml:space="preserve">EJ5IjoiX0xlZW5hIE1hYcOfIiwiSWQiOiI2ZjFmMGU1ZC1lM2I4LTRmZmItYTM1Ni04MzEzYmE1MzMxMTQiLCJNb2RpZmllZE9uIjoiMjAyMS0xMC0xMFQxMjozNjoxOCIsIlByb2plY3QiOnsiJHJlZiI6IjUifX1dLCJOdW1iZXIiOiI1IiwiT3JnYW5pemF0aW9ucyI6W10sIk90aGVyc0ludm9sdmVkIjpbXSwiUGFnZVJhbmdlIjoiPHNwP</w:instrText>
          </w:r>
          <w:r>
            <w:instrText xml:space="preserve">lxyXG4gIDxuPjEwMTU8L24+XHJcbiAgPGluPnRydWU8L2luPlxyXG4gIDxvcz4xMDE1PC9vcz5cclxuICA8cHM+MTAxNTwvcHM+XHJcbjwvc3A+XHJcbjxlcD5cclxuICA8bj4xMDM1PC9uPlxyXG4gIDxpbj50cnVlPC9pbj5cclxuICA8b3M+MTAzNTwvb3M+XHJcbiAgPHBzPjEwMzU8L3BzPlxyXG48L2VwPlxyXG48b3M+MTAxNS0xMDM1P</w:instrText>
          </w:r>
          <w:r>
            <w:instrText xml:space="preserve">C9vcz4iLCJQZXJpb2RpY2FsIjp7IiRpZCI6IjkiLCIkdHlwZSI6IlN3aXNzQWNhZGVtaWMuQ2l0YXZpLlBlcmlvZGljYWwsIFN3aXNzQWNhZGVtaWMuQ2l0YXZpIiwiRWlzc24iOiIxNTM3LTUzOTAiLCJJc3NuIjoiMDAwMi05NjAyIiwiTmFtZSI6IkFtZXJpY2FuIEpvdXJuYWwgb2YgU29jaW9sb2d5IiwiUGFnaW5hdGlvbiI6MCwiUHJvd</w:instrText>
          </w:r>
          <w:r>
            <w:instrText xml:space="preserve">GVjdGVkIjpmYWxzZSwiQ3JlYXRlZEJ5IjoiX0xlZW5hIE1hYcOfIiwiQ3JlYXRlZE9uIjoiMjAyMS0wNC0yOVQxMDozOTozNCIsIk1vZGlmaWVkQnkiOiJfTGVlbmEgTWFhw58iLCJJZCI6IjA2ZjVhNjY0LTYyOGMtNGQyNS1hYmJkLTA2MjQyZWMzOWQxNiIsIk1vZGlmaWVkT24iOiIyMDIxLTA0LTI5VDEwOjM5OjM0IiwiUHJvamVjdCI6e</w:instrText>
          </w:r>
          <w:r>
            <w:instrText xml:space="preserve">yIkcmVmIjoiNSJ9fSwiUHVibGlzaGVycyI6W10sIlF1b3RhdGlvbnMiOltdLCJSYXRpbmciOjAsIlJlZmVyZW5jZVR5cGUiOiJKb3VybmFsQXJ0aWNsZSIsIlNob3J0VGl0bGUiOiJGZWxkIDE5ODEg4oCTIFRoZSBGb2N1c2VkIE9yZ2FuaXphdGlvbiBvZiBTb2NpYWwiLCJTaG9ydFRpdGxlVXBkYXRlVHlwZSI6MCwiU291cmNlT2ZCaWJsa</w:instrText>
          </w:r>
          <w:r>
            <w:instrText xml:space="preserve">W9ncmFwaGljSW5mb3JtYXRpb24iOiJDcm9zc1JlZiIsIlN0YXRpY0lkcyI6WyI1YmY3OTJjZi00NmU5LTQ5NzEtOGJmZC1hMzA3NzM0ODA1M2EiXSwiVGFibGVPZkNvbnRlbnRzQ29tcGxleGl0eSI6MCwiVGFibGVPZkNvbnRlbnRzU291cmNlVGV4dEZvcm1hdCI6MCwiVGFza3MiOltdLCJUaXRsZSI6IlRoZSBGb2N1c2VkIE9yZ2FuaXphd</w:instrText>
          </w:r>
          <w:r>
            <w:instrText xml:space="preserve">GlvbiBvZiBTb2NpYWwgVGllcyIsIlRyYW5zbGF0b3JzIjpbXSwiVm9sdW1lIjoiODYiLCJZZWFyIjoiMTk4MSIsIlllYXJSZXNvbHZlZCI6IjE5ODEiLCJDcmVhdGVkQnkiOiJfTGVlbmEgTWFhw58iLCJDcmVhdGVkT24iOiIyMDIxLTEwLTEwVDEyOjM2OjE4IiwiTW9kaWZpZWRCeSI6Il9MZWVuYSBNYWHDnyIsIklkIjoiMTA3ZDg4MzAtY</w:instrText>
          </w:r>
          <w:r>
            <w:instrText xml:space="preserve">zIwOC00OWNlLWE4NWUtYzY2OGUzYzI0NzFjIiwiTW9kaWZpZWRPbiI6IjIwMjEtMTAtMTBUMTI6MzY6MjAiLCJQcm9qZWN0Ijp7IiRyZWYiOiI1In19LCJVc2VOdW1iZXJpbmdUeXBlT2ZQYXJlbnREb2N1bWVudCI6ZmFsc2V9XSwiRm9ybWF0dGVkVGV4dCI6eyIkaWQiOiIxMCIsIkNvdW50IjoxLCJUZXh0VW5pdHMiOlt7IiRpZCI6IjExI</w:instrText>
          </w:r>
          <w:r>
            <w:instrText xml:space="preserve">iwiRm9udFN0eWxlIjp7IiRpZCI6IjEyIiwiTmV1dHJhbCI6dHJ1ZX0sIlJlYWRpbmdPcmRlciI6MSwiVGV4dCI6IihGZWxkIDE5ODEpIn1dfSwiVGFnIjoiQ2l0YXZpUGxhY2Vob2xkZXIjYzZjZmY5YmItNGEzOC00ZjNjLWI4NGQtYmQ1ZWYyNDYzODRmIiwiVGV4dCI6IihGZWxkIDE5ODEpIiwiV0FJVmVyc2lvbiI6IjYuMTAuMC4wIn0=}</w:instrText>
          </w:r>
          <w:r>
            <w:fldChar w:fldCharType="separate"/>
          </w:r>
          <w:r>
            <w:t xml:space="preserve">(Feld 1981)</w:t>
          </w:r>
          <w:r>
            <w:fldChar w:fldCharType="end"/>
          </w:r>
        </w:sdtContent>
      </w:sdt>
      <w:r>
        <w:t xml:space="preserve"> </w:t>
      </w:r>
      <w:r>
        <w:t xml:space="preserve">a</w:t>
      </w:r>
      <w:r>
        <w:t xml:space="preserve">ufgrund </w:t>
      </w:r>
      <w:r>
        <w:t xml:space="preserve">seines</w:t>
      </w:r>
      <w:r>
        <w:t xml:space="preserve"> allgemeinen Zugangs einen schwächeren Einfluss auf </w:t>
      </w:r>
      <w:r>
        <w:t xml:space="preserve">die Sozialstruktur und </w:t>
      </w:r>
      <w:r>
        <w:t xml:space="preserve">die sich daraus ergebenen Begegnungen</w:t>
      </w:r>
      <w:r>
        <w:t xml:space="preserve"> hat als reale Begegnungskontexte</w:t>
      </w:r>
      <w:r>
        <w:t xml:space="preserve">. Durch die geringere Vorstrukturierung der Begegnungen weisen</w:t>
      </w:r>
      <w:r>
        <w:t xml:space="preserve"> die Teilnehmer der virtuellen Partnermärk</w:t>
      </w:r>
      <w:r>
        <w:t xml:space="preserve">te</w:t>
      </w:r>
      <w:r>
        <w:t xml:space="preserve"> </w:t>
      </w:r>
      <w:r>
        <w:t xml:space="preserve">im Vergleich zu realen Begegnungskontexten </w:t>
      </w:r>
      <w:r>
        <w:t xml:space="preserve">sozial heterogene Merkmale auf. </w:t>
      </w:r>
      <w:r>
        <w:t xml:space="preserve">Zudem wird der </w:t>
      </w:r>
      <w:r>
        <w:t xml:space="preserve">Kontakt zwischen potenziellen Partner</w:t>
      </w:r>
      <w:r>
        <w:t xml:space="preserve">n</w:t>
      </w:r>
      <w:r>
        <w:t xml:space="preserve"> nicht </w:t>
      </w:r>
      <w:r>
        <w:t xml:space="preserve">durch die</w:t>
      </w:r>
      <w:r>
        <w:t xml:space="preserve"> geografische Lage oder Uhrzeit bestimmt</w:t>
      </w:r>
      <w:r>
        <w:t xml:space="preserve">, wodurch Kontaktgelegenheiten erweitert werden.</w:t>
      </w:r>
      <w:r>
        <w:t xml:space="preserve"> Individuen selektieren </w:t>
      </w:r>
      <w:r>
        <w:t xml:space="preserve">eigenständig nach </w:t>
      </w:r>
      <w:r>
        <w:t xml:space="preserve">für sie</w:t>
      </w:r>
      <w:r>
        <w:t xml:space="preserve"> relevante Kriterien. Somit werden vor allem individuelle Präferenzen </w:t>
      </w:r>
      <w:r>
        <w:t xml:space="preserve">ausschlaggebend für die Partnerwahl sein.</w:t>
      </w:r>
      <w:r>
        <w:t xml:space="preserve"> </w:t>
      </w:r>
      <w:r>
        <w:t xml:space="preserve">Von der Online-Partnersuche profitieren vor allem Personen aus Ballungszentren, da ihnen hier eine Vielzahl potenzieller Partner zur Verfügung steht (</w:t>
      </w:r>
      <w:sdt>
        <w:sdtPr>
          <w:alias w:val="To edit, see citavi.com/edit"/>
          <w15:appearance w15:val="boundingBox"/>
          <w:id w:val="-188375387"/>
          <w:placeholder>
            <w:docPart w:val="BE7B59F24F54405993E06FB44588392E"/>
          </w:placeholder>
          <w:tag w:val="CitaviPlaceholder#f007fbdd-eaa8-4e6c-93a0-f4904c233a45"/>
          <w:rPr/>
        </w:sdtPr>
        <w:sdtContent>
          <w:r>
            <w:fldChar w:fldCharType="begin"/>
          </w:r>
          <w:r>
            <w:instrText xml:space="preserve">ADDIN CitaviPlaceholder{eyIkaWQiOiIxIiwiJHR5cGUiOiJTd2lzc0FjYWRlbWljLkNpdGF2aS5DaXRhdGlvbnMuV29yZFBsYWNlaG9sZGVyLCBTd2lzc0FjYWRlbWljLkNpdGF2aSIsIkVudHJpZXMiOlt7IiRpZCI6IjIiLCIkdHlwZSI6IlN3a</w:instrText>
          </w:r>
          <w:r>
            <w:instrText xml:space="preserve">XNzQWNhZGVtaWMuQ2l0YXZpLkNpdGF0aW9ucy5Xb3JkUGxhY2Vob2xkZXJFbnRyeSwgU3dpc3NBY2FkZW1pYy5DaXRhdmkiLCJJZCI6Ijk4MjY0Yjc5LTQ5YjktNDUyZC05YjRjLTZmYjE4YzBmOTc0MyIsIlJhbmdlTGVuZ3RoIjoyNywiUmVmZXJlbmNlSWQiOiJlMzg3ZjMxOC01NzAwLTRlZmYtOTBjMi00MTNjMjBhMDZmY2UiLCJOb1Bhc</w:instrText>
          </w:r>
          <w:r>
            <w:instrText xml:space="preserve">iI6dHJ1ZSwiUGFnZVJhbmdlIjp7IiRpZCI6IjMiLCIkdHlwZSI6IlN3aXNzQWNhZGVtaWMuUGFnZVJhbmdlLCBTd2lzc0FjYWRlbWljIiwiRW5kUGFnZSI6eyIkaWQiOiI0IiwiJHR5cGUiOiJTd2lzc0FjYWRlbWljLlBhZ2VOdW1iZXIsIFN3aXNzQWNhZGVtaWMiLCJJc0Z1bGx5TnVtZXJpYyI6ZmFsc2UsIk51bWJlcmluZ1R5cGUiOjAsI</w:instrText>
          </w:r>
          <w:r>
            <w:instrText xml:space="preserve">k51bWVyYWxTeXN0ZW0iOjB9LCJOdW1iZXJpbmdUeXBlIjowLCJOdW1lcmFsU3lzdGVtIjowLCJPcmlnaW5hbFN0cmluZyI6IjI3MiIsIlN0YXJ0UGFnZSI6eyIkaWQiOiI1IiwiJHR5cGUiOiJTd2lzc0FjYWRlbWljLlBhZ2VOdW1iZXIsIFN3aXNzQWNhZGVtaWMiLCJJc0Z1bGx5TnVtZXJpYyI6dHJ1ZSwiTnVtYmVyIjoyNzIsIk51bWJlc</w:instrText>
          </w:r>
          <w:r>
            <w:instrText xml:space="preserve">mluZ1R5cGUiOjAsIk51bWVyYWxTeXN0ZW0iOjAsIk9yaWdpbmFsU3RyaW5nIjoiMjcyIiwiUHJldHR5U3RyaW5nIjoiMjcyIn19LCJQcmVmaXgiOiJ2Z2wuICIsIlJlZmVyZW5jZSI6eyIkaWQiOiI2IiwiJHR5cGUiOiJTd2lzc0FjYWRlbWljLkNpdGF2aS5SZWZlcmVuY2UsIFN3aXNzQWNhZGVtaWMuQ2l0YXZpIiwiQWJzdHJhY3RDb21wb</w:instrText>
          </w:r>
          <w:r>
            <w:instrText xml:space="preserve">GV4aXR5IjowLCJBYnN0cmFjdFNvdXJjZVRleHRGb3JtYXQiOjAsIkF1dGhvcnMiOlt7IiRpZCI6IjciLCIkdHlwZSI6IlN3aXNzQWNhZGVtaWMuQ2l0YXZpLlBlcnNvbiwgU3dpc3NBY2FkZW1pYy5DaXRhdmkiLCJGaXJzdE5hbWUiOiJNaXRjaGVsbCIsIkxhc3ROYW1lIjoiSG9iYnMiLCJQcm90ZWN0ZWQiOmZhbHNlLCJTZXgiOjIsIkNyZ</w:instrText>
          </w:r>
          <w:r>
            <w:instrText xml:space="preserve">WF0ZWRCeSI6Il9MZWVuYSBNYWHDnyIsIkNyZWF0ZWRPbiI6IjIwMjEtMDUtMTFUMTM6MzE6NTkiLCJNb2RpZmllZEJ5IjoiX0xlZW5hIE1hYcOfIiwiSWQiOiJkOGJlN2UyNi1kMTZjLTQwYTYtYjY4OC1jOGUxZDYwZDgxMTYiLCJNb2RpZmllZE9uIjoiMjAyMS0wNS0xMVQxMzozMTo1OSIsIlByb2plY3QiOnsiJGlkIjoiOCIsIiR0eXBlI</w:instrText>
          </w:r>
          <w:r>
            <w:instrText xml:space="preserve">joiU3dpc3NBY2FkZW1pYy5DaXRhdmkuUHJvamVjdCwgU3dpc3NBY2FkZW1pYy5DaXRhdmkifX0seyIkaWQiOiI5IiwiJHR5cGUiOiJTd2lzc0FjYWRlbWljLkNpdGF2aS5QZXJzb24sIFN3aXNzQWNhZGVtaWMuQ2l0YXZpIiwiRmlyc3ROYW1lIjoiU3RlcGhlbiIsIkxhc3ROYW1lIjoiT3dlbiIsIlByb3RlY3RlZCI6ZmFsc2UsIlNleCI6M</w:instrText>
          </w:r>
          <w:r>
            <w:instrText xml:space="preserve">iwiQ3JlYXRlZEJ5IjoiX0xlZW5hIE1hYcOfIiwiQ3JlYXRlZE9uIjoiMjAyMS0wNS0xMVQxMzozMTo1OSIsIk1vZGlmaWVkQnkiOiJfTGVlbmEgTWFhw58iLCJJZCI6IjI5ZTJkNTk4LWM4YTAtNDIzMC05NDEzLWQyZTg2Yjg4ZTUwOCIsIk1vZGlmaWVkT24iOiIyMDIxLTA1LTExVDEzOjMxOjU5IiwiUHJvamVjdCI6eyIkcmVmIjoiOCJ9f</w:instrText>
          </w:r>
          <w:r>
            <w:instrText xml:space="preserve">Sx7IiRpZCI6IjEwIiwiJHR5cGUiOiJTd2lzc0FjYWRlbWljLkNpdGF2aS5QZXJzb24sIFN3aXNzQWNhZGVtaWMuQ2l0YXZpIiwiRmlyc3ROYW1lIjoiTGl2aWEiLCJMYXN0TmFtZSI6IkdlcmJlciIsIlByb3RlY3RlZCI6ZmFsc2UsIlNleCI6MSwiQ3JlYXRlZEJ5IjoiX0xlZW5hIE1hYcOfIiwiQ3JlYXRlZE9uIjoiMjAyMS0wNS0xMVQxM</w:instrText>
          </w:r>
          <w:r>
            <w:instrText xml:space="preserve">zozMTo1OSIsIk1vZGlmaWVkQnkiOiJfTGVlbmEgTWFhw58iLCJJZCI6IjQxMzI1MTI2LTUyNGEtNDUzYi1hNzBiLWU2NjAwYzFiNWIwMCIsIk1vZGlmaWVkT24iOiIyMDIxLTA1LTExVDEzOjMxOjU5IiwiUHJvamVjdCI6eyIkcmVmIjoiOCJ9fV0sIkNpdGF0aW9uS2V5VXBkYXRlVHlwZSI6MCwiQ29sbGFib3JhdG9ycyI6W10sIkRvaSI6I</w:instrText>
          </w:r>
          <w:r>
            <w:instrText xml:space="preserve">jEwLjExNzcvMTQ0MDc4MzMxNjY2MjcxOCIsIkVkaXRvcnMiOltdLCJFdmFsdWF0aW9uQ29tcGxleGl0eSI6MCwiRXZhbHVhdGlvblNvdXJjZVRleHRGb3JtYXQiOjAsIkdyb3VwcyI6W10sIkhhc0xhYmVsMSI6ZmFsc2UsIkhhc0xhYmVsMiI6ZmFsc2UsIktleXdvcmRzIjpbXSwiTG9jYXRpb25zIjpbeyIkaWQiOiIxMSIsIiR0eXBlIjoiU</w:instrText>
          </w:r>
          <w:r>
            <w:instrText xml:space="preserve">3dpc3NBY2FkZW1pYy5DaXRhdmkuTG9jYXRpb24sIFN3aXNzQWNhZGVtaWMuQ2l0YXZpIiwiQWRkcmVzcyI6eyIkaWQiOiIxMiIsIiR0eXBlIjoiU3dpc3NBY2FkZW1pYy5DaXRhdmkuTGlua2VkUmVzb3VyY2UsIFN3aXNzQWNhZGVtaWMuQ2l0YXZpIiwiTGlua2VkUmVzb3VyY2VUeXBlIjo1LCJPcmlnaW5hbFN0cmluZyI6IjEwLjExNzcvM</w:instrText>
          </w:r>
          <w:r>
            <w:instrText xml:space="preserve">TQ0MDc4MzMxNjY2MjcxOCIsIlVyaVN0cmluZyI6Imh0dHBzOi8vZG9pLm9yZy8xMC4xMTc3LzE0NDA3ODMzMTY2NjI3MTgiLCJMaW5rZWRSZXNvdXJjZVN0YXR1cyI6OCwiUHJvcGVydGllcyI6eyIkaWQiOiIxMyIsIiR0eXBlIjoiU3dpc3NBY2FkZW1pYy5DaXRhdmkuTGlua2VkUmVzb3VyY2VQcm9wZXJ0aWVzLCBTd2lzc0FjYWRlbWljL</w:instrText>
          </w:r>
          <w:r>
            <w:instrText xml:space="preserve">kNpdGF2aSJ9LCJTeW5jRm9sZGVyVHlwZSI6MCwiSXNMb2NhbENsb3VkUHJvamVjdEZpbGVMaW5rIjpmYWxzZSwiSXNDbG91ZFJlc3RvcmUiOmZhbHNlLCJJc0Nsb3VkQ29weSI6ZmFsc2UsIkF0dGFjaG1lbnRGb2xkZXJXYXNJbkZhbGxiYWNrTW9kZSI6ZmFsc2V9LCJBbm5vdGF0aW9ucyI6W10sIkxvY2F0aW9uVHlwZSI6MCwiTWlycm9yc</w:instrText>
          </w:r>
          <w:r>
            <w:instrText xml:space="preserve">1JlZmVyZW5jZVByb3BlcnR5SWQiOjEyOCwiQ3JlYXRlZEJ5IjoiX0xlZW5hIE1hYcOfIiwiQ3JlYXRlZE9uIjoiMjAyMS0wNS0xMVQxMzozMTo1OSIsIk1vZGlmaWVkQnkiOiJfTGVlbmEgTWFhw58iLCJJZCI6IjU1MmJiYjJjLTFhZWEtNDcxOC05ZGQ3LTdkNjQ3ZmQ0ZDE3ZCIsIk1vZGlmaWVkT24iOiIyMDIxLTA1LTExVDEzOjMxOjU5I</w:instrText>
          </w:r>
          <w:r>
            <w:instrText xml:space="preserve">iwiUHJvamVjdCI6eyIkcmVmIjoiOCJ9fV0sIk51bWJlciI6IjIiLCJPcmdhbml6YXRpb25zIjpbXSwiT3RoZXJzSW52b2x2ZWQiOltdLCJQYWdlUmFuZ2UiOiI8c3A+XHJcbiAgPG4+MjcxPC9uPlxyXG4gIDxpbj50cnVlPC9pbj5cclxuICA8b3M+MjcxPC9vcz5cclxuICA8cHM+MjcxPC9wcz5cclxuPC9zcD5cclxuPGVwPlxyXG4gIDxuP</w:instrText>
          </w:r>
          <w:r>
            <w:instrText xml:space="preserve">jI4NDwvbj5cclxuICA8aW4+dHJ1ZTwvaW4+XHJcbiAgPG9zPjI4NDwvb3M+XHJcbiAgPHBzPjI4NDwvcHM+XHJcbjwvZXA+XHJcbjxvcz4yNzEtMjg0PC9vcz4iLCJQZXJpb2RpY2FsIjp7IiRpZCI6IjE0IiwiJHR5cGUiOiJTd2lzc0FjYWRlbWljLkNpdGF2aS5QZXJpb2RpY2FsLCBTd2lzc0FjYWRlbWljLkNpdGF2aSIsIkVpc3NuIjoiM</w:instrText>
          </w:r>
          <w:r>
            <w:instrText xml:space="preserve">Tc0MS0yOTc4IiwiSXNzbiI6IjE0NDAtNzgzMyIsIk5hbWUiOiJKb3VybmFsIG9mIFNvY2lvbG9neSIsIlBhZ2luYXRpb24iOjAsIlByb3RlY3RlZCI6ZmFsc2UsIkNyZWF0ZWRCeSI6Il9MZWVuYSBNYWHDnyIsIkNyZWF0ZWRPbiI6IjIwMjEtMDUtMTFUMTM6MzE6NTkiLCJNb2RpZmllZEJ5IjoiX0xlZW5hIE1hYcOfIiwiSWQiOiJhOTZiN</w:instrText>
          </w:r>
          <w:r>
            <w:instrText xml:space="preserve">DgzZC0zY2E4LTRiMmItODdlMC1iOTkwMjQ4YmNlMzIiLCJNb2RpZmllZE9uIjoiMjAyMS0wNS0xMVQxMzozMTo1OSIsIlByb2plY3QiOnsiJHJlZiI6IjgifX0sIlB1Ymxpc2hlcnMiOltdLCJRdW90YXRpb25zIjpbXSwiUmF0aW5nIjowLCJSZWZlcmVuY2VUeXBlIjoiSm91cm5hbEFydGljbGUiLCJTaG9ydFRpdGxlIjoiSG9iYnMsIE93Z</w:instrText>
          </w:r>
          <w:r>
            <w:instrText xml:space="preserve">W4gZXQgYWwuIDIwMTcg4oCTIExpcXVpZCBsb3ZlIiwiU2hvcnRUaXRsZVVwZGF0ZVR5cGUiOjAsIlNvdXJjZU9mQmlibGlvZ3JhcGhpY0luZm9ybWF0aW9uIjoiQ3Jvc3NSZWYiLCJTdGF0aWNJZHMiOlsiNGRhMjYxYzUtYzUxNy00NzdlLWI4YzEtOGUyZTliOTkwNDc4Il0sIlRhYmxlT2ZDb250ZW50c0NvbXBsZXhpdHkiOjAsIlRhYmxlT</w:instrText>
          </w:r>
          <w:r>
            <w:instrText xml:space="preserve">2ZDb250ZW50c1NvdXJjZVRleHRGb3JtYXQiOjAsIlRhc2tzIjpbXSwiVGl0bGUiOiJMaXF1aWQgbG92ZT8gRGF0aW5nIGFwcHMsIHNleCwgcmVsYXRpb25zaGlwcyBhbmQgdGhlIGRpZ2l0YWwgdHJhbnNmb3JtYXRpb24gb2YgaW50aW1hY3kiLCJUcmFuc2xhdG9ycyI6W10sIlZvbHVtZSI6IjUzIiwiWWVhciI6IjIwMTciLCJZZWFyUmVzb</w:instrText>
          </w:r>
          <w:r>
            <w:instrText xml:space="preserve">2x2ZWQiOiIyMDE3IiwiQ3JlYXRlZEJ5IjoiX0xlZW5hIE1hYcOfIiwiQ3JlYXRlZE9uIjoiMjAyMS0wNS0xMVQxMzozMTo1OSIsIk1vZGlmaWVkQnkiOiJfSFAiLCJJZCI6ImUzODdmMzE4LTU3MDAtNGVmZi05MGMyLTQxM2MyMGEwNmZjZSIsIk1vZGlmaWVkT24iOiIyMDIxLTEwLTMxVDIyOjQyOjQyIiwiUHJvamVjdCI6eyIkcmVmIjoiO</w:instrText>
          </w:r>
          <w:r>
            <w:instrText xml:space="preserve">CJ9fSwiVXNlTnVtYmVyaW5nVHlwZU9mUGFyZW50RG9jdW1lbnQiOmZhbHNlLCJVc2VTdGFuZGFyZFByZWZpeCI6ZmFsc2UsIlVzZVN0YW5kYXJkU3VmZml4IjpmYWxzZX1dLCJGb3JtYXR0ZWRUZXh0Ijp7IiRpZCI6IjE1IiwiQ291bnQiOjEsIlRleHRVbml0cyI6W3siJGlkIjoiMTYiLCJGb250U3R5bGUiOnsiJGlkIjoiMTciLCJOZXV0c</w:instrText>
          </w:r>
          <w:r>
            <w:instrText xml:space="preserve">mFsIjp0cnVlfSwiUmVhZGluZ09yZGVyIjoxLCJUZXh0IjoidmdsLiBIb2JicyBldCBhbC4gMjAxNywgMjcyIn1dfSwiVGFnIjoiQ2l0YXZpUGxhY2Vob2xkZXIjZjAwN2ZiZGQtZWFhOC00ZTZjLTkzYTAtZjQ5MDRjMjMzYTQ1IiwiVGV4dCI6InZnbC4gSG9iYnMgZXQgYWwuIDIwMTcsIDI3MiIsIldBSVZlcnNpb24iOiI2LjEwLjAuMCJ9}</w:instrText>
          </w:r>
          <w:r>
            <w:fldChar w:fldCharType="separate"/>
          </w:r>
          <w:r>
            <w:t xml:space="preserve">vgl. Hobbs et al. 2017, 272</w:t>
          </w:r>
          <w:r>
            <w:fldChar w:fldCharType="end"/>
          </w:r>
        </w:sdtContent>
      </w:sdt>
      <w:r>
        <w:t xml:space="preserve">). </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85" w:name="_Toc86918752"/>
      <w:r/>
      <w:bookmarkStart w:id="86" w:name="_Ref85468495"/>
      <w:r/>
      <w:bookmarkStart w:id="87" w:name="_Toc85823688"/>
      <w:r/>
      <w:bookmarkStart w:id="88" w:name="_Toc86077549"/>
      <w:r/>
      <w:bookmarkStart w:id="89" w:name="_Toc86090011"/>
      <w:r/>
      <w:bookmarkStart w:id="90" w:name="_Toc86691128"/>
      <w:r/>
      <w:bookmarkStart w:id="91" w:name="_Toc86691170"/>
      <w:r>
        <w:rPr>
          <w:rFonts w:ascii="Times New Roman" w:hAnsi="Times New Roman" w:cs="Times New Roman"/>
          <w:b/>
          <w:bCs/>
          <w:iCs/>
          <w:color w:val="auto"/>
        </w:rPr>
        <w:t xml:space="preserve">Empirische Befunde zur </w:t>
      </w:r>
      <w:r>
        <w:rPr>
          <w:rFonts w:ascii="Times New Roman" w:hAnsi="Times New Roman" w:cs="Times New Roman"/>
          <w:b/>
          <w:bCs/>
          <w:iCs/>
          <w:color w:val="auto"/>
        </w:rPr>
        <w:t xml:space="preserve">Online-</w:t>
      </w:r>
      <w:r>
        <w:rPr>
          <w:rFonts w:ascii="Times New Roman" w:hAnsi="Times New Roman" w:cs="Times New Roman"/>
          <w:b/>
          <w:bCs/>
          <w:iCs/>
          <w:color w:val="auto"/>
        </w:rPr>
        <w:t xml:space="preserve">Partnerwahl</w:t>
      </w:r>
      <w:bookmarkEnd w:id="85"/>
      <w:r>
        <w:rPr>
          <w:rFonts w:ascii="Times New Roman" w:hAnsi="Times New Roman" w:cs="Times New Roman"/>
          <w:b/>
          <w:bCs/>
          <w:iCs/>
          <w:color w:val="auto"/>
        </w:rPr>
        <w:t xml:space="preserve"> </w:t>
      </w:r>
      <w:bookmarkEnd w:id="86"/>
      <w:r/>
      <w:bookmarkEnd w:id="87"/>
      <w:r/>
      <w:bookmarkEnd w:id="88"/>
      <w:r/>
      <w:bookmarkEnd w:id="89"/>
      <w:r/>
      <w:bookmarkEnd w:id="90"/>
      <w:r/>
      <w:bookmarkEnd w:id="91"/>
      <w:r/>
      <w:r>
        <w:rPr>
          <w:rFonts w:ascii="Times New Roman" w:hAnsi="Times New Roman" w:cs="Times New Roman"/>
          <w:b/>
          <w:bCs/>
          <w:iCs/>
          <w:color w:val="auto"/>
        </w:rPr>
      </w:r>
    </w:p>
    <w:p>
      <w:pPr>
        <w:pBdr/>
        <w:spacing w:after="240" w:line="360" w:lineRule="auto"/>
        <w:ind/>
        <w:jc w:val="both"/>
        <w:rPr/>
      </w:pPr>
      <w:r>
        <w:t xml:space="preserve">Homogamiestudien im Rahmen des Online-Datings kommen zu geteilten Ergebnissen. </w:t>
      </w:r>
      <w:r>
        <w:t xml:space="preserve">Die</w:t>
      </w:r>
      <w:r>
        <w:t xml:space="preserve"> Nutzung des Internets </w:t>
      </w:r>
      <w:r>
        <w:t xml:space="preserve">ist </w:t>
      </w:r>
      <w:r>
        <w:t xml:space="preserve">nach </w:t>
      </w:r>
      <w:sdt>
        <w:sdtPr>
          <w:alias w:val="To edit, see citavi.com/edit"/>
          <w15:appearance w15:val="boundingBox"/>
          <w:id w:val="-1001346587"/>
          <w:placeholder>
            <w:docPart w:val="DefaultPlaceholder_-1854013440"/>
          </w:placeholder>
          <w:tag w:val="CitaviPlaceholder#6d265239-c25d-4fb8-bcf2-a3606612ca5f"/>
          <w:rPr/>
        </w:sdtPr>
        <w:sdtContent>
          <w:r>
            <w:fldChar w:fldCharType="begin"/>
          </w:r>
          <w:r>
            <w:instrText xml:space="preserve">ADDIN CitaviPlaceholder{eyIkaWQiOiIxIiwiJHR5cGUiOiJTd2lzc0FjYWRlbWljLkNpdGF2aS5DaXRhdGlvbnMuV29yZFBsYWNlaG9sZGVyLCBTd2lzc0FjYWRlbWljLkNpdGF2aSIsIkFzc29jaWF0ZVdpdGhQb</w:instrText>
          </w:r>
          <w:r>
            <w:instrText xml:space="preserve">GFjZWhvbGRlclRhZyI6IkNpdGF2aVBsYWNlaG9sZGVyI2E5MDVjMzQyLTY1NzEtNDRlYi05OGM0LTUyMDcyN2NhYTlmZCIsIkVudHJpZXMiOlt7IiRpZCI6IjIiLCIkdHlwZSI6IlN3aXNzQWNhZGVtaWMuQ2l0YXZpLkNpdGF0aW9ucy5Xb3JkUGxhY2Vob2xkZXJFbnRyeSwgU3dpc3NBY2FkZW1pYy5DaXRhdmkiLCJJZCI6IjExYmUwNjkzL</w:instrText>
          </w:r>
          <w:r>
            <w:instrText xml:space="preserve">WU5NWItNGY1Ni05MjIzLTAzNTQzNzdiNzk0MyIsIlJhbmdlTGVuZ3RoIjoxMywiUmVmZXJlbmNlSWQiOiI2YzU3YzAxYi05MGI4LTQzMDItYmI1Ni00ZDJmMWFhNGM3ZmMiLCJOb1BhciI6dHJ1ZSwiUGVyc29uT25seSI6dHJ1ZSwiUmVmZXJlbmNlIjp7IiRpZCI6IjMiLCIkdHlwZSI6IlN3aXNzQWNhZGVtaWMuQ2l0YXZpLlJlZmVyZW5jZ</w:instrText>
          </w:r>
          <w:r>
            <w:instrText xml:space="preserve">SwgU3dpc3NBY2FkZW1pYy5DaXRhdmkiLCJBYnN0cmFjdENvbXBsZXhpdHkiOjAsIkFic3RyYWN0U291cmNlVGV4dEZvcm1hdCI6MCwiQXV0aG9ycyI6W3siJGlkIjoiNCIsIiR0eXBlIjoiU3dpc3NBY2FkZW1pYy5DaXRhdmkuUGVyc29uLCBTd2lzc0FjYWRlbWljLkNpdGF2aSIsIkZpcnN0TmFtZSI6IldpbGxpYW0iLCJMYXN0TmFtZSI6I</w:instrText>
          </w:r>
          <w:r>
            <w:instrText xml:space="preserve">kR1dHRvbiIsIk1pZGRsZU5hbWUiOiJILiIsIlByb3RlY3RlZCI6ZmFsc2UsIlNleCI6MiwiQ3JlYXRlZEJ5IjoiX0xlZW5hIE1hYcOfIiwiQ3JlYXRlZE9uIjoiMjAyMS0wNi0xMFQxNTo1ODoyMyIsIk1vZGlmaWVkQnkiOiJfTGVlbmEgTWFhw58iLCJJZCI6ImQyOTA3OWY4LTYyYTYtNDJhMy1hOTFlLWJmMjU1M2I2NjMzYSIsIk1vZGlma</w:instrText>
          </w:r>
          <w:r>
            <w:instrText xml:space="preserve">WVkT24iOiIyMDIxLTA2LTEwVDE1OjU4OjIzIiwiUHJvamVjdCI6eyIkaWQiOiI1IiwiJHR5cGUiOiJTd2lzc0FjYWRlbWljLkNpdGF2aS5Qcm9qZWN0LCBTd2lzc0FjYWRlbWljLkNpdGF2aSJ9fSx7IiRpZCI6IjYiLCIkdHlwZSI6IlN3aXNzQWNhZGVtaWMuQ2l0YXZpLlBlcnNvbiwgU3dpc3NBY2FkZW1pYy5DaXRhdmkiLCJGaXJzdE5hb</w:instrText>
          </w:r>
          <w:r>
            <w:instrText xml:space="preserve">WUiOiJFbGxlbiIsIkxhc3ROYW1lIjoiSGVsc3BlciIsIk1pZGRsZU5hbWUiOiJKLiIsIlByb3RlY3RlZCI6ZmFsc2UsIlNleCI6MSwiQ3JlYXRlZEJ5IjoiX0xlZW5hIE1hYcOfIiwiQ3JlYXRlZE9uIjoiMjAyMS0wNi0xMFQxNTo1ODoyMyIsIk1vZGlmaWVkQnkiOiJfTGVlbmEgTWFhw58iLCJJZCI6ImViYTA3MTI3LTdiMTMtNDc1My1iN</w:instrText>
          </w:r>
          <w:r>
            <w:instrText xml:space="preserve">2JkLWJiNjI1N2Q4YmMyMiIsIk1vZGlmaWVkT24iOiIyMDIxLTA2LTEwVDE1OjU4OjIzIiwiUHJvamVjdCI6eyIkcmVmIjoiNSJ9fSx7IiRpZCI6IjciLCIkdHlwZSI6IlN3aXNzQWNhZGVtaWMuQ2l0YXZpLlBlcnNvbiwgU3dpc3NBY2FkZW1pYy5DaXRhdmkiLCJGaXJzdE5hbWUiOiJNb25pY2EiLCJMYXN0TmFtZSI6IldoaXR0eSIsIk1pZ</w:instrText>
          </w:r>
          <w:r>
            <w:instrText xml:space="preserve">GRsZU5hbWUiOiJULiIsIlByb3RlY3RlZCI6ZmFsc2UsIlNleCI6MSwiQ3JlYXRlZEJ5IjoiX0xlZW5hIE1hYcOfIiwiQ3JlYXRlZE9uIjoiMjAyMS0wNi0xMFQxNTo1ODoyMyIsIk1vZGlmaWVkQnkiOiJfTGVlbmEgTWFhw58iLCJJZCI6ImM3MmJkZTdkLTJkZjctNDZjOS1iNTNlLWE0Zjk2ZGQxOTUxYSIsIk1vZGlmaWVkT24iOiIyMDIxL</w:instrText>
          </w:r>
          <w:r>
            <w:instrText xml:space="preserve">TA2LTEwVDE1OjU4OjIzIiwiUHJvamVjdCI6eyIkcmVmIjoiNSJ9fSx7IiRpZCI6IjgiLCIkdHlwZSI6IlN3aXNzQWNhZGVtaWMuQ2l0YXZpLlBlcnNvbiwgU3dpc3NBY2FkZW1pYy5DaXRhdmkiLCJGaXJzdE5hbWUiOiJOYWkiLCJMYXN0TmFtZSI6IkxpIiwiUHJvdGVjdGVkIjpmYWxzZSwiU2V4IjowLCJDcmVhdGVkQnkiOiJfTGVlbmEgT</w:instrText>
          </w:r>
          <w:r>
            <w:instrText xml:space="preserve">WFhw58iLCJDcmVhdGVkT24iOiIyMDIxLTA2LTEwVDE1OjU4OjIzIiwiTW9kaWZpZWRCeSI6Il9MZWVuYSBNYWHDnyIsIklkIjoiODJlOGM1MDktNmJlZi00YWQ3LThmOGQtYjgzODk5ZjVhMTQzIiwiTW9kaWZpZWRPbiI6IjIwMjEtMDYtMTBUMTU6NTg6MjMiLCJQcm9qZWN0Ijp7IiRyZWYiOiI1In19LHsiJGlkIjoiOSIsIiR0eXBlIjoiU</w:instrText>
          </w:r>
          <w:r>
            <w:instrText xml:space="preserve">3dpc3NBY2FkZW1pYy5DaXRhdmkuUGVyc29uLCBTd2lzc0FjYWRlbWljLkNpdGF2aSIsIkZpcnN0TmFtZSI6IkouIiwiTGFzdE5hbWUiOiJCdWNrd2FsdGVyIiwiTWlkZGxlTmFtZSI6IkdhbGVuIiwiUHJvdGVjdGVkIjpmYWxzZSwiU2V4IjowLCJDcmVhdGVkQnkiOiJfTGVlbmEgTWFhw58iLCJDcmVhdGVkT24iOiIyMDIxLTA2LTEwVDE1O</w:instrText>
          </w:r>
          <w:r>
            <w:instrText xml:space="preserve">jU4OjIzIiwiTW9kaWZpZWRCeSI6Il9MZWVuYSBNYWHDnyIsIklkIjoiZmU4N2ZlNTYtYzc5ZS00ZDg1LTg0ZTItMjNkYmEzYjBlODk0IiwiTW9kaWZpZWRPbiI6IjIwMjEtMDYtMTBUMTU6NTg6MjMiLCJQcm9qZWN0Ijp7IiRyZWYiOiI1In19LHsiJGlkIjoiMTAiLCIkdHlwZSI6IlN3aXNzQWNhZGVtaWMuQ2l0YXZpLlBlcnNvbiwgU3dpc</w:instrText>
          </w:r>
          <w:r>
            <w:instrText xml:space="preserve">3NBY2FkZW1pYy5DaXRhdmkiLCJGaXJzdE5hbWUiOiJFcmluYSIsIkxhc3ROYW1lIjoiTGVlIiwiUHJvdGVjdGVkIjpmYWxzZSwiU2V4IjowLCJDcmVhdGVkQnkiOiJfTGVlbmEgTWFhw58iLCJDcmVhdGVkT24iOiIyMDIxLTA2LTEwVDE1OjU4OjIzIiwiTW9kaWZpZWRCeSI6Il9MZWVuYSBNYWHDnyIsIklkIjoiZGNiNjUzZGMtODcwNi00M</w:instrText>
          </w:r>
          <w:r>
            <w:instrText xml:space="preserve">zIwLThkMDAtMWQ4YTA2ZDdiYTQwIiwiTW9kaWZpZWRPbiI6IjIwMjEtMDYtMTBUMTU6NTg6MjMiLCJQcm9qZWN0Ijp7IiRyZWYiOiI1In19XSwiQ2l0YXRpb25LZXlVcGRhdGVUeXBlIjowLCJDb2xsYWJvcmF0b3JzIjpbXSwiQ292ZXJQYXRoIjp7IiRpZCI6IjExIiwiJHR5cGUiOiJTd2lzc0FjYWRlbWljLkNpdGF2aS5MaW5rZWRSZXNvd</w:instrText>
          </w:r>
          <w:r>
            <w:instrText xml:space="preserve">XJjZSwgU3dpc3NBY2FkZW1pYy5DaXRhdmkiLCJMaW5rZWRSZXNvdXJjZVR5cGUiOjIsIk9yaWdpbmFsU3RyaW5nIjoiQzpcXFVzZXJzXFxIUFxcQXBwRGF0YVxcTG9jYWxcXFRlbXBcXHAzeWpobGd0LmpwZyIsIlVyaVN0cmluZyI6IjZjNTdjMDFiLTkwYjgtNDMwMi1iYjU2LTRkMmYxYWE0YzdmYyIsIkxpbmtlZFJlc291cmNlU3RhdHVzI</w:instrText>
          </w:r>
          <w:r>
            <w:instrText xml:space="preserve">jo4LCJQcm9wZXJ0aWVzIjp7IiRpZCI6IjEyIiwiJHR5cGUiOiJTd2lzc0FjYWRlbWljLkNpdGF2aS5MaW5rZWRSZXNvdXJjZVByb3BlcnRpZXMsIFN3aXNzQWNhZGVtaWMuQ2l0YXZpIn0sIlN5bmNGb2xkZXJUeXBlIjowLCJJc0xvY2FsQ2xvdWRQcm9qZWN0RmlsZUxpbmsiOmZhbHNlLCJJc0Nsb3VkUmVzdG9yZSI6ZmFsc2UsIklzQ2xvd</w:instrText>
          </w:r>
          <w:r>
            <w:instrText xml:space="preserve">WRDb3B5IjpmYWxzZSwiQXR0YWNobWVudEZvbGRlcldhc0luRmFsbGJhY2tNb2RlIjpmYWxzZX0sIkRvaSI6IjEwLjU5NjQvaWpwci52M2lzdXBwMi43MyIsIkVkaXRvcnMiOltdLCJFdmFsdWF0aW9uQ29tcGxleGl0eSI6MCwiRXZhbHVhdGlvblNvdXJjZVRleHRGb3JtYXQiOjAsIkdyb3VwcyI6W10sIkhhc0xhYmVsMSI6ZmFsc2UsIkhhc</w:instrText>
          </w:r>
          <w:r>
            <w:instrText xml:space="preserve">0xhYmVsMiI6ZmFsc2UsIktleXdvcmRzIjpbXSwiTG9jYXRpb25zIjpbeyIkaWQiOiIxMyIsIiR0eXBlIjoiU3dpc3NBY2FkZW1pYy5DaXRhdmkuTG9jYXRpb24sIFN3aXNzQWNhZGVtaWMuQ2l0YXZpIiwiQWRkcmVzcyI6eyIkaWQiOiIxNCIsIiR0eXBlIjoiU3dpc3NBY2FkZW1pYy5DaXRhdmkuTGlua2VkUmVzb3VyY2UsIFN3aXNzQWNhZ</w:instrText>
          </w:r>
          <w:r>
            <w:instrText xml:space="preserve">GVtaWMuQ2l0YXZpIiwiTGlua2VkUmVzb3VyY2VUeXBlIjo1LCJPcmlnaW5hbFN0cmluZyI6IjEwLjU5NjQvaWpwci52M2lzdXBwMi43MyIsIlVyaVN0cmluZyI6Imh0dHBzOi8vZG9pLm9yZy8xMC41OTY0L2lqcHIudjNpc3VwcDIuNzMiLCJMaW5rZWRSZXNvdXJjZVN0YXR1cyI6OCwiUHJvcGVydGllcyI6eyIkaWQiOiIxNSIsIiR0eXBlI</w:instrText>
          </w:r>
          <w:r>
            <w:instrText xml:space="preserve">joiU3dpc3NBY2FkZW1pYy5DaXRhdmkuTGlua2VkUmVzb3VyY2VQcm9wZXJ0aWVzLCBTd2lzc0FjYWRlbWljLkNpdGF2aSJ9LCJTeW5jRm9sZGVyVHlwZSI6MCwiSXNMb2NhbENsb3VkUHJvamVjdEZpbGVMaW5rIjpmYWxzZSwiSXNDbG91ZFJlc3RvcmUiOmZhbHNlLCJJc0Nsb3VkQ29weSI6ZmFsc2UsIkF0dGFjaG1lbnRGb2xkZXJXYXNJb</w:instrText>
          </w:r>
          <w:r>
            <w:instrText xml:space="preserve">kZhbGxiYWNrTW9kZSI6ZmFsc2V9LCJBbm5vdGF0aW9ucyI6W10sIkxvY2F0aW9uVHlwZSI6MCwiTWlycm9yc1JlZmVyZW5jZVByb3BlcnR5SWQiOjEyOCwiQ3JlYXRlZEJ5IjoiX0xlZW5hIE1hYcOfIiwiQ3JlYXRlZE9uIjoiMjAyMS0wNi0xMFQxNTo1ODoyMyIsIk1vZGlmaWVkQnkiOiJfTGVlbmEgTWFhw58iLCJJZCI6Ijk5MjNhZmM2L</w:instrText>
          </w:r>
          <w:r>
            <w:instrText xml:space="preserve">TE3ZjQtNGIxOC05YzJlLTk5MmMyMzI5NmVhZiIsIk1vZGlmaWVkT24iOiIyMDIxLTA2LTEwVDE1OjU4OjIzIiwiUHJvamVjdCI6eyIkcmVmIjoiNSJ9fV0sIk51bWJlciI6IlN1cHBsZW1lbnQgMiIsIk9yZ2FuaXphdGlvbnMiOltdLCJPdGhlcnNJbnZvbHZlZCI6W10sIlBhZ2VSYW5nZSI6IjxzcD5cclxuICA8bj4zPC9uPlxyXG4gIDxpb</w:instrText>
          </w:r>
          <w:r>
            <w:instrText xml:space="preserve">j50cnVlPC9pbj5cclxuICA8b3M+Mzwvb3M+XHJcbiAgPHBzPjM8L3BzPlxyXG48L3NwPlxyXG48ZXA+XHJcbiAgPG4+MTg8L24+XHJcbiAgPGluPnRydWU8L2luPlxyXG4gIDxvcz4xODwvb3M+XHJcbiAgPHBzPjE4PC9wcz5cclxuPC9lcD5cclxuPG9zPjMtMTg8L29zPiIsIlBlcmlvZGljYWwiOnsiJGlkIjoiMTYiLCIkdHlwZSI6IlN3a</w:instrText>
          </w:r>
          <w:r>
            <w:instrText xml:space="preserve">XNzQWNhZGVtaWMuQ2l0YXZpLlBlcmlvZGljYWwsIFN3aXNzQWNhZGVtaWMuQ2l0YXZpIiwiTmFtZSI6IkludGVycGVyc29uYTogQW4gSW50ZXJuYXRpb25hbCBKb3VybmFsIG9uIFBlcnNvbmFsIFJlbGF0aW9uc2hpcHMiLCJQYWdpbmF0aW9uIjowLCJQcm90ZWN0ZWQiOmZhbHNlLCJDcmVhdGVkQnkiOiJfTGVlbmEgTWFhw58iLCJDcmVhd</w:instrText>
          </w:r>
          <w:r>
            <w:instrText xml:space="preserve">GVkT24iOiIyMDIxLTA2LTEwVDE1OjU5OjMzIiwiTW9kaWZpZWRCeSI6Il9MZWVuYSBNYWHDnyIsIklkIjoiYTJhOWZkOGEtZWFjZi00YzdmLWE0YTEtOTUzNTg1ZWRmNWQ0IiwiTW9kaWZpZWRPbiI6IjIwMjEtMDYtMTBUMTU6NTk6MzMiLCJQcm9qZWN0Ijp7IiRyZWYiOiI1In19LCJQdWJsaXNoZXJzIjpbXSwiUXVvdGF0aW9ucyI6W10sI</w:instrText>
          </w:r>
          <w:r>
            <w:instrText xml:space="preserve">lJhdGluZyI6MCwiUmVmZXJlbmNlVHlwZSI6IkpvdXJuYWxBcnRpY2xlIiwiU2hvcnRUaXRsZSI6IkR1dHRvbiwgSGVsc3BlciBldCBhbC4gMjAwOSDigJMgVGhlIFJvbGUgb2YgdGhlIEludGVybmV0IiwiU2hvcnRUaXRsZVVwZGF0ZVR5cGUiOjAsIlNvdXJjZU9mQmlibGlvZ3JhcGhpY0luZm9ybWF0aW9uIjoiQ3Jvc3NSZWYiLCJTdGF0a</w:instrText>
          </w:r>
          <w:r>
            <w:instrText xml:space="preserve">WNJZHMiOlsiZjM4NjM1YjYtMTcwYy00MWY3LTkyMGQtNzU2MTAyYzMwYzMzIl0sIlRhYmxlT2ZDb250ZW50c0NvbXBsZXhpdHkiOjAsIlRhYmxlT2ZDb250ZW50c1NvdXJjZVRleHRGb3JtYXQiOjAsIlRhc2tzIjpbXSwiVGl0bGUiOiJUaGUgUm9sZSBvZiB0aGUgSW50ZXJuZXQgaW4gUmVjb25maWd1cmluZyBNYXJyaWFnZXM6IEEgQ3Jvc</w:instrText>
          </w:r>
          <w:r>
            <w:instrText xml:space="preserve">3MtbmF0aW9uYWwgU3R1ZHkiLCJUcmFuc2xhdG9ycyI6W10sIlZvbHVtZSI6IjMiLCJZZWFyIjoiMjAwOSIsIlllYXJSZXNvbHZlZCI6IjIwMDkiLCJDcmVhdGVkQnkiOiJfTGVlbmEgTWFhw58iLCJDcmVhdGVkT24iOiIyMDIxLTA2LTEwVDE1OjU4OjIzIiwiTW9kaWZpZWRCeSI6Il9MZWVuYSBNYWHDnyIsIklkIjoiNmM1N2MwMWItOTBiO</w:instrText>
          </w:r>
          <w:r>
            <w:instrText xml:space="preserve">C00MzAyLWJiNTYtNGQyZjFhYTRjN2ZjIiwiTW9kaWZpZWRPbiI6IjIwMjEtMDYtMTBUMTY6NTk6MDUiLCJQcm9qZWN0Ijp7IiRyZWYiOiI1In19LCJVc2VOdW1iZXJpbmdUeXBlT2ZQYXJlbnREb2N1bWVudCI6ZmFsc2V9XSwiRm9ybWF0dGVkVGV4dCI6eyIkaWQiOiIxNyIsIkNvdW50IjoxLCJUZXh0VW5pdHMiOlt7IiRpZCI6IjE4IiwiR</w:instrText>
          </w:r>
          <w:r>
            <w:instrText xml:space="preserve">m9udFN0eWxlIjp7IiRpZCI6IjE5IiwiTmV1dHJhbCI6dHJ1ZX0sIlJlYWRpbmdPcmRlciI6MSwiVGV4dCI6IkR1dHRvbiBldCBhbC4ifV19LCJUYWciOiJDaXRhdmlQbGFjZWhvbGRlciM2ZDI2NTIzOS1jMjVkLTRmYjgtYmNmMi1hMzYwNjYxMmNhNWYiLCJUZXh0IjoiRHV0dG9uIGV0IGFsLiIsIldBSVZlcnNpb24iOiI2LjEwLjAuMCJ9}</w:instrText>
          </w:r>
          <w:r>
            <w:fldChar w:fldCharType="separate"/>
          </w:r>
          <w:r>
            <w:t xml:space="preserve">Dutton et al.</w:t>
          </w:r>
          <w:r>
            <w:fldChar w:fldCharType="end"/>
          </w:r>
        </w:sdtContent>
      </w:sdt>
      <w:r>
        <w:t xml:space="preserve"> </w:t>
      </w:r>
      <w:sdt>
        <w:sdtPr>
          <w:alias w:val="To edit, see citavi.com/edit"/>
          <w15:appearance w15:val="boundingBox"/>
          <w:id w:val="-1283496091"/>
          <w:placeholder>
            <w:docPart w:val="DefaultPlaceholder_-1854013440"/>
          </w:placeholder>
          <w:tag w:val="CitaviPlaceholder#a905c342-6571-44eb-98c4-520727caa9fd"/>
          <w:rPr/>
        </w:sdtPr>
        <w:sdtContent>
          <w:r>
            <w:fldChar w:fldCharType="begin"/>
          </w:r>
          <w:r>
            <w:instrText xml:space="preserve">ADDIN CitaviPlaceholder{eyIkaWQiOiIxIiwiJHR5cGUiOiJTd2lzc0FjYWRlbWljLkNpdGF2aS5DaXRhdGlvbnMuV29yZFBsYWNlaG9sZGVyLCBTd2lzc0FjY</w:instrText>
          </w:r>
          <w:r>
            <w:instrText xml:space="preserve">WRlbWljLkNpdGF2aSIsIkFzc29jaWF0ZVdpdGhQbGFjZWhvbGRlclRhZyI6IkNpdGF2aVBsYWNlaG9sZGVyIzZkMjY1MjM5LWMyNWQtNGZiOC1iY2YyLWEzNjA2NjEyY2E1ZiIsIkVudHJpZXMiOlt7IiRpZCI6IjIiLCIkdHlwZSI6IlN3aXNzQWNhZGVtaWMuQ2l0YXZpLkNpdGF0aW9ucy5Xb3JkUGxhY2Vob2xkZXJFbnRyeSwgU3dpc3NBY</w:instrText>
          </w:r>
          <w:r>
            <w:instrText xml:space="preserve">2FkZW1pYy5DaXRhdmkiLCJJZCI6IjNhNjIzNzJiLTkzODAtNGJmYi05ZDUzLTc2ODhkZWU5YzcxMCIsIlJhbmdlTGVuZ3RoIjo2LCJSZWZlcmVuY2VJZCI6IjZjNTdjMDFiLTkwYjgtNDMwMi1iYjU2LTRkMmYxYWE0YzdmYyIsIlJlZmVyZW5jZSI6eyIkaWQiOiIzIiwiJHR5cGUiOiJTd2lzc0FjYWRlbWljLkNpdGF2aS5SZWZlcmVuY2UsI</w:instrText>
          </w:r>
          <w:r>
            <w:instrText xml:space="preserve">FN3aXNzQWNhZGVtaWMuQ2l0YXZpIiwiQWJzdHJhY3RDb21wbGV4aXR5IjowLCJBYnN0cmFjdFNvdXJjZVRleHRGb3JtYXQiOjAsIkF1dGhvcnMiOlt7IiRpZCI6IjQiLCIkdHlwZSI6IlN3aXNzQWNhZGVtaWMuQ2l0YXZpLlBlcnNvbiwgU3dpc3NBY2FkZW1pYy5DaXRhdmkiLCJGaXJzdE5hbWUiOiJXaWxsaWFtIiwiTGFzdE5hbWUiOiJEd</w:instrText>
          </w:r>
          <w:r>
            <w:instrText xml:space="preserve">XR0b24iLCJNaWRkbGVOYW1lIjoiSC4iLCJQcm90ZWN0ZWQiOmZhbHNlLCJTZXgiOjIsIkNyZWF0ZWRCeSI6Il9MZWVuYSBNYWHDnyIsIkNyZWF0ZWRPbiI6IjIwMjEtMDYtMTBUMTU6NTg6MjMiLCJNb2RpZmllZEJ5IjoiX0xlZW5hIE1hYcOfIiwiSWQiOiJkMjkwNzlmOC02MmE2LTQyYTMtYTkxZS1iZjI1NTNiNjYzM2EiLCJNb2RpZmllZ</w:instrText>
          </w:r>
          <w:r>
            <w:instrText xml:space="preserve">E9uIjoiMjAyMS0wNi0xMFQxNTo1ODoyMyIsIlByb2plY3QiOnsiJGlkIjoiNSIsIiR0eXBlIjoiU3dpc3NBY2FkZW1pYy5DaXRhdmkuUHJvamVjdCwgU3dpc3NBY2FkZW1pYy5DaXRhdmkifX0seyIkaWQiOiI2IiwiJHR5cGUiOiJTd2lzc0FjYWRlbWljLkNpdGF2aS5QZXJzb24sIFN3aXNzQWNhZGVtaWMuQ2l0YXZpIiwiRmlyc3ROYW1lI</w:instrText>
          </w:r>
          <w:r>
            <w:instrText xml:space="preserve">joiRWxsZW4iLCJMYXN0TmFtZSI6IkhlbHNwZXIiLCJNaWRkbGVOYW1lIjoiSi4iLCJQcm90ZWN0ZWQiOmZhbHNlLCJTZXgiOjEsIkNyZWF0ZWRCeSI6Il9MZWVuYSBNYWHDnyIsIkNyZWF0ZWRPbiI6IjIwMjEtMDYtMTBUMTU6NTg6MjMiLCJNb2RpZmllZEJ5IjoiX0xlZW5hIE1hYcOfIiwiSWQiOiJlYmEwNzEyNy03YjEzLTQ3NTMtYjdiZ</w:instrText>
          </w:r>
          <w:r>
            <w:instrText xml:space="preserve">C1iYjYyNTdkOGJjMjIiLCJNb2RpZmllZE9uIjoiMjAyMS0wNi0xMFQxNTo1ODoyMyIsIlByb2plY3QiOnsiJHJlZiI6IjUifX0seyIkaWQiOiI3IiwiJHR5cGUiOiJTd2lzc0FjYWRlbWljLkNpdGF2aS5QZXJzb24sIFN3aXNzQWNhZGVtaWMuQ2l0YXZpIiwiRmlyc3ROYW1lIjoiTW9uaWNhIiwiTGFzdE5hbWUiOiJXaGl0dHkiLCJNaWRkb</w:instrText>
          </w:r>
          <w:r>
            <w:instrText xml:space="preserve">GVOYW1lIjoiVC4iLCJQcm90ZWN0ZWQiOmZhbHNlLCJTZXgiOjEsIkNyZWF0ZWRCeSI6Il9MZWVuYSBNYWHDnyIsIkNyZWF0ZWRPbiI6IjIwMjEtMDYtMTBUMTU6NTg6MjMiLCJNb2RpZmllZEJ5IjoiX0xlZW5hIE1hYcOfIiwiSWQiOiJjNzJiZGU3ZC0yZGY3LTQ2YzktYjUzZS1hNGY5NmRkMTk1MWEiLCJNb2RpZmllZE9uIjoiMjAyMS0wN</w:instrText>
          </w:r>
          <w:r>
            <w:instrText xml:space="preserve">i0xMFQxNTo1ODoyMyIsIlByb2plY3QiOnsiJHJlZiI6IjUifX0seyIkaWQiOiI4IiwiJHR5cGUiOiJTd2lzc0FjYWRlbWljLkNpdGF2aS5QZXJzb24sIFN3aXNzQWNhZGVtaWMuQ2l0YXZpIiwiRmlyc3ROYW1lIjoiTmFpIiwiTGFzdE5hbWUiOiJMaSIsIlByb3RlY3RlZCI6ZmFsc2UsIlNleCI6MCwiQ3JlYXRlZEJ5IjoiX0xlZW5hIE1hY</w:instrText>
          </w:r>
          <w:r>
            <w:instrText xml:space="preserve">cOfIiwiQ3JlYXRlZE9uIjoiMjAyMS0wNi0xMFQxNTo1ODoyMyIsIk1vZGlmaWVkQnkiOiJfTGVlbmEgTWFhw58iLCJJZCI6IjgyZThjNTA5LTZiZWYtNGFkNy04ZjhkLWI4Mzg5OWY1YTE0MyIsIk1vZGlmaWVkT24iOiIyMDIxLTA2LTEwVDE1OjU4OjIzIiwiUHJvamVjdCI6eyIkcmVmIjoiNSJ9fSx7IiRpZCI6IjkiLCIkdHlwZSI6IlN3a</w:instrText>
          </w:r>
          <w:r>
            <w:instrText xml:space="preserve">XNzQWNhZGVtaWMuQ2l0YXZpLlBlcnNvbiwgU3dpc3NBY2FkZW1pYy5DaXRhdmkiLCJGaXJzdE5hbWUiOiJKLiIsIkxhc3ROYW1lIjoiQnVja3dhbHRlciIsIk1pZGRsZU5hbWUiOiJHYWxlbiIsIlByb3RlY3RlZCI6ZmFsc2UsIlNleCI6MCwiQ3JlYXRlZEJ5IjoiX0xlZW5hIE1hYcOfIiwiQ3JlYXRlZE9uIjoiMjAyMS0wNi0xMFQxNTo1O</w:instrText>
          </w:r>
          <w:r>
            <w:instrText xml:space="preserve">DoyMyIsIk1vZGlmaWVkQnkiOiJfTGVlbmEgTWFhw58iLCJJZCI6ImZlODdmZTU2LWM3OWUtNGQ4NS04NGUyLTIzZGJhM2IwZTg5NCIsIk1vZGlmaWVkT24iOiIyMDIxLTA2LTEwVDE1OjU4OjIzIiwiUHJvamVjdCI6eyIkcmVmIjoiNSJ9fSx7IiRpZCI6IjEwIiwiJHR5cGUiOiJTd2lzc0FjYWRlbWljLkNpdGF2aS5QZXJzb24sIFN3aXNzQ</w:instrText>
          </w:r>
          <w:r>
            <w:instrText xml:space="preserve">WNhZGVtaWMuQ2l0YXZpIiwiRmlyc3ROYW1lIjoiRXJpbmEiLCJMYXN0TmFtZSI6IkxlZSIsIlByb3RlY3RlZCI6ZmFsc2UsIlNleCI6MCwiQ3JlYXRlZEJ5IjoiX0xlZW5hIE1hYcOfIiwiQ3JlYXRlZE9uIjoiMjAyMS0wNi0xMFQxNTo1ODoyMyIsIk1vZGlmaWVkQnkiOiJfTGVlbmEgTWFhw58iLCJJZCI6ImRjYjY1M2RjLTg3MDYtNDMyM</w:instrText>
          </w:r>
          <w:r>
            <w:instrText xml:space="preserve">C04ZDAwLTFkOGEwNmQ3YmE0MCIsIk1vZGlmaWVkT24iOiIyMDIxLTA2LTEwVDE1OjU4OjIzIiwiUHJvamVjdCI6eyIkcmVmIjoiNSJ9fV0sIkNpdGF0aW9uS2V5VXBkYXRlVHlwZSI6MCwiQ29sbGFib3JhdG9ycyI6W10sIkNvdmVyUGF0aCI6eyIkaWQiOiIxMSIsIiR0eXBlIjoiU3dpc3NBY2FkZW1pYy5DaXRhdmkuTGlua2VkUmVzb3VyY</w:instrText>
          </w:r>
          <w:r>
            <w:instrText xml:space="preserve">2UsIFN3aXNzQWNhZGVtaWMuQ2l0YXZpIiwiTGlua2VkUmVzb3VyY2VUeXBlIjoyLCJPcmlnaW5hbFN0cmluZyI6IkM6XFxVc2Vyc1xcSFBcXEFwcERhdGFcXExvY2FsXFxUZW1wXFxwM3lqaGxndC5qcGciLCJVcmlTdHJpbmciOiI2YzU3YzAxYi05MGI4LTQzMDItYmI1Ni00ZDJmMWFhNGM3ZmMiLCJMaW5rZWRSZXNvdXJjZVN0YXR1cyI6O</w:instrText>
          </w:r>
          <w:r>
            <w:instrText xml:space="preserve">CwiUHJvcGVydGllcyI6eyIkaWQiOiIxMiIsIiR0eXBlIjoiU3dpc3NBY2FkZW1pYy5DaXRhdmkuTGlua2VkUmVzb3VyY2VQcm9wZXJ0aWVzLCBTd2lzc0FjYWRlbWljLkNpdGF2aSJ9LCJTeW5jRm9sZGVyVHlwZSI6MCwiSXNMb2NhbENsb3VkUHJvamVjdEZpbGVMaW5rIjpmYWxzZSwiSXNDbG91ZFJlc3RvcmUiOmZhbHNlLCJJc0Nsb3VkQ</w:instrText>
          </w:r>
          <w:r>
            <w:instrText xml:space="preserve">29weSI6ZmFsc2UsIkF0dGFjaG1lbnRGb2xkZXJXYXNJbkZhbGxiYWNrTW9kZSI6ZmFsc2V9LCJEb2kiOiIxMC41OTY0L2lqcHIudjNpc3VwcDIuNzMiLCJFZGl0b3JzIjpbXSwiRXZhbHVhdGlvbkNvbXBsZXhpdHkiOjAsIkV2YWx1YXRpb25Tb3VyY2VUZXh0Rm9ybWF0IjowLCJHcm91cHMiOltdLCJIYXNMYWJlbDEiOmZhbHNlLCJIYXNMY</w:instrText>
          </w:r>
          <w:r>
            <w:instrText xml:space="preserve">WJlbDIiOmZhbHNlLCJLZXl3b3JkcyI6W10sIkxvY2F0aW9ucyI6W3siJGlkIjoiMTMiLCIkdHlwZSI6IlN3aXNzQWNhZGVtaWMuQ2l0YXZpLkxvY2F0aW9uLCBTd2lzc0FjYWRlbWljLkNpdGF2aSIsIkFkZHJlc3MiOnsiJGlkIjoiMTQiLCIkdHlwZSI6IlN3aXNzQWNhZGVtaWMuQ2l0YXZpLkxpbmtlZFJlc291cmNlLCBTd2lzc0FjYWRlb</w:instrText>
          </w:r>
          <w:r>
            <w:instrText xml:space="preserve">WljLkNpdGF2aSIsIkxpbmtlZFJlc291cmNlVHlwZSI6NSwiT3JpZ2luYWxTdHJpbmciOiIxMC41OTY0L2lqcHIudjNpc3VwcDIuNzMiLCJVcmlTdHJpbmciOiJodHRwczovL2RvaS5vcmcvMTAuNTk2NC9panByLnYzaXN1cHAyLjczIiwiTGlua2VkUmVzb3VyY2VTdGF0dXMiOjgsIlByb3BlcnRpZXMiOnsiJGlkIjoiMTUiLCIkdHlwZSI6I</w:instrText>
          </w:r>
          <w:r>
            <w:instrText xml:space="preserve">lN3aXNzQWNhZGVtaWMuQ2l0YXZpLkxpbmtlZFJlc291cmNlUHJvcGVydGllcywgU3dpc3NBY2FkZW1pYy5DaXRhdmkifSwiU3luY0ZvbGRlclR5cGUiOjAsIklzTG9jYWxDbG91ZFByb2plY3RGaWxlTGluayI6ZmFsc2UsIklzQ2xvdWRSZXN0b3JlIjpmYWxzZSwiSXNDbG91ZENvcHkiOmZhbHNlLCJBdHRhY2htZW50Rm9sZGVyV2FzSW5GY</w:instrText>
          </w:r>
          <w:r>
            <w:instrText xml:space="preserve">WxsYmFja01vZGUiOmZhbHNlfSwiQW5ub3RhdGlvbnMiOltdLCJMb2NhdGlvblR5cGUiOjAsIk1pcnJvcnNSZWZlcmVuY2VQcm9wZXJ0eUlkIjoxMjgsIkNyZWF0ZWRCeSI6Il9MZWVuYSBNYWHDnyIsIkNyZWF0ZWRPbiI6IjIwMjEtMDYtMTBUMTU6NTg6MjMiLCJNb2RpZmllZEJ5IjoiX0xlZW5hIE1hYcOfIiwiSWQiOiI5OTIzYWZjNi0xN</w:instrText>
          </w:r>
          <w:r>
            <w:instrText xml:space="preserve">2Y0LTRiMTgtOWMyZS05OTJjMjMyOTZlYWYiLCJNb2RpZmllZE9uIjoiMjAyMS0wNi0xMFQxNTo1ODoyMyIsIlByb2plY3QiOnsiJHJlZiI6IjUifX1dLCJOdW1iZXIiOiJTdXBwbGVtZW50IDIiLCJPcmdhbml6YXRpb25zIjpbXSwiT3RoZXJzSW52b2x2ZWQiOltdLCJQYWdlUmFuZ2UiOiI8c3A+XHJcbiAgPG4+Mzwvbj5cclxuICA8aW4+d</w:instrText>
          </w:r>
          <w:r>
            <w:instrText xml:space="preserve">HJ1ZTwvaW4+XHJcbiAgPG9zPjM8L29zPlxyXG4gIDxwcz4zPC9wcz5cclxuPC9zcD5cclxuPGVwPlxyXG4gIDxuPjE4PC9uPlxyXG4gIDxpbj50cnVlPC9pbj5cclxuICA8b3M+MTg8L29zPlxyXG4gIDxwcz4xODwvcHM+XHJcbjwvZXA+XHJcbjxvcz4zLTE4PC9vcz4iLCJQZXJpb2RpY2FsIjp7IiRpZCI6IjE2IiwiJHR5cGUiOiJTd2lzc</w:instrText>
          </w:r>
          <w:r>
            <w:instrText xml:space="preserve">0FjYWRlbWljLkNpdGF2aS5QZXJpb2RpY2FsLCBTd2lzc0FjYWRlbWljLkNpdGF2aSIsIk5hbWUiOiJJbnRlcnBlcnNvbmE6IEFuIEludGVybmF0aW9uYWwgSm91cm5hbCBvbiBQZXJzb25hbCBSZWxhdGlvbnNoaXBzIiwiUGFnaW5hdGlvbiI6MCwiUHJvdGVjdGVkIjpmYWxzZSwiQ3JlYXRlZEJ5IjoiX0xlZW5hIE1hYcOfIiwiQ3JlYXRlZ</w:instrText>
          </w:r>
          <w:r>
            <w:instrText xml:space="preserve">E9uIjoiMjAyMS0wNi0xMFQxNTo1OTozMyIsIk1vZGlmaWVkQnkiOiJfTGVlbmEgTWFhw58iLCJJZCI6ImEyYTlmZDhhLWVhY2YtNGM3Zi1hNGExLTk1MzU4NWVkZjVkNCIsIk1vZGlmaWVkT24iOiIyMDIxLTA2LTEwVDE1OjU5OjMzIiwiUHJvamVjdCI6eyIkcmVmIjoiNSJ9fSwiUHVibGlzaGVycyI6W10sIlF1b3RhdGlvbnMiOltdLCJSY</w:instrText>
          </w:r>
          <w:r>
            <w:instrText xml:space="preserve">XRpbmciOjAsIlJlZmVyZW5jZVR5cGUiOiJKb3VybmFsQXJ0aWNsZSIsIlNob3J0VGl0bGUiOiJEdXR0b24sIEhlbHNwZXIgZXQgYWwuIDIwMDkg4oCTIFRoZSBSb2xlIG9mIHRoZSBJbnRlcm5ldCIsIlNob3J0VGl0bGVVcGRhdGVUeXBlIjowLCJTb3VyY2VPZkJpYmxpb2dyYXBoaWNJbmZvcm1hdGlvbiI6IkNyb3NzUmVmIiwiU3RhdGljS</w:instrText>
          </w:r>
          <w:r>
            <w:instrText xml:space="preserve">WRzIjpbImYzODYzNWI2LTE3MGMtNDFmNy05MjBkLTc1NjEwMmMzMGMzMyJdLCJUYWJsZU9mQ29udGVudHNDb21wbGV4aXR5IjowLCJUYWJsZU9mQ29udGVudHNTb3VyY2VUZXh0Rm9ybWF0IjowLCJUYXNrcyI6W10sIlRpdGxlIjoiVGhlIFJvbGUgb2YgdGhlIEludGVybmV0IGluIFJlY29uZmlndXJpbmcgTWFycmlhZ2VzOiBBIENyb3NzL</w:instrText>
          </w:r>
          <w:r>
            <w:instrText xml:space="preserve">W5hdGlvbmFsIFN0dWR5IiwiVHJhbnNsYXRvcnMiOltdLCJWb2x1bWUiOiIzIiwiWWVhciI6IjIwMDkiLCJZZWFyUmVzb2x2ZWQiOiIyMDA5IiwiQ3JlYXRlZEJ5IjoiX0xlZW5hIE1hYcOfIiwiQ3JlYXRlZE9uIjoiMjAyMS0wNi0xMFQxNTo1ODoyMyIsIk1vZGlmaWVkQnkiOiJfTGVlbmEgTWFhw58iLCJJZCI6IjZjNTdjMDFiLTkwYjgtN</w:instrText>
          </w:r>
          <w:r>
            <w:instrText xml:space="preserve">DMwMi1iYjU2LTRkMmYxYWE0YzdmYyIsIk1vZGlmaWVkT24iOiIyMDIxLTA2LTEwVDE2OjU5OjA1IiwiUHJvamVjdCI6eyIkcmVmIjoiNSJ9fSwiVXNlTnVtYmVyaW5nVHlwZU9mUGFyZW50RG9jdW1lbnQiOmZhbHNlLCJZZWFyT25seSI6dHJ1ZX1dLCJGb3JtYXR0ZWRUZXh0Ijp7IiRpZCI6IjE3IiwiQ291bnQiOjEsIlRleHRVbml0cyI6W</w:instrText>
          </w:r>
          <w:r>
            <w:instrText xml:space="preserve">3siJGlkIjoiMTgiLCJGb250U3R5bGUiOnsiJGlkIjoiMTkiLCJOZXV0cmFsIjp0cnVlfSwiUmVhZGluZ09yZGVyIjoxLCJUZXh0IjoiKDIwMDkpIn1dfSwiVGFnIjoiQ2l0YXZpUGxhY2Vob2xkZXIjYTkwNWMzNDItNjU3MS00NGViLTk4YzQtNTIwNzI3Y2FhOWZkIiwiVGV4dCI6IigyMDA5KSIsIldBSVZlcnNpb24iOiI2LjEwLjAuMCJ9}</w:instrText>
          </w:r>
          <w:r>
            <w:fldChar w:fldCharType="separate"/>
          </w:r>
          <w:r>
            <w:t xml:space="preserve">(2009)</w:t>
          </w:r>
          <w:r>
            <w:fldChar w:fldCharType="end"/>
          </w:r>
        </w:sdtContent>
      </w:sdt>
      <w:r>
        <w:t xml:space="preserve"> </w:t>
      </w:r>
      <w:r>
        <w:t xml:space="preserve">mit einer </w:t>
      </w:r>
      <w:r>
        <w:t xml:space="preserve">stärkeren Differenz</w:t>
      </w:r>
      <w:r>
        <w:t xml:space="preserve"> zwischen den Partnern hinsichtlich des Alters sowie des Bildungsniveaus </w:t>
      </w:r>
      <w:r>
        <w:t xml:space="preserve">v</w:t>
      </w:r>
      <w:r>
        <w:t xml:space="preserve">erbunde</w:t>
      </w:r>
      <w:r>
        <w:t xml:space="preserve">n. D</w:t>
      </w:r>
      <w:r>
        <w:t xml:space="preserve">afür sind </w:t>
      </w:r>
      <w:r>
        <w:t xml:space="preserve">sich </w:t>
      </w:r>
      <w:r>
        <w:t xml:space="preserve">Paare</w:t>
      </w:r>
      <w:r>
        <w:t xml:space="preserve"> in ihren Interessen und Werten ähnlicher</w:t>
      </w:r>
      <w:r>
        <w:t xml:space="preserve"> </w:t>
      </w:r>
      <w:sdt>
        <w:sdtPr>
          <w:alias w:val="To edit, see citavi.com/edit"/>
          <w15:appearance w15:val="boundingBox"/>
          <w:id w:val="840886901"/>
          <w:placeholder>
            <w:docPart w:val="1E4C8195921444B2A5500590ABF79980"/>
          </w:placeholder>
          <w:tag w:val="CitaviPlaceholder#5fd7f1b7-ebe9-4df2-b6df-b1ca4904b71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w:instrText>
          </w:r>
          <w:r>
            <w:instrText xml:space="preserve">GF0aW9ucy5Xb3JkUGxhY2Vob2xkZXJFbnRyeSwgU3dpc3NBY2FkZW1pYy5DaXRhdmkiLCJJZCI6Ijc0ZjNmYzBmLTljOTEtNDM5NC04MmVlLWY5ZGVkNmZiNTk4MSIsIlJhbmdlTGVuZ3RoIjoxNSwiUmVmZXJlbmNlSWQiOiI2YzU3YzAxYi05MGI4LTQzMDItYmI1Ni00ZDJmMWFhNGM3ZmMiLCJQYWdlUmFuZ2UiOnsiJGlkIjoiMyIsIiR0e</w:instrText>
          </w:r>
          <w:r>
            <w:instrText xml:space="preserve">XBlIjoiU3dpc3NBY2FkZW1pYy5QYWdlUmFuZ2UsIFN3aXNzQWNhZGVtaWMiLCJFbmRQYWdlIjp7IiRpZCI6IjQiLCIkdHlwZSI6IlN3aXNzQWNhZGVtaWMuUGFnZU51bWJlciwgU3dpc3NBY2FkZW1pYyIsIklzRnVsbHlOdW1lcmljIjpmYWxzZSwiTnVtYmVyaW5nVHlwZSI6MCwiTnVtZXJhbFN5c3RlbSI6MH0sIk51bWJlcmluZ1R5cGUiO</w:instrText>
          </w:r>
          <w:r>
            <w:instrText xml:space="preserve">jAsIk51bWVyYWxTeXN0ZW0iOjAsIk9yaWdpbmFsU3RyaW5nIjoiMTYiLCJTdGFydFBhZ2UiOnsiJGlkIjoiNSIsIiR0eXBlIjoiU3dpc3NBY2FkZW1pYy5QYWdlTnVtYmVyLCBTd2lzc0FjYWRlbWljIiwiSXNGdWxseU51bWVyaWMiOnRydWUsIk51bWJlciI6MTYsIk51bWJlcmluZ1R5cGUiOjAsIk51bWVyYWxTeXN0ZW0iOjAsIk9yaWdpb</w:instrText>
          </w:r>
          <w:r>
            <w:instrText xml:space="preserve">mFsU3RyaW5nIjoiMTYiLCJQcmV0dHlTdHJpbmciOiIxNiJ9fSwiUHJlZml4IjoiZWJkLiAiLCJSZWZlcmVuY2UiOnsiJGlkIjoiNiIsIiR0eXBlIjoiU3dpc3NBY2FkZW1pYy5DaXRhdmkuUmVmZXJlbmNlLCBTd2lzc0FjYWRlbWljLkNpdGF2aSIsIkFic3RyYWN0Q29tcGxleGl0eSI6MCwiQWJzdHJhY3RTb3VyY2VUZXh0Rm9ybWF0IjowL</w:instrText>
          </w:r>
          <w:r>
            <w:instrText xml:space="preserve">CJBdXRob3JzIjpbeyIkaWQiOiI3IiwiJHR5cGUiOiJTd2lzc0FjYWRlbWljLkNpdGF2aS5QZXJzb24sIFN3aXNzQWNhZGVtaWMuQ2l0YXZpIiwiRmlyc3ROYW1lIjoiV2lsbGlhbSIsIkxhc3ROYW1lIjoiRHV0dG9uIiwiTWlkZGxlTmFtZSI6IkguIiwiUHJvdGVjdGVkIjpmYWxzZSwiU2V4IjoyLCJDcmVhdGVkQnkiOiJfTGVlbmEgTWFhw</w:instrText>
          </w:r>
          <w:r>
            <w:instrText xml:space="preserve">58iLCJDcmVhdGVkT24iOiIyMDIxLTA2LTEwVDE1OjU4OjIzIiwiTW9kaWZpZWRCeSI6Il9MZWVuYSBNYWHDnyIsIklkIjoiZDI5MDc5ZjgtNjJhNi00MmEzLWE5MWUtYmYyNTUzYjY2MzNhIiwiTW9kaWZpZWRPbiI6IjIwMjEtMDYtMTBUMTU6NTg6MjMiLCJQcm9qZWN0Ijp7IiRpZCI6IjgiLCIkdHlwZSI6IlN3aXNzQWNhZGVtaWMuQ2l0Y</w:instrText>
          </w:r>
          <w:r>
            <w:instrText xml:space="preserve">XZpLlByb2plY3QsIFN3aXNzQWNhZGVtaWMuQ2l0YXZpIn19LHsiJGlkIjoiOSIsIiR0eXBlIjoiU3dpc3NBY2FkZW1pYy5DaXRhdmkuUGVyc29uLCBTd2lzc0FjYWRlbWljLkNpdGF2aSIsIkZpcnN0TmFtZSI6IkVsbGVuIiwiTGFzdE5hbWUiOiJIZWxzcGVyIiwiTWlkZGxlTmFtZSI6IkouIiwiUHJvdGVjdGVkIjpmYWxzZSwiU2V4IjoxL</w:instrText>
          </w:r>
          <w:r>
            <w:instrText xml:space="preserve">CJDcmVhdGVkQnkiOiJfTGVlbmEgTWFhw58iLCJDcmVhdGVkT24iOiIyMDIxLTA2LTEwVDE1OjU4OjIzIiwiTW9kaWZpZWRCeSI6Il9MZWVuYSBNYWHDnyIsIklkIjoiZWJhMDcxMjctN2IxMy00NzUzLWI3YmQtYmI2MjU3ZDhiYzIyIiwiTW9kaWZpZWRPbiI6IjIwMjEtMDYtMTBUMTU6NTg6MjMiLCJQcm9qZWN0Ijp7IiRyZWYiOiI4In19L</w:instrText>
          </w:r>
          <w:r>
            <w:instrText xml:space="preserve">HsiJGlkIjoiMTAiLCIkdHlwZSI6IlN3aXNzQWNhZGVtaWMuQ2l0YXZpLlBlcnNvbiwgU3dpc3NBY2FkZW1pYy5DaXRhdmkiLCJGaXJzdE5hbWUiOiJNb25pY2EiLCJMYXN0TmFtZSI6IldoaXR0eSIsIk1pZGRsZU5hbWUiOiJULiIsIlByb3RlY3RlZCI6ZmFsc2UsIlNleCI6MSwiQ3JlYXRlZEJ5IjoiX0xlZW5hIE1hYcOfIiwiQ3JlYXRlZ</w:instrText>
          </w:r>
          <w:r>
            <w:instrText xml:space="preserve">E9uIjoiMjAyMS0wNi0xMFQxNTo1ODoyMyIsIk1vZGlmaWVkQnkiOiJfTGVlbmEgTWFhw58iLCJJZCI6ImM3MmJkZTdkLTJkZjctNDZjOS1iNTNlLWE0Zjk2ZGQxOTUxYSIsIk1vZGlmaWVkT24iOiIyMDIxLTA2LTEwVDE1OjU4OjIzIiwiUHJvamVjdCI6eyIkcmVmIjoiOCJ9fSx7IiRpZCI6IjExIiwiJHR5cGUiOiJTd2lzc0FjYWRlbWljL</w:instrText>
          </w:r>
          <w:r>
            <w:instrText xml:space="preserve">kNpdGF2aS5QZXJzb24sIFN3aXNzQWNhZGVtaWMuQ2l0YXZpIiwiRmlyc3ROYW1lIjoiTmFpIiwiTGFzdE5hbWUiOiJMaSIsIlByb3RlY3RlZCI6ZmFsc2UsIlNleCI6MCwiQ3JlYXRlZEJ5IjoiX0xlZW5hIE1hYcOfIiwiQ3JlYXRlZE9uIjoiMjAyMS0wNi0xMFQxNTo1ODoyMyIsIk1vZGlmaWVkQnkiOiJfTGVlbmEgTWFhw58iLCJJZCI6I</w:instrText>
          </w:r>
          <w:r>
            <w:instrText xml:space="preserve">jgyZThjNTA5LTZiZWYtNGFkNy04ZjhkLWI4Mzg5OWY1YTE0MyIsIk1vZGlmaWVkT24iOiIyMDIxLTA2LTEwVDE1OjU4OjIzIiwiUHJvamVjdCI6eyIkcmVmIjoiOCJ9fSx7IiRpZCI6IjEyIiwiJHR5cGUiOiJTd2lzc0FjYWRlbWljLkNpdGF2aS5QZXJzb24sIFN3aXNzQWNhZGVtaWMuQ2l0YXZpIiwiRmlyc3ROYW1lIjoiSi4iLCJMYXN0T</w:instrText>
          </w:r>
          <w:r>
            <w:instrText xml:space="preserve">mFtZSI6IkJ1Y2t3YWx0ZXIiLCJNaWRkbGVOYW1lIjoiR2FsZW4iLCJQcm90ZWN0ZWQiOmZhbHNlLCJTZXgiOjAsIkNyZWF0ZWRCeSI6Il9MZWVuYSBNYWHDnyIsIkNyZWF0ZWRPbiI6IjIwMjEtMDYtMTBUMTU6NTg6MjMiLCJNb2RpZmllZEJ5IjoiX0xlZW5hIE1hYcOfIiwiSWQiOiJmZTg3ZmU1Ni1jNzllLTRkODUtODRlMi0yM2RiYTNiM</w:instrText>
          </w:r>
          <w:r>
            <w:instrText xml:space="preserve">GU4OTQiLCJNb2RpZmllZE9uIjoiMjAyMS0wNi0xMFQxNTo1ODoyMyIsIlByb2plY3QiOnsiJHJlZiI6IjgifX0seyIkaWQiOiIxMyIsIiR0eXBlIjoiU3dpc3NBY2FkZW1pYy5DaXRhdmkuUGVyc29uLCBTd2lzc0FjYWRlbWljLkNpdGF2aSIsIkZpcnN0TmFtZSI6IkVyaW5hIiwiTGFzdE5hbWUiOiJMZWUiLCJQcm90ZWN0ZWQiOmZhbHNlL</w:instrText>
          </w:r>
          <w:r>
            <w:instrText xml:space="preserve">CJTZXgiOjAsIkNyZWF0ZWRCeSI6Il9MZWVuYSBNYWHDnyIsIkNyZWF0ZWRPbiI6IjIwMjEtMDYtMTBUMTU6NTg6MjMiLCJNb2RpZmllZEJ5IjoiX0xlZW5hIE1hYcOfIiwiSWQiOiJkY2I2NTNkYy04NzA2LTQzMjAtOGQwMC0xZDhhMDZkN2JhNDAiLCJNb2RpZmllZE9uIjoiMjAyMS0wNi0xMFQxNTo1ODoyMyIsIlByb2plY3QiOnsiJHJlZ</w:instrText>
          </w:r>
          <w:r>
            <w:instrText xml:space="preserve">iI6IjgifX1dLCJDaXRhdGlvbktleVVwZGF0ZVR5cGUiOjAsIkNvbGxhYm9yYXRvcnMiOltdLCJDb3ZlclBhdGgiOnsiJGlkIjoiMTQiLCIkdHlwZSI6IlN3aXNzQWNhZGVtaWMuQ2l0YXZpLkxpbmtlZFJlc291cmNlLCBTd2lzc0FjYWRlbWljLkNpdGF2aSIsIkxpbmtlZFJlc291cmNlVHlwZSI6MiwiT3JpZ2luYWxTdHJpbmciOiJDOlxcV</w:instrText>
          </w:r>
          <w:r>
            <w:instrText xml:space="preserve">XNlcnNcXEhQXFxBcHBEYXRhXFxMb2NhbFxcVGVtcFxccDN5amhsZ3QuanBnIiwiVXJpU3RyaW5nIjoiNmM1N2MwMWItOTBiOC00MzAyLWJiNTYtNGQyZjFhYTRjN2ZjIiwiTGlua2VkUmVzb3VyY2VTdGF0dXMiOjgsIlByb3BlcnRpZXMiOnsiJGlkIjoiMTUiLCIkdHlwZSI6IlN3aXNzQWNhZGVtaWMuQ2l0YXZpLkxpbmtlZFJlc291cmNlU</w:instrText>
          </w:r>
          <w:r>
            <w:instrText xml:space="preserve">HJvcGVydGllcywgU3dpc3NBY2FkZW1pYy5DaXRhdmkifSwiU3luY0ZvbGRlclR5cGUiOjAsIklzTG9jYWxDbG91ZFByb2plY3RGaWxlTGluayI6ZmFsc2UsIklzQ2xvdWRSZXN0b3JlIjpmYWxzZSwiSXNDbG91ZENvcHkiOmZhbHNlLCJBdHRhY2htZW50Rm9sZGVyV2FzSW5GYWxsYmFja01vZGUiOmZhbHNlfSwiRG9pIjoiMTAuNTk2NC9pa</w:instrText>
          </w:r>
          <w:r>
            <w:instrText xml:space="preserve">nByLnYzaXN1cHAyLjczIiwiRWRpdG9ycyI6W10sIkV2YWx1YXRpb25Db21wbGV4aXR5IjowLCJFdmFsdWF0aW9uU291cmNlVGV4dEZvcm1hdCI6MCwiR3JvdXBzIjpbXSwiSGFzTGFiZWwxIjpmYWxzZSwiSGFzTGFiZWwyIjpmYWxzZSwiS2V5d29yZHMiOltdLCJMb2NhdGlvbnMiOlt7IiRpZCI6IjE2IiwiJHR5cGUiOiJTd2lzc0FjYWRlb</w:instrText>
          </w:r>
          <w:r>
            <w:instrText xml:space="preserve">WljLkNpdGF2aS5Mb2NhdGlvbiwgU3dpc3NBY2FkZW1pYy5DaXRhdmkiLCJBZGRyZXNzIjp7IiRpZCI6IjE3IiwiJHR5cGUiOiJTd2lzc0FjYWRlbWljLkNpdGF2aS5MaW5rZWRSZXNvdXJjZSwgU3dpc3NBY2FkZW1pYy5DaXRhdmkiLCJMaW5rZWRSZXNvdXJjZVR5cGUiOjUsIk9yaWdpbmFsU3RyaW5nIjoiMTAuNTk2NC9panByLnYzaXN1c</w:instrText>
          </w:r>
          <w:r>
            <w:instrText xml:space="preserve">HAyLjczIiwiVXJpU3RyaW5nIjoiaHR0cHM6Ly9kb2kub3JnLzEwLjU5NjQvaWpwci52M2lzdXBwMi43MyIsIkxpbmtlZFJlc291cmNlU3RhdHVzIjo4LCJQcm9wZXJ0aWVzIjp7IiRpZCI6IjE4IiwiJHR5cGUiOiJTd2lzc0FjYWRlbWljLkNpdGF2aS5MaW5rZWRSZXNvdXJjZVByb3BlcnRpZXMsIFN3aXNzQWNhZGVtaWMuQ2l0YXZpIn0sI</w:instrText>
          </w:r>
          <w:r>
            <w:instrText xml:space="preserve">lN5bmNGb2xkZXJUeXBlIjowLCJJc0xvY2FsQ2xvdWRQcm9qZWN0RmlsZUxpbmsiOmZhbHNlLCJJc0Nsb3VkUmVzdG9yZSI6ZmFsc2UsIklzQ2xvdWRDb3B5IjpmYWxzZSwiQXR0YWNobWVudEZvbGRlcldhc0luRmFsbGJhY2tNb2RlIjpmYWxzZX0sIkFubm90YXRpb25zIjpbXSwiTG9jYXRpb25UeXBlIjowLCJNaXJyb3JzUmVmZXJlbmNlU</w:instrText>
          </w:r>
          <w:r>
            <w:instrText xml:space="preserve">HJvcGVydHlJZCI6MTI4LCJDcmVhdGVkQnkiOiJfTGVlbmEgTWFhw58iLCJDcmVhdGVkT24iOiIyMDIxLTA2LTEwVDE1OjU4OjIzIiwiTW9kaWZpZWRCeSI6Il9MZWVuYSBNYWHDnyIsIklkIjoiOTkyM2FmYzYtMTdmNC00YjE4LTljMmUtOTkyYzIzMjk2ZWFmIiwiTW9kaWZpZWRPbiI6IjIwMjEtMDYtMTBUMTU6NTg6MjMiLCJQcm9qZWN0I</w:instrText>
          </w:r>
          <w:r>
            <w:instrText xml:space="preserve">jp7IiRyZWYiOiI4In19XSwiTnVtYmVyIjoiU3VwcGxlbWVudCAyIiwiT3JnYW5pemF0aW9ucyI6W10sIk90aGVyc0ludm9sdmVkIjpbXSwiUGFnZVJhbmdlIjoiPHNwPlxyXG4gIDxuPjM8L24+XHJcbiAgPGluPnRydWU8L2luPlxyXG4gIDxvcz4zPC9vcz5cclxuICA8cHM+MzwvcHM+XHJcbjwvc3A+XHJcbjxlcD5cclxuICA8bj4xODwvb</w:instrText>
          </w:r>
          <w:r>
            <w:instrText xml:space="preserve">j5cclxuICA8aW4+dHJ1ZTwvaW4+XHJcbiAgPG9zPjE4PC9vcz5cclxuICA8cHM+MTg8L3BzPlxyXG48L2VwPlxyXG48b3M+My0xODwvb3M+IiwiUGVyaW9kaWNhbCI6eyIkaWQiOiIxOSIsIiR0eXBlIjoiU3dpc3NBY2FkZW1pYy5DaXRhdmkuUGVyaW9kaWNhbCwgU3dpc3NBY2FkZW1pYy5DaXRhdmkiLCJOYW1lIjoiSW50ZXJwZXJzb25hO</w:instrText>
          </w:r>
          <w:r>
            <w:instrText xml:space="preserve">iBBbiBJbnRlcm5hdGlvbmFsIEpvdXJuYWwgb24gUGVyc29uYWwgUmVsYXRpb25zaGlwcyIsIlBhZ2luYXRpb24iOjAsIlByb3RlY3RlZCI6ZmFsc2UsIkNyZWF0ZWRCeSI6Il9MZWVuYSBNYWHDnyIsIkNyZWF0ZWRPbiI6IjIwMjEtMDYtMTBUMTU6NTk6MzMiLCJNb2RpZmllZEJ5IjoiX0xlZW5hIE1hYcOfIiwiSWQiOiJhMmE5ZmQ4YS1lY</w:instrText>
          </w:r>
          <w:r>
            <w:instrText xml:space="preserve">WNmLTRjN2YtYTRhMS05NTM1ODVlZGY1ZDQiLCJNb2RpZmllZE9uIjoiMjAyMS0wNi0xMFQxNTo1OTozMyIsIlByb2plY3QiOnsiJHJlZiI6IjgifX0sIlB1Ymxpc2hlcnMiOltdLCJRdW90YXRpb25zIjpbXSwiUmF0aW5nIjowLCJSZWZlcmVuY2VUeXBlIjoiSm91cm5hbEFydGljbGUiLCJTaG9ydFRpdGxlIjoiRHV0dG9uLCBIZWxzcGVyI</w:instrText>
          </w:r>
          <w:r>
            <w:instrText xml:space="preserve">GV0IGFsLiAyMDA5IOKAkyBUaGUgUm9sZSBvZiB0aGUgSW50ZXJuZXQiLCJTaG9ydFRpdGxlVXBkYXRlVHlwZSI6MCwiU291cmNlT2ZCaWJsaW9ncmFwaGljSW5mb3JtYXRpb24iOiJDcm9zc1JlZiIsIlN0YXRpY0lkcyI6WyJmMzg2MzViNi0xNzBjLTQxZjctOTIwZC03NTYxMDJjMzBjMzMiXSwiVGFibGVPZkNvbnRlbnRzQ29tcGxleGl0e</w:instrText>
          </w:r>
          <w:r>
            <w:instrText xml:space="preserve">SI6MCwiVGFibGVPZkNvbnRlbnRzU291cmNlVGV4dEZvcm1hdCI6MCwiVGFza3MiOltdLCJUaXRsZSI6IlRoZSBSb2xlIG9mIHRoZSBJbnRlcm5ldCBpbiBSZWNvbmZpZ3VyaW5nIE1hcnJpYWdlczogQSBDcm9zcy1uYXRpb25hbCBTdHVkeSIsIlRyYW5zbGF0b3JzIjpbXSwiVm9sdW1lIjoiMyIsIlllYXIiOiIyMDA5IiwiWWVhclJlc29sd</w:instrText>
          </w:r>
          <w:r>
            <w:instrText xml:space="preserve">mVkIjoiMjAwOSIsIkNyZWF0ZWRCeSI6Il9MZWVuYSBNYWHDnyIsIkNyZWF0ZWRPbiI6IjIwMjEtMDYtMTBUMTU6NTg6MjMiLCJNb2RpZmllZEJ5IjoiX0xlZW5hIE1hYcOfIiwiSWQiOiI2YzU3YzAxYi05MGI4LTQzMDItYmI1Ni00ZDJmMWFhNGM3ZmMiLCJNb2RpZmllZE9uIjoiMjAyMS0wNi0xMFQxNjo1OTowNSIsIlByb2plY3QiOnsiJ</w:instrText>
          </w:r>
          <w:r>
            <w:instrText xml:space="preserve">HJlZiI6IjgifX0sIlVzZU51bWJlcmluZ1R5cGVPZlBhcmVudERvY3VtZW50IjpmYWxzZSwiVXNlU3RhbmRhcmRQcmVmaXgiOmZhbHNlLCJVc2VTdGFuZGFyZFN1ZmZpeCI6ZmFsc2UsIlllYXJPbmx5Ijp0cnVlfV0sIkZvcm1hdHRlZFRleHQiOnsiJGlkIjoiMjAiLCJDb3VudCI6MSwiVGV4dFVuaXRzIjpbeyIkaWQiOiIyMSIsIkZvbnRTd</w:instrText>
          </w:r>
          <w:r>
            <w:instrText xml:space="preserve">HlsZSI6eyIkaWQiOiIyMiIsIk5ldXRyYWwiOnRydWV9LCJSZWFkaW5nT3JkZXIiOjEsIlRleHQiOiIoZWJkLiAyMDA5LCAxNikifV19LCJUYWciOiJDaXRhdmlQbGFjZWhvbGRlciM1ZmQ3ZjFiNy1lYmU5LTRkZjItYjZkZi1iMWNhNDkwNGI3MTIiLCJUZXh0IjoiKGViZC4gMjAwOSwgMTYpIiwiV0FJVmVyc2lvbiI6IjYuMTAuMC4wIn0=}</w:instrText>
          </w:r>
          <w:r>
            <w:fldChar w:fldCharType="separate"/>
          </w:r>
          <w:r>
            <w:t xml:space="preserve">(ebd. 2009, 16)</w:t>
          </w:r>
          <w:r>
            <w:fldChar w:fldCharType="end"/>
          </w:r>
        </w:sdtContent>
      </w:sdt>
      <w:r>
        <w:t xml:space="preserve">. </w:t>
      </w:r>
      <w:r>
        <w:t xml:space="preserve">Weiter weisen online initiierte Partnerschaften in Bezug auf Ethnie</w:t>
      </w:r>
      <w:r>
        <w:t xml:space="preserve">, </w:t>
      </w:r>
      <w:r>
        <w:t xml:space="preserve">Religion </w:t>
      </w:r>
      <w:r>
        <w:t xml:space="preserve">und Bildung </w:t>
      </w:r>
      <w:r>
        <w:t xml:space="preserve">eine geringere Ähnlichkeit auf (</w:t>
      </w:r>
      <w:sdt>
        <w:sdtPr>
          <w:alias w:val="To edit, see citavi.com/edit"/>
          <w15:appearance w15:val="boundingBox"/>
          <w:id w:val="2021116904"/>
          <w:placeholder>
            <w:docPart w:val="9A19C0077B57474F87FBE48A1E7399EA"/>
          </w:placeholder>
          <w:tag w:val="CitaviPlaceholder#4ed07934-8910-4f51-afd0-81c2db1ea08e"/>
          <w:rPr/>
        </w:sdtPr>
        <w:sdtContent>
          <w:r>
            <w:fldChar w:fldCharType="begin"/>
          </w:r>
          <w:r>
            <w:instrText xml:space="preserve">ADDIN CitaviPlaceholder{eyIkaWQiOiIxIiwiJHR5cGUiOiJTd2lzc0FjYWRlbWljLkNpdGF2aS5DaXRhdGlvbnMuV29yZFBsYWNlaG9sZGVyL</w:instrText>
          </w:r>
          <w:r>
            <w:instrText xml:space="preserve">CBTd2lzc0FjYWRlbWljLkNpdGF2aSIsIkVudHJpZXMiOlt7IiRpZCI6IjIiLCIkdHlwZSI6IlN3aXNzQWNhZGVtaWMuQ2l0YXZpLkNpdGF0aW9ucy5Xb3JkUGxhY2Vob2xkZXJFbnRyeSwgU3dpc3NBY2FkZW1pYy5DaXRhdmkiLCJJZCI6IjZlMzc5YmU2LTIzMjItNGZiMS04NmI3LWE1NzI5OTMxYjFmMSIsIlJhbmdlTGVuZ3RoIjoxMiwiU</w:instrText>
          </w:r>
          <w:r>
            <w:instrText xml:space="preserve">mVmZXJlbmNlSWQiOiJjZTcxMGM3NS1iN2VhLTQxMTktYjZkYi05YzUzOWYzYzVlNWYiLCJOb1BhciI6dHJ1ZSwiUmVmZXJlbmNlIjp7IiRpZCI6IjMiLCIkdHlwZSI6IlN3aXNzQWNhZGVtaWMuQ2l0YXZpLlJlZmVyZW5jZSwgU3dpc3NBY2FkZW1pYy5DaXRhdmkiLCJBYnN0cmFjdENvbXBsZXhpdHkiOjAsIkFic3RyYWN0U291cmNlVGV4d</w:instrText>
          </w:r>
          <w:r>
            <w:instrText xml:space="preserve">EZvcm1hdCI6MCwiQXV0aG9ycyI6W3siJGlkIjoiNCIsIiR0eXBlIjoiU3dpc3NBY2FkZW1pYy5DaXRhdmkuUGVyc29uLCBTd2lzc0FjYWRlbWljLkNpdGF2aSIsIkZpcnN0TmFtZSI6IkdpbmEiLCJMYXN0TmFtZSI6IlBvdGFyY2EiLCJQcm90ZWN0ZWQiOmZhbHNlLCJTZXgiOjEsIkNyZWF0ZWRCeSI6Il9MZWVuYSBNYWHDnyIsIkNyZWF0Z</w:instrText>
          </w:r>
          <w:r>
            <w:instrText xml:space="preserve">WRPbiI6IjIwMjEtMDQtMjlUMDc6Mzc6MjciLCJNb2RpZmllZEJ5IjoiX0xlZW5hIE1hYcOfIiwiSWQiOiJkMTRiMmYxMS1mZDRmLTRjZDktOTJlMi1iNzk1NzU4MGIzY2YiLCJNb2RpZmllZE9uIjoiMjAyMS0wNC0yOVQwNzozNzoyNyIsIlByb2plY3QiOnsiJGlkIjoiNSIsIiR0eXBlIjoiU3dpc3NBY2FkZW1pYy5DaXRhdmkuUHJvamVjd</w:instrText>
          </w:r>
          <w:r>
            <w:instrText xml:space="preserve">CwgU3dpc3NBY2FkZW1pYy5DaXRhdmkifX1dLCJDaXRhdGlvbktleVVwZGF0ZVR5cGUiOjAsIkNvbGxhYm9yYXRvcnMiOltdLCJEYXRlMiI6IjIzLjA2LjIwMTYiLCJEb2kiOiIxMC4xMDE2L2ouc3NyZXNlYXJjaC4yMDE2LjA2LjAxOSIsIkVkaXRvcnMiOltdLCJFdmFsdWF0aW9uQ29tcGxleGl0eSI6MCwiRXZhbHVhdGlvblNvdXJjZVRle</w:instrText>
          </w:r>
          <w:r>
            <w:instrText xml:space="preserve">HRGb3JtYXQiOjAsIkdyb3VwcyI6W10sIkhhc0xhYmVsMSI6ZmFsc2UsIkhhc0xhYmVsMiI6ZmFsc2UsIktleXdvcmRzIjpbXSwiTGFuZ3VhZ2UiOiJlbmciLCJMYW5ndWFnZUNvZGUiOiJlbiIsIkxvY2F0aW9ucyI6W3siJGlkIjoiNiIsIiR0eXBlIjoiU3dpc3NBY2FkZW1pYy5DaXRhdmkuTG9jYXRpb24sIFN3aXNzQWNhZGVtaWMuQ2l0Y</w:instrText>
          </w:r>
          <w:r>
            <w:instrText xml:space="preserve">XZpIiwiQWRkcmVzcyI6eyIkaWQiOiI3IiwiJHR5cGUiOiJTd2lzc0FjYWRlbWljLkNpdGF2aS5MaW5rZWRSZXNvdXJjZSwgU3dpc3NBY2FkZW1pYy5DaXRhdmkiLCJMaW5rZWRSZXNvdXJjZVR5cGUiOjUsIk9yaWdpbmFsU3RyaW5nIjoiMjc4ODY3MzQiLCJVcmlTdHJpbmciOiJodHRwOi8vd3d3Lm5jYmkubmxtLm5paC5nb3YvcHVibWVkL</w:instrText>
          </w:r>
          <w:r>
            <w:instrText xml:space="preserve">zI3ODg2NzM0IiwiTGlua2VkUmVzb3VyY2VTdGF0dXMiOjgsIlByb3BlcnRpZXMiOnsiJGlkIjoiOCIsIiR0eXBlIjoiU3dpc3NBY2FkZW1pYy5DaXRhdmkuTGlua2VkUmVzb3VyY2VQcm9wZXJ0aWVzLCBTd2lzc0FjYWRlbWljLkNpdGF2aSJ9LCJTeW5jRm9sZGVyVHlwZSI6MCwiSXNMb2NhbENsb3VkUHJvamVjdEZpbGVMaW5rIjpmYWxzZ</w:instrText>
          </w:r>
          <w:r>
            <w:instrText xml:space="preserve">SwiSXNDbG91ZFJlc3RvcmUiOmZhbHNlLCJJc0Nsb3VkQ29weSI6ZmFsc2UsIkF0dGFjaG1lbnRGb2xkZXJXYXNJbkZhbGxiYWNrTW9kZSI6ZmFsc2V9LCJBbm5vdGF0aW9ucyI6W10sIkxvY2F0aW9uVHlwZSI6MCwiTWlycm9yc1JlZmVyZW5jZVByb3BlcnR5SWQiOjE2NCwiQ3JlYXRlZEJ5IjoiX0xlZW5hIE1hYcOfIiwiQ3JlYXRlZE9uI</w:instrText>
          </w:r>
          <w:r>
            <w:instrText xml:space="preserve">joiMjAyMS0wNS0xMVQxMzozMjo1OSIsIk1vZGlmaWVkQnkiOiJfTGVlbmEgTWFhw58iLCJJZCI6IjdhYWM2NTAyLTFjM2ItNDJhNy1iNDAxLTMzZDFlM2VhNmE3NSIsIk1vZGlmaWVkT24iOiIyMDIxLTA1LTExVDEzOjMyOjU5IiwiUHJvamVjdCI6eyIkcmVmIjoiNSJ9fSx7IiRpZCI6IjkiLCIkdHlwZSI6IlN3aXNzQWNhZGVtaWMuQ2l0Y</w:instrText>
          </w:r>
          <w:r>
            <w:instrText xml:space="preserve">XZpLkxvY2F0aW9uLCBTd2lzc0FjYWRlbWljLkNpdGF2aSIsIkFkZHJlc3MiOnsiJGlkIjoiMTAiLCIkdHlwZSI6IlN3aXNzQWNhZGVtaWMuQ2l0YXZpLkxpbmtlZFJlc291cmNlLCBTd2lzc0FjYWRlbWljLkNpdGF2aSIsIkxpbmtlZFJlc291cmNlVHlwZSI6NSwiT3JpZ2luYWxTdHJpbmciOiIxMC4xMDE2L2ouc3NyZXNlYXJjaC4yMDE2L</w:instrText>
          </w:r>
          <w:r>
            <w:instrText xml:space="preserve">jA2LjAxOSIsIlVyaVN0cmluZyI6Imh0dHBzOi8vZG9pLm9yZy8xMC4xMDE2L2ouc3NyZXNlYXJjaC4yMDE2LjA2LjAxOSIsIkxpbmtlZFJlc291cmNlU3RhdHVzIjo4LCJQcm9wZXJ0aWVzIjp7IiRpZCI6IjExIiwiJHR5cGUiOiJTd2lzc0FjYWRlbWljLkNpdGF2aS5MaW5rZWRSZXNvdXJjZVByb3BlcnRpZXMsIFN3aXNzQWNhZGVtaWMuQ</w:instrText>
          </w:r>
          <w:r>
            <w:instrText xml:space="preserve">2l0YXZpIn0sIlN5bmNGb2xkZXJUeXBlIjowLCJJc0xvY2FsQ2xvdWRQcm9qZWN0RmlsZUxpbmsiOmZhbHNlLCJJc0Nsb3VkUmVzdG9yZSI6ZmFsc2UsIklzQ2xvdWRDb3B5IjpmYWxzZSwiQXR0YWNobWVudEZvbGRlcldhc0luRmFsbGJhY2tNb2RlIjpmYWxzZX0sIkFubm90YXRpb25zIjpbXSwiTG9jYXRpb25UeXBlIjowLCJNaXJyb3JzU</w:instrText>
          </w:r>
          <w:r>
            <w:instrText xml:space="preserve">mVmZXJlbmNlUHJvcGVydHlJZCI6MTI4LCJDcmVhdGVkQnkiOiJfTGVlbmEgTWFhw58iLCJDcmVhdGVkT24iOiIyMDIxLTA1LTExVDEzOjMyOjU5IiwiTW9kaWZpZWRCeSI6Il9MZWVuYSBNYWHDnyIsIklkIjoiZWI3YzllOGYtNmMzYy00Y2U3LTgzNTUtNmEyODdmOGJhZjg0IiwiTW9kaWZpZWRPbiI6IjIwMjEtMDUtMTFUMTM6MzI6NTkiL</w:instrText>
          </w:r>
          <w:r>
            <w:instrText xml:space="preserve">CJQcm9qZWN0Ijp7IiRyZWYiOiI1In19XSwiT3JnYW5pemF0aW9ucyI6W10sIk90aGVyc0ludm9sdmVkIjpbXSwiUGFnZVJhbmdlIjoiPHNwPlxyXG4gIDxuPjI3ODwvbj5cclxuICA8aW4+dHJ1ZTwvaW4+XHJcbiAgPG9zPjI3ODwvb3M+XHJcbiAgPHBzPjI3ODwvcHM+XHJcbjwvc3A+XHJcbjxlcD5cclxuICA8bj4yOTc8L24+XHJcbiAgP</w:instrText>
          </w:r>
          <w:r>
            <w:instrText xml:space="preserve">GluPnRydWU8L2luPlxyXG4gIDxvcz4yOTc8L29zPlxyXG4gIDxwcz4yOTc8L3BzPlxyXG48L2VwPlxyXG48b3M+Mjc4LTI5Nzwvb3M+IiwiUGVyaW9kaWNhbCI6eyIkaWQiOiIxMiIsIiR0eXBlIjoiU3dpc3NBY2FkZW1pYy5DaXRhdmkuUGVyaW9kaWNhbCwgU3dpc3NBY2FkZW1pYy5DaXRhdmkiLCJFaXNzbiI6IjEwOTYtMDMxNyIsIk5hb</w:instrText>
          </w:r>
          <w:r>
            <w:instrText xml:space="preserve">WUiOiJTb2NpYWwgc2NpZW5jZSByZXNlYXJjaCIsIlBhZ2luYXRpb24iOjAsIlByb3RlY3RlZCI6ZmFsc2UsIlVzZXJBYmJyZXZpYXRpb24xIjoiU29jIFNjaSBSZXMiLCJDcmVhdGVkQnkiOiJfTGVlbmEgTWFhw58iLCJDcmVhdGVkT24iOiIyMDIxLTA1LTExVDEzOjMyOjU5IiwiTW9kaWZpZWRCeSI6Il9MZWVuYSBNYWHDnyIsIklkIjoiZ</w:instrText>
          </w:r>
          <w:r>
            <w:instrText xml:space="preserve">DNmMGY5YzctZGMyNi00ZTZjLWE5NjctYjM3MTBmNzQ4ZTY3IiwiTW9kaWZpZWRPbiI6IjIwMjEtMDUtMTFUMTM6MzI6NTkiLCJQcm9qZWN0Ijp7IiRyZWYiOiI1In19LCJQdWJsaXNoZXJzIjpbXSwiUHViTWVkSWQiOiIyNzg4NjczNCIsIlF1b3RhdGlvbnMiOltdLCJSYXRpbmciOjAsIlJlZmVyZW5jZVR5cGUiOiJKb3VybmFsQXJ0aWNsZ</w:instrText>
          </w:r>
          <w:r>
            <w:instrText xml:space="preserve">SIsIlNob3J0VGl0bGUiOiJQb3RhcmNhIDIwMTcg4oCTIERvZXMgdGhlIGludGVybmV0IGFmZmVjdCBhc3NvcnRhdGl2ZSIsIlNob3J0VGl0bGVVcGRhdGVUeXBlIjowLCJTb3VyY2VPZkJpYmxpb2dyYXBoaWNJbmZvcm1hdGlvbiI6IlB1Yk1lZCIsIlN0YXRpY0lkcyI6WyI1OTU4MTljMC00M2Y4LTRjMzAtYjczNi0yYWM1NTNjMmQ2YmMiX</w:instrText>
          </w:r>
          <w:r>
            <w:instrText xml:space="preserve">SwiVGFibGVPZkNvbnRlbnRzQ29tcGxleGl0eSI6MCwiVGFibGVPZkNvbnRlbnRzU291cmNlVGV4dEZvcm1hdCI6MCwiVGFza3MiOltdLCJUaXRsZSI6IkRvZXMgdGhlIGludGVybmV0IGFmZmVjdCBhc3NvcnRhdGl2ZSBtYXRpbmc/IEV2aWRlbmNlIGZyb20gdGhlIFUuUy4gYW5kIEdlcm1hbnkiLCJUcmFuc2xhdG9ycyI6W10sIlZvbHVtZ</w:instrText>
          </w:r>
          <w:r>
            <w:instrText xml:space="preserve">SI6IjYxIiwiWWVhciI6IjIwMTciLCJZZWFyUmVzb2x2ZWQiOiIyMDE3IiwiQ3JlYXRlZEJ5IjoiX0xlZW5hIE1hYcOfIiwiQ3JlYXRlZE9uIjoiMjAyMS0wNS0xMVQxMzozMjo1OSIsIk1vZGlmaWVkQnkiOiJfSFAiLCJJZCI6ImNlNzEwYzc1LWI3ZWEtNDExOS1iNmRiLTljNTM5ZjNjNWU1ZiIsIk1vZGlmaWVkT24iOiIyMDIxLTEwLTMxV</w:instrText>
          </w:r>
          <w:r>
            <w:instrText xml:space="preserve">DIyOjQyOjQyIiwiUHJvamVjdCI6eyIkcmVmIjoiNSJ9fSwiVXNlTnVtYmVyaW5nVHlwZU9mUGFyZW50RG9jdW1lbnQiOmZhbHNlLCJVc2VTdGFuZGFyZFByZWZpeCI6ZmFsc2UsIlVzZVN0YW5kYXJkU3VmZml4IjpmYWxzZX1dLCJGb3JtYXR0ZWRUZXh0Ijp7IiRpZCI6IjEzIiwiQ291bnQiOjEsIlRleHRVbml0cyI6W3siJGlkIjoiMTQiL</w:instrText>
          </w:r>
          <w:r>
            <w:instrText xml:space="preserve">CJGb250U3R5bGUiOnsiJGlkIjoiMTUiLCJOZXV0cmFsIjp0cnVlfSwiUmVhZGluZ09yZGVyIjoxLCJUZXh0IjoiUG90YXJjYSAyMDE3In1dfSwiVGFnIjoiQ2l0YXZpUGxhY2Vob2xkZXIjNGVkMDc5MzQtODkxMC00ZjUxLWFmZDAtODFjMmRiMWVhMDhlIiwiVGV4dCI6IlBvdGFyY2EgMjAxNyIsIldBSVZlcnNpb24iOiI2LjEwLjAuMCJ9}</w:instrText>
          </w:r>
          <w:r>
            <w:fldChar w:fldCharType="separate"/>
          </w:r>
          <w:r>
            <w:t xml:space="preserve">Potarca 2017</w:t>
          </w:r>
          <w:r>
            <w:fldChar w:fldCharType="end"/>
          </w:r>
        </w:sdtContent>
      </w:sdt>
      <w:r>
        <w:t xml:space="preserve">; </w:t>
      </w:r>
      <w:sdt>
        <w:sdtPr>
          <w:alias w:val="To edit, see citavi.com/edit"/>
          <w15:appearance w15:val="boundingBox"/>
          <w:id w:val="1570759908"/>
          <w:placeholder>
            <w:docPart w:val="DefaultPlaceholder_-1854013440"/>
          </w:placeholder>
          <w:tag w:val="CitaviPlaceholder#dd234da2-bcc5-4603-b597-e9694dc547fc"/>
          <w:rPr/>
        </w:sdtPr>
        <w:sdtContent>
          <w:r>
            <w:fldChar w:fldCharType="begin"/>
          </w:r>
          <w:r>
            <w:instrText xml:space="preserve">ADDIN CitaviPlaceholder{eyIkaWQiOiIxIiwiJHR5cGUiOiJTd2lzc0FjYWRlbWljLkNpdGF2aS5DaXRhdGlvbnMuV29yZFBsYWNlaG9sZGVyLCBTd2lzc0FjYWRlbWljLkNpdGF2aSIsIkVudHJpZXMiOlt7IiRpZCI6IjIiL</w:instrText>
          </w:r>
          <w:r>
            <w:instrText xml:space="preserve">CIkdHlwZSI6IlN3aXNzQWNhZGVtaWMuQ2l0YXZpLkNpdGF0aW9ucy5Xb3JkUGxhY2Vob2xkZXJFbnRyeSwgU3dpc3NBY2FkZW1pYy5DaXRhdmkiLCJJZCI6IjA2OTRjYjE1LWUyNTUtNDJhZS05ZjVlLWJiYzU5NzUxNzJjMyIsIlJhbmdlTGVuZ3RoIjoxMSwiUmVmZXJlbmNlSWQiOiI4ZTI2OWJlYy01OGFhLTQwMzEtYTA5MS0xNDlmNWFmM</w:instrText>
          </w:r>
          <w:r>
            <w:instrText xml:space="preserve">Dc0ZDkiLCJOb1BhciI6dHJ1ZSwiUmVmZXJlbmNlIjp7IiRpZCI6IjMiLCIkdHlwZSI6IlN3aXNzQWNhZGVtaWMuQ2l0YXZpLlJlZmVyZW5jZSwgU3dpc3NBY2FkZW1pYy5DaXRhdmkiLCJBYnN0cmFjdENvbXBsZXhpdHkiOjAsIkFic3RyYWN0U291cmNlVGV4dEZvcm1hdCI6MCwiQXV0aG9ycyI6W3siJGlkIjoiNCIsIiR0eXBlIjoiU3dpc</w:instrText>
          </w:r>
          <w:r>
            <w:instrText xml:space="preserve">3NBY2FkZW1pYy5DaXRhdmkuUGVyc29uLCBTd2lzc0FjYWRlbWljLkNpdGF2aSIsIkZpcnN0TmFtZSI6IlJldWJlbiIsIkxhc3ROYW1lIjoiVGhvbWFzIiwiTWlkZGxlTmFtZSI6IkouIiwiUHJvdGVjdGVkIjpmYWxzZSwiU2V4IjoyLCJDcmVhdGVkQnkiOiJfTGVlbmEgTWFhw58iLCJDcmVhdGVkT24iOiIyMDIxLTA1LTAxVDEwOjQzOjI3I</w:instrText>
          </w:r>
          <w:r>
            <w:instrText xml:space="preserve">iwiTW9kaWZpZWRCeSI6Il9MZWVuYSBNYWHDnyIsIklkIjoiNjBmNmRkMDItNDNhMy00ODNiLTk1ZDgtODRjYTI2NjcyMGI5IiwiTW9kaWZpZWRPbiI6IjIwMjEtMDUtMDFUMTA6NDM6MjciLCJQcm9qZWN0Ijp7IiRpZCI6IjUiLCIkdHlwZSI6IlN3aXNzQWNhZGVtaWMuQ2l0YXZpLlByb2plY3QsIFN3aXNzQWNhZGVtaWMuQ2l0YXZpIn19X</w:instrText>
          </w:r>
          <w:r>
            <w:instrText xml:space="preserve">SwiQ2l0YXRpb25LZXlVcGRhdGVUeXBlIjowLCJDb2xsYWJvcmF0b3JzIjpbXSwiRG9pIjoiMTAuMTA5My9zZi9zb3owNjAiLCJFZGl0b3JzIjpbXSwiRXZhbHVhdGlvbkNvbXBsZXhpdHkiOjAsIkV2YWx1YXRpb25Tb3VyY2VUZXh0Rm9ybWF0IjowLCJHcm91cHMiOltdLCJIYXNMYWJlbDEiOmZhbHNlLCJIYXNMYWJlbDIiOmZhbHNlLCJLZ</w:instrText>
          </w:r>
          <w:r>
            <w:instrText xml:space="preserve">Xl3b3JkcyI6W10sIkxvY2F0aW9ucyI6W3siJGlkIjoiNiIsIiR0eXBlIjoiU3dpc3NBY2FkZW1pYy5DaXRhdmkuTG9jYXRpb24sIFN3aXNzQWNhZGVtaWMuQ2l0YXZpIiwiQWRkcmVzcyI6eyIkaWQiOiI3IiwiJHR5cGUiOiJTd2lzc0FjYWRlbWljLkNpdGF2aS5MaW5rZWRSZXNvdXJjZSwgU3dpc3NBY2FkZW1pYy5DaXRhdmkiLCJMaW5rZ</w:instrText>
          </w:r>
          <w:r>
            <w:instrText xml:space="preserve">WRSZXNvdXJjZVR5cGUiOjUsIk9yaWdpbmFsU3RyaW5nIjoiMTAuMTA5My9zZi9zb3owNjAiLCJVcmlTdHJpbmciOiJodHRwczovL2RvaS5vcmcvMTAuMTA5My9zZi9zb3owNjAiLCJMaW5rZWRSZXNvdXJjZVN0YXR1cyI6OCwiUHJvcGVydGllcyI6eyIkaWQiOiI4IiwiJHR5cGUiOiJTd2lzc0FjYWRlbWljLkNpdGF2aS5MaW5rZWRSZXNvd</w:instrText>
          </w:r>
          <w:r>
            <w:instrText xml:space="preserve">XJjZVByb3BlcnRpZXMsIFN3aXNzQWNhZGVtaWMuQ2l0YXZpIn0sIlN5bmNGb2xkZXJUeXBlIjowLCJJc0xvY2FsQ2xvdWRQcm9qZWN0RmlsZUxpbmsiOmZhbHNlLCJJc0Nsb3VkUmVzdG9yZSI6ZmFsc2UsIklzQ2xvdWRDb3B5IjpmYWxzZSwiQXR0YWNobWVudEZvbGRlcldhc0luRmFsbGJhY2tNb2RlIjpmYWxzZX0sIkFubm90YXRpb25zI</w:instrText>
          </w:r>
          <w:r>
            <w:instrText xml:space="preserve">jpbXSwiTG9jYXRpb25UeXBlIjowLCJNaXJyb3JzUmVmZXJlbmNlUHJvcGVydHlJZCI6MTI4LCJDcmVhdGVkQnkiOiJfTGVlbmEgTWFhw58iLCJDcmVhdGVkT24iOiIyMDIxLTA1LTExVDEzOjI4OjMzIiwiTW9kaWZpZWRCeSI6Il9MZWVuYSBNYWHDnyIsIklkIjoiZDMxZDZhMDYtOTg4MC00YWEyLTkwMDMtMjVlMDI1ZDIyNDY0IiwiTW9ka</w:instrText>
          </w:r>
          <w:r>
            <w:instrText xml:space="preserve">WZpZWRPbiI6IjIwMjEtMDUtMTFUMTM6Mjg6MzMiLCJQcm9qZWN0Ijp7IiRyZWYiOiI1In19XSwiTnVtYmVyIjoiMyIsIk9yZ2FuaXphdGlvbnMiOltdLCJPdGhlcnNJbnZvbHZlZCI6W10sIlBhZ2VSYW5nZSI6IjxzcD5cclxuICA8bj4xMjU3PC9uPlxyXG4gIDxpbj50cnVlPC9pbj5cclxuICA8b3M+MTI1Nzwvb3M+XHJcbiAgPHBzPjEyN</w:instrText>
          </w:r>
          <w:r>
            <w:instrText xml:space="preserve">Tc8L3BzPlxyXG48L3NwPlxyXG48ZXA+XHJcbiAgPG4+MTI4Njwvbj5cclxuICA8aW4+dHJ1ZTwvaW4+XHJcbiAgPG9zPjEyODY8L29zPlxyXG4gIDxwcz4xMjg2PC9wcz5cclxuPC9lcD5cclxuPG9zPjEyNTctMTI4Njwvb3M+IiwiUGVyaW9kaWNhbCI6eyIkaWQiOiI5IiwiJHR5cGUiOiJTd2lzc0FjYWRlbWljLkNpdGF2aS5QZXJpb2RpY</w:instrText>
          </w:r>
          <w:r>
            <w:instrText xml:space="preserve">2FsLCBTd2lzc0FjYWRlbWljLkNpdGF2aSIsIkVpc3NuIjoiMTUzNC03NjA1IiwiSXNzbiI6IjAwMzctNzczMiIsIk5hbWUiOiJTb2NpYWwgRm9yY2VzIiwiUGFnaW5hdGlvbiI6MCwiUHJvdGVjdGVkIjpmYWxzZSwiQ3JlYXRlZEJ5IjoiX0xlZW5hIE1hYcOfIiwiQ3JlYXRlZE9uIjoiMjAyMS0wNS0xMVQxMzoyODozMyIsIk1vZGlmaWVkQ</w:instrText>
          </w:r>
          <w:r>
            <w:instrText xml:space="preserve">nkiOiJfTGVlbmEgTWFhw58iLCJJZCI6IjE0NjUwMmEyLWMzNTEtNDk3Zi05NGY4LTA3ZmFhMDZjM2QxZCIsIk1vZGlmaWVkT24iOiIyMDIxLTA1LTExVDEzOjI4OjMzIiwiUHJvamVjdCI6eyIkcmVmIjoiNSJ9fSwiUHVibGlzaGVycyI6W10sIlF1b3RhdGlvbnMiOltdLCJSYXRpbmciOjAsIlJlZmVyZW5jZVR5cGUiOiJKb3VybmFsQXJ0a</w:instrText>
          </w:r>
          <w:r>
            <w:instrText xml:space="preserve">WNsZSIsIlNob3J0VGl0bGUiOiJUaG9tYXMgMjAyMCDigJMgT25saW5lIEV4b2dhbXkgUmVjb25zaWRlcmVkIiwiU2hvcnRUaXRsZVVwZGF0ZVR5cGUiOjAsIlNvdXJjZU9mQmlibGlvZ3JhcGhpY0luZm9ybWF0aW9uIjoiQ3Jvc3NSZWYiLCJTdGF0aWNJZHMiOlsiNGY2MGQ0NDctYjQ5MC00OTk4LWE1OTQtZmVlMjgzY2YwY2Q2Il0sIlRhY</w:instrText>
          </w:r>
          <w:r>
            <w:instrText xml:space="preserve">mxlT2ZDb250ZW50c0NvbXBsZXhpdHkiOjAsIlRhYmxlT2ZDb250ZW50c1NvdXJjZVRleHRGb3JtYXQiOjAsIlRhc2tzIjpbXSwiVGl0bGUiOiJPbmxpbmUgRXhvZ2FteSBSZWNvbnNpZGVyZWQ6IEVzdGltYXRpbmcgdGhlIEludGVybmV04oCZcyBFZmZlY3RzIG9uIFJhY2lhbCwgRWR1Y2F0aW9uYWwsIFJlbGlnaW91cywgUG9saXRpY2FsI</w:instrText>
          </w:r>
          <w:r>
            <w:instrText xml:space="preserve">GFuZCBBZ2UgQXNzb3J0YXRpdmUgTWF0aW5nIiwiVHJhbnNsYXRvcnMiOltdLCJWb2x1bWUiOiI5OCIsIlllYXIiOiIyMDIwIiwiWWVhclJlc29sdmVkIjoiMjAyMCIsIkNyZWF0ZWRCeSI6Il9MZWVuYSBNYWHDnyIsIkNyZWF0ZWRPbiI6IjIwMjEtMDUtMTFUMTM6Mjg6MzMiLCJNb2RpZmllZEJ5IjoiX0hQIiwiSWQiOiI4ZTI2OWJlYy01O</w:instrText>
          </w:r>
          <w:r>
            <w:instrText xml:space="preserve">GFhLTQwMzEtYTA5MS0xNDlmNWFmMDc0ZDkiLCJNb2RpZmllZE9uIjoiMjAyMS0xMC0zMVQyMjo0Mjo0MiIsIlByb2plY3QiOnsiJHJlZiI6IjUifX0sIlVzZU51bWJlcmluZ1R5cGVPZlBhcmVudERvY3VtZW50IjpmYWxzZX1dLCJGb3JtYXR0ZWRUZXh0Ijp7IiRpZCI6IjEwIiwiQ291bnQiOjEsIlRleHRVbml0cyI6W3siJGlkIjoiMTEiL</w:instrText>
          </w:r>
          <w:r>
            <w:instrText xml:space="preserve">CJGb250U3R5bGUiOnsiJGlkIjoiMTIiLCJOZXV0cmFsIjp0cnVlfSwiUmVhZGluZ09yZGVyIjoxLCJUZXh0IjoiVGhvbWFzIDIwMjAifV19LCJUYWciOiJDaXRhdmlQbGFjZWhvbGRlciNkZDIzNGRhMi1iY2M1LTQ2MDMtYjU5Ny1lOTY5NGRjNTQ3ZmMiLCJUZXh0IjoiVGhvbWFzIDIwMjAiLCJXQUlWZXJzaW9uIjoiNi4xMC4wLjAifQ==}</w:instrText>
          </w:r>
          <w:r>
            <w:fldChar w:fldCharType="separate"/>
          </w:r>
          <w:r>
            <w:t xml:space="preserve">Thomas 2020</w:t>
          </w:r>
          <w:r>
            <w:fldChar w:fldCharType="end"/>
          </w:r>
        </w:sdtContent>
      </w:sdt>
      <w:r>
        <w:t xml:space="preserve">)</w:t>
      </w:r>
      <w:r>
        <w:t xml:space="preserve">.</w:t>
      </w:r>
      <w:r>
        <w:t xml:space="preserve"> </w:t>
      </w:r>
      <w:r>
        <w:t xml:space="preserve">Allerdings seien</w:t>
      </w:r>
      <w:r>
        <w:t xml:space="preserve"> Partner sich</w:t>
      </w:r>
      <w:r>
        <w:t xml:space="preserve"> im Alter ähnlicher </w:t>
      </w:r>
      <w:sdt>
        <w:sdtPr>
          <w:alias w:val="To edit, see citavi.com/edit"/>
          <w15:appearance w15:val="boundingBox"/>
          <w:id w:val="1212159972"/>
          <w:placeholder>
            <w:docPart w:val="DefaultPlaceholder_-1854013440"/>
          </w:placeholder>
          <w:tag w:val="CitaviPlaceholder#fef04dec-d8ef-483c-9f6d-0f68009d866c"/>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jc2MGY3YjJjLTYyNDMtNGFjYy1iOWM1LTI3NGIzOWU2OTY5MCIsIlJhbmdlTGVuZ3RoIjoxNywiUmVmZXJlbmNlSWQiO</w:instrText>
          </w:r>
          <w:r>
            <w:instrText xml:space="preserve">iI4ZTI2OWJlYy01OGFhLTQwMzEtYTA5MS0xNDlmNWFmMDc0ZDkiLCJQYWdlUmFuZ2UiOnsiJGlkIjoiMyIsIiR0eXBlIjoiU3dpc3NBY2FkZW1pYy5QYWdlUmFuZ2UsIFN3aXNzQWNhZGVtaWMiLCJFbmRQYWdlIjp7IiRpZCI6IjQiLCIkdHlwZSI6IlN3aXNzQWNhZGVtaWMuUGFnZU51bWJlciwgU3dpc3NBY2FkZW1pYyIsIklzRnVsbHlOd</w:instrText>
          </w:r>
          <w:r>
            <w:instrText xml:space="preserve">W1lcmljIjpmYWxzZSwiTnVtYmVyaW5nVHlwZSI6MCwiTnVtZXJhbFN5c3RlbSI6MH0sIk51bWJlcmluZ1R5cGUiOjAsIk51bWVyYWxTeXN0ZW0iOjAsIk9yaWdpbmFsU3RyaW5nIjoiMTI4MSIsIlN0YXJ0UGFnZSI6eyIkaWQiOiI1IiwiJHR5cGUiOiJTd2lzc0FjYWRlbWljLlBhZ2VOdW1iZXIsIFN3aXNzQWNhZGVtaWMiLCJJc0Z1bGx5T</w:instrText>
          </w:r>
          <w:r>
            <w:instrText xml:space="preserve">nVtZXJpYyI6dHJ1ZSwiTnVtYmVyIjoxMjgxLCJOdW1iZXJpbmdUeXBlIjowLCJOdW1lcmFsU3lzdGVtIjowLCJPcmlnaW5hbFN0cmluZyI6IjEyODEiLCJQcmV0dHlTdHJpbmciOiIxMjgxIn19LCJQcmVmaXgiOiJlYmQuICIsIlJlZmVyZW5jZSI6eyIkaWQiOiI2IiwiJHR5cGUiOiJTd2lzc0FjYWRlbWljLkNpdGF2aS5SZWZlcmVuY2UsI</w:instrText>
          </w:r>
          <w:r>
            <w:instrText xml:space="preserve">FN3aXNzQWNhZGVtaWMuQ2l0YXZpIiwiQWJzdHJhY3RDb21wbGV4aXR5IjowLCJBYnN0cmFjdFNvdXJjZVRleHRGb3JtYXQiOjAsIkF1dGhvcnMiOlt7IiRpZCI6IjciLCIkdHlwZSI6IlN3aXNzQWNhZGVtaWMuQ2l0YXZpLlBlcnNvbiwgU3dpc3NBY2FkZW1pYy5DaXRhdmkiLCJGaXJzdE5hbWUiOiJSZXViZW4iLCJMYXN0TmFtZSI6IlRob</w:instrText>
          </w:r>
          <w:r>
            <w:instrText xml:space="preserve">21hcyIsIk1pZGRsZU5hbWUiOiJKLiIsIlByb3RlY3RlZCI6ZmFsc2UsIlNleCI6MiwiQ3JlYXRlZEJ5IjoiX0xlZW5hIE1hYcOfIiwiQ3JlYXRlZE9uIjoiMjAyMS0wNS0wMVQxMDo0MzoyNyIsIk1vZGlmaWVkQnkiOiJfTGVlbmEgTWFhw58iLCJJZCI6IjYwZjZkZDAyLTQzYTMtNDgzYi05NWQ4LTg0Y2EyNjY3MjBiOSIsIk1vZGlmaWVkT</w:instrText>
          </w:r>
          <w:r>
            <w:instrText xml:space="preserve">24iOiIyMDIxLTA1LTAxVDEwOjQzOjI3IiwiUHJvamVjdCI6eyIkaWQiOiI4IiwiJHR5cGUiOiJTd2lzc0FjYWRlbWljLkNpdGF2aS5Qcm9qZWN0LCBTd2lzc0FjYWRlbWljLkNpdGF2aSJ9fV0sIkNpdGF0aW9uS2V5VXBkYXRlVHlwZSI6MCwiQ29sbGFib3JhdG9ycyI6W10sIkRvaSI6IjEwLjEwOTMvc2Yvc296MDYwIiwiRWRpdG9ycyI6W</w:instrText>
          </w:r>
          <w:r>
            <w:instrText xml:space="preserve">10sIkV2YWx1YXRpb25Db21wbGV4aXR5IjowLCJFdmFsdWF0aW9uU291cmNlVGV4dEZvcm1hdCI6MCwiR3JvdXBzIjpbXSwiSGFzTGFiZWwxIjpmYWxzZSwiSGFzTGFiZWwyIjpmYWxzZSwiS2V5d29yZHMiOltdLCJMb2NhdGlvbnMiOlt7IiRpZCI6IjkiLCIkdHlwZSI6IlN3aXNzQWNhZGVtaWMuQ2l0YXZpLkxvY2F0aW9uLCBTd2lzc0FjY</w:instrText>
          </w:r>
          <w:r>
            <w:instrText xml:space="preserve">WRlbWljLkNpdGF2aSIsIkFkZHJlc3MiOnsiJGlkIjoiMTAiLCIkdHlwZSI6IlN3aXNzQWNhZGVtaWMuQ2l0YXZpLkxpbmtlZFJlc291cmNlLCBTd2lzc0FjYWRlbWljLkNpdGF2aSIsIkxpbmtlZFJlc291cmNlVHlwZSI6NSwiT3JpZ2luYWxTdHJpbmciOiIxMC4xMDkzL3NmL3NvejA2MCIsIlVyaVN0cmluZyI6Imh0dHBzOi8vZG9pLm9yZ</w:instrText>
          </w:r>
          <w:r>
            <w:instrText xml:space="preserve">y8xMC4xMDkzL3NmL3NvejA2MCIsIkxpbmtlZFJlc291cmNlU3RhdHVzIjo4LCJQcm9wZXJ0aWVzIjp7IiRpZCI6IjExIiwiJHR5cGUiOiJTd2lzc0FjYWRlbWljLkNpdGF2aS5MaW5rZWRSZXNvdXJjZVByb3BlcnRpZXMsIFN3aXNzQWNhZGVtaWMuQ2l0YXZpIn0sIlN5bmNGb2xkZXJUeXBlIjowLCJJc0xvY2FsQ2xvdWRQcm9qZWN0RmlsZ</w:instrText>
          </w:r>
          <w:r>
            <w:instrText xml:space="preserve">UxpbmsiOmZhbHNlLCJJc0Nsb3VkUmVzdG9yZSI6ZmFsc2UsIklzQ2xvdWRDb3B5IjpmYWxzZSwiQXR0YWNobWVudEZvbGRlcldhc0luRmFsbGJhY2tNb2RlIjpmYWxzZX0sIkFubm90YXRpb25zIjpbXSwiTG9jYXRpb25UeXBlIjowLCJNaXJyb3JzUmVmZXJlbmNlUHJvcGVydHlJZCI6MTI4LCJDcmVhdGVkQnkiOiJfTGVlbmEgTWFhw58iL</w:instrText>
          </w:r>
          <w:r>
            <w:instrText xml:space="preserve">CJDcmVhdGVkT24iOiIyMDIxLTA1LTExVDEzOjI4OjMzIiwiTW9kaWZpZWRCeSI6Il9MZWVuYSBNYWHDnyIsIklkIjoiZDMxZDZhMDYtOTg4MC00YWEyLTkwMDMtMjVlMDI1ZDIyNDY0IiwiTW9kaWZpZWRPbiI6IjIwMjEtMDUtMTFUMTM6Mjg6MzMiLCJQcm9qZWN0Ijp7IiRyZWYiOiI4In19XSwiTnVtYmVyIjoiMyIsIk9yZ2FuaXphdGlvb</w:instrText>
          </w:r>
          <w:r>
            <w:instrText xml:space="preserve">nMiOltdLCJPdGhlcnNJbnZvbHZlZCI6W10sIlBhZ2VSYW5nZSI6IjxzcD5cclxuICA8bj4xMjU3PC9uPlxyXG4gIDxpbj50cnVlPC9pbj5cclxuICA8b3M+MTI1Nzwvb3M+XHJcbiAgPHBzPjEyNTc8L3BzPlxyXG48L3NwPlxyXG48ZXA+XHJcbiAgPG4+MTI4Njwvbj5cclxuICA8aW4+dHJ1ZTwvaW4+XHJcbiAgPG9zPjEyODY8L29zPlxyX</w:instrText>
          </w:r>
          <w:r>
            <w:instrText xml:space="preserve">G4gIDxwcz4xMjg2PC9wcz5cclxuPC9lcD5cclxuPG9zPjEyNTctMTI4Njwvb3M+IiwiUGVyaW9kaWNhbCI6eyIkaWQiOiIxMiIsIiR0eXBlIjoiU3dpc3NBY2FkZW1pYy5DaXRhdmkuUGVyaW9kaWNhbCwgU3dpc3NBY2FkZW1pYy5DaXRhdmkiLCJFaXNzbiI6IjE1MzQtNzYwNSIsIklzc24iOiIwMDM3LTc3MzIiLCJOYW1lIjoiU29jaWFsI</w:instrText>
          </w:r>
          <w:r>
            <w:instrText xml:space="preserve">EZvcmNlcyIsIlBhZ2luYXRpb24iOjAsIlByb3RlY3RlZCI6ZmFsc2UsIkNyZWF0ZWRCeSI6Il9MZWVuYSBNYWHDnyIsIkNyZWF0ZWRPbiI6IjIwMjEtMDUtMTFUMTM6Mjg6MzMiLCJNb2RpZmllZEJ5IjoiX0xlZW5hIE1hYcOfIiwiSWQiOiIxNDY1MDJhMi1jMzUxLTQ5N2YtOTRmOC0wN2ZhYTA2YzNkMWQiLCJNb2RpZmllZE9uIjoiMjAyM</w:instrText>
          </w:r>
          <w:r>
            <w:instrText xml:space="preserve">S0wNS0xMVQxMzoyODozMyIsIlByb2plY3QiOnsiJHJlZiI6IjgifX0sIlB1Ymxpc2hlcnMiOltdLCJRdW90YXRpb25zIjpbXSwiUmF0aW5nIjowLCJSZWZlcmVuY2VUeXBlIjoiSm91cm5hbEFydGljbGUiLCJTaG9ydFRpdGxlIjoiVGhvbWFzIDIwMjAg4oCTIE9ubGluZSBFeG9nYW15IFJlY29uc2lkZXJlZCIsIlNob3J0VGl0bGVVcGRhd</w:instrText>
          </w:r>
          <w:r>
            <w:instrText xml:space="preserve">GVUeXBlIjowLCJTb3VyY2VPZkJpYmxpb2dyYXBoaWNJbmZvcm1hdGlvbiI6IkNyb3NzUmVmIiwiU3RhdGljSWRzIjpbIjRmNjBkNDQ3LWI0OTAtNDk5OC1hNTk0LWZlZTI4M2NmMGNkNiJdLCJUYWJsZU9mQ29udGVudHNDb21wbGV4aXR5IjowLCJUYWJsZU9mQ29udGVudHNTb3VyY2VUZXh0Rm9ybWF0IjowLCJUYXNrcyI6W10sIlRpdGxlI</w:instrText>
          </w:r>
          <w:r>
            <w:instrText xml:space="preserve">joiT25saW5lIEV4b2dhbXkgUmVjb25zaWRlcmVkOiBFc3RpbWF0aW5nIHRoZSBJbnRlcm5ldOKAmXMgRWZmZWN0cyBvbiBSYWNpYWwsIEVkdWNhdGlvbmFsLCBSZWxpZ2lvdXMsIFBvbGl0aWNhbCBhbmQgQWdlIEFzc29ydGF0aXZlIE1hdGluZyIsIlRyYW5zbGF0b3JzIjpbXSwiVm9sdW1lIjoiOTgiLCJZZWFyIjoiMjAyMCIsIlllYXJSZ</w:instrText>
          </w:r>
          <w:r>
            <w:instrText xml:space="preserve">XNvbHZlZCI6IjIwMjAiLCJDcmVhdGVkQnkiOiJfTGVlbmEgTWFhw58iLCJDcmVhdGVkT24iOiIyMDIxLTA1LTExVDEzOjI4OjMzIiwiTW9kaWZpZWRCeSI6Il9IUCIsIklkIjoiOGUyNjliZWMtNThhYS00MDMxLWEwOTEtMTQ5ZjVhZjA3NGQ5IiwiTW9kaWZpZWRPbiI6IjIwMjEtMTAtMzFUMjI6NDI6NDIiLCJQcm9qZWN0Ijp7IiRyZWYiO</w:instrText>
          </w:r>
          <w:r>
            <w:instrText xml:space="preserve">iI4In19LCJVc2VOdW1iZXJpbmdUeXBlT2ZQYXJlbnREb2N1bWVudCI6ZmFsc2UsIlVzZVN0YW5kYXJkUHJlZml4IjpmYWxzZSwiVXNlU3RhbmRhcmRTdWZmaXgiOmZhbHNlLCJZZWFyT25seSI6dHJ1ZX1dLCJGb3JtYXR0ZWRUZXh0Ijp7IiRpZCI6IjEzIiwiQ291bnQiOjEsIlRleHRVbml0cyI6W3siJGlkIjoiMTQiLCJGb250U3R5bGUiO</w:instrText>
          </w:r>
          <w:r>
            <w:instrText xml:space="preserve">nsiJGlkIjoiMTUiLCJOZXV0cmFsIjp0cnVlfSwiUmVhZGluZ09yZGVyIjoxLCJUZXh0IjoiKGViZC4gMjAyMCwgMTI4MSkifV19LCJUYWciOiJDaXRhdmlQbGFjZWhvbGRlciNmZWYwNGRlYy1kOGVmLTQ4M2MtOWY2ZC0wZjY4MDA5ZDg2NmMiLCJUZXh0IjoiKGViZC4gMjAyMCwgMTI4MSkiLCJXQUlWZXJzaW9uIjoiNi4xMC4wLjAifQ==}</w:instrText>
          </w:r>
          <w:r>
            <w:fldChar w:fldCharType="separate"/>
          </w:r>
          <w:r>
            <w:t xml:space="preserve">(ebd. 2020, 1281)</w:t>
          </w:r>
          <w:r>
            <w:fldChar w:fldCharType="end"/>
          </w:r>
        </w:sdtContent>
      </w:sdt>
      <w:r>
        <w:t xml:space="preserve">. Insgesamt </w:t>
      </w:r>
      <w:r>
        <w:t xml:space="preserve">wird gezeigt</w:t>
      </w:r>
      <w:r>
        <w:t xml:space="preserve">, </w:t>
      </w:r>
      <w:r>
        <w:t xml:space="preserve">„[…] </w:t>
      </w:r>
      <w:r>
        <w:t xml:space="preserve">the Internet has had a more limited (but not necessarily unimportant) direct impact on exogamy in the population as a whole“ </w:t>
      </w:r>
      <w:sdt>
        <w:sdtPr>
          <w:alias w:val="To edit, see citavi.com/edit"/>
          <w15:appearance w15:val="boundingBox"/>
          <w:id w:val="585658832"/>
          <w:placeholder>
            <w:docPart w:val="DefaultPlaceholder_-1854013440"/>
          </w:placeholder>
          <w:tag w:val="CitaviPlaceholder#867f997b-4f03-494a-9a4e-74ccfc9800ee"/>
          <w:rPr/>
        </w:sdtPr>
        <w:sdtContent>
          <w:r>
            <w:fldChar w:fldCharType="begin"/>
          </w:r>
          <w:r>
            <w:instrText xml:space="preserve">ADDIN CitaviPlaceholder{eyIkaWQiOiIxIiwiJHR5cGUiOiJTd2lzc0FjYWRlbWljLkNpdGF2aS5DaXRhdGlvbnMuV29yZFBsYWNlaG9sZGVyLCBTd2lzc0FjYWRlbWljLkNpdGF2aSIsI</w:instrText>
          </w:r>
          <w:r>
            <w:instrText xml:space="preserve">kVudHJpZXMiOlt7IiRpZCI6IjIiLCIkdHlwZSI6IlN3aXNzQWNhZGVtaWMuQ2l0YXZpLkNpdGF0aW9ucy5Xb3JkUGxhY2Vob2xkZXJFbnRyeSwgU3dpc3NBY2FkZW1pYy5DaXRhdmkiLCJJZCI6IjFkY2JmYTFiLTcxYzAtNDI4NS04YTFmLTZlNTE5MzRhYmQzNSIsIlJhbmdlTGVuZ3RoIjoxOSwiUmVmZXJlbmNlSWQiOiI4ZTI2OWJlYy01O</w:instrText>
          </w:r>
          <w:r>
            <w:instrText xml:space="preserve">GFhLTQwMzEtYTA5MS0xNDlmNWFmMDc0ZDkiLCJQYWdlUmFuZ2UiOnsiJGlkIjoiMyIsIiR0eXBlIjoiU3dpc3NBY2FkZW1pYy5QYWdlUmFuZ2UsIFN3aXNzQWNhZGVtaWMiLCJFbmRQYWdlIjp7IiRpZCI6IjQiLCIkdHlwZSI6IlN3aXNzQWNhZGVtaWMuUGFnZU51bWJlciwgU3dpc3NBY2FkZW1pYyIsIklzRnVsbHlOdW1lcmljIjpmYWxzZ</w:instrText>
          </w:r>
          <w:r>
            <w:instrText xml:space="preserve">SwiTnVtYmVyaW5nVHlwZSI6MCwiTnVtZXJhbFN5c3RlbSI6MH0sIk51bWJlcmluZ1R5cGUiOjAsIk51bWVyYWxTeXN0ZW0iOi0xLCJPcmlnaW5hbFN0cmluZyI6IjEyODFmLiIsIlN0YXJ0UGFnZSI6eyIkaWQiOiI1IiwiJHR5cGUiOiJTd2lzc0FjYWRlbWljLlBhZ2VOdW1iZXIsIFN3aXNzQWNhZGVtaWMiLCJJc0Z1bGx5TnVtZXJpYyI6Z</w:instrText>
          </w:r>
          <w:r>
            <w:instrText xml:space="preserve">mFsc2UsIk51bWJlciI6MTI4MSwiTnVtYmVyaW5nVHlwZSI6MCwiTnVtZXJhbFN5c3RlbSI6LTEsIk9yaWdpbmFsU3RyaW5nIjoiMTI4MWYuIiwiUHJldHR5U3RyaW5nIjoiMTI4MWYuIn19LCJQcmVmaXgiOiJlYmQuICIsIlJlZmVyZW5jZSI6eyIkaWQiOiI2IiwiJHR5cGUiOiJTd2lzc0FjYWRlbWljLkNpdGF2aS5SZWZlcmVuY2UsIFN3a</w:instrText>
          </w:r>
          <w:r>
            <w:instrText xml:space="preserve">XNzQWNhZGVtaWMuQ2l0YXZpIiwiQWJzdHJhY3RDb21wbGV4aXR5IjowLCJBYnN0cmFjdFNvdXJjZVRleHRGb3JtYXQiOjAsIkF1dGhvcnMiOlt7IiRpZCI6IjciLCIkdHlwZSI6IlN3aXNzQWNhZGVtaWMuQ2l0YXZpLlBlcnNvbiwgU3dpc3NBY2FkZW1pYy5DaXRhdmkiLCJGaXJzdE5hbWUiOiJSZXViZW4iLCJMYXN0TmFtZSI6IlRob21hc</w:instrText>
          </w:r>
          <w:r>
            <w:instrText xml:space="preserve">yIsIk1pZGRsZU5hbWUiOiJKLiIsIlByb3RlY3RlZCI6ZmFsc2UsIlNleCI6MiwiQ3JlYXRlZEJ5IjoiX0xlZW5hIE1hYcOfIiwiQ3JlYXRlZE9uIjoiMjAyMS0wNS0wMVQxMDo0MzoyNyIsIk1vZGlmaWVkQnkiOiJfTGVlbmEgTWFhw58iLCJJZCI6IjYwZjZkZDAyLTQzYTMtNDgzYi05NWQ4LTg0Y2EyNjY3MjBiOSIsIk1vZGlmaWVkT24iO</w:instrText>
          </w:r>
          <w:r>
            <w:instrText xml:space="preserve">iIyMDIxLTA1LTAxVDEwOjQzOjI3IiwiUHJvamVjdCI6eyIkaWQiOiI4IiwiJHR5cGUiOiJTd2lzc0FjYWRlbWljLkNpdGF2aS5Qcm9qZWN0LCBTd2lzc0FjYWRlbWljLkNpdGF2aSJ9fV0sIkNpdGF0aW9uS2V5VXBkYXRlVHlwZSI6MCwiQ29sbGFib3JhdG9ycyI6W10sIkRvaSI6IjEwLjEwOTMvc2Yvc296MDYwIiwiRWRpdG9ycyI6W10sI</w:instrText>
          </w:r>
          <w:r>
            <w:instrText xml:space="preserve">kV2YWx1YXRpb25Db21wbGV4aXR5IjowLCJFdmFsdWF0aW9uU291cmNlVGV4dEZvcm1hdCI6MCwiR3JvdXBzIjpbXSwiSGFzTGFiZWwxIjpmYWxzZSwiSGFzTGFiZWwyIjpmYWxzZSwiS2V5d29yZHMiOltdLCJMb2NhdGlvbnMiOlt7IiRpZCI6IjkiLCIkdHlwZSI6IlN3aXNzQWNhZGVtaWMuQ2l0YXZpLkxvY2F0aW9uLCBTd2lzc0FjYWRlb</w:instrText>
          </w:r>
          <w:r>
            <w:instrText xml:space="preserve">WljLkNpdGF2aSIsIkFkZHJlc3MiOnsiJGlkIjoiMTAiLCIkdHlwZSI6IlN3aXNzQWNhZGVtaWMuQ2l0YXZpLkxpbmtlZFJlc291cmNlLCBTd2lzc0FjYWRlbWljLkNpdGF2aSIsIkxpbmtlZFJlc291cmNlVHlwZSI6NSwiT3JpZ2luYWxTdHJpbmciOiIxMC4xMDkzL3NmL3NvejA2MCIsIlVyaVN0cmluZyI6Imh0dHBzOi8vZG9pLm9yZy8xM</w:instrText>
          </w:r>
          <w:r>
            <w:instrText xml:space="preserve">C4xMDkzL3NmL3NvejA2MCIsIkxpbmtlZFJlc291cmNlU3RhdHVzIjo4LCJQcm9wZXJ0aWVzIjp7IiRpZCI6IjExIiwiJHR5cGUiOiJTd2lzc0FjYWRlbWljLkNpdGF2aS5MaW5rZWRSZXNvdXJjZVByb3BlcnRpZXMsIFN3aXNzQWNhZGVtaWMuQ2l0YXZpIn0sIlN5bmNGb2xkZXJUeXBlIjowLCJJc0xvY2FsQ2xvdWRQcm9qZWN0RmlsZUxpb</w:instrText>
          </w:r>
          <w:r>
            <w:instrText xml:space="preserve">msiOmZhbHNlLCJJc0Nsb3VkUmVzdG9yZSI6ZmFsc2UsIklzQ2xvdWRDb3B5IjpmYWxzZSwiQXR0YWNobWVudEZvbGRlcldhc0luRmFsbGJhY2tNb2RlIjpmYWxzZX0sIkFubm90YXRpb25zIjpbXSwiTG9jYXRpb25UeXBlIjowLCJNaXJyb3JzUmVmZXJlbmNlUHJvcGVydHlJZCI6MTI4LCJDcmVhdGVkQnkiOiJfTGVlbmEgTWFhw58iLCJDc</w:instrText>
          </w:r>
          <w:r>
            <w:instrText xml:space="preserve">mVhdGVkT24iOiIyMDIxLTA1LTExVDEzOjI4OjMzIiwiTW9kaWZpZWRCeSI6Il9MZWVuYSBNYWHDnyIsIklkIjoiZDMxZDZhMDYtOTg4MC00YWEyLTkwMDMtMjVlMDI1ZDIyNDY0IiwiTW9kaWZpZWRPbiI6IjIwMjEtMDUtMTFUMTM6Mjg6MzMiLCJQcm9qZWN0Ijp7IiRyZWYiOiI4In19XSwiTnVtYmVyIjoiMyIsIk9yZ2FuaXphdGlvbnMiO</w:instrText>
          </w:r>
          <w:r>
            <w:instrText xml:space="preserve">ltdLCJPdGhlcnNJbnZvbHZlZCI6W10sIlBhZ2VSYW5nZSI6IjxzcD5cclxuICA8bj4xMjU3PC9uPlxyXG4gIDxpbj50cnVlPC9pbj5cclxuICA8b3M+MTI1Nzwvb3M+XHJcbiAgPHBzPjEyNTc8L3BzPlxyXG48L3NwPlxyXG48ZXA+XHJcbiAgPG4+MTI4Njwvbj5cclxuICA8aW4+dHJ1ZTwvaW4+XHJcbiAgPG9zPjEyODY8L29zPlxyXG4gI</w:instrText>
          </w:r>
          <w:r>
            <w:instrText xml:space="preserve">Dxwcz4xMjg2PC9wcz5cclxuPC9lcD5cclxuPG9zPjEyNTctMTI4Njwvb3M+IiwiUGVyaW9kaWNhbCI6eyIkaWQiOiIxMiIsIiR0eXBlIjoiU3dpc3NBY2FkZW1pYy5DaXRhdmkuUGVyaW9kaWNhbCwgU3dpc3NBY2FkZW1pYy5DaXRhdmkiLCJFaXNzbiI6IjE1MzQtNzYwNSIsIklzc24iOiIwMDM3LTc3MzIiLCJOYW1lIjoiU29jaWFsIEZvc</w:instrText>
          </w:r>
          <w:r>
            <w:instrText xml:space="preserve">mNlcyIsIlBhZ2luYXRpb24iOjAsIlByb3RlY3RlZCI6ZmFsc2UsIkNyZWF0ZWRCeSI6Il9MZWVuYSBNYWHDnyIsIkNyZWF0ZWRPbiI6IjIwMjEtMDUtMTFUMTM6Mjg6MzMiLCJNb2RpZmllZEJ5IjoiX0xlZW5hIE1hYcOfIiwiSWQiOiIxNDY1MDJhMi1jMzUxLTQ5N2YtOTRmOC0wN2ZhYTA2YzNkMWQiLCJNb2RpZmllZE9uIjoiMjAyMS0wN</w:instrText>
          </w:r>
          <w:r>
            <w:instrText xml:space="preserve">S0xMVQxMzoyODozMyIsIlByb2plY3QiOnsiJHJlZiI6IjgifX0sIlB1Ymxpc2hlcnMiOltdLCJRdW90YXRpb25zIjpbXSwiUmF0aW5nIjowLCJSZWZlcmVuY2VUeXBlIjoiSm91cm5hbEFydGljbGUiLCJTaG9ydFRpdGxlIjoiVGhvbWFzIDIwMjAg4oCTIE9ubGluZSBFeG9nYW15IFJlY29uc2lkZXJlZCIsIlNob3J0VGl0bGVVcGRhdGVUe</w:instrText>
          </w:r>
          <w:r>
            <w:instrText xml:space="preserve">XBlIjowLCJTb3VyY2VPZkJpYmxpb2dyYXBoaWNJbmZvcm1hdGlvbiI6IkNyb3NzUmVmIiwiU3RhdGljSWRzIjpbIjRmNjBkNDQ3LWI0OTAtNDk5OC1hNTk0LWZlZTI4M2NmMGNkNiJdLCJUYWJsZU9mQ29udGVudHNDb21wbGV4aXR5IjowLCJUYWJsZU9mQ29udGVudHNTb3VyY2VUZXh0Rm9ybWF0IjowLCJUYXNrcyI6W10sIlRpdGxlIjoiT</w:instrText>
          </w:r>
          <w:r>
            <w:instrText xml:space="preserve">25saW5lIEV4b2dhbXkgUmVjb25zaWRlcmVkOiBFc3RpbWF0aW5nIHRoZSBJbnRlcm5ldOKAmXMgRWZmZWN0cyBvbiBSYWNpYWwsIEVkdWNhdGlvbmFsLCBSZWxpZ2lvdXMsIFBvbGl0aWNhbCBhbmQgQWdlIEFzc29ydGF0aXZlIE1hdGluZyIsIlRyYW5zbGF0b3JzIjpbXSwiVm9sdW1lIjoiOTgiLCJZZWFyIjoiMjAyMCIsIlllYXJSZXNvb</w:instrText>
          </w:r>
          <w:r>
            <w:instrText xml:space="preserve">HZlZCI6IjIwMjAiLCJDcmVhdGVkQnkiOiJfTGVlbmEgTWFhw58iLCJDcmVhdGVkT24iOiIyMDIxLTA1LTExVDEzOjI4OjMzIiwiTW9kaWZpZWRCeSI6Il9IUCIsIklkIjoiOGUyNjliZWMtNThhYS00MDMxLWEwOTEtMTQ5ZjVhZjA3NGQ5IiwiTW9kaWZpZWRPbiI6IjIwMjEtMTAtMzFUMjI6NDI6NDIiLCJQcm9qZWN0Ijp7IiRyZWYiOiI4I</w:instrText>
          </w:r>
          <w:r>
            <w:instrText xml:space="preserve">n19LCJVc2VOdW1iZXJpbmdUeXBlT2ZQYXJlbnREb2N1bWVudCI6ZmFsc2UsIlVzZVN0YW5kYXJkUHJlZml4IjpmYWxzZSwiVXNlU3RhbmRhcmRTdWZmaXgiOmZhbHNlLCJZZWFyT25seSI6dHJ1ZX1dLCJGb3JtYXR0ZWRUZXh0Ijp7IiRpZCI6IjEzIiwiQ291bnQiOjEsIlRleHRVbml0cyI6W3siJGlkIjoiMTQiLCJGb250U3R5bGUiOnsiJ</w:instrText>
          </w:r>
          <w:r>
            <w:instrText xml:space="preserve">GlkIjoiMTUiLCJOZXV0cmFsIjp0cnVlfSwiUmVhZGluZ09yZGVyIjoxLCJUZXh0IjoiKGViZC4gMjAyMCwgMTI4MWYuKSJ9XX0sIlRhZyI6IkNpdGF2aVBsYWNlaG9sZGVyIzg2N2Y5OTdiLTRmMDMtNDk0YS05YTRlLTc0Y2NmYzk4MDBlZSIsIlRleHQiOiIoZWJkLiAyMDIwLCAxMjgxZi4pIiwiV0FJVmVyc2lvbiI6IjYuMTAuMC4wIn0=}</w:instrText>
          </w:r>
          <w:r>
            <w:fldChar w:fldCharType="separate"/>
          </w:r>
          <w:r>
            <w:t xml:space="preserve">(ebd. 2020, 1281f.)</w:t>
          </w:r>
          <w:r>
            <w:fldChar w:fldCharType="end"/>
          </w:r>
        </w:sdtContent>
      </w:sdt>
      <w:r>
        <w:t xml:space="preserve">. </w:t>
      </w:r>
      <w:r>
        <w:t xml:space="preserve">Die Untersuchung geschlechtsspezifischer Partnerpräferenzen zeigt, dass geografische Nähe</w:t>
      </w:r>
      <w:r>
        <w:t xml:space="preserve"> sowohl von Männern als auch von Frauen</w:t>
      </w:r>
      <w:r>
        <w:t xml:space="preserve"> als ein Luxus-Gut bei der Partnerwahl angesehen wird</w:t>
      </w:r>
      <w:r>
        <w:t xml:space="preserve"> (</w:t>
      </w:r>
      <w:sdt>
        <w:sdtPr>
          <w:alias w:val="To edit, see citavi.com/edit"/>
          <w15:appearance w15:val="boundingBox"/>
          <w:id w:val="-1969966560"/>
          <w:placeholder>
            <w:docPart w:val="89B390730FEF4692B4C350C3F83C6B24"/>
          </w:placeholder>
          <w:tag w:val="CitaviPlaceholder#128e8876-e356-4bd7-af6a-a7acafe5dffc"/>
          <w:rPr/>
        </w:sdtPr>
        <w:sdtContent>
          <w:r>
            <w:fldChar w:fldCharType="begin"/>
          </w:r>
          <w:r>
            <w:instrText xml:space="preserve">ADDIN CitaviPlaceholder{eyIkaWQiOiIxIiwiJHR5cGUiOiJTd2lzc0FjYWRlbWljLkNpdGF2aS5DaXRhdGlvbnMuV29yZ</w:instrText>
          </w:r>
          <w:r>
            <w:instrText xml:space="preserve">FBsYWNlaG9sZGVyLCBTd2lzc0FjYWRlbWljLkNpdGF2aSIsIkVudHJpZXMiOlt7IiRpZCI6IjIiLCIkdHlwZSI6IlN3aXNzQWNhZGVtaWMuQ2l0YXZpLkNpdGF0aW9ucy5Xb3JkUGxhY2Vob2xkZXJFbnRyeSwgU3dpc3NBY2FkZW1pYy5DaXRhdmkiLCJJZCI6Ijg2MmI2OTIyLWM3MGYtNDIxZC1hMmYzLWFiOThiMWJhZDZiMSIsIlJhbmdlT</w:instrText>
          </w:r>
          <w:r>
            <w:instrText xml:space="preserve">GVuZ3RoIjoxOSwiUmVmZXJlbmNlSWQiOiIwOTRiZGZiMC1kZTE1LTQ1NjctOWRhOC0zYjNlNjVkNGM3NGEiLCJOb1BhciI6dHJ1ZSwiUmVmZXJlbmNlIjp7IiRpZCI6IjMiLCIkdHlwZSI6IlN3aXNzQWNhZGVtaWMuQ2l0YXZpLlJlZmVyZW5jZSwgU3dpc3NBY2FkZW1pYy5DaXRhdmkiLCJBYnN0cmFjdENvbXBsZXhpdHkiOjAsIkFic3RyY</w:instrText>
          </w:r>
          <w:r>
            <w:instrText xml:space="preserve">WN0U291cmNlVGV4dEZvcm1hdCI6MCwiQXV0aG9ycyI6W3siJGlkIjoiNCIsIiR0eXBlIjoiU3dpc3NBY2FkZW1pYy5DaXRhdmkuUGVyc29uLCBTd2lzc0FjYWRlbWljLkNpdGF2aSIsIkZpcnN0TmFtZSI6IlBldGVyIiwiTGFzdE5hbWUiOiJKb25hc29uIiwiTWlkZGxlTmFtZSI6IksuIiwiUHJvdGVjdGVkIjp0cnVlLCJTZXgiOjIsIkNyZ</w:instrText>
          </w:r>
          <w:r>
            <w:instrText xml:space="preserve">WF0ZWRCeSI6Il9MZWVuYSBNYWHDnyIsIkNyZWF0ZWRPbiI6IjIwMjEtMDUtMTFUMDg6MjI6MTQiLCJNb2RpZmllZEJ5IjoiX0xlZW5hIE1hYcOfIiwiSWQiOiI4MjYwYmZlMi03YmNkLTQxY2MtOGZlNC04YzMxODAxOWI5MWYiLCJNb2RpZmllZE9uIjoiMjAyMS0xMC0xMFQxMTowOTo1MiIsIlByb2plY3QiOnsiJGlkIjoiNSIsIiR0eXBlI</w:instrText>
          </w:r>
          <w:r>
            <w:instrText xml:space="preserve">joiU3dpc3NBY2FkZW1pYy5DaXRhdmkuUHJvamVjdCwgU3dpc3NBY2FkZW1pYy5DaXRhdmkifX0seyIkaWQiOiI2IiwiJHR5cGUiOiJTd2lzc0FjYWRlbWljLkNpdGF2aS5QZXJzb24sIFN3aXNzQWNhZGVtaWMuQ2l0YXZpIiwiRmlyc3ROYW1lIjoiTW9uaXF1ZSIsIkxhc3ROYW1lIjoiTm9sbGFuZCIsIlByb3RlY3RlZCI6dHJ1ZSwiU2V4I</w:instrText>
          </w:r>
          <w:r>
            <w:instrText xml:space="preserve">joxLCJDcmVhdGVkQnkiOiJfTGVlbmEgTWFhw58iLCJDcmVhdGVkT24iOiIyMDIxLTA1LTExVDA4OjIyOjE0IiwiTW9kaWZpZWRCeSI6Il9MZWVuYSBNYWHDnyIsIklkIjoiZTM4NzBiM2UtMGIzMy00NWUzLWEwNDAtM2M1NWEzM2YwMDY0IiwiTW9kaWZpZWRPbiI6IjIwMjEtMTAtMTBUMTE6MTA6MTAiLCJQcm9qZWN0Ijp7IiRyZWYiOiI1I</w:instrText>
          </w:r>
          <w:r>
            <w:instrText xml:space="preserve">n19LHsiJGlkIjoiNyIsIiR0eXBlIjoiU3dpc3NBY2FkZW1pYy5DaXRhdmkuUGVyc29uLCBTd2lzc0FjYWRlbWljLkNpdGF2aSIsIkZpcnN0TmFtZSI6Ik1pY2hhZWwiLCJMYXN0TmFtZSI6IlR5bGVyIiwiTWlkZGxlTmFtZSI6IkQuIiwiUHJvdGVjdGVkIjp0cnVlLCJTZXgiOjIsIkNyZWF0ZWRCeSI6Il9MZWVuYSBNYWHDnyIsIkNyZWF0Z</w:instrText>
          </w:r>
          <w:r>
            <w:instrText xml:space="preserve">WRPbiI6IjIwMjEtMDUtMTFUMDg6MjI6MTQiLCJNb2RpZmllZEJ5IjoiX0xlZW5hIE1hYcOfIiwiSWQiOiJhOWU5MGMzNi02YzZmLTQ5YWEtOTRhMS0yZDM2Y2M1ZjQzODMiLCJNb2RpZmllZE9uIjoiMjAyMS0xMC0xMFQxMToxMDoyNiIsIlByb2plY3QiOnsiJHJlZiI6IjUifX1dLCJDaXRhdGlvbktleVVwZGF0ZVR5cGUiOjAsIkNvbGxhY</w:instrText>
          </w:r>
          <w:r>
            <w:instrText xml:space="preserve">m9yYXRvcnMiOltdLCJEb2kiOiIxMC4xMTExL3BlcmUuMTIxOTkiLCJFZGl0b3JzIjpbXSwiRXZhbHVhdGlvbkNvbXBsZXhpdHkiOjAsIkV2YWx1YXRpb25Tb3VyY2VUZXh0Rm9ybWF0IjowLCJHcm91cHMiOltdLCJIYXNMYWJlbDEiOmZhbHNlLCJIYXNMYWJlbDIiOmZhbHNlLCJLZXl3b3JkcyI6W10sIkxvY2F0aW9ucyI6W3siJGlkIjoiO</w:instrText>
          </w:r>
          <w:r>
            <w:instrText xml:space="preserve">CIsIiR0eXBlIjoiU3dpc3NBY2FkZW1pYy5DaXRhdmkuTG9jYXRpb24sIFN3aXNzQWNhZGVtaWMuQ2l0YXZpIiwiQWRkcmVzcyI6eyIkaWQiOiI5IiwiJHR5cGUiOiJTd2lzc0FjYWRlbWljLkNpdGF2aS5MaW5rZWRSZXNvdXJjZSwgU3dpc3NBY2FkZW1pYy5DaXRhdmkiLCJMaW5rZWRSZXNvdXJjZVR5cGUiOjUsIk9yaWdpbmFsU3RyaW5nI</w:instrText>
          </w:r>
          <w:r>
            <w:instrText xml:space="preserve">joiMTAuMTExMS9wZXJlLjEyMTk5IiwiVXJpU3RyaW5nIjoiaHR0cHM6Ly9kb2kub3JnLzEwLjExMTEvcGVyZS4xMjE5OSIsIkxpbmtlZFJlc291cmNlU3RhdHVzIjo4LCJQcm9wZXJ0aWVzIjp7IiRpZCI6IjEwIiwiJHR5cGUiOiJTd2lzc0FjYWRlbWljLkNpdGF2aS5MaW5rZWRSZXNvdXJjZVByb3BlcnRpZXMsIFN3aXNzQWNhZGVtaWMuQ</w:instrText>
          </w:r>
          <w:r>
            <w:instrText xml:space="preserve">2l0YXZpIn0sIlN5bmNGb2xkZXJUeXBlIjowLCJJc0xvY2FsQ2xvdWRQcm9qZWN0RmlsZUxpbmsiOmZhbHNlLCJJc0Nsb3VkUmVzdG9yZSI6ZmFsc2UsIklzQ2xvdWRDb3B5IjpmYWxzZSwiQXR0YWNobWVudEZvbGRlcldhc0luRmFsbGJhY2tNb2RlIjpmYWxzZX0sIkFubm90YXRpb25zIjpbXSwiTG9jYXRpb25UeXBlIjowLCJNaXJyb3JzU</w:instrText>
          </w:r>
          <w:r>
            <w:instrText xml:space="preserve">mVmZXJlbmNlUHJvcGVydHlJZCI6MTI4LCJDcmVhdGVkQnkiOiJfTGVlbmEgTWFhw58iLCJDcmVhdGVkT24iOiIyMDIxLTA1LTE4VDE5OjQwOjU0IiwiTW9kaWZpZWRCeSI6Il9MZWVuYSBNYWHDnyIsIklkIjoiYzg4OTRhOGEtNGQ2Yi00NzUyLWI0NDMtZDJjYTUxYWQzOTQ5IiwiTW9kaWZpZWRPbiI6IjIwMjEtMDUtMThUMTk6NDA6NTQiL</w:instrText>
          </w:r>
          <w:r>
            <w:instrText xml:space="preserve">CJQcm9qZWN0Ijp7IiRyZWYiOiI1In19XSwiTnVtYmVyIjoiMyIsIk9yZ2FuaXphdGlvbnMiOltdLCJPdGhlcnNJbnZvbHZlZCI6W10sIlBhZ2VSYW5nZSI6IjxzcD5cclxuICA8bj41ODU8L24+XHJcbiAgPGluPnRydWU8L2luPlxyXG4gIDxvcz41ODU8L29zPlxyXG4gIDxwcz41ODU8L3BzPlxyXG48L3NwPlxyXG48ZXA+XHJcbiAgPG4+N</w:instrText>
          </w:r>
          <w:r>
            <w:instrText xml:space="preserve">Tk3PC9uPlxyXG4gIDxpbj50cnVlPC9pbj5cclxuICA8b3M+NTk3PC9vcz5cclxuICA8cHM+NTk3PC9wcz5cclxuPC9lcD5cclxuPG9zPjU4NS01OTc8L29zPiIsIlBlcmlvZGljYWwiOnsiJGlkIjoiMTEiLCIkdHlwZSI6IlN3aXNzQWNhZGVtaWMuQ2l0YXZpLlBlcmlvZGljYWwsIFN3aXNzQWNhZGVtaWMuQ2l0YXZpIiwiSXNzbiI6IjEzN</w:instrText>
          </w:r>
          <w:r>
            <w:instrText xml:space="preserve">TA0MTI2IiwiTmFtZSI6IlBlcnNvbmFsIFJlbGF0aW9uc2hpcHMiLCJQYWdpbmF0aW9uIjowLCJQcm90ZWN0ZWQiOmZhbHNlLCJTdGFuZGFyZEFiYnJldmlhdGlvbiI6IlBlcnMgUmVsYXRpb25zaGlwIiwiQ3JlYXRlZEJ5IjoiX0xlZW5hIE1hYcOfIiwiQ3JlYXRlZE9uIjoiMjAyMS0wNS0xMVQwODoyMjoxNCIsIk1vZGlmaWVkQnkiOiJfT</w:instrText>
          </w:r>
          <w:r>
            <w:instrText xml:space="preserve">GVlbmEgTWFhw58iLCJJZCI6ImNjNTNjMTFmLWUzYTAtNDZkZS1hZGE1LTFkYWE5NDVkY2YxMSIsIk1vZGlmaWVkT24iOiIyMDIxLTA1LTExVDA4OjIyOjE0IiwiUHJvamVjdCI6eyIkcmVmIjoiNSJ9fSwiUHVibGlzaGVycyI6W10sIlF1b3RhdGlvbnMiOltdLCJSYXRpbmciOjAsIlJlZmVyZW5jZVR5cGUiOiJKb3VybmFsQXJ0aWNsZSIsI</w:instrText>
          </w:r>
          <w:r>
            <w:instrText xml:space="preserve">lNob3J0VGl0bGUiOiJKb25hc29uLCBOb2xsYW5kIGV0IGFsLiAyMDE3IOKAkyBJbmNvcnBvcmF0aW5nIGdlb2dyYXBoaWMgZGlzdGFuY2UgaW50byBtYXRlIiwiU2hvcnRUaXRsZVVwZGF0ZVR5cGUiOjAsIlNvdXJjZU9mQmlibGlvZ3JhcGhpY0luZm9ybWF0aW9uIjoiQ3Jvc3NSZWYiLCJTdGF0aWNJZHMiOlsiZjEzZmNjY2UtYTk2MS00M</w:instrText>
          </w:r>
          <w:r>
            <w:instrText xml:space="preserve">TY0LWJjNTAtMWFhMThiYzBmYTc4Il0sIlRhYmxlT2ZDb250ZW50c0NvbXBsZXhpdHkiOjAsIlRhYmxlT2ZDb250ZW50c1NvdXJjZVRleHRGb3JtYXQiOjAsIlRhc2tzIjpbXSwiVGl0bGUiOiJJbmNvcnBvcmF0aW5nIGdlb2dyYXBoaWMgZGlzdGFuY2UgaW50byBtYXRlIHByZWZlcmVuY2UgcmVzZWFyY2g6IE5lY2Vzc2l0aWVzIGFuZCBsd</w:instrText>
          </w:r>
          <w:r>
            <w:instrText xml:space="preserve">Xh1cmllcywgMi4wIiwiVHJhbnNsYXRvcnMiOltdLCJWb2x1bWUiOiIyNCIsIlllYXIiOiIyMDE3IiwiWWVhclJlc29sdmVkIjoiMjAxNyIsIkNyZWF0ZWRCeSI6Il9MZWVuYSBNYWHDnyIsIkNyZWF0ZWRPbiI6IjIwMjEtMDUtMThUMTk6NDA6NTQiLCJNb2RpZmllZEJ5IjoiX0hQIiwiSWQiOiIwOTRiZGZiMC1kZTE1LTQ1NjctOWRhOC0zY</w:instrText>
          </w:r>
          <w:r>
            <w:instrText xml:space="preserve">jNlNjVkNGM3NGEiLCJNb2RpZmllZE9uIjoiMjAyMS0xMC0zMVQyMjo0Mjo0MiIsIlByb2plY3QiOnsiJHJlZiI6IjUifX0sIlVzZU51bWJlcmluZ1R5cGVPZlBhcmVudERvY3VtZW50IjpmYWxzZX1dLCJGb3JtYXR0ZWRUZXh0Ijp7IiRpZCI6IjEyIiwiQ291bnQiOjEsIlRleHRVbml0cyI6W3siJGlkIjoiMTMiLCJGb250U3R5bGUiOnsiJ</w:instrText>
          </w:r>
          <w:r>
            <w:instrText xml:space="preserve">GlkIjoiMTQiLCJOZXV0cmFsIjp0cnVlfSwiUmVhZGluZ09yZGVyIjoxLCJUZXh0IjoiSm9uYXNvbiBldCBhbC4gMjAxNyJ9XX0sIlRhZyI6IkNpdGF2aVBsYWNlaG9sZGVyIzEyOGU4ODc2LWUzNTYtNGJkNy1hZjZhLWE3YWNhZmU1ZGZmYyIsIlRleHQiOiJKb25hc29uIGV0IGFsLiAyMDE3IiwiV0FJVmVyc2lvbiI6IjYuMTAuMC4wIn0=}</w:instrText>
          </w:r>
          <w:r>
            <w:fldChar w:fldCharType="separate"/>
          </w:r>
          <w:r>
            <w:t xml:space="preserve">Jonason et al. 2017</w:t>
          </w:r>
          <w:r>
            <w:fldChar w:fldCharType="end"/>
          </w:r>
        </w:sdtContent>
      </w:sdt>
      <w:r>
        <w:t xml:space="preserve">)</w:t>
      </w:r>
      <w:r>
        <w:t xml:space="preserve">.</w:t>
      </w:r>
      <w:r>
        <w:t xml:space="preserve"> Partnersuchende nehmen Reisen in Kauf, um relevantere Partnerpräferenzen zu befriedigen. </w:t>
      </w:r>
      <w:r>
        <w:t xml:space="preserve">Männer legen bei kurzfristigen Beziehungen einen stärkeren Fokus auf die geografische Nähe zu</w:t>
      </w:r>
      <w:r>
        <w:t xml:space="preserve">r</w:t>
      </w:r>
      <w:r>
        <w:t xml:space="preserve"> Partnerin</w:t>
      </w:r>
      <w:r>
        <w:t xml:space="preserve">. </w:t>
      </w:r>
      <w:r>
        <w:t xml:space="preserve">Frauen</w:t>
      </w:r>
      <w:r>
        <w:t xml:space="preserve"> hingegen</w:t>
      </w:r>
      <w:r>
        <w:t xml:space="preserve"> </w:t>
      </w:r>
      <w:r>
        <w:t xml:space="preserve">investieren </w:t>
      </w:r>
      <w:r>
        <w:t xml:space="preserve">mehr </w:t>
      </w:r>
      <w:r>
        <w:t xml:space="preserve">in die</w:t>
      </w:r>
      <w:r>
        <w:t xml:space="preserve"> Suche nach einem langfristig geografisch nahe</w:t>
      </w:r>
      <w:r>
        <w:t xml:space="preserve"> </w:t>
      </w:r>
      <w:r>
        <w:t xml:space="preserve">gelegenen Partner</w:t>
      </w:r>
      <w:r>
        <w:t xml:space="preserve"> </w:t>
      </w:r>
      <w:sdt>
        <w:sdtPr>
          <w:alias w:val="To edit, see citavi.com/edit"/>
          <w15:appearance w15:val="boundingBox"/>
          <w:id w:val="-572818181"/>
          <w:placeholder>
            <w:docPart w:val="DefaultPlaceholder_-1854013440"/>
          </w:placeholder>
          <w:tag w:val="CitaviPlaceholder#d4e35b58-d68c-4a56-aff3-a69f4a4eff1f"/>
          <w:rPr/>
        </w:sdtPr>
        <w:sdtContent>
          <w:r>
            <w:fldChar w:fldCharType="begin"/>
          </w:r>
          <w:r>
            <w:instrText xml:space="preserve">ADDIN CitaviPlaceholder{eyIkaWQiOiIxIiwiJHR5cGUiOiJTd2lzc0FjYWRlbWljLkNpdGF2aS5DaXRhdGlvbnMuV29yZFBsY</w:instrText>
          </w:r>
          <w:r>
            <w:instrText xml:space="preserve">WNlaG9sZGVyLCBTd2lzc0FjYWRlbWljLkNpdGF2aSIsIkVudHJpZXMiOlt7IiRpZCI6IjIiLCIkdHlwZSI6IlN3aXNzQWNhZGVtaWMuQ2l0YXZpLkNpdGF0aW9ucy5Xb3JkUGxhY2Vob2xkZXJFbnRyeSwgU3dpc3NBY2FkZW1pYy5DaXRhdmkiLCJJZCI6ImM1NzE4MGQ0LTYzYjUtNDIzMS1hNWIyLTZiODg5ZDg0ZTVkMyIsIlJhbmdlTGVuZ</w:instrText>
          </w:r>
          <w:r>
            <w:instrText xml:space="preserve">3RoIjoyOSwiUmVmZXJlbmNlSWQiOiIwOTRiZGZiMC1kZTE1LTQ1NjctOWRhOC0zYjNlNjVkNGM3NGEiLCJQYWdlUmFuZ2UiOnsiJGlkIjoiMyIsIiR0eXBlIjoiU3dpc3NBY2FkZW1pYy5QYWdlUmFuZ2UsIFN3aXNzQWNhZGVtaWMiLCJFbmRQYWdlIjp7IiRpZCI6IjQiLCIkdHlwZSI6IlN3aXNzQWNhZGVtaWMuUGFnZU51bWJlciwgU3dpc</w:instrText>
          </w:r>
          <w:r>
            <w:instrText xml:space="preserve">3NBY2FkZW1pYyIsIklzRnVsbHlOdW1lcmljIjpmYWxzZSwiTnVtYmVyaW5nVHlwZSI6MCwiTnVtZXJhbFN5c3RlbSI6MH0sIk51bWJlcmluZ1R5cGUiOjAsIk51bWVyYWxTeXN0ZW0iOi0xLCJPcmlnaW5hbFN0cmluZyI6IjU5MGYuICYgNTkzIiwiU3RhcnRQYWdlIjp7IiRpZCI6IjUiLCIkdHlwZSI6IlN3aXNzQWNhZGVtaWMuUGFnZU51b</w:instrText>
          </w:r>
          <w:r>
            <w:instrText xml:space="preserve">WJlciwgU3dpc3NBY2FkZW1pYyIsIklzRnVsbHlOdW1lcmljIjpmYWxzZSwiTnVtYmVyIjo1OTAsIk51bWJlcmluZ1R5cGUiOjAsIk51bWVyYWxTeXN0ZW0iOi0xLCJPcmlnaW5hbFN0cmluZyI6IjU5MGYuICYgNTkzIiwiUHJldHR5U3RyaW5nIjoiNTkwZi4gJiA1OTMifX0sIlByZWZpeCI6InZnbC4gZWJkLiAiLCJSZWZlcmVuY2UiOnsiJ</w:instrText>
          </w:r>
          <w:r>
            <w:instrText xml:space="preserve">GlkIjoiNiIsIiR0eXBlIjoiU3dpc3NBY2FkZW1pYy5DaXRhdmkuUmVmZXJlbmNlLCBTd2lzc0FjYWRlbWljLkNpdGF2aSIsIkFic3RyYWN0Q29tcGxleGl0eSI6MCwiQWJzdHJhY3RTb3VyY2VUZXh0Rm9ybWF0IjowLCJBdXRob3JzIjpbeyIkaWQiOiI3IiwiJHR5cGUiOiJTd2lzc0FjYWRlbWljLkNpdGF2aS5QZXJzb24sIFN3aXNzQWNhZ</w:instrText>
          </w:r>
          <w:r>
            <w:instrText xml:space="preserve">GVtaWMuQ2l0YXZpIiwiRmlyc3ROYW1lIjoiUGV0ZXIiLCJMYXN0TmFtZSI6IkpvbmFzb24iLCJNaWRkbGVOYW1lIjoiSy4iLCJQcm90ZWN0ZWQiOnRydWUsIlNleCI6MiwiQ3JlYXRlZEJ5IjoiX0xlZW5hIE1hYcOfIiwiQ3JlYXRlZE9uIjoiMjAyMS0wNS0xMVQwODoyMjoxNCIsIk1vZGlmaWVkQnkiOiJfTGVlbmEgTWFhw58iLCJJZCI6I</w:instrText>
          </w:r>
          <w:r>
            <w:instrText xml:space="preserve">jgyNjBiZmUyLTdiY2QtNDFjYy04ZmU0LThjMzE4MDE5YjkxZiIsIk1vZGlmaWVkT24iOiIyMDIxLTEwLTEwVDExOjA5OjUyIiwiUHJvamVjdCI6eyIkaWQiOiI4IiwiJHR5cGUiOiJTd2lzc0FjYWRlbWljLkNpdGF2aS5Qcm9qZWN0LCBTd2lzc0FjYWRlbWljLkNpdGF2aSJ9fSx7IiRpZCI6IjkiLCIkdHlwZSI6IlN3aXNzQWNhZGVtaWMuQ</w:instrText>
          </w:r>
          <w:r>
            <w:instrText xml:space="preserve">2l0YXZpLlBlcnNvbiwgU3dpc3NBY2FkZW1pYy5DaXRhdmkiLCJGaXJzdE5hbWUiOiJNb25pcXVlIiwiTGFzdE5hbWUiOiJOb2xsYW5kIiwiUHJvdGVjdGVkIjp0cnVlLCJTZXgiOjEsIkNyZWF0ZWRCeSI6Il9MZWVuYSBNYWHDnyIsIkNyZWF0ZWRPbiI6IjIwMjEtMDUtMTFUMDg6MjI6MTQiLCJNb2RpZmllZEJ5IjoiX0xlZW5hIE1hYcOfI</w:instrText>
          </w:r>
          <w:r>
            <w:instrText xml:space="preserve">iwiSWQiOiJlMzg3MGIzZS0wYjMzLTQ1ZTMtYTA0MC0zYzU1YTMzZjAwNjQiLCJNb2RpZmllZE9uIjoiMjAyMS0xMC0xMFQxMToxMDoxMCIsIlByb2plY3QiOnsiJHJlZiI6IjgifX0seyIkaWQiOiIxMCIsIiR0eXBlIjoiU3dpc3NBY2FkZW1pYy5DaXRhdmkuUGVyc29uLCBTd2lzc0FjYWRlbWljLkNpdGF2aSIsIkZpcnN0TmFtZSI6Ik1pY</w:instrText>
          </w:r>
          <w:r>
            <w:instrText xml:space="preserve">2hhZWwiLCJMYXN0TmFtZSI6IlR5bGVyIiwiTWlkZGxlTmFtZSI6IkQuIiwiUHJvdGVjdGVkIjp0cnVlLCJTZXgiOjIsIkNyZWF0ZWRCeSI6Il9MZWVuYSBNYWHDnyIsIkNyZWF0ZWRPbiI6IjIwMjEtMDUtMTFUMDg6MjI6MTQiLCJNb2RpZmllZEJ5IjoiX0xlZW5hIE1hYcOfIiwiSWQiOiJhOWU5MGMzNi02YzZmLTQ5YWEtOTRhMS0yZDM2Y</w:instrText>
          </w:r>
          <w:r>
            <w:instrText xml:space="preserve">2M1ZjQzODMiLCJNb2RpZmllZE9uIjoiMjAyMS0xMC0xMFQxMToxMDoyNiIsIlByb2plY3QiOnsiJHJlZiI6IjgifX1dLCJDaXRhdGlvbktleVVwZGF0ZVR5cGUiOjAsIkNvbGxhYm9yYXRvcnMiOltdLCJEb2kiOiIxMC4xMTExL3BlcmUuMTIxOTkiLCJFZGl0b3JzIjpbXSwiRXZhbHVhdGlvbkNvbXBsZXhpdHkiOjAsIkV2YWx1YXRpb25Tb</w:instrText>
          </w:r>
          <w:r>
            <w:instrText xml:space="preserve">3VyY2VUZXh0Rm9ybWF0IjowLCJHcm91cHMiOltdLCJIYXNMYWJlbDEiOmZhbHNlLCJIYXNMYWJlbDIiOmZhbHNlLCJLZXl3b3JkcyI6W10sIkxvY2F0aW9ucyI6W3siJGlkIjoiMTEiLCIkdHlwZSI6IlN3aXNzQWNhZGVtaWMuQ2l0YXZpLkxvY2F0aW9uLCBTd2lzc0FjYWRlbWljLkNpdGF2aSIsIkFkZHJlc3MiOnsiJGlkIjoiMTIiLCIkd</w:instrText>
          </w:r>
          <w:r>
            <w:instrText xml:space="preserve">HlwZSI6IlN3aXNzQWNhZGVtaWMuQ2l0YXZpLkxpbmtlZFJlc291cmNlLCBTd2lzc0FjYWRlbWljLkNpdGF2aSIsIkxpbmtlZFJlc291cmNlVHlwZSI6NSwiT3JpZ2luYWxTdHJpbmciOiIxMC4xMTExL3BlcmUuMTIxOTkiLCJVcmlTdHJpbmciOiJodHRwczovL2RvaS5vcmcvMTAuMTExMS9wZXJlLjEyMTk5IiwiTGlua2VkUmVzb3VyY2VTd</w:instrText>
          </w:r>
          <w:r>
            <w:instrText xml:space="preserve">GF0dXMiOjgsIlByb3BlcnRpZXMiOnsiJGlkIjoiMTMiLCIkdHlwZSI6IlN3aXNzQWNhZGVtaWMuQ2l0YXZpLkxpbmtlZFJlc291cmNlUHJvcGVydGllcywgU3dpc3NBY2FkZW1pYy5DaXRhdmkifSwiU3luY0ZvbGRlclR5cGUiOjAsIklzTG9jYWxDbG91ZFByb2plY3RGaWxlTGluayI6ZmFsc2UsIklzQ2xvdWRSZXN0b3JlIjpmYWxzZSwiS</w:instrText>
          </w:r>
          <w:r>
            <w:instrText xml:space="preserve">XNDbG91ZENvcHkiOmZhbHNlLCJBdHRhY2htZW50Rm9sZGVyV2FzSW5GYWxsYmFja01vZGUiOmZhbHNlfSwiQW5ub3RhdGlvbnMiOltdLCJMb2NhdGlvblR5cGUiOjAsIk1pcnJvcnNSZWZlcmVuY2VQcm9wZXJ0eUlkIjoxMjgsIkNyZWF0ZWRCeSI6Il9MZWVuYSBNYWHDnyIsIkNyZWF0ZWRPbiI6IjIwMjEtMDUtMThUMTk6NDA6NTQiLCJNb</w:instrText>
          </w:r>
          <w:r>
            <w:instrText xml:space="preserve">2RpZmllZEJ5IjoiX0xlZW5hIE1hYcOfIiwiSWQiOiJjODg5NGE4YS00ZDZiLTQ3NTItYjQ0My1kMmNhNTFhZDM5NDkiLCJNb2RpZmllZE9uIjoiMjAyMS0wNS0xOFQxOTo0MDo1NCIsIlByb2plY3QiOnsiJHJlZiI6IjgifX1dLCJOdW1iZXIiOiIzIiwiT3JnYW5pemF0aW9ucyI6W10sIk90aGVyc0ludm9sdmVkIjpbXSwiUGFnZVJhbmdlI</w:instrText>
          </w:r>
          <w:r>
            <w:instrText xml:space="preserve">joiPHNwPlxyXG4gIDxuPjU4NTwvbj5cclxuICA8aW4+dHJ1ZTwvaW4+XHJcbiAgPG9zPjU4NTwvb3M+XHJcbiAgPHBzPjU4NTwvcHM+XHJcbjwvc3A+XHJcbjxlcD5cclxuICA8bj41OTc8L24+XHJcbiAgPGluPnRydWU8L2luPlxyXG4gIDxvcz41OTc8L29zPlxyXG4gIDxwcz41OTc8L3BzPlxyXG48L2VwPlxyXG48b3M+NTg1LTU5Nzwvb</w:instrText>
          </w:r>
          <w:r>
            <w:instrText xml:space="preserve">3M+IiwiUGVyaW9kaWNhbCI6eyIkaWQiOiIxNCIsIiR0eXBlIjoiU3dpc3NBY2FkZW1pYy5DaXRhdmkuUGVyaW9kaWNhbCwgU3dpc3NBY2FkZW1pYy5DaXRhdmkiLCJJc3NuIjoiMTM1MDQxMjYiLCJOYW1lIjoiUGVyc29uYWwgUmVsYXRpb25zaGlwcyIsIlBhZ2luYXRpb24iOjAsIlByb3RlY3RlZCI6ZmFsc2UsIlN0YW5kYXJkQWJicmV2a</w:instrText>
          </w:r>
          <w:r>
            <w:instrText xml:space="preserve">WF0aW9uIjoiUGVycyBSZWxhdGlvbnNoaXAiLCJDcmVhdGVkQnkiOiJfTGVlbmEgTWFhw58iLCJDcmVhdGVkT24iOiIyMDIxLTA1LTExVDA4OjIyOjE0IiwiTW9kaWZpZWRCeSI6Il9MZWVuYSBNYWHDnyIsIklkIjoiY2M1M2MxMWYtZTNhMC00NmRlLWFkYTUtMWRhYTk0NWRjZjExIiwiTW9kaWZpZWRPbiI6IjIwMjEtMDUtMTFUMDg6MjI6M</w:instrText>
          </w:r>
          <w:r>
            <w:instrText xml:space="preserve">TQiLCJQcm9qZWN0Ijp7IiRyZWYiOiI4In19LCJQdWJsaXNoZXJzIjpbXSwiUXVvdGF0aW9ucyI6W10sIlJhdGluZyI6MCwiUmVmZXJlbmNlVHlwZSI6IkpvdXJuYWxBcnRpY2xlIiwiU2hvcnRUaXRsZSI6IkpvbmFzb24sIE5vbGxhbmQgZXQgYWwuIDIwMTcg4oCTIEluY29ycG9yYXRpbmcgZ2VvZ3JhcGhpYyBkaXN0YW5jZSBpbnRvIG1hd</w:instrText>
          </w:r>
          <w:r>
            <w:instrText xml:space="preserve">GUiLCJTaG9ydFRpdGxlVXBkYXRlVHlwZSI6MCwiU291cmNlT2ZCaWJsaW9ncmFwaGljSW5mb3JtYXRpb24iOiJDcm9zc1JlZiIsIlN0YXRpY0lkcyI6WyJmMTNmY2NjZS1hOTYxLTQxNjQtYmM1MC0xYWExOGJjMGZhNzgiXSwiVGFibGVPZkNvbnRlbnRzQ29tcGxleGl0eSI6MCwiVGFibGVPZkNvbnRlbnRzU291cmNlVGV4dEZvcm1hdCI6M</w:instrText>
          </w:r>
          <w:r>
            <w:instrText xml:space="preserve">CwiVGFza3MiOltdLCJUaXRsZSI6IkluY29ycG9yYXRpbmcgZ2VvZ3JhcGhpYyBkaXN0YW5jZSBpbnRvIG1hdGUgcHJlZmVyZW5jZSByZXNlYXJjaDogTmVjZXNzaXRpZXMgYW5kIGx1eHVyaWVzLCAyLjAiLCJUcmFuc2xhdG9ycyI6W10sIlZvbHVtZSI6IjI0IiwiWWVhciI6IjIwMTciLCJZZWFyUmVzb2x2ZWQiOiIyMDE3IiwiQ3JlYXRlZ</w:instrText>
          </w:r>
          <w:r>
            <w:instrText xml:space="preserve">EJ5IjoiX0xlZW5hIE1hYcOfIiwiQ3JlYXRlZE9uIjoiMjAyMS0wNS0xOFQxOTo0MDo1NCIsIk1vZGlmaWVkQnkiOiJfSFAiLCJJZCI6IjA5NGJkZmIwLWRlMTUtNDU2Ny05ZGE4LTNiM2U2NWQ0Yzc0YSIsIk1vZGlmaWVkT24iOiIyMDIxLTEwLTMxVDIyOjQyOjQyIiwiUHJvamVjdCI6eyIkcmVmIjoiOCJ9fSwiVXNlTnVtYmVyaW5nVHlwZ</w:instrText>
          </w:r>
          <w:r>
            <w:instrText xml:space="preserve">U9mUGFyZW50RG9jdW1lbnQiOmZhbHNlLCJVc2VTdGFuZGFyZFByZWZpeCI6ZmFsc2UsIlVzZVN0YW5kYXJkU3VmZml4IjpmYWxzZSwiWWVhck9ubHkiOnRydWV9XSwiRm9ybWF0dGVkVGV4dCI6eyIkaWQiOiIxNSIsIkNvdW50IjoxLCJUZXh0VW5pdHMiOlt7IiRpZCI6IjE2IiwiRm9udFN0eWxlIjp7IiRpZCI6IjE3IiwiTmV1dHJhbCI6d</w:instrText>
          </w:r>
          <w:r>
            <w:instrText xml:space="preserve">HJ1ZX0sIlJlYWRpbmdPcmRlciI6MSwiVGV4dCI6Iih2Z2wuIGViZC4gMjAxNywgNTkwZi4gJiA1OTMpIn1dfSwiVGFnIjoiQ2l0YXZpUGxhY2Vob2xkZXIjZDRlMzViNTgtZDY4Yy00YTU2LWFmZjMtYTY5ZjRhNGVmZjFmIiwiVGV4dCI6Iih2Z2wuIGViZC4gMjAxNywgNTkwZi4gJiA1OTMpIiwiV0FJVmVyc2lvbiI6IjYuMTAuMC4wIn0=}</w:instrText>
          </w:r>
          <w:r>
            <w:fldChar w:fldCharType="separate"/>
          </w:r>
          <w:r>
            <w:t xml:space="preserve">(vgl. ebd. 2017, 590f.</w:t>
          </w:r>
          <w:r>
            <w:t xml:space="preserve">,</w:t>
          </w:r>
          <w:r>
            <w:t xml:space="preserve"> 593)</w:t>
          </w:r>
          <w:r>
            <w:fldChar w:fldCharType="end"/>
          </w:r>
        </w:sdtContent>
      </w:sdt>
      <w:r>
        <w:t xml:space="preserve">.</w:t>
      </w:r>
      <w:r>
        <w:t xml:space="preserve"> </w:t>
      </w:r>
      <w:r/>
    </w:p>
    <w:p>
      <w:pPr>
        <w:pBdr/>
        <w:spacing w:after="240" w:line="360" w:lineRule="auto"/>
        <w:ind/>
        <w:jc w:val="both"/>
        <w:rPr/>
      </w:pPr>
      <w:r>
        <w:t xml:space="preserve">Bei der Untersuchung des</w:t>
      </w:r>
      <w:r>
        <w:t xml:space="preserve"> Datingverhalten</w:t>
      </w:r>
      <w:r>
        <w:t xml:space="preserve">s</w:t>
      </w:r>
      <w:r>
        <w:t xml:space="preserve"> werden </w:t>
      </w:r>
      <w:r>
        <w:t xml:space="preserve">Interaktionen zwischen Personen aus </w:t>
      </w:r>
      <w:r>
        <w:t xml:space="preserve">den </w:t>
      </w:r>
      <w:r>
        <w:t xml:space="preserve">verschieden</w:t>
      </w:r>
      <w:r>
        <w:t xml:space="preserve">st</w:t>
      </w:r>
      <w:r>
        <w:t xml:space="preserve">en Regionen i</w:t>
      </w:r>
      <w:r>
        <w:t xml:space="preserve">n ganz Amerika beobachtet</w:t>
      </w:r>
      <w:r>
        <w:t xml:space="preserve">, allerdings </w:t>
      </w:r>
      <w:r>
        <w:t xml:space="preserve">sind</w:t>
      </w:r>
      <w:r>
        <w:t xml:space="preserve"> diese begrenzt. </w:t>
      </w:r>
      <w:r>
        <w:t xml:space="preserve">Wenn es um die Suche nach einem romantischen Partner geht, werden Partner aus der eigenen Region bevorzugt</w:t>
      </w:r>
      <w:r>
        <w:t xml:space="preserve"> </w:t>
      </w:r>
      <w:sdt>
        <w:sdtPr>
          <w:alias w:val="To edit, see citavi.com/edit"/>
          <w15:appearance w15:val="boundingBox"/>
          <w:id w:val="-1733773869"/>
          <w:placeholder>
            <w:docPart w:val="DefaultPlaceholder_-1854013440"/>
          </w:placeholder>
          <w:tag w:val="CitaviPlaceholder#c85f0d4b-868b-4df9-9f84-5983109a6860"/>
          <w:rPr/>
        </w:sdtPr>
        <w:sdtContent>
          <w:r>
            <w:fldChar w:fldCharType="begin"/>
          </w:r>
          <w:r>
            <w:instrText xml:space="preserve">ADDIN Cit</w:instrText>
          </w:r>
          <w:r>
            <w:instrText xml:space="preserve">aviPlaceholder{eyIkaWQiOiIxIiwiJHR5cGUiOiJTd2lzc0FjYWRlbWljLkNpdGF2aS5DaXRhdGlvbnMuV29yZFBsYWNlaG9sZGVyLCBTd2lzc0FjYWRlbWljLkNpdGF2aSIsIkVudHJpZXMiOlt7IiRpZCI6IjIiLCIkdHlwZSI6IlN3aXNzQWNhZGVtaWMuQ2l0YXZpLkNpdGF0aW9ucy5Xb3JkUGxhY2Vob2xkZXJFbnRyeSwgU3dpc3NBY</w:instrText>
          </w:r>
          <w:r>
            <w:instrText xml:space="preserve">2FkZW1pYy5DaXRhdmkiLCJJZCI6IjM2MTJhMGUxLTUzODUtNDExOC04OTAyLTAzYjVmNWQ3NjZlZiIsIlJhbmdlTGVuZ3RoIjoyMywiUmVmZXJlbmNlSWQiOiIyZjc2ODRmZC02YjRjLTQ0NjEtOWQxOC04MWU0NjBjNWY5NjkiLCJSZWZlcmVuY2UiOnsiJGlkIjoiMyIsIiR0eXBlIjoiU3dpc3NBY2FkZW1pYy5DaXRhdmkuUmVmZXJlbmNlL</w:instrText>
          </w:r>
          <w:r>
            <w:instrText xml:space="preserve">CBTd2lzc0FjYWRlbWljLkNpdGF2aSIsIkFic3RyYWN0Q29tcGxleGl0eSI6MCwiQWJzdHJhY3RTb3VyY2VUZXh0Rm9ybWF0IjowLCJBdXRob3JzIjpbeyIkaWQiOiI0IiwiJHR5cGUiOiJTd2lzc0FjYWRlbWljLkNpdGF2aS5QZXJzb24sIFN3aXNzQWNhZGVtaWMuQ2l0YXZpIiwiRmlyc3ROYW1lIjoiRWxpemFiZXRoIiwiTGFzdE5hbWUiO</w:instrText>
          </w:r>
          <w:r>
            <w:instrText xml:space="preserve">iJCcnVjaCIsIk1pZGRsZU5hbWUiOiJFLiIsIlByb3RlY3RlZCI6ZmFsc2UsIlNleCI6MSwiQ3JlYXRlZEJ5IjoiX0xlZW5hIE1hYcOfIiwiQ3JlYXRlZE9uIjoiMjAyMS0wNC0yOVQwNzo0MDozOCIsIk1vZGlmaWVkQnkiOiJfTGVlbmEgTWFhw58iLCJJZCI6IjkyNDIwZWY1LWNjZDctNGU4Mi04ODJmLTQ5NDRkNjI3M2ZkOCIsIk1vZGlma</w:instrText>
          </w:r>
          <w:r>
            <w:instrText xml:space="preserve">WVkT24iOiIyMDIxLTA0LTI5VDA3OjQwOjM4IiwiUHJvamVjdCI6eyIkaWQiOiI1IiwiJHR5cGUiOiJTd2lzc0FjYWRlbWljLkNpdGF2aS5Qcm9qZWN0LCBTd2lzc0FjYWRlbWljLkNpdGF2aSJ9fSx7IiRpZCI6IjYiLCIkdHlwZSI6IlN3aXNzQWNhZGVtaWMuQ2l0YXZpLlBlcnNvbiwgU3dpc3NBY2FkZW1pYy5DaXRhdmkiLCJGaXJzdE5hb</w:instrText>
          </w:r>
          <w:r>
            <w:instrText xml:space="preserve">WUiOiJNLiIsIkxhc3ROYW1lIjoiTmV3bWFuIiwiTWlkZGxlTmFtZSI6IkUuIEouIiwiUHJvdGVjdGVkIjpmYWxzZSwiU2V4IjowLCJDcmVhdGVkQnkiOiJfTGVlbmEgTWFhw58iLCJDcmVhdGVkT24iOiIyMDIxLTA0LTI5VDA3OjQwOjM4IiwiTW9kaWZpZWRCeSI6Il9MZWVuYSBNYWHDnyIsIklkIjoiNGUyZjVlNGMtMDQ0NC00YjJhLWI2Y</w:instrText>
          </w:r>
          <w:r>
            <w:instrText xml:space="preserve">TktZDE5N2M2MWNiMGEyIiwiTW9kaWZpZWRPbiI6IjIwMjEtMDQtMjlUMDc6NDA6MzgiLCJQcm9qZWN0Ijp7IiRyZWYiOiI1In19XSwiQ2l0YXRpb25LZXlVcGRhdGVUeXBlIjowLCJDb2xsYWJvcmF0b3JzIjpbXSwiRGF0ZTIiOiIwMi4wNC4yMDE5IiwiRG9pIjoiMTAuMTUxOTUvdjYuYTkiLCJFZGl0b3JzIjpbXSwiRXZhbHVhdGlvbkNvb</w:instrText>
          </w:r>
          <w:r>
            <w:instrText xml:space="preserve">XBsZXhpdHkiOjAsIkV2YWx1YXRpb25Tb3VyY2VUZXh0Rm9ybWF0IjowLCJHcm91cHMiOltdLCJIYXNMYWJlbDEiOnRydWUsIkhhc0xhYmVsMiI6dHJ1ZSwiS2V5d29yZHMiOltdLCJMYW5ndWFnZSI6ImVuZyIsIkxhbmd1YWdlQ29kZSI6ImVuIiwiTG9jYXRpb25zIjpbeyIkaWQiOiI3IiwiJHR5cGUiOiJTd2lzc0FjYWRlbWljLkNpdGF2a</w:instrText>
          </w:r>
          <w:r>
            <w:instrText xml:space="preserve">S5Mb2NhdGlvbiwgU3dpc3NBY2FkZW1pYy5DaXRhdmkiLCJBZGRyZXNzIjp7IiRpZCI6IjgiLCIkdHlwZSI6IlN3aXNzQWNhZGVtaWMuQ2l0YXZpLkxpbmtlZFJlc291cmNlLCBTd2lzc0FjYWRlbWljLkNpdGF2aSIsIkxpbmtlZFJlc291cmNlVHlwZSI6NSwiT3JpZ2luYWxTdHJpbmciOiJQTUM2NjY2NDIzIiwiVXJpU3RyaW5nIjoiaHR0c</w:instrText>
          </w:r>
          <w:r>
            <w:instrText xml:space="preserve">HM6Ly93d3cubmNiaS5ubG0ubmloLmdvdi9wbWMvYXJ0aWNsZXMvUE1DNjY2NjQyMyIsIkxpbmtlZFJlc291cmNlU3RhdHVzIjo4LCJQcm9wZXJ0aWVzIjp7IiRpZCI6IjkiLCIkdHlwZSI6IlN3aXNzQWNhZGVtaWMuQ2l0YXZpLkxpbmtlZFJlc291cmNlUHJvcGVydGllcywgU3dpc3NBY2FkZW1pYy5DaXRhdmkifSwiU3luY0ZvbGRlclR5c</w:instrText>
          </w:r>
          <w:r>
            <w:instrText xml:space="preserve">GUiOjAsIklzTG9jYWxDbG91ZFByb2plY3RGaWxlTGluayI6ZmFsc2UsIklzQ2xvdWRSZXN0b3JlIjpmYWxzZSwiSXNDbG91ZENvcHkiOmZhbHNlLCJBdHRhY2htZW50Rm9sZGVyV2FzSW5GYWxsYmFja01vZGUiOmZhbHNlfSwiQW5ub3RhdGlvbnMiOltdLCJMb2NhdGlvblR5cGUiOjAsIk1pcnJvcnNSZWZlcmVuY2VQcm9wZXJ0eUlkIjoyM</w:instrText>
          </w:r>
          <w:r>
            <w:instrText xml:space="preserve">DgsIkNyZWF0ZWRCeSI6Il9MZWVuYSBNYWHDnyIsIkNyZWF0ZWRPbiI6IjIwMjEtMDQtMjlUMDc6NDA6MzgiLCJNb2RpZmllZEJ5IjoiX0xlZW5hIE1hYcOfIiwiSWQiOiJiZmQ0YWQ5MC1mNGM0LTQyMzgtYmIyZS0zMjFhYzU2OTJmYzIiLCJNb2RpZmllZE9uIjoiMjAyMS0wNC0yOVQwNzo0MDozOCIsIlByb2plY3QiOnsiJHJlZiI6IjUif</w:instrText>
          </w:r>
          <w:r>
            <w:instrText xml:space="preserve">X0seyIkaWQiOiIxMCIsIiR0eXBlIjoiU3dpc3NBY2FkZW1pYy5DaXRhdmkuTG9jYXRpb24sIFN3aXNzQWNhZGVtaWMuQ2l0YXZpIiwiQWRkcmVzcyI6eyIkaWQiOiIxMSIsIiR0eXBlIjoiU3dpc3NBY2FkZW1pYy5DaXRhdmkuTGlua2VkUmVzb3VyY2UsIFN3aXNzQWNhZGVtaWMuQ2l0YXZpIiwiTGlua2VkUmVzb3VyY2VUeXBlIjo1LCJPc</w:instrText>
          </w:r>
          <w:r>
            <w:instrText xml:space="preserve">mlnaW5hbFN0cmluZyI6IjMxMzYzNDg1IiwiVXJpU3RyaW5nIjoiaHR0cDovL3d3dy5uY2JpLm5sbS5uaWguZ292L3B1Ym1lZC8zMTM2MzQ4NSIsIkxpbmtlZFJlc291cmNlU3RhdHVzIjo4LCJQcm9wZXJ0aWVzIjp7IiRpZCI6IjEyIiwiJHR5cGUiOiJTd2lzc0FjYWRlbWljLkNpdGF2aS5MaW5rZWRSZXNvdXJjZVByb3BlcnRpZXMsIFN3a</w:instrText>
          </w:r>
          <w:r>
            <w:instrText xml:space="preserve">XNzQWNhZGVtaWMuQ2l0YXZpIn0sIlN5bmNGb2xkZXJUeXBlIjowLCJJc0xvY2FsQ2xvdWRQcm9qZWN0RmlsZUxpbmsiOmZhbHNlLCJJc0Nsb3VkUmVzdG9yZSI6ZmFsc2UsIklzQ2xvdWRDb3B5IjpmYWxzZSwiQXR0YWNobWVudEZvbGRlcldhc0luRmFsbGJhY2tNb2RlIjpmYWxzZX0sIkFubm90YXRpb25zIjpbXSwiTG9jYXRpb25UeXBlI</w:instrText>
          </w:r>
          <w:r>
            <w:instrText xml:space="preserve">jowLCJNaXJyb3JzUmVmZXJlbmNlUHJvcGVydHlJZCI6MTY0LCJDcmVhdGVkQnkiOiJfTGVlbmEgTWFhw58iLCJDcmVhdGVkT24iOiIyMDIxLTA0LTI5VDA3OjQwOjM4IiwiTW9kaWZpZWRCeSI6Il9MZWVuYSBNYWHDnyIsIklkIjoiOTc2OTNlZjktMTlmMC00OGQyLWJiNmItM2E2OGI3YTljMTQyIiwiTW9kaWZpZWRPbiI6IjIwMjEtMDQtM</w:instrText>
          </w:r>
          <w:r>
            <w:instrText xml:space="preserve">jlUMDc6NDA6MzgiLCJQcm9qZWN0Ijp7IiRyZWYiOiI1In19LHsiJGlkIjoiMTMiLCIkdHlwZSI6IlN3aXNzQWNhZGVtaWMuQ2l0YXZpLkxvY2F0aW9uLCBTd2lzc0FjYWRlbWljLkNpdGF2aSIsIkFkZHJlc3MiOnsiJGlkIjoiMTQiLCIkdHlwZSI6IlN3aXNzQWNhZGVtaWMuQ2l0YXZpLkxpbmtlZFJlc291cmNlLCBTd2lzc0FjYWRlbWljL</w:instrText>
          </w:r>
          <w:r>
            <w:instrText xml:space="preserve">kNpdGF2aSIsIkxpbmtlZFJlc291cmNlVHlwZSI6NSwiT3JpZ2luYWxTdHJpbmciOiIxMC4xNTE5NS92Ni5hOSIsIlVyaVN0cmluZyI6Imh0dHBzOi8vZG9pLm9yZy8xMC4xNTE5NS92Ni5hOSIsIkxpbmtlZFJlc291cmNlU3RhdHVzIjo4LCJQcm9wZXJ0aWVzIjp7IiRpZCI6IjE1IiwiJHR5cGUiOiJTd2lzc0FjYWRlbWljLkNpdGF2aS5Ma</w:instrText>
          </w:r>
          <w:r>
            <w:instrText xml:space="preserve">W5rZWRSZXNvdXJjZVByb3BlcnRpZXMsIFN3aXNzQWNhZGVtaWMuQ2l0YXZpIn0sIlN5bmNGb2xkZXJUeXBlIjowLCJJc0xvY2FsQ2xvdWRQcm9qZWN0RmlsZUxpbmsiOmZhbHNlLCJJc0Nsb3VkUmVzdG9yZSI6ZmFsc2UsIklzQ2xvdWRDb3B5IjpmYWxzZSwiQXR0YWNobWVudEZvbGRlcldhc0luRmFsbGJhY2tNb2RlIjpmYWxzZX0sIkFub</w:instrText>
          </w:r>
          <w:r>
            <w:instrText xml:space="preserve">m90YXRpb25zIjpbXSwiTG9jYXRpb25UeXBlIjowLCJNaXJyb3JzUmVmZXJlbmNlUHJvcGVydHlJZCI6MTI4LCJDcmVhdGVkQnkiOiJfTGVlbmEgTWFhw58iLCJDcmVhdGVkT24iOiIyMDIxLTA0LTI5VDA3OjQwOjM4IiwiTW9kaWZpZWRCeSI6Il9MZWVuYSBNYWHDnyIsIklkIjoiNmRkMDBkMDYtZWU4My00NzEyLWI0NmEtOTM3YjZmNzMyN</w:instrText>
          </w:r>
          <w:r>
            <w:instrText xml:space="preserve">WI5IiwiTW9kaWZpZWRPbiI6IjIwMjEtMDQtMjlUMDc6NDA6MzgiLCJQcm9qZWN0Ijp7IiRyZWYiOiI1In19XSwiT3JnYW5pemF0aW9ucyI6W10sIk90aGVyc0ludm9sdmVkIjpbXSwiUGFnZVJhbmdlIjoiPHNwPlxyXG4gIDxuPjIxOTwvbj5cclxuICA8aW4+dHJ1ZTwvaW4+XHJcbiAgPG9zPjIxOTwvb3M+XHJcbiAgPHBzPjIxOTwvcHM+X</w:instrText>
          </w:r>
          <w:r>
            <w:instrText xml:space="preserve">HJcbjwvc3A+XHJcbjxlcD5cclxuICA8bj4yMzQ8L24+XHJcbiAgPGluPnRydWU8L2luPlxyXG4gIDxvcz4yMzQ8L29zPlxyXG4gIDxwcz4yMzQ8L3BzPlxyXG48L2VwPlxyXG48b3M+MjE5LTIzNDwvb3M+IiwiUGVyaW9kaWNhbCI6eyIkaWQiOiIxNiIsIiR0eXBlIjoiU3dpc3NBY2FkZW1pYy5DaXRhdmkuUGVyaW9kaWNhbCwgU3dpc3NBY</w:instrText>
          </w:r>
          <w:r>
            <w:instrText xml:space="preserve">2FkZW1pYy5DaXRhdmkiLCJJc3NuIjoiMjMzMC02Njk2IiwiTmFtZSI6IlNvY2lvbG9naWNhbCBzY2llbmNlIiwiUGFnaW5hdGlvbiI6MCwiUHJvdGVjdGVkIjpmYWxzZSwiVXNlckFiYnJldmlhdGlvbjEiOiJTb2Npb2wgU2NpIiwiQ3JlYXRlZEJ5IjoiX0xlZW5hIE1hYcOfIiwiQ3JlYXRlZE9uIjoiMjAyMS0wNC0yOVQwNzo0MDozOCIsI</w:instrText>
          </w:r>
          <w:r>
            <w:instrText xml:space="preserve">k1vZGlmaWVkQnkiOiJfTGVlbmEgTWFhw58iLCJJZCI6ImQ0ODMzZWRjLTJlMDktNDE1Mi05NWRmLTU5MjllNGEwODE2ZiIsIk1vZGlmaWVkT24iOiIyMDIxLTA0LTI5VDA3OjQwOjM4IiwiUHJvamVjdCI6eyIkcmVmIjoiNSJ9fSwiUG1jSWQiOiJQTUM2NjY2NDIzIiwiUHVibGlzaGVycyI6W10sIlB1Yk1lZElkIjoiMzEzNjM0ODUiLCJRd</w:instrText>
          </w:r>
          <w:r>
            <w:instrText xml:space="preserve">W90YXRpb25zIjpbXSwiUmF0aW5nIjowLCJSZWZlcmVuY2VUeXBlIjoiSm91cm5hbEFydGljbGUiLCJTaG9ydFRpdGxlIjoiQnJ1Y2gsIE5ld21hbiAyMDE5IOKAkyBTdHJ1Y3R1cmUgb2YgT25saW5lIERhdGluZyBNYXJrZXRzIiwiU2hvcnRUaXRsZVVwZGF0ZVR5cGUiOjAsIlNvdXJjZU9mQmlibGlvZ3JhcGhpY0luZm9ybWF0aW9uIjoiU</w:instrText>
          </w:r>
          <w:r>
            <w:instrText xml:space="preserve">HViTWVkIiwiU3RhdGljSWRzIjpbIjdiNjA3Zjk1LTBkNjktNDVmYS1iMWVkLWRjODg3MmU4Y2FmNiJdLCJUYWJsZU9mQ29udGVudHNDb21wbGV4aXR5IjowLCJUYWJsZU9mQ29udGVudHNTb3VyY2VUZXh0Rm9ybWF0IjowLCJUYXNrcyI6W10sIlRpdGxlIjoiU3RydWN0dXJlIG9mIE9ubGluZSBEYXRpbmcgTWFya2V0cyBpbiBVLlMuIENpd</w:instrText>
          </w:r>
          <w:r>
            <w:instrText xml:space="preserve">GllcyIsIlRyYW5zbGF0b3JzIjpbXSwiVm9sdW1lIjoiNiIsIlllYXIiOiIyMDE5IiwiWWVhclJlc29sdmVkIjoiMjAxOSIsIkNyZWF0ZWRCeSI6Il9MZWVuYSBNYWHDnyIsIkNyZWF0ZWRPbiI6IjIwMjEtMDQtMjlUMDc6NDA6MzgiLCJNb2RpZmllZEJ5IjoiX0hQIiwiSWQiOiIyZjc2ODRmZC02YjRjLTQ0NjEtOWQxOC04MWU0NjBjNWY5N</w:instrText>
          </w:r>
          <w:r>
            <w:instrText xml:space="preserve">jkiLCJNb2RpZmllZE9uIjoiMjAyMS0xMC0zMVQyMjo0Mjo0MiIsIlByb2plY3QiOnsiJHJlZiI6IjUifX0sIlVzZU51bWJlcmluZ1R5cGVPZlBhcmVudERvY3VtZW50IjpmYWxzZX1dLCJGb3JtYXR0ZWRUZXh0Ijp7IiRpZCI6IjE3IiwiQ291bnQiOjEsIlRleHRVbml0cyI6W3siJGlkIjoiMTgiLCJGb250U3R5bGUiOnsiJGlkIjoiMTkiL</w:instrText>
          </w:r>
          <w:r>
            <w:instrText xml:space="preserve">CJOZXV0cmFsIjp0cnVlfSwiUmVhZGluZ09yZGVyIjoxLCJUZXh0IjoiKEJydWNoIHVuZCBOZXdtYW4gMjAxOSkifV19LCJUYWciOiJDaXRhdmlQbGFjZWhvbGRlciNjODVmMGQ0Yi04NjhiLTRkZjktOWY4NC01OTgzMTA5YTY4NjAiLCJUZXh0IjoiKEJydWNoIHVuZCBOZXdtYW4gMjAxOSkiLCJXQUlWZXJzaW9uIjoiNi4xMC4wLjAifQ==}</w:instrText>
          </w:r>
          <w:r>
            <w:fldChar w:fldCharType="separate"/>
          </w:r>
          <w:r>
            <w:t xml:space="preserve">(Bruch und Newman 2019)</w:t>
          </w:r>
          <w:r>
            <w:fldChar w:fldCharType="end"/>
          </w:r>
        </w:sdtContent>
      </w:sdt>
      <w:r>
        <w:t xml:space="preserve">. Der nationale Dating-Markt unterteilt sich in lokale Einheiten, </w:t>
      </w:r>
      <w:r>
        <w:t xml:space="preserve">bei</w:t>
      </w:r>
      <w:r>
        <w:t xml:space="preserve"> denen </w:t>
      </w:r>
      <w:r>
        <w:t xml:space="preserve">die </w:t>
      </w:r>
      <w:r>
        <w:t xml:space="preserve">geografische Nähe eine wichtige Rolle spielt</w:t>
      </w:r>
      <w:r>
        <w:t xml:space="preserve"> </w:t>
      </w:r>
      <w:sdt>
        <w:sdtPr>
          <w:alias w:val="To edit, see citavi.com/edit"/>
          <w15:appearance w15:val="boundingBox"/>
          <w:id w:val="-495489775"/>
          <w:placeholder>
            <w:docPart w:val="DefaultPlaceholder_-1854013440"/>
          </w:placeholder>
          <w:tag w:val="CitaviPlaceholder#82780334-6b5f-4947-a69f-aacb554d27c6"/>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w:instrText>
          </w:r>
          <w:r>
            <w:instrText xml:space="preserve">GVtaWMuQ2l0YXZpLkNpdGF0aW9ucy5Xb3JkUGxhY2Vob2xkZXJFbnRyeSwgU3dpc3NBY2FkZW1pYy5DaXRhdmkiLCJJZCI6ImUyYzM2ZWIzLTVkNjMtNDM5ZS1iM2RlLTk4NjAwMTRhYTU5NSIsIlJhbmdlTGVuZ3RoIjoxNiwiUmVmZXJlbmNlSWQiOiIyZjc2ODRmZC02YjRjLTQ0NjEtOWQxOC04MWU0NjBjNWY5NjkiLCJQYWdlUmFuZ2UiO</w:instrText>
          </w:r>
          <w:r>
            <w:instrText xml:space="preserve">nsiJGlkIjoiMyIsIiR0eXBlIjoiU3dpc3NBY2FkZW1pYy5QYWdlUmFuZ2UsIFN3aXNzQWNhZGVtaWMiLCJFbmRQYWdlIjp7IiRpZCI6IjQiLCIkdHlwZSI6IlN3aXNzQWNhZGVtaWMuUGFnZU51bWJlciwgU3dpc3NBY2FkZW1pYyIsIklzRnVsbHlOdW1lcmljIjpmYWxzZSwiTnVtYmVyaW5nVHlwZSI6MCwiTnVtZXJhbFN5c3RlbSI6MH0sI</w:instrText>
          </w:r>
          <w:r>
            <w:instrText xml:space="preserve">k51bWJlcmluZ1R5cGUiOjAsIk51bWVyYWxTeXN0ZW0iOjAsIk9yaWdpbmFsU3RyaW5nIjoiMjIyIiwiU3RhcnRQYWdlIjp7IiRpZCI6IjUiLCIkdHlwZSI6IlN3aXNzQWNhZGVtaWMuUGFnZU51bWJlciwgU3dpc3NBY2FkZW1pYyIsIklzRnVsbHlOdW1lcmljIjp0cnVlLCJOdW1iZXIiOjIyMiwiTnVtYmVyaW5nVHlwZSI6MCwiTnVtZXJhb</w:instrText>
          </w:r>
          <w:r>
            <w:instrText xml:space="preserve">FN5c3RlbSI6MCwiT3JpZ2luYWxTdHJpbmciOiIyMjIiLCJQcmV0dHlTdHJpbmciOiIyMjIifX0sIlByZWZpeCI6ImViZC4gIiwiUmVmZXJlbmNlIjp7IiRpZCI6IjYiLCIkdHlwZSI6IlN3aXNzQWNhZGVtaWMuQ2l0YXZpLlJlZmVyZW5jZSwgU3dpc3NBY2FkZW1pYy5DaXRhdmkiLCJBYnN0cmFjdENvbXBsZXhpdHkiOjAsIkFic3RyYWN0U</w:instrText>
          </w:r>
          <w:r>
            <w:instrText xml:space="preserve">291cmNlVGV4dEZvcm1hdCI6MCwiQXV0aG9ycyI6W3siJGlkIjoiNyIsIiR0eXBlIjoiU3dpc3NBY2FkZW1pYy5DaXRhdmkuUGVyc29uLCBTd2lzc0FjYWRlbWljLkNpdGF2aSIsIkZpcnN0TmFtZSI6IkVsaXphYmV0aCIsIkxhc3ROYW1lIjoiQnJ1Y2giLCJNaWRkbGVOYW1lIjoiRS4iLCJQcm90ZWN0ZWQiOmZhbHNlLCJTZXgiOjEsIkNyZ</w:instrText>
          </w:r>
          <w:r>
            <w:instrText xml:space="preserve">WF0ZWRCeSI6Il9MZWVuYSBNYWHDnyIsIkNyZWF0ZWRPbiI6IjIwMjEtMDQtMjlUMDc6NDA6MzgiLCJNb2RpZmllZEJ5IjoiX0xlZW5hIE1hYcOfIiwiSWQiOiI5MjQyMGVmNS1jY2Q3LTRlODItODgyZi00OTQ0ZDYyNzNmZDgiLCJNb2RpZmllZE9uIjoiMjAyMS0wNC0yOVQwNzo0MDozOCIsIlByb2plY3QiOnsiJGlkIjoiOCIsIiR0eXBlI</w:instrText>
          </w:r>
          <w:r>
            <w:instrText xml:space="preserve">joiU3dpc3NBY2FkZW1pYy5DaXRhdmkuUHJvamVjdCwgU3dpc3NBY2FkZW1pYy5DaXRhdmkifX0seyIkaWQiOiI5IiwiJHR5cGUiOiJTd2lzc0FjYWRlbWljLkNpdGF2aS5QZXJzb24sIFN3aXNzQWNhZGVtaWMuQ2l0YXZpIiwiRmlyc3ROYW1lIjoiTS4iLCJMYXN0TmFtZSI6Ik5ld21hbiIsIk1pZGRsZU5hbWUiOiJFLiBKLiIsIlByb3RlY</w:instrText>
          </w:r>
          <w:r>
            <w:instrText xml:space="preserve">3RlZCI6ZmFsc2UsIlNleCI6MCwiQ3JlYXRlZEJ5IjoiX0xlZW5hIE1hYcOfIiwiQ3JlYXRlZE9uIjoiMjAyMS0wNC0yOVQwNzo0MDozOCIsIk1vZGlmaWVkQnkiOiJfTGVlbmEgTWFhw58iLCJJZCI6IjRlMmY1ZTRjLTA0NDQtNGIyYS1iNmE5LWQxOTdjNjFjYjBhMiIsIk1vZGlmaWVkT24iOiIyMDIxLTA0LTI5VDA3OjQwOjM4IiwiUHJva</w:instrText>
          </w:r>
          <w:r>
            <w:instrText xml:space="preserve">mVjdCI6eyIkcmVmIjoiOCJ9fV0sIkNpdGF0aW9uS2V5VXBkYXRlVHlwZSI6MCwiQ29sbGFib3JhdG9ycyI6W10sIkRhdGUyIjoiMDIuMDQuMjAxOSIsIkRvaSI6IjEwLjE1MTk1L3Y2LmE5IiwiRWRpdG9ycyI6W10sIkV2YWx1YXRpb25Db21wbGV4aXR5IjowLCJFdmFsdWF0aW9uU291cmNlVGV4dEZvcm1hdCI6MCwiR3JvdXBzIjpbXSwiS</w:instrText>
          </w:r>
          <w:r>
            <w:instrText xml:space="preserve">GFzTGFiZWwxIjp0cnVlLCJIYXNMYWJlbDIiOnRydWUsIktleXdvcmRzIjpbXSwiTGFuZ3VhZ2UiOiJlbmciLCJMYW5ndWFnZUNvZGUiOiJlbiIsIkxvY2F0aW9ucyI6W3siJGlkIjoiMTAiLCIkdHlwZSI6IlN3aXNzQWNhZGVtaWMuQ2l0YXZpLkxvY2F0aW9uLCBTd2lzc0FjYWRlbWljLkNpdGF2aSIsIkFkZHJlc3MiOnsiJGlkIjoiMTEiL</w:instrText>
          </w:r>
          <w:r>
            <w:instrText xml:space="preserve">CIkdHlwZSI6IlN3aXNzQWNhZGVtaWMuQ2l0YXZpLkxpbmtlZFJlc291cmNlLCBTd2lzc0FjYWRlbWljLkNpdGF2aSIsIkxpbmtlZFJlc291cmNlVHlwZSI6NSwiT3JpZ2luYWxTdHJpbmciOiJQTUM2NjY2NDIzIiwiVXJpU3RyaW5nIjoiaHR0cHM6Ly93d3cubmNiaS5ubG0ubmloLmdvdi9wbWMvYXJ0aWNsZXMvUE1DNjY2NjQyMyIsIkxpb</w:instrText>
          </w:r>
          <w:r>
            <w:instrText xml:space="preserve">mtlZFJlc291cmNlU3RhdHVzIjo4LCJQcm9wZXJ0aWVzIjp7IiRpZCI6IjEyIiwiJHR5cGUiOiJTd2lzc0FjYWRlbWljLkNpdGF2aS5MaW5rZWRSZXNvdXJjZVByb3BlcnRpZXMsIFN3aXNzQWNhZGVtaWMuQ2l0YXZpIn0sIlN5bmNGb2xkZXJUeXBlIjowLCJJc0xvY2FsQ2xvdWRQcm9qZWN0RmlsZUxpbmsiOmZhbHNlLCJJc0Nsb3VkUmVzd</w:instrText>
          </w:r>
          <w:r>
            <w:instrText xml:space="preserve">G9yZSI6ZmFsc2UsIklzQ2xvdWRDb3B5IjpmYWxzZSwiQXR0YWNobWVudEZvbGRlcldhc0luRmFsbGJhY2tNb2RlIjpmYWxzZX0sIkFubm90YXRpb25zIjpbXSwiTG9jYXRpb25UeXBlIjowLCJNaXJyb3JzUmVmZXJlbmNlUHJvcGVydHlJZCI6MjA4LCJDcmVhdGVkQnkiOiJfTGVlbmEgTWFhw58iLCJDcmVhdGVkT24iOiIyMDIxLTA0LTI5V</w:instrText>
          </w:r>
          <w:r>
            <w:instrText xml:space="preserve">DA3OjQwOjM4IiwiTW9kaWZpZWRCeSI6Il9MZWVuYSBNYWHDnyIsIklkIjoiYmZkNGFkOTAtZjRjNC00MjM4LWJiMmUtMzIxYWM1NjkyZmMyIiwiTW9kaWZpZWRPbiI6IjIwMjEtMDQtMjlUMDc6NDA6MzgiLCJQcm9qZWN0Ijp7IiRyZWYiOiI4In19LHsiJGlkIjoiMTMiLCIkdHlwZSI6IlN3aXNzQWNhZGVtaWMuQ2l0YXZpLkxvY2F0aW9uL</w:instrText>
          </w:r>
          <w:r>
            <w:instrText xml:space="preserve">CBTd2lzc0FjYWRlbWljLkNpdGF2aSIsIkFkZHJlc3MiOnsiJGlkIjoiMTQiLCIkdHlwZSI6IlN3aXNzQWNhZGVtaWMuQ2l0YXZpLkxpbmtlZFJlc291cmNlLCBTd2lzc0FjYWRlbWljLkNpdGF2aSIsIkxpbmtlZFJlc291cmNlVHlwZSI6NSwiT3JpZ2luYWxTdHJpbmciOiIzMTM2MzQ4NSIsIlVyaVN0cmluZyI6Imh0dHA6Ly93d3cubmNia</w:instrText>
          </w:r>
          <w:r>
            <w:instrText xml:space="preserve">S5ubG0ubmloLmdvdi9wdWJtZWQvMzEzNjM0ODUiLCJMaW5rZWRSZXNvdXJjZVN0YXR1cyI6OCwiUHJvcGVydGllcyI6eyIkaWQiOiIxN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2NCwiQ3JlYXRlZEJ5IjoiX0xlZ</w:instrText>
          </w:r>
          <w:r>
            <w:instrText xml:space="preserve">W5hIE1hYcOfIiwiQ3JlYXRlZE9uIjoiMjAyMS0wNC0yOVQwNzo0MDozOCIsIk1vZGlmaWVkQnkiOiJfTGVlbmEgTWFhw58iLCJJZCI6Ijk3NjkzZWY5LTE5ZjAtNDhkMi1iYjZiLTNhNjhiN2E5YzE0MiIsIk1vZGlmaWVkT24iOiIyMDIxLTA0LTI5VDA3OjQwOjM4IiwiUHJvamVjdCI6eyIkcmVmIjoiOCJ9fSx7IiRpZCI6IjE2IiwiJHR5c</w:instrText>
          </w:r>
          <w:r>
            <w:instrText xml:space="preserve">GUiOiJTd2lzc0FjYWRlbWljLkNpdGF2aS5Mb2NhdGlvbiwgU3dpc3NBY2FkZW1pYy5DaXRhdmkiLCJBZGRyZXNzIjp7IiRpZCI6IjE3IiwiJHR5cGUiOiJTd2lzc0FjYWRlbWljLkNpdGF2aS5MaW5rZWRSZXNvdXJjZSwgU3dpc3NBY2FkZW1pYy5DaXRhdmkiLCJMaW5rZWRSZXNvdXJjZVR5cGUiOjUsIk9yaWdpbmFsU3RyaW5nIjoiMTAuM</w:instrText>
          </w:r>
          <w:r>
            <w:instrText xml:space="preserve">TUxOTUvdjYuYTkiLCJVcmlTdHJpbmciOiJodHRwczovL2RvaS5vcmcvMTAuMTUxOTUvdjYuYTkiLCJMaW5rZWRSZXNvdXJjZVN0YXR1cyI6OCwiUHJvcGVydGllcyI6eyIkaWQiOiIxOCIsIiR0eXBlIjoiU3dpc3NBY2FkZW1pYy5DaXRhdmkuTGlua2VkUmVzb3VyY2VQcm9wZXJ0aWVzLCBTd2lzc0FjYWRlbWljLkNpdGF2aSJ9LCJTeW5jR</w:instrText>
          </w:r>
          <w:r>
            <w:instrText xml:space="preserve">m9sZGVyVHlwZSI6MCwiSXNMb2NhbENsb3VkUHJvamVjdEZpbGVMaW5rIjpmYWxzZSwiSXNDbG91ZFJlc3RvcmUiOmZhbHNlLCJJc0Nsb3VkQ29weSI6ZmFsc2UsIkF0dGFjaG1lbnRGb2xkZXJXYXNJbkZhbGxiYWNrTW9kZSI6ZmFsc2V9LCJBbm5vdGF0aW9ucyI6W10sIkxvY2F0aW9uVHlwZSI6MCwiTWlycm9yc1JlZmVyZW5jZVByb3Blc</w:instrText>
          </w:r>
          <w:r>
            <w:instrText xml:space="preserve">nR5SWQiOjEyOCwiQ3JlYXRlZEJ5IjoiX0xlZW5hIE1hYcOfIiwiQ3JlYXRlZE9uIjoiMjAyMS0wNC0yOVQwNzo0MDozOCIsIk1vZGlmaWVkQnkiOiJfTGVlbmEgTWFhw58iLCJJZCI6IjZkZDAwZDA2LWVlODMtNDcxMi1iNDZhLTkzN2I2ZjczMjViOSIsIk1vZGlmaWVkT24iOiIyMDIxLTA0LTI5VDA3OjQwOjM4IiwiUHJvamVjdCI6eyIkc</w:instrText>
          </w:r>
          <w:r>
            <w:instrText xml:space="preserve">mVmIjoiOCJ9fV0sIk9yZ2FuaXphdGlvbnMiOltdLCJPdGhlcnNJbnZvbHZlZCI6W10sIlBhZ2VSYW5nZSI6IjxzcD5cclxuICA8bj4yMTk8L24+XHJcbiAgPGluPnRydWU8L2luPlxyXG4gIDxvcz4yMTk8L29zPlxyXG4gIDxwcz4yMTk8L3BzPlxyXG48L3NwPlxyXG48ZXA+XHJcbiAgPG4+MjM0PC9uPlxyXG4gIDxpbj50cnVlPC9pbj5cc</w:instrText>
          </w:r>
          <w:r>
            <w:instrText xml:space="preserve">lxuICA8b3M+MjM0PC9vcz5cclxuICA8cHM+MjM0PC9wcz5cclxuPC9lcD5cclxuPG9zPjIxOS0yMzQ8L29zPiIsIlBlcmlvZGljYWwiOnsiJGlkIjoiMTkiLCIkdHlwZSI6IlN3aXNzQWNhZGVtaWMuQ2l0YXZpLlBlcmlvZGljYWwsIFN3aXNzQWNhZGVtaWMuQ2l0YXZpIiwiSXNzbiI6IjIzMzAtNjY5NiIsIk5hbWUiOiJTb2Npb2xvZ2ljY</w:instrText>
          </w:r>
          <w:r>
            <w:instrText xml:space="preserve">Wwgc2NpZW5jZSIsIlBhZ2luYXRpb24iOjAsIlByb3RlY3RlZCI6ZmFsc2UsIlVzZXJBYmJyZXZpYXRpb24xIjoiU29jaW9sIFNjaSIsIkNyZWF0ZWRCeSI6Il9MZWVuYSBNYWHDnyIsIkNyZWF0ZWRPbiI6IjIwMjEtMDQtMjlUMDc6NDA6MzgiLCJNb2RpZmllZEJ5IjoiX0xlZW5hIE1hYcOfIiwiSWQiOiJkNDgzM2VkYy0yZTA5LTQxNTItO</w:instrText>
          </w:r>
          <w:r>
            <w:instrText xml:space="preserve">TVkZi01OTI5ZTRhMDgxNmYiLCJNb2RpZmllZE9uIjoiMjAyMS0wNC0yOVQwNzo0MDozOCIsIlByb2plY3QiOnsiJHJlZiI6IjgifX0sIlBtY0lkIjoiUE1DNjY2NjQyMyIsIlB1Ymxpc2hlcnMiOltdLCJQdWJNZWRJZCI6IjMxMzYzNDg1IiwiUXVvdGF0aW9ucyI6W10sIlJhdGluZyI6MCwiUmVmZXJlbmNlVHlwZSI6IkpvdXJuYWxBcnRpY</w:instrText>
          </w:r>
          <w:r>
            <w:instrText xml:space="preserve">2xlIiwiU2hvcnRUaXRsZSI6IkJydWNoLCBOZXdtYW4gMjAxOSDigJMgU3RydWN0dXJlIG9mIE9ubGluZSBEYXRpbmcgTWFya2V0cyIsIlNob3J0VGl0bGVVcGRhdGVUeXBlIjowLCJTb3VyY2VPZkJpYmxpb2dyYXBoaWNJbmZvcm1hdGlvbiI6IlB1Yk1lZCIsIlN0YXRpY0lkcyI6WyI3YjYwN2Y5NS0wZDY5LTQ1ZmEtYjFlZC1kYzg4NzJlO</w:instrText>
          </w:r>
          <w:r>
            <w:instrText xml:space="preserve">GNhZjYiXSwiVGFibGVPZkNvbnRlbnRzQ29tcGxleGl0eSI6MCwiVGFibGVPZkNvbnRlbnRzU291cmNlVGV4dEZvcm1hdCI6MCwiVGFza3MiOltdLCJUaXRsZSI6IlN0cnVjdHVyZSBvZiBPbmxpbmUgRGF0aW5nIE1hcmtldHMgaW4gVS5TLiBDaXRpZXMiLCJUcmFuc2xhdG9ycyI6W10sIlZvbHVtZSI6IjYiLCJZZWFyIjoiMjAxOSIsIlllY</w:instrText>
          </w:r>
          <w:r>
            <w:instrText xml:space="preserve">XJSZXNvbHZlZCI6IjIwMTkiLCJDcmVhdGVkQnkiOiJfTGVlbmEgTWFhw58iLCJDcmVhdGVkT24iOiIyMDIxLTA0LTI5VDA3OjQwOjM4IiwiTW9kaWZpZWRCeSI6Il9IUCIsIklkIjoiMmY3Njg0ZmQtNmI0Yy00NDYxLTlkMTgtODFlNDYwYzVmOTY5IiwiTW9kaWZpZWRPbiI6IjIwMjEtMTAtMzFUMjI6NDI6NDIiLCJQcm9qZWN0Ijp7IiRyZ</w:instrText>
          </w:r>
          <w:r>
            <w:instrText xml:space="preserve">WYiOiI4In19LCJVc2VOdW1iZXJpbmdUeXBlT2ZQYXJlbnREb2N1bWVudCI6ZmFsc2UsIlVzZVN0YW5kYXJkUHJlZml4IjpmYWxzZSwiVXNlU3RhbmRhcmRTdWZmaXgiOmZhbHNlLCJZZWFyT25seSI6dHJ1ZX1dLCJGb3JtYXR0ZWRUZXh0Ijp7IiRpZCI6IjIwIiwiQ291bnQiOjEsIlRleHRVbml0cyI6W3siJGlkIjoiMjEiLCJGb250U3R5b</w:instrText>
          </w:r>
          <w:r>
            <w:instrText xml:space="preserve">GUiOnsiJGlkIjoiMjIiLCJOZXV0cmFsIjp0cnVlfSwiUmVhZGluZ09yZGVyIjoxLCJUZXh0IjoiKGViZC4gMjAxOSwgMjIyKSJ9XX0sIlRhZyI6IkNpdGF2aVBsYWNlaG9sZGVyIzgyNzgwMzM0LTZiNWYtNDk0Ny1hNjlmLWFhY2I1NTRkMjdjNiIsIlRleHQiOiIoZWJkLiAyMDE5LCAyMjIpIiwiV0FJVmVyc2lvbiI6IjYuMTAuMC4wIn0=}</w:instrText>
          </w:r>
          <w:r>
            <w:fldChar w:fldCharType="separate"/>
          </w:r>
          <w:r>
            <w:t xml:space="preserve">(ebd. 2019, 222)</w:t>
          </w:r>
          <w:r>
            <w:fldChar w:fldCharType="end"/>
          </w:r>
        </w:sdtContent>
      </w:sdt>
      <w:r>
        <w:t xml:space="preserve">. </w:t>
      </w:r>
      <w:r>
        <w:t xml:space="preserve">Innerhalb der Städte </w:t>
      </w:r>
      <w:r>
        <w:t xml:space="preserve">entstehen durch</w:t>
      </w:r>
      <w:r>
        <w:t xml:space="preserve"> d</w:t>
      </w:r>
      <w:r>
        <w:t xml:space="preserve">emografische Merkmale Teilmärkte, die </w:t>
      </w:r>
      <w:r>
        <w:t xml:space="preserve">sich </w:t>
      </w:r>
      <w:r>
        <w:t xml:space="preserve">nach Alter und Ethnie differenzie</w:t>
      </w:r>
      <w:r>
        <w:t xml:space="preserve">ren</w:t>
      </w:r>
      <w:r>
        <w:t xml:space="preserve">.</w:t>
      </w:r>
      <w:r>
        <w:t xml:space="preserve"> In jungen Jahren nutzen mehr Männer Online-Dating, wohingegen Frauen vor allem im </w:t>
      </w:r>
      <w:r>
        <w:t xml:space="preserve">höheren </w:t>
      </w:r>
      <w:r>
        <w:t xml:space="preserve">Alter </w:t>
      </w:r>
      <w:r>
        <w:t xml:space="preserve">das Medium </w:t>
      </w:r>
      <w:r>
        <w:t xml:space="preserve">nutzen</w:t>
      </w:r>
      <w:r>
        <w:t xml:space="preserve">. In allen Teilmärkten sind Männer im Mittel etwas mehr als 1,5 Jahre älter als die Frauen</w:t>
      </w:r>
      <w:r>
        <w:t xml:space="preserve">. Die meisten Interaktionen finden innerhalb eines Teilmarktes oder zwischen zwei benachbarten Einheiten statt</w:t>
      </w:r>
      <w:r>
        <w:t xml:space="preserve"> </w:t>
      </w:r>
      <w:sdt>
        <w:sdtPr>
          <w:alias w:val="To edit, see citavi.com/edit"/>
          <w15:appearance w15:val="boundingBox"/>
          <w:id w:val="2092120803"/>
          <w:placeholder>
            <w:docPart w:val="DefaultPlaceholder_-1854013440"/>
          </w:placeholder>
          <w:tag w:val="CitaviPlaceholder#5ff3f931-988a-45c5-a361-c46445517edf"/>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w:instrText>
          </w:r>
          <w:r>
            <w:instrText xml:space="preserve">GVtaWMuQ2l0YXZpLkNpdGF0aW9ucy5Xb3JkUGxhY2Vob2xkZXJFbnRyeSwgU3dpc3NBY2FkZW1pYy5DaXRhdmkiLCJJZCI6IjVlYTk4MjdhLTAxOGEtNDkxNy04ZTNkLWZmNGMwNTE0NWE0NiIsIlJhbmdlTGVuZ3RoIjoxNiwiUmVmZXJlbmNlSWQiOiIyZjc2ODRmZC02YjRjLTQ0NjEtOWQxOC04MWU0NjBjNWY5NjkiLCJQYWdlUmFuZ2UiO</w:instrText>
          </w:r>
          <w:r>
            <w:instrText xml:space="preserve">nsiJGlkIjoiMyIsIiR0eXBlIjoiU3dpc3NBY2FkZW1pYy5QYWdlUmFuZ2UsIFN3aXNzQWNhZGVtaWMiLCJFbmRQYWdlIjp7IiRpZCI6IjQiLCIkdHlwZSI6IlN3aXNzQWNhZGVtaWMuUGFnZU51bWJlciwgU3dpc3NBY2FkZW1pYyIsIklzRnVsbHlOdW1lcmljIjpmYWxzZSwiTnVtYmVyaW5nVHlwZSI6MCwiTnVtZXJhbFN5c3RlbSI6MH0sI</w:instrText>
          </w:r>
          <w:r>
            <w:instrText xml:space="preserve">k51bWJlcmluZ1R5cGUiOjAsIk51bWVyYWxTeXN0ZW0iOjAsIk9yaWdpbmFsU3RyaW5nIjoiMjI0IiwiU3RhcnRQYWdlIjp7IiRpZCI6IjUiLCIkdHlwZSI6IlN3aXNzQWNhZGVtaWMuUGFnZU51bWJlciwgU3dpc3NBY2FkZW1pYyIsIklzRnVsbHlOdW1lcmljIjp0cnVlLCJOdW1iZXIiOjIyNCwiTnVtYmVyaW5nVHlwZSI6MCwiTnVtZXJhb</w:instrText>
          </w:r>
          <w:r>
            <w:instrText xml:space="preserve">FN5c3RlbSI6MCwiT3JpZ2luYWxTdHJpbmciOiIyMjQiLCJQcmV0dHlTdHJpbmciOiIyMjQifX0sIlByZWZpeCI6ImViZC4gIiwiUmVmZXJlbmNlIjp7IiRpZCI6IjYiLCIkdHlwZSI6IlN3aXNzQWNhZGVtaWMuQ2l0YXZpLlJlZmVyZW5jZSwgU3dpc3NBY2FkZW1pYy5DaXRhdmkiLCJBYnN0cmFjdENvbXBsZXhpdHkiOjAsIkFic3RyYWN0U</w:instrText>
          </w:r>
          <w:r>
            <w:instrText xml:space="preserve">291cmNlVGV4dEZvcm1hdCI6MCwiQXV0aG9ycyI6W3siJGlkIjoiNyIsIiR0eXBlIjoiU3dpc3NBY2FkZW1pYy5DaXRhdmkuUGVyc29uLCBTd2lzc0FjYWRlbWljLkNpdGF2aSIsIkZpcnN0TmFtZSI6IkVsaXphYmV0aCIsIkxhc3ROYW1lIjoiQnJ1Y2giLCJNaWRkbGVOYW1lIjoiRS4iLCJQcm90ZWN0ZWQiOmZhbHNlLCJTZXgiOjEsIkNyZ</w:instrText>
          </w:r>
          <w:r>
            <w:instrText xml:space="preserve">WF0ZWRCeSI6Il9MZWVuYSBNYWHDnyIsIkNyZWF0ZWRPbiI6IjIwMjEtMDQtMjlUMDc6NDA6MzgiLCJNb2RpZmllZEJ5IjoiX0xlZW5hIE1hYcOfIiwiSWQiOiI5MjQyMGVmNS1jY2Q3LTRlODItODgyZi00OTQ0ZDYyNzNmZDgiLCJNb2RpZmllZE9uIjoiMjAyMS0wNC0yOVQwNzo0MDozOCIsIlByb2plY3QiOnsiJGlkIjoiOCIsIiR0eXBlI</w:instrText>
          </w:r>
          <w:r>
            <w:instrText xml:space="preserve">joiU3dpc3NBY2FkZW1pYy5DaXRhdmkuUHJvamVjdCwgU3dpc3NBY2FkZW1pYy5DaXRhdmkifX0seyIkaWQiOiI5IiwiJHR5cGUiOiJTd2lzc0FjYWRlbWljLkNpdGF2aS5QZXJzb24sIFN3aXNzQWNhZGVtaWMuQ2l0YXZpIiwiRmlyc3ROYW1lIjoiTS4iLCJMYXN0TmFtZSI6Ik5ld21hbiIsIk1pZGRsZU5hbWUiOiJFLiBKLiIsIlByb3RlY</w:instrText>
          </w:r>
          <w:r>
            <w:instrText xml:space="preserve">3RlZCI6ZmFsc2UsIlNleCI6MCwiQ3JlYXRlZEJ5IjoiX0xlZW5hIE1hYcOfIiwiQ3JlYXRlZE9uIjoiMjAyMS0wNC0yOVQwNzo0MDozOCIsIk1vZGlmaWVkQnkiOiJfTGVlbmEgTWFhw58iLCJJZCI6IjRlMmY1ZTRjLTA0NDQtNGIyYS1iNmE5LWQxOTdjNjFjYjBhMiIsIk1vZGlmaWVkT24iOiIyMDIxLTA0LTI5VDA3OjQwOjM4IiwiUHJva</w:instrText>
          </w:r>
          <w:r>
            <w:instrText xml:space="preserve">mVjdCI6eyIkcmVmIjoiOCJ9fV0sIkNpdGF0aW9uS2V5VXBkYXRlVHlwZSI6MCwiQ29sbGFib3JhdG9ycyI6W10sIkRhdGUyIjoiMDIuMDQuMjAxOSIsIkRvaSI6IjEwLjE1MTk1L3Y2LmE5IiwiRWRpdG9ycyI6W10sIkV2YWx1YXRpb25Db21wbGV4aXR5IjowLCJFdmFsdWF0aW9uU291cmNlVGV4dEZvcm1hdCI6MCwiR3JvdXBzIjpbXSwiS</w:instrText>
          </w:r>
          <w:r>
            <w:instrText xml:space="preserve">GFzTGFiZWwxIjp0cnVlLCJIYXNMYWJlbDIiOnRydWUsIktleXdvcmRzIjpbXSwiTGFuZ3VhZ2UiOiJlbmciLCJMYW5ndWFnZUNvZGUiOiJlbiIsIkxvY2F0aW9ucyI6W3siJGlkIjoiMTAiLCIkdHlwZSI6IlN3aXNzQWNhZGVtaWMuQ2l0YXZpLkxvY2F0aW9uLCBTd2lzc0FjYWRlbWljLkNpdGF2aSIsIkFkZHJlc3MiOnsiJGlkIjoiMTEiL</w:instrText>
          </w:r>
          <w:r>
            <w:instrText xml:space="preserve">CIkdHlwZSI6IlN3aXNzQWNhZGVtaWMuQ2l0YXZpLkxpbmtlZFJlc291cmNlLCBTd2lzc0FjYWRlbWljLkNpdGF2aSIsIkxpbmtlZFJlc291cmNlVHlwZSI6NSwiT3JpZ2luYWxTdHJpbmciOiJQTUM2NjY2NDIzIiwiVXJpU3RyaW5nIjoiaHR0cHM6Ly93d3cubmNiaS5ubG0ubmloLmdvdi9wbWMvYXJ0aWNsZXMvUE1DNjY2NjQyMyIsIkxpb</w:instrText>
          </w:r>
          <w:r>
            <w:instrText xml:space="preserve">mtlZFJlc291cmNlU3RhdHVzIjo4LCJQcm9wZXJ0aWVzIjp7IiRpZCI6IjEyIiwiJHR5cGUiOiJTd2lzc0FjYWRlbWljLkNpdGF2aS5MaW5rZWRSZXNvdXJjZVByb3BlcnRpZXMsIFN3aXNzQWNhZGVtaWMuQ2l0YXZpIn0sIlN5bmNGb2xkZXJUeXBlIjowLCJJc0xvY2FsQ2xvdWRQcm9qZWN0RmlsZUxpbmsiOmZhbHNlLCJJc0Nsb3VkUmVzd</w:instrText>
          </w:r>
          <w:r>
            <w:instrText xml:space="preserve">G9yZSI6ZmFsc2UsIklzQ2xvdWRDb3B5IjpmYWxzZSwiQXR0YWNobWVudEZvbGRlcldhc0luRmFsbGJhY2tNb2RlIjpmYWxzZX0sIkFubm90YXRpb25zIjpbXSwiTG9jYXRpb25UeXBlIjowLCJNaXJyb3JzUmVmZXJlbmNlUHJvcGVydHlJZCI6MjA4LCJDcmVhdGVkQnkiOiJfTGVlbmEgTWFhw58iLCJDcmVhdGVkT24iOiIyMDIxLTA0LTI5V</w:instrText>
          </w:r>
          <w:r>
            <w:instrText xml:space="preserve">DA3OjQwOjM4IiwiTW9kaWZpZWRCeSI6Il9MZWVuYSBNYWHDnyIsIklkIjoiYmZkNGFkOTAtZjRjNC00MjM4LWJiMmUtMzIxYWM1NjkyZmMyIiwiTW9kaWZpZWRPbiI6IjIwMjEtMDQtMjlUMDc6NDA6MzgiLCJQcm9qZWN0Ijp7IiRyZWYiOiI4In19LHsiJGlkIjoiMTMiLCIkdHlwZSI6IlN3aXNzQWNhZGVtaWMuQ2l0YXZpLkxvY2F0aW9uL</w:instrText>
          </w:r>
          <w:r>
            <w:instrText xml:space="preserve">CBTd2lzc0FjYWRlbWljLkNpdGF2aSIsIkFkZHJlc3MiOnsiJGlkIjoiMTQiLCIkdHlwZSI6IlN3aXNzQWNhZGVtaWMuQ2l0YXZpLkxpbmtlZFJlc291cmNlLCBTd2lzc0FjYWRlbWljLkNpdGF2aSIsIkxpbmtlZFJlc291cmNlVHlwZSI6NSwiT3JpZ2luYWxTdHJpbmciOiIzMTM2MzQ4NSIsIlVyaVN0cmluZyI6Imh0dHA6Ly93d3cubmNia</w:instrText>
          </w:r>
          <w:r>
            <w:instrText xml:space="preserve">S5ubG0ubmloLmdvdi9wdWJtZWQvMzEzNjM0ODUiLCJMaW5rZWRSZXNvdXJjZVN0YXR1cyI6OCwiUHJvcGVydGllcyI6eyIkaWQiOiIxN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2NCwiQ3JlYXRlZEJ5IjoiX0xlZ</w:instrText>
          </w:r>
          <w:r>
            <w:instrText xml:space="preserve">W5hIE1hYcOfIiwiQ3JlYXRlZE9uIjoiMjAyMS0wNC0yOVQwNzo0MDozOCIsIk1vZGlmaWVkQnkiOiJfTGVlbmEgTWFhw58iLCJJZCI6Ijk3NjkzZWY5LTE5ZjAtNDhkMi1iYjZiLTNhNjhiN2E5YzE0MiIsIk1vZGlmaWVkT24iOiIyMDIxLTA0LTI5VDA3OjQwOjM4IiwiUHJvamVjdCI6eyIkcmVmIjoiOCJ9fSx7IiRpZCI6IjE2IiwiJHR5c</w:instrText>
          </w:r>
          <w:r>
            <w:instrText xml:space="preserve">GUiOiJTd2lzc0FjYWRlbWljLkNpdGF2aS5Mb2NhdGlvbiwgU3dpc3NBY2FkZW1pYy5DaXRhdmkiLCJBZGRyZXNzIjp7IiRpZCI6IjE3IiwiJHR5cGUiOiJTd2lzc0FjYWRlbWljLkNpdGF2aS5MaW5rZWRSZXNvdXJjZSwgU3dpc3NBY2FkZW1pYy5DaXRhdmkiLCJMaW5rZWRSZXNvdXJjZVR5cGUiOjUsIk9yaWdpbmFsU3RyaW5nIjoiMTAuM</w:instrText>
          </w:r>
          <w:r>
            <w:instrText xml:space="preserve">TUxOTUvdjYuYTkiLCJVcmlTdHJpbmciOiJodHRwczovL2RvaS5vcmcvMTAuMTUxOTUvdjYuYTkiLCJMaW5rZWRSZXNvdXJjZVN0YXR1cyI6OCwiUHJvcGVydGllcyI6eyIkaWQiOiIxOCIsIiR0eXBlIjoiU3dpc3NBY2FkZW1pYy5DaXRhdmkuTGlua2VkUmVzb3VyY2VQcm9wZXJ0aWVzLCBTd2lzc0FjYWRlbWljLkNpdGF2aSJ9LCJTeW5jR</w:instrText>
          </w:r>
          <w:r>
            <w:instrText xml:space="preserve">m9sZGVyVHlwZSI6MCwiSXNMb2NhbENsb3VkUHJvamVjdEZpbGVMaW5rIjpmYWxzZSwiSXNDbG91ZFJlc3RvcmUiOmZhbHNlLCJJc0Nsb3VkQ29weSI6ZmFsc2UsIkF0dGFjaG1lbnRGb2xkZXJXYXNJbkZhbGxiYWNrTW9kZSI6ZmFsc2V9LCJBbm5vdGF0aW9ucyI6W10sIkxvY2F0aW9uVHlwZSI6MCwiTWlycm9yc1JlZmVyZW5jZVByb3Blc</w:instrText>
          </w:r>
          <w:r>
            <w:instrText xml:space="preserve">nR5SWQiOjEyOCwiQ3JlYXRlZEJ5IjoiX0xlZW5hIE1hYcOfIiwiQ3JlYXRlZE9uIjoiMjAyMS0wNC0yOVQwNzo0MDozOCIsIk1vZGlmaWVkQnkiOiJfTGVlbmEgTWFhw58iLCJJZCI6IjZkZDAwZDA2LWVlODMtNDcxMi1iNDZhLTkzN2I2ZjczMjViOSIsIk1vZGlmaWVkT24iOiIyMDIxLTA0LTI5VDA3OjQwOjM4IiwiUHJvamVjdCI6eyIkc</w:instrText>
          </w:r>
          <w:r>
            <w:instrText xml:space="preserve">mVmIjoiOCJ9fV0sIk9yZ2FuaXphdGlvbnMiOltdLCJPdGhlcnNJbnZvbHZlZCI6W10sIlBhZ2VSYW5nZSI6IjxzcD5cclxuICA8bj4yMTk8L24+XHJcbiAgPGluPnRydWU8L2luPlxyXG4gIDxvcz4yMTk8L29zPlxyXG4gIDxwcz4yMTk8L3BzPlxyXG48L3NwPlxyXG48ZXA+XHJcbiAgPG4+MjM0PC9uPlxyXG4gIDxpbj50cnVlPC9pbj5cc</w:instrText>
          </w:r>
          <w:r>
            <w:instrText xml:space="preserve">lxuICA8b3M+MjM0PC9vcz5cclxuICA8cHM+MjM0PC9wcz5cclxuPC9lcD5cclxuPG9zPjIxOS0yMzQ8L29zPiIsIlBlcmlvZGljYWwiOnsiJGlkIjoiMTkiLCIkdHlwZSI6IlN3aXNzQWNhZGVtaWMuQ2l0YXZpLlBlcmlvZGljYWwsIFN3aXNzQWNhZGVtaWMuQ2l0YXZpIiwiSXNzbiI6IjIzMzAtNjY5NiIsIk5hbWUiOiJTb2Npb2xvZ2ljY</w:instrText>
          </w:r>
          <w:r>
            <w:instrText xml:space="preserve">Wwgc2NpZW5jZSIsIlBhZ2luYXRpb24iOjAsIlByb3RlY3RlZCI6ZmFsc2UsIlVzZXJBYmJyZXZpYXRpb24xIjoiU29jaW9sIFNjaSIsIkNyZWF0ZWRCeSI6Il9MZWVuYSBNYWHDnyIsIkNyZWF0ZWRPbiI6IjIwMjEtMDQtMjlUMDc6NDA6MzgiLCJNb2RpZmllZEJ5IjoiX0xlZW5hIE1hYcOfIiwiSWQiOiJkNDgzM2VkYy0yZTA5LTQxNTItO</w:instrText>
          </w:r>
          <w:r>
            <w:instrText xml:space="preserve">TVkZi01OTI5ZTRhMDgxNmYiLCJNb2RpZmllZE9uIjoiMjAyMS0wNC0yOVQwNzo0MDozOCIsIlByb2plY3QiOnsiJHJlZiI6IjgifX0sIlBtY0lkIjoiUE1DNjY2NjQyMyIsIlB1Ymxpc2hlcnMiOltdLCJQdWJNZWRJZCI6IjMxMzYzNDg1IiwiUXVvdGF0aW9ucyI6W10sIlJhdGluZyI6MCwiUmVmZXJlbmNlVHlwZSI6IkpvdXJuYWxBcnRpY</w:instrText>
          </w:r>
          <w:r>
            <w:instrText xml:space="preserve">2xlIiwiU2hvcnRUaXRsZSI6IkJydWNoLCBOZXdtYW4gMjAxOSDigJMgU3RydWN0dXJlIG9mIE9ubGluZSBEYXRpbmcgTWFya2V0cyIsIlNob3J0VGl0bGVVcGRhdGVUeXBlIjowLCJTb3VyY2VPZkJpYmxpb2dyYXBoaWNJbmZvcm1hdGlvbiI6IlB1Yk1lZCIsIlN0YXRpY0lkcyI6WyI3YjYwN2Y5NS0wZDY5LTQ1ZmEtYjFlZC1kYzg4NzJlO</w:instrText>
          </w:r>
          <w:r>
            <w:instrText xml:space="preserve">GNhZjYiXSwiVGFibGVPZkNvbnRlbnRzQ29tcGxleGl0eSI6MCwiVGFibGVPZkNvbnRlbnRzU291cmNlVGV4dEZvcm1hdCI6MCwiVGFza3MiOltdLCJUaXRsZSI6IlN0cnVjdHVyZSBvZiBPbmxpbmUgRGF0aW5nIE1hcmtldHMgaW4gVS5TLiBDaXRpZXMiLCJUcmFuc2xhdG9ycyI6W10sIlZvbHVtZSI6IjYiLCJZZWFyIjoiMjAxOSIsIlllY</w:instrText>
          </w:r>
          <w:r>
            <w:instrText xml:space="preserve">XJSZXNvbHZlZCI6IjIwMTkiLCJDcmVhdGVkQnkiOiJfTGVlbmEgTWFhw58iLCJDcmVhdGVkT24iOiIyMDIxLTA0LTI5VDA3OjQwOjM4IiwiTW9kaWZpZWRCeSI6Il9IUCIsIklkIjoiMmY3Njg0ZmQtNmI0Yy00NDYxLTlkMTgtODFlNDYwYzVmOTY5IiwiTW9kaWZpZWRPbiI6IjIwMjEtMTAtMzFUMjI6NDI6NDIiLCJQcm9qZWN0Ijp7IiRyZ</w:instrText>
          </w:r>
          <w:r>
            <w:instrText xml:space="preserve">WYiOiI4In19LCJVc2VOdW1iZXJpbmdUeXBlT2ZQYXJlbnREb2N1bWVudCI6ZmFsc2UsIlVzZVN0YW5kYXJkUHJlZml4IjpmYWxzZSwiVXNlU3RhbmRhcmRTdWZmaXgiOmZhbHNlLCJZZWFyT25seSI6dHJ1ZX1dLCJGb3JtYXR0ZWRUZXh0Ijp7IiRpZCI6IjIwIiwiQ291bnQiOjEsIlRleHRVbml0cyI6W3siJGlkIjoiMjEiLCJGb250U3R5b</w:instrText>
          </w:r>
          <w:r>
            <w:instrText xml:space="preserve">GUiOnsiJGlkIjoiMjIiLCJOZXV0cmFsIjp0cnVlfSwiUmVhZGluZ09yZGVyIjoxLCJUZXh0IjoiKGViZC4gMjAxOSwgMjI0KSJ9XX0sIlRhZyI6IkNpdGF2aVBsYWNlaG9sZGVyIzVmZjNmOTMxLTk4OGEtNDVjNS1hMzYxLWM0NjQ0NTUxN2VkZiIsIlRleHQiOiIoZWJkLiAyMDE5LCAyMjQpIiwiV0FJVmVyc2lvbiI6IjYuMTAuMC4wIn0=}</w:instrText>
          </w:r>
          <w:r>
            <w:fldChar w:fldCharType="separate"/>
          </w:r>
          <w:r>
            <w:t xml:space="preserve">(ebd. 2019, 224)</w:t>
          </w:r>
          <w:r>
            <w:fldChar w:fldCharType="end"/>
          </w:r>
        </w:sdtContent>
      </w:sdt>
      <w:r>
        <w:t xml:space="preserve">. </w:t>
      </w:r>
      <w:r/>
    </w:p>
    <w:p>
      <w:pPr>
        <w:pBdr/>
        <w:spacing w:after="240" w:line="360" w:lineRule="auto"/>
        <w:ind/>
        <w:jc w:val="both"/>
        <w:rPr/>
      </w:pPr>
      <w:r>
        <w:t xml:space="preserve">In der Schweiz</w:t>
      </w:r>
      <w:r>
        <w:t xml:space="preserve"> </w:t>
      </w:r>
      <w:r>
        <w:t xml:space="preserve">sind</w:t>
      </w:r>
      <w:r>
        <w:t xml:space="preserve"> </w:t>
      </w:r>
      <w:r>
        <w:t xml:space="preserve">Freunde noch </w:t>
      </w:r>
      <w:r>
        <w:t xml:space="preserve">immer </w:t>
      </w:r>
      <w:r>
        <w:t xml:space="preserve">der größte</w:t>
      </w:r>
      <w:r>
        <w:t xml:space="preserve"> s</w:t>
      </w:r>
      <w:r>
        <w:t xml:space="preserve">oziale Vermittler</w:t>
      </w:r>
      <w:r>
        <w:t xml:space="preserve"> bei der Partnerwahl, </w:t>
      </w:r>
      <w:r>
        <w:t xml:space="preserve">welcher</w:t>
      </w:r>
      <w:r>
        <w:t xml:space="preserve"> aber rückläufig ist</w:t>
      </w:r>
      <w:r>
        <w:t xml:space="preserve"> </w:t>
      </w:r>
      <w:sdt>
        <w:sdtPr>
          <w:alias w:val="To edit, see citavi.com/edit"/>
          <w15:appearance w15:val="boundingBox"/>
          <w:id w:val="1144013202"/>
          <w:placeholder>
            <w:docPart w:val="DefaultPlaceholder_-1854013440"/>
          </w:placeholder>
          <w:tag w:val="CitaviPlaceholder#228df2ef-e6b0-4097-880a-9047fe3865d8"/>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mZlMWI0OWNlLWRjYmEtNDJkNS05MThhLTg3NTRjMjNmMDI4ZSIsIlJhbmdlTGVuZ3RoIjoxNCwiUmVmZXJlbmNlSWQiOiI4OGQ2OTdjYy00OGRjLTQ3NzYtYTJiYi1lMWEyMzYwNjZhZTg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R2luYSIsIkxhc3ROYW1lIjoiUG90YXJjYSIsIlByb3RlY3RlZCI6ZmFsc2UsIlNleCI6MSwiQ3JlYXRlZEJ5IjoiX0xlZW5hIE1hYcOfIiwiQ3JlYXRlZE9uIjoiMjAyMS0wNC0yOVQwNzozNzoyNyIsIk1vZGlmaWVkQnkiOiJfTGVlbmEgTWFhw58iLCJJZCI6ImQxNGIyZjExLWZkNGYtNGNkOS05M</w:instrText>
          </w:r>
          <w:r>
            <w:instrText xml:space="preserve">mUyLWI3OTU3NTgwYjNjZiIsIk1vZGlmaWVkT24iOiIyMDIxLTA0LTI5VDA3OjM3OjI3IiwiUHJvamVjdCI6eyIkaWQiOiI1IiwiJHR5cGUiOiJTd2lzc0FjYWRlbWljLkNpdGF2aS5Qcm9qZWN0LCBTd2lzc0FjYWRlbWljLkNpdGF2aSJ9fV0sIkNpdGF0aW9uS2V5VXBkYXRlVHlwZSI6MCwiQ29sbGFib3JhdG9ycyI6W10sIkRhdGUyIjoiM</w:instrText>
          </w:r>
          <w:r>
            <w:instrText xml:space="preserve">zAuMTIuMjAyMCIsIkRvaSI6IjEwLjEzNzEvam91cm5hbC5wb25lLjAyNDM3MzMiLCJFZGl0b3JzIjpbXSwiRXZhbHVhdGlvbkNvbXBsZXhpdHkiOjAsIkV2YWx1YXRpb25Tb3VyY2VUZXh0Rm9ybWF0IjowLCJHcm91cHMiOltdLCJIYXNMYWJlbDEiOmZhbHNlLCJIYXNMYWJlbDIiOnRydWUsIktleXdvcmRzIjpbXSwiTGFuZ3VhZ2UiOiJlb</w:instrText>
          </w:r>
          <w:r>
            <w:instrText xml:space="preserve">mciLCJMYW5ndWFnZUNvZGUiOiJlbiIsIkxvY2F0aW9ucyI6W3siJGlkIjoiNiIsIiR0eXBlIjoiU3dpc3NBY2FkZW1pYy5DaXRhdmkuTG9jYXRpb24sIFN3aXNzQWNhZGVtaWMuQ2l0YXZpIiwiQWRkcmVzcyI6eyIkaWQiOiI3IiwiJHR5cGUiOiJTd2lzc0FjYWRlbWljLkNpdGF2aS5MaW5rZWRSZXNvdXJjZSwgU3dpc3NBY2FkZW1pYy5Da</w:instrText>
          </w:r>
          <w:r>
            <w:instrText xml:space="preserve">XRhdmkiLCJMaW5rZWRSZXNvdXJjZVR5cGUiOjUsIk9yaWdpbmFsU3RyaW5nIjoiUE1DNzc3MzE3NiIsIlVyaVN0cmluZyI6Imh0dHBzOi8vd3d3Lm5jYmkubmxtLm5paC5nb3YvcG1jL2FydGljbGVzL1BNQzc3NzMxNzYiLCJMaW5rZWRSZXNvdXJjZVN0YXR1cyI6OCwiUHJvcGVydGllcyI6eyIkaWQiOiI4IiwiJHR5cGUiOiJTd2lzc0FjY</w:instrText>
          </w:r>
          <w:r>
            <w:instrText xml:space="preserve">WRlbWljLkNpdGF2aS5MaW5rZWRSZXNvdXJjZVByb3BlcnRpZXMsIFN3aXNzQWNhZGVtaWMuQ2l0YXZpIn0sIlN5bmNGb2xkZXJUeXBlIjowLCJJc0xvY2FsQ2xvdWRQcm9qZWN0RmlsZUxpbmsiOmZhbHNlLCJJc0Nsb3VkUmVzdG9yZSI6ZmFsc2UsIklzQ2xvdWRDb3B5IjpmYWxzZSwiQXR0YWNobWVudEZvbGRlcldhc0luRmFsbGJhY2tNb</w:instrText>
          </w:r>
          <w:r>
            <w:instrText xml:space="preserve">2RlIjpmYWxzZX0sIkFubm90YXRpb25zIjpbXSwiTG9jYXRpb25UeXBlIjowLCJNaXJyb3JzUmVmZXJlbmNlUHJvcGVydHlJZCI6MjA4LCJDcmVhdGVkQnkiOiJfTGVlbmEgTWFhw58iLCJDcmVhdGVkT24iOiIyMDIxLTA0LTI5VDA3OjM4OjU3IiwiTW9kaWZpZWRCeSI6Il9MZWVuYSBNYWHDnyIsIklkIjoiODhjYzNkOWItYjk5NS00NGI0L</w:instrText>
          </w:r>
          <w:r>
            <w:instrText xml:space="preserve">TgwMDctNTFiMDNhODNhMDM3IiwiTW9kaWZpZWRPbiI6IjIwMjEtMDQtMjlUMDc6Mzg6NTciLCJQcm9qZWN0Ijp7IiRyZWYiOiI1In19LHsiJGlkIjoiOSIsIiR0eXBlIjoiU3dpc3NBY2FkZW1pYy5DaXRhdmkuTG9jYXRpb24sIFN3aXNzQWNhZGVtaWMuQ2l0YXZpIiwiQWRkcmVzcyI6eyIkaWQiOiIxMC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x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1In19LHsiJGlkIjoiMTIiLCIkdHlwZSI6IlN3aXNzQWNhZGVtaWMuQ2l0YXZpLkxvY2F0aW9uLCBTd2lzc0FjY</w:instrText>
          </w:r>
          <w:r>
            <w:instrText xml:space="preserve">WRlbWljLkNpdGF2aSIsIkFkZHJlc3MiOnsiJGlkIjoiMTM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C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NSJ9fSx7IiRpZCI6IjE1IiwiJHR5cGUiOiJTd2lzc</w:instrText>
          </w:r>
          <w:r>
            <w:instrText xml:space="preserve">0FjYWRlbWljLkNpdGF2aS5Mb2NhdGlvbiwgU3dpc3NBY2FkZW1pYy5DaXRhdmkiLCJBZGRyZXNzIjp7IiRpZCI6IjE2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xNy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NS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E4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NSJ9fSwiUG1jSWQiOiJQTUM3NzczMTc2I</w:instrText>
          </w:r>
          <w:r>
            <w:instrText xml:space="preserve">iwiUHVibGlzaGVycyI6W3siJGlkIjoiMTk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U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UifX0sIlVzZU51bWJlcmluZ1R5cGVPZlBhcmVudERvY3VtZW50IjpmYWxzZX1dLCJGb3JtYXR0ZWRUZXh0Ijp7IiRpZCI6IjIwIiwiQ291bnQiOjEsIlRleHRVbml0cyI6W3siJGlkIjoiMjEiLCJGb250U</w:instrText>
          </w:r>
          <w:r>
            <w:instrText xml:space="preserve">3R5bGUiOnsiJGlkIjoiMjIiLCJOZXV0cmFsIjp0cnVlfSwiUmVhZGluZ09yZGVyIjoxLCJUZXh0IjoiKFBvdGFyY2EgMjAyMCkifV19LCJUYWciOiJDaXRhdmlQbGFjZWhvbGRlciMyMjhkZjJlZi1lNmIwLTQwOTctODgwYS05MDQ3ZmUzODY1ZDgiLCJUZXh0IjoiKFBvdGFyY2EgMjAyMCkiLCJXQUlWZXJzaW9uIjoiNi4xMC4wLjAifQ==}</w:instrText>
          </w:r>
          <w:r>
            <w:fldChar w:fldCharType="separate"/>
          </w:r>
          <w:r>
            <w:t xml:space="preserve">(Potarca 2020)</w:t>
          </w:r>
          <w:r>
            <w:fldChar w:fldCharType="end"/>
          </w:r>
        </w:sdtContent>
      </w:sdt>
      <w:r>
        <w:t xml:space="preserve">. Das Internet hat </w:t>
      </w:r>
      <w:r>
        <w:t xml:space="preserve">bei der Vermittlung von Partnern </w:t>
      </w:r>
      <w:r>
        <w:t xml:space="preserve">einen starken Anstieg erfahren und ähnelt den Zahlen von </w:t>
      </w:r>
      <w:sdt>
        <w:sdtPr>
          <w:alias w:val="To edit, see citavi.com/edit"/>
          <w15:appearance w15:val="boundingBox"/>
          <w:id w:val="-1591379496"/>
          <w:placeholder>
            <w:docPart w:val="37B2EE32C16140BDBF71FF468FAA7D3B"/>
          </w:placeholder>
          <w:tag w:val="CitaviPlaceholder#923e4c4d-779e-439b-9176-62954486fdee"/>
          <w:rPr/>
        </w:sdtPr>
        <w:sdtContent>
          <w:r>
            <w:fldChar w:fldCharType="begin"/>
          </w:r>
          <w:r>
            <w:instrText xml:space="preserve">ADDIN CitaviPlaceholder{eyIkaWQiOiIxIiwiJHR5c</w:instrText>
          </w:r>
          <w:r>
            <w:instrText xml:space="preserve">GUiOiJTd2lzc0FjYWRlbWljLkNpdGF2aS5DaXRhdGlvbnMuV29yZFBsYWNlaG9sZGVyLCBTd2lzc0FjYWRlbWljLkNpdGF2aSIsIkFzc29jaWF0ZVdpdGhQbGFjZWhvbGRlclRhZyI6IkNpdGF2aVBsYWNlaG9sZGVyIzQxMTBkM2YwLTg0ZTItNDVmMi1iMzZiLWJjMGU0YWVlMzk3OSIsIkVudHJpZXMiOlt7IiRpZCI6IjIiLCIkdHlwZSI6I</w:instrText>
          </w:r>
          <w:r>
            <w:instrText xml:space="preserve">lN3aXNzQWNhZGVtaWMuQ2l0YXZpLkNpdGF0aW9ucy5Xb3JkUGxhY2Vob2xkZXJFbnRyeSwgU3dpc3NBY2FkZW1pYy5DaXRhdmkiLCJJZCI6IjAwODcwMmNmLTM5ZjUtNDdkNC1hYWUzLWY3ZTdkYTA4YTAzMiIsIlJhbmdlTGVuZ3RoIjoyMCwiUmVmZXJlbmNlSWQiOiI1Zjg3ZWZlYi1lY2RiLTRlYzktOTg0NS01ZTY5Y2YxMTNlZTkiLCJOb</w:instrText>
          </w:r>
          <w:r>
            <w:instrText xml:space="preserve">1BhciI6dHJ1ZSwiUGVyc29uT25seSI6dHJ1ZSwiUmVmZXJlbmNlIjp7IiRpZCI6IjMiLCIkdHlwZSI6IlN3aXNzQWNhZGVtaWMuQ2l0YXZpLlJlZmVyZW5jZSwgU3dpc3NBY2FkZW1pYy5DaXRhdmkiLCJBYnN0cmFjdENvbXBsZXhpdHkiOjAsIkFic3RyYWN0U291cmNlVGV4dEZvcm1hdCI6MCwiQXV0aG9ycyI6W3siJGlkIjoiNCIsIiR0e</w:instrText>
          </w:r>
          <w:r>
            <w:instrText xml:space="preserve">XBlIjoiU3dpc3NBY2FkZW1pYy5DaXRhdmkuUGVyc29uLCBTd2lzc0FjYWRlbWljLkNpdGF2aSIsIkZpcnN0TmFtZSI6Ik1pY2hhZWwiLCJMYXN0TmFtZSI6IlJvc2VuZmVsZCIsIk1pZGRsZU5hbWUiOiJKLiIsIlByb3RlY3RlZCI6ZmFsc2UsIlNleCI6MiwiQ3JlYXRlZEJ5IjoiX0xlZW5hIE1hYcOfIiwiQ3JlYXRlZE9uIjoiMjAyMS0wN</w:instrText>
          </w:r>
          <w:r>
            <w:instrText xml:space="preserve">S0wMVQxMDo0MzoyNyIsIk1vZGlmaWVkQnkiOiJfTGVlbmEgTWFhw58iLCJJZCI6ImY5ODM3NTRiLTRlODAtNDI3ZC05NTc3LTAzNTUzMGVmMjcwZSIsIk1vZGlmaWVkT24iOiIyMDIxLTA1LTAxVDEwOjQzOjI3IiwiUHJvamVjdCI6eyIkaWQiOiI1IiwiJHR5cGUiOiJTd2lzc0FjYWRlbWljLkNpdGF2aS5Qcm9qZWN0LCBTd2lzc0FjYWRlb</w:instrText>
          </w:r>
          <w:r>
            <w:instrText xml:space="preserve">WljLkNpdGF2aSJ9fSx7IiRpZCI6IjYiLCIkdHlwZSI6IlN3aXNzQWNhZGVtaWMuQ2l0YXZpLlBlcnNvbiwgU3dpc3NBY2FkZW1pYy5DaXRhdmkiLCJGaXJzdE5hbWUiOiJSZXViZW4iLCJMYXN0TmFtZSI6IlRob21hcyIsIk1pZGRsZU5hbWUiOiJKLiIsIlByb3RlY3RlZCI6ZmFsc2UsIlNleCI6MiwiQ3JlYXRlZEJ5IjoiX0xlZW5hIE1hY</w:instrText>
          </w:r>
          <w:r>
            <w:instrText xml:space="preserve">cOfIiwiQ3JlYXRlZE9uIjoiMjAyMS0wNS0wMVQxMDo0MzoyNyIsIk1vZGlmaWVkQnkiOiJfTGVlbmEgTWFhw58iLCJJZCI6IjYwZjZkZDAyLTQzYTMtNDgzYi05NWQ4LTg0Y2EyNjY3MjBiOSIsIk1vZGlmaWVkT24iOiIyMDIxLTA1LTAxVDEwOjQzOjI3IiwiUHJvamVjdCI6eyIkcmVmIjoiNSJ9fV0sIkNpdGF0aW9uS2V5VXBkYXRlVHlwZ</w:instrText>
          </w:r>
          <w:r>
            <w:instrText xml:space="preserve">SI6MCwiQ29sbGFib3JhdG9ycyI6W10sIkRvaSI6IjEwLjExNzcvMDAwMzEyMjQxMjQ0ODA1MCIsIkVkaXRvcnMiOltdLCJFdmFsdWF0aW9uQ29tcGxleGl0eSI6MCwiRXZhbHVhdGlvblNvdXJjZVRleHRGb3JtYXQiOjAsIkdyb3VwcyI6W10sIkhhc0xhYmVsMSI6ZmFsc2UsIkhhc0xhYmVsMiI6ZmFsc2UsIktleXdvcmRzIjpbXSwiTG9jY</w:instrText>
          </w:r>
          <w:r>
            <w:instrText xml:space="preserve">XRpb25zIjpbeyIkaWQiOiI3IiwiJHR5cGUiOiJTd2lzc0FjYWRlbWljLkNpdGF2aS5Mb2NhdGlvbiwgU3dpc3NBY2FkZW1pYy5DaXRhdmkiLCJBZGRyZXNzIjp7IiRpZCI6IjgiLCIkdHlwZSI6IlN3aXNzQWNhZGVtaWMuQ2l0YXZpLkxpbmtlZFJlc291cmNlLCBTd2lzc0FjYWRlbWljLkNpdGF2aSIsIkxpbmtlZFJlc291cmNlVHlwZSI6N</w:instrText>
          </w:r>
          <w:r>
            <w:instrText xml:space="preserve">SwiT3JpZ2luYWxTdHJpbmciOiIxMC4xMTc3LzAwMDMxMjI0MTI0NDgwNTAiLCJVcmlTdHJpbmciOiJodHRwczovL2RvaS5vcmcvMTAuMTE3Ny8wMDAzMTIyNDEyNDQ4MDUwIiwiTGlua2VkUmVzb3VyY2VTdGF0dXMiOjgsIlByb3BlcnRpZXMiOnsiJGlkIjoiOSIsIiR0eXBlIjoiU3dpc3NBY2FkZW1pYy5DaXRhdmkuTGlua2VkUmVzb3VyY</w:instrText>
          </w:r>
          <w:r>
            <w:instrText xml:space="preserve">2VQcm9wZXJ0aWVzLCBTd2lzc0FjYWRlbWljLkNpdGF2aSJ9LCJTeW5jRm9sZGVyVHlwZSI6MCwiSXNMb2NhbENsb3VkUHJvamVjdEZpbGVMaW5rIjpmYWxzZSwiSXNDbG91ZFJlc3RvcmUiOmZhbHNlLCJJc0Nsb3VkQ29weSI6ZmFsc2UsIkF0dGFjaG1lbnRGb2xkZXJXYXNJbkZhbGxiYWNrTW9kZSI6ZmFsc2V9LCJBbm5vdGF0aW9ucyI6W</w:instrText>
          </w:r>
          <w:r>
            <w:instrText xml:space="preserve">10sIkxvY2F0aW9uVHlwZSI6MCwiTWlycm9yc1JlZmVyZW5jZVByb3BlcnR5SWQiOjEyOCwiQ3JlYXRlZEJ5IjoiX0xlZW5hIE1hYcOfIiwiQ3JlYXRlZE9uIjoiMjAyMS0wNS0wMVQxMDo0MzoyNyIsIk1vZGlmaWVkQnkiOiJfTGVlbmEgTWFhw58iLCJJZCI6ImFlYmZjM2QzLWJkZmYtNGY2MC1hOTI1LWQ3Yjc4MDcwYWI0NSIsIk1vZGlma</w:instrText>
          </w:r>
          <w:r>
            <w:instrText xml:space="preserve">WVkT24iOiIyMDIxLTA1LTAxVDEwOjQzOjI3IiwiUHJvamVjdCI6eyIkcmVmIjoiNSJ9fV0sIk51bWJlciI6IjQiLCJPcmdhbml6YXRpb25zIjpbXSwiT3RoZXJzSW52b2x2ZWQiOltdLCJQYWdlUmFuZ2UiOiI8c3A+XHJcbiAgPG4+NTIzPC9uPlxyXG4gIDxpbj50cnVlPC9pbj5cclxuICA8b3M+NTIzPC9vcz5cclxuICA8cHM+NTIzPC9wc</w:instrText>
          </w:r>
          <w:r>
            <w:instrText xml:space="preserve">z5cclxuPC9zcD5cclxuPGVwPlxyXG4gIDxuPjU0Nzwvbj5cclxuICA8aW4+dHJ1ZTwvaW4+XHJcbiAgPG9zPjU0Nzwvb3M+XHJcbiAgPHBzPjU0NzwvcHM+XHJcbjwvZXA+XHJcbjxvcz41MjMtNTQ3PC9vcz4iLCJQZXJpb2RpY2FsIjp7IiRpZCI6IjEwIiwiJHR5cGUiOiJTd2lzc0FjYWRlbWljLkNpdGF2aS5QZXJpb2RpY2FsLCBTd2lzc</w:instrText>
          </w:r>
          <w:r>
            <w:instrText xml:space="preserve">0FjYWRlbWljLkNpdGF2aSIsIkVpc3NuIjoiMTkzOS04MjcxIiwiSXNzbiI6IjAwMDMtMTIyNCIsIk5hbWUiOiJBbWVyaWNhbiBTb2Npb2xvZ2ljYWwgUmV2aWV3IiwiUGFnaW5hdGlvbiI6MCwiUHJvdGVjdGVkIjpmYWxzZSwiU3RhbmRhcmRBYmJyZXZpYXRpb24iOiJBbSBTb2Npb2wgUmV2IiwiQ3JlYXRlZEJ5IjoiX0xlZW5hIE1hYcOfI</w:instrText>
          </w:r>
          <w:r>
            <w:instrText xml:space="preserve">iwiQ3JlYXRlZE9uIjoiMjAyMS0wNS0wMVQxMDo0MzoyNyIsIk1vZGlmaWVkQnkiOiJfTGVlbmEgTWFhw58iLCJJZCI6IjM1Mzg0ZGIyLTFkNGUtNGY0MC1hOGVjLTQxM2M2ODRjOWIwYiIsIk1vZGlmaWVkT24iOiIyMDIxLTA1LTAxVDEwOjQzOjI3IiwiUHJvamVjdCI6eyIkcmVmIjoiNSJ9fSwiUHVibGlzaGVycyI6W10sIlF1b3RhdGlvb</w:instrText>
          </w:r>
          <w:r>
            <w:instrText xml:space="preserve">nMiOltdLCJSYXRpbmciOjAsIlJlZmVyZW5jZVR5cGUiOiJKb3VybmFsQXJ0aWNsZSIsIlNob3J0VGl0bGUiOiJSb3NlbmZlbGQsIFRob21hcyAyMDEyIOKAkyBTZWFyY2hpbmcgZm9yIGEgTWF0ZSIsIlNob3J0VGl0bGVVcGRhdGVUeXBlIjowLCJTb3VyY2VPZkJpYmxpb2dyYXBoaWNJbmZvcm1hdGlvbiI6IkNyb3NzUmVmIiwiU3RhdGljS</w:instrText>
          </w:r>
          <w:r>
            <w:instrText xml:space="preserve">WRzIjpbIjdkZGZhYWZiLTQ2YWItNGY2Mi1hMzAyLTA4Y2U0NjI0YjcwNCJdLCJUYWJsZU9mQ29udGVudHNDb21wbGV4aXR5IjowLCJUYWJsZU9mQ29udGVudHNTb3VyY2VUZXh0Rm9ybWF0IjowLCJUYXNrcyI6W10sIlRpdGxlIjoiU2VhcmNoaW5nIGZvciBhIE1hdGU6IFRoZSBSaXNlIG9mIHRoZSBJbnRlcm5ldCBhcyBhIFNvY2lhbCBJb</w:instrText>
          </w:r>
          <w:r>
            <w:instrText xml:space="preserve">nRlcm1lZGlhcnkiLCJUcmFuc2xhdG9ycyI6W10sIlZvbHVtZSI6Ijc3IiwiWWVhciI6IjIwMTIiLCJZZWFyUmVzb2x2ZWQiOiIyMDEyIiwiQ3JlYXRlZEJ5IjoiX0xlZW5hIE1hYcOfIiwiQ3JlYXRlZE9uIjoiMjAyMS0wNS0wMVQxMDo0MzoyNyIsIk1vZGlmaWVkQnkiOiJfSFAiLCJJZCI6IjVmODdlZmViLWVjZGItNGVjOS05ODQ1LTVlN</w:instrText>
          </w:r>
          <w:r>
            <w:instrText xml:space="preserve">jljZjExM2VlOSIsIk1vZGlmaWVkT24iOiIyMDIxLTEwLTMxVDIyOjQyOjQyIiwiUHJvamVjdCI6eyIkcmVmIjoiNSJ9fSwiVXNlTnVtYmVyaW5nVHlwZU9mUGFyZW50RG9jdW1lbnQiOmZhbHNlfV0sIkZvcm1hdHRlZFRleHQiOnsiJGlkIjoiMTEiLCJDb3VudCI6MSwiVGV4dFVuaXRzIjpbeyIkaWQiOiIxMiIsIkZvbnRTdHlsZSI6eyIka</w:instrText>
          </w:r>
          <w:r>
            <w:instrText xml:space="preserve">WQiOiIxMyIsIk5ldXRyYWwiOnRydWV9LCJSZWFkaW5nT3JkZXIiOjEsIlRleHQiOiJSb3NlbmZlbGQgdW5kIFRob21hcyJ9XX0sIlRhZyI6IkNpdGF2aVBsYWNlaG9sZGVyIzkyM2U0YzRkLTc3OWUtNDM5Yi05MTc2LTYyOTU0NDg2ZmRlZSIsIlRleHQiOiJSb3NlbmZlbGQgdW5kIFRob21hcyIsIldBSVZlcnNpb24iOiI2LjEwLjAuMCJ9}</w:instrText>
          </w:r>
          <w:r>
            <w:fldChar w:fldCharType="separate"/>
          </w:r>
          <w:r>
            <w:t xml:space="preserve">Rosenfeld und Thomas</w:t>
          </w:r>
          <w:r>
            <w:fldChar w:fldCharType="end"/>
          </w:r>
        </w:sdtContent>
      </w:sdt>
      <w:r>
        <w:t xml:space="preserve"> </w:t>
      </w:r>
      <w:sdt>
        <w:sdtPr>
          <w:alias w:val="To edit, see citavi.com/edit"/>
          <w15:appearance w15:val="boundingBox"/>
          <w:id w:val="611560490"/>
          <w:placeholder>
            <w:docPart w:val="37B2EE32C16140BDBF71FF468FAA7D3B"/>
          </w:placeholder>
          <w:tag w:val="CitaviPlaceholder#4110d3f0-84e2-45f2-b36b-bc0e4aee3979"/>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G9sZGVyIzkyM2U0YzRkLTc3OWUtNDM5Yi05MTc2LTYyO</w:instrText>
          </w:r>
          <w:r>
            <w:instrText xml:space="preserve">TU0NDg2ZmRlZSIsIkVudHJpZXMiOlt7IiRpZCI6IjIiLCIkdHlwZSI6IlN3aXNzQWNhZGVtaWMuQ2l0YXZpLkNpdGF0aW9ucy5Xb3JkUGxhY2Vob2xkZXJFbnRyeSwgU3dpc3NBY2FkZW1pYy5DaXRhdmkiLCJJZCI6IjhkMmM0YjI1LTZjZGMtNDgzOS05ZTExLWU5OTk1YjNmMWQyMCIsIlJhbmdlTGVuZ3RoIjo2LCJSZWZlcmVuY2VJZCI6I</w:instrText>
          </w:r>
          <w:r>
            <w:instrText xml:space="preserve">jVmODdlZmViLWVjZGItNGVjOS05ODQ1LTVlNjljZjExM2VlOSIsIlJlZmVyZW5jZSI6eyIkaWQiOiIzIiwiJHR5cGUiOiJTd2lzc0FjYWRlbWljLkNpdGF2aS5SZWZlcmVuY2UsIFN3aXNzQWNhZGVtaWMuQ2l0YXZpIiwiQWJzdHJhY3RDb21wbGV4aXR5IjowLCJBYnN0cmFjdFNvdXJjZVRleHRGb3JtYXQiOjAsIkF1dGhvcnMiOlt7IiRpZ</w:instrText>
          </w:r>
          <w:r>
            <w:instrText xml:space="preserve">CI6IjQiLCIkdHlwZSI6IlN3aXNzQWNhZGVtaWMuQ2l0YXZpLlBlcnNvbiwgU3dpc3NBY2FkZW1pYy5DaXRhdmkiLCJGaXJzdE5hbWUiOiJNaWNoYWVsIiwiTGFzdE5hbWUiOiJSb3NlbmZlbGQiLCJNaWRkbGVOYW1lIjoiSi4iLCJQcm90ZWN0ZWQiOmZhbHNlLCJTZXgiOjIsIkNyZWF0ZWRCeSI6Il9MZWVuYSBNYWHDnyIsIkNyZWF0ZWRPb</w:instrText>
          </w:r>
          <w:r>
            <w:instrText xml:space="preserve">iI6IjIwMjEtMDUtMDFUMTA6NDM6MjciLCJNb2RpZmllZEJ5IjoiX0xlZW5hIE1hYcOfIiwiSWQiOiJmOTgzNzU0Yi00ZTgwLTQyN2QtOTU3Ny0wMzU1MzBlZjI3MGUiLCJNb2RpZmllZE9uIjoiMjAyMS0wNS0wMVQxMDo0MzoyNyIsIlByb2plY3QiOnsiJGlkIjoiNSIsIiR0eXBlIjoiU3dpc3NBY2FkZW1pYy5DaXRhdmkuUHJvamVjdCwgU</w:instrText>
          </w:r>
          <w:r>
            <w:instrText xml:space="preserve">3dpc3NBY2FkZW1pYy5DaXRhdmkifX0seyIkaWQiOiI2IiwiJHR5cGUiOiJTd2lzc0FjYWRlbWljLkNpdGF2aS5QZXJzb24sIFN3aXNzQWNhZGVtaWMuQ2l0YXZpIiwiRmlyc3ROYW1lIjoiUmV1YmVuIiwiTGFzdE5hbWUiOiJUaG9tYXMiLCJNaWRkbGVOYW1lIjoiSi4iLCJQcm90ZWN0ZWQiOmZhbHNlLCJTZXgiOjIsIkNyZWF0ZWRCeSI6I</w:instrText>
          </w:r>
          <w:r>
            <w:instrText xml:space="preserve">l9MZWVuYSBNYWHDnyIsIkNyZWF0ZWRPbiI6IjIwMjEtMDUtMDFUMTA6NDM6MjciLCJNb2RpZmllZEJ5IjoiX0xlZW5hIE1hYcOfIiwiSWQiOiI2MGY2ZGQwMi00M2EzLTQ4M2ItOTVkOC04NGNhMjY2NzIwYjkiLCJNb2RpZmllZE9uIjoiMjAyMS0wNS0wMVQxMDo0MzoyNyIsIlByb2plY3QiOnsiJHJlZiI6IjUifX1dLCJDaXRhdGlvbktle</w:instrText>
          </w:r>
          <w:r>
            <w:instrText xml:space="preserve">VVwZGF0ZVR5cGUiOjAsIkNvbGxhYm9yYXRvcnMiOltdLCJEb2kiOiIxMC4xMTc3LzAwMDMxMjI0MTI0NDgwNTAiLCJFZGl0b3JzIjpbXSwiRXZhbHVhdGlvbkNvbXBsZXhpdHkiOjAsIkV2YWx1YXRpb25Tb3VyY2VUZXh0Rm9ybWF0IjowLCJHcm91cHMiOltdLCJIYXNMYWJlbDEiOmZhbHNlLCJIYXNMYWJlbDIiOmZhbHNlLCJLZXl3b3Jkc</w:instrText>
          </w:r>
          <w:r>
            <w:instrText xml:space="preserve">yI6W10sIkxvY2F0aW9ucyI6W3siJGlkIjoiNyIsIiR0eXBlIjoiU3dpc3NBY2FkZW1pYy5DaXRhdmkuTG9jYXRpb24sIFN3aXNzQWNhZGVtaWMuQ2l0YXZpIiwiQWRkcmVzcyI6eyIkaWQiOiI4IiwiJHR5cGUiOiJTd2lzc0FjYWRlbWljLkNpdGF2aS5MaW5rZWRSZXNvdXJjZSwgU3dpc3NBY2FkZW1pYy5DaXRhdmkiLCJMaW5rZWRSZXNvd</w:instrText>
          </w:r>
          <w:r>
            <w:instrText xml:space="preserve">XJjZVR5cGUiOjUsIk9yaWdpbmFsU3RyaW5nIjoiMTAuMTE3Ny8wMDAzMTIyNDEyNDQ4MDUwIiwiVXJpU3RyaW5nIjoiaHR0cHM6Ly9kb2kub3JnLzEwLjExNzcvMDAwMzEyMjQxMjQ0ODA1MCIsIkxpbmtlZFJlc291cmNlU3RhdHVzIjo4LCJQcm9wZXJ0aWVzIjp7IiRpZCI6IjkiLCIkdHlwZSI6IlN3aXNzQWNhZGVtaWMuQ2l0YXZpLkxpb</w:instrText>
          </w:r>
          <w:r>
            <w:instrText xml:space="preserve">mtlZFJlc291cmNlUHJvcGVydGllcywgU3dpc3NBY2FkZW1pYy5DaXRhdmkifSwiU3luY0ZvbGRlclR5cGUiOjAsIklzTG9jYWxDbG91ZFByb2plY3RGaWxlTGluayI6ZmFsc2UsIklzQ2xvdWRSZXN0b3JlIjpmYWxzZSwiSXNDbG91ZENvcHkiOmZhbHNlLCJBdHRhY2htZW50Rm9sZGVyV2FzSW5GYWxsYmFja01vZGUiOmZhbHNlfSwiQW5ub</w:instrText>
          </w:r>
          <w:r>
            <w:instrText xml:space="preserve">3RhdGlvbnMiOltdLCJMb2NhdGlvblR5cGUiOjAsIk1pcnJvcnNSZWZlcmVuY2VQcm9wZXJ0eUlkIjoxMjgsIkNyZWF0ZWRCeSI6Il9MZWVuYSBNYWHDnyIsIkNyZWF0ZWRPbiI6IjIwMjEtMDUtMDFUMTA6NDM6MjciLCJNb2RpZmllZEJ5IjoiX0xlZW5hIE1hYcOfIiwiSWQiOiJhZWJmYzNkMy1iZGZmLTRmNjAtYTkyNS1kN2I3ODA3MGFiN</w:instrText>
          </w:r>
          <w:r>
            <w:instrText xml:space="preserve">DUiLCJNb2RpZmllZE9uIjoiMjAyMS0wNS0wMVQxMDo0MzoyNyIsIlByb2plY3QiOnsiJHJlZiI6IjUifX1dLCJOdW1iZXIiOiI0IiwiT3JnYW5pemF0aW9ucyI6W10sIk90aGVyc0ludm9sdmVkIjpbXSwiUGFnZVJhbmdlIjoiPHNwPlxyXG4gIDxuPjUyMzwvbj5cclxuICA8aW4+dHJ1ZTwvaW4+XHJcbiAgPG9zPjUyMzwvb3M+XHJcbiAgP</w:instrText>
          </w:r>
          <w:r>
            <w:instrText xml:space="preserve">HBzPjUyMzwvcHM+XHJcbjwvc3A+XHJcbjxlcD5cclxuICA8bj41NDc8L24+XHJcbiAgPGluPnRydWU8L2luPlxyXG4gIDxvcz41NDc8L29zPlxyXG4gIDxwcz41NDc8L3BzPlxyXG48L2VwPlxyXG48b3M+NTIzLTU0Nzwvb3M+IiwiUGVyaW9kaWNhbCI6eyIkaWQiOiIxMCIsIiR0eXBlIjoiU3dpc3NBY2FkZW1pYy5DaXRhdmkuUGVyaW9ka</w:instrText>
          </w:r>
          <w:r>
            <w:instrText xml:space="preserve">WNhbCwgU3dpc3NBY2FkZW1pYy5DaXRhdmkiLCJFaXNzbiI6IjE5MzktODI3MSIsIklzc24iOiIwMDAzLTEyMjQiLCJOYW1lIjoiQW1lcmljYW4gU29jaW9sb2dpY2FsIFJldmlldyIsIlBhZ2luYXRpb24iOjAsIlByb3RlY3RlZCI6ZmFsc2UsIlN0YW5kYXJkQWJicmV2aWF0aW9uIjoiQW0gU29jaW9sIFJldiIsIkNyZWF0ZWRCeSI6Il9MZ</w:instrText>
          </w:r>
          <w:r>
            <w:instrText xml:space="preserve">WVuYSBNYWHDnyIsIkNyZWF0ZWRPbiI6IjIwMjEtMDUtMDFUMTA6NDM6MjciLCJNb2RpZmllZEJ5IjoiX0xlZW5hIE1hYcOfIiwiSWQiOiIzNTM4NGRiMi0xZDRlLTRmNDAtYThlYy00MTNjNjg0YzliMGIiLCJNb2RpZmllZE9uIjoiMjAyMS0wNS0wMVQxMDo0MzoyNyIsIlByb2plY3QiOnsiJHJlZiI6IjUifX0sIlB1Ymxpc2hlcnMiOltdL</w:instrText>
          </w:r>
          <w:r>
            <w:instrText xml:space="preserve">CJRdW90YXRpb25zIjpbXSwiUmF0aW5nIjowLCJSZWZlcmVuY2VUeXBlIjoiSm91cm5hbEFydGljbGUiLCJTaG9ydFRpdGxlIjoiUm9zZW5mZWxkLCBUaG9tYXMgMjAxMiDigJMgU2VhcmNoaW5nIGZvciBhIE1hdGUiLCJTaG9ydFRpdGxlVXBkYXRlVHlwZSI6MCwiU291cmNlT2ZCaWJsaW9ncmFwaGljSW5mb3JtYXRpb24iOiJDcm9zc1JlZ</w:instrText>
          </w:r>
          <w:r>
            <w:instrText xml:space="preserve">iIsIlN0YXRpY0lkcyI6WyI3ZGRmYWFmYi00NmFiLTRmNjItYTMwMi0wOGNlNDYyNGI3MDQiXSwiVGFibGVPZkNvbnRlbnRzQ29tcGxleGl0eSI6MCwiVGFibGVPZkNvbnRlbnRzU291cmNlVGV4dEZvcm1hdCI6MCwiVGFza3MiOltdLCJUaXRsZSI6IlNlYXJjaGluZyBmb3IgYSBNYXRlOiBUaGUgUmlzZSBvZiB0aGUgSW50ZXJuZXQgYXMgY</w:instrText>
          </w:r>
          <w:r>
            <w:instrText xml:space="preserve">SBTb2NpYWwgSW50ZXJtZWRpYXJ5IiwiVHJhbnNsYXRvcnMiOltdLCJWb2x1bWUiOiI3NyIsIlllYXIiOiIyMDEyIiwiWWVhclJlc29sdmVkIjoiMjAxMiIsIkNyZWF0ZWRCeSI6Il9MZWVuYSBNYWHDnyIsIkNyZWF0ZWRPbiI6IjIwMjEtMDUtMDFUMTA6NDM6MjciLCJNb2RpZmllZEJ5IjoiX0hQIiwiSWQiOiI1Zjg3ZWZlYi1lY2RiLTRlY</w:instrText>
          </w:r>
          <w:r>
            <w:instrText xml:space="preserve">zktOTg0NS01ZTY5Y2YxMTNlZTkiLCJNb2RpZmllZE9uIjoiMjAyMS0xMC0zMVQyMjo0Mjo0MiIsIlByb2plY3QiOnsiJHJlZiI6IjUifX0sIlVzZU51bWJlcmluZ1R5cGVPZlBhcmVudERvY3VtZW50IjpmYWxzZSwiWWVhck9ubHkiOnRydWV9XSwiRm9ybWF0dGVkVGV4dCI6eyIkaWQiOiIxMSIsIkNvdW50IjoxLCJUZXh0VW5pdHMiOlt7I</w:instrText>
          </w:r>
          <w:r>
            <w:instrText xml:space="preserve">iRpZCI6IjEyIiwiRm9udFN0eWxlIjp7IiRpZCI6IjEzIiwiTmV1dHJhbCI6dHJ1ZX0sIlJlYWRpbmdPcmRlciI6MSwiVGV4dCI6IigyMDEyKSJ9XX0sIlRhZyI6IkNpdGF2aVBsYWNlaG9sZGVyIzQxMTBkM2YwLTg0ZTItNDVmMi1iMzZiLWJjMGU0YWVlMzk3OSIsIlRleHQiOiIoMjAxMikiLCJXQUlWZXJzaW9uIjoiNi4xMC4wLjAifQ==}</w:instrText>
          </w:r>
          <w:r>
            <w:fldChar w:fldCharType="separate"/>
          </w:r>
          <w:r>
            <w:t xml:space="preserve">(2012)</w:t>
          </w:r>
          <w:r>
            <w:fldChar w:fldCharType="end"/>
          </w:r>
        </w:sdtContent>
      </w:sdt>
      <w:r>
        <w:t xml:space="preserve"> in den USA</w:t>
      </w:r>
      <w:r>
        <w:t xml:space="preserve">. </w:t>
      </w:r>
      <w:r>
        <w:t xml:space="preserve">Potarcas</w:t>
      </w:r>
      <w:r>
        <w:t xml:space="preserve"> Ergebnisse </w:t>
      </w:r>
      <w:r>
        <w:t xml:space="preserve">belegen</w:t>
      </w:r>
      <w:r>
        <w:t xml:space="preserve">, dass sowohl</w:t>
      </w:r>
      <w:r>
        <w:t xml:space="preserve"> zwischen</w:t>
      </w:r>
      <w:r>
        <w:t xml:space="preserve"> Dating-Apps als auch Dating-Webseiten und der</w:t>
      </w:r>
      <w:r>
        <w:t xml:space="preserve"> Entfernung zum Partner</w:t>
      </w:r>
      <w:r>
        <w:t xml:space="preserve"> positive Effekte vorliegen. </w:t>
      </w:r>
      <w:r>
        <w:t xml:space="preserve">Partnerschaften</w:t>
      </w:r>
      <w:r>
        <w:t xml:space="preserve"> über Dating-Apps sind </w:t>
      </w:r>
      <w:r>
        <w:t xml:space="preserve">im Vergleich zu Offline-</w:t>
      </w:r>
      <w:r>
        <w:t xml:space="preserve">Treffen</w:t>
      </w:r>
      <w:r>
        <w:t xml:space="preserve"> </w:t>
      </w:r>
      <w:r>
        <w:t xml:space="preserve">sowohl mit einer </w:t>
      </w:r>
      <w:r>
        <w:t xml:space="preserve">weiteren</w:t>
      </w:r>
      <w:r>
        <w:t xml:space="preserve"> geografischen Entfernung bei mittleren Strecken als auch bei </w:t>
      </w:r>
      <w:r>
        <w:t xml:space="preserve">langen Strecken </w:t>
      </w:r>
      <w:r>
        <w:t xml:space="preserve">verbunden. </w:t>
      </w:r>
      <w:r>
        <w:t xml:space="preserve">Die erweiterten Suchmöglichkeiten vereinfachen es, Beziehungen zu </w:t>
      </w:r>
      <w:r>
        <w:t xml:space="preserve">geografisch weiter entfernt lebenden </w:t>
      </w:r>
      <w:r>
        <w:t xml:space="preserve">Personen aufzubauen. </w:t>
      </w:r>
      <w:r>
        <w:t xml:space="preserve">Bei den Dating-Webseiten </w:t>
      </w:r>
      <w:r>
        <w:t xml:space="preserve">wird</w:t>
      </w:r>
      <w:r>
        <w:t xml:space="preserve"> hauptsächlich ein Effekt bei langen Strecken fest</w:t>
      </w:r>
      <w:r>
        <w:t xml:space="preserve">gestellt</w:t>
      </w:r>
      <w:r>
        <w:t xml:space="preserve">, was darauf schließen lässt, dass die Personen breiter suchen</w:t>
      </w:r>
      <w:r>
        <w:t xml:space="preserve">. </w:t>
      </w:r>
      <w:r>
        <w:t xml:space="preserve">Es</w:t>
      </w:r>
      <w:r>
        <w:t xml:space="preserve"> entstehen </w:t>
      </w:r>
      <w:r>
        <w:t xml:space="preserve">also </w:t>
      </w:r>
      <w:r>
        <w:t xml:space="preserve">eher</w:t>
      </w:r>
      <w:r>
        <w:t xml:space="preserve"> </w:t>
      </w:r>
      <w:r>
        <w:t xml:space="preserve">B</w:t>
      </w:r>
      <w:r>
        <w:t xml:space="preserve">eziehungen außerhalb des </w:t>
      </w:r>
      <w:r>
        <w:t xml:space="preserve">eigenen </w:t>
      </w:r>
      <w:r>
        <w:t xml:space="preserve">Wohnraumes.</w:t>
      </w:r>
      <w:r>
        <w:t xml:space="preserve"> Dating-Apps fördern im Gegensatz zu Online-Dating den Kontakt zu geografisch benachbarten Räum</w:t>
      </w:r>
      <w:r>
        <w:t xml:space="preserve">en </w:t>
      </w:r>
      <w:sdt>
        <w:sdtPr>
          <w:alias w:val="To edit, see citavi.com/edit"/>
          <w15:appearance w15:val="boundingBox"/>
          <w:id w:val="1123188535"/>
          <w:placeholder>
            <w:docPart w:val="DefaultPlaceholder_-1854013440"/>
          </w:placeholder>
          <w:tag w:val="CitaviPlaceholder#c91ea6f4-96b9-4970-96c1-6596d62af002"/>
          <w:rPr/>
        </w:sdtPr>
        <w:sdtContent>
          <w:r>
            <w:fldChar w:fldCharType="begin"/>
          </w:r>
          <w:r>
            <w:instrText xml:space="preserve">ADDIN CitaviPlaceholder{eyIkaWQiOiIxIiwiJHR5cGUiOiJTd2lzc0FjYWRlbWljLkNpdGF2aS5DaXRhdGlvbnMuV29yZFBsYWNla</w:instrText>
          </w:r>
          <w:r>
            <w:instrText xml:space="preserve">G9sZGVyLCBTd2lzc0FjYWRlbWljLkNpdGF2aSIsIkVudHJpZXMiOlt7IiRpZCI6IjIiLCIkdHlwZSI6IlN3aXNzQWNhZGVtaWMuQ2l0YXZpLkNpdGF0aW9ucy5Xb3JkUGxhY2Vob2xkZXJFbnRyeSwgU3dpc3NBY2FkZW1pYy5DaXRhdmkiLCJJZCI6Ijg2MmVjYzQ5LWMwYmQtNDkwYS1iMTJlLTA4MTIzMGI2YTA3NCIsIlJhbmdlTGVuZ3RoI</w:instrText>
          </w:r>
          <w:r>
            <w:instrText xml:space="preserve">joyMSwiUmVmZXJlbmNlSWQiOiI4OGQ2OTdjYy00OGRjLTQ3NzYtYTJiYi1lMWEyMzYwNjZhZTgiLCJQYWdlUmFuZ2UiOnsiJGlkIjoiMyIsIiR0eXBlIjoiU3dpc3NBY2FkZW1pYy5QYWdlUmFuZ2UsIFN3aXNzQWNhZGVtaWMiLCJFbmRQYWdlIjp7IiRpZCI6IjQiLCIkdHlwZSI6IlN3aXNzQWNhZGVtaWMuUGFnZU51bWJlciwgU3dpc3NBY</w:instrText>
          </w:r>
          <w:r>
            <w:instrText xml:space="preserve">2FkZW1pYyIsIklzRnVsbHlOdW1lcmljIjpmYWxzZSwiTnVtYmVyaW5nVHlwZSI6MCwiTnVtZXJhbFN5c3RlbSI6LTEsIk9yaWdpbmFsU3RyaW5nIjoiMTciLCJQcmV0dHlTdHJpbmciOiIxNyJ9LCJOdW1iZXJpbmdUeXBlIjowLCJOdW1lcmFsU3lzdGVtIjotMSwiT3JpZ2luYWxTdHJpbmciOiIxMy0xNyIsIlN0YXJ0UGFnZSI6eyIkaWQiO</w:instrText>
          </w:r>
          <w:r>
            <w:instrText xml:space="preserve">iI1IiwiJHR5cGUiOiJTd2lzc0FjYWRlbWljLlBhZ2VOdW1iZXIsIFN3aXNzQWNhZGVtaWMiLCJJc0Z1bGx5TnVtZXJpYyI6ZmFsc2UsIk51bWJlcmluZ1R5cGUiOjAsIk51bWVyYWxTeXN0ZW0iOi0xLCJPcmlnaW5hbFN0cmluZyI6IjEzIiwiUHJldHR5U3RyaW5nIjoiMTMifX0sIlJlZmVyZW5jZSI6eyIkaWQiOiI2IiwiJHR5cGUiOiJTd</w:instrText>
          </w:r>
          <w:r>
            <w:instrText xml:space="preserve">2lzc0FjYWRlbWljLkNpdGF2aS5SZWZlcmVuY2UsIFN3aXNzQWNhZGVtaWMuQ2l0YXZpIiwiQWJzdHJhY3RDb21wbGV4aXR5IjowLCJBYnN0cmFjdFNvdXJjZVRleHRGb3JtYXQiOjAsIkF1dGhvcnMiOlt7IiRpZCI6IjciLCIkdHlwZSI6IlN3aXNzQWNhZGVtaWMuQ2l0YXZpLlBlcnNvbiwgU3dpc3NBY2FkZW1pYy5DaXRhdmkiLCJGaXJzd</w:instrText>
          </w:r>
          <w:r>
            <w:instrText xml:space="preserve">E5hbWUiOiJHaW5hIiwiTGFzdE5hbWUiOiJQb3RhcmNhIiwiUHJvdGVjdGVkIjpmYWxzZSwiU2V4IjoxLCJDcmVhdGVkQnkiOiJfTGVlbmEgTWFhw58iLCJDcmVhdGVkT24iOiIyMDIxLTA0LTI5VDA3OjM3OjI3IiwiTW9kaWZpZWRCeSI6Il9MZWVuYSBNYWHDnyIsIklkIjoiZDE0YjJmMTEtZmQ0Zi00Y2Q5LTkyZTItYjc5NTc1ODBiM2NmI</w:instrText>
          </w:r>
          <w:r>
            <w:instrText xml:space="preserve">iwiTW9kaWZpZWRPbiI6IjIwMjEtMDQtMjlUMDc6Mzc6MjciLCJQcm9qZWN0Ijp7IiRpZCI6IjgiLCIkdHlwZSI6IlN3aXNzQWNhZGVtaWMuQ2l0YXZpLlByb2plY3QsIFN3aXNzQWNhZGVtaWMuQ2l0YXZpIn19XSwiQ2l0YXRpb25LZXlVcGRhdGVUeXBlIjowLCJDb2xsYWJvcmF0b3JzIjpbXSwiRGF0ZTIiOiIzMC4xMi4yMDIwIiwiRG9pI</w:instrText>
          </w:r>
          <w:r>
            <w:instrText xml:space="preserve">joiMTAuMTM3MS9qb3VybmFsLnBvbmUuMDI0MzczMyIsIkVkaXRvcnMiOltdLCJFdmFsdWF0aW9uQ29tcGxleGl0eSI6MCwiRXZhbHVhdGlvblNvdXJjZVRleHRGb3JtYXQiOjAsIkdyb3VwcyI6W10sIkhhc0xhYmVsMSI6ZmFsc2UsIkhhc0xhYmVsMiI6dHJ1ZSwiS2V5d29yZHMiOltdLCJMYW5ndWFnZSI6ImVuZyIsIkxhbmd1YWdlQ29kZ</w:instrText>
          </w:r>
          <w:r>
            <w:instrText xml:space="preserve">SI6ImVuIiwiTG9jYXRpb25zIjpbeyIkaWQiOiI5IiwiJHR5cGUiOiJTd2lzc0FjYWRlbWljLkNpdGF2aS5Mb2NhdGlvbiwgU3dpc3NBY2FkZW1pYy5DaXRhdmkiLCJBZGRyZXNzIjp7IiRpZCI6IjEwIiwiJHR5cGUiOiJTd2lzc0FjYWRlbWljLkNpdGF2aS5MaW5rZWRSZXNvdXJjZSwgU3dpc3NBY2FkZW1pYy5DaXRhdmkiLCJMaW5rZWRSZ</w:instrText>
          </w:r>
          <w:r>
            <w:instrText xml:space="preserve">XNvdXJjZVR5cGUiOjUsIk9yaWdpbmFsU3RyaW5nIjoiUE1DNzc3MzE3NiIsIlVyaVN0cmluZyI6Imh0dHBzOi8vd3d3Lm5jYmkubmxtLm5paC5nb3YvcG1jL2FydGljbGVzL1BNQzc3NzMxNzYiLCJMaW5rZWRSZXNvdXJjZVN0YXR1cyI6OCwiUHJvcGVydGllcyI6eyIkaWQiOiIxMSIsIiR0eXBlIjoiU3dpc3NBY2FkZW1pYy5DaXRhdmkuT</w:instrText>
          </w:r>
          <w:r>
            <w:instrText xml:space="preserve">Glua2VkUmVzb3VyY2VQcm9wZXJ0aWVzLCBTd2lzc0FjYWRlbWljLkNpdGF2aSJ9LCJTeW5jRm9sZGVyVHlwZSI6MCwiSXNMb2NhbENsb3VkUHJvamVjdEZpbGVMaW5rIjpmYWxzZSwiSXNDbG91ZFJlc3RvcmUiOmZhbHNlLCJJc0Nsb3VkQ29weSI6ZmFsc2UsIkF0dGFjaG1lbnRGb2xkZXJXYXNJbkZhbGxiYWNrTW9kZSI6ZmFsc2V9LCJBb</w:instrText>
          </w:r>
          <w:r>
            <w:instrText xml:space="preserve">m5vdGF0aW9ucyI6W10sIkxvY2F0aW9uVHlwZSI6MCwiTWlycm9yc1JlZmVyZW5jZVByb3BlcnR5SWQiOjIwOCwiQ3JlYXRlZEJ5IjoiX0xlZW5hIE1hYcOfIiwiQ3JlYXRlZE9uIjoiMjAyMS0wNC0yOVQwNzozODo1NyIsIk1vZGlmaWVkQnkiOiJfTGVlbmEgTWFhw58iLCJJZCI6Ijg4Y2MzZDliLWI5OTUtNDRiNC04MDA3LTUxYjAzYTgzY</w:instrText>
          </w:r>
          <w:r>
            <w:instrText xml:space="preserve">TAzNyIsIk1vZGlmaWVkT24iOiIyMDIxLTA0LTI5VDA3OjM4OjU3IiwiUHJvamVjdCI6eyIkcmVmIjoiOCJ9fSx7IiRpZCI6IjEyIiwiJHR5cGUiOiJTd2lzc0FjYWRlbWljLkNpdGF2aS5Mb2NhdGlvbiwgU3dpc3NBY2FkZW1pYy5DaXRhdmkiLCJBZGRyZXNzIjp7IiRpZCI6IjEzIiwiJHR5cGUiOiJTd2lzc0FjYWRlbWljLkNpdGF2aS5Ma</w:instrText>
          </w:r>
          <w:r>
            <w:instrText xml:space="preserve">W5rZWRSZXNvdXJjZSwgU3dpc3NBY2FkZW1pYy5DaXRhdmkiLCJMaW5rZWRSZXNvdXJjZVR5cGUiOjUsIk9yaWdpbmFsU3RyaW5nIjoiMTAuMTM3MS9qb3VybmFsLnBvbmUuMDI0MzczMyIsIlVyaVN0cmluZyI6Imh0dHBzOi8vZG9pLm9yZy8xMC4xMzcxL2pvdXJuYWwucG9uZS4wMjQzNzMzIiwiTGlua2VkUmVzb3VyY2VTdGF0dXMiOjgsI</w:instrText>
          </w:r>
          <w:r>
            <w:instrText xml:space="preserve">lByb3BlcnRpZXMiOnsiJGlkIjoiMTQiLCIkdHlwZSI6IlN3aXNzQWNhZGVtaWMuQ2l0YXZpLkxpbmtlZFJlc291cmNlUHJvcGVydGllcywgU3dpc3NBY2FkZW1pYy5DaXRhdmkifSwiU3luY0ZvbGRlclR5cGUiOjAsIklzTG9jYWxDbG91ZFByb2plY3RGaWxlTGluayI6ZmFsc2UsIklzQ2xvdWRSZXN0b3JlIjpmYWxzZSwiSXNDbG91ZENvc</w:instrText>
          </w:r>
          <w:r>
            <w:instrText xml:space="preserve">HkiOmZhbHNlLCJBdHRhY2htZW50Rm9sZGVyV2FzSW5GYWxsYmFja01vZGUiOmZhbHNlfSwiQW5ub3RhdGlvbnMiOltdLCJMb2NhdGlvblR5cGUiOjAsIk1pcnJvcnNSZWZlcmVuY2VQcm9wZXJ0eUlkIjoxMjgsIkNyZWF0ZWRCeSI6Il9MZWVuYSBNYWHDnyIsIkNyZWF0ZWRPbiI6IjIwMjEtMDQtMjlUMDc6Mzg6NTYiLCJNb2RpZmllZEJ5I</w:instrText>
          </w:r>
          <w:r>
            <w:instrText xml:space="preserve">joiX0xlZW5hIE1hYcOfIiwiSWQiOiI2MmI3MTg0Zi1hYjRkLTQ4MDgtOWUzMS03ZjAwNjA4YjFmOTYiLCJNb2RpZmllZE9uIjoiMjAyMS0wNC0yOVQwNzozODo1NiIsIlByb2plY3QiOnsiJHJlZiI6IjgifX0seyIkaWQiOiIxNSIsIiR0eXBlIjoiU3dpc3NBY2FkZW1pYy5DaXRhdmkuTG9jYXRpb24sIFN3aXNzQWNhZGVtaWMuQ2l0YXZpI</w:instrText>
          </w:r>
          <w:r>
            <w:instrText xml:space="preserve">iwiQWRkcmVzcyI6eyIkaWQiOiIxNiIsIiR0eXBlIjoiU3dpc3NBY2FkZW1pYy5DaXRhdmkuTGlua2VkUmVzb3VyY2UsIFN3aXNzQWNhZGVtaWMuQ2l0YXZpIiwiTGlua2VkUmVzb3VyY2VUeXBlIjo1LCJPcmlnaW5hbFN0cmluZyI6IjMzMzc4Mzg2IiwiVXJpU3RyaW5nIjoiaHR0cDovL3d3dy5uY2JpLm5sbS5uaWguZ292L3B1Ym1lZC8zM</w:instrText>
          </w:r>
          <w:r>
            <w:instrText xml:space="preserve">zM3ODM4NiIsIkxpbmtlZFJlc291cmNlU3RhdHVzIjo4LCJQcm9wZXJ0aWVzIjp7IiRpZCI6IjE3IiwiJHR5cGUiOiJTd2lzc0FjYWRlbWljLkNpdGF2aS5MaW5rZWRSZXNvdXJjZVByb3BlcnRpZXMsIFN3aXNzQWNhZGVtaWMuQ2l0YXZpIn0sIlN5bmNGb2xkZXJUeXBlIjowLCJJc0xvY2FsQ2xvdWRQcm9qZWN0RmlsZUxpbmsiOmZhbHNlL</w:instrText>
          </w:r>
          <w:r>
            <w:instrText xml:space="preserve">CJJc0Nsb3VkUmVzdG9yZSI6ZmFsc2UsIklzQ2xvdWRDb3B5IjpmYWxzZSwiQXR0YWNobWVudEZvbGRlcldhc0luRmFsbGJhY2tNb2RlIjpmYWxzZX0sIkFubm90YXRpb25zIjpbXSwiTG9jYXRpb25UeXBlIjowLCJNaXJyb3JzUmVmZXJlbmNlUHJvcGVydHlJZCI6MTY0LCJDcmVhdGVkQnkiOiJfTGVlbmEgTWFhw58iLCJDcmVhdGVkT24iO</w:instrText>
          </w:r>
          <w:r>
            <w:instrText xml:space="preserve">iIyMDIxLTA0LTI5VDA3OjM4OjU3IiwiTW9kaWZpZWRCeSI6Il9MZWVuYSBNYWHDnyIsIklkIjoiNzllNmVjNTEtZDc1ZS00ZGE2LWJhZTktYTNkOGMxNjJjZjVmIiwiTW9kaWZpZWRPbiI6IjIwMjEtMDQtMjlUMDc6Mzg6NTciLCJQcm9qZWN0Ijp7IiRyZWYiOiI4In19LHsiJGlkIjoiMTgiLCIkdHlwZSI6IlN3aXNzQWNhZGVtaWMuQ2l0Y</w:instrText>
          </w:r>
          <w:r>
            <w:instrText xml:space="preserve">XZpLkxvY2F0aW9uLCBTd2lzc0FjYWRlbWljLkNpdGF2aSIsIkFkZHJlc3MiOnsiJGlkIjoiMTkiLCIkdHlwZSI6IlN3aXNzQWNhZGVtaWMuQ2l0YXZpLkxpbmtlZFJlc291cmNlLCBTd2lzc0FjYWRlbWljLkNpdGF2aSIsIkxpbmtlZFJlc291cmNlVHlwZSI6NSwiT3JpZ2luYWxTdHJpbmciOiJodHRwczovL2pvdXJuYWxzLnBsb3Mub3JnL</w:instrText>
          </w:r>
          <w:r>
            <w:instrText xml:space="preserve">3Bsb3NvbmUvYXJ0aWNsZT9pZD0xMC4xMzcxL2pvdXJuYWwucG9uZS4wMjQzNzMzIiwiVXJpU3RyaW5nIjoiaHR0cHM6Ly9qb3VybmFscy5wbG9zLm9yZy9wbG9zb25lL2FydGljbGU/aWQ9MTAuMTM3MS9qb3VybmFsLnBvbmUuMDI0MzczMyIsIkxpbmtlZFJlc291cmNlU3RhdHVzIjo4LCJQcm9wZXJ0aWVzIjp7IiRpZCI6IjIwIiwiJHR5c</w:instrText>
          </w:r>
          <w:r>
            <w:instrText xml:space="preserve">GUiOiJTd2lzc0FjYWRlbWljLkNpdGF2aS5MaW5rZWRSZXNvdXJjZVByb3BlcnRpZXMsIFN3aXNzQWNhZGVtaWMuQ2l0YXZpIn0sIlN5bmNGb2xkZXJUeXBlIjowLCJJc0xvY2FsQ2xvdWRQcm9qZWN0RmlsZUxpbmsiOmZhbHNlLCJJc0Nsb3VkUmVzdG9yZSI6ZmFsc2UsIklzQ2xvdWRDb3B5IjpmYWxzZSwiQXR0YWNobWVudEZvbGRlcldhc</w:instrText>
          </w:r>
          <w:r>
            <w:instrText xml:space="preserve">0luRmFsbGJhY2tNb2RlIjpmYWxzZX0sIkFubm90YXRpb25zIjpbXSwiTG9jYXRpb25UeXBlIjowLCJNaXJyb3JzUmVmZXJlbmNlUHJvcGVydHlJZCI6MTUxLCJDcmVhdGVkQnkiOiJfTGVlbmEgTWFhw58iLCJDcmVhdGVkT24iOiIyMDIxLTA0LTI5VDA3OjM4OjU2IiwiTW9kaWZpZWRCeSI6Il9MZWVuYSBNYWHDnyIsIklkIjoiMTgyZjQ1N</w:instrText>
          </w:r>
          <w:r>
            <w:instrText xml:space="preserve">2MtM2UzNC00ZTdlLWFjYzItYzk3YmJhNGE1NTU0IiwiTW9kaWZpZWRPbiI6IjIwMjEtMDQtMjlUMDc6Mzg6NTYiLCJQcm9qZWN0Ijp7IiRyZWYiOiI4In19XSwiTnVtYmVyIjoiMTIiLCJPbmxpbmVBZGRyZXNzIjoiaHR0cHM6Ly9qb3VybmFscy5wbG9zLm9yZy9wbG9zb25lL2FydGljbGU/aWQ9MTAuMTM3MS9qb3VybmFsLnBvbmUuMDI0M</w:instrText>
          </w:r>
          <w:r>
            <w:instrText xml:space="preserve">zczMyIsIk9yZ2FuaXphdGlvbnMiOltdLCJPdGhlcnNJbnZvbHZlZCI6W10sIlBhZ2VSYW5nZSI6IjxzcD5cclxuICA8bnM+T21pdDwvbnM+XHJcbiAgPG9zPmUwMjQzNzMzPC9vcz5cclxuICA8cHM+ZTAyNDM3MzM8L3BzPlxyXG48L3NwPlxyXG48b3M+ZTAyNDM3MzM8L29zPiIsIlBlcmlvZGljYWwiOnsiJGlkIjoiMjEiLCIkdHlwZSI6I</w:instrText>
          </w:r>
          <w:r>
            <w:instrText xml:space="preserve">lN3aXNzQWNhZGVtaWMuQ2l0YXZpLlBlcmlvZGljYWwsIFN3aXNzQWNhZGVtaWMuQ2l0YXZpIiwiSXNzbiI6IjE5MzItNjIwMyIsIk5hbWUiOiJQTE9TIE9ORSIsIlBhZ2luYXRpb24iOjAsIlByb3RlY3RlZCI6ZmFsc2UsIlN0YW5kYXJkQWJicmV2aWF0aW9uIjoiUExPUyBPTkUiLCJDcmVhdGVkQnkiOiJfTGVlbmEgTWFhw58iLCJDcmVhd</w:instrText>
          </w:r>
          <w:r>
            <w:instrText xml:space="preserve">GVkT24iOiIyMDIxLTA0LTI5VDA3OjM4OjU2IiwiTW9kaWZpZWRCeSI6Il9MZWVuYSBNYWHDnyIsIklkIjoiZDNkYTc1YmItYTc1MC00NmRmLWFhZWItOGQzNjE5YmYwOTE5IiwiTW9kaWZpZWRPbiI6IjIwMjEtMDQtMjlUMDc6Mzg6NTYiLCJQcm9qZWN0Ijp7IiRyZWYiOiI4In19LCJQbWNJZCI6IlBNQzc3NzMxNzYiLCJQdWJsaXNoZXJzI</w:instrText>
          </w:r>
          <w:r>
            <w:instrText xml:space="preserve">jpbeyIkaWQiOiIyMiIsIiR0eXBlIjoiU3dpc3NBY2FkZW1pYy5DaXRhdmkuUHVibGlzaGVyLCBTd2lzc0FjYWRlbWljLkNpdGF2aSIsIk5hbWUiOiJQdWJsaWMgTGlicmFyeSBvZiBTY2llbmNlIiwiUHJvdGVjdGVkIjpmYWxzZSwiQ3JlYXRlZEJ5IjoiX0xlZW5hIE1hYcOfIiwiQ3JlYXRlZE9uIjoiMjAyMS0wNC0yOVQwNzozODo1NiIsI</w:instrText>
          </w:r>
          <w:r>
            <w:instrText xml:space="preserve">k1vZGlmaWVkQnkiOiJfTGVlbmEgTWFhw58iLCJJZCI6IjIzMTgzZjAyLWM1NWItNGI1NS04OWM0LWUxMDVkMTkzNDc0ZSIsIk1vZGlmaWVkT24iOiIyMDIxLTA0LTI5VDA3OjM4OjU2IiwiUHJvamVjdCI6eyIkcmVmIjoiOCJ9fV0sIlB1Yk1lZElkIjoiMzMzNzgzODYiLCJRdW90YXRpb25zIjpbXSwiUmF0aW5nIjowLCJSZWZlcmVuY2VUe</w:instrText>
          </w:r>
          <w:r>
            <w:instrText xml:space="preserve">XBlIjoiSm91cm5hbEFydGljbGUiLCJTaG9ydFRpdGxlIjoiUG90YXJjYSAyMDIwIOKAkyBUaGUgZGVtb2dyYXBoeSBvZiBzd2lwaW5nIHJpZ2h0IiwiU2hvcnRUaXRsZVVwZGF0ZVR5cGUiOjAsIlNvdXJjZU9mQmlibGlvZ3JhcGhpY0luZm9ybWF0aW9uIjoiUHViTWVkIiwiU3RhdGljSWRzIjpbIjAzZGZkYjhiLTFlNTgtNDUwMi1iNjBmL</w:instrText>
          </w:r>
          <w:r>
            <w:instrText xml:space="preserve">TNiMGQ3MmMyM2JkMSJdLCJUYWJsZU9mQ29udGVudHNDb21wbGV4aXR5IjowLCJUYWJsZU9mQ29udGVudHNTb3VyY2VUZXh0Rm9ybWF0IjowLCJUYXNrcyI6W10sIlRpdGxlIjoiVGhlIGRlbW9ncmFwaHkgb2Ygc3dpcGluZyByaWdodC4gQW4gb3ZlcnZpZXcgb2YgY291cGxlcyB3aG8gbWV0IHRocm91Z2ggZGF0aW5nIGFwcHMgaW4gU3dpd</w:instrText>
          </w:r>
          <w:r>
            <w:instrText xml:space="preserve">HplcmxhbmQiLCJUcmFuc2xhdG9ycyI6W10sIlZvbHVtZSI6IjE1IiwiWWVhciI6IjIwMjAiLCJZZWFyUmVzb2x2ZWQiOiIyMDIwIiwiQ3JlYXRlZEJ5IjoiX0xlZW5hIE1hYcOfIiwiQ3JlYXRlZE9uIjoiMjAyMS0wNC0yOVQwNzozODo1NiIsIk1vZGlmaWVkQnkiOiJfSFAiLCJJZCI6Ijg4ZDY5N2NjLTQ4ZGMtNDc3Ni1hMmJiLWUxYTIzN</w:instrText>
          </w:r>
          <w:r>
            <w:instrText xml:space="preserve">jA2NmFlOCIsIk1vZGlmaWVkT24iOiIyMDIxLTEwLTMxVDIyOjQyOjQyIiwiUHJvamVjdCI6eyIkcmVmIjoiOCJ9fSwiVXNlTnVtYmVyaW5nVHlwZU9mUGFyZW50RG9jdW1lbnQiOmZhbHNlfV0sIkZvcm1hdHRlZFRleHQiOnsiJGlkIjoiMjMiLCJDb3VudCI6MSwiVGV4dFVuaXRzIjpbeyIkaWQiOiIyNCIsIkZvbnRTdHlsZSI6eyIkaWQiO</w:instrText>
          </w:r>
          <w:r>
            <w:instrText xml:space="preserve">iIyNSIsIk5ldXRyYWwiOnRydWV9LCJSZWFkaW5nT3JkZXIiOjEsIlRleHQiOiIoUG90YXJjYSAyMDIwLCAxMy0xNykifV19LCJUYWciOiJDaXRhdmlQbGFjZWhvbGRlciNjOTFlYTZmNC05NmI5LTQ5NzAtOTZjMS02NTk2ZDYyYWYwMDIiLCJUZXh0IjoiKFBvdGFyY2EgMjAyMCwgMTMtMTcpIiwiV0FJVmVyc2lvbiI6IjYuMTAuMC4wIn0=}</w:instrText>
          </w:r>
          <w:r>
            <w:fldChar w:fldCharType="separate"/>
          </w:r>
          <w:r>
            <w:t xml:space="preserve">(Potarca 2020, 13</w:t>
          </w:r>
          <w:r>
            <w:t xml:space="preserve">ff.</w:t>
          </w:r>
          <w:r>
            <w:t xml:space="preserve">)</w:t>
          </w:r>
          <w:r>
            <w:fldChar w:fldCharType="end"/>
          </w:r>
        </w:sdtContent>
      </w:sdt>
      <w:r>
        <w:t xml:space="preserve"> und erhöhen somit die räumliche Homogamie</w:t>
      </w:r>
      <w:r>
        <w:t xml:space="preserve">. </w:t>
      </w:r>
      <w:r/>
    </w:p>
    <w:p>
      <w:pPr>
        <w:pBdr/>
        <w:spacing w:after="240" w:line="360" w:lineRule="auto"/>
        <w:ind/>
        <w:jc w:val="both"/>
        <w:rPr/>
      </w:pPr>
      <w:r>
        <w:t xml:space="preserve">Abschließend lässt sich festhalten, dass </w:t>
      </w:r>
      <w:r>
        <w:t xml:space="preserve">die Online-Treffpunkte </w:t>
      </w:r>
      <w:r>
        <w:t xml:space="preserve">durch ihre strukturellen Veränderungen Treffen </w:t>
      </w:r>
      <w:r>
        <w:t xml:space="preserve">aus geografisch entfernteren Orten </w:t>
      </w:r>
      <w:r>
        <w:t xml:space="preserve">ermöglichen </w:t>
      </w:r>
      <w:sdt>
        <w:sdtPr>
          <w:alias w:val="To edit, see citavi.com/edit"/>
          <w15:appearance w15:val="boundingBox"/>
          <w:id w:val="568080543"/>
          <w:placeholder>
            <w:docPart w:val="DefaultPlaceholder_-1854013440"/>
          </w:placeholder>
          <w:tag w:val="CitaviPlaceholder#9ec521c7-ef4c-4ac3-9b4e-d415cce4c525"/>
          <w:rPr/>
        </w:sdtPr>
        <w:sdtContent>
          <w:r>
            <w:fldChar w:fldCharType="begin"/>
          </w:r>
          <w:r>
            <w:instrText xml:space="preserve">ADDIN Cit</w:instrText>
          </w:r>
          <w:r>
            <w:instrText xml:space="preserve">aviPlaceholder{eyIkaWQiOiIxIiwiJHR5cGUiOiJTd2lzc0FjYWRlbWljLkNpdGF2aS5DaXRhdGlvbnMuV29yZFBsYWNlaG9sZGVyLCBTd2lzc0FjYWRlbWljLkNpdGF2aSIsIkVudHJpZXMiOlt7IiRpZCI6IjIiLCIkdHlwZSI6IlN3aXNzQWNhZGVtaWMuQ2l0YXZpLkNpdGF0aW9ucy5Xb3JkUGxhY2Vob2xkZXJFbnRyeSwgU3dpc3NBY</w:instrText>
          </w:r>
          <w:r>
            <w:instrText xml:space="preserve">2FkZW1pYy5DaXRhdmkiLCJJZCI6Ijg5NTM1NTEzLTI1YjQtNDdmYi1hZWRiLThiMjc0NGIyNjBlNCIsIlJhbmdlTGVuZ3RoIjoyMywiUmVmZXJlbmNlSWQiOiIyZjc2ODRmZC02YjRjLTQ0NjEtOWQxOC04MWU0NjBjNWY5NjkiLCJSZWZlcmVuY2UiOnsiJGlkIjoiMyIsIiR0eXBlIjoiU3dpc3NBY2FkZW1pYy5DaXRhdmkuUmVmZXJlbmNlL</w:instrText>
          </w:r>
          <w:r>
            <w:instrText xml:space="preserve">CBTd2lzc0FjYWRlbWljLkNpdGF2aSIsIkFic3RyYWN0Q29tcGxleGl0eSI6MCwiQWJzdHJhY3RTb3VyY2VUZXh0Rm9ybWF0IjowLCJBdXRob3JzIjpbeyIkaWQiOiI0IiwiJHR5cGUiOiJTd2lzc0FjYWRlbWljLkNpdGF2aS5QZXJzb24sIFN3aXNzQWNhZGVtaWMuQ2l0YXZpIiwiRmlyc3ROYW1lIjoiRWxpemFiZXRoIiwiTGFzdE5hbWUiO</w:instrText>
          </w:r>
          <w:r>
            <w:instrText xml:space="preserve">iJCcnVjaCIsIk1pZGRsZU5hbWUiOiJFLiIsIlByb3RlY3RlZCI6ZmFsc2UsIlNleCI6MSwiQ3JlYXRlZEJ5IjoiX0xlZW5hIE1hYcOfIiwiQ3JlYXRlZE9uIjoiMjAyMS0wNC0yOVQwNzo0MDozOCIsIk1vZGlmaWVkQnkiOiJfTGVlbmEgTWFhw58iLCJJZCI6IjkyNDIwZWY1LWNjZDctNGU4Mi04ODJmLTQ5NDRkNjI3M2ZkOCIsIk1vZGlma</w:instrText>
          </w:r>
          <w:r>
            <w:instrText xml:space="preserve">WVkT24iOiIyMDIxLTA0LTI5VDA3OjQwOjM4IiwiUHJvamVjdCI6eyIkaWQiOiI1IiwiJHR5cGUiOiJTd2lzc0FjYWRlbWljLkNpdGF2aS5Qcm9qZWN0LCBTd2lzc0FjYWRlbWljLkNpdGF2aSJ9fSx7IiRpZCI6IjYiLCIkdHlwZSI6IlN3aXNzQWNhZGVtaWMuQ2l0YXZpLlBlcnNvbiwgU3dpc3NBY2FkZW1pYy5DaXRhdmkiLCJGaXJzdE5hb</w:instrText>
          </w:r>
          <w:r>
            <w:instrText xml:space="preserve">WUiOiJNLiIsIkxhc3ROYW1lIjoiTmV3bWFuIiwiTWlkZGxlTmFtZSI6IkUuIEouIiwiUHJvdGVjdGVkIjpmYWxzZSwiU2V4IjowLCJDcmVhdGVkQnkiOiJfTGVlbmEgTWFhw58iLCJDcmVhdGVkT24iOiIyMDIxLTA0LTI5VDA3OjQwOjM4IiwiTW9kaWZpZWRCeSI6Il9MZWVuYSBNYWHDnyIsIklkIjoiNGUyZjVlNGMtMDQ0NC00YjJhLWI2Y</w:instrText>
          </w:r>
          <w:r>
            <w:instrText xml:space="preserve">TktZDE5N2M2MWNiMGEyIiwiTW9kaWZpZWRPbiI6IjIwMjEtMDQtMjlUMDc6NDA6MzgiLCJQcm9qZWN0Ijp7IiRyZWYiOiI1In19XSwiQ2l0YXRpb25LZXlVcGRhdGVUeXBlIjowLCJDb2xsYWJvcmF0b3JzIjpbXSwiRGF0ZTIiOiIwMi4wNC4yMDE5IiwiRG9pIjoiMTAuMTUxOTUvdjYuYTkiLCJFZGl0b3JzIjpbXSwiRXZhbHVhdGlvbkNvb</w:instrText>
          </w:r>
          <w:r>
            <w:instrText xml:space="preserve">XBsZXhpdHkiOjAsIkV2YWx1YXRpb25Tb3VyY2VUZXh0Rm9ybWF0IjowLCJHcm91cHMiOltdLCJIYXNMYWJlbDEiOnRydWUsIkhhc0xhYmVsMiI6dHJ1ZSwiS2V5d29yZHMiOltdLCJMYW5ndWFnZSI6ImVuZyIsIkxhbmd1YWdlQ29kZSI6ImVuIiwiTG9jYXRpb25zIjpbeyIkaWQiOiI3IiwiJHR5cGUiOiJTd2lzc0FjYWRlbWljLkNpdGF2a</w:instrText>
          </w:r>
          <w:r>
            <w:instrText xml:space="preserve">S5Mb2NhdGlvbiwgU3dpc3NBY2FkZW1pYy5DaXRhdmkiLCJBZGRyZXNzIjp7IiRpZCI6IjgiLCIkdHlwZSI6IlN3aXNzQWNhZGVtaWMuQ2l0YXZpLkxpbmtlZFJlc291cmNlLCBTd2lzc0FjYWRlbWljLkNpdGF2aSIsIkxpbmtlZFJlc291cmNlVHlwZSI6NSwiT3JpZ2luYWxTdHJpbmciOiJQTUM2NjY2NDIzIiwiVXJpU3RyaW5nIjoiaHR0c</w:instrText>
          </w:r>
          <w:r>
            <w:instrText xml:space="preserve">HM6Ly93d3cubmNiaS5ubG0ubmloLmdvdi9wbWMvYXJ0aWNsZXMvUE1DNjY2NjQyMyIsIkxpbmtlZFJlc291cmNlU3RhdHVzIjo4LCJQcm9wZXJ0aWVzIjp7IiRpZCI6IjkiLCIkdHlwZSI6IlN3aXNzQWNhZGVtaWMuQ2l0YXZpLkxpbmtlZFJlc291cmNlUHJvcGVydGllcywgU3dpc3NBY2FkZW1pYy5DaXRhdmkifSwiU3luY0ZvbGRlclR5c</w:instrText>
          </w:r>
          <w:r>
            <w:instrText xml:space="preserve">GUiOjAsIklzTG9jYWxDbG91ZFByb2plY3RGaWxlTGluayI6ZmFsc2UsIklzQ2xvdWRSZXN0b3JlIjpmYWxzZSwiSXNDbG91ZENvcHkiOmZhbHNlLCJBdHRhY2htZW50Rm9sZGVyV2FzSW5GYWxsYmFja01vZGUiOmZhbHNlfSwiQW5ub3RhdGlvbnMiOltdLCJMb2NhdGlvblR5cGUiOjAsIk1pcnJvcnNSZWZlcmVuY2VQcm9wZXJ0eUlkIjoyM</w:instrText>
          </w:r>
          <w:r>
            <w:instrText xml:space="preserve">DgsIkNyZWF0ZWRCeSI6Il9MZWVuYSBNYWHDnyIsIkNyZWF0ZWRPbiI6IjIwMjEtMDQtMjlUMDc6NDA6MzgiLCJNb2RpZmllZEJ5IjoiX0xlZW5hIE1hYcOfIiwiSWQiOiJiZmQ0YWQ5MC1mNGM0LTQyMzgtYmIyZS0zMjFhYzU2OTJmYzIiLCJNb2RpZmllZE9uIjoiMjAyMS0wNC0yOVQwNzo0MDozOCIsIlByb2plY3QiOnsiJHJlZiI6IjUif</w:instrText>
          </w:r>
          <w:r>
            <w:instrText xml:space="preserve">X0seyIkaWQiOiIxMCIsIiR0eXBlIjoiU3dpc3NBY2FkZW1pYy5DaXRhdmkuTG9jYXRpb24sIFN3aXNzQWNhZGVtaWMuQ2l0YXZpIiwiQWRkcmVzcyI6eyIkaWQiOiIxMSIsIiR0eXBlIjoiU3dpc3NBY2FkZW1pYy5DaXRhdmkuTGlua2VkUmVzb3VyY2UsIFN3aXNzQWNhZGVtaWMuQ2l0YXZpIiwiTGlua2VkUmVzb3VyY2VUeXBlIjo1LCJPc</w:instrText>
          </w:r>
          <w:r>
            <w:instrText xml:space="preserve">mlnaW5hbFN0cmluZyI6IjMxMzYzNDg1IiwiVXJpU3RyaW5nIjoiaHR0cDovL3d3dy5uY2JpLm5sbS5uaWguZ292L3B1Ym1lZC8zMTM2MzQ4NSIsIkxpbmtlZFJlc291cmNlU3RhdHVzIjo4LCJQcm9wZXJ0aWVzIjp7IiRpZCI6IjEyIiwiJHR5cGUiOiJTd2lzc0FjYWRlbWljLkNpdGF2aS5MaW5rZWRSZXNvdXJjZVByb3BlcnRpZXMsIFN3a</w:instrText>
          </w:r>
          <w:r>
            <w:instrText xml:space="preserve">XNzQWNhZGVtaWMuQ2l0YXZpIn0sIlN5bmNGb2xkZXJUeXBlIjowLCJJc0xvY2FsQ2xvdWRQcm9qZWN0RmlsZUxpbmsiOmZhbHNlLCJJc0Nsb3VkUmVzdG9yZSI6ZmFsc2UsIklzQ2xvdWRDb3B5IjpmYWxzZSwiQXR0YWNobWVudEZvbGRlcldhc0luRmFsbGJhY2tNb2RlIjpmYWxzZX0sIkFubm90YXRpb25zIjpbXSwiTG9jYXRpb25UeXBlI</w:instrText>
          </w:r>
          <w:r>
            <w:instrText xml:space="preserve">jowLCJNaXJyb3JzUmVmZXJlbmNlUHJvcGVydHlJZCI6MTY0LCJDcmVhdGVkQnkiOiJfTGVlbmEgTWFhw58iLCJDcmVhdGVkT24iOiIyMDIxLTA0LTI5VDA3OjQwOjM4IiwiTW9kaWZpZWRCeSI6Il9MZWVuYSBNYWHDnyIsIklkIjoiOTc2OTNlZjktMTlmMC00OGQyLWJiNmItM2E2OGI3YTljMTQyIiwiTW9kaWZpZWRPbiI6IjIwMjEtMDQtM</w:instrText>
          </w:r>
          <w:r>
            <w:instrText xml:space="preserve">jlUMDc6NDA6MzgiLCJQcm9qZWN0Ijp7IiRyZWYiOiI1In19LHsiJGlkIjoiMTMiLCIkdHlwZSI6IlN3aXNzQWNhZGVtaWMuQ2l0YXZpLkxvY2F0aW9uLCBTd2lzc0FjYWRlbWljLkNpdGF2aSIsIkFkZHJlc3MiOnsiJGlkIjoiMTQiLCIkdHlwZSI6IlN3aXNzQWNhZGVtaWMuQ2l0YXZpLkxpbmtlZFJlc291cmNlLCBTd2lzc0FjYWRlbWljL</w:instrText>
          </w:r>
          <w:r>
            <w:instrText xml:space="preserve">kNpdGF2aSIsIkxpbmtlZFJlc291cmNlVHlwZSI6NSwiT3JpZ2luYWxTdHJpbmciOiIxMC4xNTE5NS92Ni5hOSIsIlVyaVN0cmluZyI6Imh0dHBzOi8vZG9pLm9yZy8xMC4xNTE5NS92Ni5hOSIsIkxpbmtlZFJlc291cmNlU3RhdHVzIjo4LCJQcm9wZXJ0aWVzIjp7IiRpZCI6IjE1IiwiJHR5cGUiOiJTd2lzc0FjYWRlbWljLkNpdGF2aS5Ma</w:instrText>
          </w:r>
          <w:r>
            <w:instrText xml:space="preserve">W5rZWRSZXNvdXJjZVByb3BlcnRpZXMsIFN3aXNzQWNhZGVtaWMuQ2l0YXZpIn0sIlN5bmNGb2xkZXJUeXBlIjowLCJJc0xvY2FsQ2xvdWRQcm9qZWN0RmlsZUxpbmsiOmZhbHNlLCJJc0Nsb3VkUmVzdG9yZSI6ZmFsc2UsIklzQ2xvdWRDb3B5IjpmYWxzZSwiQXR0YWNobWVudEZvbGRlcldhc0luRmFsbGJhY2tNb2RlIjpmYWxzZX0sIkFub</w:instrText>
          </w:r>
          <w:r>
            <w:instrText xml:space="preserve">m90YXRpb25zIjpbXSwiTG9jYXRpb25UeXBlIjowLCJNaXJyb3JzUmVmZXJlbmNlUHJvcGVydHlJZCI6MTI4LCJDcmVhdGVkQnkiOiJfTGVlbmEgTWFhw58iLCJDcmVhdGVkT24iOiIyMDIxLTA0LTI5VDA3OjQwOjM4IiwiTW9kaWZpZWRCeSI6Il9MZWVuYSBNYWHDnyIsIklkIjoiNmRkMDBkMDYtZWU4My00NzEyLWI0NmEtOTM3YjZmNzMyN</w:instrText>
          </w:r>
          <w:r>
            <w:instrText xml:space="preserve">WI5IiwiTW9kaWZpZWRPbiI6IjIwMjEtMDQtMjlUMDc6NDA6MzgiLCJQcm9qZWN0Ijp7IiRyZWYiOiI1In19XSwiT3JnYW5pemF0aW9ucyI6W10sIk90aGVyc0ludm9sdmVkIjpbXSwiUGFnZVJhbmdlIjoiPHNwPlxyXG4gIDxuPjIxOTwvbj5cclxuICA8aW4+dHJ1ZTwvaW4+XHJcbiAgPG9zPjIxOTwvb3M+XHJcbiAgPHBzPjIxOTwvcHM+X</w:instrText>
          </w:r>
          <w:r>
            <w:instrText xml:space="preserve">HJcbjwvc3A+XHJcbjxlcD5cclxuICA8bj4yMzQ8L24+XHJcbiAgPGluPnRydWU8L2luPlxyXG4gIDxvcz4yMzQ8L29zPlxyXG4gIDxwcz4yMzQ8L3BzPlxyXG48L2VwPlxyXG48b3M+MjE5LTIzNDwvb3M+IiwiUGVyaW9kaWNhbCI6eyIkaWQiOiIxNiIsIiR0eXBlIjoiU3dpc3NBY2FkZW1pYy5DaXRhdmkuUGVyaW9kaWNhbCwgU3dpc3NBY</w:instrText>
          </w:r>
          <w:r>
            <w:instrText xml:space="preserve">2FkZW1pYy5DaXRhdmkiLCJJc3NuIjoiMjMzMC02Njk2IiwiTmFtZSI6IlNvY2lvbG9naWNhbCBzY2llbmNlIiwiUGFnaW5hdGlvbiI6MCwiUHJvdGVjdGVkIjpmYWxzZSwiVXNlckFiYnJldmlhdGlvbjEiOiJTb2Npb2wgU2NpIiwiQ3JlYXRlZEJ5IjoiX0xlZW5hIE1hYcOfIiwiQ3JlYXRlZE9uIjoiMjAyMS0wNC0yOVQwNzo0MDozOCIsI</w:instrText>
          </w:r>
          <w:r>
            <w:instrText xml:space="preserve">k1vZGlmaWVkQnkiOiJfTGVlbmEgTWFhw58iLCJJZCI6ImQ0ODMzZWRjLTJlMDktNDE1Mi05NWRmLTU5MjllNGEwODE2ZiIsIk1vZGlmaWVkT24iOiIyMDIxLTA0LTI5VDA3OjQwOjM4IiwiUHJvamVjdCI6eyIkcmVmIjoiNSJ9fSwiUG1jSWQiOiJQTUM2NjY2NDIzIiwiUHVibGlzaGVycyI6W10sIlB1Yk1lZElkIjoiMzEzNjM0ODUiLCJRd</w:instrText>
          </w:r>
          <w:r>
            <w:instrText xml:space="preserve">W90YXRpb25zIjpbXSwiUmF0aW5nIjowLCJSZWZlcmVuY2VUeXBlIjoiSm91cm5hbEFydGljbGUiLCJTaG9ydFRpdGxlIjoiQnJ1Y2gsIE5ld21hbiAyMDE5IOKAkyBTdHJ1Y3R1cmUgb2YgT25saW5lIERhdGluZyBNYXJrZXRzIiwiU2hvcnRUaXRsZVVwZGF0ZVR5cGUiOjAsIlNvdXJjZU9mQmlibGlvZ3JhcGhpY0luZm9ybWF0aW9uIjoiU</w:instrText>
          </w:r>
          <w:r>
            <w:instrText xml:space="preserve">HViTWVkIiwiU3RhdGljSWRzIjpbIjdiNjA3Zjk1LTBkNjktNDVmYS1iMWVkLWRjODg3MmU4Y2FmNiJdLCJUYWJsZU9mQ29udGVudHNDb21wbGV4aXR5IjowLCJUYWJsZU9mQ29udGVudHNTb3VyY2VUZXh0Rm9ybWF0IjowLCJUYXNrcyI6W10sIlRpdGxlIjoiU3RydWN0dXJlIG9mIE9ubGluZSBEYXRpbmcgTWFya2V0cyBpbiBVLlMuIENpd</w:instrText>
          </w:r>
          <w:r>
            <w:instrText xml:space="preserve">GllcyIsIlRyYW5zbGF0b3JzIjpbXSwiVm9sdW1lIjoiNiIsIlllYXIiOiIyMDE5IiwiWWVhclJlc29sdmVkIjoiMjAxOSIsIkNyZWF0ZWRCeSI6Il9MZWVuYSBNYWHDnyIsIkNyZWF0ZWRPbiI6IjIwMjEtMDQtMjlUMDc6NDA6MzgiLCJNb2RpZmllZEJ5IjoiX0hQIiwiSWQiOiIyZjc2ODRmZC02YjRjLTQ0NjEtOWQxOC04MWU0NjBjNWY5N</w:instrText>
          </w:r>
          <w:r>
            <w:instrText xml:space="preserve">jkiLCJNb2RpZmllZE9uIjoiMjAyMS0xMC0zMVQyMjo0Mjo0MiIsIlByb2plY3QiOnsiJHJlZiI6IjUifX0sIlVzZU51bWJlcmluZ1R5cGVPZlBhcmVudERvY3VtZW50IjpmYWxzZX1dLCJGb3JtYXR0ZWRUZXh0Ijp7IiRpZCI6IjE3IiwiQ291bnQiOjEsIlRleHRVbml0cyI6W3siJGlkIjoiMTgiLCJGb250U3R5bGUiOnsiJGlkIjoiMTkiL</w:instrText>
          </w:r>
          <w:r>
            <w:instrText xml:space="preserve">CJOZXV0cmFsIjp0cnVlfSwiUmVhZGluZ09yZGVyIjoxLCJUZXh0IjoiKEJydWNoIHVuZCBOZXdtYW4gMjAxOSkifV19LCJUYWciOiJDaXRhdmlQbGFjZWhvbGRlciM5ZWM1MjFjNy1lZjRjLTRhYzMtOWI0ZS1kNDE1Y2NlNGM1MjUiLCJUZXh0IjoiKEJydWNoIHVuZCBOZXdtYW4gMjAxOSkiLCJXQUlWZXJzaW9uIjoiNi4xMC4wLjAifQ==}</w:instrText>
          </w:r>
          <w:r>
            <w:fldChar w:fldCharType="separate"/>
          </w:r>
          <w:r>
            <w:t xml:space="preserve">(Bruch und Newman 2019)</w:t>
          </w:r>
          <w:r>
            <w:fldChar w:fldCharType="end"/>
          </w:r>
        </w:sdtContent>
      </w:sdt>
      <w:r>
        <w:t xml:space="preserve">. Z</w:t>
      </w:r>
      <w:r>
        <w:t xml:space="preserve">u</w:t>
      </w:r>
      <w:r>
        <w:t xml:space="preserve">de</w:t>
      </w:r>
      <w:r>
        <w:t xml:space="preserve">m bestätigen empirische Ergebnisse, dass online initiierte Partnerschaften </w:t>
      </w:r>
      <w:r>
        <w:t xml:space="preserve">mit einer </w:t>
      </w:r>
      <w:r>
        <w:t xml:space="preserve">weiteren</w:t>
      </w:r>
      <w:r>
        <w:t xml:space="preserve"> Entfernung verbunden sind als die alltäglichen Begegnungskontexte</w:t>
      </w:r>
      <w:r>
        <w:t xml:space="preserve"> </w:t>
      </w:r>
      <w:sdt>
        <w:sdtPr>
          <w:alias w:val="To edit, see citavi.com/edit"/>
          <w15:appearance w15:val="boundingBox"/>
          <w:id w:val="407348471"/>
          <w:placeholder>
            <w:docPart w:val="DefaultPlaceholder_-1854013440"/>
          </w:placeholder>
          <w:tag w:val="CitaviPlaceholder#759c78f7-d55b-472d-b6be-7e8bf3d5e7be"/>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jE3Y2FkYjI3LWZkNWMtNDUzMC04MTM2LWQxYTRhOTk4NGVlMSIsIlJhbmdlTGVuZ3RoIjoxNCwiUmVmZXJlbmNlSWQiOiI4OGQ2OTdjYy00OGRjLTQ3NzYtYTJiYi1lMWEyMzYwNjZhZTg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R2luYSIsIkxhc3ROYW1lIjoiUG90YXJjYSIsIlByb3RlY3RlZCI6ZmFsc2UsIlNleCI6MSwiQ3JlYXRlZEJ5IjoiX0xlZW5hIE1hYcOfIiwiQ3JlYXRlZE9uIjoiMjAyMS0wNC0yOVQwNzozNzoyNyIsIk1vZGlmaWVkQnkiOiJfTGVlbmEgTWFhw58iLCJJZCI6ImQxNGIyZjExLWZkNGYtNGNkOS05M</w:instrText>
          </w:r>
          <w:r>
            <w:instrText xml:space="preserve">mUyLWI3OTU3NTgwYjNjZiIsIk1vZGlmaWVkT24iOiIyMDIxLTA0LTI5VDA3OjM3OjI3IiwiUHJvamVjdCI6eyIkaWQiOiI1IiwiJHR5cGUiOiJTd2lzc0FjYWRlbWljLkNpdGF2aS5Qcm9qZWN0LCBTd2lzc0FjYWRlbWljLkNpdGF2aSJ9fV0sIkNpdGF0aW9uS2V5VXBkYXRlVHlwZSI6MCwiQ29sbGFib3JhdG9ycyI6W10sIkRhdGUyIjoiM</w:instrText>
          </w:r>
          <w:r>
            <w:instrText xml:space="preserve">zAuMTIuMjAyMCIsIkRvaSI6IjEwLjEzNzEvam91cm5hbC5wb25lLjAyNDM3MzMiLCJFZGl0b3JzIjpbXSwiRXZhbHVhdGlvbkNvbXBsZXhpdHkiOjAsIkV2YWx1YXRpb25Tb3VyY2VUZXh0Rm9ybWF0IjowLCJHcm91cHMiOltdLCJIYXNMYWJlbDEiOmZhbHNlLCJIYXNMYWJlbDIiOnRydWUsIktleXdvcmRzIjpbXSwiTGFuZ3VhZ2UiOiJlb</w:instrText>
          </w:r>
          <w:r>
            <w:instrText xml:space="preserve">mciLCJMYW5ndWFnZUNvZGUiOiJlbiIsIkxvY2F0aW9ucyI6W3siJGlkIjoiNiIsIiR0eXBlIjoiU3dpc3NBY2FkZW1pYy5DaXRhdmkuTG9jYXRpb24sIFN3aXNzQWNhZGVtaWMuQ2l0YXZpIiwiQWRkcmVzcyI6eyIkaWQiOiI3IiwiJHR5cGUiOiJTd2lzc0FjYWRlbWljLkNpdGF2aS5MaW5rZWRSZXNvdXJjZSwgU3dpc3NBY2FkZW1pYy5Da</w:instrText>
          </w:r>
          <w:r>
            <w:instrText xml:space="preserve">XRhdmkiLCJMaW5rZWRSZXNvdXJjZVR5cGUiOjUsIk9yaWdpbmFsU3RyaW5nIjoiUE1DNzc3MzE3NiIsIlVyaVN0cmluZyI6Imh0dHBzOi8vd3d3Lm5jYmkubmxtLm5paC5nb3YvcG1jL2FydGljbGVzL1BNQzc3NzMxNzYiLCJMaW5rZWRSZXNvdXJjZVN0YXR1cyI6OCwiUHJvcGVydGllcyI6eyIkaWQiOiI4IiwiJHR5cGUiOiJTd2lzc0FjY</w:instrText>
          </w:r>
          <w:r>
            <w:instrText xml:space="preserve">WRlbWljLkNpdGF2aS5MaW5rZWRSZXNvdXJjZVByb3BlcnRpZXMsIFN3aXNzQWNhZGVtaWMuQ2l0YXZpIn0sIlN5bmNGb2xkZXJUeXBlIjowLCJJc0xvY2FsQ2xvdWRQcm9qZWN0RmlsZUxpbmsiOmZhbHNlLCJJc0Nsb3VkUmVzdG9yZSI6ZmFsc2UsIklzQ2xvdWRDb3B5IjpmYWxzZSwiQXR0YWNobWVudEZvbGRlcldhc0luRmFsbGJhY2tNb</w:instrText>
          </w:r>
          <w:r>
            <w:instrText xml:space="preserve">2RlIjpmYWxzZX0sIkFubm90YXRpb25zIjpbXSwiTG9jYXRpb25UeXBlIjowLCJNaXJyb3JzUmVmZXJlbmNlUHJvcGVydHlJZCI6MjA4LCJDcmVhdGVkQnkiOiJfTGVlbmEgTWFhw58iLCJDcmVhdGVkT24iOiIyMDIxLTA0LTI5VDA3OjM4OjU3IiwiTW9kaWZpZWRCeSI6Il9MZWVuYSBNYWHDnyIsIklkIjoiODhjYzNkOWItYjk5NS00NGI0L</w:instrText>
          </w:r>
          <w:r>
            <w:instrText xml:space="preserve">TgwMDctNTFiMDNhODNhMDM3IiwiTW9kaWZpZWRPbiI6IjIwMjEtMDQtMjlUMDc6Mzg6NTciLCJQcm9qZWN0Ijp7IiRyZWYiOiI1In19LHsiJGlkIjoiOSIsIiR0eXBlIjoiU3dpc3NBY2FkZW1pYy5DaXRhdmkuTG9jYXRpb24sIFN3aXNzQWNhZGVtaWMuQ2l0YXZpIiwiQWRkcmVzcyI6eyIkaWQiOiIxMC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x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1In19LHsiJGlkIjoiMTIiLCIkdHlwZSI6IlN3aXNzQWNhZGVtaWMuQ2l0YXZpLkxvY2F0aW9uLCBTd2lzc0FjY</w:instrText>
          </w:r>
          <w:r>
            <w:instrText xml:space="preserve">WRlbWljLkNpdGF2aSIsIkFkZHJlc3MiOnsiJGlkIjoiMTM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C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NSJ9fSx7IiRpZCI6IjE1IiwiJHR5cGUiOiJTd2lzc</w:instrText>
          </w:r>
          <w:r>
            <w:instrText xml:space="preserve">0FjYWRlbWljLkNpdGF2aS5Mb2NhdGlvbiwgU3dpc3NBY2FkZW1pYy5DaXRhdmkiLCJBZGRyZXNzIjp7IiRpZCI6IjE2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xNy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NS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E4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NSJ9fSwiUG1jSWQiOiJQTUM3NzczMTc2I</w:instrText>
          </w:r>
          <w:r>
            <w:instrText xml:space="preserve">iwiUHVibGlzaGVycyI6W3siJGlkIjoiMTk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U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UifX0sIlVzZU51bWJlcmluZ1R5cGVPZlBhcmVudERvY3VtZW50IjpmYWxzZX1dLCJGb3JtYXR0ZWRUZXh0Ijp7IiRpZCI6IjIwIiwiQ291bnQiOjEsIlRleHRVbml0cyI6W3siJGlkIjoiMjEiLCJGb250U</w:instrText>
          </w:r>
          <w:r>
            <w:instrText xml:space="preserve">3R5bGUiOnsiJGlkIjoiMjIiLCJOZXV0cmFsIjp0cnVlfSwiUmVhZGluZ09yZGVyIjoxLCJUZXh0IjoiKFBvdGFyY2EgMjAyMCkifV19LCJUYWciOiJDaXRhdmlQbGFjZWhvbGRlciM3NTljNzhmNy1kNTViLTQ3MmQtYjZiZS03ZThiZjNkNWU3YmUiLCJUZXh0IjoiKFBvdGFyY2EgMjAyMCkiLCJXQUlWZXJzaW9uIjoiNi4xMC4wLjAifQ==}</w:instrText>
          </w:r>
          <w:r>
            <w:fldChar w:fldCharType="separate"/>
          </w:r>
          <w:r>
            <w:t xml:space="preserve">(Potarca 2020)</w:t>
          </w:r>
          <w:r>
            <w:fldChar w:fldCharType="end"/>
          </w:r>
        </w:sdtContent>
      </w:sdt>
      <w:r>
        <w:t xml:space="preserve">. </w:t>
      </w:r>
      <w:r>
        <w:t xml:space="preserve">Allerdings lassen sich</w:t>
      </w:r>
      <w:r>
        <w:t xml:space="preserve"> </w:t>
      </w:r>
      <w:r>
        <w:t xml:space="preserve">hierbei </w:t>
      </w:r>
      <w:r>
        <w:t xml:space="preserve">auch </w:t>
      </w:r>
      <w:r>
        <w:t xml:space="preserve">Variationen innerhalb der einzelnen Formen des Online-Datings </w:t>
      </w:r>
      <w:r>
        <w:t xml:space="preserve">finden. </w:t>
      </w:r>
      <w:r>
        <w:t xml:space="preserve">Diese</w:t>
      </w:r>
      <w:r>
        <w:t xml:space="preserve"> </w:t>
      </w:r>
      <w:r>
        <w:t xml:space="preserve">werden</w:t>
      </w:r>
      <w:r>
        <w:t xml:space="preserve"> </w:t>
      </w:r>
      <w:r>
        <w:t xml:space="preserve">jedoch</w:t>
      </w:r>
      <w:r>
        <w:t xml:space="preserve"> in der Arbeit nicht weiter berücksichtigt. Die Bedeutung der räumlichen Homogamie bei der </w:t>
      </w:r>
      <w:r>
        <w:t xml:space="preserve">Online-</w:t>
      </w:r>
      <w:r>
        <w:t xml:space="preserve">Partner</w:t>
      </w:r>
      <w:r>
        <w:t xml:space="preserve">suche</w:t>
      </w:r>
      <w:r>
        <w:t xml:space="preserve"> scheint sich damit zu verändern. Demnach wird der Online-Begegnungskontext eher mit weiteren Distanzen zum Partner verbunden sein und der Anteil der räumlichen Homogamie </w:t>
      </w:r>
      <w:r>
        <w:t xml:space="preserve">fällt</w:t>
      </w:r>
      <w:r>
        <w:t xml:space="preserve"> geringer </w:t>
      </w:r>
      <w:r>
        <w:t xml:space="preserve">aus </w:t>
      </w:r>
      <w:r>
        <w:t xml:space="preserve">als </w:t>
      </w:r>
      <w:r>
        <w:t xml:space="preserve">bei</w:t>
      </w:r>
      <w:r>
        <w:t xml:space="preserve"> eine</w:t>
      </w:r>
      <w:r>
        <w:t xml:space="preserve">m</w:t>
      </w:r>
      <w:r>
        <w:t xml:space="preserve"> </w:t>
      </w:r>
      <w:r>
        <w:t xml:space="preserve">alltäglichen </w:t>
      </w:r>
      <w:r>
        <w:t xml:space="preserve">Kennenlernen</w:t>
      </w:r>
      <w:r>
        <w:t xml:space="preserve">.</w:t>
      </w:r>
      <w:r>
        <w:t xml:space="preserve"> </w:t>
      </w:r>
      <w:r>
        <w:t xml:space="preserve">Darüber hinaus </w:t>
      </w:r>
      <w:r>
        <w:t xml:space="preserve">konnten</w:t>
      </w:r>
      <w:r>
        <w:t xml:space="preserve"> </w:t>
      </w:r>
      <w:r>
        <w:t xml:space="preserve">geschlechtsspezifische Präferenzen </w:t>
      </w:r>
      <w:r>
        <w:t xml:space="preserve">nachgewiesen</w:t>
      </w:r>
      <w:r>
        <w:t xml:space="preserve"> werden </w:t>
      </w:r>
      <w:sdt>
        <w:sdtPr>
          <w:alias w:val="To edit, see citavi.com/edit"/>
          <w15:appearance w15:val="boundingBox"/>
          <w:id w:val="1991449910"/>
          <w:placeholder>
            <w:docPart w:val="406A17C06976410880CA9903E3F033B0"/>
          </w:placeholder>
          <w:tag w:val="CitaviPlaceholder#77d40443-592a-4017-8ab4-36394ceffa49"/>
          <w:rPr/>
        </w:sdtPr>
        <w:sdtContent>
          <w:r>
            <w:fldChar w:fldCharType="begin"/>
          </w:r>
          <w:r>
            <w:instrText xml:space="preserve">ADDIN CitaviPlaceholder{eyIkaWQiOiIxIiwiJHR5cGUiOiJTd2lzc0FjYWRlbWljLkNpdGF2aS5DaXRhd</w:instrText>
          </w:r>
          <w:r>
            <w:instrText xml:space="preserve">GlvbnMuV29yZFBsYWNlaG9sZGVyLCBTd2lzc0FjYWRlbWljLkNpdGF2aSIsIkVudHJpZXMiOlt7IiRpZCI6IjIiLCIkdHlwZSI6IlN3aXNzQWNhZGVtaWMuQ2l0YXZpLkNpdGF0aW9ucy5Xb3JkUGxhY2Vob2xkZXJFbnRyeSwgU3dpc3NBY2FkZW1pYy5DaXRhdmkiLCJJZCI6ImU4MWFmMDQ5LTVlY2QtNDEzZi04OWQwLWM3NzA3YjAyNWFmM</w:instrText>
          </w:r>
          <w:r>
            <w:instrText xml:space="preserve">CIsIlJhbmdlTGVuZ3RoIjoyMSwiUmVmZXJlbmNlSWQiOiIwOTRiZGZiMC1kZTE1LTQ1NjctOWRhOC0zYjNlNjVkNGM3NGEiLCJSZWZlcmVuY2UiOnsiJGlkIjoiMyIsIiR0eXBlIjoiU3dpc3NBY2FkZW1pYy5DaXRhdmkuUmVmZXJlbmNlLCBTd2lzc0FjYWRlbWljLkNpdGF2aSIsIkFic3RyYWN0Q29tcGxleGl0eSI6MCwiQWJzdHJhY3RTb</w:instrText>
          </w:r>
          <w:r>
            <w:instrText xml:space="preserve">3VyY2VUZXh0Rm9ybWF0IjowLCJBdXRob3JzIjpbeyIkaWQiOiI0IiwiJHR5cGUiOiJTd2lzc0FjYWRlbWljLkNpdGF2aS5QZXJzb24sIFN3aXNzQWNhZGVtaWMuQ2l0YXZpIiwiRmlyc3ROYW1lIjoiUGV0ZXIiLCJMYXN0TmFtZSI6IkpvbmFzb24iLCJNaWRkbGVOYW1lIjoiSy4iLCJQcm90ZWN0ZWQiOnRydWUsIlNleCI6MiwiQ3JlYXRlZ</w:instrText>
          </w:r>
          <w:r>
            <w:instrText xml:space="preserve">EJ5IjoiX0xlZW5hIE1hYcOfIiwiQ3JlYXRlZE9uIjoiMjAyMS0wNS0xMVQwODoyMjoxNCIsIk1vZGlmaWVkQnkiOiJfTGVlbmEgTWFhw58iLCJJZCI6IjgyNjBiZmUyLTdiY2QtNDFjYy04ZmU0LThjMzE4MDE5YjkxZiIsIk1vZGlmaWVkT24iOiIyMDIxLTEwLTEwVDExOjA5OjUyIiwiUHJvamVjdCI6eyIkaWQiOiI1IiwiJHR5cGUiOiJTd</w:instrText>
          </w:r>
          <w:r>
            <w:instrText xml:space="preserve">2lzc0FjYWRlbWljLkNpdGF2aS5Qcm9qZWN0LCBTd2lzc0FjYWRlbWljLkNpdGF2aSJ9fSx7IiRpZCI6IjYiLCIkdHlwZSI6IlN3aXNzQWNhZGVtaWMuQ2l0YXZpLlBlcnNvbiwgU3dpc3NBY2FkZW1pYy5DaXRhdmkiLCJGaXJzdE5hbWUiOiJNb25pcXVlIiwiTGFzdE5hbWUiOiJOb2xsYW5kIiwiUHJvdGVjdGVkIjp0cnVlLCJTZXgiOjEsI</w:instrText>
          </w:r>
          <w:r>
            <w:instrText xml:space="preserve">kNyZWF0ZWRCeSI6Il9MZWVuYSBNYWHDnyIsIkNyZWF0ZWRPbiI6IjIwMjEtMDUtMTFUMDg6MjI6MTQiLCJNb2RpZmllZEJ5IjoiX0xlZW5hIE1hYcOfIiwiSWQiOiJlMzg3MGIzZS0wYjMzLTQ1ZTMtYTA0MC0zYzU1YTMzZjAwNjQiLCJNb2RpZmllZE9uIjoiMjAyMS0xMC0xMFQxMToxMDoxMCIsIlByb2plY3QiOnsiJHJlZiI6IjUifX0se</w:instrText>
          </w:r>
          <w:r>
            <w:instrText xml:space="preserve">yIkaWQiOiI3IiwiJHR5cGUiOiJTd2lzc0FjYWRlbWljLkNpdGF2aS5QZXJzb24sIFN3aXNzQWNhZGVtaWMuQ2l0YXZpIiwiRmlyc3ROYW1lIjoiTWljaGFlbCIsIkxhc3ROYW1lIjoiVHlsZXIiLCJNaWRkbGVOYW1lIjoiRC4iLCJQcm90ZWN0ZWQiOnRydWUsIlNleCI6MiwiQ3JlYXRlZEJ5IjoiX0xlZW5hIE1hYcOfIiwiQ3JlYXRlZE9uI</w:instrText>
          </w:r>
          <w:r>
            <w:instrText xml:space="preserve">joiMjAyMS0wNS0xMVQwODoyMjoxNCIsIk1vZGlmaWVkQnkiOiJfTGVlbmEgTWFhw58iLCJJZCI6ImE5ZTkwYzM2LTZjNmYtNDlhYS05NGExLTJkMzZjYzVmNDM4MyIsIk1vZGlmaWVkT24iOiIyMDIxLTEwLTEwVDExOjEwOjI2IiwiUHJvamVjdCI6eyIkcmVmIjoiNSJ9fV0sIkNpdGF0aW9uS2V5VXBkYXRlVHlwZSI6MCwiQ29sbGFib3Jhd</w:instrText>
          </w:r>
          <w:r>
            <w:instrText xml:space="preserve">G9ycyI6W10sIkRvaSI6IjEwLjExMTEvcGVyZS4xMjE5OSIsIkVkaXRvcnMiOltdLCJFdmFsdWF0aW9uQ29tcGxleGl0eSI6MCwiRXZhbHVhdGlvblNvdXJjZVRleHRGb3JtYXQiOjAsIkdyb3VwcyI6W10sIkhhc0xhYmVsMSI6ZmFsc2UsIkhhc0xhYmVsMiI6ZmFsc2UsIktleXdvcmRzIjpbXSwiTG9jYXRpb25zIjpbeyIkaWQiOiI4IiwiJ</w:instrText>
          </w:r>
          <w:r>
            <w:instrText xml:space="preserve">HR5cGUiOiJTd2lzc0FjYWRlbWljLkNpdGF2aS5Mb2NhdGlvbiwgU3dpc3NBY2FkZW1pYy5DaXRhdmkiLCJBZGRyZXNzIjp7IiRpZCI6IjkiLCIkdHlwZSI6IlN3aXNzQWNhZGVtaWMuQ2l0YXZpLkxpbmtlZFJlc291cmNlLCBTd2lzc0FjYWRlbWljLkNpdGF2aSIsIkxpbmtlZFJlc291cmNlVHlwZSI6NSwiT3JpZ2luYWxTdHJpbmciOiIxM</w:instrText>
          </w:r>
          <w:r>
            <w:instrText xml:space="preserve">C4xMTExL3BlcmUuMTIxOTkiLCJVcmlTdHJpbmciOiJodHRwczovL2RvaS5vcmcvMTAuMTExMS9wZXJlLjEyMTk5IiwiTGlua2VkUmVzb3VyY2VTdGF0dXMiOjgsIlByb3BlcnRpZXMiOnsiJGlkIjoiMTAiLCIkdHlwZSI6IlN3aXNzQWNhZGVtaWMuQ2l0YXZpLkxpbmtlZFJlc291cmNlUHJvcGVydGllcywgU3dpc3NBY2FkZW1pYy5DaXRhd</w:instrText>
          </w:r>
          <w:r>
            <w:instrText xml:space="preserve">mkifSwiU3luY0ZvbGRlclR5cGUiOjAsIklzTG9jYWxDbG91ZFByb2plY3RGaWxlTGluayI6ZmFsc2UsIklzQ2xvdWRSZXN0b3JlIjpmYWxzZSwiSXNDbG91ZENvcHkiOmZhbHNlLCJBdHRhY2htZW50Rm9sZGVyV2FzSW5GYWxsYmFja01vZGUiOmZhbHNlfSwiQW5ub3RhdGlvbnMiOltdLCJMb2NhdGlvblR5cGUiOjAsIk1pcnJvcnNSZWZlc</w:instrText>
          </w:r>
          <w:r>
            <w:instrText xml:space="preserve">mVuY2VQcm9wZXJ0eUlkIjoxMjgsIkNyZWF0ZWRCeSI6Il9MZWVuYSBNYWHDnyIsIkNyZWF0ZWRPbiI6IjIwMjEtMDUtMThUMTk6NDA6NTQiLCJNb2RpZmllZEJ5IjoiX0xlZW5hIE1hYcOfIiwiSWQiOiJjODg5NGE4YS00ZDZiLTQ3NTItYjQ0My1kMmNhNTFhZDM5NDkiLCJNb2RpZmllZE9uIjoiMjAyMS0wNS0xOFQxOTo0MDo1NCIsIlByb</w:instrText>
          </w:r>
          <w:r>
            <w:instrText xml:space="preserve">2plY3QiOnsiJHJlZiI6IjUifX1dLCJOdW1iZXIiOiIzIiwiT3JnYW5pemF0aW9ucyI6W10sIk90aGVyc0ludm9sdmVkIjpbXSwiUGFnZVJhbmdlIjoiPHNwPlxyXG4gIDxuPjU4NTwvbj5cclxuICA8aW4+dHJ1ZTwvaW4+XHJcbiAgPG9zPjU4NTwvb3M+XHJcbiAgPHBzPjU4NTwvcHM+XHJcbjwvc3A+XHJcbjxlcD5cclxuICA8bj41OTc8L</w:instrText>
          </w:r>
          <w:r>
            <w:instrText xml:space="preserve">24+XHJcbiAgPGluPnRydWU8L2luPlxyXG4gIDxvcz41OTc8L29zPlxyXG4gIDxwcz41OTc8L3BzPlxyXG48L2VwPlxyXG48b3M+NTg1LTU5Nzwvb3M+IiwiUGVyaW9kaWNhbCI6eyIkaWQiOiIxMSIsIiR0eXBlIjoiU3dpc3NBY2FkZW1pYy5DaXRhdmkuUGVyaW9kaWNhbCwgU3dpc3NBY2FkZW1pYy5DaXRhdmkiLCJJc3NuIjoiMTM1MDQxM</w:instrText>
          </w:r>
          <w:r>
            <w:instrText xml:space="preserve">jYiLCJOYW1lIjoiUGVyc29uYWwgUmVsYXRpb25zaGlwcyIsIlBhZ2luYXRpb24iOjAsIlByb3RlY3RlZCI6ZmFsc2UsIlN0YW5kYXJkQWJicmV2aWF0aW9uIjoiUGVycyBSZWxhdGlvbnNoaXAiLCJDcmVhdGVkQnkiOiJfTGVlbmEgTWFhw58iLCJDcmVhdGVkT24iOiIyMDIxLTA1LTExVDA4OjIyOjE0IiwiTW9kaWZpZWRCeSI6Il9MZWVuY</w:instrText>
          </w:r>
          <w:r>
            <w:instrText xml:space="preserve">SBNYWHDnyIsIklkIjoiY2M1M2MxMWYtZTNhMC00NmRlLWFkYTUtMWRhYTk0NWRjZjExIiwiTW9kaWZpZWRPbiI6IjIwMjEtMDUtMTFUMDg6MjI6MTQiLCJQcm9qZWN0Ijp7IiRyZWYiOiI1In19LCJQdWJsaXNoZXJzIjpbXSwiUXVvdGF0aW9ucyI6W10sIlJhdGluZyI6MCwiUmVmZXJlbmNlVHlwZSI6IkpvdXJuYWxBcnRpY2xlIiwiU2hvc</w:instrText>
          </w:r>
          <w:r>
            <w:instrText xml:space="preserve">nRUaXRsZSI6IkpvbmFzb24sIE5vbGxhbmQgZXQgYWwuIDIwMTcg4oCTIEluY29ycG9yYXRpbmcgZ2VvZ3JhcGhpYyBkaXN0YW5jZSBpbnRvIG1hdGUiLCJTaG9ydFRpdGxlVXBkYXRlVHlwZSI6MCwiU291cmNlT2ZCaWJsaW9ncmFwaGljSW5mb3JtYXRpb24iOiJDcm9zc1JlZiIsIlN0YXRpY0lkcyI6WyJmMTNmY2NjZS1hOTYxLTQxNjQtY</w:instrText>
          </w:r>
          <w:r>
            <w:instrText xml:space="preserve">mM1MC0xYWExOGJjMGZhNzgiXSwiVGFibGVPZkNvbnRlbnRzQ29tcGxleGl0eSI6MCwiVGFibGVPZkNvbnRlbnRzU291cmNlVGV4dEZvcm1hdCI6MCwiVGFza3MiOltdLCJUaXRsZSI6IkluY29ycG9yYXRpbmcgZ2VvZ3JhcGhpYyBkaXN0YW5jZSBpbnRvIG1hdGUgcHJlZmVyZW5jZSByZXNlYXJjaDogTmVjZXNzaXRpZXMgYW5kIGx1eHVya</w:instrText>
          </w:r>
          <w:r>
            <w:instrText xml:space="preserve">WVzLCAyLjAiLCJUcmFuc2xhdG9ycyI6W10sIlZvbHVtZSI6IjI0IiwiWWVhciI6IjIwMTciLCJZZWFyUmVzb2x2ZWQiOiIyMDE3IiwiQ3JlYXRlZEJ5IjoiX0xlZW5hIE1hYcOfIiwiQ3JlYXRlZE9uIjoiMjAyMS0wNS0xOFQxOTo0MDo1NCIsIk1vZGlmaWVkQnkiOiJfSFAiLCJJZCI6IjA5NGJkZmIwLWRlMTUtNDU2Ny05ZGE4LTNiM2U2N</w:instrText>
          </w:r>
          <w:r>
            <w:instrText xml:space="preserve">WQ0Yzc0YSIsIk1vZGlmaWVkT24iOiIyMDIxLTEwLTMxVDIyOjQyOjQyIiwiUHJvamVjdCI6eyIkcmVmIjoiNSJ9fSwiVXNlTnVtYmVyaW5nVHlwZU9mUGFyZW50RG9jdW1lbnQiOmZhbHNlfV0sIkZvcm1hdHRlZFRleHQiOnsiJGlkIjoiMTIiLCJDb3VudCI6MSwiVGV4dFVuaXRzIjpbeyIkaWQiOiIxMyIsIkZvbnRTdHlsZSI6eyIkaWQiO</w:instrText>
          </w:r>
          <w:r>
            <w:instrText xml:space="preserve">iIxNCIsIk5ldXRyYWwiOnRydWV9LCJSZWFkaW5nT3JkZXIiOjEsIlRleHQiOiIoSm9uYXNvbiBldCBhbC4gMjAxNykifV19LCJUYWciOiJDaXRhdmlQbGFjZWhvbGRlciM3N2Q0MDQ0My01OTJhLTQwMTctOGFiNC0zNjM5NGNlZmZhNDkiLCJUZXh0IjoiKEpvbmFzb24gZXQgYWwuIDIwMTcpIiwiV0FJVmVyc2lvbiI6IjYuMTAuMC4wIn0=}</w:instrText>
          </w:r>
          <w:r>
            <w:fldChar w:fldCharType="separate"/>
          </w:r>
          <w:r>
            <w:t xml:space="preserve">(Jonason et al. 2017)</w:t>
          </w:r>
          <w:r>
            <w:fldChar w:fldCharType="end"/>
          </w:r>
        </w:sdtContent>
      </w:sdt>
      <w:r>
        <w:t xml:space="preserve">.</w:t>
      </w:r>
      <w:bookmarkStart w:id="92" w:name="_Hlk73553831"/>
      <w:r>
        <w:t xml:space="preserve"> </w:t>
      </w:r>
      <w:r>
        <w:t xml:space="preserve">Da die vergleichende Literatur zur räumlichen Homogamie bei der Partnerwahl vom Online- und Offline-Kontext rar ist und keine Studie einen Vergleich im Längsschnitt betrachte</w:t>
      </w:r>
      <w:r>
        <w:t xml:space="preserve">t</w:t>
      </w:r>
      <w:r>
        <w:t xml:space="preserve">, stellt sich die Frage, wie</w:t>
      </w:r>
      <w:r>
        <w:t xml:space="preserve"> sich</w:t>
      </w:r>
      <w:r>
        <w:t xml:space="preserve"> das Internet </w:t>
      </w:r>
      <w:r>
        <w:t xml:space="preserve">auf </w:t>
      </w:r>
      <w:r>
        <w:t xml:space="preserve">die</w:t>
      </w:r>
      <w:r>
        <w:t xml:space="preserve"> räumliche Homogamie </w:t>
      </w:r>
      <w:r>
        <w:t xml:space="preserve">auswirkt</w:t>
      </w:r>
      <w:r>
        <w:t xml:space="preserve">. Für diese Fragestellung generiert Kapitel </w:t>
      </w:r>
      <w:r>
        <w:t xml:space="preserve">3.3</w:t>
      </w:r>
      <w:r>
        <w:t xml:space="preserve"> einen Erwartungsrahmen.</w:t>
      </w:r>
      <w:bookmarkEnd w:id="92"/>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93" w:name="_Ref85468209"/>
      <w:r/>
      <w:bookmarkStart w:id="94" w:name="_Ref85468622"/>
      <w:r/>
      <w:bookmarkStart w:id="95" w:name="_Ref85717439"/>
      <w:r/>
      <w:bookmarkStart w:id="96" w:name="_Toc85823690"/>
      <w:r/>
      <w:bookmarkStart w:id="97" w:name="_Toc86077551"/>
      <w:r/>
      <w:bookmarkStart w:id="98" w:name="_Toc86090013"/>
      <w:r/>
      <w:bookmarkStart w:id="99" w:name="_Toc86691129"/>
      <w:r/>
      <w:bookmarkStart w:id="100" w:name="_Toc86691171"/>
      <w:r/>
      <w:bookmarkStart w:id="101" w:name="_Toc86918753"/>
      <w:r>
        <w:rPr>
          <w:rFonts w:ascii="Times New Roman" w:hAnsi="Times New Roman" w:cs="Times New Roman"/>
          <w:b/>
          <w:bCs/>
          <w:color w:val="auto"/>
        </w:rPr>
        <w:t xml:space="preserve">Erwartung</w:t>
      </w:r>
      <w:r>
        <w:rPr>
          <w:rFonts w:ascii="Times New Roman" w:hAnsi="Times New Roman" w:cs="Times New Roman"/>
          <w:b/>
          <w:bCs/>
          <w:color w:val="auto"/>
        </w:rPr>
        <w:t xml:space="preserve">srahmen</w:t>
      </w:r>
      <w:r>
        <w:rPr>
          <w:rFonts w:ascii="Times New Roman" w:hAnsi="Times New Roman" w:cs="Times New Roman"/>
          <w:b/>
          <w:bCs/>
          <w:color w:val="auto"/>
        </w:rPr>
        <w:t xml:space="preserve"> </w:t>
      </w:r>
      <w:r>
        <w:rPr>
          <w:rFonts w:ascii="Times New Roman" w:hAnsi="Times New Roman" w:cs="Times New Roman"/>
          <w:b/>
          <w:bCs/>
          <w:color w:val="auto"/>
        </w:rPr>
        <w:t xml:space="preserve">über die</w:t>
      </w:r>
      <w:r>
        <w:rPr>
          <w:rFonts w:ascii="Times New Roman" w:hAnsi="Times New Roman" w:cs="Times New Roman"/>
          <w:b/>
          <w:bCs/>
          <w:color w:val="auto"/>
        </w:rPr>
        <w:t xml:space="preserve"> Entwicklung der Distanz</w:t>
      </w:r>
      <w:bookmarkEnd w:id="93"/>
      <w:r/>
      <w:bookmarkEnd w:id="94"/>
      <w:r>
        <w:rPr>
          <w:rFonts w:ascii="Times New Roman" w:hAnsi="Times New Roman" w:cs="Times New Roman"/>
          <w:b/>
          <w:bCs/>
          <w:color w:val="auto"/>
        </w:rPr>
        <w:t xml:space="preserve"> bei der Partnerwahl</w:t>
      </w:r>
      <w:bookmarkEnd w:id="95"/>
      <w:r/>
      <w:bookmarkEnd w:id="96"/>
      <w:r/>
      <w:bookmarkEnd w:id="97"/>
      <w:r/>
      <w:bookmarkEnd w:id="98"/>
      <w:r/>
      <w:bookmarkEnd w:id="99"/>
      <w:r/>
      <w:bookmarkEnd w:id="100"/>
      <w:r/>
      <w:bookmarkEnd w:id="101"/>
      <w:r/>
      <w:r>
        <w:rPr>
          <w:rFonts w:ascii="Times New Roman" w:hAnsi="Times New Roman" w:cs="Times New Roman"/>
          <w:b/>
          <w:bCs/>
          <w:color w:val="auto"/>
        </w:rPr>
      </w:r>
    </w:p>
    <w:p>
      <w:pPr>
        <w:pBdr/>
        <w:spacing w:after="240" w:line="360" w:lineRule="auto"/>
        <w:ind/>
        <w:jc w:val="both"/>
        <w:rPr/>
      </w:pPr>
      <w:r>
        <w:t xml:space="preserve">Aus den oben dargestellten theoretischen Überlegungen und den Ergebnissen von Potarca</w:t>
      </w:r>
      <w:r>
        <w:t xml:space="preserve"> (2020</w:t>
      </w:r>
      <w:r>
        <w:t xml:space="preserve">) kann zunächst einmal angenommen werden, dass online initiierte Partnerschaften mit einer höheren Distanz verbunden sind als Partnerschaften, die sich </w:t>
      </w:r>
      <w:r>
        <w:t xml:space="preserve">vor Ort</w:t>
      </w:r>
      <w:r>
        <w:t xml:space="preserve"> kennengelernt </w:t>
      </w:r>
      <w:r>
        <w:t xml:space="preserve">haben. Allerdings </w:t>
      </w:r>
      <w:r>
        <w:t xml:space="preserve">lässt</w:t>
      </w:r>
      <w:r>
        <w:t xml:space="preserve"> sich </w:t>
      </w:r>
      <w:r>
        <w:t xml:space="preserve">durch die Kosten-Nutzen-Maximierung </w:t>
      </w:r>
      <w:r>
        <w:t xml:space="preserve">ein </w:t>
      </w:r>
      <w:r>
        <w:t xml:space="preserve">Argument </w:t>
      </w:r>
      <w:r>
        <w:t xml:space="preserve">finden, weshalb die Distanz zwischen Paaren nicht </w:t>
      </w:r>
      <w:r>
        <w:t xml:space="preserve">endlos anst</w:t>
      </w:r>
      <w:r>
        <w:t xml:space="preserve">eig</w:t>
      </w:r>
      <w:r>
        <w:t xml:space="preserve">en wird</w:t>
      </w:r>
      <w:r>
        <w:t xml:space="preserve">. </w:t>
      </w:r>
      <w:r>
        <w:t xml:space="preserve">A</w:t>
      </w:r>
      <w:r>
        <w:t xml:space="preserve">ufgrund des begrenzten Umfangs der Arbeit </w:t>
      </w:r>
      <w:r>
        <w:t xml:space="preserve">wird </w:t>
      </w:r>
      <w:r>
        <w:t xml:space="preserve">auf diesen Aspekt nicht vertiefend eingegangen. </w:t>
      </w:r>
      <w:r/>
    </w:p>
    <w:p>
      <w:pPr>
        <w:pBdr/>
        <w:spacing w:after="240" w:line="360" w:lineRule="auto"/>
        <w:ind/>
        <w:jc w:val="both"/>
        <w:rPr/>
      </w:pPr>
      <w:r>
        <w:t xml:space="preserve">Alltägliche Begegnungsmöglichkeiten beschränken sich auf </w:t>
      </w:r>
      <w:r>
        <w:t xml:space="preserve">die </w:t>
      </w:r>
      <w:r>
        <w:t xml:space="preserve">lokale</w:t>
      </w:r>
      <w:r>
        <w:t xml:space="preserve">n</w:t>
      </w:r>
      <w:r>
        <w:t xml:space="preserve"> Orte </w:t>
      </w:r>
      <w:r>
        <w:t xml:space="preserve">in der Umgebun</w:t>
      </w:r>
      <w:r>
        <w:t xml:space="preserve">g</w:t>
      </w:r>
      <w:r>
        <w:t xml:space="preserve">.</w:t>
      </w:r>
      <w:r>
        <w:t xml:space="preserve"> So lernen Individuen</w:t>
      </w:r>
      <w:r>
        <w:t xml:space="preserve"> beispielsweise</w:t>
      </w:r>
      <w:r>
        <w:t xml:space="preserve"> in der Schule einen potenziellen Partner kennen, der aus demselben Einzugsgebiet </w:t>
      </w:r>
      <w:r>
        <w:t xml:space="preserve">stammt</w:t>
      </w:r>
      <w:r>
        <w:t xml:space="preserve">. In der Diskothek begegnen sich Personen, die aus einer gut erreichbaren Umgebung kommen und durch den Begegnungskontext der Nachbarschaft befindet man sich direkt im Raum. </w:t>
      </w:r>
      <w:r>
        <w:t xml:space="preserve">Da</w:t>
      </w:r>
      <w:r>
        <w:t xml:space="preserve"> die empirischen Ergebnisse gezeigt haben, dass</w:t>
      </w:r>
      <w:r>
        <w:t xml:space="preserve"> Menschen </w:t>
      </w:r>
      <w:r>
        <w:t xml:space="preserve">auch </w:t>
      </w:r>
      <w:r>
        <w:t xml:space="preserve">aktuell </w:t>
      </w:r>
      <w:r>
        <w:t xml:space="preserve">d</w:t>
      </w:r>
      <w:r>
        <w:t xml:space="preserve">azu</w:t>
      </w:r>
      <w:r>
        <w:t xml:space="preserve"> neigen</w:t>
      </w:r>
      <w:r>
        <w:t xml:space="preserve">, Partnerschaften aus dem räumlichen Umfeld zu schließen</w:t>
      </w:r>
      <w:r>
        <w:t xml:space="preserve"> </w:t>
      </w:r>
      <w:r>
        <w:t xml:space="preserve">(z. B</w:t>
      </w:r>
      <w:r>
        <w:t xml:space="preserve">. </w:t>
      </w:r>
      <w:sdt>
        <w:sdtPr>
          <w:alias w:val="To edit, see citavi.com/edit"/>
          <w15:appearance w15:val="boundingBox"/>
          <w:id w:val="-1722978862"/>
          <w:placeholder>
            <w:docPart w:val="DefaultPlaceholder_-1854013440"/>
          </w:placeholder>
          <w:tag w:val="CitaviPlaceholder#34523d41-cd92-4ce2-9367-f4ba60f57792"/>
          <w:rPr/>
        </w:sdtPr>
        <w:sdtContent>
          <w:r>
            <w:fldChar w:fldCharType="begin"/>
          </w:r>
          <w:r>
            <w:instrText xml:space="preserve">ADDIN CitaviPlaceholder{eyIkaWQiOiIxIiwiJHR5cGUiOiJTd2lzc0FjYWRlbWljLkNpdGF2aS5DaXRhd</w:instrText>
          </w:r>
          <w:r>
            <w:instrText xml:space="preserve">GlvbnMuV29yZFBsYWNlaG9sZGVyLCBTd2lzc0FjYWRlbWljLkNpdGF2aSIsIkVudHJpZXMiOlt7IiRpZCI6IjIiLCIkdHlwZSI6IlN3aXNzQWNhZGVtaWMuQ2l0YXZpLkNpdGF0aW9ucy5Xb3JkUGxhY2Vob2xkZXJFbnRyeSwgU3dpc3NBY2FkZW1pYy5DaXRhdmkiLCJJZCI6ImUwZmY0Mjc5LTE1YmEtNDU2Ni1iZjI5LTI3YTZiZmYxM2Y4N</w:instrText>
          </w:r>
          <w:r>
            <w:instrText xml:space="preserve">CIsIlJhbmdlTGVuZ3RoIjoxMiwiUmVmZXJlbmNlSWQiOiJmYzE0Y2FiNC0zNWEzLTQyNmUtYmM2Yy04MjUxNjI1OTY3NWEiLCJOb1BhciI6dHJ1ZSwiUmVmZXJlbmNlIjp7IiRpZCI6IjMiLCIkdHlwZSI6IlN3aXNzQWNhZGVtaWMuQ2l0YXZpLlJlZmVyZW5jZSwgU3dpc3NBY2FkZW1pYy5DaXRhdmkiLCJBYnN0cmFjdENvbXBsZXhpdHkiO</w:instrText>
          </w:r>
          <w:r>
            <w:instrText xml:space="preserve">jAsIkFic3RyYWN0U291cmNlVGV4dEZvcm1hdCI6MCwiQXV0aG9ycyI6W3siJGlkIjoiNCIsIiR0eXBlIjoiU3dpc3NBY2FkZW1pYy5DaXRhdmkuUGVyc29uLCBTd2lzc0FjYWRlbWljLkNpdGF2aSIsIkZpcnN0TmFtZSI6IkphbWVzIiwiTGFzdE5hbWUiOiJCb3NzYXJkIiwiTWlkZGxlTmFtZSI6IkguIFMuIiwiUHJvdGVjdGVkIjpmYWxzZ</w:instrText>
          </w:r>
          <w:r>
            <w:instrText xml:space="preserve">SwiU2V4IjoyLCJDcmVhdGVkQnkiOiJfTGVlbmEgTWFhw58iLCJDcmVhdGVkT24iOiIyMDIxLTA0LTI5VDEwOjQwOjE5IiwiTW9kaWZpZWRCeSI6Il9MZWVuYSBNYWHDnyIsIklkIjoiMzA5N2Y0MDMtMDFlZi00YWUzLWE3NWUtYjE3NjgyNjczYzgyIiwiTW9kaWZpZWRPbiI6IjIwMjEtMDQtMjlUMTA6NDA6MTkiLCJQcm9qZWN0Ijp7IiRpZ</w:instrText>
          </w:r>
          <w:r>
            <w:instrText xml:space="preserve">CI6IjUiLCIkdHlwZSI6IlN3aXNzQWNhZGVtaWMuQ2l0YXZpLlByb2plY3QsIFN3aXNzQWNhZGVtaWMuQ2l0YXZpIn19XSwiQ2l0YXRpb25LZXlVcGRhdGVUeXBlIjowLCJDb2xsYWJvcmF0b3JzIjpbXSwiRG9pIjoiMTAuMTA4Ni8yMTYwMzEiLCJFZGl0b3JzIjpbXSwiRXZhbHVhdGlvbkNvbXBsZXhpdHkiOjAsIkV2YWx1YXRpb25Tb3VyY</w:instrText>
          </w:r>
          <w:r>
            <w:instrText xml:space="preserve">2VUZXh0Rm9ybWF0IjowLCJHcm91cHMiOltdLCJIYXNMYWJlbDEiOmZhbHNlLCJIYXNMYWJlbDIiOmZhbHNlLCJLZXl3b3JkcyI6W10sIkxvY2F0aW9ucyI6W3siJGlkIjoiNiIsIiR0eXBlIjoiU3dpc3NBY2FkZW1pYy5DaXRhdmkuTG9jYXRpb24sIFN3aXNzQWNhZGVtaWMuQ2l0YXZpIiwiQWRkcmVzcyI6eyIkaWQiOiI3IiwiJHR5cGUiO</w:instrText>
          </w:r>
          <w:r>
            <w:instrText xml:space="preserve">iJTd2lzc0FjYWRlbWljLkNpdGF2aS5MaW5rZWRSZXNvdXJjZSwgU3dpc3NBY2FkZW1pYy5DaXRhdmkiLCJMaW5rZWRSZXNvdXJjZVR5cGUiOjUsIk9yaWdpbmFsU3RyaW5nIjoiMTAuMTA4Ni8yMTYwMzEiLCJVcmlTdHJpbmciOiJodHRwczovL2RvaS5vcmcvMTAuMTA4Ni8yMTYwMzEiLCJMaW5rZWRSZXNvdXJjZVN0YXR1cyI6OCwiUHJvc</w:instrText>
          </w:r>
          <w:r>
            <w:instrText xml:space="preserve">GVydGllcyI6eyIkaWQiOiI4IiwiJHR5cGUiOiJTd2lzc0FjYWRlbWljLkNpdGF2aS5MaW5rZWRSZXNvdXJjZVByb3BlcnRpZXMsIFN3aXNzQWNhZGVtaWMuQ2l0YXZpIn0sIlN5bmNGb2xkZXJUeXBlIjowLCJJc0xvY2FsQ2xvdWRQcm9qZWN0RmlsZUxpbmsiOmZhbHNlLCJJc0Nsb3VkUmVzdG9yZSI6ZmFsc2UsIklzQ2xvdWRDb3B5IjpmY</w:instrText>
          </w:r>
          <w:r>
            <w:instrText xml:space="preserve">WxzZSwiQXR0YWNobWVudEZvbGRlcldhc0luRmFsbGJhY2tNb2RlIjpmYWxzZX0sIkFubm90YXRpb25zIjpbXSwiTG9jYXRpb25UeXBlIjowLCJNaXJyb3JzUmVmZXJlbmNlUHJvcGVydHlJZCI6MTI4LCJDcmVhdGVkQnkiOiJfTGVlbmEgTWFhw58iLCJDcmVhdGVkT24iOiIyMDIxLTA0LTI5VDEwOjM5OjM0IiwiTW9kaWZpZWRCeSI6Il9MZ</w:instrText>
          </w:r>
          <w:r>
            <w:instrText xml:space="preserve">WVuYSBNYWHDnyIsIklkIjoiNGU4NTcyMDktMmJjMS00ODJhLWEwMTYtNDZmMTg1ODJjYmNjIiwiTW9kaWZpZWRPbiI6IjIwMjEtMDQtMjlUMTA6Mzk6MzQiLCJQcm9qZWN0Ijp7IiRyZWYiOiI1In19XSwiTnVtYmVyIjoiMiIsIk9yZ2FuaXphdGlvbnMiOltdLCJPdGhlcnNJbnZvbHZlZCI6W10sIlBhZ2VSYW5nZSI6IjxzcD5cclxuICA8b</w:instrText>
          </w:r>
          <w:r>
            <w:instrText xml:space="preserve">j4yMTk8L24+XHJcbiAgPGluPnRydWU8L2luPlxyXG4gIDxvcz4yMTk8L29zPlxyXG4gIDxwcz4yMTk8L3BzPlxyXG48L3NwPlxyXG48ZXA+XHJcbiAgPG4+MjI0PC9uPlxyXG4gIDxpbj50cnVlPC9pbj5cclxuICA8b3M+MjI0PC9vcz5cclxuICA8cHM+MjI0PC9wcz5cclxuPC9lcD5cclxuPG9zPjIxOS0yMjQ8L29zPiIsIlBlcmlvZGljY</w:instrText>
          </w:r>
          <w:r>
            <w:instrText xml:space="preserve">WwiOnsiJGlkIjoiOSIsIiR0eXBlIjoiU3dpc3NBY2FkZW1pYy5DaXRhdmkuUGVyaW9kaWNhbCwgU3dpc3NBY2FkZW1pYy5DaXRhdmkiLCJFaXNzbiI6IjE1MzctNTM5MCIsIklzc24iOiIwMDAyLTk2MDIiLCJOYW1lIjoiQW1lcmljYW4gSm91cm5hbCBvZiBTb2Npb2xvZ3kiLCJQYWdpbmF0aW9uIjowLCJQcm90ZWN0ZWQiOmZhbHNlLCJDc</w:instrText>
          </w:r>
          <w:r>
            <w:instrText xml:space="preserve">mVhdGVkQnkiOiJfTGVlbmEgTWFhw58iLCJDcmVhdGVkT24iOiIyMDIxLTA0LTI5VDEwOjM5OjM0IiwiTW9kaWZpZWRCeSI6Il9MZWVuYSBNYWHDnyIsIklkIjoiMDZmNWE2NjQtNjI4Yy00ZDI1LWFiYmQtMDYyNDJlYzM5ZDE2IiwiTW9kaWZpZWRPbiI6IjIwMjEtMDQtMjlUMTA6Mzk6MzQiLCJQcm9qZWN0Ijp7IiRyZWYiOiI1In19LCJQd</w:instrText>
          </w:r>
          <w:r>
            <w:instrText xml:space="preserve">WJsaXNoZXJzIjpbXSwiUXVvdGF0aW9ucyI6W10sIlJhdGluZyI6MCwiUmVmZXJlbmNlVHlwZSI6IkpvdXJuYWxBcnRpY2xlIiwiU2hvcnRUaXRsZSI6IkJvc3NhcmQgMTkzMiDigJMgUmVzaWRlbnRpYWwgUHJvcGlucXVpdHkgYXMgYSBGYWN0b3IiLCJTaG9ydFRpdGxlVXBkYXRlVHlwZSI6MCwiU291cmNlT2ZCaWJsaW9ncmFwaGljSW5mb</w:instrText>
          </w:r>
          <w:r>
            <w:instrText xml:space="preserve">3JtYXRpb24iOiJDcm9zc1JlZiIsIlN0YXRpY0lkcyI6WyJmYTllODgxZC05ZmY4LTRkMDYtOWM4OC1mNTQwYTExZDU0Y2IiXSwiVGFibGVPZkNvbnRlbnRzQ29tcGxleGl0eSI6MCwiVGFibGVPZkNvbnRlbnRzU291cmNlVGV4dEZvcm1hdCI6MCwiVGFza3MiOltdLCJUaXRsZSI6IlJlc2lkZW50aWFsIFByb3BpbnF1aXR5IGFzIGEgRmFjd</w:instrText>
          </w:r>
          <w:r>
            <w:instrText xml:space="preserve">G9yIGluIE1hcnJpYWdlIFNlbGVjdGlvbiIsIlRyYW5zbGF0b3JzIjpbXSwiVm9sdW1lIjoiMzgiLCJZZWFyIjoiMTkzMiIsIlllYXJSZXNvbHZlZCI6IjE5MzIiLCJDcmVhdGVkQnkiOiJfTGVlbmEgTWFhw58iLCJDcmVhdGVkT24iOiIyMDIxLTA0LTI5VDEwOjM5OjM0IiwiTW9kaWZpZWRCeSI6Il9MZWVuYSBNYWHDnyIsIklkIjoiZmMxN</w:instrText>
          </w:r>
          <w:r>
            <w:instrText xml:space="preserve">GNhYjQtMzVhMy00MjZlLWJjNmMtODI1MTYyNTk2NzVhIiwiTW9kaWZpZWRPbiI6IjIwMjEtMDQtMjlUMTA6NDA6MTkiLCJQcm9qZWN0Ijp7IiRyZWYiOiI1In19LCJVc2VOdW1iZXJpbmdUeXBlT2ZQYXJlbnREb2N1bWVudCI6ZmFsc2V9LHsiJGlkIjoiMTAiLCIkdHlwZSI6IlN3aXNzQWNhZGVtaWMuQ2l0YXZpLkNpdGF0aW9ucy5Xb3JkU</w:instrText>
          </w:r>
          <w:r>
            <w:instrText xml:space="preserve">GxhY2Vob2xkZXJFbnRyeSwgU3dpc3NBY2FkZW1pYy5DaXRhdmkiLCJJZCI6ImM3YmI3M2I2LTU3YWQtNDZmNS04MTk1LTdlMTE5NzI2YTJlOSIsIlJhbmdlU3RhcnQiOjEyLCJSYW5nZUxlbmd0aCI6MjUsIlJlZmVyZW5jZUlkIjoiYTRkNzQxYTktY2U5Zi00M2VkLWI2NmQtOGRkYmY5MzcwMTM3IiwiTm9QYXIiOnRydWUsIlJlZmVyZW5jZ</w:instrText>
          </w:r>
          <w:r>
            <w:instrText xml:space="preserve">SI6eyIkaWQiOiIxMSIsIiR0eXBlIjoiU3dpc3NBY2FkZW1pYy5DaXRhdmkuUmVmZXJlbmNlLCBTd2lzc0FjYWRlbWljLkNpdGF2aSIsIkFic3RyYWN0Q29tcGxleGl0eSI6MCwiQWJzdHJhY3RTb3VyY2VUZXh0Rm9ybWF0IjowLCJBdXRob3JzIjpbeyIkaWQiOiIxMiIsIiR0eXBlIjoiU3dpc3NBY2FkZW1pYy5DaXRhdmkuUGVyc29uLCBTd</w:instrText>
          </w:r>
          <w:r>
            <w:instrText xml:space="preserve">2lzc0FjYWRlbWljLkNpdGF2aSIsIkZpcnN0TmFtZSI6IkthcmVuIiwiTGFzdE5hbWUiOiJIYWFuZHJpa21hbiIsIlByb3RlY3RlZCI6ZmFsc2UsIlNleCI6MSwiQ3JlYXRlZEJ5IjoiX0xlZW5hIE1hYcOfIiwiQ3JlYXRlZE9uIjoiMjAyMS0wNC0yOVQwNzozMzoxMyIsIk1vZGlmaWVkQnkiOiJfTGVlbmEgTWFhw58iLCJJZCI6IjdiOTZjZ</w:instrText>
          </w:r>
          <w:r>
            <w:instrText xml:space="preserve">WU2LTAwZGQtNDAwMi1hMzhmLThkNmViYTMwZjNjMCIsIk1vZGlmaWVkT24iOiIyMDIxLTA0LTI5VDA3OjMzOjEzIiwiUHJvamVjdCI6eyIkcmVmIjoiNSJ9fSx7IiRpZCI6IjEzIiwiJHR5cGUiOiJTd2lzc0FjYWRlbWljLkNpdGF2aS5QZXJzb24sIFN3aXNzQWNhZGVtaWMuQ2l0YXZpIiwiRmlyc3ROYW1lIjoiQ2FyZWwiLCJMYXN0TmFtZ</w:instrText>
          </w:r>
          <w:r>
            <w:instrText xml:space="preserve">SI6Ikhhcm1zZW4iLCJQcm90ZWN0ZWQiOmZhbHNlLCJTZXgiOjAsIkNyZWF0ZWRCeSI6Il9MZWVuYSBNYWHDnyIsIkNyZWF0ZWRPbiI6IjIwMjEtMDQtMjlUMDc6MzM6MTMiLCJNb2RpZmllZEJ5IjoiX0xlZW5hIE1hYcOfIiwiSWQiOiJhMzk4YmI4Zi0yMzVkLTQ3MzItODRlYi02Y2FhYWY4ZDkyMTciLCJNb2RpZmllZE9uIjoiMjAyMS0wN</w:instrText>
          </w:r>
          <w:r>
            <w:instrText xml:space="preserve">C0yOVQwNzozMzoxMyIsIlByb2plY3QiOnsiJHJlZiI6IjUifX0seyIkaWQiOiIxNCIsIiR0eXBlIjoiU3dpc3NBY2FkZW1pYy5DaXRhdmkuUGVyc29uLCBTd2lzc0FjYWRlbWljLkNpdGF2aSIsIkZpcnN0TmFtZSI6IkxlbyIsIkxhc3ROYW1lIjoidmFuIFdpc3NlbiIsIk1pZGRsZU5hbWUiOiJKLiBHLiIsIlByb3RlY3RlZCI6ZmFsc2UsI</w:instrText>
          </w:r>
          <w:r>
            <w:instrText xml:space="preserve">lNleCI6MiwiQ3JlYXRlZEJ5IjoiX0xlZW5hIE1hYcOfIiwiQ3JlYXRlZE9uIjoiMjAyMS0wNC0yOVQwNzozMzoxMyIsIk1vZGlmaWVkQnkiOiJfTGVlbmEgTWFhw58iLCJJZCI6ImIxMGFlZjAyLWVhZDYtNDUxNC04MGVkLWZhYWEyOGFmOTgwZiIsIk1vZGlmaWVkT24iOiIyMDIxLTA0LTI5VDA3OjMzOjEzIiwiUHJvamVjdCI6eyIkcmVmI</w:instrText>
          </w:r>
          <w:r>
            <w:instrText xml:space="preserve">joiNSJ9fSx7IiRpZCI6IjE1IiwiJHR5cGUiOiJTd2lzc0FjYWRlbWljLkNpdGF2aS5QZXJzb24sIFN3aXNzQWNhZGVtaWMuQ2l0YXZpIiwiRmlyc3ROYW1lIjoiSW5nZSIsIkxhc3ROYW1lIjoiSHV0dGVyIiwiUHJvdGVjdGVkIjpmYWxzZSwiU2V4IjowLCJDcmVhdGVkQnkiOiJfTGVlbmEgTWFhw58iLCJDcmVhdGVkT24iOiIyMDIxLTA0L</w:instrText>
          </w:r>
          <w:r>
            <w:instrText xml:space="preserve">TI5VDA3OjMzOjEzIiwiTW9kaWZpZWRCeSI6Il9MZWVuYSBNYWHDnyIsIklkIjoiNzAxNjM2YzYtYjRlYy00YmRlLTk3MTctNzA4ZDI4OTlhYjJjIiwiTW9kaWZpZWRPbiI6IjIwMjEtMDQtMjlUMDc6MzM6MTMiLCJQcm9qZWN0Ijp7IiRyZWYiOiI1In19XSwiQ2l0YXRpb25LZXlVcGRhdGVUeXBlIjowLCJDb2xsYWJvcmF0b3JzIjpbXSwiR</w:instrText>
          </w:r>
          <w:r>
            <w:instrText xml:space="preserve">G9pIjoiMTAuMTAwMi9wc3AuNDg3IiwiRWRpdG9ycyI6W10sIkV2YWx1YXRpb25Db21wbGV4aXR5IjowLCJFdmFsdWF0aW9uU291cmNlVGV4dEZvcm1hdCI6MCwiR3JvdXBzIjpbXSwiSGFzTGFiZWwxIjpmYWxzZSwiSGFzTGFiZWwyIjp0cnVlLCJLZXl3b3JkcyI6W10sIkxvY2F0aW9ucyI6W3siJGlkIjoiMTYiLCIkdHlwZSI6IlN3aXNzQ</w:instrText>
          </w:r>
          <w:r>
            <w:instrText xml:space="preserve">WNhZGVtaWMuQ2l0YXZpLkxvY2F0aW9uLCBTd2lzc0FjYWRlbWljLkNpdGF2aSIsIkFkZHJlc3MiOnsiJGlkIjoiMTciLCIkdHlwZSI6IlN3aXNzQWNhZGVtaWMuQ2l0YXZpLkxpbmtlZFJlc291cmNlLCBTd2lzc0FjYWRlbWljLkNpdGF2aSIsIkxpbmtlZFJlc291cmNlVHlwZSI6NSwiT3JpZ2luYWxTdHJpbmciOiIxMC4xMDAyL3BzcC40O</w:instrText>
          </w:r>
          <w:r>
            <w:instrText xml:space="preserve">DciLCJVcmlTdHJpbmciOiJodHRwczovL2RvaS5vcmcvMTAuMTAwMi9wc3AuNDg3IiwiTGlua2VkUmVzb3VyY2VTdGF0dXMiOjgsIlByb3BlcnRpZXMiOnsiJGlkIjoiMTgiLCIkdHlwZSI6IlN3aXNzQWNhZGVtaWMuQ2l0YXZpLkxpbmtlZFJlc291cmNlUHJvcGVydGllcywgU3dpc3NBY2FkZW1pYy5DaXRhdmkifSwiU3luY0ZvbGRlclR5c</w:instrText>
          </w:r>
          <w:r>
            <w:instrText xml:space="preserve">GUiOjAsIklzTG9jYWxDbG91ZFByb2plY3RGaWxlTGluayI6ZmFsc2UsIklzQ2xvdWRSZXN0b3JlIjpmYWxzZSwiSXNDbG91ZENvcHkiOmZhbHNlLCJBdHRhY2htZW50Rm9sZGVyV2FzSW5GYWxsYmFja01vZGUiOmZhbHNlfSwiQW5ub3RhdGlvbnMiOltdLCJMb2NhdGlvblR5cGUiOjAsIk1pcnJvcnNSZWZlcmVuY2VQcm9wZXJ0eUlkIjoxM</w:instrText>
          </w:r>
          <w:r>
            <w:instrText xml:space="preserve">jgsIkNyZWF0ZWRCeSI6Il9MZWVuYSBNYWHDnyIsIkNyZWF0ZWRPbiI6IjIwMjEtMDQtMjlUMDc6MzM6MTMiLCJNb2RpZmllZEJ5IjoiX0xlZW5hIE1hYcOfIiwiSWQiOiIxOWY2NGUzYi00YzhhLTRmYTctOTZkZS0yOTdmNzMzZWQ4NWMiLCJNb2RpZmllZE9uIjoiMjAyMS0wNC0yOVQwNzozMzoxMyIsIlByb2plY3QiOnsiJHJlZiI6IjUif</w:instrText>
          </w:r>
          <w:r>
            <w:instrText xml:space="preserve">X1dLCJOdW1iZXIiOiI1IiwiT3JnYW5pemF0aW9ucyI6W10sIk90aGVyc0ludm9sdmVkIjpbXSwiUGFnZVJhbmdlIjoiPHNwPlxyXG4gIDxuPjM4Nzwvbj5cclxuICA8aW4+dHJ1ZTwvaW4+XHJcbiAgPG9zPjM4Nzwvb3M+XHJcbiAgPHBzPjM4NzwvcHM+XHJcbjwvc3A+XHJcbjxlcD5cclxuICA8bj40MDU8L24+XHJcbiAgPGluPnRydWU8L</w:instrText>
          </w:r>
          <w:r>
            <w:instrText xml:space="preserve">2luPlxyXG4gIDxvcz40MDU8L29zPlxyXG4gIDxwcz40MDU8L3BzPlxyXG48L2VwPlxyXG48b3M+Mzg3LTQwNTwvb3M+IiwiUGVyaW9kaWNhbCI6eyIkaWQiOiIxOSIsIiR0eXBlIjoiU3dpc3NBY2FkZW1pYy5DaXRhdmkuUGVyaW9kaWNhbCwgU3dpc3NBY2FkZW1pYy5DaXRhdmkiLCJJc3NuIjoiMTU0NDg0NDQiLCJOYW1lIjoiUG9wdWxhd</w:instrText>
          </w:r>
          <w:r>
            <w:instrText xml:space="preserve">GlvbiwgU3BhY2UgYW5kIFBsYWNlIiwiUGFnaW5hdGlvbiI6MCwiUHJvdGVjdGVkIjpmYWxzZSwiU3RhbmRhcmRBYmJyZXZpYXRpb24iOiJQb3B1bC4gU3BhY2UgUGxhY2UiLCJDcmVhdGVkQnkiOiJfTGVlbmEgTWFhw58iLCJDcmVhdGVkT24iOiIyMDIxLTA0LTI5VDA3OjMzOjEzIiwiTW9kaWZpZWRCeSI6Il9MZWVuYSBNYWHDnyIsIklkI</w:instrText>
          </w:r>
          <w:r>
            <w:instrText xml:space="preserve">joiOWI0MjYwYjItNDk1ZS00MzY5LWIwYjQtNDdhZGQyNmRhY2M5IiwiTW9kaWZpZWRPbiI6IjIwMjEtMDQtMjlUMDc6MzM6MTMiLCJQcm9qZWN0Ijp7IiRyZWYiOiI1In19LCJQdWJsaXNoZXJzIjpbXSwiUXVvdGF0aW9ucyI6W10sIlJhdGluZyI6MCwiUmVmZXJlbmNlVHlwZSI6IkpvdXJuYWxBcnRpY2xlIiwiU2hvcnRUaXRsZSI6IkhhY</w:instrText>
          </w:r>
          <w:r>
            <w:instrText xml:space="preserve">W5kcmlrbWFuLCBIYXJtc2VuIGV0IGFsLiAyMDA4IOKAkyBHZW9ncmFwaHkgbWF0dGVycyIsIlNob3J0VGl0bGVVcGRhdGVUeXBlIjowLCJTb3VyY2VPZkJpYmxpb2dyYXBoaWNJbmZvcm1hdGlvbiI6IkNyb3NzUmVmIiwiU3RhdGljSWRzIjpbIjhhOWU5ZjkxLTRiYTEtNDJhMy1hODFkLWE1ODlkMDJmN2U0MSJdLCJUYWJsZU9mQ29udGVud</w:instrText>
          </w:r>
          <w:r>
            <w:instrText xml:space="preserve">HNDb21wbGV4aXR5IjowLCJUYWJsZU9mQ29udGVudHNTb3VyY2VUZXh0Rm9ybWF0IjowLCJUYXNrcyI6W10sIlRpdGxlIjoiR2VvZ3JhcGh5IG1hdHRlcnM6IHBhdHRlcm5zIG9mIHNwYXRpYWwgaG9tb2dhbXkgaW4gdGhlIE5ldGhlcmxhbmRzIiwiVHJhbnNsYXRvcnMiOltdLCJWb2x1bWUiOiIxNCIsIlllYXIiOiIyMDA4IiwiWWVhclJlc</w:instrText>
          </w:r>
          <w:r>
            <w:instrText xml:space="preserve">29sdmVkIjoiMjAwOCIsIkNyZWF0ZWRCeSI6Il9MZWVuYSBNYWHDnyIsIkNyZWF0ZWRPbiI6IjIwMjEtMDQtMjlUMDc6MzM6MTMiLCJNb2RpZmllZEJ5IjoiX0xlZW5hIE1hYcOfIiwiSWQiOiJhNGQ3NDFhOS1jZTlmLTQzZWQtYjY2ZC04ZGRiZjkzNzAxMzciLCJNb2RpZmllZE9uIjoiMjAyMS0wNS0wMVQxMDo0MTowMiIsIlByb2plY3QiO</w:instrText>
          </w:r>
          <w:r>
            <w:instrText xml:space="preserve">nsiJHJlZiI6IjUifX0sIlVzZU51bWJlcmluZ1R5cGVPZlBhcmVudERvY3VtZW50IjpmYWxzZX0seyIkaWQiOiIyMCIsIiR0eXBlIjoiU3dpc3NBY2FkZW1pYy5DaXRhdmkuQ2l0YXRpb25zLldvcmRQbGFjZWhvbGRlckVudHJ5LCBTd2lzc0FjYWRlbWljLkNpdGF2aSIsIklkIjoiYzIyMTkzOTUtNjk5OS00YzVlLTgwYWItZTBlODg1MGU1Z</w:instrText>
          </w:r>
          <w:r>
            <w:instrText xml:space="preserve">DI2IiwiUmFuZ2VTdGFydCI6MzcsIlJhbmdlTGVuZ3RoIjoxOCwiUmVmZXJlbmNlSWQiOiI0ZDA3NTExNi0xYzEyLTQ5MDktODcxOS1jNGUwOTQwYTQxMDQiLCJOb1BhciI6dHJ1ZSwiUmVmZXJlbmNlIjp7IiRpZCI6IjIxIiwiJHR5cGUiOiJTd2lzc0FjYWRlbWljLkNpdGF2aS5SZWZlcmVuY2UsIFN3aXNzQWNhZGVtaWMuQ2l0YXZpIiwiQ</w:instrText>
          </w:r>
          <w:r>
            <w:instrText xml:space="preserve">WJzdHJhY3RDb21wbGV4aXR5IjowLCJBYnN0cmFjdFNvdXJjZVRleHRGb3JtYXQiOjAsIkF1dGhvcnMiOlt7IiRyZWYiOiIxMiJ9XSwiQ2l0YXRpb25LZXlVcGRhdGVUeXBlIjowLCJDb2xsYWJvcmF0b3JzIjpbXSwiRG9pIjoiMTAuMTE3Ny8wMzA4NTE4WDE4Nzg2NzI2IiwiRWRpdG9ycyI6W10sIkV2YWx1YXRpb25Db21wbGV4aXR5IjowL</w:instrText>
          </w:r>
          <w:r>
            <w:instrText xml:space="preserve">CJFdmFsdWF0aW9uU291cmNlVGV4dEZvcm1hdCI6MCwiR3JvdXBzIjpbXSwiSGFzTGFiZWwxIjpmYWxzZSwiSGFzTGFiZWwyIjpmYWxzZSwiS2V5d29yZHMiOltdLCJMb2NhdGlvbnMiOlt7IiRpZCI6IjIyIiwiJHR5cGUiOiJTd2lzc0FjYWRlbWljLkNpdGF2aS5Mb2NhdGlvbiwgU3dpc3NBY2FkZW1pYy5DaXRhdmkiLCJBZGRyZXNzIjp7I</w:instrText>
          </w:r>
          <w:r>
            <w:instrText xml:space="preserve">iRpZCI6IjIzIiwiJHR5cGUiOiJTd2lzc0FjYWRlbWljLkNpdGF2aS5MaW5rZWRSZXNvdXJjZSwgU3dpc3NBY2FkZW1pYy5DaXRhdmkiLCJMaW5rZWRSZXNvdXJjZVR5cGUiOjUsIk9yaWdpbmFsU3RyaW5nIjoiMTAuMTE3Ny8wMzA4NTE4WDE4Nzg2NzI2IiwiVXJpU3RyaW5nIjoiaHR0cHM6Ly9kb2kub3JnLzEwLjExNzcvMDMwODUxOFgxO</w:instrText>
          </w:r>
          <w:r>
            <w:instrText xml:space="preserve">Dc4NjcyNiIsIkxpbmtlZFJlc291cmNlU3RhdHVzIjo4LCJQcm9wZXJ0aWVzIjp7IiRpZCI6IjI0IiwiJHR5cGUiOiJTd2lzc0FjYWRlbWljLkNpdGF2aS5MaW5rZWRSZXNvdXJjZVByb3BlcnRpZXMsIFN3aXNzQWNhZGVtaWMuQ2l0YXZpIn0sIlN5bmNGb2xkZXJUeXBlIjowLCJJc0xvY2FsQ2xvdWRQcm9qZWN0RmlsZUxpbmsiOmZhbHNlL</w:instrText>
          </w:r>
          <w:r>
            <w:instrText xml:space="preserve">CJJc0Nsb3VkUmVzdG9yZSI6ZmFsc2UsIklzQ2xvdWRDb3B5IjpmYWxzZSwiQXR0YWNobWVudEZvbGRlcldhc0luRmFsbGJhY2tNb2RlIjpmYWxzZX0sIkFubm90YXRpb25zIjpbXSwiTG9jYXRpb25UeXBlIjowLCJNaXJyb3JzUmVmZXJlbmNlUHJvcGVydHlJZCI6MTI4LCJDcmVhdGVkQnkiOiJfTGVlbmEgTWFhw58iLCJDcmVhdGVkT24iO</w:instrText>
          </w:r>
          <w:r>
            <w:instrText xml:space="preserve">iIyMDIxLTA0LTI5VDA3OjQ1OjMxIiwiTW9kaWZpZWRCeSI6Il9MZWVuYSBNYWHDnyIsIklkIjoiMWNhYzhjYWItNTc0NS00MmI3LWFiMGEtMTZiOTRhMTQ5MWJhIiwiTW9kaWZpZWRPbiI6IjIwMjEtMDQtMjlUMDc6NDU6MzEiLCJQcm9qZWN0Ijp7IiRyZWYiOiI1In19XSwiTnVtYmVyIjoiMiIsIk9yZ2FuaXphdGlvbnMiOltdLCJPdGhlc</w:instrText>
          </w:r>
          <w:r>
            <w:instrText xml:space="preserve">nNJbnZvbHZlZCI6W10sIlBhZ2VSYW5nZSI6IjxzcD5cclxuICA8bj40NDA8L24+XHJcbiAgPGluPnRydWU8L2luPlxyXG4gIDxvcz40NDA8L29zPlxyXG4gIDxwcz40NDA8L3BzPlxyXG48L3NwPlxyXG48ZXA+XHJcbiAgPG4+NDYwPC9uPlxyXG4gIDxpbj50cnVlPC9pbj5cclxuICA8b3M+NDYwPC9vcz5cclxuICA8cHM+NDYwPC9wcz5cc</w:instrText>
          </w:r>
          <w:r>
            <w:instrText xml:space="preserve">lxuPC9lcD5cclxuPG9zPjQ0MC00NjA8L29zPiIsIlBlcmlvZGljYWwiOnsiJGlkIjoiMjUiLCIkdHlwZSI6IlN3aXNzQWNhZGVtaWMuQ2l0YXZpLlBlcmlvZGljYWwsIFN3aXNzQWNhZGVtaWMuQ2l0YXZpIiwiRWlzc24iOiIxNDcyLTM0MDkiLCJJc3NuIjoiMDMwOC01MThYIiwiTmFtZSI6IkVudmlyb25tZW50IGFuZCBQbGFubmluZyBBO</w:instrText>
          </w:r>
          <w:r>
            <w:instrText xml:space="preserve">iBFY29ub215IGFuZCBTcGFjZSIsIlBhZ2luYXRpb24iOjAsIlByb3RlY3RlZCI6ZmFsc2UsIlN0YW5kYXJkQWJicmV2aWF0aW9uIjoiRW52aXJvbiBQbGFuIEEiLCJDcmVhdGVkQnkiOiJfTGVlbmEgTWFhw58iLCJDcmVhdGVkT24iOiIyMDIxLTA0LTI5VDA3OjQ1OjMxIiwiTW9kaWZpZWRCeSI6Il9MZWVuYSBNYWHDnyIsIklkIjoiODFjM</w:instrText>
          </w:r>
          <w:r>
            <w:instrText xml:space="preserve">TFhMTEtMGM4Ny00ZTNjLTg4MDEtMGU0YjRkZDMzNWNkIiwiTW9kaWZpZWRPbiI6IjIwMjEtMDQtMjlUMDc6NDU6MzEiLCJQcm9qZWN0Ijp7IiRyZWYiOiI1In19LCJQdWJsaXNoZXJzIjpbXSwiUXVvdGF0aW9ucyI6W10sIlJhdGluZyI6MCwiUmVmZXJlbmNlVHlwZSI6IkpvdXJuYWxBcnRpY2xlIiwiU2hvcnRUaXRsZSI6IkhhYW5kcmlrb</w:instrText>
          </w:r>
          <w:r>
            <w:instrText xml:space="preserve">WFuIDIwMTkg4oCTIFBhcnRuZXIgY2hvaWNlIGluIFN3ZWRlbiIsIlNob3J0VGl0bGVVcGRhdGVUeXBlIjowLCJTb3VyY2VPZkJpYmxpb2dyYXBoaWNJbmZvcm1hdGlvbiI6IkNyb3NzUmVmIiwiU3RhdGljSWRzIjpbIjc1ODQ1ZGE5LWU4ZjctNGQ0OS04ZmYwLWJmZTUwYmYzMWNlNSJdLCJUYWJsZU9mQ29udGVudHNDb21wbGV4aXR5IjowL</w:instrText>
          </w:r>
          <w:r>
            <w:instrText xml:space="preserve">CJUYWJsZU9mQ29udGVudHNTb3VyY2VUZXh0Rm9ybWF0IjowLCJUYXNrcyI6W10sIlRpdGxlIjoiUGFydG5lciBjaG9pY2UgaW4gU3dlZGVuOiBIb3cgZGlzdGFuY2Ugc3RpbGwgbWF0dGVycyIsIlRyYW5zbGF0b3JzIjpbXSwiVm9sdW1lIjoiNTEiLCJZZWFyIjoiMjAxOSIsIlllYXJSZXNvbHZlZCI6IjIwMTkiLCJDcmVhdGVkQnkiOiJfT</w:instrText>
          </w:r>
          <w:r>
            <w:instrText xml:space="preserve">GVlbmEgTWFhw58iLCJDcmVhdGVkT24iOiIyMDIxLTA0LTI5VDA3OjQ1OjMxIiwiTW9kaWZpZWRCeSI6Il9IUCIsIklkIjoiNGQwNzUxMTYtMWMxMi00OTA5LTg3MTktYzRlMDk0MGE0MTA0IiwiTW9kaWZpZWRPbiI6IjIwMjEtMTAtMzFUMjI6NDI6NDIiLCJQcm9qZWN0Ijp7IiRyZWYiOiI1In19LCJVc2VOdW1iZXJpbmdUeXBlT2ZQYXJlb</w:instrText>
          </w:r>
          <w:r>
            <w:instrText xml:space="preserve">nREb2N1bWVudCI6ZmFsc2V9LHsiJGlkIjoiMjYiLCIkdHlwZSI6IlN3aXNzQWNhZGVtaWMuQ2l0YXZpLkNpdGF0aW9ucy5Xb3JkUGxhY2Vob2xkZXJFbnRyeSwgU3dpc3NBY2FkZW1pYy5DaXRhdmkiLCJJZCI6IjU3Y2UzZWQyLTUzYmMtNDQ0Zi1hOTBlLTQ5M2VjZDY1NTZjYSIsIlJhbmdlU3RhcnQiOjU1LCJSYW5nZUxlbmd0aCI6MTUsI</w:instrText>
          </w:r>
          <w:r>
            <w:instrText xml:space="preserve">lJlZmVyZW5jZUlkIjoiMWU1M2ViYjItNzkxYi00ZDYxLWExNTAtOThkZDBlMzFmN2UzIiwiTm9QYXIiOnRydWUsIlJlZmVyZW5jZSI6eyIkaWQiOiIyNyIsIiR0eXBlIjoiU3dpc3NBY2FkZW1pYy5DaXRhdmkuUmVmZXJlbmNlLCBTd2lzc0FjYWRlbWljLkNpdGF2aSIsIkFic3RyYWN0Q29tcGxleGl0eSI6MCwiQWJzdHJhY3RTb3VyY2VUZ</w:instrText>
          </w:r>
          <w:r>
            <w:instrText xml:space="preserve">Xh0Rm9ybWF0IjowLCJBdXRob3JzIjpbeyIkaWQiOiIyOCIsIiR0eXBlIjoiU3dpc3NBY2FkZW1pYy5DaXRhdmkuUGVyc29uLCBTd2lzc0FjYWRlbWljLkNpdGF2aSIsIkZpcnN0TmFtZSI6IkFuZHJlYSIsIkxhc3ROYW1lIjoiTGVuZ2VyZXIiLCJQcm90ZWN0ZWQiOmZhbHNlLCJTZXgiOjAsIkNyZWF0ZWRCeSI6Il9MZWVuYSBNYWHDnyIsI</w:instrText>
          </w:r>
          <w:r>
            <w:instrText xml:space="preserve">kNyZWF0ZWRPbiI6IjIwMjEtMDQtMjlUMDc6NDQ6MzIiLCJNb2RpZmllZEJ5IjoiX0xlZW5hIE1hYcOfIiwiSWQiOiJkOTgwYjI4Zi0zNWU0LTRlOTAtYWE1YS01ZjdlYmQwY2U3MjAiLCJNb2RpZmllZE9uIjoiMjAyMS0wNC0yOVQwNzo0NDozMiIsIlByb2plY3QiOnsiJHJlZiI6IjUifX1dLCJDaXRhdGlvbktleVVwZGF0ZVR5cGUiOjAsI</w:instrText>
          </w:r>
          <w:r>
            <w:instrText xml:space="preserve">kNvbGxhYm9yYXRvcnMiOltdLCJFZGl0b3JzIjpbeyIkaWQiOiIyOSIsIiR0eXBlIjoiU3dpc3NBY2FkZW1pYy5DaXRhdmkuUGVyc29uLCBTd2lzc0FjYWRlbWljLkNpdGF2aSIsIkZpcnN0TmFtZSI6IlRob21hcyIsIkxhc3ROYW1lIjoiS2xlaW4iLCJQcm90ZWN0ZWQiOmZhbHNlLCJTZXgiOjIsIkNyZWF0ZWRCeSI6Il9MZWVuYSBNYWHDn</w:instrText>
          </w:r>
          <w:r>
            <w:instrText xml:space="preserve">yIsIkNyZWF0ZWRPbiI6IjIwMjEtMDQtMjlUMDc6NDQ6MzIiLCJNb2RpZmllZEJ5IjoiX0xlZW5hIE1hYcOfIiwiSWQiOiI4ZTg4NWQzYy02ZWJhLTQ3N2ItYTQ2Mi00YWFjZDllZjQxODMiLCJNb2RpZmllZE9uIjoiMjAyMS0wNC0yOVQwNzo0NDozMiIsIlByb2plY3QiOnsiJHJlZiI6IjUifX1dLCJFdmFsdWF0aW9uQ29tcGxleGl0eSI6M</w:instrText>
          </w:r>
          <w:r>
            <w:instrText xml:space="preserve">CwiRXZhbHVhdGlvblNvdXJjZVRleHRGb3JtYXQiOjAsIkdyb3VwcyI6W10sIkhhc0xhYmVsMSI6ZmFsc2UsIkhhc0xhYmVsMiI6dHJ1ZSwiS2V5d29yZHMiOltdLCJMYW5ndWFnZSI6ImdlciIsIkxvY2F0aW9ucyI6W3siJGlkIjoiMzAiLCIkdHlwZSI6IlN3aXNzQWNhZGVtaWMuQ2l0YXZpLkxvY2F0aW9uLCBTd2lzc0FjYWRlbWljLkNpd</w:instrText>
          </w:r>
          <w:r>
            <w:instrText xml:space="preserve">GF2aSIsIkFkZHJlc3MiOnsiJGlkIjoiMzEiLCIkdHlwZSI6IlN3aXNzQWNhZGVtaWMuQ2l0YXZpLkxpbmtlZFJlc291cmNlLCBTd2lzc0FjYWRlbWljLkNpdGF2aSIsIkxpbmtlZFJlc291cmNlVHlwZSI6NSwiT3JpZ2luYWxTdHJpbmciOiJodHRwOi8vd3d3LnNzb2FyLmluZm8vc3NvYXIvaGFuZGxlL2RvY3VtZW50LzQ2NjA1IiwiVXJpU</w:instrText>
          </w:r>
          <w:r>
            <w:instrText xml:space="preserve">3RyaW5nIjoiaHR0cDovL3d3dy5zc29hci5pbmZvL3Nzb2FyL2hhbmRsZS9kb2N1bWVudC80NjYwNSIsIkxpbmtlZFJlc291cmNlU3RhdHVzIjo4LCJQcm9wZXJ0aWVzIjp7IiRpZCI6IjMyIiwiJHR5cGUiOiJTd2lzc0FjYWRlbWljLkNpdGF2aS5MaW5rZWRSZXNvdXJjZVByb3BlcnRpZXMsIFN3aXNzQWNhZGVtaWMuQ2l0YXZpIn0sIlN5b</w:instrText>
          </w:r>
          <w:r>
            <w:instrText xml:space="preserve">mNGb2xkZXJUeXBlIjowLCJJc0xvY2FsQ2xvdWRQcm9qZWN0RmlsZUxpbmsiOmZhbHNlLCJJc0Nsb3VkUmVzdG9yZSI6ZmFsc2UsIklzQ2xvdWRDb3B5IjpmYWxzZSwiQXR0YWNobWVudEZvbGRlcldhc0luRmFsbGJhY2tNb2RlIjpmYWxzZX0sIkFubm90YXRpb25zIjpbXSwiTG9jYXRpb25UeXBlIjowLCJNaXJyb3JzUmVmZXJlbmNlUHJvc</w:instrText>
          </w:r>
          <w:r>
            <w:instrText xml:space="preserve">GVydHlJZCI6MTEsIkNyZWF0ZWRCeSI6Il9MZWVuYSBNYWHDnyIsIkNyZWF0ZWRPbiI6IjIwMjEtMDQtMjlUMDc6NDQ6MzIiLCJNb2RpZmllZEJ5IjoiX0xlZW5hIE1hYcOfIiwiSWQiOiJkNGEyZDBjNS1kMDRkLTQxZTEtOGQ1Ni0yMDY2ZjBiNThhYzIiLCJNb2RpZmllZE9uIjoiMjAyMS0wNC0yOVQwNzo0NDozMiIsIlByb2plY3QiOnsiJ</w:instrText>
          </w:r>
          <w:r>
            <w:instrText xml:space="preserve">HJlZiI6IjUifX0seyIkaWQiOiIzMyIsIiR0eXBlIjoiU3dpc3NBY2FkZW1pYy5DaXRhdmkuTG9jYXRpb24sIFN3aXNzQWNhZGVtaWMuQ2l0YXZpIiwiQWRkcmVzcyI6eyIkaWQiOiIzNCIsIiR0eXBlIjoiU3dpc3NBY2FkZW1pYy5DaXRhdmkuTGlua2VkUmVzb3VyY2UsIFN3aXNzQWNhZGVtaWMuQ2l0YXZpIiwiTGlua2VkUmVzb3VyY2VUe</w:instrText>
          </w:r>
          <w:r>
            <w:instrText xml:space="preserve">XBlIjo1LCJPcmlnaW5hbFN0cmluZyI6Imh0dHA6Ly9kLW5iLmluZm8vMTE5MDk5MzYzNSIsIlVyaVN0cmluZyI6Imh0dHA6Ly9kLW5iLmluZm8vMTE5MDk5MzYzNSIsIkxpbmtlZFJlc291cmNlU3RhdHVzIjo4LCJQcm9wZXJ0aWVzIjp7IiRpZCI6IjM1IiwiJHR5cGUiOiJTd2lzc0FjYWRlbWljLkNpdGF2aS5MaW5rZWRSZXNvdXJjZVByb</w:instrText>
          </w:r>
          <w:r>
            <w:instrText xml:space="preserve">3BlcnRpZXMsIFN3aXNzQWNhZGVtaWMuQ2l0YXZpIn0sIlN5bmNGb2xkZXJUeXBlIjowLCJJc0xvY2FsQ2xvdWRQcm9qZWN0RmlsZUxpbmsiOmZhbHNlLCJJc0Nsb3VkUmVzdG9yZSI6ZmFsc2UsIklzQ2xvdWRDb3B5IjpmYWxzZSwiQXR0YWNobWVudEZvbGRlcldhc0luRmFsbGJhY2tNb2RlIjpmYWxzZX0sIkFubm90YXRpb25zIjpbXSwiT</w:instrText>
          </w:r>
          <w:r>
            <w:instrText xml:space="preserve">G9jYXRpb25UeXBlIjowLCJNaXJyb3JzUmVmZXJlbmNlUHJvcGVydHlJZCI6MTEsIkNyZWF0ZWRCeSI6Il9MZWVuYSBNYWHDnyIsIkNyZWF0ZWRPbiI6IjIwMjEtMDQtMjlUMDc6NDQ6MzIiLCJNb2RpZmllZEJ5IjoiX0xlZW5hIE1hYcOfIiwiSWQiOiI0NTJjMjEwZS1kYWM5LTQ5ZjktOGFjOS0zNDUxMWRlNzMxZjciLCJNb2RpZmllZE9uI</w:instrText>
          </w:r>
          <w:r>
            <w:instrText xml:space="preserve">joiMjAyMS0wNC0yOVQwNzo0NDozMiIsIlByb2plY3QiOnsiJHJlZiI6IjUifX0seyIkaWQiOiIzNiIsIiR0eXBlIjoiU3dpc3NBY2FkZW1pYy5DaXRhdmkuTG9jYXRpb24sIFN3aXNzQWNhZGVtaWMuQ2l0YXZpIiwiQWRkcmVzcyI6eyIkaWQiOiIzNyIsIiR0eXBlIjoiU3dpc3NBY2FkZW1pYy5DaXRhdmkuTGlua2VkUmVzb3VyY2UsIFN3a</w:instrText>
          </w:r>
          <w:r>
            <w:instrText xml:space="preserve">XNzQWNhZGVtaWMuQ2l0YXZpIiwiTGlua2VkUmVzb3VyY2VUeXBlIjo1LCJPcmlnaW5hbFN0cmluZyI6Imh0dHBzOi8vZC1uYi5pbmZvLzExOTA5OTM2MzUvMzQiLCJVcmlTdHJpbmciOiJodHRwczovL2QtbmIuaW5mby8xMTkwOTkzNjM1LzM0IiwiTGlua2VkUmVzb3VyY2VTdGF0dXMiOjgsIlByb3BlcnRpZXMiOnsiJGlkIjoiMzgiLCIkd</w:instrText>
          </w:r>
          <w:r>
            <w:instrText xml:space="preserve">HlwZSI6IlN3aXNzQWNhZGVtaWMuQ2l0YXZpLkxpbmtlZFJlc291cmNlUHJvcGVydGllcywgU3dpc3NBY2FkZW1pYy5DaXRhdmkifSwiU3luY0ZvbGRlclR5cGUiOjAsIklzTG9jYWxDbG91ZFByb2plY3RGaWxlTGluayI6ZmFsc2UsIklzQ2xvdWRSZXN0b3JlIjpmYWxzZSwiSXNDbG91ZENvcHkiOmZhbHNlLCJBdHRhY2htZW50Rm9sZGVyV</w:instrText>
          </w:r>
          <w:r>
            <w:instrText xml:space="preserve">2FzSW5GYWxsYmFja01vZGUiOmZhbHNlfSwiQW5ub3RhdGlvbnMiOltdLCJMb2NhdGlvblR5cGUiOjAsIk1pcnJvcnNSZWZlcmVuY2VQcm9wZXJ0eUlkIjoxMSwiQ3JlYXRlZEJ5IjoiX0xlZW5hIE1hYcOfIiwiQ3JlYXRlZE9uIjoiMjAyMS0wNC0yOVQwNzo0NDozMiIsIk1vZGlmaWVkQnkiOiJfTGVlbmEgTWFhw58iLCJJZCI6IjA5ODYzY</w:instrText>
          </w:r>
          <w:r>
            <w:instrText xml:space="preserve">TZmLWM4ZjEtNGIzMC04OTY0LTcwMDg3YjNlNTk4ZCIsIk1vZGlmaWVkT24iOiIyMDIxLTA0LTI5VDA3OjQ0OjMyIiwiUHJvamVjdCI6eyIkcmVmIjoiNSJ9fSx7IiRpZCI6IjM5IiwiJHR5cGUiOiJTd2lzc0FjYWRlbWljLkNpdGF2aS5Mb2NhdGlvbiwgU3dpc3NBY2FkZW1pYy5DaXRhdmkiLCJBZGRyZXNzIjp7IiRpZCI6IjQwIiwiJHR5c</w:instrText>
          </w:r>
          <w:r>
            <w:instrText xml:space="preserve">GUiOiJTd2lzc0FjYWRlbWljLkNpdGF2aS5MaW5rZWRSZXNvdXJjZSwgU3dpc3NBY2FkZW1pYy5DaXRhdmkiLCJMaW5rZWRSZXNvdXJjZVR5cGUiOjUsIk9yaWdpbmFsU3RyaW5nIjoiaHR0cHM6Ly9uYm4tcmVzb2x2aW5nLm9yZy91cm46bmJuOmRlOjAxNjgtc3NvYXItNDY2MDUtOCIsIlVyaVN0cmluZyI6Imh0dHBzOi8vbmJuLXJlc29sd</w:instrText>
          </w:r>
          <w:r>
            <w:instrText xml:space="preserve">mluZy5vcmcvdXJuOm5ibjpkZTowMTY4LXNzb2FyLTQ2NjA1LTgiLCJMaW5rZWRSZXNvdXJjZVN0YXR1cyI6OCwiUHJvcGVydGllcyI6eyIkaWQiOiI0MSIsIiR0eXBlIjoiU3dpc3NBY2FkZW1pYy5DaXRhdmkuTGlua2VkUmVzb3VyY2VQcm9wZXJ0aWVzLCBTd2lzc0FjYWRlbWljLkNpdGF2aSJ9LCJTeW5jRm9sZGVyVHlwZSI6MCwiSXNMb</w:instrText>
          </w:r>
          <w:r>
            <w:instrText xml:space="preserve">2NhbENsb3VkUHJvamVjdEZpbGVMaW5rIjpmYWxzZSwiSXNDbG91ZFJlc3RvcmUiOmZhbHNlLCJJc0Nsb3VkQ29weSI6ZmFsc2UsIkF0dGFjaG1lbnRGb2xkZXJXYXNJbkZhbGxiYWNrTW9kZSI6ZmFsc2V9LCJBbm5vdGF0aW9ucyI6W10sIkxvY2F0aW9uVHlwZSI6MCwiTWlycm9yc1JlZmVyZW5jZVByb3BlcnR5SWQiOjExLCJDcmVhdGVkQ</w:instrText>
          </w:r>
          <w:r>
            <w:instrText xml:space="preserve">nkiOiJfTGVlbmEgTWFhw58iLCJDcmVhdGVkT24iOiIyMDIxLTA0LTI5VDA3OjQ0OjMyIiwiTW9kaWZpZWRCeSI6Il9MZWVuYSBNYWHDnyIsIklkIjoiOTZmMjk5OGEtMTMwZS00YWVhLThkNWItZjI3N2UxZTFjMjAzIiwiTW9kaWZpZWRPbiI6IjIwMjEtMDQtMjlUMDc6NDQ6MzIiLCJQcm9qZWN0Ijp7IiRyZWYiOiI1In19XSwiT3JnYW5pe</w:instrText>
          </w:r>
          <w:r>
            <w:instrText xml:space="preserve">mF0aW9ucyI6W10sIk90aGVyc0ludm9sdmVkIjpbXSwiUGFnZUNvdW50IjoiMTMzLTE2MiIsIlBhZ2VSYW5nZSI6IjxzcD5cclxuICA8bj4xMzM8L24+XHJcbiAgPGluPnRydWU8L2luPlxyXG4gIDxvcz4xMzM8L29zPlxyXG4gIDxwcz4xMzM8L3BzPlxyXG48L3NwPlxyXG48ZXA+XHJcbiAgPG4+MTYyPC9uPlxyXG4gIDxpbj50cnVlPC9pb</w:instrText>
          </w:r>
          <w:r>
            <w:instrText xml:space="preserve">j5cclxuICA8b3M+MTYyPC9vcz5cclxuICA8cHM+MTYyPC9wcz5cclxuPC9lcD5cclxuPG9zPjEzMy0xNjI8L29zPiIsIlBhcmFsbGVsVGl0bGUiOiJXaGVyZSBsb3ZlIGxvdmVzIC0gYW4gYXJ0aWNsZSBvbiB0aGUgJ2dlb2dyYXBoeScgb2YgdGhlIGNob2ljZSBvZiBwYXJ0bmVyIiwiUGFyZW50UmVmZXJlbmNlIjp7IiRpZCI6IjQyIiwiJ</w:instrText>
          </w:r>
          <w:r>
            <w:instrText xml:space="preserve">HR5cGUiOiJTd2lzc0FjYWRlbWljLkNpdGF2aS5SZWZlcmVuY2UsIFN3aXNzQWNhZGVtaWMuQ2l0YXZpIiwiQWJzdHJhY3RDb21wbGV4aXR5IjowLCJBYnN0cmFjdFNvdXJjZVRleHRGb3JtYXQiOjAsIkF1dGhvcnMiOltdLCJDaXRhdGlvbktleVVwZGF0ZVR5cGUiOjAsIkNvbGxhYm9yYXRvcnMiOltdLCJDb3ZlclBhdGgiOnsiJGlkIjoiN</w:instrText>
          </w:r>
          <w:r>
            <w:instrText xml:space="preserve">DMiLCIkdHlwZSI6IlN3aXNzQWNhZGVtaWMuQ2l0YXZpLkxpbmtlZFJlc291cmNlLCBTd2lzc0FjYWRlbWljLkNpdGF2aSIsIkxpbmtlZFJlc291cmNlVHlwZSI6MiwiT3JpZ2luYWxTdHJpbmciOiJDOlxcVXNlcnNcXEhQXFxBcHBEYXRhXFxMb2NhbFxcVGVtcFxcYXF0eGdhcnUuanBnIiwiVXJpU3RyaW5nIjoiNDU1MjJmNGItN2YwMS00M</w:instrText>
          </w:r>
          <w:r>
            <w:instrText xml:space="preserve">zFlLWJkMWYtNzg0MmJkM2QxZGZhIiwiTGlua2VkUmVzb3VyY2VTdGF0dXMiOjgsIlByb3BlcnRpZXMiOnsiJGlkIjoiNDQiLCIkdHlwZSI6IlN3aXNzQWNhZGVtaWMuQ2l0YXZpLkxpbmtlZFJlc291cmNlUHJvcGVydGllcywgU3dpc3NBY2FkZW1pYy5DaXRhdmkifSwiU3luY0ZvbGRlclR5cGUiOjAsIklzTG9jYWxDbG91ZFByb2plY3RGa</w:instrText>
          </w:r>
          <w:r>
            <w:instrText xml:space="preserve">WxlTGluayI6ZmFsc2UsIklzQ2xvdWRSZXN0b3JlIjpmYWxzZSwiSXNDbG91ZENvcHkiOmZhbHNlLCJBdHRhY2htZW50Rm9sZGVyV2FzSW5GYWxsYmFja01vZGUiOmZhbHNlfSwiRWRpdG9ycyI6W3siJHJlZiI6IjI5In1dLCJFdmFsdWF0aW9uQ29tcGxleGl0eSI6MCwiRXZhbHVhdGlvblNvdXJjZVRleHRGb3JtYXQiOjAsIkdyb3VwcyI6W</w:instrText>
          </w:r>
          <w:r>
            <w:instrText xml:space="preserve">10sIkhhc0xhYmVsMSI6ZmFsc2UsIkhhc0xhYmVsMiI6ZmFsc2UsIklzYm4iOiI5NzgzODEwMDI4NzQ3IiwiS2V5d29yZHMiOltdLCJMYW5ndWFnZSI6ImdlciIsIkxvY2F0aW9ucyI6W3siJGlkIjoiNDUiLCIkdHlwZSI6IlN3aXNzQWNhZGVtaWMuQ2l0YXZpLkxvY2F0aW9uLCBTd2lzc0FjYWRlbWljLkNpdGF2aSIsIkFkZHJlc3MiOnsiJ</w:instrText>
          </w:r>
          <w:r>
            <w:instrText xml:space="preserve">GlkIjoiNDYiLCIkdHlwZSI6IlN3aXNzQWNhZGVtaWMuQ2l0YXZpLkxpbmtlZFJlc291cmNlLCBTd2lzc0FjYWRlbWljLkNpdGF2aSIsIkxpbmtlZFJlc291cmNlVHlwZSI6NSwiT3JpZ2luYWxTdHJpbmciOiJodHRwczovL2V4dGVybmFsLmRhbmRlbG9uLmNvbS9kb3dubG9hZC9hdHRhY2htZW50cy9kYW5kZWxvbi9pZHMvREUwMDQ5RDRDR</w:instrText>
          </w:r>
          <w:r>
            <w:instrText xml:space="preserve">kNENjkxNjNEMjc1QzEyNTczOEMwMDQwOEUxMy5wZGYiLCJVcmlTdHJpbmciOiJodHRwczovL2V4dGVybmFsLmRhbmRlbG9uLmNvbS9kb3dubG9hZC9hdHRhY2htZW50cy9kYW5kZWxvbi9pZHMvREUwMDQ5RDRDRkNENjkxNjNEMjc1QzEyNTczOEMwMDQwOEUxMy5wZGYiLCJMaW5rZWRSZXNvdXJjZVN0YXR1cyI6OCwiUHJvcGVydGllcyI6e</w:instrText>
          </w:r>
          <w:r>
            <w:instrText xml:space="preserve">yIkaWQiOiI0NyIsIiR0eXBlIjoiU3dpc3NBY2FkZW1pYy5DaXRhdmkuTGlua2VkUmVzb3VyY2VQcm9wZXJ0aWVzLCBTd2lzc0FjYWRlbWljLkNpdGF2aSJ9LCJTeW5jRm9sZGVyVHlwZSI6MCwiSXNMb2NhbENsb3VkUHJvamVjdEZpbGVMaW5rIjpmYWxzZSwiSXNDbG91ZFJlc3RvcmUiOmZhbHNlLCJJc0Nsb3VkQ29weSI6ZmFsc2UsIkF0d</w:instrText>
          </w:r>
          <w:r>
            <w:instrText xml:space="preserve">GFjaG1lbnRGb2xkZXJXYXNJbkZhbGxiYWNrTW9kZSI6ZmFsc2V9LCJBbm5vdGF0aW9ucyI6W10sIkxvY2F0aW9uVHlwZSI6MCwiTWlycm9yc1JlZmVyZW5jZVByb3BlcnR5SWQiOjExLCJOb3RlcyI6IlRhYmxlIG9mIGNvbnRlbnRzIiwiQ3JlYXRlZEJ5IjoiX0xlZW5hIE1hYcOfIiwiQ3JlYXRlZE9uIjoiMjAyMS0wNS0xOVQyMjo1ODo1O</w:instrText>
          </w:r>
          <w:r>
            <w:instrText xml:space="preserve">CIsIk1vZGlmaWVkQnkiOiJfTGVlbmEgTWFhw58iLCJJZCI6IjIwMDZjMWM0LTU1MzctNGI0ZS1iYWE1LWFkNjdkOTI4Mzk1ZiIsIk1vZGlmaWVkT24iOiIyMDIxLTA1LTE5VDIyOjU4OjU4IiwiUHJvamVjdCI6eyIkcmVmIjoiNSJ9fV0sIk9yZ2FuaXphdGlvbnMiOltdLCJPdGhlcnNJbnZvbHZlZCI6W10sIlBhZ2VDb3VudCI6IjMxNiIsI</w:instrText>
          </w:r>
          <w:r>
            <w:instrText xml:space="preserve">lBsYWNlT2ZQdWJsaWNhdGlvbiI6IldpZXNiYWRlbiIsIlB1Ymxpc2hlcnMiOlt7IiRpZCI6IjQ4IiwiJHR5cGUiOiJTd2lzc0FjYWRlbWljLkNpdGF2aS5QdWJsaXNoZXIsIFN3aXNzQWNhZGVtaWMuQ2l0YXZpIiwiTmFtZSI6IlNwcmluZ2VyIEZhY2htZWRpZW4gV2llc2JhZGVuIEdtYkgiLCJQcm90ZWN0ZWQiOmZhbHNlLCJDcmVhdGVkQ</w:instrText>
          </w:r>
          <w:r>
            <w:instrText xml:space="preserve">nkiOiJfTGVlbmEgTWFhw58iLCJDcmVhdGVkT24iOiIyMDIxLTA1LTE5VDIyOjU4OjU4IiwiTW9kaWZpZWRCeSI6Il9MZWVuYSBNYWHDnyIsIklkIjoiNjhlMjk1MmYtNDk2OS00NTU4LWE4NDItNjk3YjEzY2FkYTliIiwiTW9kaWZpZWRPbiI6IjIwMjEtMDUtMTlUMjI6NTg6NTgiLCJQcm9qZWN0Ijp7IiRyZWYiOiI1In19XSwiUXVvdGF0a</w:instrText>
          </w:r>
          <w:r>
            <w:instrText xml:space="preserve">W9ucyI6W10sIlJhdGluZyI6MCwiUmVmZXJlbmNlVHlwZSI6IkJvb2tFZGl0ZWQiLCJTaG9ydFRpdGxlIjoiS2xlaW4gKEhnLikgMjAwMSDigJMgUGFydG5lcndhaGwgdW5kIEhlaXJhdHNtdXN0ZXIiLCJTaG9ydFRpdGxlVXBkYXRlVHlwZSI6MCwiU291cmNlT2ZCaWJsaW9ncmFwaGljSW5mb3JtYXRpb24iOiJHQlYgR2VtZWluc2FtZXIgQ</w:instrText>
          </w:r>
          <w:r>
            <w:instrText xml:space="preserve">mlibGlvdGhla3N2ZXJidW5kIiwiU3RhdGljSWRzIjpbIjVhYzBmZTNjLTFkMTEtNDRmZS04Yjg1LWIzYTYzNWRiYTBjNiJdLCJTdWJ0aXRsZSI6IlNvemlhbHN0cnVrdHVyZWxsZSBWb3JhdXNzZXR6dW5nZW4gZGVyIExpZWJlIiwiVGFibGVPZkNvbnRlbnRzQ29tcGxleGl0eSI6MCwiVGFibGVPZkNvbnRlbnRzU291cmNlVGV4dEZvcm1hd</w:instrText>
          </w:r>
          <w:r>
            <w:instrText xml:space="preserve">CI6MCwiVGFza3MiOltdLCJUaXRsZSI6IlBhcnRuZXJ3YWhsIHVuZCBIZWlyYXRzbXVzdGVyIiwiVHJhbnNsYXRvcnMiOltdLCJZZWFyIjoiMjAwMSIsIlllYXJSZXNvbHZlZCI6IjIwMDEiLCJDcmVhdGVkQnkiOiJfTGVlbmEgTWFhw58iLCJDcmVhdGVkT24iOiIyMDIxLTA1LTE5VDIyOjU4OjU4IiwiTW9kaWZpZWRCeSI6Il9IUCIsIklkI</w:instrText>
          </w:r>
          <w:r>
            <w:instrText xml:space="preserve">joiNDU1MjJmNGItN2YwMS00MzFlLWJkMWYtNzg0MmJkM2QxZGZhIiwiTW9kaWZpZWRPbiI6IjIwMjEtMTAtMzFUMjI6NDI6NDIiLCJQcm9qZWN0Ijp7IiRyZWYiOiI1In19LCJQbGFjZU9mUHVibGljYXRpb24iOiJPcGxhZGVuIiwiUHVibGlzaGVycyI6W3siJGlkIjoiNDkiLCIkdHlwZSI6IlN3aXNzQWNhZGVtaWMuQ2l0YXZpLlB1Ymxpc</w:instrText>
          </w:r>
          <w:r>
            <w:instrText xml:space="preserve">2hlciwgU3dpc3NBY2FkZW1pYy5DaXRhdmkiLCJOYW1lIjoiTGVza2UgdS4gQnVkcmljaCIsIlByb3RlY3RlZCI6ZmFsc2UsIkNyZWF0ZWRCeSI6Il9MZWVuYSBNYWHDnyIsIkNyZWF0ZWRPbiI6IjIwMjEtMDQtMjlUMDc6NDQ6MzIiLCJNb2RpZmllZEJ5IjoiX0xlZW5hIE1hYcOfIiwiSWQiOiI2OTY5ODdjYS1kYzJhLTQ5MDMtYjcwZC1hN</w:instrText>
          </w:r>
          <w:r>
            <w:instrText xml:space="preserve">DRiYWExYWJmMzgiLCJNb2RpZmllZE9uIjoiMjAyMS0wNC0yOVQwNzo0NDozMiIsIlByb2plY3QiOnsiJHJlZiI6IjUifX1dLCJRdW90YXRpb25zIjpbXSwiUmF0aW5nIjowLCJSZWZlcmVuY2VUeXBlIjoiQ29udHJpYnV0aW9uIiwiU2VyaWVzVGl0bGUiOnsiJGlkIjoiNTAiLCIkdHlwZSI6IlN3aXNzQWNhZGVtaWMuQ2l0YXZpLlNlcmllc</w:instrText>
          </w:r>
          <w:r>
            <w:instrText xml:space="preserve">1RpdGxlLCBTd2lzc0FjYWRlbWljLkNpdGF2aSIsIkVkaXRvcnMiOltdLCJOYW1lIjoiUGFydG5lcndhaGwgdW5kIEhlaXJhdHNtdXN0ZXI6IHNvemlhbHN0cnVrdHVyZWxsZSBWb3JhdXNzZXR6dW5nZW4gZGVyIExpZWJlIiwiUHJvdGVjdGVkIjpmYWxzZSwiQ3JlYXRlZEJ5IjoiX0xlZW5hIE1hYcOfIiwiQ3JlYXRlZE9uIjoiMjAyMS0wN</w:instrText>
          </w:r>
          <w:r>
            <w:instrText xml:space="preserve">C0yOVQwNzo0NDozMiIsIk1vZGlmaWVkQnkiOiJfTGVlbmEgTWFhw58iLCJJZCI6IjBiNzRmOTFmLWIzMjQtNGI0Ni1hZjE5LWI4ZTMzYjZjYjhhNiIsIk1vZGlmaWVkT24iOiIyMDIxLTA0LTI5VDA3OjQ0OjMyIiwiUHJvamVjdCI6eyIkcmVmIjoiNSJ9fSwiU2hvcnRUaXRsZSI6IkxlbmdlcmVyIDIwMDEg4oCTIFdvIGRpZSBMaWViZSBoa</w:instrText>
          </w:r>
          <w:r>
            <w:instrText xml:space="preserve">W5mw6RsbHQiLCJTaG9ydFRpdGxlVXBkYXRlVHlwZSI6MCwiU291cmNlT2ZCaWJsaW9ncmFwaGljSW5mb3JtYXRpb24iOiJEZXV0c2NoZSBOYXRpb25hbGJpYmxpb3RoZWsiLCJTdGF0aWNJZHMiOlsiZTI1MGYzNGQtODU2NS00YmFlLWE3ZGItNjQ5OWRhZGFlY2ZhIl0sIlRhYmxlT2ZDb250ZW50c0NvbXBsZXhpdHkiOjAsIlRhYmxlT2ZDb</w:instrText>
          </w:r>
          <w:r>
            <w:instrText xml:space="preserve">250ZW50c1NvdXJjZVRleHRGb3JtYXQiOjAsIlRhc2tzIjpbXSwiVGl0bGUiOiJXbyBkaWUgTGllYmUgaGluZsOkbGx0OiBlaW4gQmVpdHJhZyB6dXIgJ0dlb2dyYXBoaWUnIGRlciBQYXJ0bmVyd2FobCIsIlRyYW5zbGF0b3JzIjpbXSwiWWVhciI6IjIwMDEiLCJZZWFyUmVzb2x2ZWQiOiIyMDAxIiwiQ3JlYXRlZEJ5IjoiX0xlZW5hIE1hY</w:instrText>
          </w:r>
          <w:r>
            <w:instrText xml:space="preserve">cOfIiwiQ3JlYXRlZE9uIjoiMjAyMS0wNC0yOVQwNzo0NDozMiIsIk1vZGlmaWVkQnkiOiJfSFAiLCJJZCI6IjFlNTNlYmIyLTc5MWItNGQ2MS1hMTUwLTk4ZGQwZTMxZjdlMyIsIk1vZGlmaWVkT24iOiIyMDIxLTEwLTMxVDIyOjQyOjQyIiwiUHJvamVjdCI6eyIkcmVmIjoiNSJ9fSwiVXNlTnVtYmVyaW5nVHlwZU9mUGFyZW50RG9jdW1lb</w:instrText>
          </w:r>
          <w:r>
            <w:instrText xml:space="preserve">nQiOmZhbHNlfV0sIkZvcm1hdHRlZFRleHQiOnsiJGlkIjoiNTEiLCJDb3VudCI6MSwiVGV4dFVuaXRzIjpbeyIkaWQiOiI1MiIsIkZvbnRTdHlsZSI6eyIkaWQiOiI1MyIsIk5ldXRyYWwiOnRydWV9LCJSZWFkaW5nT3JkZXIiOjEsIlRleHQiOiJCb3NzYXJkIDE5MzI7IEhhYW5kcmlrbWFuIGV0IGFsLiAyMDA4OyBIYWFuZHJpa21hbiAyM</w:instrText>
          </w:r>
          <w:r>
            <w:instrText xml:space="preserve">DE5OyBMZW5nZXJlciAyMDAxIn1dfSwiVGFnIjoiQ2l0YXZpUGxhY2Vob2xkZXIjMzQ1MjNkNDEtY2Q5Mi00Y2UyLTkzNjctZjRiYTYwZjU3NzkyIiwiVGV4dCI6IkJvc3NhcmQgMTkzMjsgSGFhbmRyaWttYW4gZXQgYWwuIDIwMDg7IEhhYW5kcmlrbWFuIDIwMTk7IExlbmdlcmVyIDIwMDEiLCJXQUlWZXJzaW9uIjoiNi4xMC4wLjAifQ==}</w:instrText>
          </w:r>
          <w:r>
            <w:fldChar w:fldCharType="separate"/>
          </w:r>
          <w:r>
            <w:t xml:space="preserve">Bossard 1932; Haandrikman et al. 2008; Haandrikman 2019; Lengerer 2001</w:t>
          </w:r>
          <w:r>
            <w:fldChar w:fldCharType="end"/>
          </w:r>
        </w:sdtContent>
      </w:sdt>
      <w:r>
        <w:t xml:space="preserve">)</w:t>
      </w:r>
      <w:r>
        <w:t xml:space="preserve">,</w:t>
      </w:r>
      <w:r>
        <w:t xml:space="preserve"> werden offline initiierte Partnerschaften </w:t>
      </w:r>
      <w:r>
        <w:t xml:space="preserve">zu Beginn der Untersuchung </w:t>
      </w:r>
      <w:r>
        <w:t xml:space="preserve">mit einer geringen Distanz verbunden sein und </w:t>
      </w:r>
      <w:r>
        <w:t xml:space="preserve">der Anteil der</w:t>
      </w:r>
      <w:r>
        <w:t xml:space="preserve"> räumliche</w:t>
      </w:r>
      <w:r>
        <w:t xml:space="preserve">n</w:t>
      </w:r>
      <w:r>
        <w:t xml:space="preserve"> Homogamie sollte </w:t>
      </w:r>
      <w:r>
        <w:t xml:space="preserve">höher</w:t>
      </w:r>
      <w:r>
        <w:t xml:space="preserve"> </w:t>
      </w:r>
      <w:r>
        <w:t xml:space="preserve">ausfallen</w:t>
      </w:r>
      <w:r>
        <w:t xml:space="preserve">. </w:t>
      </w:r>
      <w:r>
        <w:t xml:space="preserve">Da es </w:t>
      </w:r>
      <w:r>
        <w:t xml:space="preserve">in </w:t>
      </w:r>
      <w:r>
        <w:t xml:space="preserve">der Literatur keine </w:t>
      </w:r>
      <w:r>
        <w:t xml:space="preserve">signifikanten </w:t>
      </w:r>
      <w:r>
        <w:t xml:space="preserve">Hinweise auf eine Erweiterung des Partnerwahlradius </w:t>
      </w:r>
      <w:r>
        <w:t xml:space="preserve">in den letzten Jahren </w:t>
      </w:r>
      <w:r>
        <w:t xml:space="preserve">gibt, wird erwartet, dass die Distanzen zwischen den Partnern </w:t>
      </w:r>
      <w:r>
        <w:t xml:space="preserve">über den Untersuchungszeitraum in Deutschland </w:t>
      </w:r>
      <w:r>
        <w:t xml:space="preserve">stabil geblieben sind.</w:t>
      </w:r>
      <w:r/>
    </w:p>
    <w:p>
      <w:pPr>
        <w:pBdr/>
        <w:spacing w:after="240" w:line="360" w:lineRule="auto"/>
        <w:ind/>
        <w:jc w:val="both"/>
        <w:rPr/>
      </w:pPr>
      <w:r>
        <w:t xml:space="preserve">Das Online-Dating hat sich in den letzten Jahren zu einem wichtigen Fok</w:t>
      </w:r>
      <w:r>
        <w:t xml:space="preserve">us</w:t>
      </w:r>
      <w:r>
        <w:t xml:space="preserve"> bei der Partnerwahl entwickelt und impliziert vielmehr </w:t>
      </w:r>
      <w:r>
        <w:t xml:space="preserve">Opportunitäten</w:t>
      </w:r>
      <w:r>
        <w:t xml:space="preserve"> mit potenziellen Partnern in Kontakt zu kommen. Anders als bei alltäglichen Begegnungen sind die Kontaktnetzwerke der Individuen beim Online-Dating nicht vorstrukturiert</w:t>
      </w:r>
      <w:r>
        <w:t xml:space="preserve">, sodass</w:t>
      </w:r>
      <w:r>
        <w:t xml:space="preserve"> es </w:t>
      </w:r>
      <w:r>
        <w:t xml:space="preserve">wahrscheinlicher ist</w:t>
      </w:r>
      <w:r>
        <w:t xml:space="preserve">, Personen kennenzulernen, die nicht in ihrem Umfeld eingebettet sind</w:t>
      </w:r>
      <w:r>
        <w:t xml:space="preserve"> </w:t>
      </w:r>
      <w:sdt>
        <w:sdtPr>
          <w:alias w:val="To edit, see citavi.com/edit"/>
          <w15:appearance w15:val="boundingBox"/>
          <w:id w:val="-2089676443"/>
          <w:placeholder>
            <w:docPart w:val="DefaultPlaceholder_-1854013440"/>
          </w:placeholder>
          <w:tag w:val="CitaviPlaceholder#59d94767-03eb-464d-abbc-b61bd2b829be"/>
          <w:rPr/>
        </w:sdtPr>
        <w:sdtContent>
          <w:r>
            <w:fldChar w:fldCharType="begin"/>
          </w:r>
          <w:r>
            <w:instrText xml:space="preserve">ADDIN CitaviPlaceholder{eyIkaWQiOiIxIiwiJHR5cGUiOiJTd2lzc0FjYWRlbWljLkNpdGF2aS5DaXRhdGlvbnMuV29yZFBsYWNlaG9sZGVyLCBTd2lzc0FjYWRlbWljLkNpdGF2aSIsIkVudHJpZXMiOlt7IiRpZCI6IjIiLCIkdHlwZSI6I</w:instrText>
          </w:r>
          <w:r>
            <w:instrText xml:space="preserve">lN3aXNzQWNhZGVtaWMuQ2l0YXZpLkNpdGF0aW9ucy5Xb3JkUGxhY2Vob2xkZXJFbnRyeSwgU3dpc3NBY2FkZW1pYy5DaXRhdmkiLCJJZCI6ImQ1MWY1MjQ0LTAwNjktNGUyOS1hNmI1LWExMTA3YTczOWRhYSIsIlJhbmdlTGVuZ3RoIjoxOSwiUmVmZXJlbmNlSWQiOiI2YzU3YzAxYi05MGI4LTQzMDItYmI1Ni00ZDJmMWFhNGM3ZmMiLCJSZ</w:instrText>
          </w:r>
          <w:r>
            <w:instrText xml:space="preserve">WZlcmVuY2UiOnsiJGlkIjoiMyIsIiR0eXBlIjoiU3dpc3NBY2FkZW1pYy5DaXRhdmkuUmVmZXJlbmNlLCBTd2lzc0FjYWRlbWljLkNpdGF2aSIsIkFic3RyYWN0Q29tcGxleGl0eSI6MCwiQWJzdHJhY3RTb3VyY2VUZXh0Rm9ybWF0IjowLCJBdXRob3JzIjpbeyIkaWQiOiI0IiwiJHR5cGUiOiJTd2lzc0FjYWRlbWljLkNpdGF2aS5QZXJzb</w:instrText>
          </w:r>
          <w:r>
            <w:instrText xml:space="preserve">24sIFN3aXNzQWNhZGVtaWMuQ2l0YXZpIiwiRmlyc3ROYW1lIjoiV2lsbGlhbSIsIkxhc3ROYW1lIjoiRHV0dG9uIiwiTWlkZGxlTmFtZSI6IkguIiwiUHJvdGVjdGVkIjpmYWxzZSwiU2V4IjoyLCJDcmVhdGVkQnkiOiJfTGVlbmEgTWFhw58iLCJDcmVhdGVkT24iOiIyMDIxLTA2LTEwVDE1OjU4OjIzIiwiTW9kaWZpZWRCeSI6Il9MZWVuY</w:instrText>
          </w:r>
          <w:r>
            <w:instrText xml:space="preserve">SBNYWHDnyIsIklkIjoiZDI5MDc5ZjgtNjJhNi00MmEzLWE5MWUtYmYyNTUzYjY2MzNhIiwiTW9kaWZpZWRPbiI6IjIwMjEtMDYtMTBUMTU6NTg6MjMiLCJQcm9qZWN0Ijp7IiRpZCI6IjUiLCIkdHlwZSI6IlN3aXNzQWNhZGVtaWMuQ2l0YXZpLlByb2plY3QsIFN3aXNzQWNhZGVtaWMuQ2l0YXZpIn19LHsiJGlkIjoiNiIsIiR0eXBlIjoiU</w:instrText>
          </w:r>
          <w:r>
            <w:instrText xml:space="preserve">3dpc3NBY2FkZW1pYy5DaXRhdmkuUGVyc29uLCBTd2lzc0FjYWRlbWljLkNpdGF2aSIsIkZpcnN0TmFtZSI6IkVsbGVuIiwiTGFzdE5hbWUiOiJIZWxzcGVyIiwiTWlkZGxlTmFtZSI6IkouIiwiUHJvdGVjdGVkIjpmYWxzZSwiU2V4IjoxLCJDcmVhdGVkQnkiOiJfTGVlbmEgTWFhw58iLCJDcmVhdGVkT24iOiIyMDIxLTA2LTEwVDE1OjU4O</w:instrText>
          </w:r>
          <w:r>
            <w:instrText xml:space="preserve">jIzIiwiTW9kaWZpZWRCeSI6Il9MZWVuYSBNYWHDnyIsIklkIjoiZWJhMDcxMjctN2IxMy00NzUzLWI3YmQtYmI2MjU3ZDhiYzIyIiwiTW9kaWZpZWRPbiI6IjIwMjEtMDYtMTBUMTU6NTg6MjMiLCJQcm9qZWN0Ijp7IiRyZWYiOiI1In19LHsiJGlkIjoiNyIsIiR0eXBlIjoiU3dpc3NBY2FkZW1pYy5DaXRhdmkuUGVyc29uLCBTd2lzc0FjY</w:instrText>
          </w:r>
          <w:r>
            <w:instrText xml:space="preserve">WRlbWljLkNpdGF2aSIsIkZpcnN0TmFtZSI6Ik1vbmljYSIsIkxhc3ROYW1lIjoiV2hpdHR5IiwiTWlkZGxlTmFtZSI6IlQuIiwiUHJvdGVjdGVkIjpmYWxzZSwiU2V4IjoxLCJDcmVhdGVkQnkiOiJfTGVlbmEgTWFhw58iLCJDcmVhdGVkT24iOiIyMDIxLTA2LTEwVDE1OjU4OjIzIiwiTW9kaWZpZWRCeSI6Il9MZWVuYSBNYWHDnyIsIklkI</w:instrText>
          </w:r>
          <w:r>
            <w:instrText xml:space="preserve">joiYzcyYmRlN2QtMmRmNy00NmM5LWI1M2UtYTRmOTZkZDE5NTFhIiwiTW9kaWZpZWRPbiI6IjIwMjEtMDYtMTBUMTU6NTg6MjMiLCJQcm9qZWN0Ijp7IiRyZWYiOiI1In19LHsiJGlkIjoiOCIsIiR0eXBlIjoiU3dpc3NBY2FkZW1pYy5DaXRhdmkuUGVyc29uLCBTd2lzc0FjYWRlbWljLkNpdGF2aSIsIkZpcnN0TmFtZSI6Ik5haSIsIkxhc</w:instrText>
          </w:r>
          <w:r>
            <w:instrText xml:space="preserve">3ROYW1lIjoiTGkiLCJQcm90ZWN0ZWQiOmZhbHNlLCJTZXgiOjAsIkNyZWF0ZWRCeSI6Il9MZWVuYSBNYWHDnyIsIkNyZWF0ZWRPbiI6IjIwMjEtMDYtMTBUMTU6NTg6MjMiLCJNb2RpZmllZEJ5IjoiX0xlZW5hIE1hYcOfIiwiSWQiOiI4MmU4YzUwOS02YmVmLTRhZDctOGY4ZC1iODM4OTlmNWExNDMiLCJNb2RpZmllZE9uIjoiMjAyMS0wN</w:instrText>
          </w:r>
          <w:r>
            <w:instrText xml:space="preserve">i0xMFQxNTo1ODoyMyIsIlByb2plY3QiOnsiJHJlZiI6IjUifX0seyIkaWQiOiI5IiwiJHR5cGUiOiJTd2lzc0FjYWRlbWljLkNpdGF2aS5QZXJzb24sIFN3aXNzQWNhZGVtaWMuQ2l0YXZpIiwiRmlyc3ROYW1lIjoiSi4iLCJMYXN0TmFtZSI6IkJ1Y2t3YWx0ZXIiLCJNaWRkbGVOYW1lIjoiR2FsZW4iLCJQcm90ZWN0ZWQiOmZhbHNlLCJTZ</w:instrText>
          </w:r>
          <w:r>
            <w:instrText xml:space="preserve">XgiOjAsIkNyZWF0ZWRCeSI6Il9MZWVuYSBNYWHDnyIsIkNyZWF0ZWRPbiI6IjIwMjEtMDYtMTBUMTU6NTg6MjMiLCJNb2RpZmllZEJ5IjoiX0xlZW5hIE1hYcOfIiwiSWQiOiJmZTg3ZmU1Ni1jNzllLTRkODUtODRlMi0yM2RiYTNiMGU4OTQiLCJNb2RpZmllZE9uIjoiMjAyMS0wNi0xMFQxNTo1ODoyMyIsIlByb2plY3QiOnsiJHJlZiI6I</w:instrText>
          </w:r>
          <w:r>
            <w:instrText xml:space="preserve">jUifX0seyIkaWQiOiIxMCIsIiR0eXBlIjoiU3dpc3NBY2FkZW1pYy5DaXRhdmkuUGVyc29uLCBTd2lzc0FjYWRlbWljLkNpdGF2aSIsIkZpcnN0TmFtZSI6IkVyaW5hIiwiTGFzdE5hbWUiOiJMZWUiLCJQcm90ZWN0ZWQiOmZhbHNlLCJTZXgiOjAsIkNyZWF0ZWRCeSI6Il9MZWVuYSBNYWHDnyIsIkNyZWF0ZWRPbiI6IjIwMjEtMDYtMTBUM</w:instrText>
          </w:r>
          <w:r>
            <w:instrText xml:space="preserve">TU6NTg6MjMiLCJNb2RpZmllZEJ5IjoiX0xlZW5hIE1hYcOfIiwiSWQiOiJkY2I2NTNkYy04NzA2LTQzMjAtOGQwMC0xZDhhMDZkN2JhNDAiLCJNb2RpZmllZE9uIjoiMjAyMS0wNi0xMFQxNTo1ODoyMyIsIlByb2plY3QiOnsiJHJlZiI6IjUifX1dLCJDaXRhdGlvbktleVVwZGF0ZVR5cGUiOjAsIkNvbGxhYm9yYXRvcnMiOltdLCJDb3Zlc</w:instrText>
          </w:r>
          <w:r>
            <w:instrText xml:space="preserve">lBhdGgiOnsiJGlkIjoiMTEiLCIkdHlwZSI6IlN3aXNzQWNhZGVtaWMuQ2l0YXZpLkxpbmtlZFJlc291cmNlLCBTd2lzc0FjYWRlbWljLkNpdGF2aSIsIkxpbmtlZFJlc291cmNlVHlwZSI6MiwiT3JpZ2luYWxTdHJpbmciOiJDOlxcVXNlcnNcXEhQXFxBcHBEYXRhXFxMb2NhbFxcVGVtcFxccDN5amhsZ3QuanBnIiwiVXJpU3RyaW5nIjoiN</w:instrText>
          </w:r>
          <w:r>
            <w:instrText xml:space="preserve">mM1N2MwMWItOTBiOC00MzAyLWJiNTYtNGQyZjFhYTRjN2ZjIiwiTGlua2VkUmVzb3VyY2VTdGF0dXMiOjgsIlByb3BlcnRpZXMiOnsiJGlkIjoiMTIiLCIkdHlwZSI6IlN3aXNzQWNhZGVtaWMuQ2l0YXZpLkxpbmtlZFJlc291cmNlUHJvcGVydGllcywgU3dpc3NBY2FkZW1pYy5DaXRhdmkifSwiU3luY0ZvbGRlclR5cGUiOjAsIklzTG9jY</w:instrText>
          </w:r>
          <w:r>
            <w:instrText xml:space="preserve">WxDbG91ZFByb2plY3RGaWxlTGluayI6ZmFsc2UsIklzQ2xvdWRSZXN0b3JlIjpmYWxzZSwiSXNDbG91ZENvcHkiOmZhbHNlLCJBdHRhY2htZW50Rm9sZGVyV2FzSW5GYWxsYmFja01vZGUiOmZhbHNlfSwiRG9pIjoiMTAuNTk2NC9panByLnYzaXN1cHAyLjczIiwiRWRpdG9ycyI6W10sIkV2YWx1YXRpb25Db21wbGV4aXR5IjowLCJFdmFsd</w:instrText>
          </w:r>
          <w:r>
            <w:instrText xml:space="preserve">WF0aW9uU291cmNlVGV4dEZvcm1hdCI6MCwiR3JvdXBzIjpbXSwiSGFzTGFiZWwxIjpmYWxzZSwiSGFzTGFiZWwyIjpmYWxzZSwiS2V5d29yZHMiOltdLCJMb2NhdGlvbnMiOlt7IiRpZCI6IjEzIiwiJHR5cGUiOiJTd2lzc0FjYWRlbWljLkNpdGF2aS5Mb2NhdGlvbiwgU3dpc3NBY2FkZW1pYy5DaXRhdmkiLCJBZGRyZXNzIjp7IiRpZCI6I</w:instrText>
          </w:r>
          <w:r>
            <w:instrText xml:space="preserve">jE0IiwiJHR5cGUiOiJTd2lzc0FjYWRlbWljLkNpdGF2aS5MaW5rZWRSZXNvdXJjZSwgU3dpc3NBY2FkZW1pYy5DaXRhdmkiLCJMaW5rZWRSZXNvdXJjZVR5cGUiOjUsIk9yaWdpbmFsU3RyaW5nIjoiMTAuNTk2NC9panByLnYzaXN1cHAyLjczIiwiVXJpU3RyaW5nIjoiaHR0cHM6Ly9kb2kub3JnLzEwLjU5NjQvaWpwci52M2lzdXBwMi43M</w:instrText>
          </w:r>
          <w:r>
            <w:instrText xml:space="preserve">yIsIkxpbmtlZFJlc291cmNlU3RhdHVzIjo4LCJQcm9wZXJ0aWVzIjp7IiRpZCI6IjE1IiwiJHR5cGUiOiJTd2lzc0FjYWRlbWljLkNpdGF2aS5MaW5rZWRSZXNvdXJjZVByb3BlcnRpZXMsIFN3aXNzQWNhZGVtaWMuQ2l0YXZpIn0sIlN5bmNGb2xkZXJUeXBlIjowLCJJc0xvY2FsQ2xvdWRQcm9qZWN0RmlsZUxpbmsiOmZhbHNlLCJJc0Nsb</w:instrText>
          </w:r>
          <w:r>
            <w:instrText xml:space="preserve">3VkUmVzdG9yZSI6ZmFsc2UsIklzQ2xvdWRDb3B5IjpmYWxzZSwiQXR0YWNobWVudEZvbGRlcldhc0luRmFsbGJhY2tNb2RlIjpmYWxzZX0sIkFubm90YXRpb25zIjpbXSwiTG9jYXRpb25UeXBlIjowLCJNaXJyb3JzUmVmZXJlbmNlUHJvcGVydHlJZCI6MTI4LCJDcmVhdGVkQnkiOiJfTGVlbmEgTWFhw58iLCJDcmVhdGVkT24iOiIyMDIxL</w:instrText>
          </w:r>
          <w:r>
            <w:instrText xml:space="preserve">TA2LTEwVDE1OjU4OjIzIiwiTW9kaWZpZWRCeSI6Il9MZWVuYSBNYWHDnyIsIklkIjoiOTkyM2FmYzYtMTdmNC00YjE4LTljMmUtOTkyYzIzMjk2ZWFmIiwiTW9kaWZpZWRPbiI6IjIwMjEtMDYtMTBUMTU6NTg6MjMiLCJQcm9qZWN0Ijp7IiRyZWYiOiI1In19XSwiTnVtYmVyIjoiU3VwcGxlbWVudCAyIiwiT3JnYW5pemF0aW9ucyI6W10sI</w:instrText>
          </w:r>
          <w:r>
            <w:instrText xml:space="preserve">k90aGVyc0ludm9sdmVkIjpbXSwiUGFnZVJhbmdlIjoiPHNwPlxyXG4gIDxuPjM8L24+XHJcbiAgPGluPnRydWU8L2luPlxyXG4gIDxvcz4zPC9vcz5cclxuICA8cHM+MzwvcHM+XHJcbjwvc3A+XHJcbjxlcD5cclxuICA8bj4xODwvbj5cclxuICA8aW4+dHJ1ZTwvaW4+XHJcbiAgPG9zPjE4PC9vcz5cclxuICA8cHM+MTg8L3BzPlxyXG48L</w:instrText>
          </w:r>
          <w:r>
            <w:instrText xml:space="preserve">2VwPlxyXG48b3M+My0xODwvb3M+IiwiUGVyaW9kaWNhbCI6eyIkaWQiOiIxNiIsIiR0eXBlIjoiU3dpc3NBY2FkZW1pYy5DaXRhdmkuUGVyaW9kaWNhbCwgU3dpc3NBY2FkZW1pYy5DaXRhdmkiLCJOYW1lIjoiSW50ZXJwZXJzb25hOiBBbiBJbnRlcm5hdGlvbmFsIEpvdXJuYWwgb24gUGVyc29uYWwgUmVsYXRpb25zaGlwcyIsIlBhZ2luY</w:instrText>
          </w:r>
          <w:r>
            <w:instrText xml:space="preserve">XRpb24iOjAsIlByb3RlY3RlZCI6ZmFsc2UsIkNyZWF0ZWRCeSI6Il9MZWVuYSBNYWHDnyIsIkNyZWF0ZWRPbiI6IjIwMjEtMDYtMTBUMTU6NTk6MzMiLCJNb2RpZmllZEJ5IjoiX0xlZW5hIE1hYcOfIiwiSWQiOiJhMmE5ZmQ4YS1lYWNmLTRjN2YtYTRhMS05NTM1ODVlZGY1ZDQiLCJNb2RpZmllZE9uIjoiMjAyMS0wNi0xMFQxNTo1OTozM</w:instrText>
          </w:r>
          <w:r>
            <w:instrText xml:space="preserve">yIsIlByb2plY3QiOnsiJHJlZiI6IjUifX0sIlB1Ymxpc2hlcnMiOltdLCJRdW90YXRpb25zIjpbXSwiUmF0aW5nIjowLCJSZWZlcmVuY2VUeXBlIjoiSm91cm5hbEFydGljbGUiLCJTaG9ydFRpdGxlIjoiRHV0dG9uLCBIZWxzcGVyIGV0IGFsLiAyMDA5IOKAkyBUaGUgUm9sZSBvZiB0aGUgSW50ZXJuZXQiLCJTaG9ydFRpdGxlVXBkYXRlV</w:instrText>
          </w:r>
          <w:r>
            <w:instrText xml:space="preserve">HlwZSI6MCwiU291cmNlT2ZCaWJsaW9ncmFwaGljSW5mb3JtYXRpb24iOiJDcm9zc1JlZiIsIlN0YXRpY0lkcyI6WyJmMzg2MzViNi0xNzBjLTQxZjctOTIwZC03NTYxMDJjMzBjMzMiXSwiVGFibGVPZkNvbnRlbnRzQ29tcGxleGl0eSI6MCwiVGFibGVPZkNvbnRlbnRzU291cmNlVGV4dEZvcm1hdCI6MCwiVGFza3MiOltdLCJUaXRsZSI6I</w:instrText>
          </w:r>
          <w:r>
            <w:instrText xml:space="preserve">lRoZSBSb2xlIG9mIHRoZSBJbnRlcm5ldCBpbiBSZWNvbmZpZ3VyaW5nIE1hcnJpYWdlczogQSBDcm9zcy1uYXRpb25hbCBTdHVkeSIsIlRyYW5zbGF0b3JzIjpbXSwiVm9sdW1lIjoiMyIsIlllYXIiOiIyMDA5IiwiWWVhclJlc29sdmVkIjoiMjAwOSIsIkNyZWF0ZWRCeSI6Il9MZWVuYSBNYWHDnyIsIkNyZWF0ZWRPbiI6IjIwMjEtMDYtM</w:instrText>
          </w:r>
          <w:r>
            <w:instrText xml:space="preserve">TBUMTU6NTg6MjMiLCJNb2RpZmllZEJ5IjoiX0xlZW5hIE1hYcOfIiwiSWQiOiI2YzU3YzAxYi05MGI4LTQzMDItYmI1Ni00ZDJmMWFhNGM3ZmMiLCJNb2RpZmllZE9uIjoiMjAyMS0wNi0xMFQxNjo1OTowNSIsIlByb2plY3QiOnsiJHJlZiI6IjUifX0sIlVzZU51bWJlcmluZ1R5cGVPZlBhcmVudERvY3VtZW50IjpmYWxzZX0seyIkaWQiO</w:instrText>
          </w:r>
          <w:r>
            <w:instrText xml:space="preserve">iIxNyIsIiR0eXBlIjoiU3dpc3NBY2FkZW1pYy5DaXRhdmkuQ2l0YXRpb25zLldvcmRQbGFjZWhvbGRlckVudHJ5LCBTd2lzc0FjYWRlbWljLkNpdGF2aSIsIklkIjoiNjg1ZDYyMWUtMWQ3MC00MzMzLWIyOWItYmJlY2NiMWQ0OWEwIiwiUmFuZ2VTdGFydCI6MTksIlJhbmdlTGVuZ3RoIjoyOCwiUmVmZXJlbmNlSWQiOiI1Zjg3ZWZlYi1lY</w:instrText>
          </w:r>
          <w:r>
            <w:instrText xml:space="preserve">2RiLTRlYzktOTg0NS01ZTY5Y2YxMTNlZTkiLCJSZWZlcmVuY2UiOnsiJGlkIjoiMTgiLCIkdHlwZSI6IlN3aXNzQWNhZGVtaWMuQ2l0YXZpLlJlZmVyZW5jZSwgU3dpc3NBY2FkZW1pYy5DaXRhdmkiLCJBYnN0cmFjdENvbXBsZXhpdHkiOjAsIkFic3RyYWN0U291cmNlVGV4dEZvcm1hdCI6MCwiQXV0aG9ycyI6W3siJGlkIjoiMTkiLCIkd</w:instrText>
          </w:r>
          <w:r>
            <w:instrText xml:space="preserve">HlwZSI6IlN3aXNzQWNhZGVtaWMuQ2l0YXZpLlBlcnNvbiwgU3dpc3NBY2FkZW1pYy5DaXRhdmkiLCJGaXJzdE5hbWUiOiJNaWNoYWVsIiwiTGFzdE5hbWUiOiJSb3NlbmZlbGQiLCJNaWRkbGVOYW1lIjoiSi4iLCJQcm90ZWN0ZWQiOmZhbHNlLCJTZXgiOjIsIkNyZWF0ZWRCeSI6Il9MZWVuYSBNYWHDnyIsIkNyZWF0ZWRPbiI6IjIwMjEtM</w:instrText>
          </w:r>
          <w:r>
            <w:instrText xml:space="preserve">DUtMDFUMTA6NDM6MjciLCJNb2RpZmllZEJ5IjoiX0xlZW5hIE1hYcOfIiwiSWQiOiJmOTgzNzU0Yi00ZTgwLTQyN2QtOTU3Ny0wMzU1MzBlZjI3MGUiLCJNb2RpZmllZE9uIjoiMjAyMS0wNS0wMVQxMDo0MzoyNyIsIlByb2plY3QiOnsiJHJlZiI6IjUifX0seyIkaWQiOiIyMCIsIiR0eXBlIjoiU3dpc3NBY2FkZW1pYy5DaXRhdmkuUGVyc</w:instrText>
          </w:r>
          <w:r>
            <w:instrText xml:space="preserve">29uLCBTd2lzc0FjYWRlbWljLkNpdGF2aSIsIkZpcnN0TmFtZSI6IlJldWJlbiIsIkxhc3ROYW1lIjoiVGhvbWFzIiwiTWlkZGxlTmFtZSI6IkouIiwiUHJvdGVjdGVkIjpmYWxzZSwiU2V4IjoyLCJDcmVhdGVkQnkiOiJfTGVlbmEgTWFhw58iLCJDcmVhdGVkT24iOiIyMDIxLTA1LTAxVDEwOjQzOjI3IiwiTW9kaWZpZWRCeSI6Il9MZWVuY</w:instrText>
          </w:r>
          <w:r>
            <w:instrText xml:space="preserve">SBNYWHDnyIsIklkIjoiNjBmNmRkMDItNDNhMy00ODNiLTk1ZDgtODRjYTI2NjcyMGI5IiwiTW9kaWZpZWRPbiI6IjIwMjEtMDUtMDFUMTA6NDM6MjciLCJQcm9qZWN0Ijp7IiRyZWYiOiI1In19XSwiQ2l0YXRpb25LZXlVcGRhdGVUeXBlIjowLCJDb2xsYWJvcmF0b3JzIjpbXSwiRG9pIjoiMTAuMTE3Ny8wMDAzMTIyNDEyNDQ4MDUwIiwiR</w:instrText>
          </w:r>
          <w:r>
            <w:instrText xml:space="preserve">WRpdG9ycyI6W10sIkV2YWx1YXRpb25Db21wbGV4aXR5IjowLCJFdmFsdWF0aW9uU291cmNlVGV4dEZvcm1hdCI6MCwiR3JvdXBzIjpbXSwiSGFzTGFiZWwxIjpmYWxzZSwiSGFzTGFiZWwyIjpmYWxzZSwiS2V5d29yZHMiOltdLCJMb2NhdGlvbnMiOlt7IiRpZCI6IjIxIiwiJHR5cGUiOiJTd2lzc0FjYWRlbWljLkNpdGF2aS5Mb2NhdGlvb</w:instrText>
          </w:r>
          <w:r>
            <w:instrText xml:space="preserve">iwgU3dpc3NBY2FkZW1pYy5DaXRhdmkiLCJBZGRyZXNzIjp7IiRpZCI6IjIyIiwiJHR5cGUiOiJTd2lzc0FjYWRlbWljLkNpdGF2aS5MaW5rZWRSZXNvdXJjZSwgU3dpc3NBY2FkZW1pYy5DaXRhdmkiLCJMaW5rZWRSZXNvdXJjZVR5cGUiOjUsIk9yaWdpbmFsU3RyaW5nIjoiMTAuMTE3Ny8wMDAzMTIyNDEyNDQ4MDUwIiwiVXJpU3RyaW5nI</w:instrText>
          </w:r>
          <w:r>
            <w:instrText xml:space="preserve">joiaHR0cHM6Ly9kb2kub3JnLzEwLjExNzcvMDAwMzEyMjQxMjQ0ODA1MCIsIkxpbmtlZFJlc291cmNlU3RhdHVzIjo4LCJQcm9wZXJ0aWVzIjp7IiRpZCI6IjIzIiwiJHR5cGUiOiJTd2lzc0FjYWRlbWljLkNpdGF2aS5MaW5rZWRSZXNvdXJjZVByb3BlcnRpZXMsIFN3aXNzQWNhZGVtaWMuQ2l0YXZpIn0sIlN5bmNGb2xkZXJUeXBlIjowL</w:instrText>
          </w:r>
          <w:r>
            <w:instrText xml:space="preserve">CJJc0xvY2FsQ2xvdWRQcm9qZWN0RmlsZUxpbmsiOmZhbHNlLCJJc0Nsb3VkUmVzdG9yZSI6ZmFsc2UsIklzQ2xvdWRDb3B5IjpmYWxzZSwiQXR0YWNobWVudEZvbGRlcldhc0luRmFsbGJhY2tNb2RlIjpmYWxzZX0sIkFubm90YXRpb25zIjpbXSwiTG9jYXRpb25UeXBlIjowLCJNaXJyb3JzUmVmZXJlbmNlUHJvcGVydHlJZCI6MTI4LCJDc</w:instrText>
          </w:r>
          <w:r>
            <w:instrText xml:space="preserve">mVhdGVkQnkiOiJfTGVlbmEgTWFhw58iLCJDcmVhdGVkT24iOiIyMDIxLTA1LTAxVDEwOjQzOjI3IiwiTW9kaWZpZWRCeSI6Il9MZWVuYSBNYWHDnyIsIklkIjoiYWViZmMzZDMtYmRmZi00ZjYwLWE5MjUtZDdiNzgwNzBhYjQ1IiwiTW9kaWZpZWRPbiI6IjIwMjEtMDUtMDFUMTA6NDM6MjciLCJQcm9qZWN0Ijp7IiRyZWYiOiI1In19XSwiT</w:instrText>
          </w:r>
          <w:r>
            <w:instrText xml:space="preserve">nVtYmVyIjoiNCIsIk9yZ2FuaXphdGlvbnMiOltdLCJPdGhlcnNJbnZvbHZlZCI6W10sIlBhZ2VSYW5nZSI6IjxzcD5cclxuICA8bj41MjM8L24+XHJcbiAgPGluPnRydWU8L2luPlxyXG4gIDxvcz41MjM8L29zPlxyXG4gIDxwcz41MjM8L3BzPlxyXG48L3NwPlxyXG48ZXA+XHJcbiAgPG4+NTQ3PC9uPlxyXG4gIDxpbj50cnVlPC9pbj5cc</w:instrText>
          </w:r>
          <w:r>
            <w:instrText xml:space="preserve">lxuICA8b3M+NTQ3PC9vcz5cclxuICA8cHM+NTQ3PC9wcz5cclxuPC9lcD5cclxuPG9zPjUyMy01NDc8L29zPiIsIlBlcmlvZGljYWwiOnsiJGlkIjoiMjQiLCIkdHlwZSI6IlN3aXNzQWNhZGVtaWMuQ2l0YXZpLlBlcmlvZGljYWwsIFN3aXNzQWNhZGVtaWMuQ2l0YXZpIiwiRWlzc24iOiIxOTM5LTgyNzEiLCJJc3NuIjoiMDAwMy0xMjI0I</w:instrText>
          </w:r>
          <w:r>
            <w:instrText xml:space="preserve">iwiTmFtZSI6IkFtZXJpY2FuIFNvY2lvbG9naWNhbCBSZXZpZXciLCJQYWdpbmF0aW9uIjowLCJQcm90ZWN0ZWQiOmZhbHNlLCJTdGFuZGFyZEFiYnJldmlhdGlvbiI6IkFtIFNvY2lvbCBSZXYiLCJDcmVhdGVkQnkiOiJfTGVlbmEgTWFhw58iLCJDcmVhdGVkT24iOiIyMDIxLTA1LTAxVDEwOjQzOjI3IiwiTW9kaWZpZWRCeSI6Il9MZWVuY</w:instrText>
          </w:r>
          <w:r>
            <w:instrText xml:space="preserve">SBNYWHDnyIsIklkIjoiMzUzODRkYjItMWQ0ZS00ZjQwLWE4ZWMtNDEzYzY4NGM5YjBiIiwiTW9kaWZpZWRPbiI6IjIwMjEtMDUtMDFUMTA6NDM6MjciLCJQcm9qZWN0Ijp7IiRyZWYiOiI1In19LCJQdWJsaXNoZXJzIjpbXSwiUXVvdGF0aW9ucyI6W10sIlJhdGluZyI6MCwiUmVmZXJlbmNlVHlwZSI6IkpvdXJuYWxBcnRpY2xlIiwiU2hvc</w:instrText>
          </w:r>
          <w:r>
            <w:instrText xml:space="preserve">nRUaXRsZSI6IlJvc2VuZmVsZCwgVGhvbWFzIDIwMTIg4oCTIFNlYXJjaGluZyBmb3IgYSBNYXRlIiwiU2hvcnRUaXRsZVVwZGF0ZVR5cGUiOjAsIlNvdXJjZU9mQmlibGlvZ3JhcGhpY0luZm9ybWF0aW9uIjoiQ3Jvc3NSZWYiLCJTdGF0aWNJZHMiOlsiN2RkZmFhZmItNDZhYi00ZjYyLWEzMDItMDhjZTQ2MjRiNzA0Il0sIlRhYmxlT2ZDb</w:instrText>
          </w:r>
          <w:r>
            <w:instrText xml:space="preserve">250ZW50c0NvbXBsZXhpdHkiOjAsIlRhYmxlT2ZDb250ZW50c1NvdXJjZVRleHRGb3JtYXQiOjAsIlRhc2tzIjpbXSwiVGl0bGUiOiJTZWFyY2hpbmcgZm9yIGEgTWF0ZTogVGhlIFJpc2Ugb2YgdGhlIEludGVybmV0IGFzIGEgU29jaWFsIEludGVybWVkaWFyeSIsIlRyYW5zbGF0b3JzIjpbXSwiVm9sdW1lIjoiNzciLCJZZWFyIjoiMjAxM</w:instrText>
          </w:r>
          <w:r>
            <w:instrText xml:space="preserve">iIsIlllYXJSZXNvbHZlZCI6IjIwMTIiLCJDcmVhdGVkQnkiOiJfTGVlbmEgTWFhw58iLCJDcmVhdGVkT24iOiIyMDIxLTA1LTAxVDEwOjQzOjI3IiwiTW9kaWZpZWRCeSI6Il9IUCIsIklkIjoiNWY4N2VmZWItZWNkYi00ZWM5LTk4NDUtNWU2OWNmMTEzZWU5IiwiTW9kaWZpZWRPbiI6IjIwMjEtMTAtMzFUMjI6NDI6NDIiLCJQcm9qZWN0I</w:instrText>
          </w:r>
          <w:r>
            <w:instrText xml:space="preserve">jp7IiRyZWYiOiI1In19LCJVc2VOdW1iZXJpbmdUeXBlT2ZQYXJlbnREb2N1bWVudCI6ZmFsc2V9XSwiRm9ybWF0dGVkVGV4dCI6eyIkaWQiOiIyNSIsIkNvdW50IjoxLCJUZXh0VW5pdHMiOlt7IiRpZCI6IjI2IiwiRm9udFN0eWxlIjp7IiRpZCI6IjI3IiwiTmV1dHJhbCI6dHJ1ZX0sIlJlYWRpbmdPcmRlciI6MSwiVGV4dCI6IihEdXR0b</w:instrText>
          </w:r>
          <w:r>
            <w:instrText xml:space="preserve">24gZXQgYWwuIDIwMDk7IFJvc2VuZmVsZCB1bmQgVGhvbWFzIDIwMTIpIn1dfSwiVGFnIjoiQ2l0YXZpUGxhY2Vob2xkZXIjNTlkOTQ3NjctMDNlYi00NjRkLWFiYmMtYjYxYmQyYjgyOWJlIiwiVGV4dCI6IihEdXR0b24gZXQgYWwuIDIwMDk7IFJvc2VuZmVsZCB1bmQgVGhvbWFzIDIwMTIpIiwiV0FJVmVyc2lvbiI6IjYuMTAuMC4wIn0=}</w:instrText>
          </w:r>
          <w:r>
            <w:fldChar w:fldCharType="separate"/>
          </w:r>
          <w:r>
            <w:t xml:space="preserve">(Dutton et al. 2009; Rosenfeld und Thomas 2012</w:t>
          </w:r>
          <w:r>
            <w:fldChar w:fldCharType="end"/>
          </w:r>
        </w:sdtContent>
      </w:sdt>
      <w:r>
        <w:t xml:space="preserve">; </w:t>
      </w:r>
      <w:sdt>
        <w:sdtPr>
          <w:alias w:val="To edit, see citavi.com/edit"/>
          <w15:appearance w15:val="boundingBox"/>
          <w:id w:val="1727267186"/>
          <w:placeholder>
            <w:docPart w:val="DefaultPlaceholder_-1854013440"/>
          </w:placeholder>
          <w:tag w:val="CitaviPlaceholder#b0690a5d-5d5a-4539-a3b1-91f7af36b6f5"/>
          <w:rPr/>
        </w:sdtPr>
        <w:sdtContent>
          <w:r>
            <w:fldChar w:fldCharType="begin"/>
          </w:r>
          <w:r>
            <w:instrText xml:space="preserve">ADDIN CitaviPlaceholder{eyIkaWQiOiIxIiwiJHR5cGUiOiJTd2lzc0FjYWRlbWljLkNpd</w:instrText>
          </w:r>
          <w:r>
            <w:instrText xml:space="preserve">GF2aS5DaXRhdGlvbnMuV29yZFBsYWNlaG9sZGVyLCBTd2lzc0FjYWRlbWljLkNpdGF2aSIsIkVudHJpZXMiOlt7IiRpZCI6IjIiLCIkdHlwZSI6IlN3aXNzQWNhZGVtaWMuQ2l0YXZpLkNpdGF0aW9ucy5Xb3JkUGxhY2Vob2xkZXJFbnRyeSwgU3dpc3NBY2FkZW1pYy5DaXRhdmkiLCJJZCI6IjhjZmUwMzA5LTU0MzQtNDZiMS1hYTdhLTVjM</w:instrText>
          </w:r>
          <w:r>
            <w:instrText xml:space="preserve">GFjNDk5NThkMCIsIlJhbmdlTGVuZ3RoIjoxOSwiUmVmZXJlbmNlSWQiOiIwZjc4Yzc1Yi1kMTVlLTQ0YmItYjI2Ny1iZmMwMTg1ZDlhMjYiLCJQcmVmaXgiOiJ2Z2wuICIsIlJlZmVyZW5jZSI6eyIkaWQiOiIzIiwiJHR5cGUiOiJTd2lzc0FjYWRlbWljLkNpdGF2aS5SZWZlcmVuY2UsIFN3aXNzQWNhZGVtaWMuQ2l0YXZpIiwiQWJzdHJhY</w:instrText>
          </w:r>
          <w:r>
            <w:instrText xml:space="preserve">3RDb21wbGV4aXR5IjowLCJBYnN0cmFjdFNvdXJjZVRleHRGb3JtYXQiOjAsIkF1dGhvcnMiOlt7IiRpZCI6IjQiLCIkdHlwZSI6IlN3aXNzQWNhZGVtaWMuQ2l0YXZpLlBlcnNvbiwgU3dpc3NBY2FkZW1pYy5DaXRhdmkiLCJGaXJzdE5hbWUiOiJBbmRyZWFzIiwiTGFzdE5hbWUiOiJTY2htaXR6IiwiUHJvdGVjdGVkIjpmYWxzZSwiU2V4I</w:instrText>
          </w:r>
          <w:r>
            <w:instrText xml:space="preserve">joyLCJDcmVhdGVkQnkiOiJfTGVlbmEgTWFhw58iLCJDcmVhdGVkT24iOiIyMDIxLTA1LTAxVDEwOjQ1OjIwIiwiTW9kaWZpZWRCeSI6Il9MZWVuYSBNYWHDnyIsIklkIjoiM2Q2MjZkZTUtMWUxZi00YzRjLWJjMTMtYjc2MGZjZGMyYjU3IiwiTW9kaWZpZWRPbiI6IjIwMjEtMDUtMDFUMTA6NDU6MjAiLCJQcm9qZWN0Ijp7IiRpZCI6IjUiL</w:instrText>
          </w:r>
          <w:r>
            <w:instrText xml:space="preserve">CIkdHlwZSI6IlN3aXNzQWNhZGVtaWMuQ2l0YXZpLlByb2plY3QsIFN3aXNzQWNhZGVtaWMuQ2l0YXZpIn19XSwiQ2l0YXRpb25LZXlVcGRhdGVUeXBlIjowLCJDb2xsYWJvcmF0b3JzIjpbXSwiRG9pIjoiMTAuMTAwNy85NzgtMy02NTgtMDI3OTQtMF82IiwiRWRpdG9ycyI6W10sIkV2YWx1YXRpb25Db21wbGV4aXR5IjowLCJFdmFsdWF0a</w:instrText>
          </w:r>
          <w:r>
            <w:instrText xml:space="preserve">W9uU291cmNlVGV4dEZvcm1hdCI6MCwiR3JvdXBzIjpbXSwiSGFzTGFiZWwxIjpmYWxzZSwiSGFzTGFiZWwyIjpmYWxzZSwiS2V5d29yZHMiOltdLCJMb2NhdGlvbnMiOlt7IiRpZCI6IjYiLCIkdHlwZSI6IlN3aXNzQWNhZGVtaWMuQ2l0YXZpLkxvY2F0aW9uLCBTd2lzc0FjYWRlbWljLkNpdGF2aSIsIkFkZHJlc3MiOnsiJGlkIjoiNyIsI</w:instrText>
          </w:r>
          <w:r>
            <w:instrText xml:space="preserve">iR0eXBlIjoiU3dpc3NBY2FkZW1pYy5DaXRhdmkuTGlua2VkUmVzb3VyY2UsIFN3aXNzQWNhZGVtaWMuQ2l0YXZpIiwiTGlua2VkUmVzb3VyY2VUeXBlIjo1LCJPcmlnaW5hbFN0cmluZyI6IjEwLjEwMDcvOTc4LTMtNjU4LTAyNzk0LTBfNiIsIlVyaVN0cmluZyI6Imh0dHBzOi8vZG9pLm9yZy8xMC4xMDA3Lzk3OC0zLTY1OC0wMjc5NC0wX</w:instrText>
          </w:r>
          <w:r>
            <w:instrText xml:space="preserve">zYiLCJMaW5rZWRSZXNvdXJjZVN0YXR1cyI6OCwiUHJvcGVydGllcyI6eyIkaWQiOiI4IiwiJHR5cGUiOiJTd2lzc0FjYWRlbWljLkNpdGF2aS5MaW5rZWRSZXNvdXJjZVByb3BlcnRpZXMsIFN3aXNzQWNhZGVtaWMuQ2l0YXZpIn0sIlN5bmNGb2xkZXJUeXBlIjowLCJJc0xvY2FsQ2xvdWRQcm9qZWN0RmlsZUxpbmsiOmZhbHNlLCJJc0Nsb</w:instrText>
          </w:r>
          <w:r>
            <w:instrText xml:space="preserve">3VkUmVzdG9yZSI6ZmFsc2UsIklzQ2xvdWRDb3B5IjpmYWxzZSwiQXR0YWNobWVudEZvbGRlcldhc0luRmFsbGJhY2tNb2RlIjpmYWxzZX0sIkFubm90YXRpb25zIjpbXSwiTG9jYXRpb25UeXBlIjowLCJNaXJyb3JzUmVmZXJlbmNlUHJvcGVydHlJZCI6MTI4LCJDcmVhdGVkQnkiOiJfTGVlbmEgTWFhw58iLCJDcmVhdGVkT24iOiIyMDIxL</w:instrText>
          </w:r>
          <w:r>
            <w:instrText xml:space="preserve">TEwLTE5VDIyOjI3OjM1IiwiTW9kaWZpZWRCeSI6Il9MZWVuYSBNYWHDnyIsIklkIjoiMzkxZjhhNzMtYTU1ZS00MzIzLTk4NTctMGRhNWUzOWYzYjc4IiwiTW9kaWZpZWRPbiI6IjIwMjEtMTAtMTlUMjI6Mjc6MzUiLCJQcm9qZWN0Ijp7IiRyZWYiOiI1In19XSwiT3JnYW5pemF0aW9ucyI6W10sIk90aGVyc0ludm9sdmVkIjpbXSwiUGFnZ</w:instrText>
          </w:r>
          <w:r>
            <w:instrText xml:space="preserve">VJhbmdlIjoiPHNwPlxyXG4gIDxuPjExMTwvbj5cclxuICA8aW4+dHJ1ZTwvaW4+XHJcbiAgPG9zPjExMTwvb3M+XHJcbiAgPHBzPjExMTwvcHM+XHJcbjwvc3A+XHJcbjxlcD5cclxuICA8bj4xMzY8L24+XHJcbiAgPGluPnRydWU8L2luPlxyXG4gIDxvcz4xMzY8L29zPlxyXG4gIDxwcz4xMzY8L3BzPlxyXG48L2VwPlxyXG48b3M+MTExL</w:instrText>
          </w:r>
          <w:r>
            <w:instrText xml:space="preserve">TEzNjwvb3M+IiwiUGFyZW50UmVmZXJlbmNlIjp7IiRpZCI6IjkiLCIkdHlwZSI6IlN3aXNzQWNhZGVtaWMuQ2l0YXZpLlJlZmVyZW5jZSwgU3dpc3NBY2FkZW1pYy5DaXRhdmkiLCJBYnN0cmFjdENvbXBsZXhpdHkiOjAsIkFic3RyYWN0U291cmNlVGV4dEZvcm1hdCI6MCwiQXV0aG9ycyI6W10sIkNpdGF0aW9uS2V5VXBkYXRlVHlwZSI6M</w:instrText>
          </w:r>
          <w:r>
            <w:instrText xml:space="preserve">CwiQ29sbGFib3JhdG9ycyI6W10sIkRvaSI6IjEwLjEwMDcvOTc4LTMtNjU4LTAyNzk0LTAiLCJFZGl0b3JzIjpbeyIkaWQiOiIxMCIsIiR0eXBlIjoiU3dpc3NBY2FkZW1pYy5DaXRhdmkuUGVyc29uLCBTd2lzc0FjYWRlbWljLkNpdGF2aSIsIkZpcnN0TmFtZSI6IkFybWFuZG8iLCJMYXN0TmFtZSI6IkjDpHJpbmciLCJQcm90ZWN0ZWQiO</w:instrText>
          </w:r>
          <w:r>
            <w:instrText xml:space="preserve">mZhbHNlLCJTZXgiOjIsIkNyZWF0ZWRCeSI6Il9MZWVuYSBNYWHDnyIsIkNyZWF0ZWRPbiI6IjIwMjEtMTAtMTBUMTI6NDE6MzUiLCJNb2RpZmllZEJ5IjoiX0xlZW5hIE1hYcOfIiwiSWQiOiI4ZmZlYWFkYS05MjczLTQwNTEtOGM1YS0zMjQ1ZmE2ZDU5OGMiLCJNb2RpZmllZE9uIjoiMjAyMS0xMC0xMFQxMjo0MTozNSIsIlByb2plY3QiO</w:instrText>
          </w:r>
          <w:r>
            <w:instrText xml:space="preserve">nsiJHJlZiI6IjUifX0seyIkaWQiOiIxMSIsIiR0eXBlIjoiU3dpc3NBY2FkZW1pYy5DaXRhdmkuUGVyc29uLCBTd2lzc0FjYWRlbWljLkNpdGF2aSIsIkZpcnN0TmFtZSI6IlRob21hcyIsIkxhc3ROYW1lIjoiS2xlaW4iLCJQcm90ZWN0ZWQiOmZhbHNlLCJTZXgiOjIsIkNyZWF0ZWRCeSI6Il9MZWVuYSBNYWHDnyIsIkNyZWF0ZWRPbiI6I</w:instrText>
          </w:r>
          <w:r>
            <w:instrText xml:space="preserve">jIwMjEtMDQtMjlUMDc6NDQ6MzIiLCJNb2RpZmllZEJ5IjoiX0xlZW5hIE1hYcOfIiwiSWQiOiI4ZTg4NWQzYy02ZWJhLTQ3N2ItYTQ2Mi00YWFjZDllZjQxODMiLCJNb2RpZmllZE9uIjoiMjAyMS0wNC0yOVQwNzo0NDozMiIsIlByb2plY3QiOnsiJHJlZiI6IjUifX0seyIkaWQiOiIxMiIsIiR0eXBlIjoiU3dpc3NBY2FkZW1pYy5DaXRhd</w:instrText>
          </w:r>
          <w:r>
            <w:instrText xml:space="preserve">mkuUGVyc29uLCBTd2lzc0FjYWRlbWljLkNpdGF2aSIsIkZpcnN0TmFtZSI6IkpvaGFubmVzIiwiTGFzdE5hbWUiOiJTdGF1ZGVyIiwiUHJvdGVjdGVkIjpmYWxzZSwiU2V4IjoyLCJDcmVhdGVkQnkiOiJfTGVlbmEgTWFhw58iLCJDcmVhdGVkT24iOiIyMDIxLTA1LTEyVDE4OjM0OjMzIiwiTW9kaWZpZWRCeSI6Il9MZWVuYSBNYWHDnyIsI</w:instrText>
          </w:r>
          <w:r>
            <w:instrText xml:space="preserve">klkIjoiMTI2MmIyOTQtMzgwMC00MWIyLWFmOTEtNDUyMTkxODFmMmUwIiwiTW9kaWZpZWRPbiI6IjIwMjEtMDUtMTJUMTg6MzQ6MzMiLCJQcm9qZWN0Ijp7IiRyZWYiOiI1In19LHsiJGlkIjoiMTMiLCIkdHlwZSI6IlN3aXNzQWNhZGVtaWMuQ2l0YXZpLlBlcnNvbiwgU3dpc3NBY2FkZW1pYy5DaXRhdmkiLCJGaXJzdE5hbWUiOiJLcmlzd</w:instrText>
          </w:r>
          <w:r>
            <w:instrText xml:space="preserve">GlhbiIsIkxhc3ROYW1lIjoiU3RveWUiLCJQcm90ZWN0ZWQiOmZhbHNlLCJTZXgiOjAsIkNyZWF0ZWRCeSI6Il9MZWVuYSBNYWHDnyIsIkNyZWF0ZWRPbiI6IjIwMjEtMTAtMTBUMTI6NDE6MzUiLCJNb2RpZmllZEJ5IjoiX0xlZW5hIE1hYcOfIiwiSWQiOiI4ZjAwYjU0Ny1iNGVjLTQ4YzAtOTBkYy02NmMyODdhYjdhM2YiLCJNb2RpZmllZ</w:instrText>
          </w:r>
          <w:r>
            <w:instrText xml:space="preserve">E9uIjoiMjAyMS0xMC0xMFQxMjo0MTozNSIsIlByb2plY3QiOnsiJHJlZiI6IjUifX1dLCJFdmFsdWF0aW9uQ29tcGxleGl0eSI6MCwiRXZhbHVhdGlvblNvdXJjZVRleHRGb3JtYXQiOjAsIkdyb3VwcyI6W10sIkhhc0xhYmVsMSI6ZmFsc2UsIkhhc0xhYmVsMiI6ZmFsc2UsIklzYm4iOiI5NzgtMy02NTgtMDI3OTMtMyIsIktleXdvcmRzI</w:instrText>
          </w:r>
          <w:r>
            <w:instrText xml:space="preserve">jpbXSwiTG9jYXRpb25zIjpbeyIkaWQiOiIxNCIsIiR0eXBlIjoiU3dpc3NBY2FkZW1pYy5DaXRhdmkuTG9jYXRpb24sIFN3aXNzQWNhZGVtaWMuQ2l0YXZpIiwiQWRkcmVzcyI6eyIkaWQiOiIxNSIsIiR0eXBlIjoiU3dpc3NBY2FkZW1pYy5DaXRhdmkuTGlua2VkUmVzb3VyY2UsIFN3aXNzQWNhZGVtaWMuQ2l0YXZpIiwiTGlua2VkUmVzb</w:instrText>
          </w:r>
          <w:r>
            <w:instrText xml:space="preserve">3VyY2VUeXBlIjo1LCJPcmlnaW5hbFN0cmluZyI6IjEwLjEwMDcvOTc4LTMtNjU4LTAyNzk0LTAiLCJVcmlTdHJpbmciOiJodHRwczovL2RvaS5vcmcvMTAuMTAwNy85NzgtMy02NTgtMDI3OTQtMCIsIkxpbmtlZFJlc291cmNlU3RhdHVzIjo4LCJQcm9wZXJ0aWVzIjp7IiRpZCI6IjE2IiwiJHR5cGUiOiJTd2lzc0FjYWRlbWljLkNpdGF2a</w:instrText>
          </w:r>
          <w:r>
            <w:instrText xml:space="preserve">S5MaW5rZWRSZXNvdXJjZVByb3BlcnRpZXMsIFN3aXNzQWNhZGVtaWMuQ2l0YXZpIn0sIlN5bmNGb2xkZXJUeXBlIjowLCJJc0xvY2FsQ2xvdWRQcm9qZWN0RmlsZUxpbmsiOmZhbHNlLCJJc0Nsb3VkUmVzdG9yZSI6ZmFsc2UsIklzQ2xvdWRDb3B5IjpmYWxzZSwiQXR0YWNobWVudEZvbGRlcldhc0luRmFsbGJhY2tNb2RlIjpmYWxzZX0sI</w:instrText>
          </w:r>
          <w:r>
            <w:instrText xml:space="preserve">kFubm90YXRpb25zIjpbXSwiTG9jYXRpb25UeXBlIjowLCJNaXJyb3JzUmVmZXJlbmNlUHJvcGVydHlJZCI6MTI4LCJDcmVhdGVkQnkiOiJfTGVlbmEgTWFhw58iLCJDcmVhdGVkT24iOiIyMDIxLTEwLTE5VDIyOjI3OjM1IiwiTW9kaWZpZWRCeSI6Il9MZWVuYSBNYWHDnyIsIklkIjoiNGRkODFiZTEtYmYzMy00MTRjLWFhMjQtODExODZlM</w:instrText>
          </w:r>
          <w:r>
            <w:instrText xml:space="preserve">TBlN2MxIiwiTW9kaWZpZWRPbiI6IjIwMjEtMTAtMTlUMjI6Mjc6MzUiLCJQcm9qZWN0Ijp7IiRyZWYiOiI1In19XSwiT3JnYW5pemF0aW9ucyI6W10sIk90aGVyc0ludm9sdmVkIjpbXSwiUGxhY2VPZlB1YmxpY2F0aW9uIjoiV2llc2JhZGVuIiwiUHVibGlzaGVycyI6W3siJGlkIjoiMTciLCIkdHlwZSI6IlN3aXNzQWNhZGVtaWMuQ2l0Y</w:instrText>
          </w:r>
          <w:r>
            <w:instrText xml:space="preserve">XZpLlB1Ymxpc2hlciwgU3dpc3NBY2FkZW1pYy5DaXRhdmkiLCJOYW1lIjoiU3ByaW5nZXIgRmFjaG1lZGllbiBXaWVzYmFkZW4iLCJQcm90ZWN0ZWQiOmZhbHNlLCJDcmVhdGVkQnkiOiJfTGVlbmEgTWFhw58iLCJDcmVhdGVkT24iOiIyMDIxLTA1LTEwVDE4OjM5OjUwIiwiTW9kaWZpZWRCeSI6Il9MZWVuYSBNYWHDnyIsIklkIjoiYjIzY</w:instrText>
          </w:r>
          <w:r>
            <w:instrText xml:space="preserve">WIwYjktMjk3NS00MmIzLTg2ZjMtYjRiMjE1ZjQyNmJmIiwiTW9kaWZpZWRPbiI6IjIwMjEtMDUtMTBUMTg6Mzk6NTAiLCJQcm9qZWN0Ijp7IiRyZWYiOiI1In19XSwiUXVvdGF0aW9ucyI6W10sIlJhdGluZyI6MCwiUmVmZXJlbmNlVHlwZSI6IkJvb2tFZGl0ZWQiLCJTaG9ydFRpdGxlIjoiSMOkcmluZywgS2xlaW4gZXQgYWwuIChIZy4pI</w:instrText>
          </w:r>
          <w:r>
            <w:instrText xml:space="preserve">DIwMTQg4oCTIERlciBQYXJ0bmVybWFya3QgdW5kIGRpZSBHZWxlZ2VuaGVpdGVuIiwiU2hvcnRUaXRsZVVwZGF0ZVR5cGUiOjAsIlNvdXJjZU9mQmlibGlvZ3JhcGhpY0luZm9ybWF0aW9uIjoiQ3Jvc3NSZWYiLCJTdGF0aWNJZHMiOlsiMGE1ZmQwNTAtYzE5NC00ZGVkLWI0MTYtOWJjY2YxOWRjOTkzIl0sIlRhYmxlT2ZDb250ZW50c0Nvb</w:instrText>
          </w:r>
          <w:r>
            <w:instrText xml:space="preserve">XBsZXhpdHkiOjAsIlRhYmxlT2ZDb250ZW50c1NvdXJjZVRleHRGb3JtYXQiOjAsIlRhc2tzIjpbXSwiVGl0bGUiOiJEZXIgUGFydG5lcm1hcmt0IHVuZCBkaWUgR2VsZWdlbmhlaXRlbiBkZXMgS2VubmVubGVybmVucyIsIlRyYW5zbGF0b3JzIjpbXSwiWWVhciI6IjIwMTQiLCJZZWFyUmVzb2x2ZWQiOiIyMDE0IiwiQ3JlYXRlZEJ5IjoiX</w:instrText>
          </w:r>
          <w:r>
            <w:instrText xml:space="preserve">0xlZW5hIE1hYcOfIiwiQ3JlYXRlZE9uIjoiMjAyMS0xMC0xOVQyMjoyNzozNSIsIk1vZGlmaWVkQnkiOiJfTGVlbmEgTWFhw58iLCJJZCI6IjA1M2MxODdjLWJjYjctNDBjYy04NjQyLTYxZmU4NzU1NDg5YSIsIk1vZGlmaWVkT24iOiIyMDIxLTEwLTE5VDIyOjI3OjM1IiwiUHJvamVjdCI6eyIkcmVmIjoiNSJ9fSwiUHVibGlzaGVycyI6W</w:instrText>
          </w:r>
          <w:r>
            <w:instrText xml:space="preserve">10sIlF1b3RhdGlvbnMiOltdLCJSYXRpbmciOjAsIlJlZmVyZW5jZVR5cGUiOiJDb250cmlidXRpb24iLCJTaG9ydFRpdGxlIjoiU2NobWl0eiAyMDE0IOKAkyBPbmxpbmUtRGF0aW5nIGFscyBQYXJ0bmVybWFya3QiLCJTaG9ydFRpdGxlVXBkYXRlVHlwZSI6MCwiU291cmNlT2ZCaWJsaW9ncmFwaGljSW5mb3JtYXRpb24iOiJDcm9zc1JlZ</w:instrText>
          </w:r>
          <w:r>
            <w:instrText xml:space="preserve">iIsIlN0YXRpY0lkcyI6WyJhZThmZGVkNC1jZWFmLTQ4OTctYmE4Zi0wZjFhMDllOGRjOTMiXSwiVGFibGVPZkNvbnRlbnRzQ29tcGxleGl0eSI6MCwiVGFibGVPZkNvbnRlbnRzU291cmNlVGV4dEZvcm1hdCI6MCwiVGFza3MiOltdLCJUaXRsZSI6Ik9ubGluZS1EYXRpbmcgYWxzIFBhcnRuZXJtYXJrdCIsIlRyYW5zbGF0b3JzIjpbXSwiW</w:instrText>
          </w:r>
          <w:r>
            <w:instrText xml:space="preserve">WVhclJlc29sdmVkIjoiMjAxNCIsIkNyZWF0ZWRCeSI6Il9MZWVuYSBNYWHDnyIsIkNyZWF0ZWRPbiI6IjIwMjEtMTAtMTlUMjI6Mjc6MzUiLCJNb2RpZmllZEJ5IjoiX0xlZW5hIE1hYcOfIiwiSWQiOiIwZjc4Yzc1Yi1kMTVlLTQ0YmItYjI2Ny1iZmMwMTg1ZDlhMjYiLCJNb2RpZmllZE9uIjoiMjAyMS0xMC0xOVQyMjoyNzozNSIsIlByb</w:instrText>
          </w:r>
          <w:r>
            <w:instrText xml:space="preserve">2plY3QiOnsiJHJlZiI6IjUifX0sIlVzZU51bWJlcmluZ1R5cGVPZlBhcmVudERvY3VtZW50IjpmYWxzZSwiVXNlU3RhbmRhcmRQcmVmaXgiOmZhbHNlLCJVc2VTdGFuZGFyZFN1ZmZpeCI6ZmFsc2V9XSwiRm9ybWF0dGVkVGV4dCI6eyIkaWQiOiIxOCIsIkNvdW50IjoxLCJUZXh0VW5pdHMiOlt7IiRpZCI6IjE5IiwiRm9udFN0eWxlIjp7I</w:instrText>
          </w:r>
          <w:r>
            <w:instrText xml:space="preserve">iRpZCI6IjIwIiwiTmV1dHJhbCI6dHJ1ZX0sIlJlYWRpbmdPcmRlciI6MSwiVGV4dCI6Iih2Z2wuIFNjaG1pdHogMjAxNCkifV19LCJUYWciOiJDaXRhdmlQbGFjZWhvbGRlciNiMDY5MGE1ZC01ZDVhLTQ1MzktYTNiMS05MWY3YWYzNmI2ZjUiLCJUZXh0IjoiKHZnbC4gU2NobWl0eiAyMDE0KSIsIldBSVZlcnNpb24iOiI2LjEwLjAuMCJ9}</w:instrText>
          </w:r>
          <w:r>
            <w:fldChar w:fldCharType="separate"/>
          </w:r>
          <w:r>
            <w:t xml:space="preserve">Schmitz 2014)</w:t>
          </w:r>
          <w:r>
            <w:fldChar w:fldCharType="end"/>
          </w:r>
        </w:sdtContent>
      </w:sdt>
      <w:r>
        <w:t xml:space="preserve">. Gerade durch den Wegfall von Raum-Zeit-Barrieren ergibt sich für die Partnersuchenden ein neuer Handlungsspielraum. Der geografische Faktor, der impliziert</w:t>
      </w:r>
      <w:r>
        <w:t xml:space="preserve">,</w:t>
      </w:r>
      <w:r>
        <w:t xml:space="preserve"> mit wem eine Person in Kontakt kommt, fällt beim </w:t>
      </w:r>
      <w:r>
        <w:t xml:space="preserve">Kennenlernen über das </w:t>
      </w:r>
      <w:r>
        <w:t xml:space="preserve">Online-Dating weg</w:t>
      </w:r>
      <w:r>
        <w:t xml:space="preserve"> </w:t>
      </w:r>
      <w:sdt>
        <w:sdtPr>
          <w:alias w:val="To edit, see citavi.com/edit"/>
          <w15:appearance w15:val="boundingBox"/>
          <w:id w:val="376436458"/>
          <w:placeholder>
            <w:docPart w:val="DefaultPlaceholder_-1854013440"/>
          </w:placeholder>
          <w:tag w:val="CitaviPlaceholder#1f7b0bea-a623-4082-9676-e517bd762725"/>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instrText>
          </w:r>
          <w:r>
            <w:instrText xml:space="preserve">W9ucy5Xb3JkUGxhY2Vob2xkZXJFbnRyeSwgU3dpc3NBY2FkZW1pYy5DaXRhdmkiLCJJZCI6IjVjMzQ0ZWUxLTg5MTctNGIzZC1hZWNiLThkNDA1ZDc2NmQ0ZCIsIlJhbmdlTGVuZ3RoIjoxOCwiUmVmZXJlbmNlSWQiOiI0NzU5MjRjZC0xOWRiLTQ0MDAtYTljZi0zNGI2ZjJjNWY4NTkiLCJQcmVmaXgiOiJ2Z2wuICIsIlJlZmVyZW5jZSI6e</w:instrText>
          </w:r>
          <w:r>
            <w:instrText xml:space="preserve">yIkaWQiOiIzIiwiJHR5cGUiOiJTd2lzc0FjYWRlbWljLkNpdGF2aS5SZWZlcmVuY2UsIFN3aXNzQWNhZGVtaWMuQ2l0YXZpIiwiQWJzdHJhY3RDb21wbGV4aXR5IjowLCJBYnN0cmFjdFNvdXJjZVRleHRGb3JtYXQiOjAsIkF1dGhvcnMiOlt7IiRpZCI6IjQiLCIkdHlwZSI6IlN3aXNzQWNhZGVtaWMuQ2l0YXZpLlBlcnNvbiwgU3dpc3NBY</w:instrText>
          </w:r>
          <w:r>
            <w:instrText xml:space="preserve">2FkZW1pYy5DaXRhdmkiLCJGaXJzdE5hbWUiOiJKYW4iLCJMYXN0TmFtZSI6IlNrb3BlayIsIlByb3RlY3RlZCI6ZmFsc2UsIlNleCI6MCwiQ3JlYXRlZEJ5IjoiX0xlZW5hIE1hYcOfIiwiQ3JlYXRlZE9uIjoiMjAyMS0wNS0wMVQxMDo0NDowNCIsIk1vZGlmaWVkQnkiOiJfTGVlbmEgTWFhw58iLCJJZCI6IjM1MjQ4ZjY3LTE1NDYtNDNiZ</w:instrText>
          </w:r>
          <w:r>
            <w:instrText xml:space="preserve">i05NDA3LTMyY2NkMjQwNWI4YyIsIk1vZGlmaWVkT24iOiIyMDIxLTA1LTAxVDEwOjQ0OjA0IiwiUHJvamVjdCI6eyIkaWQiOiI1IiwiJHR5cGUiOiJTd2lzc0FjYWRlbWljLkNpdGF2aS5Qcm9qZWN0LCBTd2lzc0FjYWRlbWljLkNpdGF2aSJ9fV0sIkNpdGF0aW9uS2V5VXBkYXRlVHlwZSI6MCwiQ29sbGFib3JhdG9ycyI6W10sIkNvdmVyU</w:instrText>
          </w:r>
          <w:r>
            <w:instrText xml:space="preserve">GF0aCI6eyIkaWQiOiI2IiwiJHR5cGUiOiJTd2lzc0FjYWRlbWljLkNpdGF2aS5MaW5rZWRSZXNvdXJjZSwgU3dpc3NBY2FkZW1pYy5DaXRhdmkiLCJMaW5rZWRSZXNvdXJjZVR5cGUiOjIsIk9yaWdpbmFsU3RyaW5nIjoiQzpcXFVzZXJzXFxIUFxcQXBwRGF0YVxcTG9jYWxcXFRlbXBcXGlycTFqY29zLmpwZyIsIlVyaVN0cmluZyI6IjQ3N</w:instrText>
          </w:r>
          <w:r>
            <w:instrText xml:space="preserve">TkyNGNkLTE5ZGItNDQwMC1hOWNmLTM0YjZmMmM1Zjg1OSIsIkxpbmtlZFJlc291cmNlU3RhdHVzIjo4LCJQcm9wZXJ0aWVzIjp7IiRpZCI6IjciLCIkdHlwZSI6IlN3aXNzQWNhZGVtaWMuQ2l0YXZpLkxpbmtlZFJlc291cmNlUHJvcGVydGllcywgU3dpc3NBY2FkZW1pYy5DaXRhdmkifSwiU3luY0ZvbGRlclR5cGUiOjAsIklzTG9jYWxDb</w:instrText>
          </w:r>
          <w:r>
            <w:instrText xml:space="preserve">G91ZFByb2plY3RGaWxlTGluayI6ZmFsc2UsIklzQ2xvdWRSZXN0b3JlIjpmYWxzZSwiSXNDbG91ZENvcHkiOmZhbHNlLCJBdHRhY2htZW50Rm9sZGVyV2FzSW5GYWxsYmFja01vZGUiOmZhbHNlfSwiRWRpdG9ycyI6W10sIkVkaXRpb24iOiIxLiBBdWZsLiIsIkV2YWx1YXRpb25Db21wbGV4aXR5IjowLCJFdmFsdWF0aW9uU291cmNlVGV4d</w:instrText>
          </w:r>
          <w:r>
            <w:instrText xml:space="preserve">EZvcm1hdCI6MCwiR3JvdXBzIjpbXSwiSGFzTGFiZWwxIjpmYWxzZSwiSGFzTGFiZWwyIjpmYWxzZSwiSXNibiI6Ijk3OC0zLTUzMS0xODMxNS0yIiwiS2V5d29yZHMiOltdLCJMYW5ndWFnZSI6ImdlciIsIkxvY2F0aW9ucyI6W3siJGlkIjoiOCIsIiR0eXBlIjoiU3dpc3NBY2FkZW1pYy5DaXRhdmkuTG9jYXRpb24sIFN3aXNzQWNhZGVta</w:instrText>
          </w:r>
          <w:r>
            <w:instrText xml:space="preserve">WMuQ2l0YXZpIiwiQWRkcmVzcyI6eyIkaWQiOiI5IiwiJHR5cGUiOiJTd2lzc0FjYWRlbWljLkNpdGF2aS5MaW5rZWRSZXNvdXJjZSwgU3dpc3NBY2FkZW1pYy5DaXRhdmkiLCJMaW5rZWRSZXNvdXJjZVR5cGUiOjUsIk9yaWdpbmFsU3RyaW5nIjoiaHR0cHM6Ly9leHRlcm5hbC5kYW5kZWxvbi5jb20vZG93bmxvYWQvYXR0YWNobWVudHMvZ</w:instrText>
          </w:r>
          <w:r>
            <w:instrText xml:space="preserve">GFuZGVsb24vaWRzL0RFMDA0Qjg0QjcyNjdEMUQwMTg4OEMxMjU3OTk0MDA0N0U0M0IucGRmIiwiVXJpU3RyaW5nIjoiaHR0cHM6Ly9leHRlcm5hbC5kYW5kZWxvbi5jb20vZG93bmxvYWQvYXR0YWNobWVudHMvZGFuZGVsb24vaWRzL0RFMDA0Qjg0QjcyNjdEMUQwMTg4OEMxMjU3OTk0MDA0N0U0M0IucGRmIiwiTGlua2VkUmVzb3VyY2VTd</w:instrText>
          </w:r>
          <w:r>
            <w:instrText xml:space="preserve">GF0dXMiOjgsIlByb3BlcnRpZXMiOnsiJGlkIjoiMTAiLCIkdHlwZSI6IlN3aXNzQWNhZGVtaWMuQ2l0YXZpLkxpbmtlZFJlc291cmNlUHJvcGVydGllcywgU3dpc3NBY2FkZW1pYy5DaXRhdmkifSwiU3luY0ZvbGRlclR5cGUiOjAsIklzTG9jYWxDbG91ZFByb2plY3RGaWxlTGluayI6ZmFsc2UsIklzQ2xvdWRSZXN0b3JlIjpmYWxzZSwiS</w:instrText>
          </w:r>
          <w:r>
            <w:instrText xml:space="preserve">XNDbG91ZENvcHkiOmZhbHNlLCJBdHRhY2htZW50Rm9sZGVyV2FzSW5GYWxsYmFja01vZGUiOmZhbHNlfSwiQW5ub3RhdGlvbnMiOltdLCJMb2NhdGlvblR5cGUiOjAsIk1pcnJvcnNSZWZlcmVuY2VQcm9wZXJ0eUlkIjoxMSwiTm90ZXMiOiJJbmhhbHRzdmVyemVpY2huaXMiLCJDcmVhdGVkQnkiOiJfTGVlbmEgTWFhw58iLCJDcmVhdGVkT</w:instrText>
          </w:r>
          <w:r>
            <w:instrText xml:space="preserve">24iOiIyMDIxLTA1LTAxVDEwOjQ0OjA0IiwiTW9kaWZpZWRCeSI6Il9MZWVuYSBNYWHDnyIsIklkIjoiMTFlMmJjMGQtYWM2Zi00ZmQyLTg2MzQtMjY1NTc3MzUyYmQ4IiwiTW9kaWZpZWRPbiI6IjIwMjEtMDUtMDFUMTA6NDQ6MDQiLCJQcm9qZWN0Ijp7IiRyZWYiOiI1In19XSwiT3JnYW5pemF0aW9ucyI6W10sIk90aGVyc0ludm9sdmVkI</w:instrText>
          </w:r>
          <w:r>
            <w:instrText xml:space="preserve">jpbXSwiUGFnZUNvdW50IjoiMzYzIiwiUGxhY2VPZlB1YmxpY2F0aW9uIjoiV2llc2JhZGVuIiwiUHJpY2UiOiJFVVIgMzkuOTUgKERFKSIsIlB1Ymxpc2hlcnMiOlt7IiRpZCI6IjExIiwiJHR5cGUiOiJTd2lzc0FjYWRlbWljLkNpdGF2aS5QdWJsaXNoZXIsIFN3aXNzQWNhZGVtaWMuQ2l0YXZpIiwiTmFtZSI6IlZTIFZlcmwuIGbDvHIgU</w:instrText>
          </w:r>
          <w:r>
            <w:instrText xml:space="preserve">296aWFsd2lzcyIsIlByb3RlY3RlZCI6ZmFsc2UsIkNyZWF0ZWRCeSI6Il9MZWVuYSBNYWHDnyIsIkNyZWF0ZWRPbiI6IjIwMjEtMDUtMDFUMTA6NDQ6MDQiLCJNb2RpZmllZEJ5IjoiX0xlZW5hIE1hYcOfIiwiSWQiOiJmOTRhMzQ5Zi0yYmY3LTQzMTMtODZiNi0zNDNmOTdiODE2ZjciLCJNb2RpZmllZE9uIjoiMjAyMS0wNS0wMVQxMDo0N</w:instrText>
          </w:r>
          <w:r>
            <w:instrText xml:space="preserve">DowNCIsIlByb2plY3QiOnsiJHJlZiI6IjUifX1dLCJRdW90YXRpb25zIjpbXSwiUmF0aW5nIjowLCJSZWZlcmVuY2VUeXBlIjoiQm9vayIsIlNob3J0VGl0bGUiOiJTa29wZWsgMjAxMiDigJMgUGFydG5lcndhaGwgaW0gSW50ZXJuZXQiLCJTaG9ydFRpdGxlVXBkYXRlVHlwZSI6MCwiU291cmNlT2ZCaWJsaW9ncmFwaGljSW5mb3JtYXRpb</w:instrText>
          </w:r>
          <w:r>
            <w:instrText xml:space="preserve">24iOiJHQlYgR2VtZWluc2FtZXIgQmlibGlvdGhla3N2ZXJidW5kIiwiU3RhdGljSWRzIjpbIjVlMTVjYzdhLWMxMDUtNGFjYi1hY2ZkLTM4Mjg4MGQ1OTUxNiJdLCJTdWJ0aXRsZSI6IkVpbmUgcXVhbnRpdGF0aXZlIEFuYWx5c2Ugdm9uIFN0cnVrdHVyZW4gdW5kIFByb3plc3NlbiBkZXIgT25saW5lLVBhcnRuZXJzdWNoZSIsIlRhYmxlT</w:instrText>
          </w:r>
          <w:r>
            <w:instrText xml:space="preserve">2ZDb250ZW50c0NvbXBsZXhpdHkiOjAsIlRhYmxlT2ZDb250ZW50c1NvdXJjZVRleHRGb3JtYXQiOjAsIlRhc2tzIjpbXSwiVGl0bGUiOiJQYXJ0bmVyd2FobCBpbSBJbnRlcm5ldCIsIlRpdGxlU3VwcGxlbWVudCI6Ilp1Z2wuOiBCYW1iZXJnLCBVbml2LiwgRGlzcy4sIDIwMTEiLCJUcmFuc2xhdG9ycyI6W10sIlllYXIiOiIyMDEyIiwiW</w:instrText>
          </w:r>
          <w:r>
            <w:instrText xml:space="preserve">WVhclJlc29sdmVkIjoiMjAxMiIsIkNyZWF0ZWRCeSI6Il9MZWVuYSBNYWHDnyIsIkNyZWF0ZWRPbiI6IjIwMjEtMDUtMDFUMTA6NDQ6MDQiLCJNb2RpZmllZEJ5IjoiX0xlZW5hIE1hYcOfIiwiSWQiOiI0NzU5MjRjZC0xOWRiLTQ0MDAtYTljZi0zNGI2ZjJjNWY4NTkiLCJNb2RpZmllZE9uIjoiMjAyMS0wNS0wMVQxMDo0NDowNCIsIlByb</w:instrText>
          </w:r>
          <w:r>
            <w:instrText xml:space="preserve">2plY3QiOnsiJHJlZiI6IjUifX0sIlVzZU51bWJlcmluZ1R5cGVPZlBhcmVudERvY3VtZW50IjpmYWxzZSwiVXNlU3RhbmRhcmRQcmVmaXgiOmZhbHNlLCJVc2VTdGFuZGFyZFN1ZmZpeCI6ZmFsc2V9XSwiRm9ybWF0dGVkVGV4dCI6eyIkaWQiOiIxMiIsIkNvdW50IjoxLCJUZXh0VW5pdHMiOlt7IiRpZCI6IjEzIiwiRm9udFN0eWxlIjp7I</w:instrText>
          </w:r>
          <w:r>
            <w:instrText xml:space="preserve">iRpZCI6IjE0IiwiTmV1dHJhbCI6dHJ1ZX0sIlJlYWRpbmdPcmRlciI6MSwiVGV4dCI6Iih2Z2wuIFNrb3BlayAyMDEyKSJ9XX0sIlRhZyI6IkNpdGF2aVBsYWNlaG9sZGVyIzFmN2IwYmVhLWE2MjMtNDA4Mi05Njc2LWU1MTdiZDc2MjcyNSIsIlRleHQiOiIodmdsLiBTa29wZWsgMjAxMikiLCJXQUlWZXJzaW9uIjoiNi4xMC4wLjAifQ==}</w:instrText>
          </w:r>
          <w:r>
            <w:fldChar w:fldCharType="separate"/>
          </w:r>
          <w:r>
            <w:t xml:space="preserve">(vgl. Skopek 2012)</w:t>
          </w:r>
          <w:r>
            <w:fldChar w:fldCharType="end"/>
          </w:r>
        </w:sdtContent>
      </w:sdt>
      <w:r>
        <w:t xml:space="preserve">.</w:t>
      </w:r>
      <w:r>
        <w:t xml:space="preserve"> Über </w:t>
      </w:r>
      <w:r>
        <w:t xml:space="preserve">die Umkreissuche steht es den </w:t>
      </w:r>
      <w:r>
        <w:t xml:space="preserve">Nutzer</w:t>
      </w:r>
      <w:r>
        <w:t xml:space="preserve">n frei, über den Radius</w:t>
      </w:r>
      <w:r>
        <w:t xml:space="preserve">,</w:t>
      </w:r>
      <w:r>
        <w:t xml:space="preserve"> innerhalb dessen sie nach potenziellen Partnern suchen möchten, zu entscheiden. Vermutlich wird sich der Radius</w:t>
      </w:r>
      <w:r>
        <w:t xml:space="preserve"> zwischen Männer</w:t>
      </w:r>
      <w:r>
        <w:t xml:space="preserve">n</w:t>
      </w:r>
      <w:r>
        <w:t xml:space="preserve"> und Frauen </w:t>
      </w:r>
      <w:r>
        <w:t xml:space="preserve">unterscheiden</w:t>
      </w:r>
      <w:r>
        <w:t xml:space="preserve"> </w:t>
      </w:r>
      <w:sdt>
        <w:sdtPr>
          <w:alias w:val="To edit, see citavi.com/edit"/>
          <w15:appearance w15:val="boundingBox"/>
          <w:id w:val="755716247"/>
          <w:placeholder>
            <w:docPart w:val="DefaultPlaceholder_-1854013440"/>
          </w:placeholder>
          <w:tag w:val="CitaviPlaceholder#19ac83b7-907d-4064-a2fc-b269568222a7"/>
          <w:rPr/>
        </w:sdtPr>
        <w:sdtContent>
          <w:r>
            <w:fldChar w:fldCharType="begin"/>
          </w:r>
          <w:r>
            <w:instrText xml:space="preserve">ADDIN CitaviPlaceholder{eyIkaWQiOiIxIiwiJHR5cGUiOiJTd2lzc0FjYWRlbWljLkNpdGF2aS5DaXRhd</w:instrText>
          </w:r>
          <w:r>
            <w:instrText xml:space="preserve">GlvbnMuV29yZFBsYWNlaG9sZGVyLCBTd2lzc0FjYWRlbWljLkNpdGF2aSIsIkVudHJpZXMiOlt7IiRpZCI6IjIiLCIkdHlwZSI6IlN3aXNzQWNhZGVtaWMuQ2l0YXZpLkNpdGF0aW9ucy5Xb3JkUGxhY2Vob2xkZXJFbnRyeSwgU3dpc3NBY2FkZW1pYy5DaXRhdmkiLCJJZCI6ImU2NDg3ZjVmLTU3ZTctNDAyYS04NWUyLWQxZDRhM2RiYjg1M</w:instrText>
          </w:r>
          <w:r>
            <w:instrText xml:space="preserve">iIsIlJhbmdlTGVuZ3RoIjoyMSwiUmVmZXJlbmNlSWQiOiIwOTRiZGZiMC1kZTE1LTQ1NjctOWRhOC0zYjNlNjVkNGM3NGEiLCJSZWZlcmVuY2UiOnsiJGlkIjoiMyIsIiR0eXBlIjoiU3dpc3NBY2FkZW1pYy5DaXRhdmkuUmVmZXJlbmNlLCBTd2lzc0FjYWRlbWljLkNpdGF2aSIsIkFic3RyYWN0Q29tcGxleGl0eSI6MCwiQWJzdHJhY3RTb</w:instrText>
          </w:r>
          <w:r>
            <w:instrText xml:space="preserve">3VyY2VUZXh0Rm9ybWF0IjowLCJBdXRob3JzIjpbeyIkaWQiOiI0IiwiJHR5cGUiOiJTd2lzc0FjYWRlbWljLkNpdGF2aS5QZXJzb24sIFN3aXNzQWNhZGVtaWMuQ2l0YXZpIiwiRmlyc3ROYW1lIjoiUGV0ZXIiLCJMYXN0TmFtZSI6IkpvbmFzb24iLCJNaWRkbGVOYW1lIjoiSy4iLCJQcm90ZWN0ZWQiOnRydWUsIlNleCI6MiwiQ3JlYXRlZ</w:instrText>
          </w:r>
          <w:r>
            <w:instrText xml:space="preserve">EJ5IjoiX0xlZW5hIE1hYcOfIiwiQ3JlYXRlZE9uIjoiMjAyMS0wNS0xMVQwODoyMjoxNCIsIk1vZGlmaWVkQnkiOiJfTGVlbmEgTWFhw58iLCJJZCI6IjgyNjBiZmUyLTdiY2QtNDFjYy04ZmU0LThjMzE4MDE5YjkxZiIsIk1vZGlmaWVkT24iOiIyMDIxLTEwLTEwVDExOjA5OjUyIiwiUHJvamVjdCI6eyIkaWQiOiI1IiwiJHR5cGUiOiJTd</w:instrText>
          </w:r>
          <w:r>
            <w:instrText xml:space="preserve">2lzc0FjYWRlbWljLkNpdGF2aS5Qcm9qZWN0LCBTd2lzc0FjYWRlbWljLkNpdGF2aSJ9fSx7IiRpZCI6IjYiLCIkdHlwZSI6IlN3aXNzQWNhZGVtaWMuQ2l0YXZpLlBlcnNvbiwgU3dpc3NBY2FkZW1pYy5DaXRhdmkiLCJGaXJzdE5hbWUiOiJNb25pcXVlIiwiTGFzdE5hbWUiOiJOb2xsYW5kIiwiUHJvdGVjdGVkIjp0cnVlLCJTZXgiOjEsI</w:instrText>
          </w:r>
          <w:r>
            <w:instrText xml:space="preserve">kNyZWF0ZWRCeSI6Il9MZWVuYSBNYWHDnyIsIkNyZWF0ZWRPbiI6IjIwMjEtMDUtMTFUMDg6MjI6MTQiLCJNb2RpZmllZEJ5IjoiX0xlZW5hIE1hYcOfIiwiSWQiOiJlMzg3MGIzZS0wYjMzLTQ1ZTMtYTA0MC0zYzU1YTMzZjAwNjQiLCJNb2RpZmllZE9uIjoiMjAyMS0xMC0xMFQxMToxMDoxMCIsIlByb2plY3QiOnsiJHJlZiI6IjUifX0se</w:instrText>
          </w:r>
          <w:r>
            <w:instrText xml:space="preserve">yIkaWQiOiI3IiwiJHR5cGUiOiJTd2lzc0FjYWRlbWljLkNpdGF2aS5QZXJzb24sIFN3aXNzQWNhZGVtaWMuQ2l0YXZpIiwiRmlyc3ROYW1lIjoiTWljaGFlbCIsIkxhc3ROYW1lIjoiVHlsZXIiLCJNaWRkbGVOYW1lIjoiRC4iLCJQcm90ZWN0ZWQiOnRydWUsIlNleCI6MiwiQ3JlYXRlZEJ5IjoiX0xlZW5hIE1hYcOfIiwiQ3JlYXRlZE9uI</w:instrText>
          </w:r>
          <w:r>
            <w:instrText xml:space="preserve">joiMjAyMS0wNS0xMVQwODoyMjoxNCIsIk1vZGlmaWVkQnkiOiJfTGVlbmEgTWFhw58iLCJJZCI6ImE5ZTkwYzM2LTZjNmYtNDlhYS05NGExLTJkMzZjYzVmNDM4MyIsIk1vZGlmaWVkT24iOiIyMDIxLTEwLTEwVDExOjEwOjI2IiwiUHJvamVjdCI6eyIkcmVmIjoiNSJ9fV0sIkNpdGF0aW9uS2V5VXBkYXRlVHlwZSI6MCwiQ29sbGFib3Jhd</w:instrText>
          </w:r>
          <w:r>
            <w:instrText xml:space="preserve">G9ycyI6W10sIkRvaSI6IjEwLjExMTEvcGVyZS4xMjE5OSIsIkVkaXRvcnMiOltdLCJFdmFsdWF0aW9uQ29tcGxleGl0eSI6MCwiRXZhbHVhdGlvblNvdXJjZVRleHRGb3JtYXQiOjAsIkdyb3VwcyI6W10sIkhhc0xhYmVsMSI6ZmFsc2UsIkhhc0xhYmVsMiI6ZmFsc2UsIktleXdvcmRzIjpbXSwiTG9jYXRpb25zIjpbeyIkaWQiOiI4IiwiJ</w:instrText>
          </w:r>
          <w:r>
            <w:instrText xml:space="preserve">HR5cGUiOiJTd2lzc0FjYWRlbWljLkNpdGF2aS5Mb2NhdGlvbiwgU3dpc3NBY2FkZW1pYy5DaXRhdmkiLCJBZGRyZXNzIjp7IiRpZCI6IjkiLCIkdHlwZSI6IlN3aXNzQWNhZGVtaWMuQ2l0YXZpLkxpbmtlZFJlc291cmNlLCBTd2lzc0FjYWRlbWljLkNpdGF2aSIsIkxpbmtlZFJlc291cmNlVHlwZSI6NSwiT3JpZ2luYWxTdHJpbmciOiIxM</w:instrText>
          </w:r>
          <w:r>
            <w:instrText xml:space="preserve">C4xMTExL3BlcmUuMTIxOTkiLCJVcmlTdHJpbmciOiJodHRwczovL2RvaS5vcmcvMTAuMTExMS9wZXJlLjEyMTk5IiwiTGlua2VkUmVzb3VyY2VTdGF0dXMiOjgsIlByb3BlcnRpZXMiOnsiJGlkIjoiMTAiLCIkdHlwZSI6IlN3aXNzQWNhZGVtaWMuQ2l0YXZpLkxpbmtlZFJlc291cmNlUHJvcGVydGllcywgU3dpc3NBY2FkZW1pYy5DaXRhd</w:instrText>
          </w:r>
          <w:r>
            <w:instrText xml:space="preserve">mkifSwiU3luY0ZvbGRlclR5cGUiOjAsIklzTG9jYWxDbG91ZFByb2plY3RGaWxlTGluayI6ZmFsc2UsIklzQ2xvdWRSZXN0b3JlIjpmYWxzZSwiSXNDbG91ZENvcHkiOmZhbHNlLCJBdHRhY2htZW50Rm9sZGVyV2FzSW5GYWxsYmFja01vZGUiOmZhbHNlfSwiQW5ub3RhdGlvbnMiOltdLCJMb2NhdGlvblR5cGUiOjAsIk1pcnJvcnNSZWZlc</w:instrText>
          </w:r>
          <w:r>
            <w:instrText xml:space="preserve">mVuY2VQcm9wZXJ0eUlkIjoxMjgsIkNyZWF0ZWRCeSI6Il9MZWVuYSBNYWHDnyIsIkNyZWF0ZWRPbiI6IjIwMjEtMDUtMThUMTk6NDA6NTQiLCJNb2RpZmllZEJ5IjoiX0xlZW5hIE1hYcOfIiwiSWQiOiJjODg5NGE4YS00ZDZiLTQ3NTItYjQ0My1kMmNhNTFhZDM5NDkiLCJNb2RpZmllZE9uIjoiMjAyMS0wNS0xOFQxOTo0MDo1NCIsIlByb</w:instrText>
          </w:r>
          <w:r>
            <w:instrText xml:space="preserve">2plY3QiOnsiJHJlZiI6IjUifX1dLCJOdW1iZXIiOiIzIiwiT3JnYW5pemF0aW9ucyI6W10sIk90aGVyc0ludm9sdmVkIjpbXSwiUGFnZVJhbmdlIjoiPHNwPlxyXG4gIDxuPjU4NTwvbj5cclxuICA8aW4+dHJ1ZTwvaW4+XHJcbiAgPG9zPjU4NTwvb3M+XHJcbiAgPHBzPjU4NTwvcHM+XHJcbjwvc3A+XHJcbjxlcD5cclxuICA8bj41OTc8L</w:instrText>
          </w:r>
          <w:r>
            <w:instrText xml:space="preserve">24+XHJcbiAgPGluPnRydWU8L2luPlxyXG4gIDxvcz41OTc8L29zPlxyXG4gIDxwcz41OTc8L3BzPlxyXG48L2VwPlxyXG48b3M+NTg1LTU5Nzwvb3M+IiwiUGVyaW9kaWNhbCI6eyIkaWQiOiIxMSIsIiR0eXBlIjoiU3dpc3NBY2FkZW1pYy5DaXRhdmkuUGVyaW9kaWNhbCwgU3dpc3NBY2FkZW1pYy5DaXRhdmkiLCJJc3NuIjoiMTM1MDQxM</w:instrText>
          </w:r>
          <w:r>
            <w:instrText xml:space="preserve">jYiLCJOYW1lIjoiUGVyc29uYWwgUmVsYXRpb25zaGlwcyIsIlBhZ2luYXRpb24iOjAsIlByb3RlY3RlZCI6ZmFsc2UsIlN0YW5kYXJkQWJicmV2aWF0aW9uIjoiUGVycyBSZWxhdGlvbnNoaXAiLCJDcmVhdGVkQnkiOiJfTGVlbmEgTWFhw58iLCJDcmVhdGVkT24iOiIyMDIxLTA1LTExVDA4OjIyOjE0IiwiTW9kaWZpZWRCeSI6Il9MZWVuY</w:instrText>
          </w:r>
          <w:r>
            <w:instrText xml:space="preserve">SBNYWHDnyIsIklkIjoiY2M1M2MxMWYtZTNhMC00NmRlLWFkYTUtMWRhYTk0NWRjZjExIiwiTW9kaWZpZWRPbiI6IjIwMjEtMDUtMTFUMDg6MjI6MTQiLCJQcm9qZWN0Ijp7IiRyZWYiOiI1In19LCJQdWJsaXNoZXJzIjpbXSwiUXVvdGF0aW9ucyI6W10sIlJhdGluZyI6MCwiUmVmZXJlbmNlVHlwZSI6IkpvdXJuYWxBcnRpY2xlIiwiU2hvc</w:instrText>
          </w:r>
          <w:r>
            <w:instrText xml:space="preserve">nRUaXRsZSI6IkpvbmFzb24sIE5vbGxhbmQgZXQgYWwuIDIwMTcg4oCTIEluY29ycG9yYXRpbmcgZ2VvZ3JhcGhpYyBkaXN0YW5jZSBpbnRvIG1hdGUiLCJTaG9ydFRpdGxlVXBkYXRlVHlwZSI6MCwiU291cmNlT2ZCaWJsaW9ncmFwaGljSW5mb3JtYXRpb24iOiJDcm9zc1JlZiIsIlN0YXRpY0lkcyI6WyJmMTNmY2NjZS1hOTYxLTQxNjQtY</w:instrText>
          </w:r>
          <w:r>
            <w:instrText xml:space="preserve">mM1MC0xYWExOGJjMGZhNzgiXSwiVGFibGVPZkNvbnRlbnRzQ29tcGxleGl0eSI6MCwiVGFibGVPZkNvbnRlbnRzU291cmNlVGV4dEZvcm1hdCI6MCwiVGFza3MiOltdLCJUaXRsZSI6IkluY29ycG9yYXRpbmcgZ2VvZ3JhcGhpYyBkaXN0YW5jZSBpbnRvIG1hdGUgcHJlZmVyZW5jZSByZXNlYXJjaDogTmVjZXNzaXRpZXMgYW5kIGx1eHVya</w:instrText>
          </w:r>
          <w:r>
            <w:instrText xml:space="preserve">WVzLCAyLjAiLCJUcmFuc2xhdG9ycyI6W10sIlZvbHVtZSI6IjI0IiwiWWVhciI6IjIwMTciLCJZZWFyUmVzb2x2ZWQiOiIyMDE3IiwiQ3JlYXRlZEJ5IjoiX0xlZW5hIE1hYcOfIiwiQ3JlYXRlZE9uIjoiMjAyMS0wNS0xOFQxOTo0MDo1NCIsIk1vZGlmaWVkQnkiOiJfSFAiLCJJZCI6IjA5NGJkZmIwLWRlMTUtNDU2Ny05ZGE4LTNiM2U2N</w:instrText>
          </w:r>
          <w:r>
            <w:instrText xml:space="preserve">WQ0Yzc0YSIsIk1vZGlmaWVkT24iOiIyMDIxLTEwLTMxVDIyOjQyOjQyIiwiUHJvamVjdCI6eyIkcmVmIjoiNSJ9fSwiVXNlTnVtYmVyaW5nVHlwZU9mUGFyZW50RG9jdW1lbnQiOmZhbHNlfV0sIkZvcm1hdHRlZFRleHQiOnsiJGlkIjoiMTIiLCJDb3VudCI6MSwiVGV4dFVuaXRzIjpbeyIkaWQiOiIxMyIsIkZvbnRTdHlsZSI6eyIkaWQiO</w:instrText>
          </w:r>
          <w:r>
            <w:instrText xml:space="preserve">iIxNCIsIk5ldXRyYWwiOnRydWV9LCJSZWFkaW5nT3JkZXIiOjEsIlRleHQiOiIoSm9uYXNvbiBldCBhbC4gMjAxNykifV19LCJUYWciOiJDaXRhdmlQbGFjZWhvbGRlciMxOWFjODNiNy05MDdkLTQwNjQtYTJmYy1iMjY5NTY4MjIyYTciLCJUZXh0IjoiKEpvbmFzb24gZXQgYWwuIDIwMTcpIiwiV0FJVmVyc2lvbiI6IjYuMTAuMC4wIn0=}</w:instrText>
          </w:r>
          <w:r>
            <w:fldChar w:fldCharType="separate"/>
          </w:r>
          <w:r>
            <w:t xml:space="preserve">(vgl. Jonason et al. 2017)</w:t>
          </w:r>
          <w:r>
            <w:fldChar w:fldCharType="end"/>
          </w:r>
        </w:sdtContent>
      </w:sdt>
      <w:r>
        <w:t xml:space="preserve">. </w:t>
      </w:r>
      <w:r>
        <w:t xml:space="preserve">Durch die theoretischen Gründe und de</w:t>
      </w:r>
      <w:r>
        <w:t xml:space="preserve">r</w:t>
      </w:r>
      <w:r>
        <w:t xml:space="preserve"> </w:t>
      </w:r>
      <w:r>
        <w:t xml:space="preserve">E</w:t>
      </w:r>
      <w:r>
        <w:t xml:space="preserve">mpiri</w:t>
      </w:r>
      <w:r>
        <w:t xml:space="preserve">e</w:t>
      </w:r>
      <w:r>
        <w:t xml:space="preserve"> </w:t>
      </w:r>
      <w:sdt>
        <w:sdtPr>
          <w:alias w:val="To edit, see citavi.com/edit"/>
          <w15:appearance w15:val="boundingBox"/>
          <w:id w:val="-2143725072"/>
          <w:placeholder>
            <w:docPart w:val="DefaultPlaceholder_-1854013440"/>
          </w:placeholder>
          <w:tag w:val="CitaviPlaceholder#e86f1faf-5525-4660-ad8f-2ba6106ae06e"/>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jQxYjdhY2FkLWFlZWEtNDIxMS1hN2M1LTkzZjFjZmE3MjkwZiIsIlJhbmdlTGVuZ3RoIjoxNCwiUmVmZXJlbmNlSWQiOiI4OGQ2OTdjYy00OGRjLTQ3NzYtYTJiYi1lMWEyMzYwNjZhZTg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R2luYSIsIkxhc3ROYW1lIjoiUG90YXJjYSIsIlByb3RlY3RlZCI6ZmFsc2UsIlNleCI6MSwiQ3JlYXRlZEJ5IjoiX0xlZW5hIE1hYcOfIiwiQ3JlYXRlZE9uIjoiMjAyMS0wNC0yOVQwNzozNzoyNyIsIk1vZGlmaWVkQnkiOiJfTGVlbmEgTWFhw58iLCJJZCI6ImQxNGIyZjExLWZkNGYtNGNkOS05M</w:instrText>
          </w:r>
          <w:r>
            <w:instrText xml:space="preserve">mUyLWI3OTU3NTgwYjNjZiIsIk1vZGlmaWVkT24iOiIyMDIxLTA0LTI5VDA3OjM3OjI3IiwiUHJvamVjdCI6eyIkaWQiOiI1IiwiJHR5cGUiOiJTd2lzc0FjYWRlbWljLkNpdGF2aS5Qcm9qZWN0LCBTd2lzc0FjYWRlbWljLkNpdGF2aSJ9fV0sIkNpdGF0aW9uS2V5VXBkYXRlVHlwZSI6MCwiQ29sbGFib3JhdG9ycyI6W10sIkRhdGUyIjoiM</w:instrText>
          </w:r>
          <w:r>
            <w:instrText xml:space="preserve">zAuMTIuMjAyMCIsIkRvaSI6IjEwLjEzNzEvam91cm5hbC5wb25lLjAyNDM3MzMiLCJFZGl0b3JzIjpbXSwiRXZhbHVhdGlvbkNvbXBsZXhpdHkiOjAsIkV2YWx1YXRpb25Tb3VyY2VUZXh0Rm9ybWF0IjowLCJHcm91cHMiOltdLCJIYXNMYWJlbDEiOmZhbHNlLCJIYXNMYWJlbDIiOnRydWUsIktleXdvcmRzIjpbXSwiTGFuZ3VhZ2UiOiJlb</w:instrText>
          </w:r>
          <w:r>
            <w:instrText xml:space="preserve">mciLCJMYW5ndWFnZUNvZGUiOiJlbiIsIkxvY2F0aW9ucyI6W3siJGlkIjoiNiIsIiR0eXBlIjoiU3dpc3NBY2FkZW1pYy5DaXRhdmkuTG9jYXRpb24sIFN3aXNzQWNhZGVtaWMuQ2l0YXZpIiwiQWRkcmVzcyI6eyIkaWQiOiI3IiwiJHR5cGUiOiJTd2lzc0FjYWRlbWljLkNpdGF2aS5MaW5rZWRSZXNvdXJjZSwgU3dpc3NBY2FkZW1pYy5Da</w:instrText>
          </w:r>
          <w:r>
            <w:instrText xml:space="preserve">XRhdmkiLCJMaW5rZWRSZXNvdXJjZVR5cGUiOjUsIk9yaWdpbmFsU3RyaW5nIjoiUE1DNzc3MzE3NiIsIlVyaVN0cmluZyI6Imh0dHBzOi8vd3d3Lm5jYmkubmxtLm5paC5nb3YvcG1jL2FydGljbGVzL1BNQzc3NzMxNzYiLCJMaW5rZWRSZXNvdXJjZVN0YXR1cyI6OCwiUHJvcGVydGllcyI6eyIkaWQiOiI4IiwiJHR5cGUiOiJTd2lzc0FjY</w:instrText>
          </w:r>
          <w:r>
            <w:instrText xml:space="preserve">WRlbWljLkNpdGF2aS5MaW5rZWRSZXNvdXJjZVByb3BlcnRpZXMsIFN3aXNzQWNhZGVtaWMuQ2l0YXZpIn0sIlN5bmNGb2xkZXJUeXBlIjowLCJJc0xvY2FsQ2xvdWRQcm9qZWN0RmlsZUxpbmsiOmZhbHNlLCJJc0Nsb3VkUmVzdG9yZSI6ZmFsc2UsIklzQ2xvdWRDb3B5IjpmYWxzZSwiQXR0YWNobWVudEZvbGRlcldhc0luRmFsbGJhY2tNb</w:instrText>
          </w:r>
          <w:r>
            <w:instrText xml:space="preserve">2RlIjpmYWxzZX0sIkFubm90YXRpb25zIjpbXSwiTG9jYXRpb25UeXBlIjowLCJNaXJyb3JzUmVmZXJlbmNlUHJvcGVydHlJZCI6MjA4LCJDcmVhdGVkQnkiOiJfTGVlbmEgTWFhw58iLCJDcmVhdGVkT24iOiIyMDIxLTA0LTI5VDA3OjM4OjU3IiwiTW9kaWZpZWRCeSI6Il9MZWVuYSBNYWHDnyIsIklkIjoiODhjYzNkOWItYjk5NS00NGI0L</w:instrText>
          </w:r>
          <w:r>
            <w:instrText xml:space="preserve">TgwMDctNTFiMDNhODNhMDM3IiwiTW9kaWZpZWRPbiI6IjIwMjEtMDQtMjlUMDc6Mzg6NTciLCJQcm9qZWN0Ijp7IiRyZWYiOiI1In19LHsiJGlkIjoiOSIsIiR0eXBlIjoiU3dpc3NBY2FkZW1pYy5DaXRhdmkuTG9jYXRpb24sIFN3aXNzQWNhZGVtaWMuQ2l0YXZpIiwiQWRkcmVzcyI6eyIkaWQiOiIxMC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x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1In19LHsiJGlkIjoiMTIiLCIkdHlwZSI6IlN3aXNzQWNhZGVtaWMuQ2l0YXZpLkxvY2F0aW9uLCBTd2lzc0FjY</w:instrText>
          </w:r>
          <w:r>
            <w:instrText xml:space="preserve">WRlbWljLkNpdGF2aSIsIkFkZHJlc3MiOnsiJGlkIjoiMTM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C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NSJ9fSx7IiRpZCI6IjE1IiwiJHR5cGUiOiJTd2lzc</w:instrText>
          </w:r>
          <w:r>
            <w:instrText xml:space="preserve">0FjYWRlbWljLkNpdGF2aS5Mb2NhdGlvbiwgU3dpc3NBY2FkZW1pYy5DaXRhdmkiLCJBZGRyZXNzIjp7IiRpZCI6IjE2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xNy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NS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E4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NSJ9fSwiUG1jSWQiOiJQTUM3NzczMTc2I</w:instrText>
          </w:r>
          <w:r>
            <w:instrText xml:space="preserve">iwiUHVibGlzaGVycyI6W3siJGlkIjoiMTk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U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UifX0sIlVzZU51bWJlcmluZ1R5cGVPZlBhcmVudERvY3VtZW50IjpmYWxzZX1dLCJGb3JtYXR0ZWRUZXh0Ijp7IiRpZCI6IjIwIiwiQ291bnQiOjEsIlRleHRVbml0cyI6W3siJGlkIjoiMjEiLCJGb250U</w:instrText>
          </w:r>
          <w:r>
            <w:instrText xml:space="preserve">3R5bGUiOnsiJGlkIjoiMjIiLCJOZXV0cmFsIjp0cnVlfSwiUmVhZGluZ09yZGVyIjoxLCJUZXh0IjoiKFBvdGFyY2EgMjAyMCkifV19LCJUYWciOiJDaXRhdmlQbGFjZWhvbGRlciNlODZmMWZhZi01NTI1LTQ2NjAtYWQ4Zi0yYmE2MTA2YWUwNmUiLCJUZXh0IjoiKFBvdGFyY2EgMjAyMCkiLCJXQUlWZXJzaW9uIjoiNi4xMC4wLjAifQ==}</w:instrText>
          </w:r>
          <w:r>
            <w:fldChar w:fldCharType="separate"/>
          </w:r>
          <w:r>
            <w:t xml:space="preserve">(Potarca 2020)</w:t>
          </w:r>
          <w:r>
            <w:fldChar w:fldCharType="end"/>
          </w:r>
        </w:sdtContent>
      </w:sdt>
      <w:r>
        <w:t xml:space="preserve"> </w:t>
      </w:r>
      <w:r>
        <w:t xml:space="preserve">werden</w:t>
      </w:r>
      <w:r>
        <w:t xml:space="preserve"> online initiierten Partnerschaften </w:t>
      </w:r>
      <w:r>
        <w:t xml:space="preserve">durchschnittlich weitere Entfernungen zum Partner zurückgelegen. </w:t>
      </w:r>
      <w:r/>
    </w:p>
    <w:p>
      <w:pPr>
        <w:pBdr/>
        <w:spacing w:after="240" w:line="360" w:lineRule="auto"/>
        <w:ind/>
        <w:jc w:val="both"/>
        <w:rPr/>
      </w:pPr>
      <w:r>
        <w:t xml:space="preserve">Zu Beginn des Untersuchungszeitraumes im Jahr 200</w:t>
      </w:r>
      <w:r>
        <w:t xml:space="preserve">9</w:t>
      </w:r>
      <w:r>
        <w:t xml:space="preserve"> wird</w:t>
      </w:r>
      <w:r>
        <w:t xml:space="preserve"> demnach</w:t>
      </w:r>
      <w:r>
        <w:t xml:space="preserve"> erwartet, dass online initiierte Beziehungen eine </w:t>
      </w:r>
      <w:r>
        <w:t xml:space="preserve">weitere</w:t>
      </w:r>
      <w:r>
        <w:t xml:space="preserve"> Distanz </w:t>
      </w:r>
      <w:r>
        <w:t xml:space="preserve">zurücklegen</w:t>
      </w:r>
      <w:r>
        <w:t xml:space="preserve"> als </w:t>
      </w:r>
      <w:r>
        <w:t xml:space="preserve">Paare</w:t>
      </w:r>
      <w:r>
        <w:t xml:space="preserve">, die sich im Alltag kennengelernt haben. Zu dieser Zeit hat das Online-Dating in Deutschland noch eine </w:t>
      </w:r>
      <w:r>
        <w:t xml:space="preserve">untergeordnete Rolle bei der Partnersuche gespielt</w:t>
      </w:r>
      <w:r>
        <w:t xml:space="preserve">.</w:t>
      </w:r>
      <w:r>
        <w:t xml:space="preserve"> </w:t>
      </w:r>
      <w:r>
        <w:t xml:space="preserve">D</w:t>
      </w:r>
      <w:r>
        <w:t xml:space="preserve">ementsprechend wurde diese Gelegenheitsstruktur von weniger Menschen genutzt. </w:t>
      </w:r>
      <w:r>
        <w:t xml:space="preserve">Am Ende de</w:t>
      </w:r>
      <w:r>
        <w:t xml:space="preserve">r</w:t>
      </w:r>
      <w:r>
        <w:t xml:space="preserve"> Untersuchung im Jahr 2018</w:t>
      </w:r>
      <w:r>
        <w:rPr>
          <w:i/>
        </w:rPr>
        <w:t xml:space="preserve"> </w:t>
      </w:r>
      <w:r>
        <w:t xml:space="preserve">ist das</w:t>
      </w:r>
      <w:r>
        <w:t xml:space="preserve"> Online-Dating </w:t>
      </w:r>
      <w:r>
        <w:t xml:space="preserve">sehr</w:t>
      </w:r>
      <w:r>
        <w:t xml:space="preserve"> </w:t>
      </w:r>
      <w:r>
        <w:t xml:space="preserve">beliebt</w:t>
      </w:r>
      <w:r>
        <w:t xml:space="preserve">. </w:t>
      </w:r>
      <w:r>
        <w:t xml:space="preserve">Seit 2009 hat sich d</w:t>
      </w:r>
      <w:r>
        <w:t xml:space="preserve">ie Anzahl der Online-Dating-Nutzer verdoppelt</w:t>
      </w:r>
      <w:r>
        <w:t xml:space="preserve">.</w:t>
      </w:r>
      <w:r>
        <w:rPr>
          <w:rStyle w:val="1111"/>
        </w:rPr>
        <w:footnoteReference w:id="5"/>
      </w:r>
      <w:r>
        <w:t xml:space="preserve"> Infolge der Zunahme </w:t>
      </w:r>
      <w:r>
        <w:t xml:space="preserve">der</w:t>
      </w:r>
      <w:r>
        <w:t xml:space="preserve"> Online-Dating-Nutzer </w:t>
      </w:r>
      <w:r>
        <w:t xml:space="preserve">leben mehr potenzielle Partner in der Umgebung und </w:t>
      </w:r>
      <w:r>
        <w:t xml:space="preserve">dem Individuum </w:t>
      </w:r>
      <w:r>
        <w:t xml:space="preserve">steht </w:t>
      </w:r>
      <w:r>
        <w:t xml:space="preserve">vor Ort ein größerer Partnerpool zur Verfügung.</w:t>
      </w:r>
      <w:r>
        <w:t xml:space="preserve"> B</w:t>
      </w:r>
      <w:r>
        <w:t xml:space="preserve">ei</w:t>
      </w:r>
      <w:r>
        <w:t xml:space="preserve"> der Relevanz der</w:t>
      </w:r>
      <w:r>
        <w:t xml:space="preserve"> </w:t>
      </w:r>
      <w:r>
        <w:t xml:space="preserve">Geografie bei der Partnerwahl kann</w:t>
      </w:r>
      <w:r>
        <w:t xml:space="preserve"> es zu geschlechtsspezifischen Unterschieden kommen </w:t>
      </w:r>
      <w:sdt>
        <w:sdtPr>
          <w:alias w:val="To edit, see citavi.com/edit"/>
          <w15:appearance w15:val="boundingBox"/>
          <w:id w:val="-738781522"/>
          <w:placeholder>
            <w:docPart w:val="DefaultPlaceholder_-1854013440"/>
          </w:placeholder>
          <w:tag w:val="CitaviPlaceholder#7ac62d05-706c-4801-b671-38ddaa5c07b4"/>
          <w:rPr/>
        </w:sdtPr>
        <w:sdtContent>
          <w:r>
            <w:fldChar w:fldCharType="begin"/>
          </w:r>
          <w:r>
            <w:instrText xml:space="preserve">ADDIN CitaviPlaceholder{eyIkaWQiOiIxIiwiJHR5cGUiOiJTd2lzc0FjYWRlbWljLkNpdGF2aS5DaXRhd</w:instrText>
          </w:r>
          <w:r>
            <w:instrText xml:space="preserve">GlvbnMuV29yZFBsYWNlaG9sZGVyLCBTd2lzc0FjYWRlbWljLkNpdGF2aSIsIkVudHJpZXMiOlt7IiRpZCI6IjIiLCIkdHlwZSI6IlN3aXNzQWNhZGVtaWMuQ2l0YXZpLkNpdGF0aW9ucy5Xb3JkUGxhY2Vob2xkZXJFbnRyeSwgU3dpc3NBY2FkZW1pYy5DaXRhdmkiLCJJZCI6ImE5ZGU4ZTY1LWMzZjgtNDMyZC1iNzViLWU5ZTNhOTJjMTY5Y</w:instrText>
          </w:r>
          <w:r>
            <w:instrText xml:space="preserve">yIsIlJhbmdlTGVuZ3RoIjoyMSwiUmVmZXJlbmNlSWQiOiIwOTRiZGZiMC1kZTE1LTQ1NjctOWRhOC0zYjNlNjVkNGM3NGEiLCJSZWZlcmVuY2UiOnsiJGlkIjoiMyIsIiR0eXBlIjoiU3dpc3NBY2FkZW1pYy5DaXRhdmkuUmVmZXJlbmNlLCBTd2lzc0FjYWRlbWljLkNpdGF2aSIsIkFic3RyYWN0Q29tcGxleGl0eSI6MCwiQWJzdHJhY3RTb</w:instrText>
          </w:r>
          <w:r>
            <w:instrText xml:space="preserve">3VyY2VUZXh0Rm9ybWF0IjowLCJBdXRob3JzIjpbeyIkaWQiOiI0IiwiJHR5cGUiOiJTd2lzc0FjYWRlbWljLkNpdGF2aS5QZXJzb24sIFN3aXNzQWNhZGVtaWMuQ2l0YXZpIiwiRmlyc3ROYW1lIjoiUGV0ZXIiLCJMYXN0TmFtZSI6IkpvbmFzb24iLCJNaWRkbGVOYW1lIjoiSy4iLCJQcm90ZWN0ZWQiOnRydWUsIlNleCI6MiwiQ3JlYXRlZ</w:instrText>
          </w:r>
          <w:r>
            <w:instrText xml:space="preserve">EJ5IjoiX0xlZW5hIE1hYcOfIiwiQ3JlYXRlZE9uIjoiMjAyMS0wNS0xMVQwODoyMjoxNCIsIk1vZGlmaWVkQnkiOiJfTGVlbmEgTWFhw58iLCJJZCI6IjgyNjBiZmUyLTdiY2QtNDFjYy04ZmU0LThjMzE4MDE5YjkxZiIsIk1vZGlmaWVkT24iOiIyMDIxLTEwLTEwVDExOjA5OjUyIiwiUHJvamVjdCI6eyIkaWQiOiI1IiwiJHR5cGUiOiJTd</w:instrText>
          </w:r>
          <w:r>
            <w:instrText xml:space="preserve">2lzc0FjYWRlbWljLkNpdGF2aS5Qcm9qZWN0LCBTd2lzc0FjYWRlbWljLkNpdGF2aSJ9fSx7IiRpZCI6IjYiLCIkdHlwZSI6IlN3aXNzQWNhZGVtaWMuQ2l0YXZpLlBlcnNvbiwgU3dpc3NBY2FkZW1pYy5DaXRhdmkiLCJGaXJzdE5hbWUiOiJNb25pcXVlIiwiTGFzdE5hbWUiOiJOb2xsYW5kIiwiUHJvdGVjdGVkIjp0cnVlLCJTZXgiOjEsI</w:instrText>
          </w:r>
          <w:r>
            <w:instrText xml:space="preserve">kNyZWF0ZWRCeSI6Il9MZWVuYSBNYWHDnyIsIkNyZWF0ZWRPbiI6IjIwMjEtMDUtMTFUMDg6MjI6MTQiLCJNb2RpZmllZEJ5IjoiX0xlZW5hIE1hYcOfIiwiSWQiOiJlMzg3MGIzZS0wYjMzLTQ1ZTMtYTA0MC0zYzU1YTMzZjAwNjQiLCJNb2RpZmllZE9uIjoiMjAyMS0xMC0xMFQxMToxMDoxMCIsIlByb2plY3QiOnsiJHJlZiI6IjUifX0se</w:instrText>
          </w:r>
          <w:r>
            <w:instrText xml:space="preserve">yIkaWQiOiI3IiwiJHR5cGUiOiJTd2lzc0FjYWRlbWljLkNpdGF2aS5QZXJzb24sIFN3aXNzQWNhZGVtaWMuQ2l0YXZpIiwiRmlyc3ROYW1lIjoiTWljaGFlbCIsIkxhc3ROYW1lIjoiVHlsZXIiLCJNaWRkbGVOYW1lIjoiRC4iLCJQcm90ZWN0ZWQiOnRydWUsIlNleCI6MiwiQ3JlYXRlZEJ5IjoiX0xlZW5hIE1hYcOfIiwiQ3JlYXRlZE9uI</w:instrText>
          </w:r>
          <w:r>
            <w:instrText xml:space="preserve">joiMjAyMS0wNS0xMVQwODoyMjoxNCIsIk1vZGlmaWVkQnkiOiJfTGVlbmEgTWFhw58iLCJJZCI6ImE5ZTkwYzM2LTZjNmYtNDlhYS05NGExLTJkMzZjYzVmNDM4MyIsIk1vZGlmaWVkT24iOiIyMDIxLTEwLTEwVDExOjEwOjI2IiwiUHJvamVjdCI6eyIkcmVmIjoiNSJ9fV0sIkNpdGF0aW9uS2V5VXBkYXRlVHlwZSI6MCwiQ29sbGFib3Jhd</w:instrText>
          </w:r>
          <w:r>
            <w:instrText xml:space="preserve">G9ycyI6W10sIkRvaSI6IjEwLjExMTEvcGVyZS4xMjE5OSIsIkVkaXRvcnMiOltdLCJFdmFsdWF0aW9uQ29tcGxleGl0eSI6MCwiRXZhbHVhdGlvblNvdXJjZVRleHRGb3JtYXQiOjAsIkdyb3VwcyI6W10sIkhhc0xhYmVsMSI6ZmFsc2UsIkhhc0xhYmVsMiI6ZmFsc2UsIktleXdvcmRzIjpbXSwiTG9jYXRpb25zIjpbeyIkaWQiOiI4IiwiJ</w:instrText>
          </w:r>
          <w:r>
            <w:instrText xml:space="preserve">HR5cGUiOiJTd2lzc0FjYWRlbWljLkNpdGF2aS5Mb2NhdGlvbiwgU3dpc3NBY2FkZW1pYy5DaXRhdmkiLCJBZGRyZXNzIjp7IiRpZCI6IjkiLCIkdHlwZSI6IlN3aXNzQWNhZGVtaWMuQ2l0YXZpLkxpbmtlZFJlc291cmNlLCBTd2lzc0FjYWRlbWljLkNpdGF2aSIsIkxpbmtlZFJlc291cmNlVHlwZSI6NSwiT3JpZ2luYWxTdHJpbmciOiIxM</w:instrText>
          </w:r>
          <w:r>
            <w:instrText xml:space="preserve">C4xMTExL3BlcmUuMTIxOTkiLCJVcmlTdHJpbmciOiJodHRwczovL2RvaS5vcmcvMTAuMTExMS9wZXJlLjEyMTk5IiwiTGlua2VkUmVzb3VyY2VTdGF0dXMiOjgsIlByb3BlcnRpZXMiOnsiJGlkIjoiMTAiLCIkdHlwZSI6IlN3aXNzQWNhZGVtaWMuQ2l0YXZpLkxpbmtlZFJlc291cmNlUHJvcGVydGllcywgU3dpc3NBY2FkZW1pYy5DaXRhd</w:instrText>
          </w:r>
          <w:r>
            <w:instrText xml:space="preserve">mkifSwiU3luY0ZvbGRlclR5cGUiOjAsIklzTG9jYWxDbG91ZFByb2plY3RGaWxlTGluayI6ZmFsc2UsIklzQ2xvdWRSZXN0b3JlIjpmYWxzZSwiSXNDbG91ZENvcHkiOmZhbHNlLCJBdHRhY2htZW50Rm9sZGVyV2FzSW5GYWxsYmFja01vZGUiOmZhbHNlfSwiQW5ub3RhdGlvbnMiOltdLCJMb2NhdGlvblR5cGUiOjAsIk1pcnJvcnNSZWZlc</w:instrText>
          </w:r>
          <w:r>
            <w:instrText xml:space="preserve">mVuY2VQcm9wZXJ0eUlkIjoxMjgsIkNyZWF0ZWRCeSI6Il9MZWVuYSBNYWHDnyIsIkNyZWF0ZWRPbiI6IjIwMjEtMDUtMThUMTk6NDA6NTQiLCJNb2RpZmllZEJ5IjoiX0xlZW5hIE1hYcOfIiwiSWQiOiJjODg5NGE4YS00ZDZiLTQ3NTItYjQ0My1kMmNhNTFhZDM5NDkiLCJNb2RpZmllZE9uIjoiMjAyMS0wNS0xOFQxOTo0MDo1NCIsIlByb</w:instrText>
          </w:r>
          <w:r>
            <w:instrText xml:space="preserve">2plY3QiOnsiJHJlZiI6IjUifX1dLCJOdW1iZXIiOiIzIiwiT3JnYW5pemF0aW9ucyI6W10sIk90aGVyc0ludm9sdmVkIjpbXSwiUGFnZVJhbmdlIjoiPHNwPlxyXG4gIDxuPjU4NTwvbj5cclxuICA8aW4+dHJ1ZTwvaW4+XHJcbiAgPG9zPjU4NTwvb3M+XHJcbiAgPHBzPjU4NTwvcHM+XHJcbjwvc3A+XHJcbjxlcD5cclxuICA8bj41OTc8L</w:instrText>
          </w:r>
          <w:r>
            <w:instrText xml:space="preserve">24+XHJcbiAgPGluPnRydWU8L2luPlxyXG4gIDxvcz41OTc8L29zPlxyXG4gIDxwcz41OTc8L3BzPlxyXG48L2VwPlxyXG48b3M+NTg1LTU5Nzwvb3M+IiwiUGVyaW9kaWNhbCI6eyIkaWQiOiIxMSIsIiR0eXBlIjoiU3dpc3NBY2FkZW1pYy5DaXRhdmkuUGVyaW9kaWNhbCwgU3dpc3NBY2FkZW1pYy5DaXRhdmkiLCJJc3NuIjoiMTM1MDQxM</w:instrText>
          </w:r>
          <w:r>
            <w:instrText xml:space="preserve">jYiLCJOYW1lIjoiUGVyc29uYWwgUmVsYXRpb25zaGlwcyIsIlBhZ2luYXRpb24iOjAsIlByb3RlY3RlZCI6ZmFsc2UsIlN0YW5kYXJkQWJicmV2aWF0aW9uIjoiUGVycyBSZWxhdGlvbnNoaXAiLCJDcmVhdGVkQnkiOiJfTGVlbmEgTWFhw58iLCJDcmVhdGVkT24iOiIyMDIxLTA1LTExVDA4OjIyOjE0IiwiTW9kaWZpZWRCeSI6Il9MZWVuY</w:instrText>
          </w:r>
          <w:r>
            <w:instrText xml:space="preserve">SBNYWHDnyIsIklkIjoiY2M1M2MxMWYtZTNhMC00NmRlLWFkYTUtMWRhYTk0NWRjZjExIiwiTW9kaWZpZWRPbiI6IjIwMjEtMDUtMTFUMDg6MjI6MTQiLCJQcm9qZWN0Ijp7IiRyZWYiOiI1In19LCJQdWJsaXNoZXJzIjpbXSwiUXVvdGF0aW9ucyI6W10sIlJhdGluZyI6MCwiUmVmZXJlbmNlVHlwZSI6IkpvdXJuYWxBcnRpY2xlIiwiU2hvc</w:instrText>
          </w:r>
          <w:r>
            <w:instrText xml:space="preserve">nRUaXRsZSI6IkpvbmFzb24sIE5vbGxhbmQgZXQgYWwuIDIwMTcg4oCTIEluY29ycG9yYXRpbmcgZ2VvZ3JhcGhpYyBkaXN0YW5jZSBpbnRvIG1hdGUiLCJTaG9ydFRpdGxlVXBkYXRlVHlwZSI6MCwiU291cmNlT2ZCaWJsaW9ncmFwaGljSW5mb3JtYXRpb24iOiJDcm9zc1JlZiIsIlN0YXRpY0lkcyI6WyJmMTNmY2NjZS1hOTYxLTQxNjQtY</w:instrText>
          </w:r>
          <w:r>
            <w:instrText xml:space="preserve">mM1MC0xYWExOGJjMGZhNzgiXSwiVGFibGVPZkNvbnRlbnRzQ29tcGxleGl0eSI6MCwiVGFibGVPZkNvbnRlbnRzU291cmNlVGV4dEZvcm1hdCI6MCwiVGFza3MiOltdLCJUaXRsZSI6IkluY29ycG9yYXRpbmcgZ2VvZ3JhcGhpYyBkaXN0YW5jZSBpbnRvIG1hdGUgcHJlZmVyZW5jZSByZXNlYXJjaDogTmVjZXNzaXRpZXMgYW5kIGx1eHVya</w:instrText>
          </w:r>
          <w:r>
            <w:instrText xml:space="preserve">WVzLCAyLjAiLCJUcmFuc2xhdG9ycyI6W10sIlZvbHVtZSI6IjI0IiwiWWVhciI6IjIwMTciLCJZZWFyUmVzb2x2ZWQiOiIyMDE3IiwiQ3JlYXRlZEJ5IjoiX0xlZW5hIE1hYcOfIiwiQ3JlYXRlZE9uIjoiMjAyMS0wNS0xOFQxOTo0MDo1NCIsIk1vZGlmaWVkQnkiOiJfSFAiLCJJZCI6IjA5NGJkZmIwLWRlMTUtNDU2Ny05ZGE4LTNiM2U2N</w:instrText>
          </w:r>
          <w:r>
            <w:instrText xml:space="preserve">WQ0Yzc0YSIsIk1vZGlmaWVkT24iOiIyMDIxLTEwLTMxVDIyOjQyOjQyIiwiUHJvamVjdCI6eyIkcmVmIjoiNSJ9fSwiVXNlTnVtYmVyaW5nVHlwZU9mUGFyZW50RG9jdW1lbnQiOmZhbHNlfV0sIkZvcm1hdHRlZFRleHQiOnsiJGlkIjoiMTIiLCJDb3VudCI6MSwiVGV4dFVuaXRzIjpbeyIkaWQiOiIxMyIsIkZvbnRTdHlsZSI6eyIkaWQiO</w:instrText>
          </w:r>
          <w:r>
            <w:instrText xml:space="preserve">iIxNCIsIk5ldXRyYWwiOnRydWV9LCJSZWFkaW5nT3JkZXIiOjEsIlRleHQiOiIoSm9uYXNvbiBldCBhbC4gMjAxNykifV19LCJUYWciOiJDaXRhdmlQbGFjZWhvbGRlciM3YWM2MmQwNS03MDZjLTQ4MDEtYjY3MS0zOGRkYWE1YzA3YjQiLCJUZXh0IjoiKEpvbmFzb24gZXQgYWwuIDIwMTcpIiwiV0FJVmVyc2lvbiI6IjYuMTAuMC4wIn0=}</w:instrText>
          </w:r>
          <w:r>
            <w:fldChar w:fldCharType="separate"/>
          </w:r>
          <w:r>
            <w:t xml:space="preserve">(Jonason et al. 2017)</w:t>
          </w:r>
          <w:r>
            <w:fldChar w:fldCharType="end"/>
          </w:r>
        </w:sdtContent>
      </w:sdt>
      <w:r>
        <w:t xml:space="preserve">. </w:t>
      </w:r>
      <w:r>
        <w:t xml:space="preserve">Über die Zeit sollten somit die durchschnittlichen Distanzen zum Partner tendenziell sinken. Folglich würde es zu einer Zunahme der räumlichen Homogamie kommen.</w:t>
      </w:r>
      <w:r/>
    </w:p>
    <w:p>
      <w:pPr>
        <w:pBdr/>
        <w:spacing w:after="240" w:line="360" w:lineRule="auto"/>
        <w:ind/>
        <w:jc w:val="both"/>
        <w:rPr/>
      </w:pPr>
      <w:r>
        <w:t xml:space="preserve">Aus der theoretischen Argumentation </w:t>
      </w:r>
      <w:r>
        <w:t xml:space="preserve">lassen</w:t>
      </w:r>
      <w:r>
        <w:t xml:space="preserve"> sich folgende </w:t>
      </w:r>
      <w:r>
        <w:t xml:space="preserve">explorative </w:t>
      </w:r>
      <w:r>
        <w:t xml:space="preserve">Erwartungen</w:t>
      </w:r>
      <w:r>
        <w:t xml:space="preserve"> generieren</w:t>
      </w:r>
      <w:r>
        <w:t xml:space="preserve">: </w:t>
      </w:r>
      <w:r/>
    </w:p>
    <w:p>
      <w:pPr>
        <w:pBdr/>
        <w:spacing w:after="0" w:line="360" w:lineRule="auto"/>
        <w:ind w:hanging="567" w:left="567"/>
        <w:jc w:val="both"/>
        <w:rPr>
          <w:b/>
        </w:rPr>
      </w:pPr>
      <w:r>
        <w:rPr>
          <w:b/>
        </w:rPr>
        <w:t xml:space="preserve">Erwartung</w:t>
      </w:r>
      <w:r>
        <w:rPr>
          <w:b/>
        </w:rPr>
        <w:t xml:space="preserve"> </w:t>
      </w:r>
      <w:r>
        <w:rPr>
          <w:b/>
        </w:rPr>
        <w:t xml:space="preserve">1:</w:t>
      </w:r>
      <w:r>
        <w:rPr>
          <w:b/>
        </w:rPr>
      </w:r>
    </w:p>
    <w:p>
      <w:pPr>
        <w:pBdr/>
        <w:spacing w:line="360" w:lineRule="auto"/>
        <w:ind w:left="567"/>
        <w:jc w:val="both"/>
        <w:rPr>
          <w:i/>
        </w:rPr>
      </w:pPr>
      <w:r>
        <w:rPr>
          <w:i/>
        </w:rPr>
        <w:t xml:space="preserve">Zu Beginn des Untersuchungszeitraumes </w:t>
      </w:r>
      <w:r>
        <w:rPr>
          <w:i/>
        </w:rPr>
        <w:t xml:space="preserve">legen online initiierte Partnerschaften eine</w:t>
      </w:r>
      <w:r>
        <w:rPr>
          <w:i/>
        </w:rPr>
        <w:t xml:space="preserve"> höhere Distanz </w:t>
      </w:r>
      <w:r>
        <w:rPr>
          <w:i/>
        </w:rPr>
        <w:t xml:space="preserve">zu ihrem Partner zurück </w:t>
      </w:r>
      <w:r>
        <w:rPr>
          <w:i/>
        </w:rPr>
        <w:t xml:space="preserve">als </w:t>
      </w:r>
      <w:r>
        <w:rPr>
          <w:i/>
        </w:rPr>
        <w:t xml:space="preserve">o</w:t>
      </w:r>
      <w:r>
        <w:rPr>
          <w:i/>
        </w:rPr>
        <w:t xml:space="preserve">ffline</w:t>
      </w:r>
      <w:r>
        <w:rPr>
          <w:i/>
        </w:rPr>
        <w:t xml:space="preserve"> initiierte Partnerschaften</w:t>
      </w:r>
      <w:r>
        <w:rPr>
          <w:i/>
        </w:rPr>
        <w:t xml:space="preserve">.</w:t>
      </w:r>
      <w:r>
        <w:rPr>
          <w:i/>
        </w:rPr>
      </w:r>
    </w:p>
    <w:p>
      <w:pPr>
        <w:pBdr/>
        <w:spacing w:after="0" w:line="360" w:lineRule="auto"/>
        <w:ind w:hanging="567" w:left="567"/>
        <w:jc w:val="both"/>
        <w:rPr>
          <w:b/>
        </w:rPr>
      </w:pPr>
      <w:r>
        <w:rPr>
          <w:b/>
        </w:rPr>
        <w:t xml:space="preserve">Erwartung </w:t>
      </w:r>
      <w:r>
        <w:rPr>
          <w:b/>
        </w:rPr>
        <w:t xml:space="preserve">2a</w:t>
      </w:r>
      <w:r>
        <w:rPr>
          <w:b/>
        </w:rPr>
        <w:t xml:space="preserve">:</w:t>
      </w:r>
      <w:r>
        <w:rPr>
          <w:b/>
        </w:rPr>
      </w:r>
    </w:p>
    <w:p>
      <w:pPr>
        <w:pBdr/>
        <w:spacing w:line="360" w:lineRule="auto"/>
        <w:ind w:left="567"/>
        <w:jc w:val="both"/>
        <w:rPr>
          <w:i/>
        </w:rPr>
      </w:pPr>
      <w:r>
        <w:rPr>
          <w:i/>
        </w:rPr>
        <w:t xml:space="preserve">Im Zeitverlauf </w:t>
      </w:r>
      <w:r>
        <w:rPr>
          <w:i/>
        </w:rPr>
        <w:t xml:space="preserve">nimmt</w:t>
      </w:r>
      <w:r>
        <w:rPr>
          <w:i/>
        </w:rPr>
        <w:t xml:space="preserve"> die Distanz bei den online initiierten Partnerschaften ab.</w:t>
      </w:r>
      <w:r>
        <w:rPr>
          <w:i/>
        </w:rPr>
      </w:r>
    </w:p>
    <w:p>
      <w:pPr>
        <w:pBdr/>
        <w:spacing w:after="0" w:line="360" w:lineRule="auto"/>
        <w:ind w:hanging="567" w:left="567"/>
        <w:jc w:val="both"/>
        <w:rPr>
          <w:b/>
        </w:rPr>
      </w:pPr>
      <w:r>
        <w:rPr>
          <w:b/>
        </w:rPr>
        <w:t xml:space="preserve">Erwartung </w:t>
      </w:r>
      <w:r>
        <w:rPr>
          <w:b/>
        </w:rPr>
        <w:t xml:space="preserve">2b:</w:t>
      </w:r>
      <w:r>
        <w:rPr>
          <w:b/>
        </w:rPr>
      </w:r>
    </w:p>
    <w:p>
      <w:pPr>
        <w:pBdr/>
        <w:spacing w:line="360" w:lineRule="auto"/>
        <w:ind w:left="567"/>
        <w:jc w:val="both"/>
        <w:rPr>
          <w:i/>
        </w:rPr>
      </w:pPr>
      <w:r>
        <w:rPr>
          <w:i/>
        </w:rPr>
        <w:t xml:space="preserve">Im Zeitverlauf </w:t>
      </w:r>
      <w:r>
        <w:rPr>
          <w:i/>
        </w:rPr>
        <w:t xml:space="preserve">werden</w:t>
      </w:r>
      <w:r>
        <w:rPr>
          <w:i/>
        </w:rPr>
        <w:t xml:space="preserve"> </w:t>
      </w:r>
      <w:r>
        <w:rPr>
          <w:i/>
        </w:rPr>
        <w:t xml:space="preserve">sich </w:t>
      </w:r>
      <w:r>
        <w:rPr>
          <w:i/>
        </w:rPr>
        <w:t xml:space="preserve">die Distanzen </w:t>
      </w:r>
      <w:r>
        <w:rPr>
          <w:i/>
        </w:rPr>
        <w:t xml:space="preserve">von</w:t>
      </w:r>
      <w:r>
        <w:rPr>
          <w:i/>
        </w:rPr>
        <w:t xml:space="preserve"> den offline initiierten Partnerschaften </w:t>
      </w:r>
      <w:r>
        <w:rPr>
          <w:i/>
        </w:rPr>
        <w:t xml:space="preserve">nicht stark verändern</w:t>
      </w:r>
      <w:r>
        <w:rPr>
          <w:i/>
        </w:rPr>
        <w:t xml:space="preserve">. </w:t>
      </w:r>
      <w:r>
        <w:rPr>
          <w:i/>
        </w:rPr>
      </w:r>
    </w:p>
    <w:p>
      <w:pPr>
        <w:pBdr/>
        <w:spacing w:line="360" w:lineRule="auto"/>
        <w:ind/>
        <w:jc w:val="both"/>
        <w:rPr/>
      </w:pPr>
      <w:r>
        <w:t xml:space="preserve">Aus</w:t>
      </w:r>
      <w:r>
        <w:t xml:space="preserve"> de</w:t>
      </w:r>
      <w:r>
        <w:t xml:space="preserve">n Erwartungen E</w:t>
      </w:r>
      <w:r>
        <w:t xml:space="preserve">2a und </w:t>
      </w:r>
      <w:r>
        <w:t xml:space="preserve">E</w:t>
      </w:r>
      <w:r>
        <w:t xml:space="preserve">2b wird geschlussfolgert, dass je weiter es sich dem Ende des Untersuchungszeitraumes neigt, desto </w:t>
      </w:r>
      <w:r>
        <w:t xml:space="preserve">eher</w:t>
      </w:r>
      <w:r>
        <w:t xml:space="preserve"> gleichen sich die Distanzen zwischen der Online- und der Offline-Gruppe an.</w:t>
      </w:r>
      <w:r>
        <w:t xml:space="preserve"> Insgesamt werden die zurückgelegten Distanzen zum Partner nach </w:t>
      </w:r>
      <w:r>
        <w:t xml:space="preserve">Gegebenheit des </w:t>
      </w:r>
      <w:r>
        <w:t xml:space="preserve">Wohnort</w:t>
      </w:r>
      <w:r>
        <w:t xml:space="preserve">e</w:t>
      </w:r>
      <w:r>
        <w:t xml:space="preserve">s</w:t>
      </w:r>
      <w:r>
        <w:t xml:space="preserve"> und</w:t>
      </w:r>
      <w:r>
        <w:t xml:space="preserve"> dem</w:t>
      </w:r>
      <w:r>
        <w:t xml:space="preserve"> Bildungsniveau variieren.</w:t>
      </w:r>
      <w:r/>
    </w:p>
    <w:p>
      <w:pPr>
        <w:pBdr/>
        <w:spacing w:after="240" w:line="360" w:lineRule="auto"/>
        <w:ind/>
        <w:jc w:val="both"/>
        <w:rPr/>
      </w:pPr>
      <w:r>
        <w:t xml:space="preserve">Im folgenden Kapitel </w:t>
      </w:r>
      <w:r>
        <w:t xml:space="preserve">werden zur Beantwortung der </w:t>
      </w:r>
      <w:r>
        <w:t xml:space="preserve">Erwartungen</w:t>
      </w:r>
      <w:r>
        <w:t xml:space="preserve"> auf die verwendeten Daten und Methoden eingegangen.</w:t>
      </w:r>
      <w:bookmarkStart w:id="102" w:name="_Ref85717446"/>
      <w:r/>
      <w:bookmarkStart w:id="103" w:name="_Toc85823691"/>
      <w:r/>
      <w:bookmarkStart w:id="104" w:name="_Toc86077552"/>
      <w:r/>
      <w:bookmarkStart w:id="105" w:name="_Toc86090014"/>
      <w:r/>
      <w:bookmarkStart w:id="106" w:name="_Toc86691130"/>
      <w:r/>
      <w:bookmarkStart w:id="107" w:name="_Toc86691172"/>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108" w:name="_Toc86918754"/>
      <w:r>
        <w:rPr>
          <w:rFonts w:ascii="Times New Roman" w:hAnsi="Times New Roman" w:cs="Times New Roman"/>
          <w:b/>
          <w:bCs/>
          <w:color w:val="auto"/>
        </w:rPr>
        <w:t xml:space="preserve">Daten und Methode</w:t>
      </w:r>
      <w:bookmarkEnd w:id="102"/>
      <w:r/>
      <w:bookmarkEnd w:id="103"/>
      <w:r/>
      <w:bookmarkEnd w:id="104"/>
      <w:r/>
      <w:bookmarkEnd w:id="105"/>
      <w:r/>
      <w:bookmarkEnd w:id="106"/>
      <w:r/>
      <w:bookmarkEnd w:id="107"/>
      <w:r/>
      <w:bookmarkEnd w:id="108"/>
      <w:r/>
      <w:r>
        <w:rPr>
          <w:rFonts w:ascii="Times New Roman" w:hAnsi="Times New Roman" w:cs="Times New Roman"/>
          <w:b/>
          <w:bCs/>
          <w:color w:val="auto"/>
        </w:rPr>
      </w:r>
    </w:p>
    <w:p>
      <w:pPr>
        <w:pBdr/>
        <w:spacing w:after="240" w:line="360" w:lineRule="auto"/>
        <w:ind/>
        <w:jc w:val="both"/>
        <w:rPr/>
      </w:pPr>
      <w:r>
        <w:t xml:space="preserve">Nach dem Festlegen des theoretischen Rahmens w</w:t>
      </w:r>
      <w:r>
        <w:t xml:space="preserve">e</w:t>
      </w:r>
      <w:r>
        <w:t xml:space="preserve">rd</w:t>
      </w:r>
      <w:r>
        <w:t xml:space="preserve">en</w:t>
      </w:r>
      <w:r>
        <w:t xml:space="preserve"> im nächsten Schritt die Erwartungen </w:t>
      </w:r>
      <w:r>
        <w:t xml:space="preserve">get</w:t>
      </w:r>
      <w:r>
        <w:t xml:space="preserve">este</w:t>
      </w:r>
      <w:r>
        <w:t xml:space="preserve">t</w:t>
      </w:r>
      <w:r>
        <w:t xml:space="preserve">. Dazu </w:t>
      </w:r>
      <w:r>
        <w:t xml:space="preserve">stellt</w:t>
      </w:r>
      <w:r>
        <w:t xml:space="preserve"> </w:t>
      </w:r>
      <w:r>
        <w:t xml:space="preserve">Kapitel 4 </w:t>
      </w:r>
      <w:r>
        <w:t xml:space="preserve">den methodischen Schwerpunkt der </w:t>
      </w:r>
      <w:r>
        <w:t xml:space="preserve">A</w:t>
      </w:r>
      <w:r>
        <w:t xml:space="preserve">rbeit</w:t>
      </w:r>
      <w:r>
        <w:t xml:space="preserve"> vor</w:t>
      </w:r>
      <w:r>
        <w:t xml:space="preserve">. Zunächst werden</w:t>
      </w:r>
      <w:r>
        <w:t xml:space="preserve"> </w:t>
      </w:r>
      <w:r>
        <w:t xml:space="preserve">in Kapitel </w:t>
      </w:r>
      <w:r>
        <w:fldChar w:fldCharType="begin"/>
      </w:r>
      <w:r>
        <w:instrText xml:space="preserve"> REF _Ref85468738 \r \h  \* MERGEFORMAT </w:instrText>
      </w:r>
      <w:r>
        <w:fldChar w:fldCharType="separate"/>
      </w:r>
      <w:r>
        <w:t xml:space="preserve">4.1</w:t>
      </w:r>
      <w:r>
        <w:fldChar w:fldCharType="end"/>
      </w:r>
      <w:r>
        <w:t xml:space="preserve"> </w:t>
      </w:r>
      <w:r>
        <w:t xml:space="preserve">die</w:t>
      </w:r>
      <w:r>
        <w:t xml:space="preserve"> verwendeten</w:t>
      </w:r>
      <w:r>
        <w:t xml:space="preserve"> Daten</w:t>
      </w:r>
      <w:r>
        <w:t xml:space="preserve"> vorgestellt. Anschließend</w:t>
      </w:r>
      <w:r>
        <w:t xml:space="preserve"> </w:t>
      </w:r>
      <w:r>
        <w:t xml:space="preserve">wird </w:t>
      </w:r>
      <w:r>
        <w:t xml:space="preserve">d</w:t>
      </w:r>
      <w:r>
        <w:t xml:space="preserve">as methodische Vorgehen</w:t>
      </w:r>
      <w:r>
        <w:t xml:space="preserve"> in Kapitel</w:t>
      </w:r>
      <w:r>
        <w:t xml:space="preserve"> </w:t>
      </w:r>
      <w:r>
        <w:fldChar w:fldCharType="begin"/>
      </w:r>
      <w:r>
        <w:instrText xml:space="preserve"> REF _Ref85470508 \r \h </w:instrText>
      </w:r>
      <w:r>
        <w:instrText xml:space="preserve"> \* MERGEFORMAT </w:instrText>
      </w:r>
      <w:r>
        <w:fldChar w:fldCharType="separate"/>
      </w:r>
      <w:r>
        <w:t xml:space="preserve">4.2</w:t>
      </w:r>
      <w:r>
        <w:fldChar w:fldCharType="end"/>
      </w:r>
      <w:r>
        <w:t xml:space="preserve"> </w:t>
      </w:r>
      <w:r>
        <w:t xml:space="preserve">sowie </w:t>
      </w:r>
      <w:r>
        <w:t xml:space="preserve">die Datenauswahl </w:t>
      </w:r>
      <w:r>
        <w:t xml:space="preserve">in Kapitel </w:t>
      </w:r>
      <w:r>
        <w:fldChar w:fldCharType="begin"/>
      </w:r>
      <w:r>
        <w:instrText xml:space="preserve"> REF _Ref86007900 \r \h </w:instrText>
      </w:r>
      <w:r>
        <w:instrText xml:space="preserve"> \* MERGEFORMAT </w:instrText>
      </w:r>
      <w:r>
        <w:fldChar w:fldCharType="separate"/>
      </w:r>
      <w:r>
        <w:t xml:space="preserve">4.3</w:t>
      </w:r>
      <w:r>
        <w:fldChar w:fldCharType="end"/>
      </w:r>
      <w:r>
        <w:t xml:space="preserve"> dargelegt</w:t>
      </w:r>
      <w:r>
        <w:t xml:space="preserve">. Daran anknüpfend </w:t>
      </w:r>
      <w:r>
        <w:t xml:space="preserve">werden</w:t>
      </w:r>
      <w:r>
        <w:t xml:space="preserve"> in Kapitel</w:t>
      </w:r>
      <w:r>
        <w:t xml:space="preserve"> </w:t>
      </w:r>
      <w:r>
        <w:fldChar w:fldCharType="begin"/>
      </w:r>
      <w:r>
        <w:instrText xml:space="preserve"> REF _Ref86007861 \r \h </w:instrText>
      </w:r>
      <w:r>
        <w:instrText xml:space="preserve"> \* MERGEFORMAT </w:instrText>
      </w:r>
      <w:r>
        <w:fldChar w:fldCharType="separate"/>
      </w:r>
      <w:r>
        <w:t xml:space="preserve">4.4</w:t>
      </w:r>
      <w:r>
        <w:fldChar w:fldCharType="end"/>
      </w:r>
      <w:r>
        <w:t xml:space="preserve"> </w:t>
      </w:r>
      <w:r>
        <w:t xml:space="preserve">die Variablen </w:t>
      </w:r>
      <w:r>
        <w:t xml:space="preserve">operationalisiert</w:t>
      </w:r>
      <w:r>
        <w:t xml:space="preserve">. Abschließend </w:t>
      </w:r>
      <w:r>
        <w:t xml:space="preserve">diskutiert Kapitel </w:t>
      </w:r>
      <w:r>
        <w:fldChar w:fldCharType="begin"/>
      </w:r>
      <w:r>
        <w:instrText xml:space="preserve"> REF _Ref86008044 \r \h  \* MERGEFORMAT </w:instrText>
      </w:r>
      <w:r>
        <w:fldChar w:fldCharType="separate"/>
      </w:r>
      <w:r>
        <w:t xml:space="preserve">4.5</w:t>
      </w:r>
      <w:r>
        <w:fldChar w:fldCharType="end"/>
      </w:r>
      <w:r>
        <w:t xml:space="preserve"> </w:t>
      </w:r>
      <w:r>
        <w:t xml:space="preserve">die Lim</w:t>
      </w:r>
      <w:r>
        <w:t xml:space="preserve">itationen </w:t>
      </w:r>
      <w:r>
        <w:t xml:space="preserve">in Bezug auf die</w:t>
      </w:r>
      <w:r>
        <w:t xml:space="preserve"> </w:t>
      </w:r>
      <w:r>
        <w:t xml:space="preserve">Arbeit</w:t>
      </w:r>
      <w:r>
        <w:t xml:space="preserve">.</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109" w:name="_Ref85468738"/>
      <w:r/>
      <w:bookmarkStart w:id="110" w:name="_Toc85823692"/>
      <w:r/>
      <w:bookmarkStart w:id="111" w:name="_Toc86077553"/>
      <w:r/>
      <w:bookmarkStart w:id="112" w:name="_Toc86090015"/>
      <w:r/>
      <w:bookmarkStart w:id="113" w:name="_Toc86691131"/>
      <w:r/>
      <w:bookmarkStart w:id="114" w:name="_Toc86691173"/>
      <w:r/>
      <w:bookmarkStart w:id="115" w:name="_Toc86918755"/>
      <w:r/>
      <w:bookmarkStart w:id="116" w:name="_Toc73557659"/>
      <w:r/>
      <w:bookmarkStart w:id="117" w:name="_Toc73568397"/>
      <w:r>
        <w:rPr>
          <w:rFonts w:ascii="Times New Roman" w:hAnsi="Times New Roman" w:cs="Times New Roman"/>
          <w:b/>
          <w:bCs/>
          <w:color w:val="auto"/>
        </w:rPr>
        <w:t xml:space="preserve">Datengrundlage</w:t>
      </w:r>
      <w:bookmarkEnd w:id="109"/>
      <w:r/>
      <w:bookmarkEnd w:id="110"/>
      <w:r/>
      <w:bookmarkEnd w:id="111"/>
      <w:r/>
      <w:bookmarkEnd w:id="112"/>
      <w:r/>
      <w:bookmarkEnd w:id="113"/>
      <w:r/>
      <w:bookmarkEnd w:id="114"/>
      <w:r/>
      <w:bookmarkEnd w:id="115"/>
      <w:r/>
      <w:r>
        <w:rPr>
          <w:rFonts w:ascii="Times New Roman" w:hAnsi="Times New Roman" w:cs="Times New Roman"/>
          <w:b/>
          <w:bCs/>
          <w:color w:val="auto"/>
        </w:rPr>
      </w:r>
    </w:p>
    <w:p>
      <w:pPr>
        <w:pBdr/>
        <w:spacing w:after="240" w:line="360" w:lineRule="auto"/>
        <w:ind/>
        <w:jc w:val="both"/>
        <w:rPr/>
      </w:pPr>
      <w:r>
        <w:t xml:space="preserve">Zur Überprüfung der </w:t>
      </w:r>
      <w:r>
        <w:t xml:space="preserve">Erwartungen</w:t>
      </w:r>
      <w:r>
        <w:t xml:space="preserve"> </w:t>
      </w:r>
      <w:r>
        <w:t xml:space="preserve">wird das</w:t>
      </w:r>
      <w:r>
        <w:t xml:space="preserve"> deutsche Beziehungs- und Familienpanel namens </w:t>
      </w:r>
      <w:r>
        <w:rPr>
          <w:i/>
        </w:rPr>
        <w:t xml:space="preserve">pairfam</w:t>
      </w:r>
      <w:r>
        <w:t xml:space="preserve"> verwendet. </w:t>
      </w:r>
      <w:r>
        <w:rPr>
          <w:i/>
        </w:rPr>
        <w:t xml:space="preserve">Pairfam</w:t>
      </w:r>
      <w:r>
        <w:t xml:space="preserve"> ist eine bundesweite, stichprobenartige Beziehungs- und Familienlängsschnittstudie, bei welcher seit 2008 jährliche Erhebungen </w:t>
      </w:r>
      <w:r>
        <w:t xml:space="preserve">mit drei Geburtskohorten </w:t>
      </w:r>
      <w:r>
        <w:t xml:space="preserve">(1971-73, 1981-83 und 1991-93) </w:t>
      </w:r>
      <w:r>
        <w:t xml:space="preserve">stattfinden. </w:t>
      </w:r>
      <w:r>
        <w:t xml:space="preserve">In der ersten Welle haben</w:t>
      </w:r>
      <w:r>
        <w:t xml:space="preserve"> </w:t>
      </w:r>
      <w:r>
        <w:t xml:space="preserve">12</w:t>
      </w:r>
      <w:r>
        <w:t xml:space="preserve">.</w:t>
      </w:r>
      <w:r>
        <w:t xml:space="preserve">402 Befragte an dem Survey teilgenommen. </w:t>
      </w:r>
      <w:r>
        <w:t xml:space="preserve">Neben dem Kohortenansatz, </w:t>
      </w:r>
      <w:r>
        <w:t xml:space="preserve">mit dem</w:t>
      </w:r>
      <w:r>
        <w:t xml:space="preserve"> </w:t>
      </w:r>
      <w:r>
        <w:t xml:space="preserve">eine repräsentative Ausgangsstichprobe</w:t>
      </w:r>
      <w:r>
        <w:t xml:space="preserve"> </w:t>
      </w:r>
      <w:r>
        <w:t xml:space="preserve">gewährleistet wird</w:t>
      </w:r>
      <w:r>
        <w:t xml:space="preserve">, zeichnet sich das </w:t>
      </w:r>
      <w:r>
        <w:rPr>
          <w:i/>
        </w:rPr>
        <w:t xml:space="preserve">pairfam-</w:t>
      </w:r>
      <w:r>
        <w:t xml:space="preserve">Design durch </w:t>
      </w:r>
      <w:r>
        <w:t xml:space="preserve">den</w:t>
      </w:r>
      <w:r>
        <w:t xml:space="preserve"> Multi-Actor-Ansatz aus. </w:t>
      </w:r>
      <w:r>
        <w:t xml:space="preserve">Da</w:t>
      </w:r>
      <w:r>
        <w:t xml:space="preserve">bei</w:t>
      </w:r>
      <w:r>
        <w:t xml:space="preserve"> </w:t>
      </w:r>
      <w:r>
        <w:t xml:space="preserve">werden </w:t>
      </w:r>
      <w:r>
        <w:t xml:space="preserve">die jeweiligen Partner des Ancors sowie die Eltern b</w:t>
      </w:r>
      <w:r>
        <w:t xml:space="preserve">eziehungsweise</w:t>
      </w:r>
      <w:r>
        <w:t xml:space="preserve"> Stiefeltern und die im Haushalt lebenden Kinder (ab Welle 2) </w:t>
      </w:r>
      <w:r>
        <w:t xml:space="preserve">ebenfalls</w:t>
      </w:r>
      <w:r>
        <w:t xml:space="preserve"> befragt.</w:t>
      </w:r>
      <w:r>
        <w:t xml:space="preserve"> Die jährlichen Erhebungen werden als Wellen be</w:t>
      </w:r>
      <w:r>
        <w:t xml:space="preserve">titel</w:t>
      </w:r>
      <w:r>
        <w:t xml:space="preserve">t </w:t>
      </w:r>
      <w:sdt>
        <w:sdtPr>
          <w:alias w:val="To edit, see citavi.com/edit"/>
          <w15:appearance w15:val="boundingBox"/>
          <w:id w:val="1757558728"/>
          <w:placeholder>
            <w:docPart w:val="DACF10748BA944B4B9D19E2305413122"/>
          </w:placeholder>
          <w:tag w:val="CitaviPlaceholder#db658057-8e8d-4205-8066-26d112a15646"/>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w:instrText>
          </w:r>
          <w:r>
            <w:instrText xml:space="preserve">kNpdGF0aW9ucy5Xb3JkUGxhY2Vob2xkZXJFbnRyeSwgU3dpc3NBY2FkZW1pYy5DaXRhdmkiLCJJZCI6ImM0MWY0NDNkLWQ4YjMtNDY4Ni04MjM1LWMzYzdmNWU0M2I3MiIsIlJhbmdlTGVuZ3RoIjoyMSwiUmVmZXJlbmNlSWQiOiIzYjJkNmZkYS0xZjhkLTRkNjQtYWZmMi1hNDdkMTE1ODM4MzEiLCJSZWZlcmVuY2UiOnsiJGlkIjoiMyIsI</w:instrText>
          </w:r>
          <w:r>
            <w:instrText xml:space="preserve">iR0eXBlIjoiU3dpc3NBY2FkZW1pYy5DaXRhdmkuUmVmZXJlbmNlLCBTd2lzc0FjYWRlbWljLkNpdGF2aSIsIkFic3RyYWN0Q29tcGxleGl0eSI6MCwiQWJzdHJhY3RTb3VyY2VUZXh0Rm9ybWF0IjowLCJBdXRob3JzIjpbeyIkaWQiOiI0IiwiJHR5cGUiOiJTd2lzc0FjYWRlbWljLkNpdGF2aS5QZXJzb24sIFN3aXNzQWNhZGVtaWMuQ2l0Y</w:instrText>
          </w:r>
          <w:r>
            <w:instrText xml:space="preserve">XZpIiwiRmlyc3ROYW1lIjoiSm9zZWYiLCJMYXN0TmFtZSI6IkJyw7xkZXJsIiwiUHJvdGVjdGVkIjpmYWxzZSwiU2V4IjoyLCJDcmVhdGVkQnkiOiJfTGVlbmEgTWFhw58iLCJDcmVhdGVkT24iOiIyMDIxLTA1LTA2VDEyOjU5OjIxIiwiTW9kaWZpZWRCeSI6Il9MZWVuYSBNYWHDnyIsIklkIjoiYzZjZTQ0ZmMtMWM0OC00ODE5LTk3MzYtZ</w:instrText>
          </w:r>
          <w:r>
            <w:instrText xml:space="preserve">Tg1YzRiN2E5NGQ0IiwiTW9kaWZpZWRPbiI6IjIwMjEtMDUtMDZUMTI6NTk6MjEiLCJQcm9qZWN0Ijp7IiRpZCI6IjUiLCIkdHlwZSI6IlN3aXNzQWNhZGVtaWMuQ2l0YXZpLlByb2plY3QsIFN3aXNzQWNhZGVtaWMuQ2l0YXZpIn19LHsiJGlkIjoiNiIsIiR0eXBlIjoiU3dpc3NBY2FkZW1pYy5DaXRhdmkuUGVyc29uLCBTd2lzc0FjYWRlb</w:instrText>
          </w:r>
          <w:r>
            <w:instrText xml:space="preserve">WljLkNpdGF2aSIsIkZpcnN0TmFtZSI6IlNvbmphIiwiTGFzdE5hbWUiOiJEcm9ibmnEjSIsIlByb3RlY3RlZCI6ZmFsc2UsIlNleCI6MSwiQ3JlYXRlZEJ5IjoiX0xlZW5hIE1hYcOfIiwiQ3JlYXRlZE9uIjoiMjAyMS0wNS0wNlQxMjo1OToyMSIsIk1vZGlmaWVkQnkiOiJfTGVlbmEgTWFhw58iLCJJZCI6IjVkMjM1YmUyLWRhMmItNGExY</w:instrText>
          </w:r>
          <w:r>
            <w:instrText xml:space="preserve">i05YjFjLTZkN2NkODhhM2Q5YiIsIk1vZGlmaWVkT24iOiIyMDIxLTA1LTA2VDEyOjU5OjIxIiwiUHJvamVjdCI6eyIkcmVmIjoiNSJ9fSx7IiRpZCI6IjciLCIkdHlwZSI6IlN3aXNzQWNhZGVtaWMuQ2l0YXZpLlBlcnNvbiwgU3dpc3NBY2FkZW1pYy5DaXRhdmkiLCJGaXJzdE5hbWUiOiJLYXJzdGVuIiwiTGFzdE5hbWUiOiJIYW5rIiwiU</w:instrText>
          </w:r>
          <w:r>
            <w:instrText xml:space="preserve">HJvdGVjdGVkIjpmYWxzZSwiU2V4IjoyLCJDcmVhdGVkQnkiOiJfTGVlbmEgTWFhw58iLCJDcmVhdGVkT24iOiIyMDIxLTA1LTA2VDEyOjU5OjIxIiwiTW9kaWZpZWRCeSI6Il9MZWVuYSBNYWHDnyIsIklkIjoiMmNkYjc4MWMtZDU3Yy00NzU1LWJhMTQtYTAwNDRiYTFmMmExIiwiTW9kaWZpZWRPbiI6IjIwMjEtMDUtMDZUMTI6NTk6MjEiL</w:instrText>
          </w:r>
          <w:r>
            <w:instrText xml:space="preserve">CJQcm9qZWN0Ijp7IiRyZWYiOiI1In19LHsiJGlkIjoiOCIsIiR0eXBlIjoiU3dpc3NBY2FkZW1pYy5DaXRhdmkuUGVyc29uLCBTd2lzc0FjYWRlbWljLkNpdGF2aSIsIkZpcnN0TmFtZSI6IkZyYW56LiIsIkxhc3ROYW1lIjoiTmV5ZXIiLCJNaWRkbGVOYW1lIjoiSi4iLCJQcm90ZWN0ZWQiOmZhbHNlLCJTZXgiOjAsIkNyZWF0ZWRCeSI6I</w:instrText>
          </w:r>
          <w:r>
            <w:instrText xml:space="preserve">l9MZWVuYSBNYWHDnyIsIkNyZWF0ZWRPbiI6IjIwMjEtMDUtMDZUMTI6NTk6MjEiLCJNb2RpZmllZEJ5IjoiX0xlZW5hIE1hYcOfIiwiSWQiOiJjYTVkNTQ0Ni04NWRkLTRjNGEtYWE1Ny00NjA3NGVjZjBmYWMiLCJNb2RpZmllZE9uIjoiMjAyMS0wNS0wNlQxMjo1OToyMSIsIlByb2plY3QiOnsiJHJlZiI6IjUifX0seyIkaWQiOiI5IiwiJ</w:instrText>
          </w:r>
          <w:r>
            <w:instrText xml:space="preserve">HR5cGUiOiJTd2lzc0FjYWRlbWljLkNpdGF2aS5QZXJzb24sIFN3aXNzQWNhZGVtaWMuQ2l0YXZpIiwiRmlyc3ROYW1lIjoiU2FiaW5lIiwiTGFzdE5hbWUiOiJXYWxwZXIiLCJQcm90ZWN0ZWQiOmZhbHNlLCJTZXgiOjEsIkNyZWF0ZWRCeSI6Il9MZWVuYSBNYWHDnyIsIkNyZWF0ZWRPbiI6IjIwMjEtMDUtMDZUMTI6NTk6MjEiLCJNb2RpZ</w:instrText>
          </w:r>
          <w:r>
            <w:instrText xml:space="preserve">mllZEJ5IjoiX0xlZW5hIE1hYcOfIiwiSWQiOiIzNzBmZGQzOS0xZTE4LTRiNTQtYmU2Yi1lODhmZGU5NWE5MzYiLCJNb2RpZmllZE9uIjoiMjAyMS0wNS0wNlQxMjo1OToyMSIsIlByb2plY3QiOnsiJHJlZiI6IjUifX0seyIkaWQiOiIxMCIsIiR0eXBlIjoiU3dpc3NBY2FkZW1pYy5DaXRhdmkuUGVyc29uLCBTd2lzc0FjYWRlbWljLkNpd</w:instrText>
          </w:r>
          <w:r>
            <w:instrText xml:space="preserve">GF2aSIsIkZpcnN0TmFtZSI6IlBoaWxpcHAiLCJMYXN0TmFtZSI6IkFsdCIsIlByb3RlY3RlZCI6ZmFsc2UsIlNleCI6MiwiQ3JlYXRlZEJ5IjoiX0xlZW5hIE1hYcOfIiwiQ3JlYXRlZE9uIjoiMjAyMS0wNS0wNlQxMjo1OToyMSIsIk1vZGlmaWVkQnkiOiJfTGVlbmEgTWFhw58iLCJJZCI6Ijc0YWZmZTgyLWM0NDMtNGU1Ni04ODA0LWNmM</w:instrText>
          </w:r>
          <w:r>
            <w:instrText xml:space="preserve">zNkNGYxNzNkYiIsIk1vZGlmaWVkT24iOiIyMDIxLTA1LTA2VDEyOjU5OjIxIiwiUHJvamVjdCI6eyIkcmVmIjoiNSJ9fSx7IiRpZCI6IjExIiwiJHR5cGUiOiJTd2lzc0FjYWRlbWljLkNpdGF2aS5QZXJzb24sIFN3aXNzQWNhZGVtaWMuQ2l0YXZpIiwiRmlyc3ROYW1lIjoiQ2hyaXN0aWFuZSIsIkxhc3ROYW1lIjoiQm96b3lhbiIsIlByb</w:instrText>
          </w:r>
          <w:r>
            <w:instrText xml:space="preserve">3RlY3RlZCI6ZmFsc2UsIlNleCI6MSwiQ3JlYXRlZEJ5IjoiX0xlZW5hIE1hYcOfIiwiQ3JlYXRlZE9uIjoiMjAyMS0wNS0wNlQxMjo1OToyMSIsIk1vZGlmaWVkQnkiOiJfTGVlbmEgTWFhw58iLCJJZCI6IjhjODRjMWJmLWQzMjgtNDRjZS04NTg0LWE5ZGEzNzVkOTg5MCIsIk1vZGlmaWVkT24iOiIyMDIxLTA1LTA2VDEyOjU5OjIxIiwiU</w:instrText>
          </w:r>
          <w:r>
            <w:instrText xml:space="preserve">HJvamVjdCI6eyIkcmVmIjoiNSJ9fSx7IiRpZCI6IjEyIiwiJHR5cGUiOiJTd2lzc0FjYWRlbWljLkNpdGF2aS5QZXJzb24sIFN3aXNzQWNhZGVtaWMuQ2l0YXZpIiwiRmlyc3ROYW1lIjoiQ2hyaXN0aW5lIiwiTGFzdE5hbWUiOiJGaW5uIiwiUHJvdGVjdGVkIjpmYWxzZSwiU2V4IjoxLCJDcmVhdGVkQnkiOiJfTGVlbmEgTWFhw58iLCJDc</w:instrText>
          </w:r>
          <w:r>
            <w:instrText xml:space="preserve">mVhdGVkT24iOiIyMDIxLTA1LTA2VDEyOjU5OjIxIiwiTW9kaWZpZWRCeSI6Il9MZWVuYSBNYWHDnyIsIklkIjoiYzQzZjA0OTktNTE1ZC00NDlhLThmMDEtOTlkZTJiYzk0NjAyIiwiTW9kaWZpZWRPbiI6IjIwMjEtMDUtMDZUMTI6NTk6MjEiLCJQcm9qZWN0Ijp7IiRyZWYiOiI1In19LHsiJGlkIjoiMTMiLCIkdHlwZSI6IlN3aXNzQWNhZ</w:instrText>
          </w:r>
          <w:r>
            <w:instrText xml:space="preserve">GVtaWMuQ2l0YXZpLlBlcnNvbiwgU3dpc3NBY2FkZW1pYy5DaXRhdmkiLCJGaXJzdE5hbWUiOiJSZW5hdGUiLCJMYXN0TmFtZSI6IkZyaXN0ZXIiLCJQcm90ZWN0ZWQiOmZhbHNlLCJTZXgiOjEsIkNyZWF0ZWRCeSI6Il9MZWVuYSBNYWHDnyIsIkNyZWF0ZWRPbiI6IjIwMjEtMDUtMDZUMTI6NTk6MjEiLCJNb2RpZmllZEJ5IjoiX0xlZW5hI</w:instrText>
          </w:r>
          <w:r>
            <w:instrText xml:space="preserve">E1hYcOfIiwiSWQiOiJjYmJkM2Q1OC1hYzYwLTQwNWMtYjAxMy03OTQ0MzFkNTE5MzgiLCJNb2RpZmllZE9uIjoiMjAyMS0wNS0wNlQxMjo1OToyMSIsIlByb2plY3QiOnsiJHJlZiI6IjUifX0seyIkaWQiOiIxNCIsIiR0eXBlIjoiU3dpc3NBY2FkZW1pYy5DaXRhdmkuUGVyc29uLCBTd2lzc0FjYWRlbWljLkNpdGF2aSIsIkZpcnN0TmFtZ</w:instrText>
          </w:r>
          <w:r>
            <w:instrText xml:space="preserve">SI6Ik1hZGlzb24iLCJMYXN0TmFtZSI6IkdhcnJldHQiLCJQcm90ZWN0ZWQiOmZhbHNlLCJTZXgiOjAsIkNyZWF0ZWRCeSI6Il9MZWVuYSBNYWHDnyIsIkNyZWF0ZWRPbiI6IjIwMjEtMDUtMDZUMTI6NTk6MjEiLCJNb2RpZmllZEJ5IjoiX0xlZW5hIE1hYcOfIiwiSWQiOiJlOWIwZDdlOC0yMzVkLTRjOTYtYWI1OC0wOWVjMjAxZTgyZGIiL</w:instrText>
          </w:r>
          <w:r>
            <w:instrText xml:space="preserve">CJNb2RpZmllZE9uIjoiMjAyMS0wNS0wNlQxMjo1OToyMSIsIlByb2plY3QiOnsiJHJlZiI6IjUifX0seyIkaWQiOiIxNSIsIiR0eXBlIjoiU3dpc3NBY2FkZW1pYy5DaXRhdmkuUGVyc29uLCBTd2lzc0FjYWRlbWljLkNpdGF2aSIsIkZpcnN0TmFtZSI6IlRpdGEiLCJMYXN0TmFtZSI6IkdvbnphbGV6IEF2aWzDqXMiLCJQcm90ZWN0ZWQiO</w:instrText>
          </w:r>
          <w:r>
            <w:instrText xml:space="preserve">mZhbHNlLCJTZXgiOjAsIkNyZWF0ZWRCeSI6Il9MZWVuYSBNYWHDnyIsIkNyZWF0ZWRPbiI6IjIwMjEtMDUtMDZUMTI6NTk6MjEiLCJNb2RpZmllZEJ5IjoiX0xlZW5hIE1hYcOfIiwiSWQiOiJmODQwMjhjZC1mMjdiLTQ5YWEtODYzMi1jOWY2ODY0NDY0YzAiLCJNb2RpZmllZE9uIjoiMjAyMS0wNS0wNlQxMjo1OToyMSIsIlByb2plY3QiO</w:instrText>
          </w:r>
          <w:r>
            <w:instrText xml:space="preserve">nsiJHJlZiI6IjUifX0seyIkaWQiOiIxNiIsIiR0eXBlIjoiU3dpc3NBY2FkZW1pYy5DaXRhdmkuUGVyc29uLCBTd2lzc0FjYWRlbWljLkNpdGF2aSIsIkZpcnN0TmFtZSI6IkhlbnJpZXR0ZSIsIkxhc3ROYW1lIjoiR3JlaXNjaGVsIiwiUHJvdGVjdGVkIjpmYWxzZSwiU2V4IjoxLCJDcmVhdGVkQnkiOiJfTGVlbmEgTWFhw58iLCJDcmVhd</w:instrText>
          </w:r>
          <w:r>
            <w:instrText xml:space="preserve">GVkT24iOiIyMDIxLTA1LTA2VDEyOjU5OjIxIiwiTW9kaWZpZWRCeSI6Il9MZWVuYSBNYWHDnyIsIklkIjoiNzM4ZDU4ZmEtOWRhYi00ZGU2LThlNmUtMjUyYTQzOWRlMWNiIiwiTW9kaWZpZWRPbiI6IjIwMjEtMDUtMDZUMTI6NTk6MjEiLCJQcm9qZWN0Ijp7IiRyZWYiOiI1In19LHsiJGlkIjoiMTciLCIkdHlwZSI6IlN3aXNzQWNhZGVta</w:instrText>
          </w:r>
          <w:r>
            <w:instrText xml:space="preserve">WMuQ2l0YXZpLlBlcnNvbiwgU3dpc3NBY2FkZW1pYy5DaXRhdmkiLCJGaXJzdE5hbWUiOiJOaWNvbGFpIiwiTGFzdE5hbWUiOiJHcsO2cGxlciIsIlByb3RlY3RlZCI6ZmFsc2UsIlNleCI6MCwiQ3JlYXRlZEJ5IjoiX0xlZW5hIE1hYcOfIiwiQ3JlYXRlZE9uIjoiMjAyMS0wNS0wNlQxMjo1OToyMSIsIk1vZGlmaWVkQnkiOiJfTGVlbmEgT</w:instrText>
          </w:r>
          <w:r>
            <w:instrText xml:space="preserve">WFhw58iLCJJZCI6ImRmZWIwNzlhLTNhZTUtNDQ4MC04NmFmLTU1ODg4MzdhMTNhOCIsIk1vZGlmaWVkT24iOiIyMDIxLTA1LTA2VDEyOjU5OjIxIiwiUHJvamVjdCI6eyIkcmVmIjoiNSJ9fSx7IiRpZCI6IjE4IiwiJHR5cGUiOiJTd2lzc0FjYWRlbWljLkNpdGF2aS5QZXJzb24sIFN3aXNzQWNhZGVtaWMuQ2l0YXZpIiwiRmlyc3ROYW1lI</w:instrText>
          </w:r>
          <w:r>
            <w:instrText xml:space="preserve">joiS3Jpc3RpbiIsIkxhc3ROYW1lIjoiSGFqZWsiLCJQcm90ZWN0ZWQiOmZhbHNlLCJTZXgiOjEsIkNyZWF0ZWRCeSI6Il9MZWVuYSBNYWHDnyIsIkNyZWF0ZWRPbiI6IjIwMjEtMDUtMDZUMTI6NTk6MjEiLCJNb2RpZmllZEJ5IjoiX0xlZW5hIE1hYcOfIiwiSWQiOiJiM2IzMzcyOS0zN2NiLTQzZGYtYTBkNC1lNzU4YTI3MzhhYzkiLCJNb</w:instrText>
          </w:r>
          <w:r>
            <w:instrText xml:space="preserve">2RpZmllZE9uIjoiMjAyMS0wNS0wNlQxMjo1OToyMSIsIlByb2plY3QiOnsiJHJlZiI6IjUifX0seyIkaWQiOiIxOSIsIiR0eXBlIjoiU3dpc3NBY2FkZW1pYy5DaXRhdmkuUGVyc29uLCBTd2lzc0FjYWRlbWljLkNpdGF2aSIsIkZpcnN0TmFtZSI6Ik1pY2hlbCIsIkxhc3ROYW1lIjoiSGVyemlnIiwiUHJvdGVjdGVkIjpmYWxzZSwiU2V4I</w:instrText>
          </w:r>
          <w:r>
            <w:instrText xml:space="preserve">joyLCJDcmVhdGVkQnkiOiJfTGVlbmEgTWFhw58iLCJDcmVhdGVkT24iOiIyMDIxLTA1LTA2VDEyOjU5OjIxIiwiTW9kaWZpZWRCeSI6Il9MZWVuYSBNYWHDnyIsIklkIjoiYjAzYzhiZTctOTVlOS00MjljLTk2MTMtYTNiOGNkODQ5NzA4IiwiTW9kaWZpZWRPbiI6IjIwMjEtMDUtMDZUMTI6NTk6MjEiLCJQcm9qZWN0Ijp7IiRyZWYiOiI1I</w:instrText>
          </w:r>
          <w:r>
            <w:instrText xml:space="preserve">n19LHsiJGlkIjoiMjAiLCIkdHlwZSI6IlN3aXNzQWNhZGVtaWMuQ2l0YXZpLlBlcnNvbiwgU3dpc3NBY2FkZW1pYy5DaXRhdmkiLCJGaXJzdE5hbWUiOiJCZXJuYWRldHRlIiwiTGFzdE5hbWUiOiJIdXllci1NYXkiLCJQcm90ZWN0ZWQiOmZhbHNlLCJTZXgiOjEsIkNyZWF0ZWRCeSI6Il9MZWVuYSBNYWHDnyIsIkNyZWF0ZWRPbiI6IjIwM</w:instrText>
          </w:r>
          <w:r>
            <w:instrText xml:space="preserve">jEtMDUtMDZUMTI6NTk6MjEiLCJNb2RpZmllZEJ5IjoiX0xlZW5hIE1hYcOfIiwiSWQiOiI1ZjdkODI1MC1kOWVhLTQzMjgtYTVjOC00MThjMjViN2VjMDQiLCJNb2RpZmllZE9uIjoiMjAyMS0wNS0wNlQxMjo1OToyMSIsIlByb2plY3QiOnsiJHJlZiI6IjUifX0seyIkaWQiOiIyMSIsIiR0eXBlIjoiU3dpc3NBY2FkZW1pYy5DaXRhdmkuU</w:instrText>
          </w:r>
          <w:r>
            <w:instrText xml:space="preserve">GVyc29uLCBTd2lzc0FjYWRlbWljLkNpdGF2aSIsIkZpcnN0TmFtZSI6IlLDvGRpZ2VyIiwiTGFzdE5hbWUiOiJMZW5rZSIsIlByb3RlY3RlZCI6ZmFsc2UsIlNleCI6MiwiQ3JlYXRlZEJ5IjoiX0xlZW5hIE1hYcOfIiwiQ3JlYXRlZE9uIjoiMjAyMS0wNS0wNlQxMjo1OToyMSIsIk1vZGlmaWVkQnkiOiJfTGVlbmEgTWFhw58iLCJJZCI6I</w:instrText>
          </w:r>
          <w:r>
            <w:instrText xml:space="preserve">jE1YTM1MzJjLWZmMDItNDZlOC1iMGZhLTJiYmMxYmYxZjdjMyIsIk1vZGlmaWVkT24iOiIyMDIxLTA1LTA2VDEyOjU5OjIxIiwiUHJvamVjdCI6eyIkcmVmIjoiNSJ9fSx7IiRpZCI6IjIyIiwiJHR5cGUiOiJTd2lzc0FjYWRlbWljLkNpdGF2aS5QZXJzb24sIFN3aXNzQWNhZGVtaWMuQ2l0YXZpIiwiRmlyc3ROYW1lIjoiTGFyYSIsIkxhc</w:instrText>
          </w:r>
          <w:r>
            <w:instrText xml:space="preserve">3ROYW1lIjoiTWlua3VzIiwiUHJvdGVjdGVkIjpmYWxzZSwiU2V4IjoxLCJDcmVhdGVkQnkiOiJfTGVlbmEgTWFhw58iLCJDcmVhdGVkT24iOiIyMDIxLTA1LTA2VDEyOjU5OjIxIiwiTW9kaWZpZWRCeSI6Il9MZWVuYSBNYWHDnyIsIklkIjoiOTJkYjI0MTEtODcxOC00NmU3LThkNGYtMTczYjQyYWVlYzFlIiwiTW9kaWZpZWRPbiI6IjIwM</w:instrText>
          </w:r>
          <w:r>
            <w:instrText xml:space="preserve">jEtMDUtMDZUMTI6NTk6MjEiLCJQcm9qZWN0Ijp7IiRyZWYiOiI1In19LHsiJGlkIjoiMjMiLCIkdHlwZSI6IlN3aXNzQWNhZGVtaWMuQ2l0YXZpLlBlcnNvbiwgU3dpc3NBY2FkZW1pYy5DaXRhdmkiLCJGaXJzdE5hbWUiOiJUaW1vIiwiTGFzdE5hbWUiOiJQZXRlciIsIlByb3RlY3RlZCI6ZmFsc2UsIlNleCI6MCwiQ3JlYXRlZEJ5IjoiX</w:instrText>
          </w:r>
          <w:r>
            <w:instrText xml:space="preserve">0xlZW5hIE1hYcOfIiwiQ3JlYXRlZE9uIjoiMjAyMS0wNS0wNlQxMjo1OToyMSIsIk1vZGlmaWVkQnkiOiJfTGVlbmEgTWFhw58iLCJJZCI6IjgzYzgwOTA1LTYyNWUtNGRiYS1iMWZkLTM0NzRhODU5ZWRkMyIsIk1vZGlmaWVkT24iOiIyMDIxLTA1LTA2VDEyOjU5OjIxIiwiUHJvamVjdCI6eyIkcmVmIjoiNSJ9fSx7IiRpZCI6IjI0IiwiJ</w:instrText>
          </w:r>
          <w:r>
            <w:instrText xml:space="preserve">HR5cGUiOiJTd2lzc0FjYWRlbWljLkNpdGF2aS5QZXJzb24sIFN3aXNzQWNhZGVtaWMuQ2l0YXZpIiwiRmlyc3ROYW1lIjoiSnVsaWEiLCJMYXN0TmFtZSI6IlJlaW0iLCJQcm90ZWN0ZWQiOmZhbHNlLCJTZXgiOjEsIkNyZWF0ZWRCeSI6Il9MZWVuYSBNYWHDnyIsIkNyZWF0ZWRPbiI6IjIwMjEtMDUtMDZUMTI6NTk6MjEiLCJNb2RpZmllZ</w:instrText>
          </w:r>
          <w:r>
            <w:instrText xml:space="preserve">EJ5IjoiX0xlZW5hIE1hYcOfIiwiSWQiOiJiODczMGE2YS1kY2U4LTQ5MDItYjU0Ny05MzM0ZmVmODU2ZjEiLCJNb2RpZmllZE9uIjoiMjAyMS0wNS0wNlQxMjo1OToyMSIsIlByb2plY3QiOnsiJHJlZiI6IjUifX0seyIkaWQiOiIyNSIsIiR0eXBlIjoiU3dpc3NBY2FkZW1pYy5DaXRhdmkuUGVyc29uLCBTd2lzc0FjYWRlbWljLkNpdGF2a</w:instrText>
          </w:r>
          <w:r>
            <w:instrText xml:space="preserve">SIsIkZpcnN0TmFtZSI6IkNsYXVkaWEiLCJMYXN0TmFtZSI6IlNjaG1pZWRlYmVyZyIsIlByb3RlY3RlZCI6ZmFsc2UsIlNleCI6MSwiQ3JlYXRlZEJ5IjoiX0xlZW5hIE1hYcOfIiwiQ3JlYXRlZE9uIjoiMjAyMS0wNS0wNlQxMjo1OToyMSIsIk1vZGlmaWVkQnkiOiJfTGVlbmEgTWFhw58iLCJJZCI6Ijc0YzRmNjQ1LTc4ZGUtNDgxMi04N</w:instrText>
          </w:r>
          <w:r>
            <w:instrText xml:space="preserve">jgzLTg2NDQyNzI4MzNjYyIsIk1vZGlmaWVkT24iOiIyMDIxLTA1LTA2VDEyOjU5OjIxIiwiUHJvamVjdCI6eyIkcmVmIjoiNSJ9fSx7IiRpZCI6IjI2IiwiJHR5cGUiOiJTd2lzc0FjYWRlbWljLkNpdGF2aS5QZXJzb24sIFN3aXNzQWNhZGVtaWMuQ2l0YXZpIiwiRmlyc3ROYW1lIjoiUGhpbGlwcCIsIkxhc3ROYW1lIjoiU2Now7x0emUiL</w:instrText>
          </w:r>
          <w:r>
            <w:instrText xml:space="preserve">CJQcm90ZWN0ZWQiOmZhbHNlLCJTZXgiOjIsIkNyZWF0ZWRCeSI6Il9MZWVuYSBNYWHDnyIsIkNyZWF0ZWRPbiI6IjIwMjEtMDUtMDZUMTI6NTk6MjEiLCJNb2RpZmllZEJ5IjoiX0xlZW5hIE1hYcOfIiwiSWQiOiI1YWE5NjFhZi05ZmE0LTQ1MzYtYWE2ZS0xMmI4OTQ1ZDc2Y2UiLCJNb2RpZmllZE9uIjoiMjAyMS0wNS0wNlQxMjo1OToyM</w:instrText>
          </w:r>
          <w:r>
            <w:instrText xml:space="preserve">SIsIlByb2plY3QiOnsiJHJlZiI6IjUifX0seyIkaWQiOiIyNyIsIiR0eXBlIjoiU3dpc3NBY2FkZW1pYy5DaXRhdmkuUGVyc29uLCBTd2lzc0FjYWRlbWljLkNpdGF2aSIsIkZpcnN0TmFtZSI6Ik5pbmEiLCJMYXN0TmFtZSI6IlNjaHVtYW5uIiwiUHJvdGVjdGVkIjpmYWxzZSwiU2V4IjoxLCJDcmVhdGVkQnkiOiJfTGVlbmEgTWFhw58iL</w:instrText>
          </w:r>
          <w:r>
            <w:instrText xml:space="preserve">CJDcmVhdGVkT24iOiIyMDIxLTA1LTA2VDEyOjU5OjIxIiwiTW9kaWZpZWRCeSI6Il9MZWVuYSBNYWHDnyIsIklkIjoiMjcxYTkwYzItMDkwMC00MmI3LWE5MzgtOTNhOTdjZTY2ZjZkIiwiTW9kaWZpZWRPbiI6IjIwMjEtMDUtMDZUMTI6NTk6MjEiLCJQcm9qZWN0Ijp7IiRyZWYiOiI1In19LHsiJGlkIjoiMjgiLCIkdHlwZSI6IlN3aXNzQ</w:instrText>
          </w:r>
          <w:r>
            <w:instrText xml:space="preserve">WNhZGVtaWMuQ2l0YXZpLlBlcnNvbiwgU3dpc3NBY2FkZW1pYy5DaXRhdmkiLCJGaXJzdE5hbWUiOiJDYXJvbGluIiwiTGFzdE5hbWUiOiJUaMO2bm5pc3NlbiIsIlByb3RlY3RlZCI6ZmFsc2UsIlNleCI6MSwiQ3JlYXRlZEJ5IjoiX0xlZW5hIE1hYcOfIiwiQ3JlYXRlZE9uIjoiMjAyMS0wNS0wNlQxMjo1OToyMSIsIk1vZGlmaWVkQnkiO</w:instrText>
          </w:r>
          <w:r>
            <w:instrText xml:space="preserve">iJfTGVlbmEgTWFhw58iLCJJZCI6ImMyYTIzYTQzLTg0Y2EtNGM1ZS1iODg1LWMxYjI3OGQ3NGViZSIsIk1vZGlmaWVkT24iOiIyMDIxLTA1LTA2VDEyOjU5OjIxIiwiUHJvamVjdCI6eyIkcmVmIjoiNSJ9fSx7IiRpZCI6IjI5IiwiJHR5cGUiOiJTd2lzc0FjYWRlbWljLkNpdGF2aS5QZXJzb24sIFN3aXNzQWNhZGVtaWMuQ2l0YXZpIiwiR</w:instrText>
          </w:r>
          <w:r>
            <w:instrText xml:space="preserve">mlyc3ROYW1lIjoiTWFydGluIiwiTGFzdE5hbWUiOiJXZXR6ZWwiLCJQcm90ZWN0ZWQiOmZhbHNlLCJTZXgiOjIsIkNyZWF0ZWRCeSI6Il9MZWVuYSBNYWHDnyIsIkNyZWF0ZWRPbiI6IjIwMjEtMDUtMDZUMTI6NTk6MjEiLCJNb2RpZmllZEJ5IjoiX0xlZW5hIE1hYcOfIiwiSWQiOiI3ZGI3YTU4MS01YzU4LTQ1Y2QtODcyYy1jODFiN2Y2M</w:instrText>
          </w:r>
          <w:r>
            <w:instrText xml:space="preserve">jgwYjYiLCJNb2RpZmllZE9uIjoiMjAyMS0wNS0wNlQxMjo1OToyMSIsIlByb2plY3QiOnsiJHJlZiI6IjUifX0seyIkaWQiOiIzMCIsIiR0eXBlIjoiU3dpc3NBY2FkZW1pYy5DaXRhdmkuUGVyc29uLCBTd2lzc0FjYWRlbWljLkNpdGF2aSIsIkZpcnN0TmFtZSI6IkJhcmJhcmEiLCJMYXN0TmFtZSI6IldpbGhlbG0iLCJQcm90ZWN0ZWQiO</w:instrText>
          </w:r>
          <w:r>
            <w:instrText xml:space="preserve">mZhbHNlLCJTZXgiOjEsIkNyZWF0ZWRCeSI6Il9MZWVuYSBNYWHDnyIsIkNyZWF0ZWRPbiI6IjIwMjEtMDUtMDZUMTI6NTk6MjEiLCJNb2RpZmllZEJ5IjoiX0xlZW5hIE1hYcOfIiwiSWQiOiI5YTdmYjlhMi0xODAyLTRkODAtYmNjYy1iNDlkYjdjMmYxMTciLCJNb2RpZmllZE9uIjoiMjAyMS0wNS0wNlQxMjo1OToyMSIsIlByb2plY3QiO</w:instrText>
          </w:r>
          <w:r>
            <w:instrText xml:space="preserve">nsiJHJlZiI6IjUifX1dLCJDaXRhdGlvbktleVVwZGF0ZVR5cGUiOjAsIkNvbGxhYm9yYXRvcnMiOltdLCJEYXRlIjoiMjAyMCIsIkVkaXRvcnMiOlt7IiRpZCI6IjMxIiwiJHR5cGUiOiJTd2lzc0FjYWRlbWljLkNpdGF2aS5QZXJzb24sIFN3aXNzQWNhZGVtaWMuQ2l0YXZpIiwiTGFzdE5hbWUiOiJHRVNJUyBEYXRhIEFyY2hpdmUiLCJQc</w:instrText>
          </w:r>
          <w:r>
            <w:instrText xml:space="preserve">m90ZWN0ZWQiOmZhbHNlLCJTZXgiOjAsIkNyZWF0ZWRCeSI6Il9MZWVuYSBNYWHDnyIsIkNyZWF0ZWRPbiI6IjIwMjEtMDYtMDJUMjE6NDI6MDkiLCJNb2RpZmllZEJ5IjoiX0xlZW5hIE1hYcOfIiwiSWQiOiIzOTI2NmEyZC00ODU2LTRjYmUtYjkzNi1iYjVlM2RjMDhiYmQiLCJNb2RpZmllZE9uIjoiMjAyMS0wNi0wMlQyMTo0MjowOSIsI</w:instrText>
          </w:r>
          <w:r>
            <w:instrText xml:space="preserve">lByb2plY3QiOnsiJHJlZiI6IjUifX1dLCJFdmFsdWF0aW9uQ29tcGxleGl0eSI6MCwiRXZhbHVhdGlvblNvdXJjZVRleHRGb3JtYXQiOjAsIkdyb3VwcyI6W10sIkhhc0xhYmVsMSI6ZmFsc2UsIkhhc0xhYmVsMiI6ZmFsc2UsIktleXdvcmRzIjpbXSwiTG9jYXRpb25zIjpbXSwiT3JnYW5pemF0aW9ucyI6W10sIk90aGVyc0ludm9sdmVkI</w:instrText>
          </w:r>
          <w:r>
            <w:instrText xml:space="preserve">jpbXSwiUGxhY2VPZlB1YmxpY2F0aW9uIjoiQ29sb2duZS4gWkE1Njc4IERhdGEgZmlsZSBWZXJzaW9uIDExLjAuMCwgaHR0cHM6Ly9kb2kub3JnLzEwLjQyMzIvcGFpcmZhbS41Njc4LjExLjAuMCIsIlB1Ymxpc2hlcnMiOlt7IiRpZCI6IjMyIiwiJHR5cGUiOiJTd2lzc0FjYWRlbWljLkNpdGF2aS5QdWJsaXNoZXIsIFN3aXNzQWNhZGVta</w:instrText>
          </w:r>
          <w:r>
            <w:instrText xml:space="preserve">WMuQ2l0YXZpIiwiTmFtZSI6IkdFU0lTIERhdGEgQXJjaGl2ZSIsIlByb3RlY3RlZCI6ZmFsc2UsIkNyZWF0ZWRCeSI6Il9MZWVuYSBNYWHDnyIsIkNyZWF0ZWRPbiI6IjIwMjEtMDUtMDZUMTI6NTk6MjEiLCJNb2RpZmllZEJ5IjoiX0xlZW5hIE1hYcOfIiwiSWQiOiIwZTM4YWVhYi1jN2UyLTQxYzctYTc5MS1jNzYwMTNjMTI2MzUiLCJNb</w:instrText>
          </w:r>
          <w:r>
            <w:instrText xml:space="preserve">2RpZmllZE9uIjoiMjAyMS0wNS0wNlQxMjo1OToyMSIsIlByb2plY3QiOnsiJHJlZiI6IjUifX1dLCJRdW90YXRpb25zIjpbXSwiUmF0aW5nIjowLCJSZWZlcmVuY2VUeXBlIjoiVW5wdWJsaXNoZWRXb3JrIiwiU2hvcnRUaXRsZSI6IkJyw7xkZXJsLCBEcm9ibmnEjSBldCBhbC4gMjAyMCDigJMgQmV6aWVodW5ncy0gdW5kIEZhbWlsaWVuc</w:instrText>
          </w:r>
          <w:r>
            <w:instrText xml:space="preserve">GFuZWwgcGFpcmZhbSIsIlNob3J0VGl0bGVVcGRhdGVUeXBlIjowLCJTdGF0aWNJZHMiOlsiNzY0ZTZiN2YtMWNlZi00ZjA2LWJlMDQtNmFkMmNhMDllMDNkIl0sIlRhYmxlT2ZDb250ZW50c0NvbXBsZXhpdHkiOjAsIlRhYmxlT2ZDb250ZW50c1NvdXJjZVRleHRGb3JtYXQiOjAsIlRhc2tzIjpbXSwiVGl0bGUiOiJCZXppZWh1bmdzLSB1b</w:instrText>
          </w:r>
          <w:r>
            <w:instrText xml:space="preserve">mQgRmFtaWxpZW5wYW5lbCAocGFpcmZhbSkiLCJUcmFuc2xhdG9ycyI6W10sIlllYXJSZXNvbHZlZCI6IjIwMjAiLCJDcmVhdGVkQnkiOiJfTGVlbmEgTWFhw58iLCJDcmVhdGVkT24iOiIyMDIxLTA1LTA2VDEyOjU5OjIxIiwiTW9kaWZpZWRCeSI6Il9MZWVuYSBNYWHDnyIsIklkIjoiM2IyZDZmZGEtMWY4ZC00ZDY0LWFmZjItYTQ3ZDExN</w:instrText>
          </w:r>
          <w:r>
            <w:instrText xml:space="preserve">TgzODMxIiwiTW9kaWZpZWRPbiI6IjIwMjEtMTAtMTBUMTE6MDc6MDgiLCJQcm9qZWN0Ijp7IiRyZWYiOiI1In19LCJVc2VOdW1iZXJpbmdUeXBlT2ZQYXJlbnREb2N1bWVudCI6ZmFsc2V9XSwiRm9ybWF0dGVkVGV4dCI6eyIkaWQiOiIzMyIsIkNvdW50IjoxLCJUZXh0VW5pdHMiOlt7IiRpZCI6IjM0IiwiRm9udFN0eWxlIjp7IiRpZCI6I</w:instrText>
          </w:r>
          <w:r>
            <w:instrText xml:space="preserve">jM1IiwiTmV1dHJhbCI6dHJ1ZX0sIlJlYWRpbmdPcmRlciI6MSwiVGV4dCI6IihCcsO8ZGVybCBldCBhbC4gMjAyMCkifV19LCJUYWciOiJDaXRhdmlQbGFjZWhvbGRlciNkYjY1ODA1Ny04ZThkLTQyMDUtODA2Ni0yNmQxMTJhMTU2NDYiLCJUZXh0IjoiKEJyw7xkZXJsIGV0IGFsLiAyMDIwKSIsIldBSVZlcnNpb24iOiI2LjEwLjAuMCJ9}</w:instrText>
          </w:r>
          <w:r>
            <w:fldChar w:fldCharType="separate"/>
          </w:r>
          <w:r>
            <w:t xml:space="preserve">(Brüderl et al. 2020)</w:t>
          </w:r>
          <w:r>
            <w:fldChar w:fldCharType="end"/>
          </w:r>
        </w:sdtContent>
      </w:sdt>
      <w:r>
        <w:t xml:space="preserve">. </w:t>
      </w:r>
      <w:r/>
    </w:p>
    <w:p>
      <w:pPr>
        <w:pBdr/>
        <w:spacing w:after="240" w:line="360" w:lineRule="auto"/>
        <w:ind/>
        <w:jc w:val="both"/>
        <w:rPr/>
      </w:pPr>
      <w:r>
        <w:t xml:space="preserve">Zu den </w:t>
      </w:r>
      <w:r>
        <w:t xml:space="preserve">Erkenntnisinteressen des </w:t>
      </w:r>
      <w:r>
        <w:rPr>
          <w:i/>
        </w:rPr>
        <w:t xml:space="preserve">pairfam</w:t>
      </w:r>
      <w:r>
        <w:rPr>
          <w:i/>
        </w:rPr>
        <w:t xml:space="preserve">s</w:t>
      </w:r>
      <w:r>
        <w:t xml:space="preserve"> gehör</w:t>
      </w:r>
      <w:r>
        <w:t xml:space="preserve">t</w:t>
      </w:r>
      <w:r>
        <w:t xml:space="preserve"> die Partnerschaft, </w:t>
      </w:r>
      <w:r>
        <w:t xml:space="preserve">die Elternschaft und Fertilität sowie </w:t>
      </w:r>
      <w:r>
        <w:t xml:space="preserve">familiäre und intergenerationale Beziehungen und Verhaltensweisen. Darüber hinaus </w:t>
      </w:r>
      <w:r>
        <w:t xml:space="preserve">sind</w:t>
      </w:r>
      <w:r>
        <w:t xml:space="preserve"> die Erziehung und</w:t>
      </w:r>
      <w:r>
        <w:t xml:space="preserve"> die </w:t>
      </w:r>
      <w:r>
        <w:t xml:space="preserve">kindliche Entwicklung sowie die soziale Einbettung </w:t>
      </w:r>
      <w:r>
        <w:t xml:space="preserve">von Interesse</w:t>
      </w:r>
      <w:r>
        <w:t xml:space="preserve">. Der Datensatz bietet </w:t>
      </w:r>
      <w:r>
        <w:t xml:space="preserve">außerdem</w:t>
      </w:r>
      <w:r>
        <w:t xml:space="preserve"> ein breites Spektrum an soziodemografischen Merkmalen</w:t>
      </w:r>
      <w:r>
        <w:t xml:space="preserve">. </w:t>
      </w:r>
      <w:r>
        <w:t xml:space="preserve">Veränderungen </w:t>
      </w:r>
      <w:r>
        <w:t xml:space="preserve">werden bei der Befragung </w:t>
      </w:r>
      <w:r>
        <w:t xml:space="preserve">retrospektiv </w:t>
      </w:r>
      <w:r>
        <w:t xml:space="preserve">für das letzte Jahr</w:t>
      </w:r>
      <w:r>
        <w:t xml:space="preserve"> erfasst. </w:t>
      </w:r>
      <w:r>
        <w:t xml:space="preserve">Die Partnerschafts-, Beschäftigungs- und Wohnverläufe liegen i</w:t>
      </w:r>
      <w:r>
        <w:t xml:space="preserve">n einem </w:t>
      </w:r>
      <w:r>
        <w:t xml:space="preserve">event-history-format </w:t>
      </w:r>
      <w:r>
        <w:t xml:space="preserve">vor</w:t>
      </w:r>
      <w:r>
        <w:t xml:space="preserve"> </w:t>
      </w:r>
      <w:sdt>
        <w:sdtPr>
          <w:alias w:val="To edit, see citavi.com/edit"/>
          <w15:appearance w15:val="boundingBox"/>
          <w:id w:val="-1881386809"/>
          <w:placeholder>
            <w:docPart w:val="DefaultPlaceholder_-1854013440"/>
          </w:placeholder>
          <w:tag w:val="CitaviPlaceholder#5598dd2c-9313-4563-a468-0643f660d404"/>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mQ3NDJlMjAxLWU0MDMtNGY1My05NWI5LWQyZTYzYjU5MjgzZiIsIlJhbmdlTGVuZ3RoIjoyMSwiUmVmZXJlbmNlSWQiOiI2YjFkNTY0Ny1iOWU3LTQ2MzMtOTM2Mi1lYzBkYTlmN2ZhNjg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Sm9zZWYiLCJMYXN0TmFtZSI6IkJyw7xkZXJsIiwiUHJvdGVjdGVkIjpmYWxzZSwiU2V4IjoyLCJDcmVhdGVkQnkiOiJfTGVlbmEgTWFhw58iLCJDcmVhdGVkT24iOiIyMDIxLTA1LTA2VDEyOjU5OjIxIiwiTW9kaWZpZWRCeSI6Il9MZWVuYSBNYWHDnyIsIklkIjoiYzZjZTQ0ZmMtMWM0OC00ODE5L</w:instrText>
          </w:r>
          <w:r>
            <w:instrText xml:space="preserve">Tk3MzYtZTg1YzRiN2E5NGQ0IiwiTW9kaWZpZWRPbiI6IjIwMjEtMDUtMDZUMTI6NTk6MjEiLCJQcm9qZWN0Ijp7IiRpZCI6IjUiLCIkdHlwZSI6IlN3aXNzQWNhZGVtaWMuQ2l0YXZpLlByb2plY3QsIFN3aXNzQWNhZGVtaWMuQ2l0YXZpIn19LHsiJGlkIjoiNiIsIiR0eXBlIjoiU3dpc3NBY2FkZW1pYy5DaXRhdmkuUGVyc29uLCBTd2lzc</w:instrText>
          </w:r>
          <w:r>
            <w:instrText xml:space="preserve">0FjYWRlbWljLkNpdGF2aSIsIkZpcnN0TmFtZSI6IkNsYXVkaWEiLCJMYXN0TmFtZSI6IlNjaG1pZWRlYmVyZyIsIlByb3RlY3RlZCI6ZmFsc2UsIlNleCI6MSwiQ3JlYXRlZEJ5IjoiX0xlZW5hIE1hYcOfIiwiQ3JlYXRlZE9uIjoiMjAyMS0wNS0wNlQxMjo1OToyMSIsIk1vZGlmaWVkQnkiOiJfTGVlbmEgTWFhw58iLCJJZCI6Ijc0YzRmN</w:instrText>
          </w:r>
          <w:r>
            <w:instrText xml:space="preserve">jQ1LTc4ZGUtNDgxMi04NjgzLTg2NDQyNzI4MzNjYyIsIk1vZGlmaWVkT24iOiIyMDIxLTA1LTA2VDEyOjU5OjIxIiwiUHJvamVjdCI6eyIkcmVmIjoiNSJ9fSx7IiRpZCI6IjciLCIkdHlwZSI6IlN3aXNzQWNhZGVtaWMuQ2l0YXZpLlBlcnNvbiwgU3dpc3NBY2FkZW1pYy5DaXRhdmkiLCJGaXJzdE5hbWUiOiJMYXVyYSIsIkxhc3ROYW1lI</w:instrText>
          </w:r>
          <w:r>
            <w:instrText xml:space="preserve">joiQ2FzdGlnbGlvbmkiLCJQcm90ZWN0ZWQiOmZhbHNlLCJTZXgiOjEsIkNyZWF0ZWRCeSI6Il9MZWVuYSBNYWHDnyIsIkNyZWF0ZWRPbiI6IjIwMjEtMDUtMjhUMTI6NDc6NDciLCJNb2RpZmllZEJ5IjoiX0xlZW5hIE1hYcOfIiwiSWQiOiJjNWFjNjdkMy0xNzBlLTQ4MDctYWE3YS1hOTIyYTdjNzMyMGMiLCJNb2RpZmllZE9uIjoiMjAyM</w:instrText>
          </w:r>
          <w:r>
            <w:instrText xml:space="preserve">S0wNS0yOFQxMjo0Nzo0NyIsIlByb2plY3QiOnsiJHJlZiI6IjUifX0seyIkaWQiOiI4IiwiJHR5cGUiOiJTd2lzc0FjYWRlbWljLkNpdGF2aS5QZXJzb24sIFN3aXNzQWNhZGVtaWMuQ2l0YXZpIiwiRmlyc3ROYW1lIjoiT2xpdmVyIiwiTGFzdE5hbWUiOiJBcnLDoW56IEJlY2tlciIsIlByb3RlY3RlZCI6ZmFsc2UsIlNleCI6MiwiQ3JlY</w:instrText>
          </w:r>
          <w:r>
            <w:instrText xml:space="preserve">XRlZEJ5IjoiX0xlZW5hIE1hYcOfIiwiQ3JlYXRlZE9uIjoiMjAyMS0wNi0yNVQxMzo1Mjo1OCIsIk1vZGlmaWVkQnkiOiJfTGVlbmEgTWFhw58iLCJJZCI6IjdkNDBiMjVhLWUzNzUtNDI2OC1iNDAyLTQ2NTMxZjhkZjFiZiIsIk1vZGlmaWVkT24iOiIyMDIxLTA2LTI1VDEzOjUyOjU4IiwiUHJvamVjdCI6eyIkcmVmIjoiNSJ9fSx7IiRpZ</w:instrText>
          </w:r>
          <w:r>
            <w:instrText xml:space="preserve">CI6IjkiLCIkdHlwZSI6IlN3aXNzQWNhZGVtaWMuQ2l0YXZpLlBlcnNvbiwgU3dpc3NBY2FkZW1pYy5DaXRhdmkiLCJGaXJzdE5hbWUiOiJQZXRyYSIsIkxhc3ROYW1lIjoiQnVociIsIlByb3RlY3RlZCI6ZmFsc2UsIlNleCI6MSwiQ3JlYXRlZEJ5IjoiX0xlZW5hIE1hYcOfIiwiQ3JlYXRlZE9uIjoiMjAyMS0xMC0xMFQxMTowMzo0MCIsI</w:instrText>
          </w:r>
          <w:r>
            <w:instrText xml:space="preserve">k1vZGlmaWVkQnkiOiJfTGVlbmEgTWFhw58iLCJJZCI6ImNlNjYxMTU5LWRjMmMtNDhlZC05Mzg2LTc3ZmE3MDUwYzAzNSIsIk1vZGlmaWVkT24iOiIyMDIxLTEwLTEwVDExOjAzOjQwIiwiUHJvamVjdCI6eyIkcmVmIjoiNSJ9fSx7IiRpZCI6IjEwIiwiJHR5cGUiOiJTd2lzc0FjYWRlbWljLkNpdGF2aS5QZXJzb24sIFN3aXNzQWNhZGVta</w:instrText>
          </w:r>
          <w:r>
            <w:instrText xml:space="preserve">WMuQ2l0YXZpIiwiRmlyc3ROYW1lIjoiRGFuaWVsIiwiTGFzdE5hbWUiOiJGdcOfIiwiUHJvdGVjdGVkIjpmYWxzZSwiU2V4IjoyLCJDcmVhdGVkQnkiOiJfTGVlbmEgTWFhw58iLCJDcmVhdGVkT24iOiIyMDIxLTEwLTEwVDExOjAzOjQwIiwiTW9kaWZpZWRCeSI6Il9MZWVuYSBNYWHDnyIsIklkIjoiMmQyZjAzZGEtYzQ4ZS00MjkyLWEyM</w:instrText>
          </w:r>
          <w:r>
            <w:instrText xml:space="preserve">TgtOTI1YTUyOTExN2UxIiwiTW9kaWZpZWRPbiI6IjIwMjEtMTAtMTBUMTE6MDM6NDAiLCJQcm9qZWN0Ijp7IiRyZWYiOiI1In19LHsiJGlkIjoiMTEiLCIkdHlwZSI6IlN3aXNzQWNhZGVtaWMuQ2l0YXZpLlBlcnNvbiwgU3dpc3NBY2FkZW1pYy5DaXRhdmkiLCJGaXJzdE5hbWUiOiJWb2xrZXIiLCJMYXN0TmFtZSI6Ikx1ZHdpZyIsIlByb</w:instrText>
          </w:r>
          <w:r>
            <w:instrText xml:space="preserve">3RlY3RlZCI6ZmFsc2UsIlNleCI6MiwiQ3JlYXRlZEJ5IjoiX0xlZW5hIE1hYcOfIiwiQ3JlYXRlZE9uIjoiMjAyMS0xMC0xMFQxMTowMzo0MCIsIk1vZGlmaWVkQnkiOiJfTGVlbmEgTWFhw58iLCJJZCI6IjdlZDRlYjk5LWRlMDAtNGRkOS1iMDVlLTFiZTk4YTQwNTkwOSIsIk1vZGlmaWVkT24iOiIyMDIxLTEwLTEwVDExOjAzOjQwIiwiU</w:instrText>
          </w:r>
          <w:r>
            <w:instrText xml:space="preserve">HJvamVjdCI6eyIkcmVmIjoiNSJ9fSx7IiRpZCI6IjEyIiwiJHR5cGUiOiJTd2lzc0FjYWRlbWljLkNpdGF2aS5QZXJzb24sIFN3aXNzQWNhZGVtaWMuQ2l0YXZpIiwiRmlyc3ROYW1lIjoiSmV0dGUiLCJMYXN0TmFtZSI6IlNjaHLDtmRlciIsIlByb3RlY3RlZCI6ZmFsc2UsIlNleCI6MCwiQ3JlYXRlZEJ5IjoiX0xlZW5hIE1hYcOfIiwiQ</w:instrText>
          </w:r>
          <w:r>
            <w:instrText xml:space="preserve">3JlYXRlZE9uIjoiMjAyMS0xMC0xMFQxMTowMzo0MCIsIk1vZGlmaWVkQnkiOiJfTGVlbmEgTWFhw58iLCJJZCI6IjViMWFkZDhkLTI3YTUtNDFhNi05ZThmLWZkMTI1ZjlmNDgyYSIsIk1vZGlmaWVkT24iOiIyMDIxLTEwLTEwVDExOjAzOjQwIiwiUHJvamVjdCI6eyIkcmVmIjoiNSJ9fSx7IiRpZCI6IjEzIiwiJHR5cGUiOiJTd2lzc0FjY</w:instrText>
          </w:r>
          <w:r>
            <w:instrText xml:space="preserve">WRlbWljLkNpdGF2aS5QZXJzb24sIFN3aXNzQWNhZGVtaWMuQ2l0YXZpIiwiRmlyc3ROYW1lIjoiTmluYSIsIkxhc3ROYW1lIjoiU2NodW1hbm4iLCJQcm90ZWN0ZWQiOmZhbHNlLCJTZXgiOjEsIkNyZWF0ZWRCeSI6Il9MZWVuYSBNYWHDnyIsIkNyZWF0ZWRPbiI6IjIwMjEtMDUtMDZUMTI6NTk6MjEiLCJNb2RpZmllZEJ5IjoiX0xlZW5hI</w:instrText>
          </w:r>
          <w:r>
            <w:instrText xml:space="preserve">E1hYcOfIiwiSWQiOiIyNzFhOTBjMi0wOTAwLTQyYjctYTkzOC05M2E5N2NlNjZmNmQiLCJNb2RpZmllZE9uIjoiMjAyMS0wNS0wNlQxMjo1OToyMSIsIlByb2plY3QiOnsiJHJlZiI6IjUifX1dLCJDaXRhdGlvbktleVVwZGF0ZVR5cGUiOjAsIkNvbGxhYm9yYXRvcnMiOltdLCJEYXRlIjoiMjAyMSIsIkVkaXRvcnMiOltdLCJFdmFsdWF0a</w:instrText>
          </w:r>
          <w:r>
            <w:instrText xml:space="preserve">W9uQ29tcGxleGl0eSI6MCwiRXZhbHVhdGlvblNvdXJjZVRleHRGb3JtYXQiOjAsIkdyb3VwcyI6W10sIkhhc0xhYmVsMSI6ZmFsc2UsIkhhc0xhYmVsMiI6ZmFsc2UsIktleXdvcmRzIjpbXSwiTG9jYXRpb25zIjpbXSwiT3JnYW5pemF0aW9ucyI6W10sIk90aGVyc0ludm9sdmVkIjpbXSwiUHVibGlzaGVycyI6W10sIlF1b3RhdGlvbnMiO</w:instrText>
          </w:r>
          <w:r>
            <w:instrText xml:space="preserve">ltdLCJSYXRpbmciOjAsIlJlZmVyZW5jZVR5cGUiOiJVbnB1Ymxpc2hlZFdvcmsiLCJTaG9ydFRpdGxlIjoiQnLDvGRlcmwsIFNjaG1pZWRlYmVyZyBldCBhbC4gMjAyMSDigJMgVGhlIEdlcm1hbiBGYW1pbHkgUGFuZWwiLCJTaG9ydFRpdGxlVXBkYXRlVHlwZSI6MCwiU3RhdGljSWRzIjpbImQ4ZTg1YTRiLTZlNDItNDY5NC1hYjRjLTJjN</w:instrText>
          </w:r>
          <w:r>
            <w:instrText xml:space="preserve">GNkOTBlYzc5OSJdLCJTdWJ0aXRsZSI6IlRlY2huaWNhbCBQYXBlcnMgTnIuIDAxIiwiVGFibGVPZkNvbnRlbnRzQ29tcGxleGl0eSI6MCwiVGFibGVPZkNvbnRlbnRzU291cmNlVGV4dEZvcm1hdCI6MCwiVGFza3MiOltdLCJUaXRsZSI6IlRoZSBHZXJtYW4gRmFtaWx5IFBhbmVsOiBTdHVkeSBEZXNpZ24gYW5kIEN1bXVsYXRlZCBGaWVsZ</w:instrText>
          </w:r>
          <w:r>
            <w:instrText xml:space="preserve">CBSZXBvcnQgKFdhdmVzIDEgdG8gMTIpIiwiVHJhbnNsYXRvcnMiOltdLCJZZWFyUmVzb2x2ZWQiOiIyMDIxIiwiQ3JlYXRlZEJ5IjoiX0xlZW5hIE1hYcOfIiwiQ3JlYXRlZE9uIjoiMjAyMS0xMC0xMFQxMTowMDozOSIsIk1vZGlmaWVkQnkiOiJfTGVlbmEgTWFhw58iLCJJZCI6IjZiMWQ1NjQ3LWI5ZTctNDYzMy05MzYyLWVjMGRhOWY3Z</w:instrText>
          </w:r>
          <w:r>
            <w:instrText xml:space="preserve">mE2OCIsIk1vZGlmaWVkT24iOiIyMDIxLTEwLTEwVDExOjA0OjM4IiwiUHJvamVjdCI6eyIkcmVmIjoiNSJ9fSwiVXNlTnVtYmVyaW5nVHlwZU9mUGFyZW50RG9jdW1lbnQiOmZhbHNlfV0sIkZvcm1hdHRlZFRleHQiOnsiJGlkIjoiMTQiLCJDb3VudCI6MSwiVGV4dFVuaXRzIjpbeyIkaWQiOiIxNSIsIkZvbnRTdHlsZSI6eyIkaWQiOiIxN</w:instrText>
          </w:r>
          <w:r>
            <w:instrText xml:space="preserve">iIsIk5ldXRyYWwiOnRydWV9LCJSZWFkaW5nT3JkZXIiOjEsIlRleHQiOiIoQnLDvGRlcmwgZXQgYWwuIDIwMjEpIn1dfSwiVGFnIjoiQ2l0YXZpUGxhY2Vob2xkZXIjNTU5OGRkMmMtOTMxMy00NTYzLWE0NjgtMDY0M2Y2NjBkNDA0IiwiVGV4dCI6IihCcsO8ZGVybCBldCBhbC4gMjAyMSkiLCJXQUlWZXJzaW9uIjoiNi4xMC4wLjAifQ==}</w:instrText>
          </w:r>
          <w:r>
            <w:fldChar w:fldCharType="separate"/>
          </w:r>
          <w:r>
            <w:t xml:space="preserve">(Brüderl et al. 2021)</w:t>
          </w:r>
          <w:r>
            <w:fldChar w:fldCharType="end"/>
          </w:r>
        </w:sdtContent>
      </w:sdt>
      <w:r>
        <w:t xml:space="preserve">, sodass</w:t>
      </w:r>
      <w:r>
        <w:t xml:space="preserve"> alle Ereignisse im Lebensverlauf des Individuums mit aufgenommen</w:t>
      </w:r>
      <w:r>
        <w:t xml:space="preserve"> werden</w:t>
      </w:r>
      <w:r>
        <w:t xml:space="preserve">. </w:t>
      </w:r>
      <w:r>
        <w:t xml:space="preserve">Die </w:t>
      </w:r>
      <w:r>
        <w:t xml:space="preserve">zu untersuchenden</w:t>
      </w:r>
      <w:r>
        <w:t xml:space="preserve"> Daten liegen in einer Panelstruktur vor, sodass für jedes Individuum mehrere „zeitlich aufeinander folgende Beobachtungen</w:t>
      </w:r>
      <w:r>
        <w:t xml:space="preserve">“ vorhanden sind </w:t>
      </w:r>
      <w:sdt>
        <w:sdtPr>
          <w:alias w:val="To edit, see citavi.com/edit"/>
          <w15:appearance w15:val="boundingBox"/>
          <w:id w:val="-825895232"/>
          <w:placeholder>
            <w:docPart w:val="B4000805771F4AB1B556C3B70BD5A0B8"/>
          </w:placeholder>
          <w:tag w:val="CitaviPlaceholder#8cc7d415-820a-4225-9239-e875d683152d"/>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instrText>
          </w:r>
          <w:r>
            <w:instrText xml:space="preserve">WNhZGVtaWMuQ2l0YXZpLkNpdGF0aW9ucy5Xb3JkUGxhY2Vob2xkZXJFbnRyeSwgU3dpc3NBY2FkZW1pYy5DaXRhdmkiLCJJZCI6ImFjMmExMTM1LTM2MDUtNGQ5Mi05NjMxLTA0Y2M4NDgyNGJjZCIsIlJhbmdlTGVuZ3RoIjoyMCwiUmVmZXJlbmNlSWQiOiI5NzdjYmI5Ny1lYzU1LTRmMzMtYmIxOS1iMzE2OTZjOGU4OTUiLCJQYWdlUmFuZ</w:instrText>
          </w:r>
          <w:r>
            <w:instrText xml:space="preserve">2UiOnsiJGlkIjoiMyIsIiR0eXBlIjoiU3dpc3NBY2FkZW1pYy5QYWdlUmFuZ2UsIFN3aXNzQWNhZGVtaWMiLCJFbmRQYWdlIjp7IiRpZCI6IjQiLCIkdHlwZSI6IlN3aXNzQWNhZGVtaWMuUGFnZU51bWJlciwgU3dpc3NBY2FkZW1pYyIsIklzRnVsbHlOdW1lcmljIjpmYWxzZSwiTnVtYmVyaW5nVHlwZSI6MCwiTnVtZXJhbFN5c3RlbSI6M</w:instrText>
          </w:r>
          <w:r>
            <w:instrText xml:space="preserve">H0sIk51bWJlcmluZ1R5cGUiOjAsIk51bWVyYWxTeXN0ZW0iOjAsIk9yaWdpbmFsU3RyaW5nIjoiMjYxIiwiU3RhcnRQYWdlIjp7IiRpZCI6IjUiLCIkdHlwZSI6IlN3aXNzQWNhZGVtaWMuUGFnZU51bWJlciwgU3dpc3NBY2FkZW1pYyIsIklzRnVsbHlOdW1lcmljIjp0cnVlLCJOdW1iZXIiOjI2MSwiTnVtYmVyaW5nVHlwZSI6MCwiTnVtZ</w:instrText>
          </w:r>
          <w:r>
            <w:instrText xml:space="preserve">XJhbFN5c3RlbSI6MCwiT3JpZ2luYWxTdHJpbmciOiIyNjEiLCJQcmV0dHlTdHJpbmciOiIyNjEifX0sIlJlZmVyZW5jZSI6eyIkaWQiOiI2IiwiJHR5cGUiOiJTd2lzc0FjYWRlbWljLkNpdGF2aS5SZWZlcmVuY2UsIFN3aXNzQWNhZGVtaWMuQ2l0YXZpIiwiQWJzdHJhY3RDb21wbGV4aXR5IjowLCJBYnN0cmFjdFNvdXJjZVRleHRGb3JtY</w:instrText>
          </w:r>
          <w:r>
            <w:instrText xml:space="preserve">XQiOjAsIkF1dGhvcnMiOlt7IiRpZCI6IjciLCIkdHlwZSI6IlN3aXNzQWNhZGVtaWMuQ2l0YXZpLlBlcnNvbiwgU3dpc3NBY2FkZW1pYy5DaXRhdmkiLCJGaXJzdE5hbWUiOiJBcm5lIiwiTGFzdE5hbWUiOiJTY2hyw7ZkZXIiLCJQcm90ZWN0ZWQiOmZhbHNlLCJTZXgiOjIsIkNyZWF0ZWRCeSI6Il9IUCIsIkNyZWF0ZWRPbiI6IjIwMjEtM</w:instrText>
          </w:r>
          <w:r>
            <w:instrText xml:space="preserve">TAtMDVUMjA6MTU6NTQiLCJNb2RpZmllZEJ5IjoiX0hQIiwiSWQiOiI2ZGJjNTg4Zi1hMzY3LTRjYzktOWE1MC00NmI4YzRlMWVmNDkiLCJNb2RpZmllZE9uIjoiMjAyMS0xMC0wNVQyMDoxNTo1NCIsIlByb2plY3QiOnsiJGlkIjoiOCIsIiR0eXBlIjoiU3dpc3NBY2FkZW1pYy5DaXRhdmkuUHJvamVjdCwgU3dpc3NBY2FkZW1pYy5DaXRhd</w:instrText>
          </w:r>
          <w:r>
            <w:instrText xml:space="preserve">mkifX1dLCJDaXRhdGlvbktleVVwZGF0ZVR5cGUiOjAsIkNvbGxhYm9yYXRvcnMiOltdLCJEb2kiOiIxMC4xMDA3Lzk3OC0zLTgzNDktOTEyMS04XzE4IiwiRWRpdG9ycyI6W10sIkV2YWx1YXRpb25Db21wbGV4aXR5IjowLCJFdmFsdWF0aW9uU291cmNlVGV4dEZvcm1hdCI6MCwiR3JvdXBzIjpbXSwiSGFzTGFiZWwxIjpmYWxzZSwiSGFzT</w:instrText>
          </w:r>
          <w:r>
            <w:instrText xml:space="preserve">GFiZWwyIjpmYWxzZSwiS2V5d29yZHMiOltdLCJMb2NhdGlvbnMiOlt7IiRpZCI6IjkiLCIkdHlwZSI6IlN3aXNzQWNhZGVtaWMuQ2l0YXZpLkxvY2F0aW9uLCBTd2lzc0FjYWRlbWljLkNpdGF2aSIsIkFkZHJlc3MiOnsiJGlkIjoiMTAiLCIkdHlwZSI6IlN3aXNzQWNhZGVtaWMuQ2l0YXZpLkxpbmtlZFJlc291cmNlLCBTd2lzc0FjYWRlb</w:instrText>
          </w:r>
          <w:r>
            <w:instrText xml:space="preserve">WljLkNpdGF2aSIsIkxpbmtlZFJlc291cmNlVHlwZSI6NSwiT3JpZ2luYWxTdHJpbmciOiIxMC4xMDA3Lzk3OC0zLTgzNDktOTEyMS04XzE4IiwiVXJpU3RyaW5nIjoiaHR0cHM6Ly9kb2kub3JnLzEwLjEwMDcvOTc4LTMtODM0OS05MTIxLThfMTgiLCJMaW5rZWRSZXNvdXJjZVN0YXR1cyI6OCwiUHJvcGVydGllcyI6eyIkaWQiOiIxMS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yOCwiQ3JlYXRlZEJ5IjoiX0hQIiwiQ3JlYXRlZE9uIjoiMjAyMS0xMC0wNVQyMDoxNTo1NCIsIk1vZGlmaWVkQnkiOiJfSFAiLCJJZCI6IjY1N2NjZWM5LWVmMWYtNDgwYy1iO</w:instrText>
          </w:r>
          <w:r>
            <w:instrText xml:space="preserve">TMwLThlNTBjYWQxMzY5MiIsIk1vZGlmaWVkT24iOiIyMDIxLTEwLTA1VDIwOjE1OjU0IiwiUHJvamVjdCI6eyIkcmVmIjoiOCJ9fV0sIk9yZ2FuaXphdGlvbnMiOltdLCJPdGhlcnNJbnZvbHZlZCI6W10sIlBhZ2VSYW5nZSI6IjxzcD5cclxuICA8bj4yNjE8L24+XHJcbiAgPGluPnRydWU8L2luPlxyXG4gIDxvcz4yNjE8L29zPlxyXG4gI</w:instrText>
          </w:r>
          <w:r>
            <w:instrText xml:space="preserve">Dxwcz4yNjE8L3BzPlxyXG48L3NwPlxyXG48ZXA+XHJcbiAgPG4+Mjc2PC9uPlxyXG4gIDxpbj50cnVlPC9pbj5cclxuICA8b3M+Mjc2PC9vcz5cclxuICA8cHM+Mjc2PC9wcz5cclxuPC9lcD5cclxuPG9zPjI2MS0yNzY8L29zPiIsIlBhcmVudFJlZmVyZW5jZSI6eyIkaWQiOiIxMiIsIiR0eXBlIjoiU3dpc3NBY2FkZW1pYy5DaXRhdmkuU</w:instrText>
          </w:r>
          <w:r>
            <w:instrText xml:space="preserve">mVmZXJlbmNlLCBTd2lzc0FjYWRlbWljLkNpdGF2aSIsIkFic3RyYWN0Q29tcGxleGl0eSI6MCwiQWJzdHJhY3RTb3VyY2VUZXh0Rm9ybWF0IjowLCJBdXRob3JzIjpbXSwiQ2l0YXRpb25LZXlVcGRhdGVUeXBlIjowLCJDb2xsYWJvcmF0b3JzIjpbXSwiRG9pIjoiMTAuMTAwNy85NzgtMy04MzQ5LTkxMjEtOCIsIkVkaXRvcnMiOlt7IiRpZ</w:instrText>
          </w:r>
          <w:r>
            <w:instrText xml:space="preserve">CI6IjEzIiwiJHR5cGUiOiJTd2lzc0FjYWRlbWljLkNpdGF2aS5QZXJzb24sIFN3aXNzQWNhZGVtaWMuQ2l0YXZpIiwiRmlyc3ROYW1lIjoiU8O2bmtlIiwiTGFzdE5hbWUiOiJBbGJlcnMiLCJQcm90ZWN0ZWQiOmZhbHNlLCJTZXgiOjAsIkNyZWF0ZWRCeSI6Il9IUCIsIkNyZWF0ZWRPbiI6IjIwMjEtMTAtMDVUMjA6MTU6NTQiLCJNb2RpZ</w:instrText>
          </w:r>
          <w:r>
            <w:instrText xml:space="preserve">mllZEJ5IjoiX0hQIiwiSWQiOiJhZDg4NmE1OS1kNWZiLTQxZjMtOWFmNy0wMTUwM2FjZjAxYzYiLCJNb2RpZmllZE9uIjoiMjAyMS0xMC0wNVQyMDoxNTo1NCIsIlByb2plY3QiOnsiJHJlZiI6IjgifX0seyIkaWQiOiIxNCIsIiR0eXBlIjoiU3dpc3NBY2FkZW1pYy5DaXRhdmkuUGVyc29uLCBTd2lzc0FjYWRlbWljLkNpdGF2aSIsIkZpc</w:instrText>
          </w:r>
          <w:r>
            <w:instrText xml:space="preserve">nN0TmFtZSI6IkRhbmllbCIsIkxhc3ROYW1lIjoiS2xhcHBlciIsIlByb3RlY3RlZCI6ZmFsc2UsIlNleCI6MiwiQ3JlYXRlZEJ5IjoiX0hQIiwiQ3JlYXRlZE9uIjoiMjAyMS0xMC0wNVQyMDoxNTo1NCIsIk1vZGlmaWVkQnkiOiJfSFAiLCJJZCI6IjI0ZjQzNzMyLTAzM2ItNGE2MC05ODNkLTZhYTc0MDdkODM5ZSIsIk1vZGlmaWVkT24iO</w:instrText>
          </w:r>
          <w:r>
            <w:instrText xml:space="preserve">iIyMDIxLTEwLTA1VDIwOjE1OjU0IiwiUHJvamVjdCI6eyIkcmVmIjoiOCJ9fSx7IiRpZCI6IjE1IiwiJHR5cGUiOiJTd2lzc0FjYWRlbWljLkNpdGF2aS5QZXJzb24sIFN3aXNzQWNhZGVtaWMuQ2l0YXZpIiwiRmlyc3ROYW1lIjoiVWRvIiwiTGFzdE5hbWUiOiJLb25yYWR0IiwiUHJvdGVjdGVkIjpmYWxzZSwiU2V4IjoyLCJDcmVhdGVkQ</w:instrText>
          </w:r>
          <w:r>
            <w:instrText xml:space="preserve">nkiOiJfSFAiLCJDcmVhdGVkT24iOiIyMDIxLTEwLTA1VDIwOjE1OjU0IiwiTW9kaWZpZWRCeSI6Il9IUCIsIklkIjoiOWVkMWY1ZDUtYjgyMS00NTFiLWI1M2ItOTNkMjYzYmM0NGQ2IiwiTW9kaWZpZWRPbiI6IjIwMjEtMTAtMDVUMjA6MTU6NTQiLCJQcm9qZWN0Ijp7IiRyZWYiOiI4In19LHsiJGlkIjoiMTYiLCIkdHlwZSI6IlN3aXNzQ</w:instrText>
          </w:r>
          <w:r>
            <w:instrText xml:space="preserve">WNhZGVtaWMuQ2l0YXZpLlBlcnNvbiwgU3dpc3NBY2FkZW1pYy5DaXRhdmkiLCJGaXJzdE5hbWUiOiJBY2hpbSIsIkxhc3ROYW1lIjoiV2FsdGVyIiwiUHJvdGVjdGVkIjpmYWxzZSwiU2V4IjoyLCJDcmVhdGVkQnkiOiJfSFAiLCJDcmVhdGVkT24iOiIyMDIxLTEwLTA1VDIwOjE1OjU0IiwiTW9kaWZpZWRCeSI6Il9IUCIsIklkIjoiOTI1Y</w:instrText>
          </w:r>
          <w:r>
            <w:instrText xml:space="preserve">zBkYTAtMTE0My00ODA5LThiZjMtNDA0MjllZDlhN2UzIiwiTW9kaWZpZWRPbiI6IjIwMjEtMTAtMDVUMjA6MTU6NTQiLCJQcm9qZWN0Ijp7IiRyZWYiOiI4In19LHsiJGlkIjoiMTciLCIkdHlwZSI6IlN3aXNzQWNhZGVtaWMuQ2l0YXZpLlBlcnNvbiwgU3dpc3NBY2FkZW1pYy5DaXRhdmkiLCJGaXJzdE5hbWUiOiJKb2FjaGltIiwiTGFzd</w:instrText>
          </w:r>
          <w:r>
            <w:instrText xml:space="preserve">E5hbWUiOiJXb2xmIiwiUHJvdGVjdGVkIjpmYWxzZSwiU2V4IjoyLCJDcmVhdGVkQnkiOiJfSFAiLCJDcmVhdGVkT24iOiIyMDIxLTEwLTA1VDIwOjE1OjU0IiwiTW9kaWZpZWRCeSI6Il9IUCIsIklkIjoiYjZkYzljN2EtMzdiOS00ZWRhLTljYjEtMTZhNzgxOWYyMzRmIiwiTW9kaWZpZWRPbiI6IjIwMjEtMTAtMDVUMjA6MTU6NTQiLCJQc</w:instrText>
          </w:r>
          <w:r>
            <w:instrText xml:space="preserve">m9qZWN0Ijp7IiRyZWYiOiI4In19XSwiRXZhbHVhdGlvbkNvbXBsZXhpdHkiOjAsIkV2YWx1YXRpb25Tb3VyY2VUZXh0Rm9ybWF0IjowLCJHcm91cHMiOltdLCJIYXNMYWJlbDEiOmZhbHNlLCJIYXNMYWJlbDIiOmZhbHNlLCJJc2JuIjoiOTc4LTMtODM0OS0wNDY5LTAiLCJLZXl3b3JkcyI6W10sIkxvY2F0aW9ucyI6W3siJGlkIjoiMTgiL</w:instrText>
          </w:r>
          <w:r>
            <w:instrText xml:space="preserve">CIkdHlwZSI6IlN3aXNzQWNhZGVtaWMuQ2l0YXZpLkxvY2F0aW9uLCBTd2lzc0FjYWRlbWljLkNpdGF2aSIsIkFkZHJlc3MiOnsiJGlkIjoiMTkiLCIkdHlwZSI6IlN3aXNzQWNhZGVtaWMuQ2l0YXZpLkxpbmtlZFJlc291cmNlLCBTd2lzc0FjYWRlbWljLkNpdGF2aSIsIkxpbmtlZFJlc291cmNlVHlwZSI6NSwiT3JpZ2luYWxTdHJpbmciO</w:instrText>
          </w:r>
          <w:r>
            <w:instrText xml:space="preserve">iIxMC4xMDA3Lzk3OC0zLTgzNDktOTEyMS04IiwiVXJpU3RyaW5nIjoiaHR0cHM6Ly9kb2kub3JnLzEwLjEwMDcvOTc4LTMtODM0OS05MTIxLTgiLCJMaW5rZWRSZXNvdXJjZVN0YXR1cyI6OCwiUHJvcGVydGllcyI6eyIkaWQiOiIyMCIsIiR0eXBlIjoiU3dpc3NBY2FkZW1pYy5DaXRhdmkuTGlua2VkUmVzb3VyY2VQcm9wZXJ0aWVzLCBTd</w:instrText>
          </w:r>
          <w:r>
            <w:instrText xml:space="preserve">2lzc0FjYWRlbWljLkNpdGF2aSJ9LCJTeW5jRm9sZGVyVHlwZSI6MCwiSXNMb2NhbENsb3VkUHJvamVjdEZpbGVMaW5rIjpmYWxzZSwiSXNDbG91ZFJlc3RvcmUiOmZhbHNlLCJJc0Nsb3VkQ29weSI6ZmFsc2UsIkF0dGFjaG1lbnRGb2xkZXJXYXNJbkZhbGxiYWNrTW9kZSI6ZmFsc2V9LCJBbm5vdGF0aW9ucyI6W10sIkxvY2F0aW9uVHlwZ</w:instrText>
          </w:r>
          <w:r>
            <w:instrText xml:space="preserve">SI6MCwiTWlycm9yc1JlZmVyZW5jZVByb3BlcnR5SWQiOjEyOCwiQ3JlYXRlZEJ5IjoiX0hQIiwiQ3JlYXRlZE9uIjoiMjAyMS0xMC0wNVQyMDoxNTo1NCIsIk1vZGlmaWVkQnkiOiJfSFAiLCJJZCI6ImVmZTA0MmIwLTk4Y2EtNGM2Ny04MTgxLTg4MTRiM2EyMDI2ZSIsIk1vZGlmaWVkT24iOiIyMDIxLTEwLTA1VDIwOjE1OjU0IiwiUHJva</w:instrText>
          </w:r>
          <w:r>
            <w:instrText xml:space="preserve">mVjdCI6eyIkcmVmIjoiOCJ9fV0sIk9yZ2FuaXphdGlvbnMiOltdLCJPdGhlcnNJbnZvbHZlZCI6W10sIlBsYWNlT2ZQdWJsaWNhdGlvbiI6IldpZXNiYWRlbiIsIlB1Ymxpc2hlcnMiOlt7IiRpZCI6IjIxIiwiJHR5cGUiOiJTd2lzc0FjYWRlbWljLkNpdGF2aS5QdWJsaXNoZXIsIFN3aXNzQWNhZGVtaWMuQ2l0YXZpIiwiTmFtZSI6IkdhY</w:instrText>
          </w:r>
          <w:r>
            <w:instrText xml:space="preserve">mxlciIsIlByb3RlY3RlZCI6ZmFsc2UsIkNyZWF0ZWRCeSI6Il9IUCIsIkNyZWF0ZWRPbiI6IjIwMjEtMTAtMDVUMjA6MTU6NTQiLCJNb2RpZmllZEJ5IjoiX0hQIiwiSWQiOiI3MTBlNGJiNi03MmIwLTRlYzAtYWQwMC0yNWUwNTBhZDNlZDciLCJNb2RpZmllZE9uIjoiMjAyMS0xMC0wNVQyMDoxNTo1NCIsIlByb2plY3QiOnsiJHJlZiI6I</w:instrText>
          </w:r>
          <w:r>
            <w:instrText xml:space="preserve">jgifX1dLCJRdW90YXRpb25zIjpbXSwiUmF0aW5nIjowLCJSZWZlcmVuY2VUeXBlIjoiQm9va0VkaXRlZCIsIlNob3J0VGl0bGUiOiJBbGJlcnMsIEtsYXBwZXIgZXQgYWwuIChIZy4pIDIwMDcg4oCTIE1ldGhvZGlrIGRlciBlbXBpcmlzY2hlbiBGb3JzY2h1bmciLCJTaG9ydFRpdGxlVXBkYXRlVHlwZSI6MCwiU291cmNlT2ZCaWJsaW9nc</w:instrText>
          </w:r>
          <w:r>
            <w:instrText xml:space="preserve">mFwaGljSW5mb3JtYXRpb24iOiJDcm9zc1JlZiIsIlN0YXRpY0lkcyI6WyJjZDRhMDQ4OC1lZmU5LTQwZGEtYTBhOS03ZWFjMGFlNDVjM2QiXSwiVGFibGVPZkNvbnRlbnRzQ29tcGxleGl0eSI6MCwiVGFibGVPZkNvbnRlbnRzU291cmNlVGV4dEZvcm1hdCI6MCwiVGFza3MiOltdLCJUaXRsZSI6Ik1ldGhvZGlrIGRlciBlbXBpcmlzY2hlb</w:instrText>
          </w:r>
          <w:r>
            <w:instrText xml:space="preserve">iBGb3JzY2h1bmciLCJUcmFuc2xhdG9ycyI6W10sIlllYXIiOiIyMDA3IiwiWWVhclJlc29sdmVkIjoiMjAwNyIsIkNyZWF0ZWRCeSI6Il9IUCIsIkNyZWF0ZWRPbiI6IjIwMjEtMTAtMDVUMjA6MTU6NTQiLCJNb2RpZmllZEJ5IjoiX0hQIiwiSWQiOiJkZDQ3NjhiMi04M2M3LTQwMmEtYTk2NC01OGFhZmJkNmNjZTAiLCJNb2RpZmllZE9uI</w:instrText>
          </w:r>
          <w:r>
            <w:instrText xml:space="preserve">joiMjAyMS0xMC0wNVQyMDoxNTo1NCIsIlByb2plY3QiOnsiJHJlZiI6IjgifX0sIlB1Ymxpc2hlcnMiOltdLCJRdW90YXRpb25zIjpbXSwiUmF0aW5nIjowLCJSZWZlcmVuY2VUeXBlIjoiQ29udHJpYnV0aW9uIiwiU2hvcnRUaXRsZSI6IlNjaHLDtmRlciAyMDA3IOKAkyBQcmluemlwaWVuIGRlciBQYW5lbGFuYWx5c2UiLCJTaG9ydFRpd</w:instrText>
          </w:r>
          <w:r>
            <w:instrText xml:space="preserve">GxlVXBkYXRlVHlwZSI6MCwiU291cmNlT2ZCaWJsaW9ncmFwaGljSW5mb3JtYXRpb24iOiJDcm9zc1JlZiIsIlN0YXRpY0lkcyI6WyI0YmJjMDAyZC1kYWE4LTQ3NzQtYmNmOC0xOTlkMjY1NzA5NjgiXSwiVGFibGVPZkNvbnRlbnRzQ29tcGxleGl0eSI6MCwiVGFibGVPZkNvbnRlbnRzU291cmNlVGV4dEZvcm1hdCI6MCwiVGFza3MiOltdL</w:instrText>
          </w:r>
          <w:r>
            <w:instrText xml:space="preserve">CJUaXRsZSI6IlByaW56aXBpZW4gZGVyIFBhbmVsYW5hbHlzZSIsIlRyYW5zbGF0b3JzIjpbXSwiWWVhclJlc29sdmVkIjoiMjAwNyIsIkNyZWF0ZWRCeSI6Il9IUCIsIkNyZWF0ZWRPbiI6IjIwMjEtMTAtMDVUMjA6MTU6NTQiLCJNb2RpZmllZEJ5IjoiX0xlZW5hIE1hYcOfIiwiSWQiOiI5NzdjYmI5Ny1lYzU1LTRmMzMtYmIxOS1iMzE2O</w:instrText>
          </w:r>
          <w:r>
            <w:instrText xml:space="preserve">TZjOGU4OTUiLCJNb2RpZmllZE9uIjoiMjAyMS0xMC0xMFQxMDoyNjo0MCIsIlByb2plY3QiOnsiJHJlZiI6IjgifX0sIlVzZU51bWJlcmluZ1R5cGVPZlBhcmVudERvY3VtZW50IjpmYWxzZX1dLCJGb3JtYXR0ZWRUZXh0Ijp7IiRpZCI6IjIyIiwiQ291bnQiOjEsIlRleHRVbml0cyI6W3siJGlkIjoiMjMiLCJGb250U3R5bGUiOnsiJGlkI</w:instrText>
          </w:r>
          <w:r>
            <w:instrText xml:space="preserve">joiMjQiLCJOZXV0cmFsIjp0cnVlfSwiUmVhZGluZ09yZGVyIjoxLCJUZXh0IjoiKFNjaHLDtmRlciAyMDA3LCAyNjEpIn1dfSwiVGFnIjoiQ2l0YXZpUGxhY2Vob2xkZXIjOGNjN2Q0MTUtODIwYS00MjI1LTkyMzktZTg3NWQ2ODMxNTJkIiwiVGV4dCI6IihTY2hyw7ZkZXIgMjAwNywgMjYxKSIsIldBSVZlcnNpb24iOiI2LjEwLjAuMCJ9}</w:instrText>
          </w:r>
          <w:r>
            <w:fldChar w:fldCharType="separate"/>
          </w:r>
          <w:r>
            <w:t xml:space="preserve">(Schröder 2007, 261)</w:t>
          </w:r>
          <w:r>
            <w:fldChar w:fldCharType="end"/>
          </w:r>
        </w:sdtContent>
      </w:sdt>
      <w:r>
        <w:t xml:space="preserve">.</w:t>
      </w:r>
      <w:r>
        <w:t xml:space="preserve"> </w:t>
      </w:r>
      <w:r/>
    </w:p>
    <w:p>
      <w:pPr>
        <w:pBdr/>
        <w:spacing w:after="240" w:line="360" w:lineRule="auto"/>
        <w:ind/>
        <w:jc w:val="both"/>
        <w:rPr/>
      </w:pPr>
      <w:r>
        <w:t xml:space="preserve">Eine ausführliche Darstellung des Beziehungs- und Familienpanels befindet sich in </w:t>
      </w:r>
      <w:sdt>
        <w:sdtPr>
          <w:alias w:val="To edit, see citavi.com/edit"/>
          <w15:appearance w15:val="boundingBox"/>
          <w:id w:val="1806664840"/>
          <w:placeholder>
            <w:docPart w:val="58192B8306F247398419C7D9794C20C7"/>
          </w:placeholder>
          <w:tag w:val="CitaviPlaceholder#2d21836d-38d6-4886-ba38-2870b91502c4"/>
          <w:rPr/>
        </w:sdtPr>
        <w:sdtContent>
          <w:r>
            <w:fldChar w:fldCharType="begin"/>
          </w:r>
          <w:r>
            <w:instrText xml:space="preserve">ADDIN CitaviPlaceholder{eyIkaWQiOiIxIiwiJHR5cGUiOiJTd2lzc0FjYWRlb</w:instrText>
          </w:r>
          <w:r>
            <w:instrText xml:space="preserve">WljLkNpdGF2aS5DaXRhdGlvbnMuV29yZFBsYWNlaG9sZGVyLCBTd2lzc0FjYWRlbWljLkNpdGF2aSIsIkFzc29jaWF0ZVdpdGhQbGFjZWhvbGRlclRhZyI6IkNpdGF2aVBsYWNlaG9sZGVyIzRmOTU5Mjc4LWRiODYtNGVmYy1iMWJmLTRkNmIzN2ZjNGU3NCIsIkVudHJpZXMiOlt7IiRpZCI6IjIiLCIkdHlwZSI6IlN3aXNzQWNhZGVtaWMuQ</w:instrText>
          </w:r>
          <w:r>
            <w:instrText xml:space="preserve">2l0YXZpLkNpdGF0aW9ucy5Xb3JkUGxhY2Vob2xkZXJFbnRyeSwgU3dpc3NBY2FkZW1pYy5DaXRhdmkiLCJJZCI6IjMxYjUzYzJiLTcwYTUtNGFjZS1iMzFmLWRjYjU3NzczNDFjMSIsIlJhbmdlTGVuZ3RoIjoxNCwiUmVmZXJlbmNlSWQiOiI5ZmZjMjFhMi1jOWViLTRjMWUtODFiZC01ZGUxYmE5OTBmYzQiLCJOb1BhciI6dHJ1ZSwiUGVyc</w:instrText>
          </w:r>
          <w:r>
            <w:instrText xml:space="preserve">29uT25seSI6dHJ1ZSwiUmVmZXJlbmNlIjp7IiRpZCI6IjMiLCIkdHlwZSI6IlN3aXNzQWNhZGVtaWMuQ2l0YXZpLlJlZmVyZW5jZSwgU3dpc3NBY2FkZW1pYy5DaXRhdmkiLCJBYnN0cmFjdENvbXBsZXhpdHkiOjAsIkFic3RyYWN0U291cmNlVGV4dEZvcm1hdCI6MCwiQXV0aG9ycyI6W3siJGlkIjoiNCIsIiR0eXBlIjoiU3dpc3NBY2FkZ</w:instrText>
          </w:r>
          <w:r>
            <w:instrText xml:space="preserve">W1pYy5DaXRhdmkuUGVyc29uLCBTd2lzc0FjYWRlbWljLkNpdGF2aSIsIkZpcnN0TmFtZSI6IkpvaGFubmVzIiwiTGFzdE5hbWUiOiJIdWluaW5rIiwiUHJvdGVjdGVkIjpmYWxzZSwiU2V4IjoyLCJDcmVhdGVkQnkiOiJfTGVlbmEgTWFhw58iLCJDcmVhdGVkT24iOiIyMDIxLTA1LTI4VDEyOjQ3OjQ3IiwiTW9kaWZpZWRCeSI6Il9MZWVuY</w:instrText>
          </w:r>
          <w:r>
            <w:instrText xml:space="preserve">SBNYWHDnyIsIklkIjoiZGY2ODgzMzEtMDlhNC00Y2VmLTk5MjAtMjg0ZWEyMjRlYmNhIiwiTW9kaWZpZWRPbiI6IjIwMjEtMDUtMjhUMTI6NDc6NDciLCJQcm9qZWN0Ijp7IiRpZCI6IjUiLCIkdHlwZSI6IlN3aXNzQWNhZGVtaWMuQ2l0YXZpLlByb2plY3QsIFN3aXNzQWNhZGVtaWMuQ2l0YXZpIn19LHsiJGlkIjoiNiIsIiR0eXBlIjoiU</w:instrText>
          </w:r>
          <w:r>
            <w:instrText xml:space="preserve">3dpc3NBY2FkZW1pYy5DaXRhdmkuUGVyc29uLCBTd2lzc0FjYWRlbWljLkNpdGF2aSIsIkZpcnN0TmFtZSI6Ikpvc2VmIiwiTGFzdE5hbWUiOiJCcsO8ZGVybCIsIlByb3RlY3RlZCI6ZmFsc2UsIlNleCI6MiwiQ3JlYXRlZEJ5IjoiX0xlZW5hIE1hYcOfIiwiQ3JlYXRlZE9uIjoiMjAyMS0wNS0wNlQxMjo1OToyMSIsIk1vZGlmaWVkQnkiO</w:instrText>
          </w:r>
          <w:r>
            <w:instrText xml:space="preserve">iJfTGVlbmEgTWFhw58iLCJJZCI6ImM2Y2U0NGZjLTFjNDgtNDgxOS05NzM2LWU4NWM0YjdhOTRkNCIsIk1vZGlmaWVkT24iOiIyMDIxLTA1LTA2VDEyOjU5OjIxIiwiUHJvamVjdCI6eyIkcmVmIjoiNSJ9fSx7IiRpZCI6IjciLCIkdHlwZSI6IlN3aXNzQWNhZGVtaWMuQ2l0YXZpLlBlcnNvbiwgU3dpc3NBY2FkZW1pYy5DaXRhdmkiLCJGa</w:instrText>
          </w:r>
          <w:r>
            <w:instrText xml:space="preserve">XJzdE5hbWUiOiJCZXJuaGFyZCIsIkxhc3ROYW1lIjoiTmF1Y2siLCJQcm90ZWN0ZWQiOmZhbHNlLCJTZXgiOjIsIkNyZWF0ZWRCeSI6Il9MZWVuYSBNYWHDnyIsIkNyZWF0ZWRPbiI6IjIwMjEtMDUtMjhUMTI6NDc6NDciLCJNb2RpZmllZEJ5IjoiX0xlZW5hIE1hYcOfIiwiSWQiOiJjOTI4MTkxMi02Y2NmLTQ4ZjUtYTk2Ny03MGU4MDJjM</w:instrText>
          </w:r>
          <w:r>
            <w:instrText xml:space="preserve">2ZjZWYiLCJNb2RpZmllZE9uIjoiMjAyMS0wNS0yOFQxMjo0Nzo0NyIsIlByb2plY3QiOnsiJHJlZiI6IjUifX0seyIkaWQiOiI4IiwiJHR5cGUiOiJTd2lzc0FjYWRlbWljLkNpdGF2aS5QZXJzb24sIFN3aXNzQWNhZGVtaWMuQ2l0YXZpIiwiRmlyc3ROYW1lIjoiU2FiaW5lIiwiTGFzdE5hbWUiOiJXYWxwZXIiLCJQcm90ZWN0ZWQiOmZhb</w:instrText>
          </w:r>
          <w:r>
            <w:instrText xml:space="preserve">HNlLCJTZXgiOjEsIkNyZWF0ZWRCeSI6Il9MZWVuYSBNYWHDnyIsIkNyZWF0ZWRPbiI6IjIwMjEtMDUtMDZUMTI6NTk6MjEiLCJNb2RpZmllZEJ5IjoiX0xlZW5hIE1hYcOfIiwiSWQiOiIzNzBmZGQzOS0xZTE4LTRiNTQtYmU2Yi1lODhmZGU5NWE5MzYiLCJNb2RpZmllZE9uIjoiMjAyMS0wNS0wNlQxMjo1OToyMSIsIlByb2plY3QiOnsiJ</w:instrText>
          </w:r>
          <w:r>
            <w:instrText xml:space="preserve">HJlZiI6IjUifX0seyIkaWQiOiI5IiwiJHR5cGUiOiJTd2lzc0FjYWRlbWljLkNpdGF2aS5QZXJzb24sIFN3aXNzQWNhZGVtaWMuQ2l0YXZpIiwiRmlyc3ROYW1lIjoiTGF1cmEiLCJMYXN0TmFtZSI6IkNhc3RpZ2xpb25pIiwiUHJvdGVjdGVkIjpmYWxzZSwiU2V4IjoxLCJDcmVhdGVkQnkiOiJfTGVlbmEgTWFhw58iLCJDcmVhdGVkT24iO</w:instrText>
          </w:r>
          <w:r>
            <w:instrText xml:space="preserve">iIyMDIxLTA1LTI4VDEyOjQ3OjQ3IiwiTW9kaWZpZWRCeSI6Il9MZWVuYSBNYWHDnyIsIklkIjoiYzVhYzY3ZDMtMTcwZS00ODA3LWFhN2EtYTkyMmE3YzczMjBjIiwiTW9kaWZpZWRPbiI6IjIwMjEtMDUtMjhUMTI6NDc6NDciLCJQcm9qZWN0Ijp7IiRyZWYiOiI1In19LHsiJGlkIjoiMTAiLCIkdHlwZSI6IlN3aXNzQWNhZGVtaWMuQ2l0Y</w:instrText>
          </w:r>
          <w:r>
            <w:instrText xml:space="preserve">XZpLlBlcnNvbiwgU3dpc3NBY2FkZW1pYy5DaXRhdmkiLCJGaXJzdE5hbWUiOiJNaWNoYWVsIiwiTGFzdE5hbWUiOiJGZWxkaGF1cyIsIlByb3RlY3RlZCI6ZmFsc2UsIlNleCI6MiwiQ3JlYXRlZEJ5IjoiX0xlZW5hIE1hYcOfIiwiQ3JlYXRlZE9uIjoiMjAyMS0wNS0yOFQxMjo0Nzo0NyIsIk1vZGlmaWVkQnkiOiJfTGVlbmEgTWFhw58iL</w:instrText>
          </w:r>
          <w:r>
            <w:instrText xml:space="preserve">CJJZCI6IjU4ZWVkMTE0LTJmOGItNGFkNS1hMGYwLTdhNGNlODFjMzE3YSIsIk1vZGlmaWVkT24iOiIyMDIxLTA1LTI4VDEyOjQ3OjQ3IiwiUHJvamVjdCI6eyIkcmVmIjoiNSJ9fV0sIkNpdGF0aW9uS2V5VXBkYXRlVHlwZSI6MCwiQ29sbGFib3JhdG9ycyI6W10sIkVkaXRvcnMiOltdLCJFdmFsdWF0aW9uQ29tcGxleGl0eSI6MCwiRXZhb</w:instrText>
          </w:r>
          <w:r>
            <w:instrText xml:space="preserve">HVhdGlvblNvdXJjZVRleHRGb3JtYXQiOjAsIkdyb3VwcyI6W10sIkhhc0xhYmVsMSI6ZmFsc2UsIkhhc0xhYmVsMiI6ZmFsc2UsIktleXdvcmRzIjpbXSwiTG9jYXRpb25zIjpbXSwiT3JnYW5pemF0aW9ucyI6W10sIk90aGVyc0ludm9sdmVkIjpbXSwiUGFnZVJhbmdlIjoiPHNwPlxyXG4gIDxuPjc3PC9uPlxyXG4gIDxpbj50cnVlPC9pb</w:instrText>
          </w:r>
          <w:r>
            <w:instrText xml:space="preserve">j5cclxuICA8b3M+Nzc8L29zPlxyXG4gIDxwcz43NzwvcHM+XHJcbjwvc3A+XHJcbjxlcD5cclxuICA8bj4xMDE8L24+XHJcbiAgPGluPnRydWU8L2luPlxyXG4gIDxvcz4xMDE8L29zPlxyXG4gIDxwcz4xMDE8L3BzPlxyXG48L2VwPlxyXG48b3M+NzctMTAxPC9vcz4iLCJQZXJpb2RpY2FsIjp7IiRpZCI6IjExIiwiJHR5cGUiOiJTd2lzc</w:instrText>
          </w:r>
          <w:r>
            <w:instrText xml:space="preserve">0FjYWRlbWljLkNpdGF2aS5QZXJpb2RpY2FsLCBTd2lzc0FjYWRlbWljLkNpdGF2aSIsIk5hbWUiOiJaZWl0c2NocmlmdCBmw7xyIEZhbWlsaWVuZm9yc2NodW5nIC0gSm91cm5hbCBvZiBGYW1pbHkgUmVzZWFyY2giLCJQYWdpbmF0aW9uIjowLCJQcm90ZWN0ZWQiOmZhbHNlLCJDcmVhdGVkQnkiOiJfTGVlbmEgTWFhw58iLCJDcmVhdGVkT</w:instrText>
          </w:r>
          <w:r>
            <w:instrText xml:space="preserve">24iOiIyMDIxLTA1LTI4VDEyOjQ4OjA4IiwiTW9kaWZpZWRCeSI6Il9MZWVuYSBNYWHDnyIsIklkIjoiNzlkYWMyYjctYTg0Mi00YmI2LWE0MzgtNGQyNzVjNTA5ZDQ3IiwiTW9kaWZpZWRPbiI6IjIwMjEtMDUtMjhUMTI6NDg6MDgiLCJQcm9qZWN0Ijp7IiRyZWYiOiI1In19LCJQdWJsaXNoZXJzIjpbXSwiUXVvdGF0aW9ucyI6W10sIlJhd</w:instrText>
          </w:r>
          <w:r>
            <w:instrText xml:space="preserve">GluZyI6MCwiUmVmZXJlbmNlVHlwZSI6IkpvdXJuYWxBcnRpY2xlIiwiU2hvcnRUaXRsZSI6Ikh1aW5pbmssIEJyw7xkZXJsIGV0IGFsLiAyMDExIOKAkyBQYW5lbCBBbmFseXNpcyBvZiBJbnRpbWF0ZSBSZWxhdGlvbnNoaXBzIiwiU2hvcnRUaXRsZVVwZGF0ZVR5cGUiOjAsIlN0YXRpY0lkcyI6WyI5OGRlNmMwZS0wYjE3LTRhNTQtOTQ4Z</w:instrText>
          </w:r>
          <w:r>
            <w:instrText xml:space="preserve">C1kMTAyMDE2YjU3ZTIiXSwiVGFibGVPZkNvbnRlbnRzQ29tcGxleGl0eSI6MCwiVGFibGVPZkNvbnRlbnRzU291cmNlVGV4dEZvcm1hdCI6MCwiVGFza3MiOltdLCJUaXRsZSI6IlBhbmVsIEFuYWx5c2lzIG9mIEludGltYXRlIFJlbGF0aW9uc2hpcHMgYW5kIEZhbWlseSBEeW5hbWljcyAocGFpcmZhbSk6IENvbmNlcHR1YWwgZnJhbWV3b</w:instrText>
          </w:r>
          <w:r>
            <w:instrText xml:space="preserve">3JrIGFuZCBkZXNpZ24iLCJUcmFuc2xhdG9ycyI6W10sIlZvbHVtZSI6IjIzIiwiWWVhciI6IjIwMTEiLCJZZWFyUmVzb2x2ZWQiOiIyMDExIiwiQ3JlYXRlZEJ5IjoiX0xlZW5hIE1hYcOfIiwiQ3JlYXRlZE9uIjoiMjAyMS0wNS0yOFQxMjo0NjoxMyIsIk1vZGlmaWVkQnkiOiJfTGVlbmEgTWFhw58iLCJJZCI6IjlmZmMyMWEyLWM5ZWItN</w:instrText>
          </w:r>
          <w:r>
            <w:instrText xml:space="preserve">GMxZS04MWJkLTVkZTFiYTk5MGZjNCIsIk1vZGlmaWVkT24iOiIyMDIxLTA1LTI4VDEyOjQ4OjQwIiwiUHJvamVjdCI6eyIkcmVmIjoiNSJ9fSwiVXNlTnVtYmVyaW5nVHlwZU9mUGFyZW50RG9jdW1lbnQiOmZhbHNlfV0sIkZvcm1hdHRlZFRleHQiOnsiJGlkIjoiMTIiLCJDb3VudCI6MSwiVGV4dFVuaXRzIjpbeyIkaWQiOiIxMyIsIkZvb</w:instrText>
          </w:r>
          <w:r>
            <w:instrText xml:space="preserve">nRTdHlsZSI6eyIkaWQiOiIxNCIsIk5ldXRyYWwiOnRydWV9LCJSZWFkaW5nT3JkZXIiOjEsIlRleHQiOiJIdWluaW5rIGV0IGFsLiJ9XX0sIlRhZyI6IkNpdGF2aVBsYWNlaG9sZGVyIzJkMjE4MzZkLTM4ZDYtNDg4Ni1iYTM4LTI4NzBiOTE1MDJjNCIsIlRleHQiOiJIdWluaW5rIGV0IGFsLiIsIldBSVZlcnNpb24iOiI2LjEwLjAuMCJ9}</w:instrText>
          </w:r>
          <w:r>
            <w:fldChar w:fldCharType="separate"/>
          </w:r>
          <w:r>
            <w:t xml:space="preserve">Huinink et al.</w:t>
          </w:r>
          <w:r>
            <w:fldChar w:fldCharType="end"/>
          </w:r>
        </w:sdtContent>
      </w:sdt>
      <w:r>
        <w:t xml:space="preserve"> </w:t>
      </w:r>
      <w:sdt>
        <w:sdtPr>
          <w:alias w:val="To edit, see citavi.com/edit"/>
          <w15:appearance w15:val="boundingBox"/>
          <w:id w:val="1543090225"/>
          <w:placeholder>
            <w:docPart w:val="58192B8306F247398419C7D9794C20C7"/>
          </w:placeholder>
          <w:tag w:val="CitaviPlaceholder#4f959278-db86-4efc-b1bf-4d6b37fc4e74"/>
          <w:rPr/>
        </w:sdtPr>
        <w:sdtContent>
          <w:r>
            <w:fldChar w:fldCharType="begin"/>
          </w:r>
          <w:r>
            <w:instrText xml:space="preserve">ADDIN CitaviPlaceholder{e</w:instrText>
          </w:r>
          <w:r>
            <w:instrText xml:space="preserve">yIkaWQiOiIxIiwiJHR5cGUiOiJTd2lzc0FjYWRlbWljLkNpdGF2aS5DaXRhdGlvbnMuV29yZFBsYWNlaG9sZGVyLCBTd2lzc0FjYWRlbWljLkNpdGF2aSIsIkFzc29jaWF0ZVdpdGhQbGFjZWhvbGRlclRhZyI6IkNpdGF2aVBsYWNlaG9sZGVyIzJkMjE4MzZkLTM4ZDYtNDg4Ni1iYTM4LTI4NzBiOTE1MDJjNCIsIkVudHJpZXMiOlt7IiRpZ</w:instrText>
          </w:r>
          <w:r>
            <w:instrText xml:space="preserve">CI6IjIiLCIkdHlwZSI6IlN3aXNzQWNhZGVtaWMuQ2l0YXZpLkNpdGF0aW9ucy5Xb3JkUGxhY2Vob2xkZXJFbnRyeSwgU3dpc3NBY2FkZW1pYy5DaXRhdmkiLCJJZCI6IjRhN2Q0N2ZjLTkyNGItNDBhYy1iNWFhLWFmYWMyMDJjOTA1YyIsIlJhbmdlTGVuZ3RoIjo2LCJSZWZlcmVuY2VJZCI6IjlmZmMyMWEyLWM5ZWItNGMxZS04MWJkLTVkZ</w:instrText>
          </w:r>
          <w:r>
            <w:instrText xml:space="preserve">TFiYTk5MGZjNCIsIlJlZmVyZW5jZSI6eyIkaWQiOiIzIiwiJHR5cGUiOiJTd2lzc0FjYWRlbWljLkNpdGF2aS5SZWZlcmVuY2UsIFN3aXNzQWNhZGVtaWMuQ2l0YXZpIiwiQWJzdHJhY3RDb21wbGV4aXR5IjowLCJBYnN0cmFjdFNvdXJjZVRleHRGb3JtYXQiOjAsIkF1dGhvcnMiOlt7IiRpZCI6IjQiLCIkdHlwZSI6IlN3aXNzQWNhZGVta</w:instrText>
          </w:r>
          <w:r>
            <w:instrText xml:space="preserve">WMuQ2l0YXZpLlBlcnNvbiwgU3dpc3NBY2FkZW1pYy5DaXRhdmkiLCJGaXJzdE5hbWUiOiJKb2hhbm5lcyIsIkxhc3ROYW1lIjoiSHVpbmluayIsIlByb3RlY3RlZCI6ZmFsc2UsIlNleCI6MiwiQ3JlYXRlZEJ5IjoiX0xlZW5hIE1hYcOfIiwiQ3JlYXRlZE9uIjoiMjAyMS0wNS0yOFQxMjo0Nzo0NyIsIk1vZGlmaWVkQnkiOiJfTGVlbmEgT</w:instrText>
          </w:r>
          <w:r>
            <w:instrText xml:space="preserve">WFhw58iLCJJZCI6ImRmNjg4MzMxLTA5YTQtNGNlZi05OTIwLTI4NGVhMjI0ZWJjYSIsIk1vZGlmaWVkT24iOiIyMDIxLTA1LTI4VDEyOjQ3OjQ3IiwiUHJvamVjdCI6eyIkaWQiOiI1IiwiJHR5cGUiOiJTd2lzc0FjYWRlbWljLkNpdGF2aS5Qcm9qZWN0LCBTd2lzc0FjYWRlbWljLkNpdGF2aSJ9fSx7IiRpZCI6IjYiLCIkdHlwZSI6IlN3a</w:instrText>
          </w:r>
          <w:r>
            <w:instrText xml:space="preserve">XNzQWNhZGVtaWMuQ2l0YXZpLlBlcnNvbiwgU3dpc3NBY2FkZW1pYy5DaXRhdmkiLCJGaXJzdE5hbWUiOiJKb3NlZiIsIkxhc3ROYW1lIjoiQnLDvGRlcmwiLCJQcm90ZWN0ZWQiOmZhbHNlLCJTZXgiOjIsIkNyZWF0ZWRCeSI6Il9MZWVuYSBNYWHDnyIsIkNyZWF0ZWRPbiI6IjIwMjEtMDUtMDZUMTI6NTk6MjEiLCJNb2RpZmllZEJ5IjoiX</w:instrText>
          </w:r>
          <w:r>
            <w:instrText xml:space="preserve">0xlZW5hIE1hYcOfIiwiSWQiOiJjNmNlNDRmYy0xYzQ4LTQ4MTktOTczNi1lODVjNGI3YTk0ZDQiLCJNb2RpZmllZE9uIjoiMjAyMS0wNS0wNlQxMjo1OToyMSIsIlByb2plY3QiOnsiJHJlZiI6IjUifX0seyIkaWQiOiI3IiwiJHR5cGUiOiJTd2lzc0FjYWRlbWljLkNpdGF2aS5QZXJzb24sIFN3aXNzQWNhZGVtaWMuQ2l0YXZpIiwiRmlyc</w:instrText>
          </w:r>
          <w:r>
            <w:instrText xml:space="preserve">3ROYW1lIjoiQmVybmhhcmQiLCJMYXN0TmFtZSI6Ik5hdWNrIiwiUHJvdGVjdGVkIjpmYWxzZSwiU2V4IjoyLCJDcmVhdGVkQnkiOiJfTGVlbmEgTWFhw58iLCJDcmVhdGVkT24iOiIyMDIxLTA1LTI4VDEyOjQ3OjQ3IiwiTW9kaWZpZWRCeSI6Il9MZWVuYSBNYWHDnyIsIklkIjoiYzkyODE5MTItNmNjZi00OGY1LWE5NjctNzBlODAyYzNmY</w:instrText>
          </w:r>
          <w:r>
            <w:instrText xml:space="preserve">2VmIiwiTW9kaWZpZWRPbiI6IjIwMjEtMDUtMjhUMTI6NDc6NDciLCJQcm9qZWN0Ijp7IiRyZWYiOiI1In19LHsiJGlkIjoiOCIsIiR0eXBlIjoiU3dpc3NBY2FkZW1pYy5DaXRhdmkuUGVyc29uLCBTd2lzc0FjYWRlbWljLkNpdGF2aSIsIkZpcnN0TmFtZSI6IlNhYmluZSIsIkxhc3ROYW1lIjoiV2FscGVyIiwiUHJvdGVjdGVkIjpmYWxzZ</w:instrText>
          </w:r>
          <w:r>
            <w:instrText xml:space="preserve">SwiU2V4IjoxLCJDcmVhdGVkQnkiOiJfTGVlbmEgTWFhw58iLCJDcmVhdGVkT24iOiIyMDIxLTA1LTA2VDEyOjU5OjIxIiwiTW9kaWZpZWRCeSI6Il9MZWVuYSBNYWHDnyIsIklkIjoiMzcwZmRkMzktMWUxOC00YjU0LWJlNmItZTg4ZmRlOTVhOTM2IiwiTW9kaWZpZWRPbiI6IjIwMjEtMDUtMDZUMTI6NTk6MjEiLCJQcm9qZWN0Ijp7IiRyZ</w:instrText>
          </w:r>
          <w:r>
            <w:instrText xml:space="preserve">WYiOiI1In19LHsiJGlkIjoiOSIsIiR0eXBlIjoiU3dpc3NBY2FkZW1pYy5DaXRhdmkuUGVyc29uLCBTd2lzc0FjYWRlbWljLkNpdGF2aSIsIkZpcnN0TmFtZSI6IkxhdXJhIiwiTGFzdE5hbWUiOiJDYXN0aWdsaW9uaSIsIlByb3RlY3RlZCI6ZmFsc2UsIlNleCI6MSwiQ3JlYXRlZEJ5IjoiX0xlZW5hIE1hYcOfIiwiQ3JlYXRlZE9uIjoiM</w:instrText>
          </w:r>
          <w:r>
            <w:instrText xml:space="preserve">jAyMS0wNS0yOFQxMjo0Nzo0NyIsIk1vZGlmaWVkQnkiOiJfTGVlbmEgTWFhw58iLCJJZCI6ImM1YWM2N2QzLTE3MGUtNDgwNy1hYTdhLWE5MjJhN2M3MzIwYyIsIk1vZGlmaWVkT24iOiIyMDIxLTA1LTI4VDEyOjQ3OjQ3IiwiUHJvamVjdCI6eyIkcmVmIjoiNSJ9fSx7IiRpZCI6IjEwIiwiJHR5cGUiOiJTd2lzc0FjYWRlbWljLkNpdGF2a</w:instrText>
          </w:r>
          <w:r>
            <w:instrText xml:space="preserve">S5QZXJzb24sIFN3aXNzQWNhZGVtaWMuQ2l0YXZpIiwiRmlyc3ROYW1lIjoiTWljaGFlbCIsIkxhc3ROYW1lIjoiRmVsZGhhdXMiLCJQcm90ZWN0ZWQiOmZhbHNlLCJTZXgiOjIsIkNyZWF0ZWRCeSI6Il9MZWVuYSBNYWHDnyIsIkNyZWF0ZWRPbiI6IjIwMjEtMDUtMjhUMTI6NDc6NDciLCJNb2RpZmllZEJ5IjoiX0xlZW5hIE1hYcOfIiwiS</w:instrText>
          </w:r>
          <w:r>
            <w:instrText xml:space="preserve">WQiOiI1OGVlZDExNC0yZjhiLTRhZDUtYTBmMC03YTRjZTgxYzMxN2EiLCJNb2RpZmllZE9uIjoiMjAyMS0wNS0yOFQxMjo0Nzo0NyIsIlByb2plY3QiOnsiJHJlZiI6IjUifX1dLCJDaXRhdGlvbktleVVwZGF0ZVR5cGUiOjAsIkNvbGxhYm9yYXRvcnMiOltdLCJFZGl0b3JzIjpbXSwiRXZhbHVhdGlvbkNvbXBsZXhpdHkiOjAsIkV2YWx1Y</w:instrText>
          </w:r>
          <w:r>
            <w:instrText xml:space="preserve">XRpb25Tb3VyY2VUZXh0Rm9ybWF0IjowLCJHcm91cHMiOltdLCJIYXNMYWJlbDEiOmZhbHNlLCJIYXNMYWJlbDIiOmZhbHNlLCJLZXl3b3JkcyI6W10sIkxvY2F0aW9ucyI6W10sIk9yZ2FuaXphdGlvbnMiOltdLCJPdGhlcnNJbnZvbHZlZCI6W10sIlBhZ2VSYW5nZSI6IjxzcD5cclxuICA8bj43Nzwvbj5cclxuICA8aW4+dHJ1ZTwvaW4+X</w:instrText>
          </w:r>
          <w:r>
            <w:instrText xml:space="preserve">HJcbiAgPG9zPjc3PC9vcz5cclxuICA8cHM+Nzc8L3BzPlxyXG48L3NwPlxyXG48ZXA+XHJcbiAgPG4+MTAxPC9uPlxyXG4gIDxpbj50cnVlPC9pbj5cclxuICA8b3M+MTAxPC9vcz5cclxuICA8cHM+MTAxPC9wcz5cclxuPC9lcD5cclxuPG9zPjc3LTEwMTwvb3M+IiwiUGVyaW9kaWNhbCI6eyIkaWQiOiIxMSIsIiR0eXBlIjoiU3dpc3NBY</w:instrText>
          </w:r>
          <w:r>
            <w:instrText xml:space="preserve">2FkZW1pYy5DaXRhdmkuUGVyaW9kaWNhbCwgU3dpc3NBY2FkZW1pYy5DaXRhdmkiLCJOYW1lIjoiWmVpdHNjaHJpZnQgZsO8ciBGYW1pbGllbmZvcnNjaHVuZyAtIEpvdXJuYWwgb2YgRmFtaWx5IFJlc2VhcmNoIiwiUGFnaW5hdGlvbiI6MCwiUHJvdGVjdGVkIjpmYWxzZSwiQ3JlYXRlZEJ5IjoiX0xlZW5hIE1hYcOfIiwiQ3JlYXRlZE9uI</w:instrText>
          </w:r>
          <w:r>
            <w:instrText xml:space="preserve">joiMjAyMS0wNS0yOFQxMjo0ODowOCIsIk1vZGlmaWVkQnkiOiJfTGVlbmEgTWFhw58iLCJJZCI6Ijc5ZGFjMmI3LWE4NDItNGJiNi1hNDM4LTRkMjc1YzUwOWQ0NyIsIk1vZGlmaWVkT24iOiIyMDIxLTA1LTI4VDEyOjQ4OjA4IiwiUHJvamVjdCI6eyIkcmVmIjoiNSJ9fSwiUHVibGlzaGVycyI6W10sIlF1b3RhdGlvbnMiOltdLCJSYXRpb</w:instrText>
          </w:r>
          <w:r>
            <w:instrText xml:space="preserve">mciOjAsIlJlZmVyZW5jZVR5cGUiOiJKb3VybmFsQXJ0aWNsZSIsIlNob3J0VGl0bGUiOiJIdWluaW5rLCBCcsO8ZGVybCBldCBhbC4gMjAxMSDigJMgUGFuZWwgQW5hbHlzaXMgb2YgSW50aW1hdGUgUmVsYXRpb25zaGlwcyIsIlNob3J0VGl0bGVVcGRhdGVUeXBlIjowLCJTdGF0aWNJZHMiOlsiOThkZTZjMGUtMGIxNy00YTU0LTk0OGQtZ</w:instrText>
          </w:r>
          <w:r>
            <w:instrText xml:space="preserve">DEwMjAxNmI1N2UyIl0sIlRhYmxlT2ZDb250ZW50c0NvbXBsZXhpdHkiOjAsIlRhYmxlT2ZDb250ZW50c1NvdXJjZVRleHRGb3JtYXQiOjAsIlRhc2tzIjpbXSwiVGl0bGUiOiJQYW5lbCBBbmFseXNpcyBvZiBJbnRpbWF0ZSBSZWxhdGlvbnNoaXBzIGFuZCBGYW1pbHkgRHluYW1pY3MgKHBhaXJmYW0pOiBDb25jZXB0dWFsIGZyYW1ld29ya</w:instrText>
          </w:r>
          <w:r>
            <w:instrText xml:space="preserve">yBhbmQgZGVzaWduIiwiVHJhbnNsYXRvcnMiOltdLCJWb2x1bWUiOiIyMyIsIlllYXIiOiIyMDExIiwiWWVhclJlc29sdmVkIjoiMjAxMSIsIkNyZWF0ZWRCeSI6Il9MZWVuYSBNYWHDnyIsIkNyZWF0ZWRPbiI6IjIwMjEtMDUtMjhUMTI6NDY6MTMiLCJNb2RpZmllZEJ5IjoiX0xlZW5hIE1hYcOfIiwiSWQiOiI5ZmZjMjFhMi1jOWViLTRjM</w:instrText>
          </w:r>
          <w:r>
            <w:instrText xml:space="preserve">WUtODFiZC01ZGUxYmE5OTBmYzQiLCJNb2RpZmllZE9uIjoiMjAyMS0wNS0yOFQxMjo0ODo0MCIsIlByb2plY3QiOnsiJHJlZiI6IjUifX0sIlVzZU51bWJlcmluZ1R5cGVPZlBhcmVudERvY3VtZW50IjpmYWxzZSwiWWVhck9ubHkiOnRydWV9XSwiRm9ybWF0dGVkVGV4dCI6eyIkaWQiOiIxMiIsIkNvdW50IjoxLCJUZXh0VW5pdHMiOlt7I</w:instrText>
          </w:r>
          <w:r>
            <w:instrText xml:space="preserve">iRpZCI6IjEzIiwiRm9udFN0eWxlIjp7IiRpZCI6IjE0IiwiTmV1dHJhbCI6dHJ1ZX0sIlJlYWRpbmdPcmRlciI6MSwiVGV4dCI6IigyMDExKSJ9XX0sIlRhZyI6IkNpdGF2aVBsYWNlaG9sZGVyIzRmOTU5Mjc4LWRiODYtNGVmYy1iMWJmLTRkNmIzN2ZjNGU3NCIsIlRleHQiOiIoMjAxMSkiLCJXQUlWZXJzaW9uIjoiNi4xMC4wLjAifQ==}</w:instrText>
          </w:r>
          <w:r>
            <w:fldChar w:fldCharType="separate"/>
          </w:r>
          <w:r>
            <w:t xml:space="preserve">(2011)</w:t>
          </w:r>
          <w:r>
            <w:fldChar w:fldCharType="end"/>
          </w:r>
        </w:sdtContent>
      </w:sdt>
      <w:r>
        <w:t xml:space="preserve">.</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118" w:name="_Ref85470508"/>
      <w:r/>
      <w:bookmarkStart w:id="119" w:name="_Toc86077554"/>
      <w:r/>
      <w:bookmarkStart w:id="120" w:name="_Toc86090016"/>
      <w:r/>
      <w:bookmarkStart w:id="121" w:name="_Toc86691132"/>
      <w:r/>
      <w:bookmarkStart w:id="122" w:name="_Toc86691174"/>
      <w:r/>
      <w:bookmarkStart w:id="123" w:name="_Toc86918756"/>
      <w:r/>
      <w:bookmarkStart w:id="124" w:name="_Toc85823693"/>
      <w:r>
        <w:rPr>
          <w:rFonts w:ascii="Times New Roman" w:hAnsi="Times New Roman" w:cs="Times New Roman"/>
          <w:b/>
          <w:bCs/>
          <w:color w:val="auto"/>
        </w:rPr>
        <w:t xml:space="preserve">Methode</w:t>
      </w:r>
      <w:bookmarkEnd w:id="118"/>
      <w:r/>
      <w:bookmarkEnd w:id="119"/>
      <w:r/>
      <w:bookmarkEnd w:id="120"/>
      <w:r/>
      <w:bookmarkEnd w:id="121"/>
      <w:r/>
      <w:bookmarkEnd w:id="122"/>
      <w:r/>
      <w:bookmarkEnd w:id="123"/>
      <w:r/>
      <w:r>
        <w:rPr>
          <w:rFonts w:ascii="Times New Roman" w:hAnsi="Times New Roman" w:cs="Times New Roman"/>
          <w:b/>
          <w:bCs/>
          <w:color w:val="auto"/>
        </w:rPr>
      </w:r>
    </w:p>
    <w:p>
      <w:pPr>
        <w:pBdr/>
        <w:spacing w:after="240" w:line="360" w:lineRule="auto"/>
        <w:ind/>
        <w:jc w:val="both"/>
        <w:rPr/>
      </w:pPr>
      <w:r>
        <w:t xml:space="preserve">Zunächst </w:t>
      </w:r>
      <w:r>
        <w:t xml:space="preserve">werden die Daten</w:t>
      </w:r>
      <w:r>
        <w:t xml:space="preserve"> mit</w:t>
      </w:r>
      <w:r>
        <w:t xml:space="preserve"> eine</w:t>
      </w:r>
      <w:r>
        <w:t xml:space="preserve">r</w:t>
      </w:r>
      <w:r>
        <w:t xml:space="preserve"> gepoolte</w:t>
      </w:r>
      <w:r>
        <w:t xml:space="preserve">n</w:t>
      </w:r>
      <w:r>
        <w:t xml:space="preserve"> OLS-Regression</w:t>
      </w:r>
      <w:r>
        <w:rPr>
          <w:rStyle w:val="1111"/>
          <w:sz w:val="22"/>
          <w:szCs w:val="22"/>
        </w:rPr>
        <w:footnoteReference w:id="6"/>
      </w:r>
      <w:r>
        <w:rPr>
          <w:sz w:val="22"/>
          <w:szCs w:val="22"/>
        </w:rPr>
        <w:t xml:space="preserve"> </w:t>
      </w:r>
      <w:r>
        <w:t xml:space="preserve">analysiert</w:t>
      </w:r>
      <w:r>
        <w:t xml:space="preserve">.</w:t>
      </w:r>
      <w:r>
        <w:t xml:space="preserve"> </w:t>
      </w:r>
      <w:r>
        <w:t xml:space="preserve">Um auf mögliche Verzerrungen zu kontrollieren, wird ein Fixed-Effe</w:t>
      </w:r>
      <w:r>
        <w:t xml:space="preserve">cts</w:t>
      </w:r>
      <w:r>
        <w:t xml:space="preserve">-Modell gerechnet. </w:t>
      </w:r>
      <w:r>
        <w:t xml:space="preserve">Aufgrund der Geschlechterunterschiede</w:t>
      </w:r>
      <w:r>
        <w:t xml:space="preserve">, wie sie in der Literatur diskutiert wurden,</w:t>
      </w:r>
      <w:r>
        <w:t xml:space="preserve"> </w:t>
      </w:r>
      <w:r>
        <w:t xml:space="preserve">berücksichtigt die Analyse</w:t>
      </w:r>
      <w:r>
        <w:t xml:space="preserve"> Modelle </w:t>
      </w:r>
      <w:r>
        <w:t xml:space="preserve">getrennt </w:t>
      </w:r>
      <w:r>
        <w:t xml:space="preserve">nach Geschlecht</w:t>
      </w:r>
      <w:r>
        <w:t xml:space="preserve">.</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25" w:name="_Toc86077555"/>
      <w:r/>
      <w:bookmarkStart w:id="126" w:name="_Toc86090017"/>
      <w:r/>
      <w:bookmarkStart w:id="127" w:name="_Toc86691133"/>
      <w:r/>
      <w:bookmarkStart w:id="128" w:name="_Toc86691175"/>
      <w:r/>
      <w:bookmarkStart w:id="129" w:name="_Ref86845428"/>
      <w:r/>
      <w:bookmarkStart w:id="130" w:name="_Toc86918757"/>
      <w:r>
        <w:rPr>
          <w:rFonts w:ascii="Times New Roman" w:hAnsi="Times New Roman" w:cs="Times New Roman"/>
          <w:b/>
          <w:bCs/>
          <w:iCs/>
          <w:color w:val="auto"/>
        </w:rPr>
        <w:t xml:space="preserve">G</w:t>
      </w:r>
      <w:r>
        <w:rPr>
          <w:rFonts w:ascii="Times New Roman" w:hAnsi="Times New Roman" w:cs="Times New Roman"/>
          <w:b/>
          <w:bCs/>
          <w:iCs/>
          <w:color w:val="auto"/>
        </w:rPr>
        <w:t xml:space="preserve">epoolte OLS-Regression</w:t>
      </w:r>
      <w:bookmarkEnd w:id="124"/>
      <w:r/>
      <w:bookmarkEnd w:id="125"/>
      <w:r/>
      <w:bookmarkEnd w:id="126"/>
      <w:r/>
      <w:bookmarkEnd w:id="127"/>
      <w:r/>
      <w:bookmarkEnd w:id="128"/>
      <w:r/>
      <w:bookmarkEnd w:id="129"/>
      <w:r/>
      <w:bookmarkEnd w:id="130"/>
      <w:r/>
      <w:r>
        <w:rPr>
          <w:rFonts w:ascii="Times New Roman" w:hAnsi="Times New Roman" w:cs="Times New Roman"/>
          <w:b/>
          <w:bCs/>
          <w:iCs/>
          <w:color w:val="auto"/>
        </w:rPr>
      </w:r>
    </w:p>
    <w:p>
      <w:pPr>
        <w:pBdr/>
        <w:spacing w:after="240" w:line="360" w:lineRule="auto"/>
        <w:ind/>
        <w:jc w:val="both"/>
        <w:rPr/>
      </w:pPr>
      <w:r>
        <w:t xml:space="preserve">Regressionsanalysen stellen das am häufigsten verwendete statistische Analyseverfahren dar. Sie werden zum einen zur quantitativen Beschreibung von Zusammenhängen und zum anderen zur Schätzung der Werte der abhängigen Variablen</w:t>
      </w:r>
      <w:r>
        <w:t xml:space="preserve"> verwendet</w:t>
      </w:r>
      <w:r>
        <w:t xml:space="preserve">. Darüber hinaus untersuchen sie Kausalbeziehungen </w:t>
      </w:r>
      <w:sdt>
        <w:sdtPr>
          <w:alias w:val="To edit, see citavi.com/edit"/>
          <w15:appearance w15:val="boundingBox"/>
          <w:id w:val="113649328"/>
          <w:placeholder>
            <w:docPart w:val="DefaultPlaceholder_-1854013440"/>
          </w:placeholder>
          <w:tag w:val="CitaviPlaceholder#ce335f84-17a7-4ade-bb0a-b8a456057001"/>
          <w:rPr/>
        </w:sdtPr>
        <w:sdtContent>
          <w:r>
            <w:fldChar w:fldCharType="begin"/>
          </w:r>
          <w:r>
            <w:instrText xml:space="preserve">ADDIN CitaviPlaceholder{eyIkaWQiOiIxIiwiJHR5cGUiOiJTd2lzc0FjYWRlbWljLkNpdGF2aS5DaXRhdGlvbnMuV29yZFBsYWNlaG9sZGVyLCBTd2lzc0FjYWRlbWljLkNpdGF2aSIsIkVudHJpZXMiOlt7IiRpZCI6IjIiLCIkd</w:instrText>
          </w:r>
          <w:r>
            <w:instrText xml:space="preserve">HlwZSI6IlN3aXNzQWNhZGVtaWMuQ2l0YXZpLkNpdGF0aW9ucy5Xb3JkUGxhY2Vob2xkZXJFbnRyeSwgU3dpc3NBY2FkZW1pYy5DaXRhdmkiLCJJZCI6IjNkZWI2Mjk5LWQxMzEtNDlkYy05MDM2LWFkNjljNWMwZjY0NiIsIlJhbmdlTGVuZ3RoIjozMSwiUmVmZXJlbmNlSWQiOiIxMTgwOTdkNi05OGQ4LTRjZDctOTIzOS0yNDIyNjM3OTFjN</w:instrText>
          </w:r>
          <w:r>
            <w:instrText xml:space="preserve">mUiLCJQYWdlUmFuZ2UiOnsiJGlkIjoiMyIsIiR0eXBlIjoiU3dpc3NBY2FkZW1pYy5QYWdlUmFuZ2UsIFN3aXNzQWNhZGVtaWMiLCJFbmRQYWdlIjp7IiRpZCI6IjQiLCIkdHlwZSI6IlN3aXNzQWNhZGVtaWMuUGFnZU51bWJlciwgU3dpc3NBY2FkZW1pYyIsIklzRnVsbHlOdW1lcmljIjpmYWxzZSwiTnVtYmVyaW5nVHlwZSI6MCwiTnVtZ</w:instrText>
          </w:r>
          <w:r>
            <w:instrText xml:space="preserve">XJhbFN5c3RlbSI6MH0sIk51bWJlcmluZ1R5cGUiOjAsIk51bWVyYWxTeXN0ZW0iOjAsIk9yaWdpbmFsU3RyaW5nIjoiNjQiLCJTdGFydFBhZ2UiOnsiJGlkIjoiNSIsIiR0eXBlIjoiU3dpc3NBY2FkZW1pYy5QYWdlTnVtYmVyLCBTd2lzc0FjYWRlbWljIiwiSXNGdWxseU51bWVyaWMiOnRydWUsIk51bWJlciI6NjQsIk51bWJlcmluZ1R5c</w:instrText>
          </w:r>
          <w:r>
            <w:instrText xml:space="preserve">GUiOjAsIk51bWVyYWxTeXN0ZW0iOjAsIk9yaWdpbmFsU3RyaW5nIjoiNjQiLCJQcmV0dHlTdHJpbmciOiI2NCJ9fSwiUHJlZml4IjoidmdsLiAiLCJSZWZlcmVuY2UiOnsiJGlkIjoiNiIsIiR0eXBlIjoiU3dpc3NBY2FkZW1pYy5DaXRhdmkuUmVmZXJlbmNlLCBTd2lzc0FjYWRlbWljLkNpdGF2aSIsIkFic3RyYWN0Q29tcGxleGl0eSI6M</w:instrText>
          </w:r>
          <w:r>
            <w:instrText xml:space="preserve">CwiQWJzdHJhY3RTb3VyY2VUZXh0Rm9ybWF0IjowLCJBdXRob3JzIjpbeyIkaWQiOiI3IiwiJHR5cGUiOiJTd2lzc0FjYWRlbWljLkNpdGF2aS5QZXJzb24sIFN3aXNzQWNhZGVtaWMuQ2l0YXZpIiwiRmlyc3ROYW1lIjoiS2xhdXMiLCJMYXN0TmFtZSI6IkJhY2toYXVzIiwiUHJvdGVjdGVkIjpmYWxzZSwiU2V4IjoyLCJDcmVhdGVkQnkiO</w:instrText>
          </w:r>
          <w:r>
            <w:instrText xml:space="preserve">iJfTGVlbmEgTWFhw58iLCJDcmVhdGVkT24iOiIyMDIxLTEwLTI4VDE3OjU3OjQwIiwiTW9kaWZpZWRCeSI6Il9MZWVuYSBNYWHDnyIsIklkIjoiMjI1MzFlOGYtMjJmNC00NjYwLWFjNzAtOWVjZjY5OTgzYmQzIiwiTW9kaWZpZWRPbiI6IjIwMjEtMTAtMjhUMTc6NTc6NDAiLCJQcm9qZWN0Ijp7IiRpZCI6IjgiLCIkdHlwZSI6IlN3aXNzQ</w:instrText>
          </w:r>
          <w:r>
            <w:instrText xml:space="preserve">WNhZGVtaWMuQ2l0YXZpLlByb2plY3QsIFN3aXNzQWNhZGVtaWMuQ2l0YXZpIn19LHsiJGlkIjoiOSIsIiR0eXBlIjoiU3dpc3NBY2FkZW1pYy5DaXRhdmkuUGVyc29uLCBTd2lzc0FjYWRlbWljLkNpdGF2aSIsIkZpcnN0TmFtZSI6IkJlcm5kIiwiTGFzdE5hbWUiOiJFcmljaHNvbiIsIlByb3RlY3RlZCI6ZmFsc2UsIlNleCI6MiwiQ3JlY</w:instrText>
          </w:r>
          <w:r>
            <w:instrText xml:space="preserve">XRlZEJ5IjoiX0xlZW5hIE1hYcOfIiwiQ3JlYXRlZE9uIjoiMjAyMS0xMC0yOFQxNzo1Nzo0MCIsIk1vZGlmaWVkQnkiOiJfTGVlbmEgTWFhw58iLCJJZCI6Ijc5YjVmNDI4LTczN2QtNGJiZC04ZTVhLWQ3MWNkYzE1NTNmYSIsIk1vZGlmaWVkT24iOiIyMDIxLTEwLTI4VDE3OjU3OjQwIiwiUHJvamVjdCI6eyIkcmVmIjoiOCJ9fSx7IiRpZ</w:instrText>
          </w:r>
          <w:r>
            <w:instrText xml:space="preserve">CI6IjEwIiwiJHR5cGUiOiJTd2lzc0FjYWRlbWljLkNpdGF2aS5QZXJzb24sIFN3aXNzQWNhZGVtaWMuQ2l0YXZpIiwiRmlyc3ROYW1lIjoiV3VsZmYiLCJMYXN0TmFtZSI6IlBsaW5rZSIsIlByb3RlY3RlZCI6ZmFsc2UsIlNleCI6MCwiQ3JlYXRlZEJ5IjoiX0xlZW5hIE1hYcOfIiwiQ3JlYXRlZE9uIjoiMjAyMS0xMC0yOFQxNzo1Nzo0M</w:instrText>
          </w:r>
          <w:r>
            <w:instrText xml:space="preserve">CIsIk1vZGlmaWVkQnkiOiJfTGVlbmEgTWFhw58iLCJJZCI6ImI0MjI1ZmE5LWI0YTYtNDY1Ny05ZmM3LTMxNzZhZDJiZDY3NCIsIk1vZGlmaWVkT24iOiIyMDIxLTEwLTI4VDE3OjU3OjQwIiwiUHJvamVjdCI6eyIkcmVmIjoiOCJ9fSx7IiRpZCI6IjExIiwiJHR5cGUiOiJTd2lzc0FjYWRlbWljLkNpdGF2aS5QZXJzb24sIFN3aXNzQWNhZ</w:instrText>
          </w:r>
          <w:r>
            <w:instrText xml:space="preserve">GVtaWMuQ2l0YXZpIiwiRmlyc3ROYW1lIjoiUm9sZiIsIkxhc3ROYW1lIjoiV2VpYmVyIiwiUHJvdGVjdGVkIjpmYWxzZSwiU2V4IjoyLCJDcmVhdGVkQnkiOiJfTGVlbmEgTWFhw58iLCJDcmVhdGVkT24iOiIyMDIxLTEwLTI4VDE3OjU3OjQwIiwiTW9kaWZpZWRCeSI6Il9MZWVuYSBNYWHDnyIsIklkIjoiOWZhNzNjNDQtMjVhOC00ODg2L</w:instrText>
          </w:r>
          <w:r>
            <w:instrText xml:space="preserve">WJlNzYtNDliM2M5ODIxYzkzIiwiTW9kaWZpZWRPbiI6IjIwMjEtMTAtMjhUMTc6NTc6NDAiLCJQcm9qZWN0Ijp7IiRyZWYiOiI4In19XSwiQ2l0YXRpb25LZXlVcGRhdGVUeXBlIjowLCJDb2xsYWJvcmF0b3JzIjpbXSwiQ292ZXJQYXRoIjp7IiRpZCI6IjEyIiwiJHR5cGUiOiJTd2lzc0FjYWRlbWljLkNpdGF2aS5MaW5rZWRSZXNvdXJjZ</w:instrText>
          </w:r>
          <w:r>
            <w:instrText xml:space="preserve">SwgU3dpc3NBY2FkZW1pYy5DaXRhdmkiLCJMaW5rZWRSZXNvdXJjZVR5cGUiOjIsIk9yaWdpbmFsU3RyaW5nIjoiQzpcXFVzZXJzXFxIUFxcQXBwRGF0YVxcTG9jYWxcXFRlbXBcXHdkb3Z1am5oLmpwZyIsIlVyaVN0cmluZyI6IjExODA5N2Q2LTk4ZDgtNGNkNy05MjM5LTI0MjI2Mzc5MWM2ZSIsIkxpbmtlZFJlc291cmNlU3RhdHVzIjo4L</w:instrText>
          </w:r>
          <w:r>
            <w:instrText xml:space="preserve">CJQcm9wZXJ0aWVzIjp7IiRpZCI6IjEzIiwiJHR5cGUiOiJTd2lzc0FjYWRlbWljLkNpdGF2aS5MaW5rZWRSZXNvdXJjZVByb3BlcnRpZXMsIFN3aXNzQWNhZGVtaWMuQ2l0YXZpIn0sIlN5bmNGb2xkZXJUeXBlIjowLCJJc0xvY2FsQ2xvdWRQcm9qZWN0RmlsZUxpbmsiOmZhbHNlLCJJc0Nsb3VkUmVzdG9yZSI6ZmFsc2UsIklzQ2xvdWRDb</w:instrText>
          </w:r>
          <w:r>
            <w:instrText xml:space="preserve">3B5IjpmYWxzZSwiQXR0YWNobWVudEZvbGRlcldhc0luRmFsbGJhY2tNb2RlIjpmYWxzZX0sIkRvaSI6IjEwLjEwMDcvOTc4LTMtNjYyLTQ2MDc2LTQiLCJFZGl0b3JzIjpbXSwiRXZhbHVhdGlvbkNvbXBsZXhpdHkiOjAsIkV2YWx1YXRpb25Tb3VyY2VUZXh0Rm9ybWF0IjowLCJHcm91cHMiOltdLCJIYXNMYWJlbDEiOmZhbHNlLCJIYXNMY</w:instrText>
          </w:r>
          <w:r>
            <w:instrText xml:space="preserve">WJlbDIiOmZhbHNlLCJJc2JuIjoiOTc4LTMtNjYyLTQ2MDc1LTciLCJLZXl3b3JkcyI6W10sIkxvY2F0aW9ucyI6W3siJGlkIjoiMTQiLCIkdHlwZSI6IlN3aXNzQWNhZGVtaWMuQ2l0YXZpLkxvY2F0aW9uLCBTd2lzc0FjYWRlbWljLkNpdGF2aSIsIkFkZHJlc3MiOnsiJGlkIjoiMTUiLCIkdHlwZSI6IlN3aXNzQWNhZGVtaWMuQ2l0YXZpL</w:instrText>
          </w:r>
          <w:r>
            <w:instrText xml:space="preserve">kxpbmtlZFJlc291cmNlLCBTd2lzc0FjYWRlbWljLkNpdGF2aSIsIkxpbmtlZFJlc291cmNlVHlwZSI6NSwiT3JpZ2luYWxTdHJpbmciOiIxMC4xMDA3Lzk3OC0zLTY2Mi00NjA3Ni00IiwiVXJpU3RyaW5nIjoiaHR0cHM6Ly9kb2kub3JnLzEwLjEwMDcvOTc4LTMtNjYyLTQ2MDc2LTQiLCJMaW5rZWRSZXNvdXJjZVN0YXR1cyI6OCwiUHJvc</w:instrText>
          </w:r>
          <w:r>
            <w:instrText xml:space="preserve">GVydGllcyI6eyIkaWQiOiIxNiIsIiR0eXBlIjoiU3dpc3NBY2FkZW1pYy5DaXRhdmkuTGlua2VkUmVzb3VyY2VQcm9wZXJ0aWVzLCBTd2lzc0FjYWRlbWljLkNpdGF2aSJ9LCJTeW5jRm9sZGVyVHlwZSI6MCwiSXNMb2NhbENsb3VkUHJvamVjdEZpbGVMaW5rIjpmYWxzZSwiSXNDbG91ZFJlc3RvcmUiOmZhbHNlLCJJc0Nsb3VkQ29weSI6Z</w:instrText>
          </w:r>
          <w:r>
            <w:instrText xml:space="preserve">mFsc2UsIkF0dGFjaG1lbnRGb2xkZXJXYXNJbkZhbGxiYWNrTW9kZSI6ZmFsc2V9LCJBbm5vdGF0aW9ucyI6W10sIkxvY2F0aW9uVHlwZSI6MCwiTWlycm9yc1JlZmVyZW5jZVByb3BlcnR5SWQiOjEyOCwiQ3JlYXRlZEJ5IjoiX0xlZW5hIE1hYcOfIiwiQ3JlYXRlZE9uIjoiMjAyMS0xMC0yOFQxNzo1Nzo0MCIsIk1vZGlmaWVkQnkiOiJfT</w:instrText>
          </w:r>
          <w:r>
            <w:instrText xml:space="preserve">GVlbmEgTWFhw58iLCJJZCI6IjQyMjRjMTFjLTRmY2MtNDlhOS1iZjI5LWJhNDM5NDk5MmY2OSIsIk1vZGlmaWVkT24iOiIyMDIxLTEwLTI4VDE3OjU3OjQwIiwiUHJvamVjdCI6eyIkcmVmIjoiOCJ9fV0sIk9yZ2FuaXphdGlvbnMiOltdLCJPdGhlcnNJbnZvbHZlZCI6W10sIlBsYWNlT2ZQdWJsaWNhdGlvbiI6IkJlcmxpbiwgSGVpZGVsY</w:instrText>
          </w:r>
          <w:r>
            <w:instrText xml:space="preserve">mVyZyIsIlB1Ymxpc2hlcnMiOlt7IiRpZCI6IjE3IiwiJHR5cGUiOiJTd2lzc0FjYWRlbWljLkNpdGF2aS5QdWJsaXNoZXIsIFN3aXNzQWNhZGVtaWMuQ2l0YXZpIiwiTmFtZSI6IlNwcmluZ2VyIEJlcmxpbiBIZWlkZWxiZXJnIiwiUHJvdGVjdGVkIjpmYWxzZSwiQ3JlYXRlZEJ5IjoiX0xlZW5hIE1hYcOfIiwiQ3JlYXRlZE9uIjoiMjAyM</w:instrText>
          </w:r>
          <w:r>
            <w:instrText xml:space="preserve">S0xMC0yOFQxNzo1Nzo0MCIsIk1vZGlmaWVkQnkiOiJfTGVlbmEgTWFhw58iLCJJZCI6IjRjODg4Y2M1LTYzNzYtNDQ0NS05YWQ4LTNiOWM1Nzc3ZjhkOCIsIk1vZGlmaWVkT24iOiIyMDIxLTEwLTI4VDE3OjU3OjQwIiwiUHJvamVjdCI6eyIkcmVmIjoiOCJ9fV0sIlF1b3RhdGlvbnMiOltdLCJSYXRpbmciOjAsIlJlZmVyZW5jZVR5cGUiO</w:instrText>
          </w:r>
          <w:r>
            <w:instrText xml:space="preserve">iJCb29rIiwiU2hvcnRUaXRsZSI6IkJhY2toYXVzLCBFcmljaHNvbiBldCBhbC4gMjAxNiDigJMgTXVsdGl2YXJpYXRlIEFuYWx5c2VtZXRob2RlbiIsIlNob3J0VGl0bGVVcGRhdGVUeXBlIjowLCJTb3VyY2VPZkJpYmxpb2dyYXBoaWNJbmZvcm1hdGlvbiI6IkNyb3NzUmVmIiwiU3RhdGljSWRzIjpbImRhOGQ1ZGNlLTllNjQtNDU4Zi04Z</w:instrText>
          </w:r>
          <w:r>
            <w:instrText xml:space="preserve">jg0LTEyOWU2MWE4MzQ2NyJdLCJUYWJsZU9mQ29udGVudHNDb21wbGV4aXR5IjowLCJUYWJsZU9mQ29udGVudHNTb3VyY2VUZXh0Rm9ybWF0IjowLCJUYXNrcyI6W10sIlRpdGxlIjoiTXVsdGl2YXJpYXRlIEFuYWx5c2VtZXRob2RlbiIsIlRyYW5zbGF0b3JzIjpbXSwiWWVhciI6IjIwMTYiLCJZZWFyUmVzb2x2ZWQiOiIyMDE2IiwiQ3JlY</w:instrText>
          </w:r>
          <w:r>
            <w:instrText xml:space="preserve">XRlZEJ5IjoiX0xlZW5hIE1hYcOfIiwiQ3JlYXRlZE9uIjoiMjAyMS0xMC0yOFQxNzo1Nzo0MCIsIk1vZGlmaWVkQnkiOiJfTGVlbmEgTWFhw58iLCJJZCI6IjExODA5N2Q2LTk4ZDgtNGNkNy05MjM5LTI0MjI2Mzc5MWM2ZSIsIk1vZGlmaWVkT24iOiIyMDIxLTEwLTI4VDE3OjU3OjQwIiwiUHJvamVjdCI6eyIkcmVmIjoiOCJ9fSwiVXNlT</w:instrText>
          </w:r>
          <w:r>
            <w:instrText xml:space="preserve">nVtYmVyaW5nVHlwZU9mUGFyZW50RG9jdW1lbnQiOmZhbHNlLCJVc2VTdGFuZGFyZFByZWZpeCI6ZmFsc2UsIlVzZVN0YW5kYXJkU3VmZml4IjpmYWxzZX1dLCJGb3JtYXR0ZWRUZXh0Ijp7IiRpZCI6IjE4IiwiQ291bnQiOjEsIlRleHRVbml0cyI6W3siJGlkIjoiMTkiLCJGb250U3R5bGUiOnsiJGlkIjoiMjAiLCJOZXV0cmFsIjp0cnVlf</w:instrText>
          </w:r>
          <w:r>
            <w:instrText xml:space="preserve">SwiUmVhZGluZ09yZGVyIjoxLCJUZXh0IjoiKHZnbC4gQmFja2hhdXMgZXQgYWwuIDIwMTYsIDY0KSJ9XX0sIlRhZyI6IkNpdGF2aVBsYWNlaG9sZGVyI2NlMzM1Zjg0LTE3YTctNGFkZS1iYjBhLWI4YTQ1NjA1NzAwMSIsIlRleHQiOiIodmdsLiBCYWNraGF1cyBldCBhbC4gMjAxNiwgNjQpIiwiV0FJVmVyc2lvbiI6IjYuMTAuMC4wIn0=}</w:instrText>
          </w:r>
          <w:r>
            <w:fldChar w:fldCharType="separate"/>
          </w:r>
          <w:r>
            <w:t xml:space="preserve">(vgl. Backhaus et al. 2016, 64)</w:t>
          </w:r>
          <w:r>
            <w:fldChar w:fldCharType="end"/>
          </w:r>
        </w:sdtContent>
      </w:sdt>
      <w:r>
        <w:t xml:space="preserve">, wobei</w:t>
      </w:r>
      <w:r>
        <w:t xml:space="preserve"> </w:t>
      </w:r>
      <w:r>
        <w:t xml:space="preserve">ein</w:t>
      </w:r>
      <w:r>
        <w:t xml:space="preserve"> </w:t>
      </w:r>
      <w:r>
        <w:t xml:space="preserve">linear</w:t>
      </w:r>
      <w:r>
        <w:t xml:space="preserve">e</w:t>
      </w:r>
      <w:r>
        <w:t xml:space="preserve">r</w:t>
      </w:r>
      <w:r>
        <w:t xml:space="preserve"> Zusammenhang </w:t>
      </w:r>
      <w:r>
        <w:t xml:space="preserve">unterstellt</w:t>
      </w:r>
      <w:r>
        <w:t xml:space="preserve"> wird</w:t>
      </w:r>
      <w:r>
        <w:t xml:space="preserve">. </w:t>
      </w:r>
      <w:r>
        <w:t xml:space="preserve">Zur Berechnung der</w:t>
      </w:r>
      <w:r>
        <w:t xml:space="preserve"> bestmöglich angepasste</w:t>
      </w:r>
      <w:r>
        <w:t xml:space="preserve">n</w:t>
      </w:r>
      <w:r>
        <w:t xml:space="preserve"> Regressionsgerade</w:t>
      </w:r>
      <w:r>
        <w:t xml:space="preserve">n</w:t>
      </w:r>
      <w:r>
        <w:t xml:space="preserve"> </w:t>
      </w:r>
      <w:r>
        <w:t xml:space="preserve">wird </w:t>
      </w:r>
      <w:r>
        <w:t xml:space="preserve">das Verfahren</w:t>
      </w:r>
      <w:r>
        <w:t xml:space="preserve"> der kleinsten Quadrate Methode </w:t>
      </w:r>
      <w:r>
        <w:t xml:space="preserve">verwendet </w:t>
      </w:r>
      <w:r>
        <w:t xml:space="preserve">(engl. ordinary least squares, auch OLS-Regression)</w:t>
      </w:r>
      <w:r>
        <w:t xml:space="preserve"> </w:t>
      </w:r>
      <w:sdt>
        <w:sdtPr>
          <w:alias w:val="To edit, see citavi.com/edit"/>
          <w15:appearance w15:val="boundingBox"/>
          <w:id w:val="-1827429234"/>
          <w:placeholder>
            <w:docPart w:val="DefaultPlaceholder_-1854013440"/>
          </w:placeholder>
          <w:tag w:val="CitaviPlaceholder#62c6fe63-7aba-4d37-9b24-dd22af35626d"/>
          <w:rPr/>
        </w:sdtPr>
        <w:sdtContent>
          <w:r>
            <w:fldChar w:fldCharType="begin"/>
          </w:r>
          <w:r>
            <w:instrText xml:space="preserve">ADDIN CitaviPlaceholder{eyIkaWQiOiIxIiwiJHR5cGUiOiJTd</w:instrText>
          </w:r>
          <w:r>
            <w:instrText xml:space="preserve">2lzc0FjYWRlbWljLkNpdGF2aS5DaXRhdGlvbnMuV29yZFBsYWNlaG9sZGVyLCBTd2lzc0FjYWRlbWljLkNpdGF2aSIsIkVudHJpZXMiOlt7IiRpZCI6IjIiLCIkdHlwZSI6IlN3aXNzQWNhZGVtaWMuQ2l0YXZpLkNpdGF0aW9ucy5Xb3JkUGxhY2Vob2xkZXJFbnRyeSwgU3dpc3NBY2FkZW1pYy5DaXRhdmkiLCJJZCI6IjVmODc3ZGZjLTRkM</w:instrText>
          </w:r>
          <w:r>
            <w:instrText xml:space="preserve">GEtNGMxNS04ZGMyLWJkNWE2ZmFhNjExNiIsIlJhbmdlTGVuZ3RoIjoyOCwiUmVmZXJlbmNlSWQiOiJmMTcyYjAzYS1kZDUxLTRmZjgtOGQ2Yy03ZDIyOGZlYWEzYjgiLCJQYWdlUmFuZ2UiOnsiJGlkIjoiMyIsIiR0eXBlIjoiU3dpc3NBY2FkZW1pYy5QYWdlUmFuZ2UsIFN3aXNzQWNhZGVtaWMiLCJFbmRQYWdlIjp7IiRpZCI6IjQiLCIkd</w:instrText>
          </w:r>
          <w:r>
            <w:instrText xml:space="preserve">HlwZSI6IlN3aXNzQWNhZGVtaWMuUGFnZU51bWJlciwgU3dpc3NBY2FkZW1pYyIsIklzRnVsbHlOdW1lcmljIjpmYWxzZSwiTnVtYmVyaW5nVHlwZSI6MCwiTnVtZXJhbFN5c3RlbSI6MH0sIk51bWJlcmluZ1R5cGUiOjAsIk51bWVyYWxTeXN0ZW0iOi0xLCJPcmlnaW5hbFN0cmluZyI6Ijk2ZmYuIiwiU3RhcnRQYWdlIjp7IiRpZCI6IjUiL</w:instrText>
          </w:r>
          <w:r>
            <w:instrText xml:space="preserve">CIkdHlwZSI6IlN3aXNzQWNhZGVtaWMuUGFnZU51bWJlciwgU3dpc3NBY2FkZW1pYyIsIklzRnVsbHlOdW1lcmljIjpmYWxzZSwiTnVtYmVyIjo5NiwiTnVtYmVyaW5nVHlwZSI6MCwiTnVtZXJhbFN5c3RlbSI6LTEsIk9yaWdpbmFsU3RyaW5nIjoiOTZmZi4iLCJQcmV0dHlTdHJpbmciOiI5NmZmLiJ9fSwiUHJlZml4IjoidmdsLiAiLCJSZ</w:instrText>
          </w:r>
          <w:r>
            <w:instrText xml:space="preserve">WZlcmVuY2UiOnsiJGlkIjoiNiIsIiR0eXBlIjoiU3dpc3NBY2FkZW1pYy5DaXRhdmkuUmVmZXJlbmNlLCBTd2lzc0FjYWRlbWljLkNpdGF2aSIsIkFic3RyYWN0Q29tcGxleGl0eSI6MCwiQWJzdHJhY3RTb3VyY2VUZXh0Rm9ybWF0IjowLCJBdXRob3JzIjpbeyIkaWQiOiI3IiwiJHR5cGUiOiJTd2lzc0FjYWRlbWljLkNpdGF2aS5QZXJzb</w:instrText>
          </w:r>
          <w:r>
            <w:instrText xml:space="preserve">24sIFN3aXNzQWNhZGVtaWMuQ2l0YXZpIiwiRmlyc3ROYW1lIjoiUmFpbmVyIiwiTGFzdE5hbWUiOiJEaWF6LUJvbmUiLCJQcm90ZWN0ZWQiOmZhbHNlLCJTZXgiOjIsIkNyZWF0ZWRCeSI6Il9MZWVuYSBNYWHDnyIsIkNyZWF0ZWRPbiI6IjIwMjEtMTAtMjVUMjI6MDU6NDkiLCJNb2RpZmllZEJ5IjoiX0xlZW5hIE1hYcOfIiwiSWQiOiI4Z</w:instrText>
          </w:r>
          <w:r>
            <w:instrText xml:space="preserve">jU5ZDU4ZC1jZjE3LTRiNGQtOGFkOS01NGVhMjJhYjEwNmMiLCJNb2RpZmllZE9uIjoiMjAyMS0xMC0yNVQyMjowNTo0OSIsIlByb2plY3QiOnsiJGlkIjoiOCIsIiR0eXBlIjoiU3dpc3NBY2FkZW1pYy5DaXRhdmkuUHJvamVjdCwgU3dpc3NBY2FkZW1pYy5DaXRhdmkifX1dLCJDaXRhdGlvbktleVVwZGF0ZVR5cGUiOjAsIkNvbGxhYm9yY</w:instrText>
          </w:r>
          <w:r>
            <w:instrText xml:space="preserve">XRvcnMiOltdLCJFZGl0b3JzIjpbXSwiRWRpdGlvbiI6IjUuLCDDvGJlcmFyYmVpdGV0ZSBBdWZsYWdlIiwiRXZhbHVhdGlvbkNvbXBsZXhpdHkiOjAsIkV2YWx1YXRpb25Tb3VyY2VUZXh0Rm9ybWF0IjowLCJHcm91cHMiOltdLCJIYXNMYWJlbDEiOmZhbHNlLCJIYXNMYWJlbDIiOmZhbHNlLCJJc2JuIjoiOTc4MzgyNTI1MjEwNiIsIktle</w:instrText>
          </w:r>
          <w:r>
            <w:instrText xml:space="preserve">XdvcmRzIjpbXSwiTGFuZ3VhZ2UiOiJnZXIiLCJMb2NhdGlvbnMiOlt7IiRpZCI6IjkiLCIkdHlwZSI6IlN3aXNzQWNhZGVtaWMuQ2l0YXZpLkxvY2F0aW9uLCBTd2lzc0FjYWRlbWljLkNpdGF2aSIsIkFkZHJlc3MiOnsiJGlkIjoiMTAiLCIkdHlwZSI6IlN3aXNzQWNhZGVtaWMuQ2l0YXZpLkxpbmtlZFJlc291cmNlLCBTd2lzc0FjYWRlb</w:instrText>
          </w:r>
          <w:r>
            <w:instrText xml:space="preserve">WljLkNpdGF2aSIsIkxpbmtlZFJlc291cmNlVHlwZSI6NSwiT3JpZ2luYWxTdHJpbmciOiJodHRwOi8vZGVwb3NpdC5kbmIuZGUvY2dpLWJpbi9kb2tzZXJ2P2lkPTM4MTFhZDA2YjhjYzQ1NzRhNTViOTYwMWNkMzVlYzkzJnByb3Y9TSZkb2tfdmFyPTEmZG9rX2V4dD1odG0iLCJVcmlTdHJpbmciOiJodHRwOi8vZGVwb3NpdC5kbmIuZGUvY</w:instrText>
          </w:r>
          <w:r>
            <w:instrText xml:space="preserve">2dpLWJpbi9kb2tzZXJ2P2lkPTM4MTFhZDA2YjhjYzQ1NzRhNTViOTYwMWNkMzVlYzkzJnByb3Y9TSZkb2tfdmFyPTEmZG9rX2V4dD1odG0iLCJMaW5rZWRSZXNvdXJjZVN0YXR1cyI6OCwiUHJvcGVydGllcyI6eyIkaWQiOiIxMSIsIiR0eXBlIjoiU3dpc3NBY2FkZW1pYy5DaXRhdmkuTGlua2VkUmVzb3VyY2VQcm9wZXJ0aWVzLCBTd2lzc</w:instrText>
          </w:r>
          <w:r>
            <w:instrText xml:space="preserve">0FjYWRlbWljLkNpdGF2aSJ9LCJTeW5jRm9sZGVyVHlwZSI6MCwiSXNMb2NhbENsb3VkUHJvamVjdEZpbGVMaW5rIjpmYWxzZSwiSXNDbG91ZFJlc3RvcmUiOmZhbHNlLCJJc0Nsb3VkQ29weSI6ZmFsc2UsIkF0dGFjaG1lbnRGb2xkZXJXYXNJbkZhbGxiYWNrTW9kZSI6ZmFsc2V9LCJBbm5vdGF0aW9ucyI6W10sIkxvY2F0aW9uVHlwZSI6M</w:instrText>
          </w:r>
          <w:r>
            <w:instrText xml:space="preserve">CwiTWlycm9yc1JlZmVyZW5jZVByb3BlcnR5SWQiOjExLCJOb3RlcyI6IkFic3RyYWN0IiwiQ3JlYXRlZEJ5IjoiX0xlZW5hIE1hYcOfIiwiQ3JlYXRlZE9uIjoiMjAyMS0xMC0yNVQyMjowNTo0OSIsIk1vZGlmaWVkQnkiOiJfTGVlbmEgTWFhw58iLCJJZCI6IjRlOWEzNzhmLWNhMzAtNDkwMC1hYjNmLTQzMDUzM2I1Nzk0NyIsIk1vZGlma</w:instrText>
          </w:r>
          <w:r>
            <w:instrText xml:space="preserve">WVkT24iOiIyMDIxLTEwLTI1VDIyOjA1OjQ5IiwiUHJvamVjdCI6eyIkcmVmIjoiOCJ9fSx7IiRpZCI6IjEyIiwiJHR5cGUiOiJTd2lzc0FjYWRlbWljLkNpdGF2aS5Mb2NhdGlvbiwgU3dpc3NBY2FkZW1pYy5DaXRhdmkiLCJBZGRyZXNzIjp7IiRpZCI6IjEzIiwiJHR5cGUiOiJTd2lzc0FjYWRlbWljLkNpdGF2aS5MaW5rZWRSZXNvdXJjZ</w:instrText>
          </w:r>
          <w:r>
            <w:instrText xml:space="preserve">SwgU3dpc3NBY2FkZW1pYy5DaXRhdmkiLCJMaW5rZWRSZXNvdXJjZVR5cGUiOjUsIk9yaWdpbmFsU3RyaW5nIjoiaHR0cDovL3d3dy5ibGlja2luc2J1Y2guZGUvaXRlbS9hYTM3MGM1MzcwMmIzOWFkNDIyZGI3ZTBmMzYyYTRlMiIsIlVyaVN0cmluZyI6Imh0dHA6Ly93d3cuYmxpY2tpbnNidWNoLmRlL2l0ZW0vYWEzNzBjNTM3MDJiMzlhZ</w:instrText>
          </w:r>
          <w:r>
            <w:instrText xml:space="preserve">DQyMmRiN2UwZjM2MmE0ZTIiLCJMaW5rZWRSZXNvdXJjZVN0YXR1cyI6OCwiUHJvcGVydGllcyI6eyIkaWQiOiIxNCIsIiR0eXBlIjoiU3dpc3NBY2FkZW1pYy5DaXRhdmkuTGlua2VkUmVzb3VyY2VQcm9wZXJ0aWVzLCBTd2lzc0FjYWRlbWljLkNpdGF2aSJ9LCJTeW5jRm9sZGVyVHlwZSI6MCwiSXNMb2NhbENsb3VkUHJvamVjdEZpbGVMa</w:instrText>
          </w:r>
          <w:r>
            <w:instrText xml:space="preserve">W5rIjpmYWxzZSwiSXNDbG91ZFJlc3RvcmUiOmZhbHNlLCJJc0Nsb3VkQ29weSI6ZmFsc2UsIkF0dGFjaG1lbnRGb2xkZXJXYXNJbkZhbGxiYWNrTW9kZSI6ZmFsc2V9LCJBbm5vdGF0aW9ucyI6W10sIkxvY2F0aW9uVHlwZSI6MCwiTWlycm9yc1JlZmVyZW5jZVByb3BlcnR5SWQiOjE1MSwiQ3JlYXRlZEJ5IjoiX0xlZW5hIE1hYcOfIiwiQ</w:instrText>
          </w:r>
          <w:r>
            <w:instrText xml:space="preserve">3JlYXRlZE9uIjoiMjAyMS0xMC0yNVQyMjowNTo0OSIsIk1vZGlmaWVkQnkiOiJfTGVlbmEgTWFhw58iLCJJZCI6IjkzOGM0NDY2LTgxMTktNDU2Ni05MzAyLTRkMTlkY2JmNzgyZCIsIk1vZGlmaWVkT24iOiIyMDIxLTEwLTI1VDIyOjA1OjQ5IiwiUHJvamVjdCI6eyIkcmVmIjoiOCJ9fSx7IiRpZCI6IjE1IiwiJHR5cGUiOiJTd2lzc0FjY</w:instrText>
          </w:r>
          <w:r>
            <w:instrText xml:space="preserve">WRlbWljLkNpdGF2aS5Mb2NhdGlvbiwgU3dpc3NBY2FkZW1pYy5DaXRhdmkiLCJBZGRyZXNzIjp7IiRpZCI6IjE2IiwiJHR5cGUiOiJTd2lzc0FjYWRlbWljLkNpdGF2aS5MaW5rZWRSZXNvdXJjZSwgU3dpc3NBY2FkZW1pYy5DaXRhdmkiLCJMaW5rZWRSZXNvdXJjZVR5cGUiOjUsIk9yaWdpbmFsU3RyaW5nIjoiaHR0cHM6Ly9kLW5iLmluZ</w:instrText>
          </w:r>
          <w:r>
            <w:instrText xml:space="preserve">m8vMTE3ODgyNjI3OS8wNCIsIlVyaVN0cmluZyI6Imh0dHBzOi8vZC1uYi5pbmZvLzExNzg4MjYyNzkvMDQiLCJMaW5rZWRSZXNvdXJjZVN0YXR1cyI6OCwiUHJvcGVydGllcyI6eyIkaWQiOiIxNyIsIiR0eXBlIjoiU3dpc3NBY2FkZW1pYy5DaXRhdmkuTGlua2VkUmVzb3VyY2VQcm9wZXJ0aWVzLCBTd2lzc0FjYWRlbWljLkNpdGF2aSJ9L</w:instrText>
          </w:r>
          <w:r>
            <w:instrText xml:space="preserve">CJTeW5jRm9sZGVyVHlwZSI6MCwiSXNMb2NhbENsb3VkUHJvamVjdEZpbGVMaW5rIjpmYWxzZSwiSXNDbG91ZFJlc3RvcmUiOmZhbHNlLCJJc0Nsb3VkQ29weSI6ZmFsc2UsIkF0dGFjaG1lbnRGb2xkZXJXYXNJbkZhbGxiYWNrTW9kZSI6ZmFsc2V9LCJBbm5vdGF0aW9ucyI6W10sIkxvY2F0aW9uVHlwZSI6MCwiTWlycm9yc1JlZmVyZW5jZ</w:instrText>
          </w:r>
          <w:r>
            <w:instrText xml:space="preserve">VByb3BlcnR5SWQiOjExLCJOb3RlcyI6IkluaGFsdHN2ZXJ6ZWljaG5pcyIsIkNyZWF0ZWRCeSI6Il9MZWVuYSBNYWHDnyIsIkNyZWF0ZWRPbiI6IjIwMjEtMTAtMjVUMjI6MDU6NDkiLCJNb2RpZmllZEJ5IjoiX0xlZW5hIE1hYcOfIiwiSWQiOiIxMDc3ZGQ1ZC1hMjYyLTQ1NWUtODdjZC1iMjU0NjE4NDJlNWYiLCJNb2RpZmllZE9uIjoiM</w:instrText>
          </w:r>
          <w:r>
            <w:instrText xml:space="preserve">jAyMS0xMC0yNVQyMjowNTo0OSIsIlByb2plY3QiOnsiJHJlZiI6IjgifX1dLCJPbmxpbmVBZGRyZXNzIjoiaHR0cDovL3d3dy5ibGlja2luc2J1Y2guZGUvaXRlbS9hYTM3MGM1MzcwMmIzOWFkNDIyZGI3ZTBmMzYyYTRlMiIsIk9yZ2FuaXphdGlvbnMiOltdLCJPdGhlcnNJbnZvbHZlZCI6W10sIlBhZ2VDb3VudCI6IjMxMyIsIlBsYWNlT</w:instrText>
          </w:r>
          <w:r>
            <w:instrText xml:space="preserve">2ZQdWJsaWNhdGlvbiI6Ik3DvG5jaGVuOyBUw7xiaW5nZW4iLCJQcmljZSI6IkJyb3NjaHVyIDogRVVSIDI0Ljk5IChERSksIEVVUiAyNS43MCAoQVQpLCBDSEYgMzIuNTAgKGZyZWllciBQcmVpcykiLCJQdWJsaXNoZXJzIjpbeyIkaWQiOiIxOCIsIiR0eXBlIjoiU3dpc3NBY2FkZW1pYy5DaXRhdmkuUHVibGlzaGVyLCBTd2lzc0FjYWRlb</w:instrText>
          </w:r>
          <w:r>
            <w:instrText xml:space="preserve">WljLkNpdGF2aSIsIk5hbWUiOiJVVksgVmVybGFnIiwiUHJvdGVjdGVkIjpmYWxzZSwiQ3JlYXRlZEJ5IjoiX0xlZW5hIE1hYcOfIiwiQ3JlYXRlZE9uIjoiMjAyMS0xMC0yNVQyMjowNTo0OSIsIk1vZGlmaWVkQnkiOiJfTGVlbmEgTWFhw58iLCJJZCI6IjhiYjc1YmU0LThkYTItNGMzMi1hMjFiLTk5MzcwYzBlYTc1MyIsIk1vZGlmaWVkT</w:instrText>
          </w:r>
          <w:r>
            <w:instrText xml:space="preserve">24iOiIyMDIxLTEwLTI1VDIyOjA1OjQ5IiwiUHJvamVjdCI6eyIkcmVmIjoiOCJ9fSx7IiRpZCI6IjE5IiwiJHR5cGUiOiJTd2lzc0FjYWRlbWljLkNpdGF2aS5QdWJsaXNoZXIsIFN3aXNzQWNhZGVtaWMuQ2l0YXZpIiwiTmFtZSI6Ik5hcnIgRnJhbmNrZSBBdHRlbXB0byBWZXJsYWcgR21iSCAmIENvLiBLRyIsIlByb3RlY3RlZCI6ZmFsc</w:instrText>
          </w:r>
          <w:r>
            <w:instrText xml:space="preserve">2UsIkNyZWF0ZWRCeSI6Il9MZWVuYSBNYWHDnyIsIkNyZWF0ZWRPbiI6IjIwMjEtMTAtMjVUMjI6MDU6NDkiLCJNb2RpZmllZEJ5IjoiX0xlZW5hIE1hYcOfIiwiSWQiOiJkNjYwM2FkZC0xYWQzLTRhM2YtODU3OS1hNzVhYzFkN2ViZDciLCJNb2RpZmllZE9uIjoiMjAyMS0xMC0yNVQyMjowNTo0OSIsIlByb2plY3QiOnsiJHJlZiI6Ijgif</w:instrText>
          </w:r>
          <w:r>
            <w:instrText xml:space="preserve">X1dLCJRdW90YXRpb25zIjpbXSwiUmF0aW5nIjowLCJSZWZlcmVuY2VUeXBlIjoiQm9vayIsIlNlcmllc1RpdGxlIjp7IiRpZCI6IjIwIiwiJHR5cGUiOiJTd2lzc0FjYWRlbWljLkNpdGF2aS5TZXJpZXNUaXRsZSwgU3dpc3NBY2FkZW1pYy5DaXRhdmkiLCJFZGl0b3JzIjpbXSwiTmFtZSI6InV0YiBiYXNpY3MiLCJQcm90ZWN0ZWQiOmZhb</w:instrText>
          </w:r>
          <w:r>
            <w:instrText xml:space="preserve">HNlLCJDcmVhdGVkQnkiOiJfTGVlbmEgTWFhw58iLCJDcmVhdGVkT24iOiIyMDIxLTEwLTI1VDIyOjA1OjQ5IiwiTW9kaWZpZWRCeSI6Il9MZWVuYSBNYWHDnyIsIklkIjoiMjBmZWYwNzAtZmUyYy00ZTdkLThjNTgtYjNkYzljNDM2NDAyIiwiTW9kaWZpZWRPbiI6IjIwMjEtMTAtMjVUMjI6MDU6NDkiLCJQcm9qZWN0Ijp7IiRyZWYiOiI4I</w:instrText>
          </w:r>
          <w:r>
            <w:instrText xml:space="preserve">n19LCJTaG9ydFRpdGxlIjoiRGlhei1Cb25lIDIwMTkg4oCTIFN0YXRpc3RpayBmw7xyIFNvemlvbG9nZW4iLCJTaG9ydFRpdGxlVXBkYXRlVHlwZSI6MCwiU291cmNlT2ZCaWJsaW9ncmFwaGljSW5mb3JtYXRpb24iOiJHQlYgR2VtZWluc2FtZXIgQmlibGlvdGhla3N2ZXJidW5kIiwiU3RhdGljSWRzIjpbIjI4MjIzZjliLThhMTMtNDcwO</w:instrText>
          </w:r>
          <w:r>
            <w:instrText xml:space="preserve">C04ZDZlLWVkZGQzYzZjNjI0MCJdLCJUYWJsZU9mQ29udGVudHNDb21wbGV4aXR5IjowLCJUYWJsZU9mQ29udGVudHNTb3VyY2VUZXh0Rm9ybWF0IjowLCJUYXNrcyI6W10sIlRpdGxlIjoiU3RhdGlzdGlrIGbDvHIgU296aW9sb2dlbiIsIlRyYW5zbGF0b3JzIjpbXSwiVm9sdW1lIjoiMjc4MiIsIlllYXIiOiIyMDE5IiwiWWVhclJlc29sd</w:instrText>
          </w:r>
          <w:r>
            <w:instrText xml:space="preserve">mVkIjoiMjAxOSIsIkNyZWF0ZWRCeSI6Il9MZWVuYSBNYWHDnyIsIkNyZWF0ZWRPbiI6IjIwMjEtMTAtMjVUMjI6MDU6NDkiLCJNb2RpZmllZEJ5IjoiX0hQIiwiSWQiOiJmMTcyYjAzYS1kZDUxLTRmZjgtOGQ2Yy03ZDIyOGZlYWEzYjgiLCJNb2RpZmllZE9uIjoiMjAyMS0xMC0zMVQyMjo0Mjo0MiIsIlByb2plY3QiOnsiJHJlZiI6Ijgif</w:instrText>
          </w:r>
          <w:r>
            <w:instrText xml:space="preserve">X0sIlVzZU51bWJlcmluZ1R5cGVPZlBhcmVudERvY3VtZW50IjpmYWxzZSwiVXNlU3RhbmRhcmRQcmVmaXgiOmZhbHNlLCJVc2VTdGFuZGFyZFN1ZmZpeCI6ZmFsc2V9XSwiRm9ybWF0dGVkVGV4dCI6eyIkaWQiOiIyMSIsIkNvdW50IjoxLCJUZXh0VW5pdHMiOlt7IiRpZCI6IjIyIiwiRm9udFN0eWxlIjp7IiRpZCI6IjIzIiwiTmV1dHJhb</w:instrText>
          </w:r>
          <w:r>
            <w:instrText xml:space="preserve">CI6dHJ1ZX0sIlJlYWRpbmdPcmRlciI6MSwiVGV4dCI6Iih2Z2wuIERpYXotQm9uZSAyMDE5LCA5NmZmLikifV19LCJUYWciOiJDaXRhdmlQbGFjZWhvbGRlciM2MmM2ZmU2My03YWJhLTRkMzctOWIyNC1kZDIyYWYzNTYyNmQiLCJUZXh0IjoiKHZnbC4gRGlhei1Cb25lIDIwMTksIDk2ZmYuKSIsIldBSVZlcnNpb24iOiI2LjEwLjAuMCJ9}</w:instrText>
          </w:r>
          <w:r>
            <w:fldChar w:fldCharType="separate"/>
          </w:r>
          <w:r>
            <w:t xml:space="preserve">(vgl. Diaz-Bone 2019, 96ff.)</w:t>
          </w:r>
          <w:r>
            <w:fldChar w:fldCharType="end"/>
          </w:r>
        </w:sdtContent>
      </w:sdt>
      <w:r>
        <w:t xml:space="preserve">. </w:t>
      </w:r>
      <w:r/>
    </w:p>
    <w:p>
      <w:pPr>
        <w:pBdr/>
        <w:spacing w:after="240" w:line="360" w:lineRule="auto"/>
        <w:ind/>
        <w:jc w:val="both"/>
        <w:rPr/>
      </w:pPr>
      <w:r>
        <w:t xml:space="preserve">Bei der gepoolten OLS-Regression wird der </w:t>
      </w:r>
      <w:r>
        <w:t xml:space="preserve">vorhandene </w:t>
      </w:r>
      <w:r>
        <w:t xml:space="preserve">Panelcharakter der </w:t>
      </w:r>
      <w:r>
        <w:rPr>
          <w:i/>
          <w:iCs/>
        </w:rPr>
        <w:t xml:space="preserve">pairfam</w:t>
      </w:r>
      <w:r>
        <w:t xml:space="preserve">-</w:t>
      </w:r>
      <w:r>
        <w:t xml:space="preserve">Daten </w:t>
      </w:r>
      <w:r>
        <w:t xml:space="preserve">ignoriert </w:t>
      </w:r>
      <w:sdt>
        <w:sdtPr>
          <w:alias w:val="To edit, see citavi.com/edit"/>
          <w15:appearance w15:val="boundingBox"/>
          <w:id w:val="249319977"/>
          <w:placeholder>
            <w:docPart w:val="DefaultPlaceholder_-1854013440"/>
          </w:placeholder>
          <w:tag w:val="CitaviPlaceholder#9fdc68e8-edc5-4c9a-80a0-b5331109d46e"/>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mMwMTIwMTQ4LWVlZjUtNDRhNi1hZTFlLTI3ZDEzYzE1OTc0OCIsIlJhbmdlTGVuZ3RoIjoyMCwiUmVmZXJlbmNlSWQiO</w:instrText>
          </w:r>
          <w:r>
            <w:instrText xml:space="preserve">iI0YzI2OTc5NC1jYzBjLTQyYWEtOTQ3Yi02ZWY1NDlmZTc4OWIiLCJQYWdlUmFuZ2UiOnsiJGlkIjoiMyIsIiR0eXBlIjoiU3dpc3NBY2FkZW1pYy5QYWdlUmFuZ2UsIFN3aXNzQWNhZGVtaWMiLCJFbmRQYWdlIjp7IiRpZCI6IjQiLCIkdHlwZSI6IlN3aXNzQWNhZGVtaWMuUGFnZU51bWJlciwgU3dpc3NBY2FkZW1pYyIsIklzRnVsbHlOd</w:instrText>
          </w:r>
          <w:r>
            <w:instrText xml:space="preserve">W1lcmljIjpmYWxzZSwiTnVtYmVyaW5nVHlwZSI6MCwiTnVtZXJhbFN5c3RlbSI6MH0sIk51bWJlcmluZ1R5cGUiOjAsIk51bWVyYWxTeXN0ZW0iOjAsIk9yaWdpbmFsU3RyaW5nIjoiMjM3IiwiU3RhcnRQYWdlIjp7IiRpZCI6IjUiLCIkdHlwZSI6IlN3aXNzQWNhZGVtaWMuUGFnZU51bWJlciwgU3dpc3NBY2FkZW1pYyIsIklzRnVsbHlOd</w:instrText>
          </w:r>
          <w:r>
            <w:instrText xml:space="preserve">W1lcmljIjp0cnVlLCJOdW1iZXIiOjIzNywiTnVtYmVyaW5nVHlwZSI6MCwiTnVtZXJhbFN5c3RlbSI6MCwiT3JpZ2luYWxTdHJpbmciOiIyMzciLCJQcmV0dHlTdHJpbmciOiIyMzcifX0sIlJlZmVyZW5jZSI6eyIkaWQiOiI2IiwiJHR5cGUiOiJTd2lzc0FjYWRlbWljLkNpdGF2aS5SZWZlcmVuY2UsIFN3aXNzQWNhZGVtaWMuQ2l0YXZpI</w:instrText>
          </w:r>
          <w:r>
            <w:instrText xml:space="preserve">iwiQWJzdHJhY3RDb21wbGV4aXR5IjowLCJBYnN0cmFjdFNvdXJjZVRleHRGb3JtYXQiOjAsIkF1dGhvcnMiOlt7IiRpZCI6IjciLCIkdHlwZSI6IlN3aXNzQWNhZGVtaWMuQ2l0YXZpLlBlcnNvbiwgU3dpc3NBY2FkZW1pYy5DaXRhdmkiLCJGaXJzdE5hbWUiOiJNYXR0aGlhcy1XLiIsIkxhc3ROYW1lIjoiU3RvZXR6ZXIiLCJQcm90ZWN0Z</w:instrText>
          </w:r>
          <w:r>
            <w:instrText xml:space="preserve">WQiOmZhbHNlLCJTZXgiOjAsIkNyZWF0ZWRCeSI6Il9IUCIsIkNyZWF0ZWRPbiI6IjIwMjEtMTAtMDVUMTk6NTQ6MjYiLCJNb2RpZmllZEJ5IjoiX0hQIiwiSWQiOiJlNGRlMDVmYi05M2NkLTQ4NzUtODNkMi1lMTQyYTM3NmE4MjMiLCJNb2RpZmllZE9uIjoiMjAyMS0xMC0wNVQxOTo1NDoyNiIsIlByb2plY3QiOnsiJGlkIjoiOCIsIiR0e</w:instrText>
          </w:r>
          <w:r>
            <w:instrText xml:space="preserve">XBlIjoiU3dpc3NBY2FkZW1pYy5DaXRhdmkuUHJvamVjdCwgU3dpc3NBY2FkZW1pYy5DaXRhdmkifX1dLCJDaXRhdGlvbktleVVwZGF0ZVR5cGUiOjAsIkNvbGxhYm9yYXRvcnMiOltdLCJEYXRlIjoiMDUuMTAuMjAyMSIsIkVkaXRvcnMiOltdLCJFdmFsdWF0aW9uQ29tcGxleGl0eSI6MCwiRXZhbHVhdGlvblNvdXJjZVRleHRGb3JtYXQiO</w:instrText>
          </w:r>
          <w:r>
            <w:instrText xml:space="preserve">jAsIkdyb3VwcyI6W10sIkhhc0xhYmVsMSI6ZmFsc2UsIkhhc0xhYmVsMiI6ZmFsc2UsIktleXdvcmRzIjpbXSwiTG9jYXRpb25zIjpbeyIkaWQiOiI5IiwiJHR5cGUiOiJTd2lzc0FjYWRlbWljLkNpdGF2aS5Mb2NhdGlvbiwgU3dpc3NBY2FkZW1pYy5DaXRhdmkiLCJBZGRyZXNzIjp7IiRpZCI6IjEwIiwiJHR5cGUiOiJTd2lzc0FjYWRlb</w:instrText>
          </w:r>
          <w:r>
            <w:instrText xml:space="preserve">WljLkNpdGF2aS5MaW5rZWRSZXNvdXJjZSwgU3dpc3NBY2FkZW1pYy5DaXRhdmkiLCJMaW5rZWRSZXNvdXJjZVR5cGUiOjUsIk9yaWdpbmFsU3RyaW5nIjoiaHR0cHM6Ly9saW5rLnNwcmluZ2VyLmNvbS9ib29rLzEwLjEwMDclMkY5NzgtMy02NjItNjE0MzgtOSIsIlVyaVN0cmluZyI6Imh0dHBzOi8vbGluay5zcHJpbmdlci5jb20vYm9va</w:instrText>
          </w:r>
          <w:r>
            <w:instrText xml:space="preserve">y8xMC4xMDA3JTJGOTc4LTMtNjYyLTYxNDM4LTkiLCJMaW5rZWRSZXNvdXJjZVN0YXR1cyI6OCwiUHJvcGVydGllcyI6eyIkaWQiOiIxM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xLCJDcmVhdGVkQnkiOiJfSFAiL</w:instrText>
          </w:r>
          <w:r>
            <w:instrText xml:space="preserve">CJDcmVhdGVkT24iOiIyMDIxLTEwLTA1VDE5OjUzOjQ0IiwiTW9kaWZpZWRCeSI6Il9IUCIsIklkIjoiYTJkN2E4NTAtNjA0NC00N2Y1LWI1NjgtYWM3ZTM3OGJmN2YzIiwiTW9kaWZpZWRPbiI6IjIwMjEtMTAtMDVUMTk6NTM6NTciLCJQcm9qZWN0Ijp7IiRyZWYiOiI4In19XSwiT3JnYW5pemF0aW9ucyI6W10sIk90aGVyc0ludm9sdmVkI</w:instrText>
          </w:r>
          <w:r>
            <w:instrText xml:space="preserve">jpbXSwiUGxhY2VPZlB1YmxpY2F0aW9uIjoiQmVybGluIiwiUHVibGlzaGVycyI6W3siJGlkIjoiMTIiLCIkdHlwZSI6IlN3aXNzQWNhZGVtaWMuQ2l0YXZpLlB1Ymxpc2hlciwgU3dpc3NBY2FkZW1pYy5DaXRhdmkiLCJOYW1lIjoiU3ByaW5nZXJHYWJsZXIiLCJQcm90ZWN0ZWQiOmZhbHNlLCJDcmVhdGVkQnkiOiJfSFAiLCJDcmVhdGVkT</w:instrText>
          </w:r>
          <w:r>
            <w:instrText xml:space="preserve">24iOiIyMDIxLTEwLTA1VDE5OjU3OjIyIiwiTW9kaWZpZWRCeSI6Il9IUCIsIklkIjoiNTM2MGMxOWItNzNkOC00MzU1LWJmYzktZDQzNjFiZWE2ZTI5IiwiTW9kaWZpZWRPbiI6IjIwMjEtMTAtMDVUMTk6NTc6MjIiLCJQcm9qZWN0Ijp7IiRyZWYiOiI4In19XSwiUXVvdGF0aW9ucyI6W10sIlJhdGluZyI6MCwiUmVmZXJlbmNlVHlwZSI6I</w:instrText>
          </w:r>
          <w:r>
            <w:instrText xml:space="preserve">kJvb2siLCJTaG9ydFRpdGxlIjoiU3RvZXR6ZXIgMjAyMCDigJMgUmVncmVzc2lvbnNhbmFseXNlIGluIGRlciBlbXBpcmlzY2hlbiBXaXJ0c2NoYWZ0cyIsIlNob3J0VGl0bGVVcGRhdGVUeXBlIjowLCJTb3VyY2VPZkJpYmxpb2dyYXBoaWNJbmZvcm1hdGlvbiI6Imxpbmsuc3ByaW5nZXIuY29tIiwiU3RhdGljSWRzIjpbIjMyMjYxMDU4L</w:instrText>
          </w:r>
          <w:r>
            <w:instrText xml:space="preserve">TlhODktNDIyNS05YzFlLTVkZWE3M2FkMjJkZSJdLCJTdWJ0aXRsZSI6IktvbXBsZXhlIFZlcmZhaHJlbiIsIlRhYmxlT2ZDb250ZW50c0NvbXBsZXhpdHkiOjAsIlRhYmxlT2ZDb250ZW50c1NvdXJjZVRleHRGb3JtYXQiOjAsIlRhc2tzIjpbXSwiVGl0bGUiOiJSZWdyZXNzaW9uc2FuYWx5c2UgaW4gZGVyIGVtcGlyaXNjaGVuIFdpcnRzY</w:instrText>
          </w:r>
          <w:r>
            <w:instrText xml:space="preserve">2hhZnRzLSB1bmQgU296aWFsZm9yc2NodW5nIEJhbmQgMiIsIlRyYW5zbGF0b3JzIjpbXSwiWWVhciI6IjIwMjAiLCJZZWFyUmVzb2x2ZWQiOiIyMDIwIiwiQ3JlYXRlZEJ5IjoiX0hQIiwiQ3JlYXRlZE9uIjoiMjAyMS0xMC0wNVQxOTo1Mzo0NCIsIk1vZGlmaWVkQnkiOiJfSFAiLCJJZCI6IjRjMjY5Nzk0LWNjMGMtNDJhYS05NDdiLTZlZ</w:instrText>
          </w:r>
          <w:r>
            <w:instrText xml:space="preserve">jU0OWZlNzg5YiIsIk1vZGlmaWVkT24iOiIyMDIxLTEwLTA1VDE5OjU3OjIyIiwiUHJvamVjdCI6eyIkcmVmIjoiOCJ9fSwiVXNlTnVtYmVyaW5nVHlwZU9mUGFyZW50RG9jdW1lbnQiOmZhbHNlfV0sIkZvcm1hdHRlZFRleHQiOnsiJGlkIjoiMTMiLCJDb3VudCI6MSwiVGV4dFVuaXRzIjpbeyIkaWQiOiIxNCIsIkZvbnRTdHlsZSI6eyIka</w:instrText>
          </w:r>
          <w:r>
            <w:instrText xml:space="preserve">WQiOiIxNSIsIk5ldXRyYWwiOnRydWV9LCJSZWFkaW5nT3JkZXIiOjEsIlRleHQiOiIoU3RvZXR6ZXIgMjAyMCwgMjM3KSJ9XX0sIlRhZyI6IkNpdGF2aVBsYWNlaG9sZGVyIzlmZGM2OGU4LWVkYzUtNGM5YS04MGEwLWI1MzMxMTA5ZDQ2ZSIsIlRleHQiOiIoU3RvZXR6ZXIgMjAyMCwgMjM3KSIsIldBSVZlcnNpb24iOiI2LjEwLjAuMCJ9}</w:instrText>
          </w:r>
          <w:r>
            <w:fldChar w:fldCharType="separate"/>
          </w:r>
          <w:r>
            <w:t xml:space="preserve">(</w:t>
          </w:r>
          <w:r>
            <w:t xml:space="preserve">vgl. </w:t>
          </w:r>
          <w:r>
            <w:t xml:space="preserve">Stoetzer 2020, 237)</w:t>
          </w:r>
          <w:r>
            <w:fldChar w:fldCharType="end"/>
          </w:r>
        </w:sdtContent>
      </w:sdt>
      <w:r>
        <w:t xml:space="preserve">, wodurch</w:t>
      </w:r>
      <w:r>
        <w:t xml:space="preserve"> </w:t>
      </w:r>
      <w:r>
        <w:t xml:space="preserve">die Daten im Querschnitt betrachtet</w:t>
      </w:r>
      <w:r>
        <w:t xml:space="preserve"> werden</w:t>
      </w:r>
      <w:r>
        <w:t xml:space="preserve"> </w:t>
      </w:r>
      <w:sdt>
        <w:sdtPr>
          <w:alias w:val="To edit, see citavi.com/edit"/>
          <w15:appearance w15:val="boundingBox"/>
          <w:id w:val="-1661917589"/>
          <w:placeholder>
            <w:docPart w:val="DefaultPlaceholder_-1854013440"/>
          </w:placeholder>
          <w:tag w:val="CitaviPlaceholder#9b20bcf0-eca8-4c01-918f-23893d0995d8"/>
          <w:rPr/>
        </w:sdtPr>
        <w:sdtContent>
          <w:r>
            <w:fldChar w:fldCharType="begin"/>
          </w:r>
          <w:r>
            <w:instrText xml:space="preserve">ADDIN CitaviPlaceholder{eyIkaWQiOiIxIiwiJHR5cGUiOiJTd2lzc0FjYWRlbWljLkNpdGF2aS5DaXRhdGlvbnMuV29yZFBsYWNlaG9sZGVyLCBTd2lzc0FjYWRlbWljL</w:instrText>
          </w:r>
          <w:r>
            <w:instrText xml:space="preserve">kNpdGF2aSIsIkVudHJpZXMiOlt7IiRpZCI6IjIiLCIkdHlwZSI6IlN3aXNzQWNhZGVtaWMuQ2l0YXZpLkNpdGF0aW9ucy5Xb3JkUGxhY2Vob2xkZXJFbnRyeSwgU3dpc3NBY2FkZW1pYy5DaXRhdmkiLCJJZCI6IjU3ZGM2MjEwLTcwMDItNDQwMy04MGMwLTA1MWY5MThlMThhNSIsIlJhbmdlTGVuZ3RoIjozOSwiUmVmZXJlbmNlSWQiOiJmN</w:instrText>
          </w:r>
          <w:r>
            <w:instrText xml:space="preserve">2E1YmFlNS02ZWZlLTQ5ZGQtYTZkMS1mMGIwMDFkMDI2OGUiLCJQYWdlUmFuZ2UiOnsiJGlkIjoiMyIsIiR0eXBlIjoiU3dpc3NBY2FkZW1pYy5QYWdlUmFuZ2UsIFN3aXNzQWNhZGVtaWMiLCJFbmRQYWdlIjp7IiRpZCI6IjQiLCIkdHlwZSI6IlN3aXNzQWNhZGVtaWMuUGFnZU51bWJlciwgU3dpc3NBY2FkZW1pYyIsIklzRnVsbHlOdW1lc</w:instrText>
          </w:r>
          <w:r>
            <w:instrText xml:space="preserve">mljIjpmYWxzZSwiTnVtYmVyaW5nVHlwZSI6MCwiTnVtZXJhbFN5c3RlbSI6MH0sIk51bWJlcmluZ1R5cGUiOjAsIk51bWVyYWxTeXN0ZW0iOjAsIk9yaWdpbmFsU3RyaW5nIjoiMjciLCJTdGFydFBhZ2UiOnsiJGlkIjoiNSIsIiR0eXBlIjoiU3dpc3NBY2FkZW1pYy5QYWdlTnVtYmVyLCBTd2lzc0FjYWRlbWljIiwiSXNGdWxseU51bWVya</w:instrText>
          </w:r>
          <w:r>
            <w:instrText xml:space="preserve">WMiOnRydWUsIk51bWJlciI6MjcsIk51bWJlcmluZ1R5cGUiOjAsIk51bWVyYWxTeXN0ZW0iOjAsIk9yaWdpbmFsU3RyaW5nIjoiMjciLCJQcmV0dHlTdHJpbmciOiIyNyJ9fSwiUHJlZml4IjoidmdsLiAiLCJSZWZlcmVuY2UiOnsiJGlkIjoiNiIsIiR0eXBlIjoiU3dpc3NBY2FkZW1pYy5DaXRhdmkuUmVmZXJlbmNlLCBTd2lzc0FjYWRlb</w:instrText>
          </w:r>
          <w:r>
            <w:instrText xml:space="preserve">WljLkNpdGF2aSIsIkFic3RyYWN0Q29tcGxleGl0eSI6MCwiQWJzdHJhY3RTb3VyY2VUZXh0Rm9ybWF0IjowLCJBdXRob3JzIjpbeyIkaWQiOiI3IiwiJHR5cGUiOiJTd2lzc0FjYWRlbWljLkNpdGF2aS5QZXJzb24sIFN3aXNzQWNhZGVtaWMuQ2l0YXZpIiwiRmlyc3ROYW1lIjoiTWFyY28iLCJMYXN0TmFtZSI6IkdpZXNzZWxtYW5uIiwiU</w:instrText>
          </w:r>
          <w:r>
            <w:instrText xml:space="preserve">HJvdGVjdGVkIjpmYWxzZSwiU2V4IjoyLCJDcmVhdGVkQnkiOiJfTGVlbmEgTWFhw58iLCJDcmVhdGVkT24iOiIyMDIxLTEwLTI1VDEwOjU0OjQ5IiwiTW9kaWZpZWRCeSI6Il9MZWVuYSBNYWHDnyIsIklkIjoiM2ZjMDc3NzYtMzU4OC00Mjg2LThiNmItMDU2MTIwMDk5Mzg2IiwiTW9kaWZpZWRPbiI6IjIwMjEtMTAtMjVUMTA6NTQ6NDkiL</w:instrText>
          </w:r>
          <w:r>
            <w:instrText xml:space="preserve">CJQcm9qZWN0Ijp7IiRpZCI6IjgiLCIkdHlwZSI6IlN3aXNzQWNhZGVtaWMuQ2l0YXZpLlByb2plY3QsIFN3aXNzQWNhZGVtaWMuQ2l0YXZpIn19LHsiJGlkIjoiOSIsIiR0eXBlIjoiU3dpc3NBY2FkZW1pYy5DaXRhdmkuUGVyc29uLCBTd2lzc0FjYWRlbWljLkNpdGF2aSIsIkZpcnN0TmFtZSI6Ik1pY2hhZWwiLCJMYXN0TmFtZSI6Ildpb</w:instrText>
          </w:r>
          <w:r>
            <w:instrText xml:space="preserve">mR6aW8iLCJQcm90ZWN0ZWQiOmZhbHNlLCJTZXgiOjIsIkNyZWF0ZWRCeSI6Il9MZWVuYSBNYWHDnyIsIkNyZWF0ZWRPbiI6IjIwMjEtMTAtMjVUMTA6NTQ6NDkiLCJNb2RpZmllZEJ5IjoiX0xlZW5hIE1hYcOfIiwiSWQiOiJjOTU1MWIzOS05MzZjLTQyYTgtYjEzMC0zZGVkYzc1NjgyOTEiLCJNb2RpZmllZE9uIjoiMjAyMS0xMC0yNVQxM</w:instrText>
          </w:r>
          <w:r>
            <w:instrText xml:space="preserve">Do1NDo0OSIsIlByb2plY3QiOnsiJHJlZiI6IjgifX1dLCJDaXRhdGlvbktleVVwZGF0ZVR5cGUiOjAsIkNvbGxhYm9yYXRvcnMiOltdLCJDb3ZlclBhdGgiOnsiJGlkIjoiMTAiLCIkdHlwZSI6IlN3aXNzQWNhZGVtaWMuQ2l0YXZpLkxpbmtlZFJlc291cmNlLCBTd2lzc0FjYWRlbWljLkNpdGF2aSIsIkxpbmtlZFJlc291cmNlVHlwZSI6M</w:instrText>
          </w:r>
          <w:r>
            <w:instrText xml:space="preserve">iwiT3JpZ2luYWxTdHJpbmciOiJDOlxcVXNlcnNcXEhQXFxBcHBEYXRhXFxMb2NhbFxcVGVtcFxcaG91MmN2dmsuanBnIiwiVXJpU3RyaW5nIjoiZjdhNWJhZTUtNmVmZS00OWRkLWE2ZDEtZjBiMDAxZDAyNjhlIiwiTGlua2VkUmVzb3VyY2VTdGF0dXMiOjgsIlByb3BlcnRpZXMiOnsiJGlkIjoiMTEiLCIkdHlwZSI6IlN3aXNzQWNhZGVta</w:instrText>
          </w:r>
          <w:r>
            <w:instrText xml:space="preserve">WMuQ2l0YXZpLkxpbmtlZFJlc291cmNlUHJvcGVydGllcywgU3dpc3NBY2FkZW1pYy5DaXRhdmkifSwiU3luY0ZvbGRlclR5cGUiOjAsIklzTG9jYWxDbG91ZFByb2plY3RGaWxlTGluayI6ZmFsc2UsIklzQ2xvdWRSZXN0b3JlIjpmYWxzZSwiSXNDbG91ZENvcHkiOmZhbHNlLCJBdHRhY2htZW50Rm9sZGVyV2FzSW5GYWxsYmFja01vZGUiO</w:instrText>
          </w:r>
          <w:r>
            <w:instrText xml:space="preserve">mZhbHNlfSwiRG9pIjoiMTAuMTAwNy85NzgtMy01MzEtMTg2OTUtNSIsIkVkaXRvcnMiOltdLCJFdmFsdWF0aW9uQ29tcGxleGl0eSI6MCwiRXZhbHVhdGlvblNvdXJjZVRleHRGb3JtYXQiOjAsIkdyb3VwcyI6W10sIkhhc0xhYmVsMSI6ZmFsc2UsIkhhc0xhYmVsMiI6ZmFsc2UsIklzYm4iOiI5NzgtMy01MzEtMTg2OTQtOCIsIktleXdvc</w:instrText>
          </w:r>
          <w:r>
            <w:instrText xml:space="preserve">mRzIjpbXSwiTG9jYXRpb25zIjpbeyIkaWQiOiIxMiIsIiR0eXBlIjoiU3dpc3NBY2FkZW1pYy5DaXRhdmkuTG9jYXRpb24sIFN3aXNzQWNhZGVtaWMuQ2l0YXZpIiwiQWRkcmVzcyI6eyIkaWQiOiIxMyIsIiR0eXBlIjoiU3dpc3NBY2FkZW1pYy5DaXRhdmkuTGlua2VkUmVzb3VyY2UsIFN3aXNzQWNhZGVtaWMuQ2l0YXZpIiwiTGlua2VkU</w:instrText>
          </w:r>
          <w:r>
            <w:instrText xml:space="preserve">mVzb3VyY2VUeXBlIjo1LCJPcmlnaW5hbFN0cmluZyI6IjEwLjEwMDcvOTc4LTMtNTMxLTE4Njk1LTUiLCJVcmlTdHJpbmciOiJodHRwczovL2RvaS5vcmcvMTAuMTAwNy85NzgtMy01MzEtMTg2OTUtNSIsIkxpbmtlZFJlc291cmNlU3RhdHVzIjo4LCJQcm9wZXJ0aWVzIjp7IiRpZCI6IjE0IiwiJHR5cGUiOiJTd2lzc0FjYWRlbWljLkNpd</w:instrText>
          </w:r>
          <w:r>
            <w:instrText xml:space="preserve">GF2aS5MaW5rZWRSZXNvdXJjZVByb3BlcnRpZXMsIFN3aXNzQWNhZGVtaWMuQ2l0YXZpIn0sIlN5bmNGb2xkZXJUeXBlIjowLCJJc0xvY2FsQ2xvdWRQcm9qZWN0RmlsZUxpbmsiOmZhbHNlLCJJc0Nsb3VkUmVzdG9yZSI6ZmFsc2UsIklzQ2xvdWRDb3B5IjpmYWxzZSwiQXR0YWNobWVudEZvbGRlcldhc0luRmFsbGJhY2tNb2RlIjpmYWxzZ</w:instrText>
          </w:r>
          <w:r>
            <w:instrText xml:space="preserve">X0sIkFubm90YXRpb25zIjpbXSwiTG9jYXRpb25UeXBlIjowLCJNaXJyb3JzUmVmZXJlbmNlUHJvcGVydHlJZCI6MTI4LCJDcmVhdGVkQnkiOiJfTGVlbmEgTWFhw58iLCJDcmVhdGVkT24iOiIyMDIxLTEwLTI1VDEwOjU0OjQ5IiwiTW9kaWZpZWRCeSI6Il9MZWVuYSBNYWHDnyIsIklkIjoiZjg4OGNkOWItY2Q4YS00ODNkLTk1MDAtMjc5M</w:instrText>
          </w:r>
          <w:r>
            <w:instrText xml:space="preserve">2MzNmUzZjY4IiwiTW9kaWZpZWRPbiI6IjIwMjEtMTAtMjVUMTA6NTQ6NDkiLCJQcm9qZWN0Ijp7IiRyZWYiOiI4In19XSwiT3JnYW5pemF0aW9ucyI6W10sIk90aGVyc0ludm9sdmVkIjpbXSwiUGxhY2VPZlB1YmxpY2F0aW9uIjoiV2llc2JhZGVuIiwiUHVibGlzaGVycyI6W3siJGlkIjoiMTUiLCIkdHlwZSI6IlN3aXNzQWNhZGVtaWMuQ</w:instrText>
          </w:r>
          <w:r>
            <w:instrText xml:space="preserve">2l0YXZpLlB1Ymxpc2hlciwgU3dpc3NBY2FkZW1pYy5DaXRhdmkiLCJOYW1lIjoiVlMgVmVybGFnIGbDvHIgU296aWFsd2lzc2Vuc2NoYWZ0ZW4iLCJQcm90ZWN0ZWQiOmZhbHNlLCJDcmVhdGVkQnkiOiJfTGVlbmEgTWFhw58iLCJDcmVhdGVkT24iOiIyMDIxLTEwLTI1VDEwOjU0OjQ5IiwiTW9kaWZpZWRCeSI6Il9MZWVuYSBNYWHDnyIsI</w:instrText>
          </w:r>
          <w:r>
            <w:instrText xml:space="preserve">klkIjoiYzgzY2E1ZmItYmRhNS00ZDY3LTlkMDYtODEyNjA2ZDk3OGYxIiwiTW9kaWZpZWRPbiI6IjIwMjEtMTAtMjVUMTA6NTQ6NDkiLCJQcm9qZWN0Ijp7IiRyZWYiOiI4In19XSwiUXVvdGF0aW9ucyI6W10sIlJhdGluZyI6MCwiUmVmZXJlbmNlVHlwZSI6IkJvb2siLCJTaG9ydFRpdGxlIjoiR2llc3NlbG1hbm4sIFdpbmR6aW8gMjAxM</w:instrText>
          </w:r>
          <w:r>
            <w:instrText xml:space="preserve">iDigJMgUmVncmVzc2lvbnNtb2RlbGxlIHp1ciBBbmFseXNlIHZvbiBQYW5lbGRhdGVuIiwiU2hvcnRUaXRsZVVwZGF0ZVR5cGUiOjAsIlNvdXJjZU9mQmlibGlvZ3JhcGhpY0luZm9ybWF0aW9uIjoiQ3Jvc3NSZWYiLCJTdGF0aWNJZHMiOlsiODUwODVmYmItOTM3My00OTQ0LTgzYTEtN2U3NjJjMDQ4M2M3Il0sIlRhYmxlT2ZDb250ZW50c</w:instrText>
          </w:r>
          <w:r>
            <w:instrText xml:space="preserve">0NvbXBsZXhpdHkiOjAsIlRhYmxlT2ZDb250ZW50c1NvdXJjZVRleHRGb3JtYXQiOjAsIlRhc2tzIjpbXSwiVGl0bGUiOiJSZWdyZXNzaW9uc21vZGVsbGUgenVyIEFuYWx5c2Ugdm9uIFBhbmVsZGF0ZW4iLCJUcmFuc2xhdG9ycyI6W10sIlllYXIiOiIyMDEyIiwiWWVhclJlc29sdmVkIjoiMjAxMiIsIkNyZWF0ZWRCeSI6Il9MZWVuYSBNY</w:instrText>
          </w:r>
          <w:r>
            <w:instrText xml:space="preserve">WHDnyIsIkNyZWF0ZWRPbiI6IjIwMjEtMTAtMjVUMTA6NTQ6NDkiLCJNb2RpZmllZEJ5IjoiX0xlZW5hIE1hYcOfIiwiSWQiOiJmN2E1YmFlNS02ZWZlLTQ5ZGQtYTZkMS1mMGIwMDFkMDI2OGUiLCJNb2RpZmllZE9uIjoiMjAyMS0xMC0yNVQxMDo1NDo0OSIsIlByb2plY3QiOnsiJHJlZiI6IjgifX0sIlVzZU51bWJlcmluZ1R5cGVPZlBhc</w:instrText>
          </w:r>
          <w:r>
            <w:instrText xml:space="preserve">mVudERvY3VtZW50IjpmYWxzZSwiVXNlU3RhbmRhcmRQcmVmaXgiOmZhbHNlLCJVc2VTdGFuZGFyZFN1ZmZpeCI6ZmFsc2V9XSwiRm9ybWF0dGVkVGV4dCI6eyIkaWQiOiIxNiIsIkNvdW50IjoxLCJUZXh0VW5pdHMiOlt7IiRpZCI6IjE3IiwiRm9udFN0eWxlIjp7IiRpZCI6IjE4IiwiTmV1dHJhbCI6dHJ1ZX0sIlJlYWRpbmdPcmRlciI6M</w:instrText>
          </w:r>
          <w:r>
            <w:instrText xml:space="preserve">SwiVGV4dCI6Iih2Z2wuIEdpZXNzZWxtYW5uIHVuZCBXaW5kemlvIDIwMTIsIDI3KSJ9XX0sIlRhZyI6IkNpdGF2aVBsYWNlaG9sZGVyIzliMjBiY2YwLWVjYTgtNGMwMS05MThmLTIzODkzZDA5OTVkOCIsIlRleHQiOiIodmdsLiBHaWVzc2VsbWFubiB1bmQgV2luZHppbyAyMDEyLCAyNykiLCJXQUlWZXJzaW9uIjoiNi4xMC4wLjAifQ==}</w:instrText>
          </w:r>
          <w:r>
            <w:fldChar w:fldCharType="separate"/>
          </w:r>
          <w:r>
            <w:t xml:space="preserve">(vgl. Giesselmann und Windzio 2012, 27)</w:t>
          </w:r>
          <w:r>
            <w:fldChar w:fldCharType="end"/>
          </w:r>
        </w:sdtContent>
      </w:sdt>
      <w:r>
        <w:t xml:space="preserve">. F</w:t>
      </w:r>
      <w:r>
        <w:t xml:space="preserve">ür die Arbeit</w:t>
      </w:r>
      <w:r>
        <w:t xml:space="preserve"> bedeutet dies</w:t>
      </w:r>
      <w:r>
        <w:t xml:space="preserve">, dass Individuen mit mehreren </w:t>
      </w:r>
      <w:r>
        <w:t xml:space="preserve">Partnerschaften </w:t>
      </w:r>
      <w:r>
        <w:t xml:space="preserve">zu unterschiedlichen Zeitpunkten unterstellt wird, dass die Beziehungen von unterschiedlichen Personen und nicht </w:t>
      </w:r>
      <w:r>
        <w:t xml:space="preserve">von </w:t>
      </w:r>
      <w:r>
        <w:t xml:space="preserve">derselben Beobachtungseinheit stammen </w:t>
      </w:r>
      <w:sdt>
        <w:sdtPr>
          <w:alias w:val="To edit, see citavi.com/edit"/>
          <w15:appearance w15:val="boundingBox"/>
          <w:id w:val="12428009"/>
          <w:placeholder>
            <w:docPart w:val="DefaultPlaceholder_-1854013440"/>
          </w:placeholder>
          <w:tag w:val="CitaviPlaceholder#f5ba6a4d-ca85-4506-aab3-8b924332005c"/>
          <w:rPr/>
        </w:sdtPr>
        <w:sdtContent>
          <w:r>
            <w:fldChar w:fldCharType="begin"/>
          </w:r>
          <w:r>
            <w:instrText xml:space="preserve">ADDIN CitaviPlaceholder{eyIkaWQiO</w:instrText>
          </w:r>
          <w:r>
            <w:instrText xml:space="preserve">iIxIiwiJHR5cGUiOiJTd2lzc0FjYWRlbWljLkNpdGF2aS5DaXRhdGlvbnMuV29yZFBsYWNlaG9sZGVyLCBTd2lzc0FjYWRlbWljLkNpdGF2aSIsIkVudHJpZXMiOlt7IiRpZCI6IjIiLCIkdHlwZSI6IlN3aXNzQWNhZGVtaWMuQ2l0YXZpLkNpdGF0aW9ucy5Xb3JkUGxhY2Vob2xkZXJFbnRyeSwgU3dpc3NBY2FkZW1pYy5DaXRhdmkiLCJJZ</w:instrText>
          </w:r>
          <w:r>
            <w:instrText xml:space="preserve">CI6IjZmZThkYzY3LTJjZDctNDUxYS1hNjJmLTcwY2FlZTIxNjdhNyIsIlJhbmdlTGVuZ3RoIjoxNCwiUmVmZXJlbmNlSWQiOiIwNDNhZWExMi1iNDM2LTQ1ZTctOTc4Yi0xZWE3Y2IzMTFjYTQiLCJQYWdlUmFuZ2UiOnsiJGlkIjoiMyIsIiR0eXBlIjoiU3dpc3NBY2FkZW1pYy5QYWdlUmFuZ2UsIFN3aXNzQWNhZGVtaWMiLCJFbmRQYWdlI</w:instrText>
          </w:r>
          <w:r>
            <w:instrText xml:space="preserve">jp7IiRpZCI6IjQiLCIkdHlwZSI6IlN3aXNzQWNhZGVtaWMuUGFnZU51bWJlciwgU3dpc3NBY2FkZW1pYyIsIklzRnVsbHlOdW1lcmljIjpmYWxzZSwiTnVtYmVyaW5nVHlwZSI6MCwiTnVtZXJhbFN5c3RlbSI6MH0sIk51bWJlcmluZ1R5cGUiOjAsIk51bWVyYWxTeXN0ZW0iOjAsIk9yaWdpbmFsU3RyaW5nIjoiNyIsIlN0YXJ0UGFnZSI6e</w:instrText>
          </w:r>
          <w:r>
            <w:instrText xml:space="preserve">yIkaWQiOiI1IiwiJHR5cGUiOiJTd2lzc0FjYWRlbWljLlBhZ2VOdW1iZXIsIFN3aXNzQWNhZGVtaWMiLCJJc0Z1bGx5TnVtZXJpYyI6dHJ1ZSwiTnVtYmVyIjo3LCJOdW1iZXJpbmdUeXBlIjowLCJOdW1lcmFsU3lzdGVtIjowLCJPcmlnaW5hbFN0cmluZyI6IjciLCJQcmV0dHlTdHJpbmciOiI3In19LCJSZWZlcmVuY2UiOnsiJGlkIjoiN</w:instrText>
          </w:r>
          <w:r>
            <w:instrText xml:space="preserve">iIsIiR0eXBlIjoiU3dpc3NBY2FkZW1pYy5DaXRhdmkuUmVmZXJlbmNlLCBTd2lzc0FjYWRlbWljLkNpdGF2aSIsIkFic3RyYWN0Q29tcGxleGl0eSI6MCwiQWJzdHJhY3RTb3VyY2VUZXh0Rm9ybWF0IjowLCJBdXRob3JzIjpbeyIkaWQiOiI3IiwiJHR5cGUiOiJTd2lzc0FjYWRlbWljLkNpdGF2aS5QZXJzb24sIFN3aXNzQWNhZGVtaWMuQ</w:instrText>
          </w:r>
          <w:r>
            <w:instrText xml:space="preserve">2l0YXZpIiwiRmlyc3ROYW1lIjoiSHVuIiwiTGFzdE5hbWUiOiJQYXJrIiwiTWlkZGxlTmFtZSI6Ik0uIiwiUHJvdGVjdGVkIjpmYWxzZSwiU2V4IjowLCJDcmVhdGVkQnkiOiJfSFAiLCJDcmVhdGVkT24iOiIyMDIxLTEwLTA1VDIwOjE1OjU0IiwiTW9kaWZpZWRCeSI6Il9IUCIsIklkIjoiYTViMzM3MzYtOTFjOS00NGUxLWJlYTUtZThiM</w:instrText>
          </w:r>
          <w:r>
            <w:instrText xml:space="preserve">WQxOTEwZTUxIiwiTW9kaWZpZWRPbiI6IjIwMjEtMTAtMDVUMjA6MTU6NTQiLCJQcm9qZWN0Ijp7IiRpZCI6IjgiLCIkdHlwZSI6IlN3aXNzQWNhZGVtaWMuQ2l0YXZpLlByb2plY3QsIFN3aXNzQWNhZGVtaWMuQ2l0YXZpIn19XSwiQ2l0YXRpb25LZXlVcGRhdGVUeXBlIjowLCJDb2xsYWJvcmF0b3JzIjpbXSwiRWRpdG9ycyI6W10sIkV2Y</w:instrText>
          </w:r>
          <w:r>
            <w:instrText xml:space="preserve">Wx1YXRpb25Db21wbGV4aXR5IjowLCJFdmFsdWF0aW9uU291cmNlVGV4dEZvcm1hdCI6MCwiR3JvdXBzIjpbXSwiSGFzTGFiZWwxIjpmYWxzZSwiSGFzTGFiZWwyIjpmYWxzZSwiS2V5d29yZHMiOltdLCJMb2NhdGlvbnMiOlt7IiRpZCI6IjkiLCIkdHlwZSI6IlN3aXNzQWNhZGVtaWMuQ2l0YXZpLkxvY2F0aW9uLCBTd2lzc0FjYWRlbWljL</w:instrText>
          </w:r>
          <w:r>
            <w:instrText xml:space="preserve">kNpdGF2aSIsIkFkZHJlc3MiOnsiJGlkIjoiMTAiLCIkdHlwZSI6IlN3aXNzQWNhZGVtaWMuQ2l0YXZpLkxpbmtlZFJlc291cmNlLCBTd2lzc0FjYWRlbWljLkNpdGF2aSIsIkxpbmtlZFJlc291cmNlVHlwZSI6NSwiT3JpZ2luYWxTdHJpbmciOiJodHRwczovL3d3dy5pdWouYWMuanAvZmFjdWx0eS9rdWNjNjI1L21ldGhvZC9wYW5lbC9wY</w:instrText>
          </w:r>
          <w:r>
            <w:instrText xml:space="preserve">W5lbF9pdWoucGRmIiwiVXJpU3RyaW5nIjoiaHR0cHM6Ly93d3cuaXVqLmFjLmpwL2ZhY3VsdHkva3VjYzYyNS9tZXRob2QvcGFuZWwvcGFuZWxfaXVqLnBkZiIsIkxpbmtlZFJlc291cmNlU3RhdHVzIjo4LCJQcm9wZXJ0aWVzIjp7IiRpZCI6IjExIiwiJHR5cGUiOiJTd2lzc0FjYWRlbWljLkNpdGF2aS5MaW5rZWRSZXNvdXJjZVByb3Blc</w:instrText>
          </w:r>
          <w:r>
            <w:instrText xml:space="preserve">nRpZXMsIFN3aXNzQWNhZGVtaWMuQ2l0YXZpIn0sIlN5bmNGb2xkZXJUeXBlIjowLCJJc0xvY2FsQ2xvdWRQcm9qZWN0RmlsZUxpbmsiOmZhbHNlLCJJc0Nsb3VkUmVzdG9yZSI6ZmFsc2UsIklzQ2xvdWRDb3B5IjpmYWxzZSwiQXR0YWNobWVudEZvbGRlcldhc0luRmFsbGJhY2tNb2RlIjpmYWxzZX0sIkFubm90YXRpb25zIjpbXSwiTG9jY</w:instrText>
          </w:r>
          <w:r>
            <w:instrText xml:space="preserve">XRpb25UeXBlIjowLCJNaXJyb3JzUmVmZXJlbmNlUHJvcGVydHlJZCI6MTUxLCJDcmVhdGVkQnkiOiJfSFAiLCJDcmVhdGVkT24iOiIyMDIxLTEwLTA1VDIwOjAxOjI1IiwiTW9kaWZpZWRCeSI6Il9IUCIsIklkIjoiY2QxMjNhOTItMjNiMy00OGEyLThkODItYzI5OGI0NDhhZjE2IiwiTW9kaWZpZWRPbiI6IjIwMjEtMTAtMDVUMjA6MDE6M</w:instrText>
          </w:r>
          <w:r>
            <w:instrText xml:space="preserve">jUiLCJQcm9qZWN0Ijp7IiRyZWYiOiI4In19XSwiT25saW5lQWRkcmVzcyI6Imh0dHBzOi8vd3d3Lml1ai5hYy5qcC9mYWN1bHR5L2t1Y2M2MjUvbWV0aG9kL3BhbmVsL3BhbmVsX2l1ai5wZGYiLCJPcmdhbml6YXRpb25zIjpbXSwiT3RoZXJzSW52b2x2ZWQiOltdLCJQdWJsaXNoZXJzIjpbXSwiUXVvdGF0aW9ucyI6W10sIlJhdGluZyI6M</w:instrText>
          </w:r>
          <w:r>
            <w:instrText xml:space="preserve">CwiUmVmZXJlbmNlVHlwZSI6IkJvb2siLCJTaG9ydFRpdGxlIjoiUGFyayAyMDExIOKAkyBQcmFjdGljYWwgZ3VpZGVzIHRvIHBhbmVsIGRhdGEiLCJTaG9ydFRpdGxlVXBkYXRlVHlwZSI6MCwiU3RhdGljSWRzIjpbImM0YmU5ZTM0LTQ5ZTMtNDllNi1hMGJiLWQ1MDUzNjk0NWU2YiJdLCJUYWJsZU9mQ29udGVudHNDb21wbGV4aXR5IjowL</w:instrText>
          </w:r>
          <w:r>
            <w:instrText xml:space="preserve">CJUYWJsZU9mQ29udGVudHNTb3VyY2VUZXh0Rm9ybWF0IjowLCJUYXNrcyI6W10sIlRpdGxlIjoiUHJhY3RpY2FsIGd1aWRlcyB0byBwYW5lbCBkYXRhIG1vZGVsaW5nOiBBIHN0ZXAgYnkgc3RlcCBhbmFseXNpcyB1c2luZyBTdGF0YS4gVHV0b3JpYWwgd29ya2luZyBwYXBlciwgR3JhZHVhdGUgU2Nob29sIG9mIEludGVybmF0aW9uYWwgU</w:instrText>
          </w:r>
          <w:r>
            <w:instrText xml:space="preserve">mVsYXRpb25zLCBJbnRlcm5hdGlvbmFsIFVuaXZlcnNpdHkgb2YgSmFwYW4iLCJUcmFuc2xhdG9ycyI6W10sIlllYXIiOiIyMDExIiwiWWVhclJlc29sdmVkIjoiMjAxMSIsIkNyZWF0ZWRCeSI6Il9IUCIsIkNyZWF0ZWRPbiI6IjIwMjEtMTAtMDVUMjA6MDE6MDgiLCJNb2RpZmllZEJ5IjoiX0hQIiwiSWQiOiIwNDNhZWExMi1iNDM2LTQ1Z</w:instrText>
          </w:r>
          <w:r>
            <w:instrText xml:space="preserve">TctOTc4Yi0xZWE3Y2IzMTFjYTQiLCJNb2RpZmllZE9uIjoiMjAyMS0xMC0wNVQyMDoxNTo1NSIsIlByb2plY3QiOnsiJHJlZiI6IjgifX0sIlVzZU51bWJlcmluZ1R5cGVPZlBhcmVudERvY3VtZW50IjpmYWxzZX1dLCJGb3JtYXR0ZWRUZXh0Ijp7IiRpZCI6IjEyIiwiQ291bnQiOjEsIlRleHRVbml0cyI6W3siJGlkIjoiMTMiLCJGb250U</w:instrText>
          </w:r>
          <w:r>
            <w:instrText xml:space="preserve">3R5bGUiOnsiJGlkIjoiMTQiLCJOZXV0cmFsIjp0cnVlfSwiUmVhZGluZ09yZGVyIjoxLCJUZXh0IjoiKFBhcmsgMjAxMSwgNykifV19LCJUYWciOiJDaXRhdmlQbGFjZWhvbGRlciNmNWJhNmE0ZC1jYTg1LTQ1MDYtYWFiMy04YjkyNDMzMjAwNWMiLCJUZXh0IjoiKFBhcmsgMjAxMSwgNykiLCJXQUlWZXJzaW9uIjoiNi4xMC4wLjAifQ==}</w:instrText>
          </w:r>
          <w:r>
            <w:fldChar w:fldCharType="separate"/>
          </w:r>
          <w:r>
            <w:t xml:space="preserve">(Park 2011, 7)</w:t>
          </w:r>
          <w:r>
            <w:fldChar w:fldCharType="end"/>
          </w:r>
        </w:sdtContent>
      </w:sdt>
      <w:r>
        <w:t xml:space="preserve">. </w:t>
      </w:r>
      <w:r>
        <w:t xml:space="preserve">Im Rahmen der Analyse wird zwischen einem Online</w:t>
      </w:r>
      <w:r>
        <w:t xml:space="preserve">-</w:t>
      </w:r>
      <w:r>
        <w:t xml:space="preserve"> und einem Offline-Kennlernort unterschieden. </w:t>
      </w:r>
      <w:r>
        <w:t xml:space="preserve">Mit der </w:t>
      </w:r>
      <w:r>
        <w:t xml:space="preserve">Schätzung der </w:t>
      </w:r>
      <w:r>
        <w:t xml:space="preserve">Koeffizienten wird berechnet, ob und inwiefern sich die beiden untersuchten Gruppen </w:t>
      </w:r>
      <w:r>
        <w:t xml:space="preserve">in den Distanzen bei der Paarbildung </w:t>
      </w:r>
      <w:r>
        <w:t xml:space="preserve">voneinander unterscheiden</w:t>
      </w:r>
      <w:r>
        <w:t xml:space="preserve"> </w:t>
      </w:r>
      <w:sdt>
        <w:sdtPr>
          <w:alias w:val="To edit, see citavi.com/edit"/>
          <w15:appearance w15:val="boundingBox"/>
          <w:id w:val="-755747262"/>
          <w:placeholder>
            <w:docPart w:val="DefaultPlaceholder_-1854013440"/>
          </w:placeholder>
          <w:tag w:val="CitaviPlaceholder#3c686f6b-7e08-4b36-a040-7f9da96fe1e3"/>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w:instrText>
          </w:r>
          <w:r>
            <w:instrText xml:space="preserve">GF0aW9ucy5Xb3JkUGxhY2Vob2xkZXJFbnRyeSwgU3dpc3NBY2FkZW1pYy5DaXRhdmkiLCJJZCI6IjMwNDRkYjYwLWFhZmMtNGRhMy1iYmZkLWU2NzBiODY3ZjUzMiIsIlJhbmdlTGVuZ3RoIjoyMiwiUmVmZXJlbmNlSWQiOiI0YzI2OTc5NC1jYzBjLTQyYWEtOTQ3Yi02ZWY1NDlmZTc4OWIiLCJQYWdlUmFuZ2UiOnsiJGlkIjoiMyIsIiR0e</w:instrText>
          </w:r>
          <w:r>
            <w:instrText xml:space="preserve">XBlIjoiU3dpc3NBY2FkZW1pYy5QYWdlUmFuZ2UsIFN3aXNzQWNhZGVtaWMiLCJFbmRQYWdlIjp7IiRpZCI6IjQiLCIkdHlwZSI6IlN3aXNzQWNhZGVtaWMuUGFnZU51bWJlciwgU3dpc3NBY2FkZW1pYyIsIklzRnVsbHlOdW1lcmljIjpmYWxzZSwiTnVtYmVyaW5nVHlwZSI6MCwiTnVtZXJhbFN5c3RlbSI6MH0sIk51bWJlcmluZ1R5cGUiO</w:instrText>
          </w:r>
          <w:r>
            <w:instrText xml:space="preserve">jAsIk51bWVyYWxTeXN0ZW0iOi0xLCJPcmlnaW5hbFN0cmluZyI6IjIzOGYuIiwiU3RhcnRQYWdlIjp7IiRpZCI6IjUiLCIkdHlwZSI6IlN3aXNzQWNhZGVtaWMuUGFnZU51bWJlciwgU3dpc3NBY2FkZW1pYyIsIklzRnVsbHlOdW1lcmljIjpmYWxzZSwiTnVtYmVyIjoyMzgsIk51bWJlcmluZ1R5cGUiOjAsIk51bWVyYWxTeXN0ZW0iOi0xL</w:instrText>
          </w:r>
          <w:r>
            <w:instrText xml:space="preserve">CJPcmlnaW5hbFN0cmluZyI6IjIzOGYuIiwiUHJldHR5U3RyaW5nIjoiMjM4Zi4ifX0sIlJlZmVyZW5jZSI6eyIkaWQiOiI2IiwiJHR5cGUiOiJTd2lzc0FjYWRlbWljLkNpdGF2aS5SZWZlcmVuY2UsIFN3aXNzQWNhZGVtaWMuQ2l0YXZpIiwiQWJzdHJhY3RDb21wbGV4aXR5IjowLCJBYnN0cmFjdFNvdXJjZVRleHRGb3JtYXQiOjAsIkF1d</w:instrText>
          </w:r>
          <w:r>
            <w:instrText xml:space="preserve">GhvcnMiOlt7IiRpZCI6IjciLCIkdHlwZSI6IlN3aXNzQWNhZGVtaWMuQ2l0YXZpLlBlcnNvbiwgU3dpc3NBY2FkZW1pYy5DaXRhdmkiLCJGaXJzdE5hbWUiOiJNYXR0aGlhcy1XLiIsIkxhc3ROYW1lIjoiU3RvZXR6ZXIiLCJQcm90ZWN0ZWQiOmZhbHNlLCJTZXgiOjAsIkNyZWF0ZWRCeSI6Il9IUCIsIkNyZWF0ZWRPbiI6IjIwMjEtMTAtM</w:instrText>
          </w:r>
          <w:r>
            <w:instrText xml:space="preserve">DVUMTk6NTQ6MjYiLCJNb2RpZmllZEJ5IjoiX0hQIiwiSWQiOiJlNGRlMDVmYi05M2NkLTQ4NzUtODNkMi1lMTQyYTM3NmE4MjMiLCJNb2RpZmllZE9uIjoiMjAyMS0xMC0wNVQxOTo1NDoyNiIsIlByb2plY3QiOnsiJGlkIjoiOCIsIiR0eXBlIjoiU3dpc3NBY2FkZW1pYy5DaXRhdmkuUHJvamVjdCwgU3dpc3NBY2FkZW1pYy5DaXRhdmkif</w:instrText>
          </w:r>
          <w:r>
            <w:instrText xml:space="preserve">X1dLCJDaXRhdGlvbktleVVwZGF0ZVR5cGUiOjAsIkNvbGxhYm9yYXRvcnMiOltdLCJEYXRlIjoiMDUuMTAuMjAyMSIsIkVkaXRvcnMiOltdLCJFdmFsdWF0aW9uQ29tcGxleGl0eSI6MCwiRXZhbHVhdGlvblNvdXJjZVRleHRGb3JtYXQiOjAsIkdyb3VwcyI6W10sIkhhc0xhYmVsMSI6ZmFsc2UsIkhhc0xhYmVsMiI6ZmFsc2UsIktleXdvc</w:instrText>
          </w:r>
          <w:r>
            <w:instrText xml:space="preserve">mRzIjpbXSwiTG9jYXRpb25zIjpbeyIkaWQiOiI5IiwiJHR5cGUiOiJTd2lzc0FjYWRlbWljLkNpdGF2aS5Mb2NhdGlvbiwgU3dpc3NBY2FkZW1pYy5DaXRhdmkiLCJBZGRyZXNzIjp7IiRpZCI6IjEwIiwiJHR5cGUiOiJTd2lzc0FjYWRlbWljLkNpdGF2aS5MaW5rZWRSZXNvdXJjZSwgU3dpc3NBY2FkZW1pYy5DaXRhdmkiLCJMaW5rZWRSZ</w:instrText>
          </w:r>
          <w:r>
            <w:instrText xml:space="preserve">XNvdXJjZVR5cGUiOjUsIk9yaWdpbmFsU3RyaW5nIjoiaHR0cHM6Ly9saW5rLnNwcmluZ2VyLmNvbS9ib29rLzEwLjEwMDclMkY5NzgtMy02NjItNjE0MzgtOSIsIlVyaVN0cmluZyI6Imh0dHBzOi8vbGluay5zcHJpbmdlci5jb20vYm9vay8xMC4xMDA3JTJGOTc4LTMtNjYyLTYxNDM4LTkiLCJMaW5rZWRSZXNvdXJjZVN0YXR1cyI6OCwiU</w:instrText>
          </w:r>
          <w:r>
            <w:instrText xml:space="preserve">HJvcGVydGllcyI6eyIkaWQiOiIxMSIsIiR0eXBlIjoiU3dpc3NBY2FkZW1pYy5DaXRhdmkuTGlua2VkUmVzb3VyY2VQcm9wZXJ0aWVzLCBTd2lzc0FjYWRlbWljLkNpdGF2aSJ9LCJTeW5jRm9sZGVyVHlwZSI6MCwiSXNMb2NhbENsb3VkUHJvamVjdEZpbGVMaW5rIjpmYWxzZSwiSXNDbG91ZFJlc3RvcmUiOmZhbHNlLCJJc0Nsb3VkQ29we</w:instrText>
          </w:r>
          <w:r>
            <w:instrText xml:space="preserve">SI6ZmFsc2UsIkF0dGFjaG1lbnRGb2xkZXJXYXNJbkZhbGxiYWNrTW9kZSI6ZmFsc2V9LCJBbm5vdGF0aW9ucyI6W10sIkxvY2F0aW9uVHlwZSI6MCwiTWlycm9yc1JlZmVyZW5jZVByb3BlcnR5SWQiOjExLCJDcmVhdGVkQnkiOiJfSFAiLCJDcmVhdGVkT24iOiIyMDIxLTEwLTA1VDE5OjUzOjQ0IiwiTW9kaWZpZWRCeSI6Il9IUCIsIklkI</w:instrText>
          </w:r>
          <w:r>
            <w:instrText xml:space="preserve">joiYTJkN2E4NTAtNjA0NC00N2Y1LWI1NjgtYWM3ZTM3OGJmN2YzIiwiTW9kaWZpZWRPbiI6IjIwMjEtMTAtMDVUMTk6NTM6NTciLCJQcm9qZWN0Ijp7IiRyZWYiOiI4In19XSwiT3JnYW5pemF0aW9ucyI6W10sIk90aGVyc0ludm9sdmVkIjpbXSwiUGxhY2VPZlB1YmxpY2F0aW9uIjoiQmVybGluIiwiUHVibGlzaGVycyI6W3siJGlkIjoiM</w:instrText>
          </w:r>
          <w:r>
            <w:instrText xml:space="preserve">TIiLCIkdHlwZSI6IlN3aXNzQWNhZGVtaWMuQ2l0YXZpLlB1Ymxpc2hlciwgU3dpc3NBY2FkZW1pYy5DaXRhdmkiLCJOYW1lIjoiU3ByaW5nZXJHYWJsZXIiLCJQcm90ZWN0ZWQiOmZhbHNlLCJDcmVhdGVkQnkiOiJfSFAiLCJDcmVhdGVkT24iOiIyMDIxLTEwLTA1VDE5OjU3OjIyIiwiTW9kaWZpZWRCeSI6Il9IUCIsIklkIjoiNTM2MGMxO</w:instrText>
          </w:r>
          <w:r>
            <w:instrText xml:space="preserve">WItNzNkOC00MzU1LWJmYzktZDQzNjFiZWE2ZTI5IiwiTW9kaWZpZWRPbiI6IjIwMjEtMTAtMDVUMTk6NTc6MjIiLCJQcm9qZWN0Ijp7IiRyZWYiOiI4In19XSwiUXVvdGF0aW9ucyI6W10sIlJhdGluZyI6MCwiUmVmZXJlbmNlVHlwZSI6IkJvb2siLCJTaG9ydFRpdGxlIjoiU3RvZXR6ZXIgMjAyMCDigJMgUmVncmVzc2lvbnNhbmFseXNlI</w:instrText>
          </w:r>
          <w:r>
            <w:instrText xml:space="preserve">GluIGRlciBlbXBpcmlzY2hlbiBXaXJ0c2NoYWZ0cyIsIlNob3J0VGl0bGVVcGRhdGVUeXBlIjowLCJTb3VyY2VPZkJpYmxpb2dyYXBoaWNJbmZvcm1hdGlvbiI6Imxpbmsuc3ByaW5nZXIuY29tIiwiU3RhdGljSWRzIjpbIjMyMjYxMDU4LTlhODktNDIyNS05YzFlLTVkZWE3M2FkMjJkZSJdLCJTdWJ0aXRsZSI6IktvbXBsZXhlIFZlcmZha</w:instrText>
          </w:r>
          <w:r>
            <w:instrText xml:space="preserve">HJlbiIsIlRhYmxlT2ZDb250ZW50c0NvbXBsZXhpdHkiOjAsIlRhYmxlT2ZDb250ZW50c1NvdXJjZVRleHRGb3JtYXQiOjAsIlRhc2tzIjpbXSwiVGl0bGUiOiJSZWdyZXNzaW9uc2FuYWx5c2UgaW4gZGVyIGVtcGlyaXNjaGVuIFdpcnRzY2hhZnRzLSB1bmQgU296aWFsZm9yc2NodW5nIEJhbmQgMiIsIlRyYW5zbGF0b3JzIjpbXSwiWWVhc</w:instrText>
          </w:r>
          <w:r>
            <w:instrText xml:space="preserve">iI6IjIwMjAiLCJZZWFyUmVzb2x2ZWQiOiIyMDIwIiwiQ3JlYXRlZEJ5IjoiX0hQIiwiQ3JlYXRlZE9uIjoiMjAyMS0xMC0wNVQxOTo1Mzo0NCIsIk1vZGlmaWVkQnkiOiJfSFAiLCJJZCI6IjRjMjY5Nzk0LWNjMGMtNDJhYS05NDdiLTZlZjU0OWZlNzg5YiIsIk1vZGlmaWVkT24iOiIyMDIxLTEwLTA1VDE5OjU3OjIyIiwiUHJvamVjdCI6e</w:instrText>
          </w:r>
          <w:r>
            <w:instrText xml:space="preserve">yIkcmVmIjoiOCJ9fSwiVXNlTnVtYmVyaW5nVHlwZU9mUGFyZW50RG9jdW1lbnQiOmZhbHNlLCJVc2VTdGFuZGFyZFByZWZpeCI6ZmFsc2UsIlVzZVN0YW5kYXJkU3VmZml4IjpmYWxzZX1dLCJGb3JtYXR0ZWRUZXh0Ijp7IiRpZCI6IjEzIiwiQ291bnQiOjEsIlRleHRVbml0cyI6W3siJGlkIjoiMTQiLCJGb250U3R5bGUiOnsiJGlkIjoiM</w:instrText>
          </w:r>
          <w:r>
            <w:instrText xml:space="preserve">TUiLCJOZXV0cmFsIjp0cnVlfSwiUmVhZGluZ09yZGVyIjoxLCJUZXh0IjoiKFN0b2V0emVyIDIwMjAsIDIzOGYuKSJ9XX0sIlRhZyI6IkNpdGF2aVBsYWNlaG9sZGVyIzNjNjg2ZjZiLTdlMDgtNGIzNi1hMDQwLTdmOWRhOTZmZTFlMyIsIlRleHQiOiIoU3RvZXR6ZXIgMjAyMCwgMjM4Zi4pIiwiV0FJVmVyc2lvbiI6IjYuMTAuMC4wIn0=}</w:instrText>
          </w:r>
          <w:r>
            <w:fldChar w:fldCharType="separate"/>
          </w:r>
          <w:r>
            <w:t xml:space="preserve">(Stoetzer 2020, 238f.)</w:t>
          </w:r>
          <w:r>
            <w:fldChar w:fldCharType="end"/>
          </w:r>
        </w:sdtContent>
      </w:sdt>
      <w:r>
        <w:t xml:space="preserve">.</w:t>
      </w:r>
      <w:r/>
    </w:p>
    <w:p>
      <w:pPr>
        <w:pBdr/>
        <w:spacing w:after="240" w:line="360" w:lineRule="auto"/>
        <w:ind/>
        <w:jc w:val="both"/>
        <w:rPr/>
      </w:pPr>
      <w:r>
        <w:t xml:space="preserve">Da sich ein empirischer Sachverhalt nie vollständig durch die begrenzten erklärenden Variablen in einem OLS-Modell modellieren </w:t>
      </w:r>
      <w:r>
        <w:t xml:space="preserve">lässt</w:t>
      </w:r>
      <w:r>
        <w:t xml:space="preserve">, </w:t>
      </w:r>
      <w:r>
        <w:t xml:space="preserve">können </w:t>
      </w:r>
      <w:r>
        <w:t xml:space="preserve">unberücksichtigte Einflüsse das Modell </w:t>
      </w:r>
      <w:r>
        <w:t xml:space="preserve">beeinflussen</w:t>
      </w:r>
      <w:r>
        <w:t xml:space="preserve">. Diese </w:t>
      </w:r>
      <w:r>
        <w:t xml:space="preserve">angeführte </w:t>
      </w:r>
      <w:r>
        <w:t xml:space="preserve">Problematik w</w:t>
      </w:r>
      <w:r>
        <w:t xml:space="preserve">i</w:t>
      </w:r>
      <w:r>
        <w:t xml:space="preserve">rd </w:t>
      </w:r>
      <w:r>
        <w:t xml:space="preserve">bei den Limitationen </w:t>
      </w:r>
      <w:r>
        <w:t xml:space="preserve">in Kapitel </w:t>
      </w:r>
      <w:r>
        <w:fldChar w:fldCharType="begin"/>
      </w:r>
      <w:r>
        <w:instrText xml:space="preserve"> REF _Ref86342421 \r \h </w:instrText>
      </w:r>
      <w:r>
        <w:instrText xml:space="preserve"> \* MERGEFORMAT </w:instrText>
      </w:r>
      <w:r>
        <w:fldChar w:fldCharType="separate"/>
      </w:r>
      <w:r>
        <w:t xml:space="preserve">4.5.2</w:t>
      </w:r>
      <w:r>
        <w:fldChar w:fldCharType="end"/>
      </w:r>
      <w:r>
        <w:t xml:space="preserve"> vertiefend dargestellt.</w:t>
      </w:r>
      <w:r>
        <w:t xml:space="preserve"> Aufgrund dessen werden die geschätzten Distanzen durch eine Fixed-Effects-Regression kontrolliert.</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31" w:name="_Toc86077556"/>
      <w:r/>
      <w:bookmarkStart w:id="132" w:name="_Toc86090018"/>
      <w:r/>
      <w:bookmarkStart w:id="133" w:name="_Toc86691134"/>
      <w:r/>
      <w:bookmarkStart w:id="134" w:name="_Toc86691176"/>
      <w:r/>
      <w:bookmarkStart w:id="135" w:name="_Ref86845422"/>
      <w:r/>
      <w:bookmarkStart w:id="136" w:name="_Toc86918758"/>
      <w:r>
        <w:rPr>
          <w:rFonts w:ascii="Times New Roman" w:hAnsi="Times New Roman" w:cs="Times New Roman"/>
          <w:b/>
          <w:bCs/>
          <w:iCs/>
          <w:color w:val="auto"/>
        </w:rPr>
        <w:t xml:space="preserve">Fixed-Effects-</w:t>
      </w:r>
      <w:bookmarkEnd w:id="131"/>
      <w:r/>
      <w:bookmarkEnd w:id="132"/>
      <w:r>
        <w:rPr>
          <w:rFonts w:ascii="Times New Roman" w:hAnsi="Times New Roman" w:cs="Times New Roman"/>
          <w:b/>
          <w:bCs/>
          <w:iCs/>
          <w:color w:val="auto"/>
        </w:rPr>
        <w:t xml:space="preserve">Regression</w:t>
      </w:r>
      <w:bookmarkEnd w:id="133"/>
      <w:r/>
      <w:bookmarkEnd w:id="134"/>
      <w:r/>
      <w:bookmarkEnd w:id="135"/>
      <w:r/>
      <w:bookmarkEnd w:id="136"/>
      <w:r/>
      <w:r>
        <w:rPr>
          <w:rFonts w:ascii="Times New Roman" w:hAnsi="Times New Roman" w:cs="Times New Roman"/>
          <w:b/>
          <w:bCs/>
          <w:iCs/>
          <w:color w:val="auto"/>
        </w:rPr>
      </w:r>
    </w:p>
    <w:p>
      <w:pPr>
        <w:pBdr/>
        <w:spacing w:after="240" w:line="360" w:lineRule="auto"/>
        <w:ind/>
        <w:jc w:val="both"/>
        <w:rPr/>
      </w:pPr>
      <w:r>
        <w:t xml:space="preserve">Bei de</w:t>
      </w:r>
      <w:r>
        <w:t xml:space="preserve">m</w:t>
      </w:r>
      <w:r>
        <w:t xml:space="preserve"> Fixed-Effects-Modell </w:t>
      </w:r>
      <w:r>
        <w:t xml:space="preserve">(FE-Modell) </w:t>
      </w:r>
      <w:r>
        <w:t xml:space="preserve">wird</w:t>
      </w:r>
      <w:r>
        <w:t xml:space="preserve"> im Vergleich zu der gepoolten OLS-Regression</w:t>
      </w:r>
      <w:r>
        <w:t xml:space="preserve"> der Panelcharakter der Daten aufrechterhalten. </w:t>
      </w:r>
      <w:r>
        <w:t xml:space="preserve">Um das Potenzial für Längsschnittfragestellungen abzubilden,</w:t>
      </w:r>
      <w:r>
        <w:t xml:space="preserve"> werden die Daten transformiert</w:t>
      </w:r>
      <w:r>
        <w:t xml:space="preserve"> </w:t>
      </w:r>
      <w:sdt>
        <w:sdtPr>
          <w:alias w:val="To edit, see citavi.com/edit"/>
          <w15:appearance w15:val="boundingBox"/>
          <w:id w:val="500859560"/>
          <w:placeholder>
            <w:docPart w:val="DefaultPlaceholder_-1854013440"/>
          </w:placeholder>
          <w:tag w:val="CitaviPlaceholder#9d68bfbf-ec34-4ac9-a26e-72a1370db369"/>
          <w:rPr/>
        </w:sdtPr>
        <w:sdtContent>
          <w:r>
            <w:fldChar w:fldCharType="begin"/>
          </w:r>
          <w:r>
            <w:instrText xml:space="preserve">ADDIN CitaviPlaceholder{e</w:instrText>
          </w:r>
          <w:r>
            <w:instrText xml:space="preserve">yIkaWQiOiIxIiwiJHR5cGUiOiJTd2lzc0FjYWRlbWljLkNpdGF2aS5DaXRhdGlvbnMuV29yZFBsYWNlaG9sZGVyLCBTd2lzc0FjYWRlbWljLkNpdGF2aSIsIkVudHJpZXMiOlt7IiRpZCI6IjIiLCIkdHlwZSI6IlN3aXNzQWNhZGVtaWMuQ2l0YXZpLkNpdGF0aW9ucy5Xb3JkUGxhY2Vob2xkZXJFbnRyeSwgU3dpc3NBY2FkZW1pYy5DaXRhd</w:instrText>
          </w:r>
          <w:r>
            <w:instrText xml:space="preserve">mkiLCJJZCI6ImU5NTIyZDMyLWQ4MzYtNDgwOS1hYjVmLWNkMDY2OWE4OGM3YyIsIlJhbmdlTGVuZ3RoIjozNCwiUmVmZXJlbmNlSWQiOiJmN2E1YmFlNS02ZWZlLTQ5ZGQtYTZkMS1mMGIwMDFkMDI2OGUiLCJQYWdlUmFuZ2UiOnsiJGlkIjoiMyIsIiR0eXBlIjoiU3dpc3NBY2FkZW1pYy5QYWdlUmFuZ2UsIFN3aXNzQWNhZGVtaWMiLCJFb</w:instrText>
          </w:r>
          <w:r>
            <w:instrText xml:space="preserve">mRQYWdlIjp7IiRpZCI6IjQiLCIkdHlwZSI6IlN3aXNzQWNhZGVtaWMuUGFnZU51bWJlciwgU3dpc3NBY2FkZW1pYyIsIklzRnVsbHlOdW1lcmljIjpmYWxzZSwiTnVtYmVyaW5nVHlwZSI6MCwiTnVtZXJhbFN5c3RlbSI6MH0sIk51bWJlcmluZ1R5cGUiOjAsIk51bWVyYWxTeXN0ZW0iOjAsIk9yaWdpbmFsU3RyaW5nIjoiMjgiLCJTdGFyd</w:instrText>
          </w:r>
          <w:r>
            <w:instrText xml:space="preserve">FBhZ2UiOnsiJGlkIjoiNSIsIiR0eXBlIjoiU3dpc3NBY2FkZW1pYy5QYWdlTnVtYmVyLCBTd2lzc0FjYWRlbWljIiwiSXNGdWxseU51bWVyaWMiOnRydWUsIk51bWJlciI6MjgsIk51bWJlcmluZ1R5cGUiOjAsIk51bWVyYWxTeXN0ZW0iOjAsIk9yaWdpbmFsU3RyaW5nIjoiMjgiLCJQcmV0dHlTdHJpbmciOiIyOCJ9fSwiUmVmZXJlbmNlI</w:instrText>
          </w:r>
          <w:r>
            <w:instrText xml:space="preserve">jp7IiRpZCI6IjYiLCIkdHlwZSI6IlN3aXNzQWNhZGVtaWMuQ2l0YXZpLlJlZmVyZW5jZSwgU3dpc3NBY2FkZW1pYy5DaXRhdmkiLCJBYnN0cmFjdENvbXBsZXhpdHkiOjAsIkFic3RyYWN0U291cmNlVGV4dEZvcm1hdCI6MCwiQXV0aG9ycyI6W3siJGlkIjoiNyIsIiR0eXBlIjoiU3dpc3NBY2FkZW1pYy5DaXRhdmkuUGVyc29uLCBTd2lzc</w:instrText>
          </w:r>
          <w:r>
            <w:instrText xml:space="preserve">0FjYWRlbWljLkNpdGF2aSIsIkZpcnN0TmFtZSI6Ik1hcmNvIiwiTGFzdE5hbWUiOiJHaWVzc2VsbWFubiIsIlByb3RlY3RlZCI6ZmFsc2UsIlNleCI6MiwiQ3JlYXRlZEJ5IjoiX0xlZW5hIE1hYcOfIiwiQ3JlYXRlZE9uIjoiMjAyMS0xMC0yNVQxMDo1NDo0OSIsIk1vZGlmaWVkQnkiOiJfTGVlbmEgTWFhw58iLCJJZCI6IjNmYzA3Nzc2L</w:instrText>
          </w:r>
          <w:r>
            <w:instrText xml:space="preserve">TM1ODgtNDI4Ni04YjZiLTA1NjEyMDA5OTM4NiIsIk1vZGlmaWVkT24iOiIyMDIxLTEwLTI1VDEwOjU0OjQ5IiwiUHJvamVjdCI6eyIkaWQiOiI4IiwiJHR5cGUiOiJTd2lzc0FjYWRlbWljLkNpdGF2aS5Qcm9qZWN0LCBTd2lzc0FjYWRlbWljLkNpdGF2aSJ9fSx7IiRpZCI6IjkiLCIkdHlwZSI6IlN3aXNzQWNhZGVtaWMuQ2l0YXZpLlBlc</w:instrText>
          </w:r>
          <w:r>
            <w:instrText xml:space="preserve">nNvbiwgU3dpc3NBY2FkZW1pYy5DaXRhdmkiLCJGaXJzdE5hbWUiOiJNaWNoYWVsIiwiTGFzdE5hbWUiOiJXaW5kemlvIiwiUHJvdGVjdGVkIjpmYWxzZSwiU2V4IjoyLCJDcmVhdGVkQnkiOiJfTGVlbmEgTWFhw58iLCJDcmVhdGVkT24iOiIyMDIxLTEwLTI1VDEwOjU0OjQ5IiwiTW9kaWZpZWRCeSI6Il9MZWVuYSBNYWHDnyIsIklkIjoiY</w:instrText>
          </w:r>
          <w:r>
            <w:instrText xml:space="preserve">zk1NTFiMzktOTM2Yy00MmE4LWIxMzAtM2RlZGM3NTY4MjkxIiwiTW9kaWZpZWRPbiI6IjIwMjEtMTAtMjVUMTA6NTQ6NDkiLCJQcm9qZWN0Ijp7IiRyZWYiOiI4In19XSwiQ2l0YXRpb25LZXlVcGRhdGVUeXBlIjowLCJDb2xsYWJvcmF0b3JzIjpbXSwiQ292ZXJQYXRoIjp7IiRpZCI6IjEwIiwiJHR5cGUiOiJTd2lzc0FjYWRlbWljLkNpd</w:instrText>
          </w:r>
          <w:r>
            <w:instrText xml:space="preserve">GF2aS5MaW5rZWRSZXNvdXJjZSwgU3dpc3NBY2FkZW1pYy5DaXRhdmkiLCJMaW5rZWRSZXNvdXJjZVR5cGUiOjIsIk9yaWdpbmFsU3RyaW5nIjoiQzpcXFVzZXJzXFxIUFxcQXBwRGF0YVxcTG9jYWxcXFRlbXBcXGhvdTJjdnZrLmpwZyIsIlVyaVN0cmluZyI6ImY3YTViYWU1LTZlZmUtNDlkZC1hNmQxLWYwYjAwMWQwMjY4ZSIsIkxpbmtlZ</w:instrText>
          </w:r>
          <w:r>
            <w:instrText xml:space="preserve">FJlc291cmNlU3RhdHVzIjo4LCJQcm9wZXJ0aWVzIjp7IiRpZCI6IjExIiwiJHR5cGUiOiJTd2lzc0FjYWRlbWljLkNpdGF2aS5MaW5rZWRSZXNvdXJjZVByb3BlcnRpZXMsIFN3aXNzQWNhZGVtaWMuQ2l0YXZpIn0sIlN5bmNGb2xkZXJUeXBlIjowLCJJc0xvY2FsQ2xvdWRQcm9qZWN0RmlsZUxpbmsiOmZhbHNlLCJJc0Nsb3VkUmVzdG9yZ</w:instrText>
          </w:r>
          <w:r>
            <w:instrText xml:space="preserve">SI6ZmFsc2UsIklzQ2xvdWRDb3B5IjpmYWxzZSwiQXR0YWNobWVudEZvbGRlcldhc0luRmFsbGJhY2tNb2RlIjpmYWxzZX0sIkRvaSI6IjEwLjEwMDcvOTc4LTMtNTMxLTE4Njk1LTUiLCJFZGl0b3JzIjpbXSwiRXZhbHVhdGlvbkNvbXBsZXhpdHkiOjAsIkV2YWx1YXRpb25Tb3VyY2VUZXh0Rm9ybWF0IjowLCJHcm91cHMiOltdLCJIYXNMY</w:instrText>
          </w:r>
          <w:r>
            <w:instrText xml:space="preserve">WJlbDEiOmZhbHNlLCJIYXNMYWJlbDIiOmZhbHNlLCJJc2JuIjoiOTc4LTMtNTMxLTE4Njk0LTgiLCJLZXl3b3JkcyI6W10sIkxvY2F0aW9ucyI6W3siJGlkIjoiMTIiLCIkdHlwZSI6IlN3aXNzQWNhZGVtaWMuQ2l0YXZpLkxvY2F0aW9uLCBTd2lzc0FjYWRlbWljLkNpdGF2aSIsIkFkZHJlc3MiOnsiJGlkIjoiMTMiLCIkdHlwZSI6IlN3a</w:instrText>
          </w:r>
          <w:r>
            <w:instrText xml:space="preserve">XNzQWNhZGVtaWMuQ2l0YXZpLkxpbmtlZFJlc291cmNlLCBTd2lzc0FjYWRlbWljLkNpdGF2aSIsIkxpbmtlZFJlc291cmNlVHlwZSI6NSwiT3JpZ2luYWxTdHJpbmciOiIxMC4xMDA3Lzk3OC0zLTUzMS0xODY5NS01IiwiVXJpU3RyaW5nIjoiaHR0cHM6Ly9kb2kub3JnLzEwLjEwMDcvOTc4LTMtNTMxLTE4Njk1LTUiLCJMaW5rZWRSZXNvd</w:instrText>
          </w:r>
          <w:r>
            <w:instrText xml:space="preserve">XJjZVN0YXR1cyI6OCwiUHJvcGVydGllcyI6eyIkaWQiOiIxNC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yOCwiQ3JlYXRlZEJ5IjoiX0xlZW5hIE1hYcOfIiwiQ3JlYXRlZE9uIjoiMjAyMS0xMC0yNVQxMDo1NDo0O</w:instrText>
          </w:r>
          <w:r>
            <w:instrText xml:space="preserve">SIsIk1vZGlmaWVkQnkiOiJfTGVlbmEgTWFhw58iLCJJZCI6ImY4ODhjZDliLWNkOGEtNDgzZC05NTAwLTI3OTNjMzZlM2Y2OCIsIk1vZGlmaWVkT24iOiIyMDIxLTEwLTI1VDEwOjU0OjQ5IiwiUHJvamVjdCI6eyIkcmVmIjoiOCJ9fV0sIk9yZ2FuaXphdGlvbnMiOltdLCJPdGhlcnNJbnZvbHZlZCI6W10sIlBsYWNlT2ZQdWJsaWNhdGlvb</w:instrText>
          </w:r>
          <w:r>
            <w:instrText xml:space="preserve">iI6IldpZXNiYWRlbiIsIlB1Ymxpc2hlcnMiOlt7IiRpZCI6IjE1IiwiJHR5cGUiOiJTd2lzc0FjYWRlbWljLkNpdGF2aS5QdWJsaXNoZXIsIFN3aXNzQWNhZGVtaWMuQ2l0YXZpIiwiTmFtZSI6IlZTIFZlcmxhZyBmw7xyIFNvemlhbHdpc3NlbnNjaGFmdGVuIiwiUHJvdGVjdGVkIjpmYWxzZSwiQ3JlYXRlZEJ5IjoiX0xlZW5hIE1hYcOfI</w:instrText>
          </w:r>
          <w:r>
            <w:instrText xml:space="preserve">iwiQ3JlYXRlZE9uIjoiMjAyMS0xMC0yNVQxMDo1NDo0OSIsIk1vZGlmaWVkQnkiOiJfTGVlbmEgTWFhw58iLCJJZCI6ImM4M2NhNWZiLWJkYTUtNGQ2Ny05ZDA2LTgxMjYwNmQ5NzhmMSIsIk1vZGlmaWVkT24iOiIyMDIxLTEwLTI1VDEwOjU0OjQ5IiwiUHJvamVjdCI6eyIkcmVmIjoiOCJ9fV0sIlF1b3RhdGlvbnMiOltdLCJSYXRpbmciO</w:instrText>
          </w:r>
          <w:r>
            <w:instrText xml:space="preserve">jAsIlJlZmVyZW5jZVR5cGUiOiJCb29rIiwiU2hvcnRUaXRsZSI6IkdpZXNzZWxtYW5uLCBXaW5kemlvIDIwMTIg4oCTIFJlZ3Jlc3Npb25zbW9kZWxsZSB6dXIgQW5hbHlzZSB2b24gUGFuZWxkYXRlbiIsIlNob3J0VGl0bGVVcGRhdGVUeXBlIjowLCJTb3VyY2VPZkJpYmxpb2dyYXBoaWNJbmZvcm1hdGlvbiI6IkNyb3NzUmVmIiwiU3Rhd</w:instrText>
          </w:r>
          <w:r>
            <w:instrText xml:space="preserve">GljSWRzIjpbIjg1MDg1ZmJiLTkzNzMtNDk0NC04M2ExLTdlNzYyYzA0ODNjNyJdLCJUYWJsZU9mQ29udGVudHNDb21wbGV4aXR5IjowLCJUYWJsZU9mQ29udGVudHNTb3VyY2VUZXh0Rm9ybWF0IjowLCJUYXNrcyI6W10sIlRpdGxlIjoiUmVncmVzc2lvbnNtb2RlbGxlIHp1ciBBbmFseXNlIHZvbiBQYW5lbGRhdGVuIiwiVHJhbnNsYXRvc</w:instrText>
          </w:r>
          <w:r>
            <w:instrText xml:space="preserve">nMiOltdLCJZZWFyIjoiMjAxMiIsIlllYXJSZXNvbHZlZCI6IjIwMTIiLCJDcmVhdGVkQnkiOiJfTGVlbmEgTWFhw58iLCJDcmVhdGVkT24iOiIyMDIxLTEwLTI1VDEwOjU0OjQ5IiwiTW9kaWZpZWRCeSI6Il9MZWVuYSBNYWHDnyIsIklkIjoiZjdhNWJhZTUtNmVmZS00OWRkLWE2ZDEtZjBiMDAxZDAyNjhlIiwiTW9kaWZpZWRPbiI6IjIwM</w:instrText>
          </w:r>
          <w:r>
            <w:instrText xml:space="preserve">jEtMTAtMjVUMTA6NTQ6NDkiLCJQcm9qZWN0Ijp7IiRyZWYiOiI4In19LCJVc2VOdW1iZXJpbmdUeXBlT2ZQYXJlbnREb2N1bWVudCI6ZmFsc2V9XSwiRm9ybWF0dGVkVGV4dCI6eyIkaWQiOiIxNiIsIkNvdW50IjoxLCJUZXh0VW5pdHMiOlt7IiRpZCI6IjE3IiwiRm9udFN0eWxlIjp7IiRpZCI6IjE4IiwiTmV1dHJhbCI6dHJ1ZX0sIlJlY</w:instrText>
          </w:r>
          <w:r>
            <w:instrText xml:space="preserve">WRpbmdPcmRlciI6MSwiVGV4dCI6IihHaWVzc2VsbWFubiB1bmQgV2luZHppbyAyMDEyLCAyOCkifV19LCJUYWciOiJDaXRhdmlQbGFjZWhvbGRlciM5ZDY4YmZiZi1lYzM0LTRhYzktYTI2ZS03MmExMzcwZGIzNjkiLCJUZXh0IjoiKEdpZXNzZWxtYW5uIHVuZCBXaW5kemlvIDIwMTIsIDI4KSIsIldBSVZlcnNpb24iOiI2LjEwLjAuMCJ9}</w:instrText>
          </w:r>
          <w:r>
            <w:fldChar w:fldCharType="separate"/>
          </w:r>
          <w:r>
            <w:t xml:space="preserve">(Giesselmann und Windzio 2012, 28)</w:t>
          </w:r>
          <w:r>
            <w:fldChar w:fldCharType="end"/>
          </w:r>
        </w:sdtContent>
      </w:sdt>
      <w:r>
        <w:t xml:space="preserve">.</w:t>
      </w:r>
      <w:r>
        <w:t xml:space="preserve"> </w:t>
      </w:r>
      <w:r>
        <w:t xml:space="preserve">Die</w:t>
      </w:r>
      <w:r>
        <w:t xml:space="preserve"> Modell</w:t>
      </w:r>
      <w:r>
        <w:t xml:space="preserve">e</w:t>
      </w:r>
      <w:r>
        <w:t xml:space="preserve"> mit den festen Effekten </w:t>
      </w:r>
      <w:r>
        <w:t xml:space="preserve">werden </w:t>
      </w:r>
      <w:r>
        <w:t xml:space="preserve">ver</w:t>
      </w:r>
      <w:r>
        <w:t xml:space="preserve">wendet, um die </w:t>
      </w:r>
      <w:r>
        <w:t xml:space="preserve">intraindividuellen </w:t>
      </w:r>
      <w:r>
        <w:t xml:space="preserve">Veränderungen in den Distanzen </w:t>
      </w:r>
      <w:r>
        <w:t xml:space="preserve">aller</w:t>
      </w:r>
      <w:r>
        <w:t xml:space="preserve"> Beziehungen</w:t>
      </w:r>
      <w:r>
        <w:t xml:space="preserve"> eines Individuums</w:t>
      </w:r>
      <w:r>
        <w:t xml:space="preserve"> im Laufe der Zeit zu analysieren</w:t>
      </w:r>
      <w:r>
        <w:t xml:space="preserve"> (für weitere Details </w:t>
      </w:r>
      <w:r>
        <w:t xml:space="preserve">zur</w:t>
      </w:r>
      <w:r>
        <w:t xml:space="preserve"> Schätzung von festen Effekten siehe </w:t>
      </w:r>
      <w:sdt>
        <w:sdtPr>
          <w:alias w:val="To edit, see citavi.com/edit"/>
          <w15:appearance w15:val="boundingBox"/>
          <w:id w:val="1999921197"/>
          <w:placeholder>
            <w:docPart w:val="DefaultPlaceholder_-1854013440"/>
          </w:placeholder>
          <w:tag w:val="CitaviPlaceholder#5235a646-2a94-4a34-8ea5-39679330a820"/>
          <w:rPr/>
        </w:sdtPr>
        <w:sdtContent>
          <w:r>
            <w:fldChar w:fldCharType="begin"/>
          </w:r>
          <w:r>
            <w:instrText xml:space="preserve">ADDIN CitaviPlaceholder{eyIkaWQiOiIxIiwiJHR5cGUiOiJTd2lzc0FjYWRlbWljLkNpdGF2aS5DaXRhdGlvbnMuV29yZFBsYWNlaG9sZGVyLCBTd2lzc0FjYWRlbWljLkNpdGF2aSIsIkVudHJpZ</w:instrText>
          </w:r>
          <w:r>
            <w:instrText xml:space="preserve">XMiOlt7IiRpZCI6IjIiLCIkdHlwZSI6IlN3aXNzQWNhZGVtaWMuQ2l0YXZpLkNpdGF0aW9ucy5Xb3JkUGxhY2Vob2xkZXJFbnRyeSwgU3dpc3NBY2FkZW1pYy5DaXRhdmkiLCJJZCI6IjJlMzU0ZTI3LTczYTgtNGI3YS1hNjdhLTY1MjJkMGM3NTY0NiIsIlJhbmdlTGVuZ3RoIjoyMywiUmVmZXJlbmNlSWQiOiJhMGQxZGI0OS1kNWZjLTQ5N</w:instrText>
          </w:r>
          <w:r>
            <w:instrText xml:space="preserve">2QtODg2ZC1kODhiZDEwZWUxZjciLCJOb1BhciI6dHJ1ZSwiUmVmZXJlbmNlIjp7IiRpZCI6IjMiLCIkdHlwZSI6IlN3aXNzQWNhZGVtaWMuQ2l0YXZpLlJlZmVyZW5jZSwgU3dpc3NBY2FkZW1pYy5DaXRhdmkiLCJBYnN0cmFjdENvbXBsZXhpdHkiOjAsIkFic3RyYWN0U291cmNlVGV4dEZvcm1hdCI6MCwiQXV0aG9ycyI6W3siJGlkIjoiN</w:instrText>
          </w:r>
          <w:r>
            <w:instrText xml:space="preserve">CIsIiR0eXBlIjoiU3dpc3NBY2FkZW1pYy5DaXRhdmkuUGVyc29uLCBTd2lzc0FjYWRlbWljLkNpdGF2aSIsIkZpcnN0TmFtZSI6Ikpvc2VmIiwiTGFzdE5hbWUiOiJCcsO8ZGVybCIsIlByb3RlY3RlZCI6ZmFsc2UsIlNleCI6MiwiQ3JlYXRlZEJ5IjoiX0xlZW5hIE1hYcOfIiwiQ3JlYXRlZE9uIjoiMjAyMS0wNS0wNlQxMjo1OToyMSIsI</w:instrText>
          </w:r>
          <w:r>
            <w:instrText xml:space="preserve">k1vZGlmaWVkQnkiOiJfTGVlbmEgTWFhw58iLCJJZCI6ImM2Y2U0NGZjLTFjNDgtNDgxOS05NzM2LWU4NWM0YjdhOTRkNCIsIk1vZGlmaWVkT24iOiIyMDIxLTA1LTA2VDEyOjU5OjIxIiwiUHJvamVjdCI6eyIkaWQiOiI1IiwiJHR5cGUiOiJTd2lzc0FjYWRlbWljLkNpdGF2aS5Qcm9qZWN0LCBTd2lzc0FjYWRlbWljLkNpdGF2aSJ9fSx7I</w:instrText>
          </w:r>
          <w:r>
            <w:instrText xml:space="preserve">iRpZCI6IjYiLCIkdHlwZSI6IlN3aXNzQWNhZGVtaWMuQ2l0YXZpLlBlcnNvbiwgU3dpc3NBY2FkZW1pYy5DaXRhdmkiLCJGaXJzdE5hbWUiOiJWb2xrZXIiLCJMYXN0TmFtZSI6Ikx1ZHdpZyIsIlByb3RlY3RlZCI6ZmFsc2UsIlNleCI6MiwiQ3JlYXRlZEJ5IjoiX0xlZW5hIE1hYcOfIiwiQ3JlYXRlZE9uIjoiMjAyMS0xMC0xMFQxMTowM</w:instrText>
          </w:r>
          <w:r>
            <w:instrText xml:space="preserve">zo0MCIsIk1vZGlmaWVkQnkiOiJfTGVlbmEgTWFhw58iLCJJZCI6IjdlZDRlYjk5LWRlMDAtNGRkOS1iMDVlLTFiZTk4YTQwNTkwOSIsIk1vZGlmaWVkT24iOiIyMDIxLTEwLTEwVDExOjAzOjQwIiwiUHJvamVjdCI6eyIkcmVmIjoiNSJ9fV0sIkNpdGF0aW9uS2V5VXBkYXRlVHlwZSI6MCwiQ29sbGFib3JhdG9ycyI6W10sIkRvaSI6IjEwL</w:instrText>
          </w:r>
          <w:r>
            <w:instrText xml:space="preserve">jQxMzUvOTc4MTQ0NjI4ODE0Ni5uMTUiLCJFZGl0b3JzIjpbXSwiRXZhbHVhdGlvbkNvbXBsZXhpdHkiOjAsIkV2YWx1YXRpb25Tb3VyY2VUZXh0Rm9ybWF0IjowLCJHcm91cHMiOltdLCJIYXNMYWJlbDEiOmZhbHNlLCJIYXNMYWJlbDIiOmZhbHNlLCJLZXl3b3JkcyI6W10sIkxvY2F0aW9ucyI6W3siJGlkIjoiNyIsIiR0eXBlIjoiU3dpc</w:instrText>
          </w:r>
          <w:r>
            <w:instrText xml:space="preserve">3NBY2FkZW1pYy5DaXRhdmkuTG9jYXRpb24sIFN3aXNzQWNhZGVtaWMuQ2l0YXZpIiwiQWRkcmVzcyI6eyIkaWQiOiI4IiwiJHR5cGUiOiJTd2lzc0FjYWRlbWljLkNpdGF2aS5MaW5rZWRSZXNvdXJjZSwgU3dpc3NBY2FkZW1pYy5DaXRhdmkiLCJMaW5rZWRSZXNvdXJjZVR5cGUiOjUsIk9yaWdpbmFsU3RyaW5nIjoiMTAuNDEzNS85NzgxN</w:instrText>
          </w:r>
          <w:r>
            <w:instrText xml:space="preserve">DQ2Mjg4MTQ2Lm4xNSIsIlVyaVN0cmluZyI6Imh0dHBzOi8vZG9pLm9yZy8xMC40MTM1Lzk3ODE0NDYyODgxNDYubjE1IiwiTGlua2VkUmVzb3VyY2VTdGF0dXMiOjgsIlByb3BlcnRpZXMiOnsiJGlkIjoiOSIsIiR0eXBlIjoiU3dpc3NBY2FkZW1pYy5DaXRhdmkuTGlua2VkUmVzb3VyY2VQcm9wZXJ0aWVzLCBTd2lzc0FjYWRlbWljLkNpd</w:instrText>
          </w:r>
          <w:r>
            <w:instrText xml:space="preserve">GF2aSJ9LCJTeW5jRm9sZGVyVHlwZSI6MCwiSXNMb2NhbENsb3VkUHJvamVjdEZpbGVMaW5rIjpmYWxzZSwiSXNDbG91ZFJlc3RvcmUiOmZhbHNlLCJJc0Nsb3VkQ29weSI6ZmFsc2UsIkF0dGFjaG1lbnRGb2xkZXJXYXNJbkZhbGxiYWNrTW9kZSI6ZmFsc2V9LCJBbm5vdGF0aW9ucyI6W10sIkxvY2F0aW9uVHlwZSI6MCwiTWlycm9yc1JlZ</w:instrText>
          </w:r>
          <w:r>
            <w:instrText xml:space="preserve">mVyZW5jZVByb3BlcnR5SWQiOjEyOCwiQ3JlYXRlZEJ5IjoiX0xlZW5hIE1hYcOfIiwiQ3JlYXRlZE9uIjoiMjAyMS0xMC0yNVQxNDozNzoxOSIsIk1vZGlmaWVkQnkiOiJfTGVlbmEgTWFhw58iLCJJZCI6IjI5ZWU5MzdjLWIyNzktNDcyNC04YWYyLTEyNjg4Mzg0ODc5NyIsIk1vZGlmaWVkT24iOiIyMDIxLTEwLTI1VDE0OjM3OjE5IiwiU</w:instrText>
          </w:r>
          <w:r>
            <w:instrText xml:space="preserve">HJvamVjdCI6eyIkcmVmIjoiNSJ9fV0sIk9yZ2FuaXphdGlvbnMiOltdLCJPdGhlcnNJbnZvbHZlZCI6W10sIlBhZ2VSYW5nZSI6IjxzcD5cclxuICA8bj4zMjc8L24+XHJcbiAgPGluPnRydWU8L2luPlxyXG4gIDxvcz4zMjc8L29zPlxyXG4gIDxwcz4zMjc8L3BzPlxyXG48L3NwPlxyXG48ZXA+XHJcbiAgPG4+MzU4PC9uPlxyXG4gIDxpb</w:instrText>
          </w:r>
          <w:r>
            <w:instrText xml:space="preserve">j50cnVlPC9pbj5cclxuICA8b3M+MzU4PC9vcz5cclxuICA8cHM+MzU4PC9wcz5cclxuPC9lcD5cclxuPG9zPjMyNy0zNTg8L29zPiIsIlBhcmVudFJlZmVyZW5jZSI6eyIkaWQiOiIxMCIsIiR0eXBlIjoiU3dpc3NBY2FkZW1pYy5DaXRhdmkuUmVmZXJlbmNlLCBTd2lzc0FjYWRlbWljLkNpdGF2aSIsIkFic3RyYWN0Q29tcGxleGl0eSI6M</w:instrText>
          </w:r>
          <w:r>
            <w:instrText xml:space="preserve">CwiQWJzdHJhY3RTb3VyY2VUZXh0Rm9ybWF0IjowLCJBdXRob3JzIjpbXSwiQ2l0YXRpb25LZXlVcGRhdGVUeXBlIjowLCJDb2xsYWJvcmF0b3JzIjpbXSwiRG9pIjoiMTAuNDEzNS85NzgxNDQ2Mjg4MTQ2IiwiRWRpdG9ycyI6W3siJGlkIjoiMTEiLCIkdHlwZSI6IlN3aXNzQWNhZGVtaWMuQ2l0YXZpLlBlcnNvbiwgU3dpc3NBY2FkZW1pY</w:instrText>
          </w:r>
          <w:r>
            <w:instrText xml:space="preserve">y5DaXRhdmkiLCJGaXJzdE5hbWUiOiJIZW5uaW5nIiwiTGFzdE5hbWUiOiJCZXN0IiwiUHJvdGVjdGVkIjpmYWxzZSwiU2V4IjoyLCJDcmVhdGVkQnkiOiJfTGVlbmEgTWFhw58iLCJDcmVhdGVkT24iOiIyMDIxLTEwLTI1VDE0OjM3OjE5IiwiTW9kaWZpZWRCeSI6Il9MZWVuYSBNYWHDnyIsIklkIjoiMGU5ZTAzMjgtNDE4NC00OWUyLWI0M</w:instrText>
          </w:r>
          <w:r>
            <w:instrText xml:space="preserve">TAtYjMyM2VjMTI5OTZmIiwiTW9kaWZpZWRPbiI6IjIwMjEtMTAtMjVUMTQ6Mzc6MTkiLCJQcm9qZWN0Ijp7IiRyZWYiOiI1In19LHsiJGlkIjoiMTIiLCIkdHlwZSI6IlN3aXNzQWNhZGVtaWMuQ2l0YXZpLlBlcnNvbiwgU3dpc3NBY2FkZW1pYy5DaXRhdmkiLCJGaXJzdE5hbWUiOiJDaHJpc3RvZiIsIkxhc3ROYW1lIjoiV29sZiIsIlByb</w:instrText>
          </w:r>
          <w:r>
            <w:instrText xml:space="preserve">3RlY3RlZCI6ZmFsc2UsIlNleCI6MCwiQ3JlYXRlZEJ5IjoiX0xlZW5hIE1hYcOfIiwiQ3JlYXRlZE9uIjoiMjAyMS0xMC0yNVQxNDozNzoxOSIsIk1vZGlmaWVkQnkiOiJfTGVlbmEgTWFhw58iLCJJZCI6IjM5ZjI0ODgyLWU0MjEtNDRlZS1hYzFhLWE5ZjUwYmJlMWYzMiIsIk1vZGlmaWVkT24iOiIyMDIxLTEwLTI1VDE0OjM3OjE5IiwiU</w:instrText>
          </w:r>
          <w:r>
            <w:instrText xml:space="preserve">HJvamVjdCI6eyIkcmVmIjoiNSJ9fV0sIkV2YWx1YXRpb25Db21wbGV4aXR5IjowLCJFdmFsdWF0aW9uU291cmNlVGV4dEZvcm1hdCI6MCwiR3JvdXBzIjpbXSwiSGFzTGFiZWwxIjpmYWxzZSwiSGFzTGFiZWwyIjpmYWxzZSwiSXNibiI6Ijk3ODE0NDYyNTI0NDQiLCJLZXl3b3JkcyI6W10sIkxvY2F0aW9ucyI6W3siJGlkIjoiMTMiLCIkd</w:instrText>
          </w:r>
          <w:r>
            <w:instrText xml:space="preserve">HlwZSI6IlN3aXNzQWNhZGVtaWMuQ2l0YXZpLkxvY2F0aW9uLCBTd2lzc0FjYWRlbWljLkNpdGF2aSIsIkFkZHJlc3MiOnsiJGlkIjoiMTQiLCIkdHlwZSI6IlN3aXNzQWNhZGVtaWMuQ2l0YXZpLkxpbmtlZFJlc291cmNlLCBTd2lzc0FjYWRlbWljLkNpdGF2aSIsIkxpbmtlZFJlc291cmNlVHlwZSI6NSwiT3JpZ2luYWxTdHJpbmciOiIxM</w:instrText>
          </w:r>
          <w:r>
            <w:instrText xml:space="preserve">C40MTM1Lzk3ODE0NDYyODgxNDYiLCJVcmlTdHJpbmciOiJodHRwczovL2RvaS5vcmcvMTAuNDEzNS85NzgxNDQ2Mjg4MTQ2IiwiTGlua2VkUmVzb3VyY2VTdGF0dXMiOjgsIlByb3BlcnRpZXMiOnsiJGlkIjoiMTUiLCIkdHlwZSI6IlN3aXNzQWNhZGVtaWMuQ2l0YXZpLkxpbmtlZFJlc291cmNlUHJvcGVydGllcywgU3dpc3NBY2FkZW1pY</w:instrText>
          </w:r>
          <w:r>
            <w:instrText xml:space="preserve">y5DaXRhdmkifSwiU3luY0ZvbGRlclR5cGUiOjAsIklzTG9jYWxDbG91ZFByb2plY3RGaWxlTGluayI6ZmFsc2UsIklzQ2xvdWRSZXN0b3JlIjpmYWxzZSwiSXNDbG91ZENvcHkiOmZhbHNlLCJBdHRhY2htZW50Rm9sZGVyV2FzSW5GYWxsYmFja01vZGUiOmZhbHNlfSwiQW5ub3RhdGlvbnMiOltdLCJMb2NhdGlvblR5cGUiOjAsIk1pcnJvc</w:instrText>
          </w:r>
          <w:r>
            <w:instrText xml:space="preserve">nNSZWZlcmVuY2VQcm9wZXJ0eUlkIjoxMjgsIkNyZWF0ZWRCeSI6Il9MZWVuYSBNYWHDnyIsIkNyZWF0ZWRPbiI6IjIwMjEtMTAtMjVUMTQ6Mzc6MTkiLCJNb2RpZmllZEJ5IjoiX0xlZW5hIE1hYcOfIiwiSWQiOiJiMGU0MGQyYy03NjNiLTRkZGItOWQ1Yi1kZmNkMmQ3OTU3MTYiLCJNb2RpZmllZE9uIjoiMjAyMS0xMC0yNVQxNDozNzoxO</w:instrText>
          </w:r>
          <w:r>
            <w:instrText xml:space="preserve">SIsIlByb2plY3QiOnsiJHJlZiI6IjUifX1dLCJPcmdhbml6YXRpb25zIjpbXSwiT3RoZXJzSW52b2x2ZWQiOltdLCJQbGFjZU9mUHVibGljYXRpb24iOiIxIE9saXZlcidzIFlhcmQswqA1NSBDaXR5IFJvYWQswqBMb25kb27CoEVDMVkgMVNQwqBVbml0ZWQgS2luZ2RvbSIsIlB1Ymxpc2hlcnMiOlt7IiRpZCI6IjE2IiwiJHR5cGUiOiJTd</w:instrText>
          </w:r>
          <w:r>
            <w:instrText xml:space="preserve">2lzc0FjYWRlbWljLkNpdGF2aS5QdWJsaXNoZXIsIFN3aXNzQWNhZGVtaWMuQ2l0YXZpIiwiTmFtZSI6IlNBR0UgUHVibGljYXRpb25zIEx0ZCIsIlByb3RlY3RlZCI6ZmFsc2UsIkNyZWF0ZWRCeSI6Il9MZWVuYSBNYWHDnyIsIkNyZWF0ZWRPbiI6IjIwMjEtMTAtMjVUMTQ6Mzc6MTkiLCJNb2RpZmllZEJ5IjoiX0xlZW5hIE1hYcOfIiwiS</w:instrText>
          </w:r>
          <w:r>
            <w:instrText xml:space="preserve">WQiOiI5MGViNGM0ZC1hMDZiLTRjMjMtOGI4ZS02MGM5NWViMTI3YmIiLCJNb2RpZmllZE9uIjoiMjAyMS0xMC0yNVQxNDozNzoxOSIsIlByb2plY3QiOnsiJHJlZiI6IjUifX1dLCJRdW90YXRpb25zIjpbXSwiUmF0aW5nIjowLCJSZWZlcmVuY2VUeXBlIjoiQm9va0VkaXRlZCIsIlNob3J0VGl0bGUiOiJCZXN0LCBXb2xmIChIZy4pIDIwM</w:instrText>
          </w:r>
          <w:r>
            <w:instrText xml:space="preserve">TQg4oCTIFRoZSBTQUdFIEhhbmRib29rIG9mIFJlZ3Jlc3Npb24iLCJTaG9ydFRpdGxlVXBkYXRlVHlwZSI6MCwiU291cmNlT2ZCaWJsaW9ncmFwaGljSW5mb3JtYXRpb24iOiJDcm9zc1JlZiIsIlN0YXRpY0lkcyI6WyI0MWY3NmYyMy00NDdlLTRhNjEtYWNkNC04MjQ3NDFhN2EzN2IiXSwiVGFibGVPZkNvbnRlbnRzQ29tcGxleGl0eSI6M</w:instrText>
          </w:r>
          <w:r>
            <w:instrText xml:space="preserve">CwiVGFibGVPZkNvbnRlbnRzU291cmNlVGV4dEZvcm1hdCI6MCwiVGFza3MiOltdLCJUaXRsZSI6IlRoZSBTQUdFIEhhbmRib29rIG9mIFJlZ3Jlc3Npb24gQW5hbHlzaXMgYW5kIENhdXNhbCBJbmZlcmVuY2UiLCJUcmFuc2xhdG9ycyI6W10sIlllYXIiOiIyMDE0IiwiWWVhclJlc29sdmVkIjoiMjAxNCIsIkNyZWF0ZWRCeSI6Il9MZWVuY</w:instrText>
          </w:r>
          <w:r>
            <w:instrText xml:space="preserve">SBNYWHDnyIsIkNyZWF0ZWRPbiI6IjIwMjEtMTAtMjVUMTQ6Mzc6MTkiLCJNb2RpZmllZEJ5IjoiX0xlZW5hIE1hYcOfIiwiSWQiOiI0YTcwZWU3Yi1jMDlmLTRhMWQtYjEyMy01NGMyMTg2OWM0YTciLCJNb2RpZmllZE9uIjoiMjAyMS0xMC0yNVQxNDozNzoxOSIsIlByb2plY3QiOnsiJHJlZiI6IjUifX0sIlB1Ymxpc2hlcnMiOltdLCJRd</w:instrText>
          </w:r>
          <w:r>
            <w:instrText xml:space="preserve">W90YXRpb25zIjpbXSwiUmF0aW5nIjowLCJSZWZlcmVuY2VUeXBlIjoiQ29udHJpYnV0aW9uIiwiU2hvcnRUaXRsZSI6IkJyw7xkZXJsLCBMdWR3aWcgMjAxNCDigJMgRml4ZWQtRWZmZWN0cyBQYW5lbCBSZWdyZXNzaW9uIiwiU2hvcnRUaXRsZVVwZGF0ZVR5cGUiOjAsIlNvdXJjZU9mQmlibGlvZ3JhcGhpY0luZm9ybWF0aW9uIjoiQ3Jvc</w:instrText>
          </w:r>
          <w:r>
            <w:instrText xml:space="preserve">3NSZWYiLCJTdGF0aWNJZHMiOlsiOWQ5MGIxMDQtNGNjNS00MmE5LThiNmUtNjczYTViYWQwZDdjIl0sIlRhYmxlT2ZDb250ZW50c0NvbXBsZXhpdHkiOjAsIlRhYmxlT2ZDb250ZW50c1NvdXJjZVRleHRGb3JtYXQiOjAsIlRhc2tzIjpbXSwiVGl0bGUiOiJGaXhlZC1FZmZlY3RzIFBhbmVsIFJlZ3Jlc3Npb24iLCJUcmFuc2xhdG9ycyI6W</w:instrText>
          </w:r>
          <w:r>
            <w:instrText xml:space="preserve">10sIlllYXJSZXNvbHZlZCI6IjIwMTQiLCJDcmVhdGVkQnkiOiJfTGVlbmEgTWFhw58iLCJDcmVhdGVkT24iOiIyMDIxLTEwLTI1VDE0OjM3OjE5IiwiTW9kaWZpZWRCeSI6Il9MZWVuYSBNYWHDnyIsIklkIjoiYTBkMWRiNDktZDVmYy00OTdkLTg4NmQtZDg4YmQxMGVlMWY3IiwiTW9kaWZpZWRPbiI6IjIwMjEtMTAtMjVUMTQ6Mzc6MTkiL</w:instrText>
          </w:r>
          <w:r>
            <w:instrText xml:space="preserve">CJQcm9qZWN0Ijp7IiRyZWYiOiI1In19LCJVc2VOdW1iZXJpbmdUeXBlT2ZQYXJlbnREb2N1bWVudCI6ZmFsc2V9LHsiJGlkIjoiMTciLCIkdHlwZSI6IlN3aXNzQWNhZGVtaWMuQ2l0YXZpLkNpdGF0aW9ucy5Xb3JkUGxhY2Vob2xkZXJFbnRyeSwgU3dpc3NBY2FkZW1pYy5DaXRhdmkiLCJJZCI6IjJlOTY2MjYwLTcwNjgtNGFhOS1iMTI2L</w:instrText>
          </w:r>
          <w:r>
            <w:instrText xml:space="preserve">TI5MDljNDBlYjk5OCIsIlJhbmdlU3RhcnQiOjIzLCJSYW5nZUxlbmd0aCI6MzAsIlJlZmVyZW5jZUlkIjoiZjdhNWJhZTUtNmVmZS00OWRkLWE2ZDEtZjBiMDAxZDAyNjhlIiwiTm9QYXIiOnRydWUsIlJlZmVyZW5jZSI6eyIkaWQiOiIxOCIsIiR0eXBlIjoiU3dpc3NBY2FkZW1pYy5DaXRhdmkuUmVmZXJlbmNlLCBTd2lzc0FjYWRlbWljL</w:instrText>
          </w:r>
          <w:r>
            <w:instrText xml:space="preserve">kNpdGF2aSIsIkFic3RyYWN0Q29tcGxleGl0eSI6MCwiQWJzdHJhY3RTb3VyY2VUZXh0Rm9ybWF0IjowLCJBdXRob3JzIjpbeyIkaWQiOiIxOSIsIiR0eXBlIjoiU3dpc3NBY2FkZW1pYy5DaXRhdmkuUGVyc29uLCBTd2lzc0FjYWRlbWljLkNpdGF2aSIsIkZpcnN0TmFtZSI6Ik1hcmNvIiwiTGFzdE5hbWUiOiJHaWVzc2VsbWFubiIsIlByb</w:instrText>
          </w:r>
          <w:r>
            <w:instrText xml:space="preserve">3RlY3RlZCI6ZmFsc2UsIlNleCI6MiwiQ3JlYXRlZEJ5IjoiX0xlZW5hIE1hYcOfIiwiQ3JlYXRlZE9uIjoiMjAyMS0xMC0yNVQxMDo1NDo0OSIsIk1vZGlmaWVkQnkiOiJfTGVlbmEgTWFhw58iLCJJZCI6IjNmYzA3Nzc2LTM1ODgtNDI4Ni04YjZiLTA1NjEyMDA5OTM4NiIsIk1vZGlmaWVkT24iOiIyMDIxLTEwLTI1VDEwOjU0OjQ5IiwiU</w:instrText>
          </w:r>
          <w:r>
            <w:instrText xml:space="preserve">HJvamVjdCI6eyIkcmVmIjoiNSJ9fSx7IiRpZCI6IjIwIiwiJHR5cGUiOiJTd2lzc0FjYWRlbWljLkNpdGF2aS5QZXJzb24sIFN3aXNzQWNhZGVtaWMuQ2l0YXZpIiwiRmlyc3ROYW1lIjoiTWljaGFlbCIsIkxhc3ROYW1lIjoiV2luZHppbyIsIlByb3RlY3RlZCI6ZmFsc2UsIlNleCI6MiwiQ3JlYXRlZEJ5IjoiX0xlZW5hIE1hYcOfIiwiQ</w:instrText>
          </w:r>
          <w:r>
            <w:instrText xml:space="preserve">3JlYXRlZE9uIjoiMjAyMS0xMC0yNVQxMDo1NDo0OSIsIk1vZGlmaWVkQnkiOiJfTGVlbmEgTWFhw58iLCJJZCI6ImM5NTUxYjM5LTkzNmMtNDJhOC1iMTMwLTNkZWRjNzU2ODI5MSIsIk1vZGlmaWVkT24iOiIyMDIxLTEwLTI1VDEwOjU0OjQ5IiwiUHJvamVjdCI6eyIkcmVmIjoiNSJ9fV0sIkNpdGF0aW9uS2V5VXBkYXRlVHlwZSI6MCwiQ</w:instrText>
          </w:r>
          <w:r>
            <w:instrText xml:space="preserve">29sbGFib3JhdG9ycyI6W10sIkNvdmVyUGF0aCI6eyIkaWQiOiIyMSIsIiR0eXBlIjoiU3dpc3NBY2FkZW1pYy5DaXRhdmkuTGlua2VkUmVzb3VyY2UsIFN3aXNzQWNhZGVtaWMuQ2l0YXZpIiwiTGlua2VkUmVzb3VyY2VUeXBlIjoyLCJPcmlnaW5hbFN0cmluZyI6IkM6XFxVc2Vyc1xcSFBcXEFwcERhdGFcXExvY2FsXFxUZW1wXFxob3UyY</w:instrText>
          </w:r>
          <w:r>
            <w:instrText xml:space="preserve">3Z2ay5qcGciLCJVcmlTdHJpbmciOiJmN2E1YmFlNS02ZWZlLTQ5ZGQtYTZkMS1mMGIwMDFkMDI2OGUiLCJMaW5rZWRSZXNvdXJjZVN0YXR1cyI6OCwiUHJvcGVydGllcyI6eyIkaWQiOiIyMiIsIiR0eXBlIjoiU3dpc3NBY2FkZW1pYy5DaXRhdmkuTGlua2VkUmVzb3VyY2VQcm9wZXJ0aWVzLCBTd2lzc0FjYWRlbWljLkNpdGF2aSJ9LCJTe</w:instrText>
          </w:r>
          <w:r>
            <w:instrText xml:space="preserve">W5jRm9sZGVyVHlwZSI6MCwiSXNMb2NhbENsb3VkUHJvamVjdEZpbGVMaW5rIjpmYWxzZSwiSXNDbG91ZFJlc3RvcmUiOmZhbHNlLCJJc0Nsb3VkQ29weSI6ZmFsc2UsIkF0dGFjaG1lbnRGb2xkZXJXYXNJbkZhbGxiYWNrTW9kZSI6ZmFsc2V9LCJEb2kiOiIxMC4xMDA3Lzk3OC0zLTUzMS0xODY5NS01IiwiRWRpdG9ycyI6W10sIkV2YWx1Y</w:instrText>
          </w:r>
          <w:r>
            <w:instrText xml:space="preserve">XRpb25Db21wbGV4aXR5IjowLCJFdmFsdWF0aW9uU291cmNlVGV4dEZvcm1hdCI6MCwiR3JvdXBzIjpbXSwiSGFzTGFiZWwxIjpmYWxzZSwiSGFzTGFiZWwyIjpmYWxzZSwiSXNibiI6Ijk3OC0zLTUzMS0xODY5NC04IiwiS2V5d29yZHMiOltdLCJMb2NhdGlvbnMiOlt7IiRpZCI6IjIzIiwiJHR5cGUiOiJTd2lzc0FjYWRlbWljLkNpdGF2a</w:instrText>
          </w:r>
          <w:r>
            <w:instrText xml:space="preserve">S5Mb2NhdGlvbiwgU3dpc3NBY2FkZW1pYy5DaXRhdmkiLCJBZGRyZXNzIjp7IiRpZCI6IjI0IiwiJHR5cGUiOiJTd2lzc0FjYWRlbWljLkNpdGF2aS5MaW5rZWRSZXNvdXJjZSwgU3dpc3NBY2FkZW1pYy5DaXRhdmkiLCJMaW5rZWRSZXNvdXJjZVR5cGUiOjUsIk9yaWdpbmFsU3RyaW5nIjoiMTAuMTAwNy85NzgtMy01MzEtMTg2OTUtNSIsI</w:instrText>
          </w:r>
          <w:r>
            <w:instrText xml:space="preserve">lVyaVN0cmluZyI6Imh0dHBzOi8vZG9pLm9yZy8xMC4xMDA3Lzk3OC0zLTUzMS0xODY5NS01IiwiTGlua2VkUmVzb3VyY2VTdGF0dXMiOjgsIlByb3BlcnRpZXMiOnsiJGlkIjoiMjUiLCIkdHlwZSI6IlN3aXNzQWNhZGVtaWMuQ2l0YXZpLkxpbmtlZFJlc291cmNlUHJvcGVydGllcywgU3dpc3NBY2FkZW1pYy5DaXRhdmkifSwiU3luY0Zvb</w:instrText>
          </w:r>
          <w:r>
            <w:instrText xml:space="preserve">GRlclR5cGUiOjAsIklzTG9jYWxDbG91ZFByb2plY3RGaWxlTGluayI6ZmFsc2UsIklzQ2xvdWRSZXN0b3JlIjpmYWxzZSwiSXNDbG91ZENvcHkiOmZhbHNlLCJBdHRhY2htZW50Rm9sZGVyV2FzSW5GYWxsYmFja01vZGUiOmZhbHNlfSwiQW5ub3RhdGlvbnMiOltdLCJMb2NhdGlvblR5cGUiOjAsIk1pcnJvcnNSZWZlcmVuY2VQcm9wZXJ0e</w:instrText>
          </w:r>
          <w:r>
            <w:instrText xml:space="preserve">UlkIjoxMjgsIkNyZWF0ZWRCeSI6Il9MZWVuYSBNYWHDnyIsIkNyZWF0ZWRPbiI6IjIwMjEtMTAtMjVUMTA6NTQ6NDkiLCJNb2RpZmllZEJ5IjoiX0xlZW5hIE1hYcOfIiwiSWQiOiJmODg4Y2Q5Yi1jZDhhLTQ4M2QtOTUwMC0yNzkzYzM2ZTNmNjgiLCJNb2RpZmllZE9uIjoiMjAyMS0xMC0yNVQxMDo1NDo0OSIsIlByb2plY3QiOnsiJHJlZ</w:instrText>
          </w:r>
          <w:r>
            <w:instrText xml:space="preserve">iI6IjUifX1dLCJPcmdhbml6YXRpb25zIjpbXSwiT3RoZXJzSW52b2x2ZWQiOltdLCJQbGFjZU9mUHVibGljYXRpb24iOiJXaWVzYmFkZW4iLCJQdWJsaXNoZXJzIjpbeyIkaWQiOiIyNiIsIiR0eXBlIjoiU3dpc3NBY2FkZW1pYy5DaXRhdmkuUHVibGlzaGVyLCBTd2lzc0FjYWRlbWljLkNpdGF2aSIsIk5hbWUiOiJWUyBWZXJsYWcgZsO8c</w:instrText>
          </w:r>
          <w:r>
            <w:instrText xml:space="preserve">iBTb3ppYWx3aXNzZW5zY2hhZnRlbiIsIlByb3RlY3RlZCI6ZmFsc2UsIkNyZWF0ZWRCeSI6Il9MZWVuYSBNYWHDnyIsIkNyZWF0ZWRPbiI6IjIwMjEtMTAtMjVUMTA6NTQ6NDkiLCJNb2RpZmllZEJ5IjoiX0xlZW5hIE1hYcOfIiwiSWQiOiJjODNjYTVmYi1iZGE1LTRkNjctOWQwNi04MTI2MDZkOTc4ZjEiLCJNb2RpZmllZE9uIjoiMjAyM</w:instrText>
          </w:r>
          <w:r>
            <w:instrText xml:space="preserve">S0xMC0yNVQxMDo1NDo0OSIsIlByb2plY3QiOnsiJHJlZiI6IjUifX1dLCJRdW90YXRpb25zIjpbXSwiUmF0aW5nIjowLCJSZWZlcmVuY2VUeXBlIjoiQm9vayIsIlNob3J0VGl0bGUiOiJHaWVzc2VsbWFubiwgV2luZHppbyAyMDEyIOKAkyBSZWdyZXNzaW9uc21vZGVsbGUgenVyIEFuYWx5c2Ugdm9uIFBhbmVsZGF0ZW4iLCJTaG9ydFRpd</w:instrText>
          </w:r>
          <w:r>
            <w:instrText xml:space="preserve">GxlVXBkYXRlVHlwZSI6MCwiU291cmNlT2ZCaWJsaW9ncmFwaGljSW5mb3JtYXRpb24iOiJDcm9zc1JlZiIsIlN0YXRpY0lkcyI6WyI4NTA4NWZiYi05MzczLTQ5NDQtODNhMS03ZTc2MmMwNDgzYzciXSwiVGFibGVPZkNvbnRlbnRzQ29tcGxleGl0eSI6MCwiVGFibGVPZkNvbnRlbnRzU291cmNlVGV4dEZvcm1hdCI6MCwiVGFza3MiOltdL</w:instrText>
          </w:r>
          <w:r>
            <w:instrText xml:space="preserve">CJUaXRsZSI6IlJlZ3Jlc3Npb25zbW9kZWxsZSB6dXIgQW5hbHlzZSB2b24gUGFuZWxkYXRlbiIsIlRyYW5zbGF0b3JzIjpbXSwiWWVhciI6IjIwMTIiLCJZZWFyUmVzb2x2ZWQiOiIyMDEyIiwiQ3JlYXRlZEJ5IjoiX0xlZW5hIE1hYcOfIiwiQ3JlYXRlZE9uIjoiMjAyMS0xMC0yNVQxMDo1NDo0OSIsIk1vZGlmaWVkQnkiOiJfTGVlbmEgT</w:instrText>
          </w:r>
          <w:r>
            <w:instrText xml:space="preserve">WFhw58iLCJJZCI6ImY3YTViYWU1LTZlZmUtNDlkZC1hNmQxLWYwYjAwMWQwMjY4ZSIsIk1vZGlmaWVkT24iOiIyMDIxLTEwLTI1VDEwOjU0OjQ5IiwiUHJvamVjdCI6eyIkcmVmIjoiNSJ9fSwiVXNlTnVtYmVyaW5nVHlwZU9mUGFyZW50RG9jdW1lbnQiOmZhbHNlfSx7IiRpZCI6IjI3IiwiJHR5cGUiOiJTd2lzc0FjYWRlbWljLkNpdGF2a</w:instrText>
          </w:r>
          <w:r>
            <w:instrText xml:space="preserve">S5DaXRhdGlvbnMuV29yZFBsYWNlaG9sZGVyRW50cnksIFN3aXNzQWNhZGVtaWMuQ2l0YXZpIiwiSWQiOiJlZDVmOWM3NS00YzM5LTRiZWItOTU3ZC02MTVmN2I5MDk3YzAiLCJSYW5nZVN0YXJ0Ijo1MywiUmFuZ2VMZW5ndGgiOjE3LCJSZWZlcmVuY2VJZCI6IjEzYWViZjYxLTY3OGQtNDJhMS1hZmUzLTg0M2E2MTY4MTUxNSIsIk5vUGFyI</w:instrText>
          </w:r>
          <w:r>
            <w:instrText xml:space="preserve">jp0cnVlLCJSZWZlcmVuY2UiOnsiJGlkIjoiMjgiLCIkdHlwZSI6IlN3aXNzQWNhZGVtaWMuQ2l0YXZpLlJlZmVyZW5jZSwgU3dpc3NBY2FkZW1pYy5DaXRhdmkiLCJBYnN0cmFjdENvbXBsZXhpdHkiOjAsIkFic3RyYWN0U291cmNlVGV4dEZvcm1hdCI6MCwiQXV0aG9ycyI6W3siJGlkIjoiMjkiLCIkdHlwZSI6IlN3aXNzQWNhZGVtaWMuQ</w:instrText>
          </w:r>
          <w:r>
            <w:instrText xml:space="preserve">2l0YXZpLlBlcnNvbiwgU3dpc3NBY2FkZW1pYy5DaXRhdmkiLCJGaXJzdE5hbWUiOiJKZWZmcmV5IiwiTGFzdE5hbWUiOiJXb29sZHJpZGdlIiwiTWlkZGxlTmFtZSI6Ik0uIiwiUHJvdGVjdGVkIjpmYWxzZSwiU2V4IjoyLCJDcmVhdGVkQnkiOiJfTGVlbmEgTWFhw58iLCJDcmVhdGVkT24iOiIyMDIxLTEwLTI1VDE0OjQ1OjU4IiwiTW9ka</w:instrText>
          </w:r>
          <w:r>
            <w:instrText xml:space="preserve">WZpZWRCeSI6Il9MZWVuYSBNYWHDnyIsIklkIjoiZWQwMjZhYjEtNjg1NC00ZTQxLWFmYzUtNTAzOTliZTE3NTMwIiwiTW9kaWZpZWRPbiI6IjIwMjEtMTAtMjVUMTQ6NDU6NTgiLCJQcm9qZWN0Ijp7IiRyZWYiOiI1In19XSwiQ2l0YXRpb25LZXlVcGRhdGVUeXBlIjowLCJDb2xsYWJvcmF0b3JzIjpbXSwiRWRpdG9ycyI6W10sIkV2YWx1Y</w:instrText>
          </w:r>
          <w:r>
            <w:instrText xml:space="preserve">XRpb25Db21wbGV4aXR5IjowLCJFdmFsdWF0aW9uU291cmNlVGV4dEZvcm1hdCI6MCwiR3JvdXBzIjpbXSwiSGFzTGFiZWwxIjpmYWxzZSwiSGFzTGFiZWwyIjpmYWxzZSwiS2V5d29yZHMiOltdLCJMb2NhdGlvbnMiOltdLCJPcmdhbml6YXRpb25zIjpbXSwiT3RoZXJzSW52b2x2ZWQiOltdLCJQbGFjZU9mUHVibGljYXRpb24iOiJDYW1ic</w:instrText>
          </w:r>
          <w:r>
            <w:instrText xml:space="preserve">mlkZ2UsIE1hc3NhY2h1c2V0dHMiLCJQdWJsaXNoZXJzIjpbeyIkaWQiOiIzMCIsIiR0eXBlIjoiU3dpc3NBY2FkZW1pYy5DaXRhdmkuUHVibGlzaGVyLCBTd2lzc0FjYWRlbWljLkNpdGF2aSIsIk5hbWUiOiJNSVQgUHJlc3MiLCJQcm90ZWN0ZWQiOmZhbHNlLCJDcmVhdGVkQnkiOiJfTGVlbmEgTWFhw58iLCJDcmVhdGVkT24iOiIyMDIxL</w:instrText>
          </w:r>
          <w:r>
            <w:instrText xml:space="preserve">TEwLTI1VDE0OjQ1OjUzIiwiTW9kaWZpZWRCeSI6Il9MZWVuYSBNYWHDnyIsIklkIjoiZjkxMjE5N2EtOTJhNC00NjhkLWIwY2ItNzNlNzBhZmRjYjY4IiwiTW9kaWZpZWRPbiI6IjIwMjEtMTAtMjVUMTQ6NDU6NTMiLCJQcm9qZWN0Ijp7IiRyZWYiOiI1In19XSwiUXVvdGF0aW9ucyI6W10sIlJhdGluZyI6MCwiUmVmZXJlbmNlVHlwZSI6I</w:instrText>
          </w:r>
          <w:r>
            <w:instrText xml:space="preserve">kJvb2siLCJTaG9ydFRpdGxlIjoiV29vbGRyaWRnZSAyMDEwIOKAkyBFY29ub21ldHJpYyBhbmFseXNpcyBvZiBjcm9zcyBzZWN0aW9uIiwiU2hvcnRUaXRsZVVwZGF0ZVR5cGUiOjAsIlN0YXRpY0lkcyI6WyJmNzhlY2YyMC0yMGIwLTRjMGEtYTllYy1hNDViZGM2NWY1ZjQiXSwiVGFibGVPZkNvbnRlbnRzQ29tcGxleGl0eSI6MCwiVGFib</w:instrText>
          </w:r>
          <w:r>
            <w:instrText xml:space="preserve">GVPZkNvbnRlbnRzU291cmNlVGV4dEZvcm1hdCI6MCwiVGFza3MiOltdLCJUaXRsZSI6IkVjb25vbWV0cmljIGFuYWx5c2lzIG9mIGNyb3NzIHNlY3Rpb24gYW5kIHBhbmVsIGRhdGEiLCJUcmFuc2xhdG9ycyI6W10sIlllYXIiOiIyMDEwIiwiWWVhclJlc29sdmVkIjoiMjAxMCIsIkNyZWF0ZWRCeSI6Il9MZWVuYSBNYWHDnyIsIkNyZWF0Z</w:instrText>
          </w:r>
          <w:r>
            <w:instrText xml:space="preserve">WRPbiI6IjIwMjEtMTAtMjVUMTQ6NDU6MzciLCJNb2RpZmllZEJ5IjoiX0xlZW5hIE1hYcOfIiwiSWQiOiIxM2FlYmY2MS02NzhkLTQyYTEtYWZlMy04NDNhNjE2ODE1MTUiLCJNb2RpZmllZE9uIjoiMjAyMS0xMC0yNVQxNDo1MjowNSIsIlByb2plY3QiOnsiJHJlZiI6IjUifX0sIlVzZU51bWJlcmluZ1R5cGVPZlBhcmVudERvY3VtZW50I</w:instrText>
          </w:r>
          <w:r>
            <w:instrText xml:space="preserve">jpmYWxzZX1dLCJGb3JtYXR0ZWRUZXh0Ijp7IiRpZCI6IjMxIiwiQ291bnQiOjEsIlRleHRVbml0cyI6W3siJGlkIjoiMzIiLCJGb250U3R5bGUiOnsiJGlkIjoiMzMiLCJOZXV0cmFsIjp0cnVlfSwiUmVhZGluZ09yZGVyIjoxLCJUZXh0IjoiQnLDvGRlcmwgdW5kIEx1ZHdpZyAyMDE0OyBHaWVzc2VsbWFubiB1bmQgV2luZHppbyAyMDEyO</w:instrText>
          </w:r>
          <w:r>
            <w:instrText xml:space="preserve">yBXb29sZHJpZGdlIDIwMTAifV19LCJUYWciOiJDaXRhdmlQbGFjZWhvbGRlciM1MjM1YTY0Ni0yYTk0LTRhMzQtOGVhNS0zOTY3OTMzMGE4MjAiLCJUZXh0IjoiQnLDvGRlcmwgdW5kIEx1ZHdpZyAyMDE0OyBHaWVzc2VsbWFubiB1bmQgV2luZHppbyAyMDEyOyBXb29sZHJpZGdlIDIwMTAiLCJXQUlWZXJzaW9uIjoiNi4xMC4wLjAifQ==}</w:instrText>
          </w:r>
          <w:r>
            <w:fldChar w:fldCharType="separate"/>
          </w:r>
          <w:r>
            <w:t xml:space="preserve">Brüderl und Ludwig 2014; Giesselmann und Windzio 2012; Wooldridge 2010</w:t>
          </w:r>
          <w:r>
            <w:fldChar w:fldCharType="end"/>
          </w:r>
        </w:sdtContent>
      </w:sdt>
      <w:r>
        <w:t xml:space="preserve">).</w:t>
      </w:r>
      <w:r>
        <w:t xml:space="preserve"> </w:t>
      </w:r>
      <w:r/>
    </w:p>
    <w:p>
      <w:pPr>
        <w:pBdr/>
        <w:spacing w:after="240" w:line="360" w:lineRule="auto"/>
        <w:ind/>
        <w:jc w:val="both"/>
        <w:rPr/>
      </w:pPr>
      <w:r>
        <w:t xml:space="preserve">Der Vorteil von FE-Modellen ist, dass nur intraindividuelle Veränderungen im Zeitverlauf für die Schätzung verwendet werden. Bei FE-Modellen werden zeit</w:t>
      </w:r>
      <w:r>
        <w:t xml:space="preserve">invaria</w:t>
      </w:r>
      <w:r>
        <w:t xml:space="preserve">n</w:t>
      </w:r>
      <w:r>
        <w:t xml:space="preserve">t</w:t>
      </w:r>
      <w:r>
        <w:t xml:space="preserve">e</w:t>
      </w:r>
      <w:r>
        <w:rPr>
          <w:rStyle w:val="1111"/>
        </w:rPr>
        <w:footnoteReference w:id="7"/>
      </w:r>
      <w:r>
        <w:t xml:space="preserve"> Charakteristika, wie zum Beispiel das Geschlecht oder d</w:t>
      </w:r>
      <w:r>
        <w:t xml:space="preserve">ie Geburtskohorte</w:t>
      </w:r>
      <w:r>
        <w:t xml:space="preserve">, </w:t>
      </w:r>
      <w:r>
        <w:t xml:space="preserve">d</w:t>
      </w:r>
      <w:r>
        <w:t xml:space="preserve">urch die nicht vorhandene Variation d</w:t>
      </w:r>
      <w:r>
        <w:t xml:space="preserve">ies</w:t>
      </w:r>
      <w:r>
        <w:t xml:space="preserve">er zeitkonstanten Variablen </w:t>
      </w:r>
      <w:r>
        <w:t xml:space="preserve">nicht </w:t>
      </w:r>
      <w:r>
        <w:t xml:space="preserve">quantifiziert</w:t>
      </w:r>
      <w:r>
        <w:t xml:space="preserve"> </w:t>
      </w:r>
      <w:sdt>
        <w:sdtPr>
          <w:alias w:val="To edit, see citavi.com/edit"/>
          <w15:appearance w15:val="boundingBox"/>
          <w:id w:val="-1270236555"/>
          <w:placeholder>
            <w:docPart w:val="DefaultPlaceholder_-1854013440"/>
          </w:placeholder>
          <w:tag w:val="CitaviPlaceholder#3b087238-d0cf-4bb7-8f8e-fc0ec95c8a3e"/>
          <w:rPr/>
        </w:sdtPr>
        <w:sdtContent>
          <w:r>
            <w:fldChar w:fldCharType="begin"/>
          </w:r>
          <w:r>
            <w:instrText xml:space="preserve">ADDIN CitaviPlaceholder{e</w:instrText>
          </w:r>
          <w:r>
            <w:instrText xml:space="preserve">yIkaWQiOiIxIiwiJHR5cGUiOiJTd2lzc0FjYWRlbWljLkNpdGF2aS5DaXRhdGlvbnMuV29yZFBsYWNlaG9sZGVyLCBTd2lzc0FjYWRlbWljLkNpdGF2aSIsIkVudHJpZXMiOlt7IiRpZCI6IjIiLCIkdHlwZSI6IlN3aXNzQWNhZGVtaWMuQ2l0YXZpLkNpdGF0aW9ucy5Xb3JkUGxhY2Vob2xkZXJFbnRyeSwgU3dpc3NBY2FkZW1pYy5DaXRhd</w:instrText>
          </w:r>
          <w:r>
            <w:instrText xml:space="preserve">mkiLCJJZCI6IjMzMzA3NjQ5LWQwMGEtNDM5OC04Y2I4LTY3OTIzZTlhNDZhYyIsIlJhbmdlTGVuZ3RoIjozNCwiUmVmZXJlbmNlSWQiOiJmN2E1YmFlNS02ZWZlLTQ5ZGQtYTZkMS1mMGIwMDFkMDI2OGUiLCJQYWdlUmFuZ2UiOnsiJGlkIjoiMyIsIiR0eXBlIjoiU3dpc3NBY2FkZW1pYy5QYWdlUmFuZ2UsIFN3aXNzQWNhZGVtaWMiLCJFb</w:instrText>
          </w:r>
          <w:r>
            <w:instrText xml:space="preserve">mRQYWdlIjp7IiRpZCI6IjQiLCIkdHlwZSI6IlN3aXNzQWNhZGVtaWMuUGFnZU51bWJlciwgU3dpc3NBY2FkZW1pYyIsIklzRnVsbHlOdW1lcmljIjpmYWxzZSwiTnVtYmVyaW5nVHlwZSI6MCwiTnVtZXJhbFN5c3RlbSI6MH0sIk51bWJlcmluZ1R5cGUiOjAsIk51bWVyYWxTeXN0ZW0iOjAsIk9yaWdpbmFsU3RyaW5nIjoiNDQiLCJTdGFyd</w:instrText>
          </w:r>
          <w:r>
            <w:instrText xml:space="preserve">FBhZ2UiOnsiJGlkIjoiNSIsIiR0eXBlIjoiU3dpc3NBY2FkZW1pYy5QYWdlTnVtYmVyLCBTd2lzc0FjYWRlbWljIiwiSXNGdWxseU51bWVyaWMiOnRydWUsIk51bWJlciI6NDQsIk51bWJlcmluZ1R5cGUiOjAsIk51bWVyYWxTeXN0ZW0iOjAsIk9yaWdpbmFsU3RyaW5nIjoiNDQiLCJQcmV0dHlTdHJpbmciOiI0NCJ9fSwiUmVmZXJlbmNlI</w:instrText>
          </w:r>
          <w:r>
            <w:instrText xml:space="preserve">jp7IiRpZCI6IjYiLCIkdHlwZSI6IlN3aXNzQWNhZGVtaWMuQ2l0YXZpLlJlZmVyZW5jZSwgU3dpc3NBY2FkZW1pYy5DaXRhdmkiLCJBYnN0cmFjdENvbXBsZXhpdHkiOjAsIkFic3RyYWN0U291cmNlVGV4dEZvcm1hdCI6MCwiQXV0aG9ycyI6W3siJGlkIjoiNyIsIiR0eXBlIjoiU3dpc3NBY2FkZW1pYy5DaXRhdmkuUGVyc29uLCBTd2lzc</w:instrText>
          </w:r>
          <w:r>
            <w:instrText xml:space="preserve">0FjYWRlbWljLkNpdGF2aSIsIkZpcnN0TmFtZSI6Ik1hcmNvIiwiTGFzdE5hbWUiOiJHaWVzc2VsbWFubiIsIlByb3RlY3RlZCI6ZmFsc2UsIlNleCI6MiwiQ3JlYXRlZEJ5IjoiX0xlZW5hIE1hYcOfIiwiQ3JlYXRlZE9uIjoiMjAyMS0xMC0yNVQxMDo1NDo0OSIsIk1vZGlmaWVkQnkiOiJfTGVlbmEgTWFhw58iLCJJZCI6IjNmYzA3Nzc2L</w:instrText>
          </w:r>
          <w:r>
            <w:instrText xml:space="preserve">TM1ODgtNDI4Ni04YjZiLTA1NjEyMDA5OTM4NiIsIk1vZGlmaWVkT24iOiIyMDIxLTEwLTI1VDEwOjU0OjQ5IiwiUHJvamVjdCI6eyIkaWQiOiI4IiwiJHR5cGUiOiJTd2lzc0FjYWRlbWljLkNpdGF2aS5Qcm9qZWN0LCBTd2lzc0FjYWRlbWljLkNpdGF2aSJ9fSx7IiRpZCI6IjkiLCIkdHlwZSI6IlN3aXNzQWNhZGVtaWMuQ2l0YXZpLlBlc</w:instrText>
          </w:r>
          <w:r>
            <w:instrText xml:space="preserve">nNvbiwgU3dpc3NBY2FkZW1pYy5DaXRhdmkiLCJGaXJzdE5hbWUiOiJNaWNoYWVsIiwiTGFzdE5hbWUiOiJXaW5kemlvIiwiUHJvdGVjdGVkIjpmYWxzZSwiU2V4IjoyLCJDcmVhdGVkQnkiOiJfTGVlbmEgTWFhw58iLCJDcmVhdGVkT24iOiIyMDIxLTEwLTI1VDEwOjU0OjQ5IiwiTW9kaWZpZWRCeSI6Il9MZWVuYSBNYWHDnyIsIklkIjoiY</w:instrText>
          </w:r>
          <w:r>
            <w:instrText xml:space="preserve">zk1NTFiMzktOTM2Yy00MmE4LWIxMzAtM2RlZGM3NTY4MjkxIiwiTW9kaWZpZWRPbiI6IjIwMjEtMTAtMjVUMTA6NTQ6NDkiLCJQcm9qZWN0Ijp7IiRyZWYiOiI4In19XSwiQ2l0YXRpb25LZXlVcGRhdGVUeXBlIjowLCJDb2xsYWJvcmF0b3JzIjpbXSwiQ292ZXJQYXRoIjp7IiRpZCI6IjEwIiwiJHR5cGUiOiJTd2lzc0FjYWRlbWljLkNpd</w:instrText>
          </w:r>
          <w:r>
            <w:instrText xml:space="preserve">GF2aS5MaW5rZWRSZXNvdXJjZSwgU3dpc3NBY2FkZW1pYy5DaXRhdmkiLCJMaW5rZWRSZXNvdXJjZVR5cGUiOjIsIk9yaWdpbmFsU3RyaW5nIjoiQzpcXFVzZXJzXFxIUFxcQXBwRGF0YVxcTG9jYWxcXFRlbXBcXGhvdTJjdnZrLmpwZyIsIlVyaVN0cmluZyI6ImY3YTViYWU1LTZlZmUtNDlkZC1hNmQxLWYwYjAwMWQwMjY4ZSIsIkxpbmtlZ</w:instrText>
          </w:r>
          <w:r>
            <w:instrText xml:space="preserve">FJlc291cmNlU3RhdHVzIjo4LCJQcm9wZXJ0aWVzIjp7IiRpZCI6IjExIiwiJHR5cGUiOiJTd2lzc0FjYWRlbWljLkNpdGF2aS5MaW5rZWRSZXNvdXJjZVByb3BlcnRpZXMsIFN3aXNzQWNhZGVtaWMuQ2l0YXZpIn0sIlN5bmNGb2xkZXJUeXBlIjowLCJJc0xvY2FsQ2xvdWRQcm9qZWN0RmlsZUxpbmsiOmZhbHNlLCJJc0Nsb3VkUmVzdG9yZ</w:instrText>
          </w:r>
          <w:r>
            <w:instrText xml:space="preserve">SI6ZmFsc2UsIklzQ2xvdWRDb3B5IjpmYWxzZSwiQXR0YWNobWVudEZvbGRlcldhc0luRmFsbGJhY2tNb2RlIjpmYWxzZX0sIkRvaSI6IjEwLjEwMDcvOTc4LTMtNTMxLTE4Njk1LTUiLCJFZGl0b3JzIjpbXSwiRXZhbHVhdGlvbkNvbXBsZXhpdHkiOjAsIkV2YWx1YXRpb25Tb3VyY2VUZXh0Rm9ybWF0IjowLCJHcm91cHMiOltdLCJIYXNMY</w:instrText>
          </w:r>
          <w:r>
            <w:instrText xml:space="preserve">WJlbDEiOmZhbHNlLCJIYXNMYWJlbDIiOmZhbHNlLCJJc2JuIjoiOTc4LTMtNTMxLTE4Njk0LTgiLCJLZXl3b3JkcyI6W10sIkxvY2F0aW9ucyI6W3siJGlkIjoiMTIiLCIkdHlwZSI6IlN3aXNzQWNhZGVtaWMuQ2l0YXZpLkxvY2F0aW9uLCBTd2lzc0FjYWRlbWljLkNpdGF2aSIsIkFkZHJlc3MiOnsiJGlkIjoiMTMiLCIkdHlwZSI6IlN3a</w:instrText>
          </w:r>
          <w:r>
            <w:instrText xml:space="preserve">XNzQWNhZGVtaWMuQ2l0YXZpLkxpbmtlZFJlc291cmNlLCBTd2lzc0FjYWRlbWljLkNpdGF2aSIsIkxpbmtlZFJlc291cmNlVHlwZSI6NSwiT3JpZ2luYWxTdHJpbmciOiIxMC4xMDA3Lzk3OC0zLTUzMS0xODY5NS01IiwiVXJpU3RyaW5nIjoiaHR0cHM6Ly9kb2kub3JnLzEwLjEwMDcvOTc4LTMtNTMxLTE4Njk1LTUiLCJMaW5rZWRSZXNvd</w:instrText>
          </w:r>
          <w:r>
            <w:instrText xml:space="preserve">XJjZVN0YXR1cyI6OCwiUHJvcGVydGllcyI6eyIkaWQiOiIxNCIsIiR0eXBlIjoiU3dpc3NBY2FkZW1pYy5DaXRhdmkuTGlua2VkUmVzb3VyY2VQcm9wZXJ0aWVzLCBTd2lzc0FjYWRlbWljLkNpdGF2aSJ9LCJTeW5jRm9sZGVyVHlwZSI6MCwiSXNMb2NhbENsb3VkUHJvamVjdEZpbGVMaW5rIjpmYWxzZSwiSXNDbG91ZFJlc3RvcmUiOmZhb</w:instrText>
          </w:r>
          <w:r>
            <w:instrText xml:space="preserve">HNlLCJJc0Nsb3VkQ29weSI6ZmFsc2UsIkF0dGFjaG1lbnRGb2xkZXJXYXNJbkZhbGxiYWNrTW9kZSI6ZmFsc2V9LCJBbm5vdGF0aW9ucyI6W10sIkxvY2F0aW9uVHlwZSI6MCwiTWlycm9yc1JlZmVyZW5jZVByb3BlcnR5SWQiOjEyOCwiQ3JlYXRlZEJ5IjoiX0xlZW5hIE1hYcOfIiwiQ3JlYXRlZE9uIjoiMjAyMS0xMC0yNVQxMDo1NDo0O</w:instrText>
          </w:r>
          <w:r>
            <w:instrText xml:space="preserve">SIsIk1vZGlmaWVkQnkiOiJfTGVlbmEgTWFhw58iLCJJZCI6ImY4ODhjZDliLWNkOGEtNDgzZC05NTAwLTI3OTNjMzZlM2Y2OCIsIk1vZGlmaWVkT24iOiIyMDIxLTEwLTI1VDEwOjU0OjQ5IiwiUHJvamVjdCI6eyIkcmVmIjoiOCJ9fV0sIk9yZ2FuaXphdGlvbnMiOltdLCJPdGhlcnNJbnZvbHZlZCI6W10sIlBsYWNlT2ZQdWJsaWNhdGlvb</w:instrText>
          </w:r>
          <w:r>
            <w:instrText xml:space="preserve">iI6IldpZXNiYWRlbiIsIlB1Ymxpc2hlcnMiOlt7IiRpZCI6IjE1IiwiJHR5cGUiOiJTd2lzc0FjYWRlbWljLkNpdGF2aS5QdWJsaXNoZXIsIFN3aXNzQWNhZGVtaWMuQ2l0YXZpIiwiTmFtZSI6IlZTIFZlcmxhZyBmw7xyIFNvemlhbHdpc3NlbnNjaGFmdGVuIiwiUHJvdGVjdGVkIjpmYWxzZSwiQ3JlYXRlZEJ5IjoiX0xlZW5hIE1hYcOfI</w:instrText>
          </w:r>
          <w:r>
            <w:instrText xml:space="preserve">iwiQ3JlYXRlZE9uIjoiMjAyMS0xMC0yNVQxMDo1NDo0OSIsIk1vZGlmaWVkQnkiOiJfTGVlbmEgTWFhw58iLCJJZCI6ImM4M2NhNWZiLWJkYTUtNGQ2Ny05ZDA2LTgxMjYwNmQ5NzhmMSIsIk1vZGlmaWVkT24iOiIyMDIxLTEwLTI1VDEwOjU0OjQ5IiwiUHJvamVjdCI6eyIkcmVmIjoiOCJ9fV0sIlF1b3RhdGlvbnMiOltdLCJSYXRpbmciO</w:instrText>
          </w:r>
          <w:r>
            <w:instrText xml:space="preserve">jAsIlJlZmVyZW5jZVR5cGUiOiJCb29rIiwiU2hvcnRUaXRsZSI6IkdpZXNzZWxtYW5uLCBXaW5kemlvIDIwMTIg4oCTIFJlZ3Jlc3Npb25zbW9kZWxsZSB6dXIgQW5hbHlzZSB2b24gUGFuZWxkYXRlbiIsIlNob3J0VGl0bGVVcGRhdGVUeXBlIjowLCJTb3VyY2VPZkJpYmxpb2dyYXBoaWNJbmZvcm1hdGlvbiI6IkNyb3NzUmVmIiwiU3Rhd</w:instrText>
          </w:r>
          <w:r>
            <w:instrText xml:space="preserve">GljSWRzIjpbIjg1MDg1ZmJiLTkzNzMtNDk0NC04M2ExLTdlNzYyYzA0ODNjNyJdLCJUYWJsZU9mQ29udGVudHNDb21wbGV4aXR5IjowLCJUYWJsZU9mQ29udGVudHNTb3VyY2VUZXh0Rm9ybWF0IjowLCJUYXNrcyI6W10sIlRpdGxlIjoiUmVncmVzc2lvbnNtb2RlbGxlIHp1ciBBbmFseXNlIHZvbiBQYW5lbGRhdGVuIiwiVHJhbnNsYXRvc</w:instrText>
          </w:r>
          <w:r>
            <w:instrText xml:space="preserve">nMiOltdLCJZZWFyIjoiMjAxMiIsIlllYXJSZXNvbHZlZCI6IjIwMTIiLCJDcmVhdGVkQnkiOiJfTGVlbmEgTWFhw58iLCJDcmVhdGVkT24iOiIyMDIxLTEwLTI1VDEwOjU0OjQ5IiwiTW9kaWZpZWRCeSI6Il9MZWVuYSBNYWHDnyIsIklkIjoiZjdhNWJhZTUtNmVmZS00OWRkLWE2ZDEtZjBiMDAxZDAyNjhlIiwiTW9kaWZpZWRPbiI6IjIwM</w:instrText>
          </w:r>
          <w:r>
            <w:instrText xml:space="preserve">jEtMTAtMjVUMTA6NTQ6NDkiLCJQcm9qZWN0Ijp7IiRyZWYiOiI4In19LCJVc2VOdW1iZXJpbmdUeXBlT2ZQYXJlbnREb2N1bWVudCI6ZmFsc2V9XSwiRm9ybWF0dGVkVGV4dCI6eyIkaWQiOiIxNiIsIkNvdW50IjoxLCJUZXh0VW5pdHMiOlt7IiRpZCI6IjE3IiwiRm9udFN0eWxlIjp7IiRpZCI6IjE4IiwiTmV1dHJhbCI6dHJ1ZX0sIlJlY</w:instrText>
          </w:r>
          <w:r>
            <w:instrText xml:space="preserve">WRpbmdPcmRlciI6MSwiVGV4dCI6IihHaWVzc2VsbWFubiB1bmQgV2luZHppbyAyMDEyLCA0NCkifV19LCJUYWciOiJDaXRhdmlQbGFjZWhvbGRlciMzYjA4NzIzOC1kMGNmLTRiYjctOGY4ZS1mYzBlYzk1YzhhM2UiLCJUZXh0IjoiKEdpZXNzZWxtYW5uIHVuZCBXaW5kemlvIDIwMTIsIDQ0KSIsIldBSVZlcnNpb24iOiI2LjEwLjAuMCJ9}</w:instrText>
          </w:r>
          <w:r>
            <w:fldChar w:fldCharType="separate"/>
          </w:r>
          <w:r>
            <w:t xml:space="preserve">(Giesselmann und Windzio 2012, 44)</w:t>
          </w:r>
          <w:r>
            <w:fldChar w:fldCharType="end"/>
          </w:r>
        </w:sdtContent>
      </w:sdt>
      <w:r>
        <w:t xml:space="preserve">. Daraus resultiert, dass die unbeobachtete Heterogenität</w:t>
      </w:r>
      <w:r>
        <w:t xml:space="preserve"> oder auch die Endogenität unabhängiger Variablen, di</w:t>
      </w:r>
      <w:r>
        <w:t xml:space="preserve">e durch zeitkonstante Variablen verursacht wird, </w:t>
      </w:r>
      <w:r>
        <w:t xml:space="preserve">die </w:t>
      </w:r>
      <w:r>
        <w:t xml:space="preserve">Koeffizientens</w:t>
      </w:r>
      <w:r>
        <w:t xml:space="preserve">chätzungen </w:t>
      </w:r>
      <w:r>
        <w:t xml:space="preserve">in dem FE-Modell </w:t>
      </w:r>
      <w:r>
        <w:t xml:space="preserve">nicht verzerrt</w:t>
      </w:r>
      <w:r>
        <w:t xml:space="preserve"> </w:t>
      </w:r>
      <w:sdt>
        <w:sdtPr>
          <w:alias w:val="To edit, see citavi.com/edit"/>
          <w15:appearance w15:val="boundingBox"/>
          <w:id w:val="-143819803"/>
          <w:placeholder>
            <w:docPart w:val="DefaultPlaceholder_-1854013440"/>
          </w:placeholder>
          <w:tag w:val="CitaviPlaceholder#2238fbbd-40bf-485b-bd4f-ee941a106e54"/>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mJjZjI4OWM3LWRmNzItNDgzNC04NTA5LWVjNGI5NGJhNGRmZSIsIlJhbmdlTGVuZ3RoIjoyMCwiUmVmZXJlbmNlSWQiO</w:instrText>
          </w:r>
          <w:r>
            <w:instrText xml:space="preserve">iI0YzI2OTc5NC1jYzBjLTQyYWEtOTQ3Yi02ZWY1NDlmZTc4OWIiLCJQYWdlUmFuZ2UiOnsiJGlkIjoiMyIsIiR0eXBlIjoiU3dpc3NBY2FkZW1pYy5QYWdlUmFuZ2UsIFN3aXNzQWNhZGVtaWMiLCJFbmRQYWdlIjp7IiRpZCI6IjQiLCIkdHlwZSI6IlN3aXNzQWNhZGVtaWMuUGFnZU51bWJlciwgU3dpc3NBY2FkZW1pYyIsIklzRnVsbHlOd</w:instrText>
          </w:r>
          <w:r>
            <w:instrText xml:space="preserve">W1lcmljIjpmYWxzZSwiTnVtYmVyaW5nVHlwZSI6MCwiTnVtZXJhbFN5c3RlbSI6MH0sIk51bWJlcmluZ1R5cGUiOjAsIk51bWVyYWxTeXN0ZW0iOjAsIk9yaWdpbmFsU3RyaW5nIjoiMjM4IiwiU3RhcnRQYWdlIjp7IiRpZCI6IjUiLCIkdHlwZSI6IlN3aXNzQWNhZGVtaWMuUGFnZU51bWJlciwgU3dpc3NBY2FkZW1pYyIsIklzRnVsbHlOd</w:instrText>
          </w:r>
          <w:r>
            <w:instrText xml:space="preserve">W1lcmljIjp0cnVlLCJOdW1iZXIiOjIzOCwiTnVtYmVyaW5nVHlwZSI6MCwiTnVtZXJhbFN5c3RlbSI6MCwiT3JpZ2luYWxTdHJpbmciOiIyMzgiLCJQcmV0dHlTdHJpbmciOiIyMzgifX0sIlJlZmVyZW5jZSI6eyIkaWQiOiI2IiwiJHR5cGUiOiJTd2lzc0FjYWRlbWljLkNpdGF2aS5SZWZlcmVuY2UsIFN3aXNzQWNhZGVtaWMuQ2l0YXZpI</w:instrText>
          </w:r>
          <w:r>
            <w:instrText xml:space="preserve">iwiQWJzdHJhY3RDb21wbGV4aXR5IjowLCJBYnN0cmFjdFNvdXJjZVRleHRGb3JtYXQiOjAsIkF1dGhvcnMiOlt7IiRpZCI6IjciLCIkdHlwZSI6IlN3aXNzQWNhZGVtaWMuQ2l0YXZpLlBlcnNvbiwgU3dpc3NBY2FkZW1pYy5DaXRhdmkiLCJGaXJzdE5hbWUiOiJNYXR0aGlhcy1XLiIsIkxhc3ROYW1lIjoiU3RvZXR6ZXIiLCJQcm90ZWN0Z</w:instrText>
          </w:r>
          <w:r>
            <w:instrText xml:space="preserve">WQiOmZhbHNlLCJTZXgiOjAsIkNyZWF0ZWRCeSI6Il9IUCIsIkNyZWF0ZWRPbiI6IjIwMjEtMTAtMDVUMTk6NTQ6MjYiLCJNb2RpZmllZEJ5IjoiX0hQIiwiSWQiOiJlNGRlMDVmYi05M2NkLTQ4NzUtODNkMi1lMTQyYTM3NmE4MjMiLCJNb2RpZmllZE9uIjoiMjAyMS0xMC0wNVQxOTo1NDoyNiIsIlByb2plY3QiOnsiJGlkIjoiOCIsIiR0e</w:instrText>
          </w:r>
          <w:r>
            <w:instrText xml:space="preserve">XBlIjoiU3dpc3NBY2FkZW1pYy5DaXRhdmkuUHJvamVjdCwgU3dpc3NBY2FkZW1pYy5DaXRhdmkifX1dLCJDaXRhdGlvbktleVVwZGF0ZVR5cGUiOjAsIkNvbGxhYm9yYXRvcnMiOltdLCJEYXRlIjoiMDUuMTAuMjAyMSIsIkVkaXRvcnMiOltdLCJFdmFsdWF0aW9uQ29tcGxleGl0eSI6MCwiRXZhbHVhdGlvblNvdXJjZVRleHRGb3JtYXQiO</w:instrText>
          </w:r>
          <w:r>
            <w:instrText xml:space="preserve">jAsIkdyb3VwcyI6W10sIkhhc0xhYmVsMSI6ZmFsc2UsIkhhc0xhYmVsMiI6ZmFsc2UsIktleXdvcmRzIjpbXSwiTG9jYXRpb25zIjpbeyIkaWQiOiI5IiwiJHR5cGUiOiJTd2lzc0FjYWRlbWljLkNpdGF2aS5Mb2NhdGlvbiwgU3dpc3NBY2FkZW1pYy5DaXRhdmkiLCJBZGRyZXNzIjp7IiRpZCI6IjEwIiwiJHR5cGUiOiJTd2lzc0FjYWRlb</w:instrText>
          </w:r>
          <w:r>
            <w:instrText xml:space="preserve">WljLkNpdGF2aS5MaW5rZWRSZXNvdXJjZSwgU3dpc3NBY2FkZW1pYy5DaXRhdmkiLCJMaW5rZWRSZXNvdXJjZVR5cGUiOjUsIk9yaWdpbmFsU3RyaW5nIjoiaHR0cHM6Ly9saW5rLnNwcmluZ2VyLmNvbS9ib29rLzEwLjEwMDclMkY5NzgtMy02NjItNjE0MzgtOSIsIlVyaVN0cmluZyI6Imh0dHBzOi8vbGluay5zcHJpbmdlci5jb20vYm9va</w:instrText>
          </w:r>
          <w:r>
            <w:instrText xml:space="preserve">y8xMC4xMDA3JTJGOTc4LTMtNjYyLTYxNDM4LTkiLCJMaW5rZWRSZXNvdXJjZVN0YXR1cyI6OCwiUHJvcGVydGllcyI6eyIkaWQiOiIxM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xLCJDcmVhdGVkQnkiOiJfSFAiL</w:instrText>
          </w:r>
          <w:r>
            <w:instrText xml:space="preserve">CJDcmVhdGVkT24iOiIyMDIxLTEwLTA1VDE5OjUzOjQ0IiwiTW9kaWZpZWRCeSI6Il9IUCIsIklkIjoiYTJkN2E4NTAtNjA0NC00N2Y1LWI1NjgtYWM3ZTM3OGJmN2YzIiwiTW9kaWZpZWRPbiI6IjIwMjEtMTAtMDVUMTk6NTM6NTciLCJQcm9qZWN0Ijp7IiRyZWYiOiI4In19XSwiT3JnYW5pemF0aW9ucyI6W10sIk90aGVyc0ludm9sdmVkI</w:instrText>
          </w:r>
          <w:r>
            <w:instrText xml:space="preserve">jpbXSwiUGxhY2VPZlB1YmxpY2F0aW9uIjoiQmVybGluIiwiUHVibGlzaGVycyI6W3siJGlkIjoiMTIiLCIkdHlwZSI6IlN3aXNzQWNhZGVtaWMuQ2l0YXZpLlB1Ymxpc2hlciwgU3dpc3NBY2FkZW1pYy5DaXRhdmkiLCJOYW1lIjoiU3ByaW5nZXJHYWJsZXIiLCJQcm90ZWN0ZWQiOmZhbHNlLCJDcmVhdGVkQnkiOiJfSFAiLCJDcmVhdGVkT</w:instrText>
          </w:r>
          <w:r>
            <w:instrText xml:space="preserve">24iOiIyMDIxLTEwLTA1VDE5OjU3OjIyIiwiTW9kaWZpZWRCeSI6Il9IUCIsIklkIjoiNTM2MGMxOWItNzNkOC00MzU1LWJmYzktZDQzNjFiZWE2ZTI5IiwiTW9kaWZpZWRPbiI6IjIwMjEtMTAtMDVUMTk6NTc6MjIiLCJQcm9qZWN0Ijp7IiRyZWYiOiI4In19XSwiUXVvdGF0aW9ucyI6W10sIlJhdGluZyI6MCwiUmVmZXJlbmNlVHlwZSI6I</w:instrText>
          </w:r>
          <w:r>
            <w:instrText xml:space="preserve">kJvb2siLCJTaG9ydFRpdGxlIjoiU3RvZXR6ZXIgMjAyMCDigJMgUmVncmVzc2lvbnNhbmFseXNlIGluIGRlciBlbXBpcmlzY2hlbiBXaXJ0c2NoYWZ0cyIsIlNob3J0VGl0bGVVcGRhdGVUeXBlIjowLCJTb3VyY2VPZkJpYmxpb2dyYXBoaWNJbmZvcm1hdGlvbiI6Imxpbmsuc3ByaW5nZXIuY29tIiwiU3RhdGljSWRzIjpbIjMyMjYxMDU4L</w:instrText>
          </w:r>
          <w:r>
            <w:instrText xml:space="preserve">TlhODktNDIyNS05YzFlLTVkZWE3M2FkMjJkZSJdLCJTdWJ0aXRsZSI6IktvbXBsZXhlIFZlcmZhaHJlbiIsIlRhYmxlT2ZDb250ZW50c0NvbXBsZXhpdHkiOjAsIlRhYmxlT2ZDb250ZW50c1NvdXJjZVRleHRGb3JtYXQiOjAsIlRhc2tzIjpbXSwiVGl0bGUiOiJSZWdyZXNzaW9uc2FuYWx5c2UgaW4gZGVyIGVtcGlyaXNjaGVuIFdpcnRzY</w:instrText>
          </w:r>
          <w:r>
            <w:instrText xml:space="preserve">2hhZnRzLSB1bmQgU296aWFsZm9yc2NodW5nIEJhbmQgMiIsIlRyYW5zbGF0b3JzIjpbXSwiWWVhciI6IjIwMjAiLCJZZWFyUmVzb2x2ZWQiOiIyMDIwIiwiQ3JlYXRlZEJ5IjoiX0hQIiwiQ3JlYXRlZE9uIjoiMjAyMS0xMC0wNVQxOTo1Mzo0NCIsIk1vZGlmaWVkQnkiOiJfSFAiLCJJZCI6IjRjMjY5Nzk0LWNjMGMtNDJhYS05NDdiLTZlZ</w:instrText>
          </w:r>
          <w:r>
            <w:instrText xml:space="preserve">jU0OWZlNzg5YiIsIk1vZGlmaWVkT24iOiIyMDIxLTEwLTA1VDE5OjU3OjIyIiwiUHJvamVjdCI6eyIkcmVmIjoiOCJ9fSwiVXNlTnVtYmVyaW5nVHlwZU9mUGFyZW50RG9jdW1lbnQiOmZhbHNlfV0sIkZvcm1hdHRlZFRleHQiOnsiJGlkIjoiMTMiLCJDb3VudCI6MSwiVGV4dFVuaXRzIjpbeyIkaWQiOiIxNCIsIkZvbnRTdHlsZSI6eyIka</w:instrText>
          </w:r>
          <w:r>
            <w:instrText xml:space="preserve">WQiOiIxNSIsIk5ldXRyYWwiOnRydWV9LCJSZWFkaW5nT3JkZXIiOjEsIlRleHQiOiIoU3RvZXR6ZXIgMjAyMCwgMjM4KSJ9XX0sIlRhZyI6IkNpdGF2aVBsYWNlaG9sZGVyIzIyMzhmYmJkLTQwYmYtNDg1Yi1iZDRmLWVlOTQxYTEwNmU1NCIsIlRleHQiOiIoU3RvZXR6ZXIgMjAyMCwgMjM4KSIsIldBSVZlcnNpb24iOiI2LjEwLjAuMCJ9}</w:instrText>
          </w:r>
          <w:r>
            <w:fldChar w:fldCharType="separate"/>
          </w:r>
          <w:r>
            <w:t xml:space="preserve">(vgl. Stoetzer 2020, 238)</w:t>
          </w:r>
          <w:r>
            <w:fldChar w:fldCharType="end"/>
          </w:r>
        </w:sdtContent>
      </w:sdt>
      <w:r>
        <w:t xml:space="preserve">. </w:t>
      </w:r>
      <w:r/>
    </w:p>
    <w:p>
      <w:pPr>
        <w:pBdr/>
        <w:spacing w:after="240" w:line="360" w:lineRule="auto"/>
        <w:ind/>
        <w:jc w:val="both"/>
        <w:rPr/>
      </w:pPr>
      <w:r>
        <w:t xml:space="preserve">Für die Arbeit bedeutet dies: </w:t>
      </w:r>
      <w:r>
        <w:t xml:space="preserve">D</w:t>
      </w:r>
      <w:r>
        <w:t xml:space="preserve">ie </w:t>
      </w:r>
      <w:r>
        <w:t xml:space="preserve">Querschnittsschätzungen der Auswirkungen des Kennlernortes auf die Distanz zum Partner könnten durch unbeobachtete Unterschiede verzerrt werden.</w:t>
      </w:r>
      <w:r>
        <w:t xml:space="preserve"> Gerade im Kontext der Untersuchung von Partnermärkten können</w:t>
      </w:r>
      <w:r>
        <w:t xml:space="preserve"> die</w:t>
      </w:r>
      <w:r>
        <w:t xml:space="preserve"> Verfügbarkeiten einzelne</w:t>
      </w:r>
      <w:r>
        <w:t xml:space="preserve">r</w:t>
      </w:r>
      <w:r>
        <w:t xml:space="preserve"> Gruppen</w:t>
      </w:r>
      <w:r>
        <w:t xml:space="preserve">, die Schätzungen</w:t>
      </w:r>
      <w:r>
        <w:t xml:space="preserve"> </w:t>
      </w:r>
      <w:r>
        <w:t xml:space="preserve">beeinflussen</w:t>
      </w:r>
      <w:r>
        <w:t xml:space="preserve">. </w:t>
      </w:r>
      <w:r>
        <w:t xml:space="preserve">Demzufolge </w:t>
      </w:r>
      <w:r>
        <w:t xml:space="preserve">würde eine OLS-Regression zu verzerrten Schätzungen der Auswirkungen des Kennlernortes auf die Distanz zum Partner führen, solange </w:t>
      </w:r>
      <w:r>
        <w:t xml:space="preserve">auf </w:t>
      </w:r>
      <w:r>
        <w:t xml:space="preserve">solche Faktoren, die sowohl den Ort des Kennenlernens als auch die Distanz zum Partner beeinflussen, nicht kontrolliert werden. Schätzungen </w:t>
      </w:r>
      <w:r>
        <w:t xml:space="preserve">von</w:t>
      </w:r>
      <w:r>
        <w:t xml:space="preserve"> Regressionen mit festen Effekten </w:t>
      </w:r>
      <w:r>
        <w:t xml:space="preserve">wären </w:t>
      </w:r>
      <w:r>
        <w:t xml:space="preserve">nicht verzerrt, da sie nicht auf dem Vergleich von offline und online initiierten Partnerschaften beruhen, sondern auf dem Vergleich der </w:t>
      </w:r>
      <w:r>
        <w:t xml:space="preserve">intraindividuellen </w:t>
      </w:r>
      <w:r>
        <w:t xml:space="preserve">Unterschiede</w:t>
      </w:r>
      <w:r>
        <w:t xml:space="preserve">. </w:t>
      </w:r>
      <w:r/>
    </w:p>
    <w:p>
      <w:pPr>
        <w:pBdr/>
        <w:spacing w:after="240" w:line="360" w:lineRule="auto"/>
        <w:ind/>
        <w:jc w:val="both"/>
        <w:rPr/>
      </w:pPr>
      <w:r>
        <w:t xml:space="preserve">Für die Berechnung der </w:t>
      </w:r>
      <w:r>
        <w:t xml:space="preserve">FE</w:t>
      </w:r>
      <w:r>
        <w:t xml:space="preserve">-Modelle</w:t>
      </w:r>
      <w:r>
        <w:t xml:space="preserve"> wurde in RStudio das Paket </w:t>
      </w:r>
      <w:r>
        <w:rPr>
          <w:i/>
        </w:rPr>
        <w:t xml:space="preserve">fixest</w:t>
      </w:r>
      <w:r>
        <w:t xml:space="preserve"> (0.9.0.) verwendet.</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137" w:name="_Toc85823694"/>
      <w:r/>
      <w:bookmarkStart w:id="138" w:name="_Ref86007900"/>
      <w:r/>
      <w:bookmarkStart w:id="139" w:name="_Toc86077557"/>
      <w:r/>
      <w:bookmarkStart w:id="140" w:name="_Toc86090019"/>
      <w:r/>
      <w:bookmarkStart w:id="141" w:name="_Toc86691135"/>
      <w:r/>
      <w:bookmarkStart w:id="142" w:name="_Toc86691177"/>
      <w:r/>
      <w:bookmarkStart w:id="143" w:name="_Toc86918759"/>
      <w:r>
        <w:rPr>
          <w:rFonts w:ascii="Times New Roman" w:hAnsi="Times New Roman" w:cs="Times New Roman"/>
          <w:b/>
          <w:bCs/>
          <w:color w:val="auto"/>
        </w:rPr>
        <w:t xml:space="preserve">Daten</w:t>
      </w:r>
      <w:r>
        <w:rPr>
          <w:rFonts w:ascii="Times New Roman" w:hAnsi="Times New Roman" w:cs="Times New Roman"/>
          <w:b/>
          <w:bCs/>
          <w:color w:val="auto"/>
        </w:rPr>
        <w:t xml:space="preserve">auswahl</w:t>
      </w:r>
      <w:bookmarkEnd w:id="137"/>
      <w:r/>
      <w:bookmarkEnd w:id="138"/>
      <w:r/>
      <w:bookmarkEnd w:id="139"/>
      <w:r/>
      <w:bookmarkEnd w:id="140"/>
      <w:r/>
      <w:bookmarkEnd w:id="141"/>
      <w:r/>
      <w:bookmarkEnd w:id="142"/>
      <w:r/>
      <w:bookmarkEnd w:id="143"/>
      <w:r>
        <w:rPr>
          <w:rFonts w:ascii="Times New Roman" w:hAnsi="Times New Roman" w:cs="Times New Roman"/>
          <w:b/>
          <w:bCs/>
          <w:color w:val="auto"/>
        </w:rPr>
        <w:t xml:space="preserve"> </w:t>
      </w:r>
      <w:bookmarkEnd w:id="116"/>
      <w:r/>
      <w:bookmarkEnd w:id="117"/>
      <w:r/>
      <w:r>
        <w:rPr>
          <w:rFonts w:ascii="Times New Roman" w:hAnsi="Times New Roman" w:cs="Times New Roman"/>
          <w:b/>
          <w:bCs/>
          <w:color w:val="auto"/>
        </w:rPr>
      </w:r>
    </w:p>
    <w:p>
      <w:pPr>
        <w:pBdr/>
        <w:spacing w:after="240" w:line="360" w:lineRule="auto"/>
        <w:ind/>
        <w:jc w:val="both"/>
        <w:rPr/>
      </w:pPr>
      <w:r>
        <w:t xml:space="preserve">Für die Analyse wird ausschließlich mit dem </w:t>
      </w:r>
      <w:r>
        <w:t xml:space="preserve">Ancor</w:t>
      </w:r>
      <w:r>
        <w:t xml:space="preserve">-Datensatz gearbeitet</w:t>
      </w:r>
      <w:r>
        <w:t xml:space="preserve">, da </w:t>
      </w:r>
      <w:r>
        <w:t xml:space="preserve">alle relevanten Partnerschaftsereignisse und -variablen </w:t>
      </w:r>
      <w:r>
        <w:t xml:space="preserve">für die Fragestellung</w:t>
      </w:r>
      <w:r>
        <w:t xml:space="preserve"> daraus </w:t>
      </w:r>
      <w:r>
        <w:t xml:space="preserve">generiert werden</w:t>
      </w:r>
      <w:r>
        <w:t xml:space="preserve"> </w:t>
      </w:r>
      <w:r>
        <w:t xml:space="preserve">können</w:t>
      </w:r>
      <w:r>
        <w:t xml:space="preserve">.</w:t>
      </w:r>
      <w:r>
        <w:t xml:space="preserve"> Die zu analysierende</w:t>
      </w:r>
      <w:r>
        <w:t xml:space="preserve"> Untersuchungseinheit </w:t>
      </w:r>
      <w:r>
        <w:t xml:space="preserve">stellt</w:t>
      </w:r>
      <w:r>
        <w:t xml:space="preserve"> das Individuum </w:t>
      </w:r>
      <w:r>
        <w:t xml:space="preserve">dar. </w:t>
      </w:r>
      <w:r>
        <w:t xml:space="preserve">In der Arbeit</w:t>
      </w:r>
      <w:r>
        <w:t xml:space="preserve"> </w:t>
      </w:r>
      <w:r>
        <w:t xml:space="preserve">werden</w:t>
      </w:r>
      <w:r>
        <w:t xml:space="preserve"> die Individuen</w:t>
      </w:r>
      <w:r>
        <w:t xml:space="preserve"> ihren Partnerschaften gleichgestellt. </w:t>
      </w:r>
      <w:r/>
    </w:p>
    <w:p>
      <w:pPr>
        <w:pBdr/>
        <w:spacing w:after="240" w:line="360" w:lineRule="auto"/>
        <w:ind/>
        <w:jc w:val="both"/>
        <w:rPr/>
      </w:pPr>
      <w:r>
        <w:t xml:space="preserve">Die</w:t>
      </w:r>
      <w:r>
        <w:t xml:space="preserve"> Analyse</w:t>
      </w:r>
      <w:r>
        <w:t xml:space="preserve"> </w:t>
      </w:r>
      <w:r>
        <w:t xml:space="preserve">berücksichtigt </w:t>
      </w:r>
      <w:r>
        <w:t xml:space="preserve">alle</w:t>
      </w:r>
      <w:r>
        <w:t xml:space="preserve"> neu </w:t>
      </w:r>
      <w:r>
        <w:t xml:space="preserve">eingegangenen</w:t>
      </w:r>
      <w:r>
        <w:t xml:space="preserve"> Partnerschaften während des Untersuchungszeitraumes. Unter den neu geschlossenen Partnerschaften werden Partnerschaften verstanden, die während der letzten Welle neu </w:t>
      </w:r>
      <w:r>
        <w:t xml:space="preserve">eingegangen wurden</w:t>
      </w:r>
      <w:r>
        <w:t xml:space="preserve">. </w:t>
      </w:r>
      <w:r>
        <w:t xml:space="preserve">Die neu geschlossenen Partnerschaften werden durch die Angabe, an welchem Ort die Person ihren Partner kennengelernt hat (</w:t>
      </w:r>
      <w:r>
        <w:rPr>
          <w:i/>
        </w:rPr>
        <w:t xml:space="preserve">pa3</w:t>
      </w:r>
      <w:r>
        <w:t xml:space="preserve">), identifiziert. </w:t>
      </w:r>
      <w:r>
        <w:t xml:space="preserve">Dabei wird</w:t>
      </w:r>
      <w:r>
        <w:t xml:space="preserve"> </w:t>
      </w:r>
      <w:r>
        <w:t xml:space="preserve">in der </w:t>
      </w:r>
      <w:r>
        <w:t xml:space="preserve">Arbeit zwischen dem Kennenlernen in einem Online- und Offline-</w:t>
      </w:r>
      <w:r>
        <w:t xml:space="preserve">Begegnungsk</w:t>
      </w:r>
      <w:r>
        <w:t xml:space="preserve">ontext</w:t>
      </w:r>
      <w:r>
        <w:t xml:space="preserve"> unterschieden</w:t>
      </w:r>
      <w:r>
        <w:t xml:space="preserve">. </w:t>
      </w:r>
      <w:r>
        <w:t xml:space="preserve">Somit dient d</w:t>
      </w:r>
      <w:r>
        <w:t xml:space="preserve">ie Variable </w:t>
      </w:r>
      <w:r>
        <w:rPr>
          <w:i/>
        </w:rPr>
        <w:t xml:space="preserve">pa3</w:t>
      </w:r>
      <w:r>
        <w:t xml:space="preserve"> zum einen zur Identifizierung </w:t>
      </w:r>
      <w:r>
        <w:t xml:space="preserve">aller</w:t>
      </w:r>
      <w:r>
        <w:t xml:space="preserve"> </w:t>
      </w:r>
      <w:r>
        <w:t xml:space="preserve">Beobachtungen</w:t>
      </w:r>
      <w:r>
        <w:t xml:space="preserve"> und</w:t>
      </w:r>
      <w:r>
        <w:t xml:space="preserve"> </w:t>
      </w:r>
      <w:r>
        <w:t xml:space="preserve">zum anderen stellt der Kennlern</w:t>
      </w:r>
      <w:r>
        <w:t xml:space="preserve">or</w:t>
      </w:r>
      <w:r>
        <w:t xml:space="preserve">t </w:t>
      </w:r>
      <w:r>
        <w:t xml:space="preserve">die unabhängige</w:t>
      </w:r>
      <w:r>
        <w:t xml:space="preserve"> Variable dar, um den Untersuchungsgegenstand</w:t>
      </w:r>
      <w:r>
        <w:t xml:space="preserve"> der Distanz</w:t>
      </w:r>
      <w:r>
        <w:t xml:space="preserve"> zu erklären. </w:t>
      </w:r>
      <w:r/>
    </w:p>
    <w:p>
      <w:pPr>
        <w:pBdr/>
        <w:spacing w:after="240" w:line="360" w:lineRule="auto"/>
        <w:ind/>
        <w:jc w:val="both"/>
        <w:rPr/>
      </w:pPr>
      <w:r>
        <w:t xml:space="preserve">Wie gerade beschrieben,</w:t>
      </w:r>
      <w:r>
        <w:t xml:space="preserve"> werden</w:t>
      </w:r>
      <w:r>
        <w:t xml:space="preserve"> nur Partnerschaften untersucht, die </w:t>
      </w:r>
      <w:r>
        <w:t xml:space="preserve">während der letzten </w:t>
      </w:r>
      <w:r>
        <w:t xml:space="preserve">Welle</w:t>
      </w:r>
      <w:r>
        <w:t xml:space="preserve"> </w:t>
      </w:r>
      <w:r>
        <w:t xml:space="preserve">neu geschlossen wurden</w:t>
      </w:r>
      <w:r>
        <w:t xml:space="preserve">. Demnach</w:t>
      </w:r>
      <w:r>
        <w:t xml:space="preserve"> fließen </w:t>
      </w:r>
      <w:r>
        <w:t xml:space="preserve">die Wellen </w:t>
      </w:r>
      <w:r>
        <w:t xml:space="preserve">2</w:t>
      </w:r>
      <w:r>
        <w:t xml:space="preserve"> bis </w:t>
      </w:r>
      <w:r>
        <w:t xml:space="preserve">11</w:t>
      </w:r>
      <w:r>
        <w:t xml:space="preserve"> (20</w:t>
      </w:r>
      <w:r>
        <w:t xml:space="preserve">09</w:t>
      </w:r>
      <w:r>
        <w:t xml:space="preserve"> </w:t>
      </w:r>
      <w:r>
        <w:t xml:space="preserve">bis</w:t>
      </w:r>
      <w:r>
        <w:t xml:space="preserve"> </w:t>
      </w:r>
      <w:r>
        <w:t xml:space="preserve">201</w:t>
      </w:r>
      <w:r>
        <w:t xml:space="preserve">8</w:t>
      </w:r>
      <w:r>
        <w:t xml:space="preserve">) als Untersuchungszeitraum </w:t>
      </w:r>
      <w:r>
        <w:t xml:space="preserve">mit </w:t>
      </w:r>
      <w:r>
        <w:t xml:space="preserve">in die Analyse ein. Die Welle 1 wird nicht berücksichtigt, da diese </w:t>
      </w:r>
      <w:r>
        <w:t xml:space="preserve">Partnerschaften </w:t>
      </w:r>
      <w:r>
        <w:t xml:space="preserve">retrospektiv </w:t>
      </w:r>
      <w:r>
        <w:t xml:space="preserve">über den Lebensverlauf </w:t>
      </w:r>
      <w:r>
        <w:t xml:space="preserve">erfragt w</w:t>
      </w:r>
      <w:r>
        <w:t xml:space="preserve">u</w:t>
      </w:r>
      <w:r>
        <w:t xml:space="preserve">rden</w:t>
      </w:r>
      <w:r>
        <w:t xml:space="preserve">. Die darin erhobenen Beziehungen </w:t>
      </w:r>
      <w:r>
        <w:t xml:space="preserve">sind</w:t>
      </w:r>
      <w:r>
        <w:t xml:space="preserve"> </w:t>
      </w:r>
      <w:r>
        <w:t xml:space="preserve">in unterschiedlichen Jahren eingegangen und nicht während des letzten Jahres der ersten Befragung. Aufgrund der Längsschnittbetrachtung werden die Aufstockungskohorten aus der Welle 11 ebenfalls nicht berücksichtigt. Durch die Nicht-Berücksichtigung </w:t>
      </w:r>
      <w:r>
        <w:t xml:space="preserve">der Aufstockungsstichprobe </w:t>
      </w:r>
      <w:r>
        <w:t xml:space="preserve">der </w:t>
      </w:r>
      <w:r>
        <w:t xml:space="preserve">Welle 11 und </w:t>
      </w:r>
      <w:r>
        <w:t xml:space="preserve">Welle</w:t>
      </w:r>
      <w:r>
        <w:t xml:space="preserve"> 1</w:t>
      </w:r>
      <w:r>
        <w:t xml:space="preserve"> wird eine </w:t>
      </w:r>
      <w:r>
        <w:t xml:space="preserve">Verzerrung</w:t>
      </w:r>
      <w:r>
        <w:t xml:space="preserve"> der Distanzen umgangen. </w:t>
      </w:r>
      <w:r>
        <w:t xml:space="preserve">Der Datensatz ist damit linkszensiert.</w:t>
      </w:r>
      <w:r>
        <w:t xml:space="preserve"> Eine detaillierte Beschreibung aller untersuchten Partnerschaften befindet sich in Kapitel </w:t>
      </w:r>
      <w:r>
        <w:fldChar w:fldCharType="begin"/>
      </w:r>
      <w:r>
        <w:instrText xml:space="preserve"> REF _Ref85468888 \r \h  \* MERGEFORMAT </w:instrText>
      </w:r>
      <w:r>
        <w:fldChar w:fldCharType="separate"/>
      </w:r>
      <w:r>
        <w:t xml:space="preserve">5.1</w:t>
      </w:r>
      <w:r>
        <w:fldChar w:fldCharType="end"/>
      </w:r>
      <w:r>
        <w:t xml:space="preserve">.</w:t>
      </w:r>
      <w:r/>
    </w:p>
    <w:p>
      <w:pPr>
        <w:pBdr/>
        <w:spacing w:after="240" w:line="360" w:lineRule="auto"/>
        <w:ind/>
        <w:jc w:val="both"/>
        <w:rPr/>
      </w:pPr>
      <w:r>
        <w:t xml:space="preserve">Aus </w:t>
      </w:r>
      <w:r>
        <w:t xml:space="preserve">den</w:t>
      </w:r>
      <w:r>
        <w:t xml:space="preserve"> 11 Wellen </w:t>
      </w:r>
      <w:r>
        <w:t xml:space="preserve">des</w:t>
      </w:r>
      <w:r>
        <w:t xml:space="preserve"> </w:t>
      </w:r>
      <w:r>
        <w:t xml:space="preserve">Panels</w:t>
      </w:r>
      <w:r>
        <w:t xml:space="preserve"> </w:t>
      </w:r>
      <w:r>
        <w:t xml:space="preserve">wurden</w:t>
      </w:r>
      <w:r>
        <w:t xml:space="preserve"> </w:t>
      </w:r>
      <w:r>
        <w:t xml:space="preserve">zunächst </w:t>
      </w:r>
      <w:r>
        <w:t xml:space="preserve">32</w:t>
      </w:r>
      <w:r>
        <w:t xml:space="preserve">.</w:t>
      </w:r>
      <w:r>
        <w:t xml:space="preserve">615 Beobachtungen von 2</w:t>
      </w:r>
      <w:r>
        <w:t xml:space="preserve">.</w:t>
      </w:r>
      <w:r>
        <w:t xml:space="preserve">965 Individuen</w:t>
      </w:r>
      <w:r>
        <w:t xml:space="preserve"> gezählt</w:t>
      </w:r>
      <w:r>
        <w:t xml:space="preserve">. </w:t>
      </w:r>
      <w:r>
        <w:t xml:space="preserve">Zu Beginn der Datenaufbereitung wurde </w:t>
      </w:r>
      <w:r>
        <w:t xml:space="preserve">die</w:t>
      </w:r>
      <w:r>
        <w:t xml:space="preserve"> </w:t>
      </w:r>
      <w:r>
        <w:t xml:space="preserve">erste Welle ausgeschlossen. Daraufhin fand ein Ausschluss aller Fälle statt, wo kein Eingehen einer neuen </w:t>
      </w:r>
      <w:r>
        <w:t xml:space="preserve">Partnerschaft </w:t>
      </w:r>
      <w:r>
        <w:t xml:space="preserve">identifiziert werden konnte</w:t>
      </w:r>
      <w:r>
        <w:t xml:space="preserve">. </w:t>
      </w:r>
      <w:r>
        <w:t xml:space="preserve">Bei</w:t>
      </w:r>
      <w:r>
        <w:t xml:space="preserve"> diesen Fällen wurde kein Kennlernort beobachtet.</w:t>
      </w:r>
      <w:r>
        <w:t xml:space="preserve"> </w:t>
      </w:r>
      <w:r>
        <w:t xml:space="preserve">Zudem wurden im Vorfeld </w:t>
      </w:r>
      <w:r>
        <w:t xml:space="preserve">der Analyse </w:t>
      </w:r>
      <w:r>
        <w:t xml:space="preserve">alle Fälle ausgeschlossen, wo keine Angaben zur Distanz zum Partner </w:t>
      </w:r>
      <w:r>
        <w:t xml:space="preserve">angegeben war</w:t>
      </w:r>
      <w:r>
        <w:t xml:space="preserve">. </w:t>
      </w:r>
      <w:r>
        <w:t xml:space="preserve">Nach </w:t>
      </w:r>
      <w:r>
        <w:t xml:space="preserve">der Datenselektion </w:t>
      </w:r>
      <w:r>
        <w:t xml:space="preserve">(siehe dazu </w:t>
      </w:r>
      <w:r>
        <w:fldChar w:fldCharType="begin"/>
      </w:r>
      <w:r>
        <w:instrText xml:space="preserve"> REF _Ref86085099 \r \h </w:instrText>
      </w:r>
      <w:r>
        <w:instrText xml:space="preserve"> \* MERGEFORMAT </w:instrText>
      </w:r>
      <w:r>
        <w:fldChar w:fldCharType="separate"/>
      </w:r>
      <w:r>
        <w:t xml:space="preserve">4.4.1</w:t>
      </w:r>
      <w:r>
        <w:fldChar w:fldCharType="end"/>
      </w:r>
      <w:r>
        <w:t xml:space="preserve">) </w:t>
      </w:r>
      <w:r>
        <w:t xml:space="preserve">und dem </w:t>
      </w:r>
      <w:r>
        <w:t xml:space="preserve">Ausschluss </w:t>
      </w:r>
      <w:r>
        <w:t xml:space="preserve">von</w:t>
      </w:r>
      <w:r>
        <w:t xml:space="preserve"> </w:t>
      </w:r>
      <w:r>
        <w:t xml:space="preserve">fehlende</w:t>
      </w:r>
      <w:r>
        <w:t xml:space="preserve">n</w:t>
      </w:r>
      <w:r>
        <w:t xml:space="preserve"> Werte</w:t>
      </w:r>
      <w:r>
        <w:t xml:space="preserve">n</w:t>
      </w:r>
      <w:r>
        <w:t xml:space="preserve"> </w:t>
      </w:r>
      <w:r>
        <w:t xml:space="preserve">führt dies zu einer Stichprobe von</w:t>
      </w:r>
      <w:r>
        <w:t xml:space="preserve"> </w:t>
      </w:r>
      <w:r>
        <w:t xml:space="preserve">1</w:t>
      </w:r>
      <w:r>
        <w:t xml:space="preserve">.</w:t>
      </w:r>
      <w:r>
        <w:t xml:space="preserve">9</w:t>
      </w:r>
      <w:r>
        <w:t xml:space="preserve">8</w:t>
      </w:r>
      <w:r>
        <w:t xml:space="preserve">1</w:t>
      </w:r>
      <w:r>
        <w:t xml:space="preserve"> Beobachtungen </w:t>
      </w:r>
      <w:r>
        <w:t xml:space="preserve">von</w:t>
      </w:r>
      <w:r>
        <w:t xml:space="preserve"> </w:t>
      </w:r>
      <w:r>
        <w:t xml:space="preserve">1</w:t>
      </w:r>
      <w:r>
        <w:t xml:space="preserve">.</w:t>
      </w:r>
      <w:r>
        <w:t xml:space="preserve">224</w:t>
      </w:r>
      <w:r>
        <w:t xml:space="preserve"> Individuen. </w:t>
      </w:r>
      <w:r>
        <w:t xml:space="preserve">Da die Anzahl der </w:t>
      </w:r>
      <w:r>
        <w:t xml:space="preserve">Beobachtung</w:t>
      </w:r>
      <w:r>
        <w:t xml:space="preserve">seinheiten für einzelne Zeitpunkte </w:t>
      </w:r>
      <w:r>
        <w:t xml:space="preserve">nicht konstant ist</w:t>
      </w:r>
      <w:r>
        <w:t xml:space="preserve">, liegt ein </w:t>
      </w:r>
      <w:r>
        <w:rPr>
          <w:i/>
          <w:iCs/>
        </w:rPr>
        <w:t xml:space="preserve">unbalanciertes Panel</w:t>
      </w:r>
      <w:r>
        <w:t xml:space="preserve"> vor.</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144" w:name="_Toc85823695"/>
      <w:r/>
      <w:bookmarkStart w:id="145" w:name="_Ref86007861"/>
      <w:r/>
      <w:bookmarkStart w:id="146" w:name="_Toc86077558"/>
      <w:r/>
      <w:bookmarkStart w:id="147" w:name="_Toc86090020"/>
      <w:r/>
      <w:bookmarkStart w:id="148" w:name="_Toc86691136"/>
      <w:r/>
      <w:bookmarkStart w:id="149" w:name="_Toc86691178"/>
      <w:r/>
      <w:bookmarkStart w:id="150" w:name="_Toc86918760"/>
      <w:r>
        <w:rPr>
          <w:rFonts w:ascii="Times New Roman" w:hAnsi="Times New Roman" w:cs="Times New Roman"/>
          <w:b/>
          <w:bCs/>
          <w:color w:val="auto"/>
        </w:rPr>
        <w:t xml:space="preserve">Operationalisierung der Variablen</w:t>
      </w:r>
      <w:bookmarkEnd w:id="144"/>
      <w:r/>
      <w:bookmarkEnd w:id="145"/>
      <w:r/>
      <w:bookmarkEnd w:id="146"/>
      <w:r/>
      <w:bookmarkEnd w:id="147"/>
      <w:r/>
      <w:bookmarkEnd w:id="148"/>
      <w:r/>
      <w:bookmarkEnd w:id="149"/>
      <w:r/>
      <w:bookmarkEnd w:id="150"/>
      <w:r/>
      <w:r>
        <w:rPr>
          <w:rFonts w:ascii="Times New Roman" w:hAnsi="Times New Roman" w:cs="Times New Roman"/>
          <w:b/>
          <w:bCs/>
          <w:color w:val="auto"/>
        </w:rP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51" w:name="_Toc85823696"/>
      <w:r/>
      <w:bookmarkStart w:id="152" w:name="_Toc86077559"/>
      <w:r/>
      <w:bookmarkStart w:id="153" w:name="_Ref86085099"/>
      <w:r/>
      <w:bookmarkStart w:id="154" w:name="_Toc86090021"/>
      <w:r/>
      <w:bookmarkStart w:id="155" w:name="_Toc86691137"/>
      <w:r/>
      <w:bookmarkStart w:id="156" w:name="_Toc86691179"/>
      <w:r/>
      <w:bookmarkStart w:id="157" w:name="_Toc86918761"/>
      <w:r>
        <w:rPr>
          <w:rFonts w:ascii="Times New Roman" w:hAnsi="Times New Roman" w:cs="Times New Roman"/>
          <w:b/>
          <w:bCs/>
          <w:iCs/>
          <w:color w:val="auto"/>
        </w:rPr>
        <w:t xml:space="preserve">Abhängige Variable</w:t>
      </w:r>
      <w:bookmarkEnd w:id="151"/>
      <w:r/>
      <w:bookmarkEnd w:id="152"/>
      <w:r/>
      <w:bookmarkEnd w:id="153"/>
      <w:r/>
      <w:bookmarkEnd w:id="154"/>
      <w:r/>
      <w:bookmarkEnd w:id="155"/>
      <w:r/>
      <w:bookmarkEnd w:id="156"/>
      <w:r/>
      <w:bookmarkEnd w:id="157"/>
      <w:r>
        <w:rPr>
          <w:rFonts w:ascii="Times New Roman" w:hAnsi="Times New Roman" w:cs="Times New Roman"/>
          <w:b/>
          <w:bCs/>
          <w:iCs/>
          <w:color w:val="auto"/>
        </w:rPr>
        <w:t xml:space="preserve"> </w:t>
      </w:r>
      <w:r>
        <w:rPr>
          <w:rFonts w:ascii="Times New Roman" w:hAnsi="Times New Roman" w:cs="Times New Roman"/>
          <w:b/>
          <w:bCs/>
          <w:iCs/>
          <w:color w:val="auto"/>
        </w:rPr>
      </w:r>
    </w:p>
    <w:p>
      <w:pPr>
        <w:pBdr/>
        <w:spacing w:after="240" w:line="360" w:lineRule="auto"/>
        <w:ind/>
        <w:jc w:val="both"/>
        <w:rPr/>
      </w:pPr>
      <w:r>
        <w:t xml:space="preserve">Der Untersuchungsgegenstand der Arbeit stellt die geografische Distanz zwischen den Partnern dar. Aufgrund des eingeschränkten Datenzugangs können keine vollständigen Aussagen über den konkreten Wohnort des Befragten und </w:t>
      </w:r>
      <w:r>
        <w:t xml:space="preserve">seines</w:t>
      </w:r>
      <w:r>
        <w:t xml:space="preserve"> Part</w:t>
      </w:r>
      <w:r>
        <w:t xml:space="preserve">n</w:t>
      </w:r>
      <w:r>
        <w:t xml:space="preserve">er</w:t>
      </w:r>
      <w:r>
        <w:t xml:space="preserve">s</w:t>
      </w:r>
      <w:r>
        <w:t xml:space="preserve"> getroffen werden</w:t>
      </w:r>
      <w:r>
        <w:t xml:space="preserve"> und damit die Distanzen </w:t>
      </w:r>
      <w:r>
        <w:t xml:space="preserve">in Kilometern </w:t>
      </w:r>
      <w:r>
        <w:t xml:space="preserve">nicht eigenständig berechnet werden</w:t>
      </w:r>
      <w:r>
        <w:t xml:space="preserve">. Durch diese Einschränkung wird die geografische Distanz zwischen den Partnern aus der durchschnittlichen Fahrzeit in Stunden (</w:t>
      </w:r>
      <w:r>
        <w:rPr>
          <w:i/>
        </w:rPr>
        <w:t xml:space="preserve">hcp3h)</w:t>
      </w:r>
      <w:r>
        <w:t xml:space="preserve"> und Minuten (</w:t>
      </w:r>
      <w:r>
        <w:rPr>
          <w:i/>
        </w:rPr>
        <w:t xml:space="preserve">hcp3m) </w:t>
      </w:r>
      <w:r>
        <w:t xml:space="preserve">zum Wohnort des Partners </w:t>
      </w:r>
      <w:r>
        <w:t xml:space="preserve">mit dem gewöhnlichen Transportmittel </w:t>
      </w:r>
      <w:r>
        <w:t xml:space="preserve">gebildet (</w:t>
      </w:r>
      <w:sdt>
        <w:sdtPr>
          <w:alias w:val="To edit, see citavi.com/edit"/>
          <w15:appearance w15:val="boundingBox"/>
          <w:id w:val="1050261879"/>
          <w:placeholder>
            <w:docPart w:val="56FC846E1DD04AF28E09F8ED6BB2730C"/>
          </w:placeholder>
          <w:tag w:val="CitaviPlaceholder#c7a5f4b0-5ea0-4068-aadb-144489af8776"/>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w:instrText>
          </w:r>
          <w:r>
            <w:instrText xml:space="preserve">y5Xb3JkUGxhY2Vob2xkZXJFbnRyeSwgU3dpc3NBY2FkZW1pYy5DaXRhdmkiLCJJZCI6ImE2MDgwNWVkLTllZGItNDc2Yy1hMzFlLTliZWU1Njg1NjNlZCIsIlJhbmdlTGVuZ3RoIjoyMiwiUmVmZXJlbmNlSWQiOiI2ZDVhNDYzYS1hNjMyLTQ3NDctYWFkMS1iNDE5ZDcyODZjNzMiLCJOb1BhciI6dHJ1ZSwiUGFnZVJhbmdlIjp7IiRpZCI6I</w:instrText>
          </w:r>
          <w:r>
            <w:instrText xml:space="preserve">jMiLCIkdHlwZSI6IlN3aXNzQWNhZGVtaWMuUGFnZVJhbmdlLCBTd2lzc0FjYWRlbWljIiwiRW5kUGFnZSI6eyIkaWQiOiI0IiwiJHR5cGUiOiJTd2lzc0FjYWRlbWljLlBhZ2VOdW1iZXIsIFN3aXNzQWNhZGVtaWMiLCJJc0Z1bGx5TnVtZXJpYyI6ZmFsc2UsIk51bWJlcmluZ1R5cGUiOjAsIk51bWVyYWxTeXN0ZW0iOjB9LCJOdW1iZXJpb</w:instrText>
          </w:r>
          <w:r>
            <w:instrText xml:space="preserve">mdUeXBlIjowLCJOdW1lcmFsU3lzdGVtIjowLCJPcmlnaW5hbFN0cmluZyI6IjkyIiwiU3RhcnRQYWdlIjp7IiRpZCI6IjUiLCIkdHlwZSI6IlN3aXNzQWNhZGVtaWMuUGFnZU51bWJlciwgU3dpc3NBY2FkZW1pYyIsIklzRnVsbHlOdW1lcmljIjp0cnVlLCJOdW1iZXIiOjkyLCJOdW1iZXJpbmdUeXBlIjowLCJOdW1lcmFsU3lzdGVtIjowL</w:instrText>
          </w:r>
          <w:r>
            <w:instrText xml:space="preserve">CJPcmlnaW5hbFN0cmluZyI6IjkyIiwiUHJldHR5U3RyaW5nIjoiOTIifX0sIlJlZmVyZW5jZSI6eyIkaWQiOiI2IiwiJHR5cGUiOiJTd2lzc0FjYWRlbWljLkNpdGF2aS5SZWZlcmVuY2UsIFN3aXNzQWNhZGVtaWMuQ2l0YXZpIiwiQWJzdHJhY3RDb21wbGV4aXR5IjowLCJBYnN0cmFjdFNvdXJjZVRleHRGb3JtYXQiOjAsIkF1dGhvcnMiO</w:instrText>
          </w:r>
          <w:r>
            <w:instrText xml:space="preserve">lt7IiRpZCI6IjciLCIkdHlwZSI6IlN3aXNzQWNhZGVtaWMuQ2l0YXZpLlBlcnNvbiwgU3dpc3NBY2FkZW1pYy5DaXRhdmkiLCJMYXN0TmFtZSI6InBhaXJmYW0gR3JvdXAiLCJQcm90ZWN0ZWQiOmZhbHNlLCJTZXgiOjAsIkNyZWF0ZWRCeSI6Il9MZWVuYSBNYWHDnyIsIkNyZWF0ZWRPbiI6IjIwMjEtMDYtMDJUMjE6MzQ6NDAiLCJNb2RpZ</w:instrText>
          </w:r>
          <w:r>
            <w:instrText xml:space="preserve">mllZEJ5IjoiX0xlZW5hIE1hYcOfIiwiSWQiOiIxMTMwMGE4YS0xOWZlLTRmZWUtYWI0NS0xODVhMWVhOTJlMjkiLCJNb2RpZmllZE9uIjoiMjAyMS0wNi0wMlQyMTozNDo0MCIsIlByb2plY3QiOnsiJGlkIjoiOCIsIiR0eXBlIjoiU3dpc3NBY2FkZW1pYy5DaXRhdmkuUHJvamVjdCwgU3dpc3NBY2FkZW1pYy5DaXRhdmkifX1dLCJDaXRhd</w:instrText>
          </w:r>
          <w:r>
            <w:instrText xml:space="preserve">GlvbktleVVwZGF0ZVR5cGUiOjAsIkNvbGxhYm9yYXRvcnMiOltdLCJEYXRlIjoiMjAyMCIsIkVkaXRvcnMiOlt7IiRpZCI6IjkiLCIkdHlwZSI6IlN3aXNzQWNhZGVtaWMuQ2l0YXZpLlBlcnNvbiwgU3dpc3NBY2FkZW1pYy5DaXRhdmkiLCJMYXN0TmFtZSI6IkdFU0lTIERhdGEgQXJjaGl2ZSwgQ29sb2duZS4gWkE1Njc4IERhdGEgZmlsZ</w:instrText>
          </w:r>
          <w:r>
            <w:instrText xml:space="preserve">SBWZXJzaW9uIDExLjAuMCwgMTAuNDIzMi9wYWlyZmFtLjU2NzguMTEuMC4wIiwiUHJvdGVjdGVkIjpmYWxzZSwiU2V4IjowLCJDcmVhdGVkQnkiOiJfTGVlbmEgTWFhw58iLCJDcmVhdGVkT24iOiIyMDIxLTA2LTAyVDIxOjM4OjMyIiwiTW9kaWZpZWRCeSI6Il9MZWVuYSBNYWHDnyIsIklkIjoiNTAwZGYxMGMtNDNhNC00ODAwLTlkMTctZ</w:instrText>
          </w:r>
          <w:r>
            <w:instrText xml:space="preserve">jA5NmRmYjRkNzNhIiwiTW9kaWZpZWRPbiI6IjIwMjEtMDYtMDJUMjE6Mzg6MzIiLCJQcm9qZWN0Ijp7IiRyZWYiOiI4In19XSwiRXZhbHVhdGlvbkNvbXBsZXhpdHkiOjAsIkV2YWx1YXRpb25Tb3VyY2VUZXh0Rm9ybWF0IjowLCJHcm91cHMiOltdLCJIYXNMYWJlbDEiOmZhbHNlLCJIYXNMYWJlbDIiOmZhbHNlLCJLZXl3b3JkcyI6W10sI</w:instrText>
          </w:r>
          <w:r>
            <w:instrText xml:space="preserve">kxvY2F0aW9ucyI6W10sIk9yZ2FuaXphdGlvbnMiOltdLCJPdGhlcnNJbnZvbHZlZCI6W10sIlB1Ymxpc2hlcnMiOltdLCJRdW90YXRpb25zIjpbXSwiUmF0aW5nIjowLCJSZWZlcmVuY2VUeXBlIjoiVW5wdWJsaXNoZWRXb3JrIiwiU2hvcnRUaXRsZSI6InBhaXJmYW0gR3JvdXAgMjAyMCDigJMgQ29kZWJ1Y2ggQW5rZXJwZXJzb24iLCJTa</w:instrText>
          </w:r>
          <w:r>
            <w:instrText xml:space="preserve">G9ydFRpdGxlVXBkYXRlVHlwZSI6MCwiU3RhdGljSWRzIjpbImIxNzBhODE3LTk5ZjktNDJmYy1hYzQzLThjMGM4MDFmMjg0ZiJdLCJUYWJsZU9mQ29udGVudHNDb21wbGV4aXR5IjowLCJUYWJsZU9mQ29udGVudHNTb3VyY2VUZXh0Rm9ybWF0IjowLCJUYXNrcyI6W10sIlRpdGxlIjoiQ29kZWJ1Y2ggQW5rZXJwZXJzb24sIFdlbGxlIDEgK</w:instrText>
          </w:r>
          <w:r>
            <w:instrText xml:space="preserve">DIwMDgvMjAwOSksIFJlbGVhc2UgMTEuMCIsIlRyYW5zbGF0b3JzIjpbXSwiWWVhclJlc29sdmVkIjoiMjAyMCIsIkNyZWF0ZWRCeSI6Il9MZWVuYSBNYWHDnyIsIkNyZWF0ZWRPbiI6IjIwMjEtMDYtMDJUMjE6MzQ6MTkiLCJNb2RpZmllZEJ5IjoiX0xlZW5hIE1hYcOfIiwiSWQiOiI2ZDVhNDYzYS1hNjMyLTQ3NDctYWFkMS1iNDE5ZDcyO</w:instrText>
          </w:r>
          <w:r>
            <w:instrText xml:space="preserve">DZjNzMiLCJNb2RpZmllZE9uIjoiMjAyMS0wNi0wMlQyMTozODozMiIsIlByb2plY3QiOnsiJHJlZiI6IjgifX0sIlVzZU51bWJlcmluZ1R5cGVPZlBhcmVudERvY3VtZW50IjpmYWxzZX1dLCJGb3JtYXR0ZWRUZXh0Ijp7IiRpZCI6IjEwIiwiQ291bnQiOjEsIlRleHRVbml0cyI6W3siJGlkIjoiMTEiLCJGb250U3R5bGUiOnsiJGlkIjoiM</w:instrText>
          </w:r>
          <w:r>
            <w:instrText xml:space="preserve">TIiLCJOZXV0cmFsIjp0cnVlfSwiUmVhZGluZ09yZGVyIjoxLCJUZXh0IjoicGFpcmZhbSBHcm91cCAyMDIwLCA5MiJ9XX0sIlRhZyI6IkNpdGF2aVBsYWNlaG9sZGVyI2M3YTVmNGIwLTVlYTAtNDA2OC1hYWRiLTE0NDQ4OWFmODc3NiIsIlRleHQiOiJwYWlyZmFtIEdyb3VwIDIwMjAsIDkyIiwiV0FJVmVyc2lvbiI6IjYuMTAuMC4wIn0=}</w:instrText>
          </w:r>
          <w:r>
            <w:fldChar w:fldCharType="separate"/>
          </w:r>
          <w:r>
            <w:t xml:space="preserve">pairfam Group 2020, 92</w:t>
          </w:r>
          <w:r>
            <w:fldChar w:fldCharType="end"/>
          </w:r>
        </w:sdtContent>
      </w:sdt>
      <w:r>
        <w:t xml:space="preserve">).</w:t>
      </w:r>
      <w:r>
        <w:rPr>
          <w:rStyle w:val="1111"/>
        </w:rPr>
        <w:footnoteReference w:id="8"/>
      </w:r>
      <w:r>
        <w:t xml:space="preserve"> </w:t>
      </w:r>
      <w:r>
        <w:t xml:space="preserve">Die</w:t>
      </w:r>
      <w:r>
        <w:t xml:space="preserve"> zwei Variablen werden </w:t>
      </w:r>
      <w:r>
        <w:t xml:space="preserve">in</w:t>
      </w:r>
      <w:r>
        <w:t xml:space="preserve"> eine</w:t>
      </w:r>
      <w:r>
        <w:t xml:space="preserve">r</w:t>
      </w:r>
      <w:r>
        <w:t xml:space="preserve"> metrischen Variable </w:t>
      </w:r>
      <w:r>
        <w:t xml:space="preserve">zusammengefasst</w:t>
      </w:r>
      <w:r>
        <w:t xml:space="preserve">, die die abhängige</w:t>
      </w:r>
      <w:r>
        <w:t xml:space="preserve"> Variable der Untersuchung dar</w:t>
      </w:r>
      <w:r>
        <w:t xml:space="preserve">stellt</w:t>
      </w:r>
      <w:r>
        <w:t xml:space="preserve">. Partnerschaften, bei denen die Partner mehr als 1</w:t>
      </w:r>
      <w:r>
        <w:t xml:space="preserve">.</w:t>
      </w:r>
      <w:r>
        <w:t xml:space="preserve">000 Minuten voneinander entfernt wohnen, werden als </w:t>
      </w:r>
      <w:r>
        <w:t xml:space="preserve">Ausreißer</w:t>
      </w:r>
      <w:r>
        <w:t xml:space="preserve"> betrachtet und im Vorfeld der Analyse ausgeschlossen.</w:t>
      </w:r>
      <w:r>
        <w:rPr>
          <w:rStyle w:val="1111"/>
        </w:rPr>
        <w:footnoteReference w:id="9"/>
      </w:r>
      <w:r>
        <w:t xml:space="preserve"> Nach Ausschluss </w:t>
      </w:r>
      <w:r>
        <w:t xml:space="preserve">von</w:t>
      </w:r>
      <w:r>
        <w:t xml:space="preserve"> </w:t>
      </w:r>
      <w:r>
        <w:t xml:space="preserve">zwölf</w:t>
      </w:r>
      <w:r>
        <w:t xml:space="preserve"> Fällen</w:t>
      </w:r>
      <w:r>
        <w:t xml:space="preserve"> beträgt die höchste Fahrzeit zum Partner 960 Minuten (16 Stunden).</w:t>
      </w:r>
      <w:r>
        <w:t xml:space="preserve"> </w:t>
      </w:r>
      <w:r>
        <w:t xml:space="preserve">Die Spannweite </w:t>
      </w:r>
      <w:r>
        <w:t xml:space="preserve">beträgt</w:t>
      </w:r>
      <w:r>
        <w:t xml:space="preserve"> 960</w:t>
      </w:r>
      <w:r>
        <w:t xml:space="preserve"> Minuten</w:t>
      </w:r>
      <w:r>
        <w:t xml:space="preserve">. </w:t>
      </w:r>
      <w:r>
        <w:t xml:space="preserve">Zuvor betrug die maximale Fahrzeit zwischen den Partnern 2</w:t>
      </w:r>
      <w:r>
        <w:t xml:space="preserve">.</w:t>
      </w:r>
      <w:r>
        <w:t xml:space="preserve">880 Minuten.</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58" w:name="_Toc85823697"/>
      <w:r/>
      <w:bookmarkStart w:id="159" w:name="_Toc86077560"/>
      <w:r/>
      <w:bookmarkStart w:id="160" w:name="_Toc86090022"/>
      <w:r/>
      <w:bookmarkStart w:id="161" w:name="_Toc86691138"/>
      <w:r/>
      <w:bookmarkStart w:id="162" w:name="_Toc86691180"/>
      <w:r/>
      <w:bookmarkStart w:id="163" w:name="_Toc86918762"/>
      <w:r>
        <w:rPr>
          <w:rFonts w:ascii="Times New Roman" w:hAnsi="Times New Roman" w:cs="Times New Roman"/>
          <w:b/>
          <w:bCs/>
          <w:iCs/>
          <w:color w:val="auto"/>
        </w:rPr>
        <w:t xml:space="preserve">Unabhängige Variable</w:t>
      </w:r>
      <w:bookmarkEnd w:id="158"/>
      <w:r/>
      <w:bookmarkEnd w:id="159"/>
      <w:r/>
      <w:bookmarkEnd w:id="160"/>
      <w:r/>
      <w:bookmarkEnd w:id="161"/>
      <w:r/>
      <w:bookmarkEnd w:id="162"/>
      <w:r/>
      <w:bookmarkEnd w:id="163"/>
      <w:r/>
      <w:r>
        <w:rPr>
          <w:rFonts w:ascii="Times New Roman" w:hAnsi="Times New Roman" w:cs="Times New Roman"/>
          <w:b/>
          <w:bCs/>
          <w:iCs/>
          <w:color w:val="auto"/>
        </w:rPr>
      </w:r>
    </w:p>
    <w:p>
      <w:pPr>
        <w:pBdr/>
        <w:spacing w:after="240" w:line="360" w:lineRule="auto"/>
        <w:ind/>
        <w:jc w:val="both"/>
        <w:rPr/>
      </w:pPr>
      <w:r>
        <w:t xml:space="preserve">Als </w:t>
      </w:r>
      <w:r>
        <w:t xml:space="preserve">unabhängige Variable</w:t>
      </w:r>
      <w:r>
        <w:t xml:space="preserve"> für den Untersuchungsgegenstand </w:t>
      </w:r>
      <w:r>
        <w:t xml:space="preserve">wird</w:t>
      </w:r>
      <w:r>
        <w:t xml:space="preserve"> der Kennlernort </w:t>
      </w:r>
      <w:r>
        <w:t xml:space="preserve">des Paares</w:t>
      </w:r>
      <w:r>
        <w:t xml:space="preserve"> (</w:t>
      </w:r>
      <w:r>
        <w:rPr>
          <w:i/>
        </w:rPr>
        <w:t xml:space="preserve">pa3</w:t>
      </w:r>
      <w:r>
        <w:t xml:space="preserve">)</w:t>
      </w:r>
      <w:r>
        <w:t xml:space="preserve"> heranzogen</w:t>
      </w:r>
      <w:r>
        <w:t xml:space="preserve">. </w:t>
      </w:r>
      <w:r>
        <w:t xml:space="preserve">In der ersten Welle von </w:t>
      </w:r>
      <w:r>
        <w:rPr>
          <w:i/>
        </w:rPr>
        <w:t xml:space="preserve">pairfam</w:t>
      </w:r>
      <w:r>
        <w:t xml:space="preserve"> wurden diejenigen, die </w:t>
      </w:r>
      <w:r>
        <w:t xml:space="preserve">angaben, </w:t>
      </w:r>
      <w:r>
        <w:t xml:space="preserve">einen Partner zu haben, gebeten, den Ort zu nennen, an dem sie diesen Partner kennengelernt haben. In den folgenden Wellen wurde diese Frage nur denjenigen gestellt, die eine</w:t>
      </w:r>
      <w:r>
        <w:t xml:space="preserve"> neue Partnerschaft eingegangen sind</w:t>
      </w:r>
      <w:r>
        <w:t xml:space="preserve">. </w:t>
      </w:r>
      <w:r/>
    </w:p>
    <w:p>
      <w:pPr>
        <w:pBdr/>
        <w:spacing w:after="240" w:line="360" w:lineRule="auto"/>
        <w:ind/>
        <w:jc w:val="both"/>
        <w:rPr/>
      </w:pPr>
      <w:r>
        <w:t xml:space="preserve">Die Arbeit unterscheidet zwischen dem Kennenlernen in einem Online- und in einem Offline-Begegnungskontext. </w:t>
      </w:r>
      <w:r>
        <w:t xml:space="preserve">Zu den im Fragebogen genannten </w:t>
      </w:r>
      <w:r>
        <w:t xml:space="preserve">Offline</w:t>
      </w:r>
      <w:r>
        <w:t xml:space="preserve">-</w:t>
      </w:r>
      <w:r>
        <w:t xml:space="preserve">Treffpunkte</w:t>
      </w:r>
      <w:r>
        <w:t xml:space="preserve">n werden</w:t>
      </w:r>
      <w:r>
        <w:t xml:space="preserve"> </w:t>
      </w:r>
      <w:r>
        <w:t xml:space="preserve">alle</w:t>
      </w:r>
      <w:r>
        <w:t xml:space="preserve"> Treffpunkte, die</w:t>
      </w:r>
      <w:r>
        <w:t xml:space="preserve"> nicht </w:t>
      </w:r>
      <w:r>
        <w:t xml:space="preserve">virtuell</w:t>
      </w:r>
      <w:r>
        <w:t xml:space="preserve"> sind, zusammengefasst. Dies betrifft die Schule oder Ausbildung, den Beruf, das Hobby, den Verein, die Kneipe oder Disco, den Bekannten- und </w:t>
      </w:r>
      <w:r>
        <w:t xml:space="preserve">Freundeskreis, Verwandte, eine gedruckte Anzeige, den Urlaub und </w:t>
      </w:r>
      <w:r>
        <w:t xml:space="preserve">S</w:t>
      </w:r>
      <w:r>
        <w:t xml:space="preserve">onstiges. Zu</w:t>
      </w:r>
      <w:r>
        <w:t xml:space="preserve">m</w:t>
      </w:r>
      <w:r>
        <w:t xml:space="preserve"> Online-</w:t>
      </w:r>
      <w:r>
        <w:t xml:space="preserve">Begegnungskontext</w:t>
      </w:r>
      <w:r>
        <w:t xml:space="preserve"> gehören neben dem Internet (Welle 2 und 3), die Singlebör</w:t>
      </w:r>
      <w:r>
        <w:t xml:space="preserve">sen (ab Welle 4), das Dating über soziale Netzwerke, Chatforen oder ähnlichem (ab Welle 4) und das Mobile-Dating (ab Welle 10). Da die detaillierte Aufteilung der verschiedenen Online-Treffpunkte erst seit jüngster Zeit stattfinden, verzichtet die Analyse </w:t>
      </w:r>
      <w:r>
        <w:t xml:space="preserve">darauf, </w:t>
      </w:r>
      <w:r>
        <w:t xml:space="preserve">zwischen </w:t>
      </w:r>
      <w:r>
        <w:t xml:space="preserve">den einzelnen</w:t>
      </w:r>
      <w:r>
        <w:t xml:space="preserve"> Online-Treffpunkten zu untersch</w:t>
      </w:r>
      <w:r>
        <w:t xml:space="preserve">ei</w:t>
      </w:r>
      <w:r>
        <w:t xml:space="preserve">den. </w:t>
      </w:r>
      <w:r>
        <w:t xml:space="preserve">Wenn der Kennlern</w:t>
      </w:r>
      <w:r>
        <w:t xml:space="preserve">ort</w:t>
      </w:r>
      <w:r>
        <w:t xml:space="preserve"> </w:t>
      </w:r>
      <w:r>
        <w:t xml:space="preserve">O</w:t>
      </w:r>
      <w:r>
        <w:t xml:space="preserve">nline </w:t>
      </w:r>
      <w:r>
        <w:t xml:space="preserve">ist</w:t>
      </w:r>
      <w:r>
        <w:t xml:space="preserve">, wird </w:t>
      </w:r>
      <w:r>
        <w:t xml:space="preserve">dies</w:t>
      </w:r>
      <w:r>
        <w:t xml:space="preserve">er in der </w:t>
      </w:r>
      <w:r>
        <w:t xml:space="preserve">Faktorv</w:t>
      </w:r>
      <w:r>
        <w:t xml:space="preserve">ariable mit 1 kodiert und </w:t>
      </w:r>
      <w:r>
        <w:t xml:space="preserve">bei einem </w:t>
      </w:r>
      <w:r>
        <w:t xml:space="preserve">Offline-Treffpunkt mit 0</w:t>
      </w:r>
      <w:r>
        <w:t xml:space="preserve">.</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64" w:name="_Toc85823698"/>
      <w:r/>
      <w:bookmarkStart w:id="165" w:name="_Toc86077561"/>
      <w:r/>
      <w:bookmarkStart w:id="166" w:name="_Toc86090023"/>
      <w:r/>
      <w:bookmarkStart w:id="167" w:name="_Toc86691139"/>
      <w:r/>
      <w:bookmarkStart w:id="168" w:name="_Toc86691181"/>
      <w:r/>
      <w:bookmarkStart w:id="169" w:name="_Toc86918763"/>
      <w:r>
        <w:rPr>
          <w:rFonts w:ascii="Times New Roman" w:hAnsi="Times New Roman" w:cs="Times New Roman"/>
          <w:b/>
          <w:bCs/>
          <w:iCs/>
          <w:color w:val="auto"/>
        </w:rPr>
        <w:t xml:space="preserve">Kontrollvariablen</w:t>
      </w:r>
      <w:bookmarkEnd w:id="164"/>
      <w:r/>
      <w:bookmarkEnd w:id="165"/>
      <w:r/>
      <w:bookmarkEnd w:id="166"/>
      <w:r/>
      <w:bookmarkEnd w:id="167"/>
      <w:r/>
      <w:bookmarkEnd w:id="168"/>
      <w:r/>
      <w:bookmarkEnd w:id="169"/>
      <w:r/>
      <w:r>
        <w:rPr>
          <w:rFonts w:ascii="Times New Roman" w:hAnsi="Times New Roman" w:cs="Times New Roman"/>
          <w:b/>
          <w:bCs/>
          <w:iCs/>
          <w:color w:val="auto"/>
        </w:rPr>
      </w:r>
    </w:p>
    <w:p>
      <w:pPr>
        <w:pBdr/>
        <w:spacing w:after="240" w:line="360" w:lineRule="auto"/>
        <w:ind/>
        <w:jc w:val="both"/>
        <w:rPr/>
      </w:pPr>
      <w:r>
        <w:t xml:space="preserve">Da bei der Fragestellung Veränderungen über die Zeit relevant sind, wird das Befragungsjahr (</w:t>
      </w:r>
      <w:r>
        <w:rPr>
          <w:i/>
        </w:rPr>
        <w:t xml:space="preserve">wave) </w:t>
      </w:r>
      <w:r>
        <w:t xml:space="preserve">als metrische Variable </w:t>
      </w:r>
      <w:r>
        <w:t xml:space="preserve">sowohl mit in die </w:t>
      </w:r>
      <w:r>
        <w:t xml:space="preserve">gepoolten </w:t>
      </w:r>
      <w:r>
        <w:t xml:space="preserve">OLS-Regressionen als auch in die Fixed-Effects-Modelle </w:t>
      </w:r>
      <w:r>
        <w:t xml:space="preserve">mit aufgenommen. Durch die Aufnahme der zeit</w:t>
      </w:r>
      <w:r>
        <w:t xml:space="preserve">variierenden</w:t>
      </w:r>
      <w:r>
        <w:t xml:space="preserve"> Variable kann ein </w:t>
      </w:r>
      <w:r>
        <w:t xml:space="preserve">erster </w:t>
      </w:r>
      <w:r>
        <w:t xml:space="preserve">Trend </w:t>
      </w:r>
      <w:r>
        <w:t xml:space="preserve">hinsichtlich der Entwicklung der Distanzen </w:t>
      </w:r>
      <w:r>
        <w:t xml:space="preserve">abgeleitet werden</w:t>
      </w:r>
      <w:r>
        <w:t xml:space="preserve"> </w:t>
      </w:r>
      <w:sdt>
        <w:sdtPr>
          <w:alias w:val="To edit, see citavi.com/edit"/>
          <w15:appearance w15:val="boundingBox"/>
          <w:id w:val="1329327996"/>
          <w:placeholder>
            <w:docPart w:val="DefaultPlaceholder_-1854013440"/>
          </w:placeholder>
          <w:tag w:val="CitaviPlaceholder#f8e89e32-56b8-46b5-8754-47c3adb09d0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y5Xb3JkUGxhY</w:instrText>
          </w:r>
          <w:r>
            <w:instrText xml:space="preserve">2Vob2xkZXJFbnRyeSwgU3dpc3NBY2FkZW1pYy5DaXRhdmkiLCJJZCI6IjlhNjg3OGJlLTUzNTAtNDE4My1hMWJiLWFiODMxMDQzYjUxZCIsIlJhbmdlTGVuZ3RoIjoyNSwiUmVmZXJlbmNlSWQiOiI0YzI2OTc5NC1jYzBjLTQyYWEtOTQ3Yi02ZWY1NDlmZTc4OWIiLCJQYWdlUmFuZ2UiOnsiJGlkIjoiMyIsIiR0eXBlIjoiU3dpc3NBY2FkZ</w:instrText>
          </w:r>
          <w:r>
            <w:instrText xml:space="preserve">W1pYy5QYWdlUmFuZ2UsIFN3aXNzQWNhZGVtaWMiLCJFbmRQYWdlIjp7IiRpZCI6IjQiLCIkdHlwZSI6IlN3aXNzQWNhZGVtaWMuUGFnZU51bWJlciwgU3dpc3NBY2FkZW1pYyIsIklzRnVsbHlOdW1lcmljIjpmYWxzZSwiTnVtYmVyaW5nVHlwZSI6MCwiTnVtZXJhbFN5c3RlbSI6MH0sIk51bWJlcmluZ1R5cGUiOjAsIk51bWVyYWxTeXN0Z</w:instrText>
          </w:r>
          <w:r>
            <w:instrText xml:space="preserve">W0iOjAsIk9yaWdpbmFsU3RyaW5nIjoiMjM5IiwiU3RhcnRQYWdlIjp7IiRpZCI6IjUiLCIkdHlwZSI6IlN3aXNzQWNhZGVtaWMuUGFnZU51bWJlciwgU3dpc3NBY2FkZW1pYyIsIklzRnVsbHlOdW1lcmljIjp0cnVlLCJOdW1iZXIiOjIzOSwiTnVtYmVyaW5nVHlwZSI6MCwiTnVtZXJhbFN5c3RlbSI6MCwiT3JpZ2luYWxTdHJpbmciOiIyM</w:instrText>
          </w:r>
          <w:r>
            <w:instrText xml:space="preserve">zkiLCJQcmV0dHlTdHJpbmciOiIyMzkifX0sIlByZWZpeCI6InZnbC4gIiwiUmVmZXJlbmNlIjp7IiRpZCI6IjYiLCIkdHlwZSI6IlN3aXNzQWNhZGVtaWMuQ2l0YXZpLlJlZmVyZW5jZSwgU3dpc3NBY2FkZW1pYy5DaXRhdmkiLCJBYnN0cmFjdENvbXBsZXhpdHkiOjAsIkFic3RyYWN0U291cmNlVGV4dEZvcm1hdCI6MCwiQXV0aG9ycyI6W</w:instrText>
          </w:r>
          <w:r>
            <w:instrText xml:space="preserve">3siJGlkIjoiNyIsIiR0eXBlIjoiU3dpc3NBY2FkZW1pYy5DaXRhdmkuUGVyc29uLCBTd2lzc0FjYWRlbWljLkNpdGF2aSIsIkZpcnN0TmFtZSI6Ik1hdHRoaWFzLVcuIiwiTGFzdE5hbWUiOiJTdG9ldHplciIsIlByb3RlY3RlZCI6ZmFsc2UsIlNleCI6MCwiQ3JlYXRlZEJ5IjoiX0hQIiwiQ3JlYXRlZE9uIjoiMjAyMS0xMC0wNVQxOTo1N</w:instrText>
          </w:r>
          <w:r>
            <w:instrText xml:space="preserve">DoyNiIsIk1vZGlmaWVkQnkiOiJfSFAiLCJJZCI6ImU0ZGUwNWZiLTkzY2QtNDg3NS04M2QyLWUxNDJhMzc2YTgyMyIsIk1vZGlmaWVkT24iOiIyMDIxLTEwLTA1VDE5OjU0OjI2IiwiUHJvamVjdCI6eyIkaWQiOiI4IiwiJHR5cGUiOiJTd2lzc0FjYWRlbWljLkNpdGF2aS5Qcm9qZWN0LCBTd2lzc0FjYWRlbWljLkNpdGF2aSJ9fV0sIkNpd</w:instrText>
          </w:r>
          <w:r>
            <w:instrText xml:space="preserve">GF0aW9uS2V5VXBkYXRlVHlwZSI6MCwiQ29sbGFib3JhdG9ycyI6W10sIkRhdGUiOiIwNS4xMC4yMDIxIiwiRWRpdG9ycyI6W10sIkV2YWx1YXRpb25Db21wbGV4aXR5IjowLCJFdmFsdWF0aW9uU291cmNlVGV4dEZvcm1hdCI6MCwiR3JvdXBzIjpbXSwiSGFzTGFiZWwxIjpmYWxzZSwiSGFzTGFiZWwyIjpmYWxzZSwiS2V5d29yZHMiOltdL</w:instrText>
          </w:r>
          <w:r>
            <w:instrText xml:space="preserve">CJMb2NhdGlvbnMiOlt7IiRpZCI6IjkiLCIkdHlwZSI6IlN3aXNzQWNhZGVtaWMuQ2l0YXZpLkxvY2F0aW9uLCBTd2lzc0FjYWRlbWljLkNpdGF2aSIsIkFkZHJlc3MiOnsiJGlkIjoiMTAiLCIkdHlwZSI6IlN3aXNzQWNhZGVtaWMuQ2l0YXZpLkxpbmtlZFJlc291cmNlLCBTd2lzc0FjYWRlbWljLkNpdGF2aSIsIkxpbmtlZFJlc291cmNlV</w:instrText>
          </w:r>
          <w:r>
            <w:instrText xml:space="preserve">HlwZSI6NSwiT3JpZ2luYWxTdHJpbmciOiJodHRwczovL2xpbmsuc3ByaW5nZXIuY29tL2Jvb2svMTAuMTAwNyUyRjk3OC0zLTY2Mi02MTQzOC05IiwiVXJpU3RyaW5nIjoiaHR0cHM6Ly9saW5rLnNwcmluZ2VyLmNvbS9ib29rLzEwLjEwMDclMkY5NzgtMy02NjItNjE0MzgtOSIsIkxpbmtlZFJlc291cmNlU3RhdHVzIjo4LCJQcm9wZXJ0a</w:instrText>
          </w:r>
          <w:r>
            <w:instrText xml:space="preserve">WVzIjp7IiRpZCI6IjExIiwiJHR5cGUiOiJTd2lzc0FjYWRlbWljLkNpdGF2aS5MaW5rZWRSZXNvdXJjZVByb3BlcnRpZXMsIFN3aXNzQWNhZGVtaWMuQ2l0YXZpIn0sIlN5bmNGb2xkZXJUeXBlIjowLCJJc0xvY2FsQ2xvdWRQcm9qZWN0RmlsZUxpbmsiOmZhbHNlLCJJc0Nsb3VkUmVzdG9yZSI6ZmFsc2UsIklzQ2xvdWRDb3B5IjpmYWxzZ</w:instrText>
          </w:r>
          <w:r>
            <w:instrText xml:space="preserve">SwiQXR0YWNobWVudEZvbGRlcldhc0luRmFsbGJhY2tNb2RlIjpmYWxzZX0sIkFubm90YXRpb25zIjpbXSwiTG9jYXRpb25UeXBlIjowLCJNaXJyb3JzUmVmZXJlbmNlUHJvcGVydHlJZCI6MTEsIkNyZWF0ZWRCeSI6Il9IUCIsIkNyZWF0ZWRPbiI6IjIwMjEtMTAtMDVUMTk6NTM6NDQiLCJNb2RpZmllZEJ5IjoiX0hQIiwiSWQiOiJhMmQ3Y</w:instrText>
          </w:r>
          <w:r>
            <w:instrText xml:space="preserve">Tg1MC02MDQ0LTQ3ZjUtYjU2OC1hYzdlMzc4YmY3ZjMiLCJNb2RpZmllZE9uIjoiMjAyMS0xMC0wNVQxOTo1Mzo1NyIsIlByb2plY3QiOnsiJHJlZiI6IjgifX1dLCJPcmdhbml6YXRpb25zIjpbXSwiT3RoZXJzSW52b2x2ZWQiOltdLCJQbGFjZU9mUHVibGljYXRpb24iOiJCZXJsaW4iLCJQdWJsaXNoZXJzIjpbeyIkaWQiOiIxMiIsIiR0e</w:instrText>
          </w:r>
          <w:r>
            <w:instrText xml:space="preserve">XBlIjoiU3dpc3NBY2FkZW1pYy5DaXRhdmkuUHVibGlzaGVyLCBTd2lzc0FjYWRlbWljLkNpdGF2aSIsIk5hbWUiOiJTcHJpbmdlckdhYmxlciIsIlByb3RlY3RlZCI6ZmFsc2UsIkNyZWF0ZWRCeSI6Il9IUCIsIkNyZWF0ZWRPbiI6IjIwMjEtMTAtMDVUMTk6NTc6MjIiLCJNb2RpZmllZEJ5IjoiX0hQIiwiSWQiOiI1MzYwYzE5Yi03M2Q4L</w:instrText>
          </w:r>
          <w:r>
            <w:instrText xml:space="preserve">TQzNTUtYmZjOS1kNDM2MWJlYTZlMjkiLCJNb2RpZmllZE9uIjoiMjAyMS0xMC0wNVQxOTo1NzoyMiIsIlByb2plY3QiOnsiJHJlZiI6IjgifX1dLCJRdW90YXRpb25zIjpbXSwiUmF0aW5nIjowLCJSZWZlcmVuY2VUeXBlIjoiQm9vayIsIlNob3J0VGl0bGUiOiJTdG9ldHplciAyMDIwIOKAkyBSZWdyZXNzaW9uc2FuYWx5c2UgaW4gZGVyI</w:instrText>
          </w:r>
          <w:r>
            <w:instrText xml:space="preserve">GVtcGlyaXNjaGVuIFdpcnRzY2hhZnRzIiwiU2hvcnRUaXRsZVVwZGF0ZVR5cGUiOjAsIlNvdXJjZU9mQmlibGlvZ3JhcGhpY0luZm9ybWF0aW9uIjoibGluay5zcHJpbmdlci5jb20iLCJTdGF0aWNJZHMiOlsiMzIyNjEwNTgtOWE4OS00MjI1LTljMWUtNWRlYTczYWQyMmRlIl0sIlN1YnRpdGxlIjoiS29tcGxleGUgVmVyZmFocmVuIiwiV</w:instrText>
          </w:r>
          <w:r>
            <w:instrText xml:space="preserve">GFibGVPZkNvbnRlbnRzQ29tcGxleGl0eSI6MCwiVGFibGVPZkNvbnRlbnRzU291cmNlVGV4dEZvcm1hdCI6MCwiVGFza3MiOltdLCJUaXRsZSI6IlJlZ3Jlc3Npb25zYW5hbHlzZSBpbiBkZXIgZW1waXJpc2NoZW4gV2lydHNjaGFmdHMtIHVuZCBTb3ppYWxmb3JzY2h1bmcgQmFuZCAyIiwiVHJhbnNsYXRvcnMiOltdLCJZZWFyIjoiMjAyM</w:instrText>
          </w:r>
          <w:r>
            <w:instrText xml:space="preserve">CIsIlllYXJSZXNvbHZlZCI6IjIwMjAiLCJDcmVhdGVkQnkiOiJfSFAiLCJDcmVhdGVkT24iOiIyMDIxLTEwLTA1VDE5OjUzOjQ0IiwiTW9kaWZpZWRCeSI6Il9IUCIsIklkIjoiNGMyNjk3OTQtY2MwYy00MmFhLTk0N2ItNmVmNTQ5ZmU3ODliIiwiTW9kaWZpZWRPbiI6IjIwMjEtMTAtMDVUMTk6NTc6MjIiLCJQcm9qZWN0Ijp7IiRyZWYiO</w:instrText>
          </w:r>
          <w:r>
            <w:instrText xml:space="preserve">iI4In19LCJVc2VOdW1iZXJpbmdUeXBlT2ZQYXJlbnREb2N1bWVudCI6ZmFsc2UsIlVzZVN0YW5kYXJkUHJlZml4IjpmYWxzZSwiVXNlU3RhbmRhcmRTdWZmaXgiOmZhbHNlfV0sIkZvcm1hdHRlZFRleHQiOnsiJGlkIjoiMTMiLCJDb3VudCI6MSwiVGV4dFVuaXRzIjpbeyIkaWQiOiIxNCIsIkZvbnRTdHlsZSI6eyIkaWQiOiIxNSIsIk5ld</w:instrText>
          </w:r>
          <w:r>
            <w:instrText xml:space="preserve">XRyYWwiOnRydWV9LCJSZWFkaW5nT3JkZXIiOjEsIlRleHQiOiIodmdsLiBTdG9ldHplciAyMDIwLCAyMzkpIn1dfSwiVGFnIjoiQ2l0YXZpUGxhY2Vob2xkZXIjZjhlODllMzItNTZiOC00NmI1LTg3NTQtNDdjM2FkYjA5ZDAyIiwiVGV4dCI6Iih2Z2wuIFN0b2V0emVyIDIwMjAsIDIzOSkiLCJXQUlWZXJzaW9uIjoiNi4xMC4wLjAifQ==}</w:instrText>
          </w:r>
          <w:r>
            <w:fldChar w:fldCharType="separate"/>
          </w:r>
          <w:r>
            <w:t xml:space="preserve">(vgl. Stoetzer 2020, 239)</w:t>
          </w:r>
          <w:r>
            <w:fldChar w:fldCharType="end"/>
          </w:r>
        </w:sdtContent>
      </w:sdt>
      <w:r>
        <w:t xml:space="preserve">. Um </w:t>
      </w:r>
      <w:r>
        <w:t xml:space="preserve">eine</w:t>
      </w:r>
      <w:r>
        <w:t xml:space="preserve"> Veränderung im </w:t>
      </w:r>
      <w:r>
        <w:t xml:space="preserve">Zusammenhang zum</w:t>
      </w:r>
      <w:r>
        <w:t xml:space="preserve"> Kennlernort heraus</w:t>
      </w:r>
      <w:r>
        <w:t xml:space="preserve">zu</w:t>
      </w:r>
      <w:r>
        <w:t xml:space="preserve">arbeiten, wird eine Interaktion zwischen de</w:t>
      </w:r>
      <w:r>
        <w:t xml:space="preserve">m Jahr </w:t>
      </w:r>
      <w:r>
        <w:t xml:space="preserve">und dem </w:t>
      </w:r>
      <w:r>
        <w:t xml:space="preserve">O</w:t>
      </w:r>
      <w:r>
        <w:t xml:space="preserve">rt modelliert. </w:t>
      </w:r>
      <w:r/>
    </w:p>
    <w:p>
      <w:pPr>
        <w:pBdr/>
        <w:spacing w:after="240" w:line="360" w:lineRule="auto"/>
        <w:ind/>
        <w:jc w:val="both"/>
        <w:rPr/>
      </w:pPr>
      <w:r>
        <w:t xml:space="preserve">Das vollständige gepoolte OLS-Modell wird um eine Reihe individueller und kontextbezogener Kontrollvariablen erweitert. </w:t>
      </w:r>
      <w:r>
        <w:t xml:space="preserve">Auf individueller Ebene wird auf das Bildungsniveau (</w:t>
      </w:r>
      <w:r>
        <w:rPr>
          <w:i/>
        </w:rPr>
        <w:t xml:space="preserve">isced</w:t>
      </w:r>
      <w:r>
        <w:t xml:space="preserve">) kontrolliert. Die kategoriale Variable unterscheidet, ob die Person ein geringes, mittleres oder hohes Bildungsniveau besitzt. Bei der OLS-Regression dient das geringe Bildungsniveau als Referenzkategorie</w:t>
      </w:r>
      <w:r>
        <w:t xml:space="preserve">. D</w:t>
      </w:r>
      <w:r>
        <w:t xml:space="preserve">ie anderen beiden Kategorien werden im Vergleich zum geringen Bildungsniveau interpretiert. Darüber hinaus wird auf die kategoriale Variable der Kohorte (</w:t>
      </w:r>
      <w:r>
        <w:rPr>
          <w:i/>
        </w:rPr>
        <w:t xml:space="preserve">cohort</w:t>
      </w:r>
      <w:r>
        <w:t xml:space="preserve">), mit den Ausprägungen 1970, 1980 und 1990 kontrolliert. 1970 stellt dabei die Referenzkategorie dar. Zudem wird in der Arbeit die kontext</w:t>
      </w:r>
      <w:r>
        <w:t xml:space="preserve">bezogene</w:t>
      </w:r>
      <w:r>
        <w:t xml:space="preserve"> Kontrollvariable der Wohnortgröße (Art der Region) (</w:t>
      </w:r>
      <w:r>
        <w:rPr>
          <w:i/>
        </w:rPr>
        <w:t xml:space="preserve">gkpol)</w:t>
      </w:r>
      <w:r>
        <w:t xml:space="preserve"> miteinbezogen, in der das Individuum lebt. Die kategoriale Variable differenziert zwischen der Kleinstadt (weniger als 20.0</w:t>
      </w:r>
      <w:r>
        <w:t xml:space="preserve">00 Einwohner), einer mittleren Stadt (20.000-100.000 Einwohner) und der Großstadt (ab 100.000 Einwohner). Die Kleinstadt dient dabei als Referenzkategorie. Potenzielle Unterschiede zwischen der Gemeindegröße können als Stadt-Land-Unterschied klassifiziert </w:t>
      </w:r>
      <w:sdt>
        <w:sdtPr>
          <w:alias w:val="To edit, see citavi.com/edit"/>
          <w15:appearance w15:val="boundingBox"/>
          <w:id w:val="-1321650242"/>
          <w:placeholder>
            <w:docPart w:val="A5BB9C2DCB3F47999AD6A397D3702B72"/>
          </w:placeholder>
          <w:tag w:val="CitaviPlaceholder#ee16106a-47c3-4b6b-9c06-70f73ff07169"/>
          <w:rPr/>
        </w:sdtPr>
        <w:sdtContent>
          <w:r>
            <w:t xml:space="preserve">werden </w:t>
          </w:r>
          <w:r>
            <w:fldChar w:fldCharType="begin"/>
          </w:r>
          <w:r>
            <w:instrText xml:space="preserve">ADDIN CitaviPlaceholder{eyIkaWQiOiIxIiwiJHR5cGUiOiJTd2lzc0FjYWRlbWljLkNpdGF2aS5DaXRhdGlvbnMuV29yZFBsYWNlaG9sZGVyLCBTd2lzc0FjY</w:instrText>
          </w:r>
          <w:r>
            <w:instrText xml:space="preserve">WRlbWljLkNpdGF2aSIsIkVudHJpZXMiOlt7IiRpZCI6IjIiLCIkdHlwZSI6IlN3aXNzQWNhZGVtaWMuQ2l0YXZpLkNpdGF0aW9ucy5Xb3JkUGxhY2Vob2xkZXJFbnRyeSwgU3dpc3NBY2FkZW1pYy5DaXRhdmkiLCJJZCI6IjRmMjBhNzIzLWY2ODYtNDg5OS1iNjczLTUxODdjNmYwNzhkNyIsIlJhbmdlTGVuZ3RoIjoyMCwiUmVmZXJlbmNlS</w:instrText>
          </w:r>
          <w:r>
            <w:instrText xml:space="preserve">WQiOiIxZTUzZWJiMi03OTFiLTRkNjEtYTE1MC05OGRkMGUzMWY3ZTMiLCJQYWdlUmFuZ2UiOnsiJGlkIjoiMyIsIiR0eXBlIjoiU3dpc3NBY2FkZW1pYy5QYWdlUmFuZ2UsIFN3aXNzQWNhZGVtaWMiLCJFbmRQYWdlIjp7IiRpZCI6IjQiLCIkdHlwZSI6IlN3aXNzQWNhZGVtaWMuUGFnZU51bWJlciwgU3dpc3NBY2FkZW1pYyIsIklzRnVsb</w:instrText>
          </w:r>
          <w:r>
            <w:instrText xml:space="preserve">HlOdW1lcmljIjpmYWxzZSwiTnVtYmVyaW5nVHlwZSI6MCwiTnVtZXJhbFN5c3RlbSI6MH0sIk51bWJlcmluZ1R5cGUiOjAsIk51bWVyYWxTeXN0ZW0iOjAsIk9yaWdpbmFsU3RyaW5nIjoiMTQxIiwiU3RhcnRQYWdlIjp7IiRpZCI6IjUiLCIkdHlwZSI6IlN3aXNzQWNhZGVtaWMuUGFnZU51bWJlciwgU3dpc3NBY2FkZW1pYyIsIklzRnVsb</w:instrText>
          </w:r>
          <w:r>
            <w:instrText xml:space="preserve">HlOdW1lcmljIjp0cnVlLCJOdW1iZXIiOjE0MSwiTnVtYmVyaW5nVHlwZSI6MCwiTnVtZXJhbFN5c3RlbSI6MCwiT3JpZ2luYWxTdHJpbmciOiIxNDEiLCJQcmV0dHlTdHJpbmciOiIxNDEifX0sIlJlZmVyZW5jZSI6eyIkaWQiOiI2IiwiJHR5cGUiOiJTd2lzc0FjYWRlbWljLkNpdGF2aS5SZWZlcmVuY2UsIFN3aXNzQWNhZGVtaWMuQ2l0Y</w:instrText>
          </w:r>
          <w:r>
            <w:instrText xml:space="preserve">XZpIiwiQWJzdHJhY3RDb21wbGV4aXR5IjowLCJBYnN0cmFjdFNvdXJjZVRleHRGb3JtYXQiOjAsIkF1dGhvcnMiOlt7IiRpZCI6IjciLCIkdHlwZSI6IlN3aXNzQWNhZGVtaWMuQ2l0YXZpLlBlcnNvbiwgU3dpc3NBY2FkZW1pYy5DaXRhdmkiLCJGaXJzdE5hbWUiOiJBbmRyZWEiLCJMYXN0TmFtZSI6IkxlbmdlcmVyIiwiUHJvdGVjdGVkI</w:instrText>
          </w:r>
          <w:r>
            <w:instrText xml:space="preserve">jpmYWxzZSwiU2V4IjowLCJDcmVhdGVkQnkiOiJfTGVlbmEgTWFhw58iLCJDcmVhdGVkT24iOiIyMDIxLTA0LTI5VDA3OjQ0OjMyIiwiTW9kaWZpZWRCeSI6Il9MZWVuYSBNYWHDnyIsIklkIjoiZDk4MGIyOGYtMzVlNC00ZTkwLWFhNWEtNWY3ZWJkMGNlNzIwIiwiTW9kaWZpZWRPbiI6IjIwMjEtMDQtMjlUMDc6NDQ6MzIiLCJQcm9qZWN0I</w:instrText>
          </w:r>
          <w:r>
            <w:instrText xml:space="preserve">jp7IiRpZCI6IjgiLCIkdHlwZSI6IlN3aXNzQWNhZGVtaWMuQ2l0YXZpLlByb2plY3QsIFN3aXNzQWNhZGVtaWMuQ2l0YXZpIn19XSwiQ2l0YXRpb25LZXlVcGRhdGVUeXBlIjowLCJDb2xsYWJvcmF0b3JzIjpbXSwiRWRpdG9ycyI6W3siJGlkIjoiOSIsIiR0eXBlIjoiU3dpc3NBY2FkZW1pYy5DaXRhdmkuUGVyc29uLCBTd2lzc0FjYWRlb</w:instrText>
          </w:r>
          <w:r>
            <w:instrText xml:space="preserve">WljLkNpdGF2aSIsIkZpcnN0TmFtZSI6IlRob21hcyIsIkxhc3ROYW1lIjoiS2xlaW4iLCJQcm90ZWN0ZWQiOmZhbHNlLCJTZXgiOjIsIkNyZWF0ZWRCeSI6Il9MZWVuYSBNYWHDnyIsIkNyZWF0ZWRPbiI6IjIwMjEtMDQtMjlUMDc6NDQ6MzIiLCJNb2RpZmllZEJ5IjoiX0xlZW5hIE1hYcOfIiwiSWQiOiI4ZTg4NWQzYy02ZWJhLTQ3N2ItY</w:instrText>
          </w:r>
          <w:r>
            <w:instrText xml:space="preserve">TQ2Mi00YWFjZDllZjQxODMiLCJNb2RpZmllZE9uIjoiMjAyMS0wNC0yOVQwNzo0NDozMiIsIlByb2plY3QiOnsiJHJlZiI6IjgifX1dLCJFdmFsdWF0aW9uQ29tcGxleGl0eSI6MCwiRXZhbHVhdGlvblNvdXJjZVRleHRGb3JtYXQiOjAsIkdyb3VwcyI6W10sIkhhc0xhYmVsMSI6ZmFsc2UsIkhhc0xhYmVsMiI6dHJ1ZSwiS2V5d29yZHMiO</w:instrText>
          </w:r>
          <w:r>
            <w:instrText xml:space="preserve">ltdLCJMYW5ndWFnZSI6ImdlciIsIkxvY2F0aW9ucyI6W3siJGlkIjoiMTAiLCIkdHlwZSI6IlN3aXNzQWNhZGVtaWMuQ2l0YXZpLkxvY2F0aW9uLCBTd2lzc0FjYWRlbWljLkNpdGF2aSIsIkFkZHJlc3MiOnsiJGlkIjoiMTEiLCIkdHlwZSI6IlN3aXNzQWNhZGVtaWMuQ2l0YXZpLkxpbmtlZFJlc291cmNlLCBTd2lzc0FjYWRlbWljLkNpd</w:instrText>
          </w:r>
          <w:r>
            <w:instrText xml:space="preserve">GF2aSIsIkxpbmtlZFJlc291cmNlVHlwZSI6NSwiT3JpZ2luYWxTdHJpbmciOiJodHRwOi8vd3d3LnNzb2FyLmluZm8vc3NvYXIvaGFuZGxlL2RvY3VtZW50LzQ2NjA1IiwiVXJpU3RyaW5nIjoiaHR0cDovL3d3dy5zc29hci5pbmZvL3Nzb2FyL2hhbmRsZS9kb2N1bWVudC80NjYwNSIsIkxpbmtlZFJlc291cmNlU3RhdHVzIjo4LCJQcm9wZ</w:instrText>
          </w:r>
          <w:r>
            <w:instrText xml:space="preserve">XJ0aWVzIjp7IiRpZCI6IjEyIiwiJHR5cGUiOiJTd2lzc0FjYWRlbWljLkNpdGF2aS5MaW5rZWRSZXNvdXJjZVByb3BlcnRpZXMsIFN3aXNzQWNhZGVtaWMuQ2l0YXZpIn0sIlN5bmNGb2xkZXJUeXBlIjowLCJJc0xvY2FsQ2xvdWRQcm9qZWN0RmlsZUxpbmsiOmZhbHNlLCJJc0Nsb3VkUmVzdG9yZSI6ZmFsc2UsIklzQ2xvdWRDb3B5IjpmY</w:instrText>
          </w:r>
          <w:r>
            <w:instrText xml:space="preserve">WxzZSwiQXR0YWNobWVudEZvbGRlcldhc0luRmFsbGJhY2tNb2RlIjpmYWxzZX0sIkFubm90YXRpb25zIjpbXSwiTG9jYXRpb25UeXBlIjowLCJNaXJyb3JzUmVmZXJlbmNlUHJvcGVydHlJZCI6MTEsIkNyZWF0ZWRCeSI6Il9MZWVuYSBNYWHDnyIsIkNyZWF0ZWRPbiI6IjIwMjEtMDQtMjlUMDc6NDQ6MzIiLCJNb2RpZmllZEJ5IjoiX0xlZ</w:instrText>
          </w:r>
          <w:r>
            <w:instrText xml:space="preserve">W5hIE1hYcOfIiwiSWQiOiJkNGEyZDBjNS1kMDRkLTQxZTEtOGQ1Ni0yMDY2ZjBiNThhYzIiLCJNb2RpZmllZE9uIjoiMjAyMS0wNC0yOVQwNzo0NDozMiIsIlByb2plY3QiOnsiJHJlZiI6IjgifX0seyIkaWQiOiIxMyIsIiR0eXBlIjoiU3dpc3NBY2FkZW1pYy5DaXRhdmkuTG9jYXRpb24sIFN3aXNzQWNhZGVtaWMuQ2l0YXZpIiwiQWRkc</w:instrText>
          </w:r>
          <w:r>
            <w:instrText xml:space="preserve">mVzcyI6eyIkaWQiOiIxNCIsIiR0eXBlIjoiU3dpc3NBY2FkZW1pYy5DaXRhdmkuTGlua2VkUmVzb3VyY2UsIFN3aXNzQWNhZGVtaWMuQ2l0YXZpIiwiTGlua2VkUmVzb3VyY2VUeXBlIjo1LCJPcmlnaW5hbFN0cmluZyI6Imh0dHA6Ly9kLW5iLmluZm8vMTE5MDk5MzYzNSIsIlVyaVN0cmluZyI6Imh0dHA6Ly9kLW5iLmluZm8vMTE5MDk5M</w:instrText>
          </w:r>
          <w:r>
            <w:instrText xml:space="preserve">zYzNSIsIkxpbmtlZFJlc291cmNlU3RhdHVzIjo4LCJQcm9wZXJ0aWVzIjp7IiRpZCI6IjE1IiwiJHR5cGUiOiJTd2lzc0FjYWRlbWljLkNpdGF2aS5MaW5rZWRSZXNvdXJjZVByb3BlcnRpZXMsIFN3aXNzQWNhZGVtaWMuQ2l0YXZpIn0sIlN5bmNGb2xkZXJUeXBlIjowLCJJc0xvY2FsQ2xvdWRQcm9qZWN0RmlsZUxpbmsiOmZhbHNlLCJJc</w:instrText>
          </w:r>
          <w:r>
            <w:instrText xml:space="preserve">0Nsb3VkUmVzdG9yZSI6ZmFsc2UsIklzQ2xvdWRDb3B5IjpmYWxzZSwiQXR0YWNobWVudEZvbGRlcldhc0luRmFsbGJhY2tNb2RlIjpmYWxzZX0sIkFubm90YXRpb25zIjpbXSwiTG9jYXRpb25UeXBlIjowLCJNaXJyb3JzUmVmZXJlbmNlUHJvcGVydHlJZCI6MTEsIkNyZWF0ZWRCeSI6Il9MZWVuYSBNYWHDnyIsIkNyZWF0ZWRPbiI6IjIwM</w:instrText>
          </w:r>
          <w:r>
            <w:instrText xml:space="preserve">jEtMDQtMjlUMDc6NDQ6MzIiLCJNb2RpZmllZEJ5IjoiX0xlZW5hIE1hYcOfIiwiSWQiOiI0NTJjMjEwZS1kYWM5LTQ5ZjktOGFjOS0zNDUxMWRlNzMxZjciLCJNb2RpZmllZE9uIjoiMjAyMS0wNC0yOVQwNzo0NDozMiIsIlByb2plY3QiOnsiJHJlZiI6IjgifX0seyIkaWQiOiIxNiIsIiR0eXBlIjoiU3dpc3NBY2FkZW1pYy5DaXRhdmkuT</w:instrText>
          </w:r>
          <w:r>
            <w:instrText xml:space="preserve">G9jYXRpb24sIFN3aXNzQWNhZGVtaWMuQ2l0YXZpIiwiQWRkcmVzcyI6eyIkaWQiOiIxNyIsIiR0eXBlIjoiU3dpc3NBY2FkZW1pYy5DaXRhdmkuTGlua2VkUmVzb3VyY2UsIFN3aXNzQWNhZGVtaWMuQ2l0YXZpIiwiTGlua2VkUmVzb3VyY2VUeXBlIjo1LCJPcmlnaW5hbFN0cmluZyI6Imh0dHBzOi8vZC1uYi5pbmZvLzExOTA5OTM2MzUvM</w:instrText>
          </w:r>
          <w:r>
            <w:instrText xml:space="preserve">zQiLCJVcmlTdHJpbmciOiJodHRwczovL2QtbmIuaW5mby8xMTkwOTkzNjM1LzM0IiwiTGlua2VkUmVzb3VyY2VTdGF0dXMiOjgsIlByb3BlcnRpZXMiOnsiJGlkIjoiMTgiLCIkdHlwZSI6IlN3aXNzQWNhZGVtaWMuQ2l0YXZpLkxpbmtlZFJlc291cmNlUHJvcGVydGllcywgU3dpc3NBY2FkZW1pYy5DaXRhdmkifSwiU3luY0ZvbGRlclR5c</w:instrText>
          </w:r>
          <w:r>
            <w:instrText xml:space="preserve">GUiOjAsIklzTG9jYWxDbG91ZFByb2plY3RGaWxlTGluayI6ZmFsc2UsIklzQ2xvdWRSZXN0b3JlIjpmYWxzZSwiSXNDbG91ZENvcHkiOmZhbHNlLCJBdHRhY2htZW50Rm9sZGVyV2FzSW5GYWxsYmFja01vZGUiOmZhbHNlfSwiQW5ub3RhdGlvbnMiOltdLCJMb2NhdGlvblR5cGUiOjAsIk1pcnJvcnNSZWZlcmVuY2VQcm9wZXJ0eUlkIjoxM</w:instrText>
          </w:r>
          <w:r>
            <w:instrText xml:space="preserve">SwiQ3JlYXRlZEJ5IjoiX0xlZW5hIE1hYcOfIiwiQ3JlYXRlZE9uIjoiMjAyMS0wNC0yOVQwNzo0NDozMiIsIk1vZGlmaWVkQnkiOiJfTGVlbmEgTWFhw58iLCJJZCI6IjA5ODYzYTZmLWM4ZjEtNGIzMC04OTY0LTcwMDg3YjNlNTk4ZCIsIk1vZGlmaWVkT24iOiIyMDIxLTA0LTI5VDA3OjQ0OjMyIiwiUHJvamVjdCI6eyIkcmVmIjoiOCJ9f</w:instrText>
          </w:r>
          <w:r>
            <w:instrText xml:space="preserve">Sx7IiRpZCI6IjE5IiwiJHR5cGUiOiJTd2lzc0FjYWRlbWljLkNpdGF2aS5Mb2NhdGlvbiwgU3dpc3NBY2FkZW1pYy5DaXRhdmkiLCJBZGRyZXNzIjp7IiRpZCI6IjIwIiwiJHR5cGUiOiJTd2lzc0FjYWRlbWljLkNpdGF2aS5MaW5rZWRSZXNvdXJjZSwgU3dpc3NBY2FkZW1pYy5DaXRhdmkiLCJMaW5rZWRSZXNvdXJjZVR5cGUiOjUsIk9ya</w:instrText>
          </w:r>
          <w:r>
            <w:instrText xml:space="preserve">WdpbmFsU3RyaW5nIjoiaHR0cHM6Ly9uYm4tcmVzb2x2aW5nLm9yZy91cm46bmJuOmRlOjAxNjgtc3NvYXItNDY2MDUtOCIsIlVyaVN0cmluZyI6Imh0dHBzOi8vbmJuLXJlc29sdmluZy5vcmcvdXJuOm5ibjpkZTowMTY4LXNzb2FyLTQ2NjA1LTgiLCJMaW5rZWRSZXNvdXJjZVN0YXR1cyI6OCwiUHJvcGVydGllcyI6eyIkaWQiOiIyMSIsI</w:instrText>
          </w:r>
          <w:r>
            <w:instrText xml:space="preserve">iR0eXBlIjoiU3dpc3NBY2FkZW1pYy5DaXRhdmkuTGlua2VkUmVzb3VyY2VQcm9wZXJ0aWVzLCBTd2lzc0FjYWRlbWljLkNpdGF2aSJ9LCJTeW5jRm9sZGVyVHlwZSI6MCwiSXNMb2NhbENsb3VkUHJvamVjdEZpbGVMaW5rIjpmYWxzZSwiSXNDbG91ZFJlc3RvcmUiOmZhbHNlLCJJc0Nsb3VkQ29weSI6ZmFsc2UsIkF0dGFjaG1lbnRGb2xkZ</w:instrText>
          </w:r>
          <w:r>
            <w:instrText xml:space="preserve">XJXYXNJbkZhbGxiYWNrTW9kZSI6ZmFsc2V9LCJBbm5vdGF0aW9ucyI6W10sIkxvY2F0aW9uVHlwZSI6MCwiTWlycm9yc1JlZmVyZW5jZVByb3BlcnR5SWQiOjExLCJDcmVhdGVkQnkiOiJfTGVlbmEgTWFhw58iLCJDcmVhdGVkT24iOiIyMDIxLTA0LTI5VDA3OjQ0OjMyIiwiTW9kaWZpZWRCeSI6Il9MZWVuYSBNYWHDnyIsIklkIjoiOTZmM</w:instrText>
          </w:r>
          <w:r>
            <w:instrText xml:space="preserve">jk5OGEtMTMwZS00YWVhLThkNWItZjI3N2UxZTFjMjAzIiwiTW9kaWZpZWRPbiI6IjIwMjEtMDQtMjlUMDc6NDQ6MzIiLCJQcm9qZWN0Ijp7IiRyZWYiOiI4In19XSwiT3JnYW5pemF0aW9ucyI6W10sIk90aGVyc0ludm9sdmVkIjpbXSwiUGFnZUNvdW50IjoiMTMzLTE2MiIsIlBhZ2VSYW5nZSI6IjxzcD5cclxuICA8bj4xMzM8L24+XHJcb</w:instrText>
          </w:r>
          <w:r>
            <w:instrText xml:space="preserve">iAgPGluPnRydWU8L2luPlxyXG4gIDxvcz4xMzM8L29zPlxyXG4gIDxwcz4xMzM8L3BzPlxyXG48L3NwPlxyXG48ZXA+XHJcbiAgPG4+MTYyPC9uPlxyXG4gIDxpbj50cnVlPC9pbj5cclxuICA8b3M+MTYyPC9vcz5cclxuICA8cHM+MTYyPC9wcz5cclxuPC9lcD5cclxuPG9zPjEzMy0xNjI8L29zPiIsIlBhcmFsbGVsVGl0bGUiOiJXaGVyZ</w:instrText>
          </w:r>
          <w:r>
            <w:instrText xml:space="preserve">SBsb3ZlIGxvdmVzIC0gYW4gYXJ0aWNsZSBvbiB0aGUgJ2dlb2dyYXBoeScgb2YgdGhlIGNob2ljZSBvZiBwYXJ0bmVyIiwiUGFyZW50UmVmZXJlbmNlIjp7IiRpZCI6IjIyIiwiJHR5cGUiOiJTd2lzc0FjYWRlbWljLkNpdGF2aS5SZWZlcmVuY2UsIFN3aXNzQWNhZGVtaWMuQ2l0YXZpIiwiQWJzdHJhY3RDb21wbGV4aXR5IjowLCJBYnN0c</w:instrText>
          </w:r>
          <w:r>
            <w:instrText xml:space="preserve">mFjdFNvdXJjZVRleHRGb3JtYXQiOjAsIkF1dGhvcnMiOltdLCJDaXRhdGlvbktleVVwZGF0ZVR5cGUiOjAsIkNvbGxhYm9yYXRvcnMiOltdLCJDb3ZlclBhdGgiOnsiJGlkIjoiMjMiLCIkdHlwZSI6IlN3aXNzQWNhZGVtaWMuQ2l0YXZpLkxpbmtlZFJlc291cmNlLCBTd2lzc0FjYWRlbWljLkNpdGF2aSIsIkxpbmtlZFJlc291cmNlVHlwZ</w:instrText>
          </w:r>
          <w:r>
            <w:instrText xml:space="preserve">SI6MiwiT3JpZ2luYWxTdHJpbmciOiJDOlxcVXNlcnNcXEhQXFxBcHBEYXRhXFxMb2NhbFxcVGVtcFxcYXF0eGdhcnUuanBnIiwiVXJpU3RyaW5nIjoiNDU1MjJmNGItN2YwMS00MzFlLWJkMWYtNzg0MmJkM2QxZGZhIiwiTGlua2VkUmVzb3VyY2VTdGF0dXMiOjgsIlByb3BlcnRpZXMiOnsiJGlkIjoiMjQiLCIkdHlwZSI6IlN3aXNzQWNhZ</w:instrText>
          </w:r>
          <w:r>
            <w:instrText xml:space="preserve">GVtaWMuQ2l0YXZpLkxpbmtlZFJlc291cmNlUHJvcGVydGllcywgU3dpc3NBY2FkZW1pYy5DaXRhdmkifSwiU3luY0ZvbGRlclR5cGUiOjAsIklzTG9jYWxDbG91ZFByb2plY3RGaWxlTGluayI6ZmFsc2UsIklzQ2xvdWRSZXN0b3JlIjpmYWxzZSwiSXNDbG91ZENvcHkiOmZhbHNlLCJBdHRhY2htZW50Rm9sZGVyV2FzSW5GYWxsYmFja01vZ</w:instrText>
          </w:r>
          <w:r>
            <w:instrText xml:space="preserve">GUiOmZhbHNlfSwiRWRpdG9ycyI6W3siJHJlZiI6IjkifV0sIkV2YWx1YXRpb25Db21wbGV4aXR5IjowLCJFdmFsdWF0aW9uU291cmNlVGV4dEZvcm1hdCI6MCwiR3JvdXBzIjpbXSwiSGFzTGFiZWwxIjpmYWxzZSwiSGFzTGFiZWwyIjpmYWxzZSwiSXNibiI6Ijk3ODM4MTAwMjg3NDciLCJLZXl3b3JkcyI6W10sIkxhbmd1YWdlIjoiZ2VyI</w:instrText>
          </w:r>
          <w:r>
            <w:instrText xml:space="preserve">iwiTG9jYXRpb25zIjpbeyIkaWQiOiIyNSIsIiR0eXBlIjoiU3dpc3NBY2FkZW1pYy5DaXRhdmkuTG9jYXRpb24sIFN3aXNzQWNhZGVtaWMuQ2l0YXZpIiwiQWRkcmVzcyI6eyIkaWQiOiIyNiIsIiR0eXBlIjoiU3dpc3NBY2FkZW1pYy5DaXRhdmkuTGlua2VkUmVzb3VyY2UsIFN3aXNzQWNhZGVtaWMuQ2l0YXZpIiwiTGlua2VkUmVzb3VyY</w:instrText>
          </w:r>
          <w:r>
            <w:instrText xml:space="preserve">2VUeXBlIjo1LCJPcmlnaW5hbFN0cmluZyI6Imh0dHBzOi8vZXh0ZXJuYWwuZGFuZGVsb24uY29tL2Rvd25sb2FkL2F0dGFjaG1lbnRzL2RhbmRlbG9uL2lkcy9ERTAwNDlENENGQ0Q2OTE2M0QyNzVDMTI1NzM4QzAwNDA4RTEzLnBkZiIsIlVyaVN0cmluZyI6Imh0dHBzOi8vZXh0ZXJuYWwuZGFuZGVsb24uY29tL2Rvd25sb2FkL2F0dGFja</w:instrText>
          </w:r>
          <w:r>
            <w:instrText xml:space="preserve">G1lbnRzL2RhbmRlbG9uL2lkcy9ERTAwNDlENENGQ0Q2OTE2M0QyNzVDMTI1NzM4QzAwNDA4RTEzLnBkZiIsIkxpbmtlZFJlc291cmNlU3RhdHVzIjo4LCJQcm9wZXJ0aWVzIjp7IiRpZCI6IjI3IiwiJHR5cGUiOiJTd2lzc0FjYWRlbWljLkNpdGF2aS5MaW5rZWRSZXNvdXJjZVByb3BlcnRpZXMsIFN3aXNzQWNhZGVtaWMuQ2l0YXZpIn0sI</w:instrText>
          </w:r>
          <w:r>
            <w:instrText xml:space="preserve">lN5bmNGb2xkZXJUeXBlIjowLCJJc0xvY2FsQ2xvdWRQcm9qZWN0RmlsZUxpbmsiOmZhbHNlLCJJc0Nsb3VkUmVzdG9yZSI6ZmFsc2UsIklzQ2xvdWRDb3B5IjpmYWxzZSwiQXR0YWNobWVudEZvbGRlcldhc0luRmFsbGJhY2tNb2RlIjpmYWxzZX0sIkFubm90YXRpb25zIjpbXSwiTG9jYXRpb25UeXBlIjowLCJNaXJyb3JzUmVmZXJlbmNlU</w:instrText>
          </w:r>
          <w:r>
            <w:instrText xml:space="preserve">HJvcGVydHlJZCI6MTEsIk5vdGVzIjoiVGFibGUgb2YgY29udGVudHMiLCJDcmVhdGVkQnkiOiJfTGVlbmEgTWFhw58iLCJDcmVhdGVkT24iOiIyMDIxLTA1LTE5VDIyOjU4OjU4IiwiTW9kaWZpZWRCeSI6Il9MZWVuYSBNYWHDnyIsIklkIjoiMjAwNmMxYzQtNTUzNy00YjRlLWJhYTUtYWQ2N2Q5MjgzOTVmIiwiTW9kaWZpZWRPbiI6IjIwM</w:instrText>
          </w:r>
          <w:r>
            <w:instrText xml:space="preserve">jEtMDUtMTlUMjI6NTg6NTgiLCJQcm9qZWN0Ijp7IiRyZWYiOiI4In19XSwiT3JnYW5pemF0aW9ucyI6W10sIk90aGVyc0ludm9sdmVkIjpbXSwiUGFnZUNvdW50IjoiMzE2IiwiUGxhY2VPZlB1YmxpY2F0aW9uIjoiV2llc2JhZGVuIiwiUHVibGlzaGVycyI6W3siJGlkIjoiMjgiLCIkdHlwZSI6IlN3aXNzQWNhZGVtaWMuQ2l0YXZpLlB1Y</w:instrText>
          </w:r>
          <w:r>
            <w:instrText xml:space="preserve">mxpc2hlciwgU3dpc3NBY2FkZW1pYy5DaXRhdmkiLCJOYW1lIjoiU3ByaW5nZXIgRmFjaG1lZGllbiBXaWVzYmFkZW4gR21iSCIsIlByb3RlY3RlZCI6ZmFsc2UsIkNyZWF0ZWRCeSI6Il9MZWVuYSBNYWHDnyIsIkNyZWF0ZWRPbiI6IjIwMjEtMDUtMTlUMjI6NTg6NTgiLCJNb2RpZmllZEJ5IjoiX0xlZW5hIE1hYcOfIiwiSWQiOiI2OGUyO</w:instrText>
          </w:r>
          <w:r>
            <w:instrText xml:space="preserve">TUyZi00OTY5LTQ1NTgtYTg0Mi02OTdiMTNjYWRhOWIiLCJNb2RpZmllZE9uIjoiMjAyMS0wNS0xOVQyMjo1ODo1OCIsIlByb2plY3QiOnsiJHJlZiI6IjgifX1dLCJRdW90YXRpb25zIjpbXSwiUmF0aW5nIjowLCJSZWZlcmVuY2VUeXBlIjoiQm9va0VkaXRlZCIsIlNob3J0VGl0bGUiOiJLbGVpbiAoSGcuKSAyMDAxIOKAkyBQYXJ0bmVyd</w:instrText>
          </w:r>
          <w:r>
            <w:instrText xml:space="preserve">2FobCB1bmQgSGVpcmF0c211c3RlciIsIlNob3J0VGl0bGVVcGRhdGVUeXBlIjowLCJTb3VyY2VPZkJpYmxpb2dyYXBoaWNJbmZvcm1hdGlvbiI6IkdCViBHZW1laW5zYW1lciBCaWJsaW90aGVrc3ZlcmJ1bmQiLCJTdGF0aWNJZHMiOlsiNWFjMGZlM2MtMWQxMS00NGZlLThiODUtYjNhNjM1ZGJhMGM2Il0sIlN1YnRpdGxlIjoiU296aWFsc</w:instrText>
          </w:r>
          <w:r>
            <w:instrText xml:space="preserve">3RydWt0dXJlbGxlIFZvcmF1c3NldHp1bmdlbiBkZXIgTGllYmUiLCJUYWJsZU9mQ29udGVudHNDb21wbGV4aXR5IjowLCJUYWJsZU9mQ29udGVudHNTb3VyY2VUZXh0Rm9ybWF0IjowLCJUYXNrcyI6W10sIlRpdGxlIjoiUGFydG5lcndhaGwgdW5kIEhlaXJhdHNtdXN0ZXIiLCJUcmFuc2xhdG9ycyI6W10sIlllYXIiOiIyMDAxIiwiWWVhc</w:instrText>
          </w:r>
          <w:r>
            <w:instrText xml:space="preserve">lJlc29sdmVkIjoiMjAwMSIsIkNyZWF0ZWRCeSI6Il9MZWVuYSBNYWHDnyIsIkNyZWF0ZWRPbiI6IjIwMjEtMDUtMTlUMjI6NTg6NTgiLCJNb2RpZmllZEJ5IjoiX0hQIiwiSWQiOiI0NTUyMmY0Yi03ZjAxLTQzMWUtYmQxZi03ODQyYmQzZDFkZmEiLCJNb2RpZmllZE9uIjoiMjAyMS0xMC0zMVQyMjo0Mjo0MiIsIlByb2plY3QiOnsiJHJlZ</w:instrText>
          </w:r>
          <w:r>
            <w:instrText xml:space="preserve">iI6IjgifX0sIlBsYWNlT2ZQdWJsaWNhdGlvbiI6Ik9wbGFkZW4iLCJQdWJsaXNoZXJzIjpbeyIkaWQiOiIyOSIsIiR0eXBlIjoiU3dpc3NBY2FkZW1pYy5DaXRhdmkuUHVibGlzaGVyLCBTd2lzc0FjYWRlbWljLkNpdGF2aSIsIk5hbWUiOiJMZXNrZSB1LiBCdWRyaWNoIiwiUHJvdGVjdGVkIjpmYWxzZSwiQ3JlYXRlZEJ5IjoiX0xlZW5hI</w:instrText>
          </w:r>
          <w:r>
            <w:instrText xml:space="preserve">E1hYcOfIiwiQ3JlYXRlZE9uIjoiMjAyMS0wNC0yOVQwNzo0NDozMiIsIk1vZGlmaWVkQnkiOiJfTGVlbmEgTWFhw58iLCJJZCI6IjY5Njk4N2NhLWRjMmEtNDkwMy1iNzBkLWE0NGJhYTFhYmYzOCIsIk1vZGlmaWVkT24iOiIyMDIxLTA0LTI5VDA3OjQ0OjMyIiwiUHJvamVjdCI6eyIkcmVmIjoiOCJ9fV0sIlF1b3RhdGlvbnMiOltdLCJSY</w:instrText>
          </w:r>
          <w:r>
            <w:instrText xml:space="preserve">XRpbmciOjAsIlJlZmVyZW5jZVR5cGUiOiJDb250cmlidXRpb24iLCJTZXJpZXNUaXRsZSI6eyIkaWQiOiIzMCIsIiR0eXBlIjoiU3dpc3NBY2FkZW1pYy5DaXRhdmkuU2VyaWVzVGl0bGUsIFN3aXNzQWNhZGVtaWMuQ2l0YXZpIiwiRWRpdG9ycyI6W10sIk5hbWUiOiJQYXJ0bmVyd2FobCB1bmQgSGVpcmF0c211c3Rlcjogc296aWFsc3Ryd</w:instrText>
          </w:r>
          <w:r>
            <w:instrText xml:space="preserve">Wt0dXJlbGxlIFZvcmF1c3NldHp1bmdlbiBkZXIgTGllYmUiLCJQcm90ZWN0ZWQiOmZhbHNlLCJDcmVhdGVkQnkiOiJfTGVlbmEgTWFhw58iLCJDcmVhdGVkT24iOiIyMDIxLTA0LTI5VDA3OjQ0OjMyIiwiTW9kaWZpZWRCeSI6Il9MZWVuYSBNYWHDnyIsIklkIjoiMGI3NGY5MWYtYjMyNC00YjQ2LWFmMTktYjhlMzNiNmNiOGE2IiwiTW9ka</w:instrText>
          </w:r>
          <w:r>
            <w:instrText xml:space="preserve">WZpZWRPbiI6IjIwMjEtMDQtMjlUMDc6NDQ6MzIiLCJQcm9qZWN0Ijp7IiRyZWYiOiI4In19LCJTaG9ydFRpdGxlIjoiTGVuZ2VyZXIgMjAwMSDigJMgV28gZGllIExpZWJlIGhpbmbDpGxsdCIsIlNob3J0VGl0bGVVcGRhdGVUeXBlIjowLCJTb3VyY2VPZkJpYmxpb2dyYXBoaWNJbmZvcm1hdGlvbiI6IkRldXRzY2hlIE5hdGlvbmFsYmlib</w:instrText>
          </w:r>
          <w:r>
            <w:instrText xml:space="preserve">GlvdGhlayIsIlN0YXRpY0lkcyI6WyJlMjUwZjM0ZC04NTY1LTRiYWUtYTdkYi02NDk5ZGFkYWVjZmEiXSwiVGFibGVPZkNvbnRlbnRzQ29tcGxleGl0eSI6MCwiVGFibGVPZkNvbnRlbnRzU291cmNlVGV4dEZvcm1hdCI6MCwiVGFza3MiOltdLCJUaXRsZSI6IldvIGRpZSBMaWViZSBoaW5mw6RsbHQ6IGVpbiBCZWl0cmFnIHp1ciAnR2VvZ</w:instrText>
          </w:r>
          <w:r>
            <w:instrText xml:space="preserve">3JhcGhpZScgZGVyIFBhcnRuZXJ3YWhsIiwiVHJhbnNsYXRvcnMiOltdLCJZZWFyIjoiMjAwMSIsIlllYXJSZXNvbHZlZCI6IjIwMDEiLCJDcmVhdGVkQnkiOiJfTGVlbmEgTWFhw58iLCJDcmVhdGVkT24iOiIyMDIxLTA0LTI5VDA3OjQ0OjMyIiwiTW9kaWZpZWRCeSI6Il9IUCIsIklkIjoiMWU1M2ViYjItNzkxYi00ZDYxLWExNTAtOThkZ</w:instrText>
          </w:r>
          <w:r>
            <w:instrText xml:space="preserve">DBlMzFmN2UzIiwiTW9kaWZpZWRPbiI6IjIwMjEtMTAtMzFUMjI6NDI6NDIiLCJQcm9qZWN0Ijp7IiRyZWYiOiI4In19LCJVc2VOdW1iZXJpbmdUeXBlT2ZQYXJlbnREb2N1bWVudCI6ZmFsc2V9XSwiRm9ybWF0dGVkVGV4dCI6eyIkaWQiOiIzMSIsIkNvdW50IjoxLCJUZXh0VW5pdHMiOlt7IiRpZCI6IjMyIiwiRm9udFN0eWxlIjp7IiRpZ</w:instrText>
          </w:r>
          <w:r>
            <w:instrText xml:space="preserve">CI6IjMzIiwiTmV1dHJhbCI6dHJ1ZX0sIlJlYWRpbmdPcmRlciI6MSwiVGV4dCI6IihMZW5nZXJlciAyMDAxLCAxNDEpIn1dfSwiVGFnIjoiQ2l0YXZpUGxhY2Vob2xkZXIjZWUxNjEwNmEtNDdjMy00YjZiLTljMDYtNzBmNzNmZjA3MTY5IiwiVGV4dCI6IihMZW5nZXJlciAyMDAxLCAxNDEpIiwiV0FJVmVyc2lvbiI6IjYuMTAuMC4wIn0=}</w:instrText>
          </w:r>
          <w:r>
            <w:fldChar w:fldCharType="separate"/>
          </w:r>
          <w:r>
            <w:t xml:space="preserve">(Lengerer 2001, 141)</w:t>
          </w:r>
          <w:r>
            <w:fldChar w:fldCharType="end"/>
          </w:r>
        </w:sdtContent>
      </w:sdt>
      <w:r>
        <w:t xml:space="preserve">.</w:t>
      </w:r>
      <w:r/>
    </w:p>
    <w:p>
      <w:pPr>
        <w:pBdr/>
        <w:spacing w:after="240" w:line="360" w:lineRule="auto"/>
        <w:ind/>
        <w:jc w:val="both"/>
        <w:rPr/>
      </w:pPr>
      <w:r>
        <w:t xml:space="preserve">Auch</w:t>
      </w:r>
      <w:r>
        <w:t xml:space="preserve"> </w:t>
      </w:r>
      <w:r>
        <w:t xml:space="preserve">die</w:t>
      </w:r>
      <w:r>
        <w:t xml:space="preserve"> Fixed-Effects-Modelle </w:t>
      </w:r>
      <w:r>
        <w:t xml:space="preserve">(FE-Modell) </w:t>
      </w:r>
      <w:r>
        <w:t xml:space="preserve">w</w:t>
      </w:r>
      <w:r>
        <w:t xml:space="preserve">er</w:t>
      </w:r>
      <w:r>
        <w:t xml:space="preserve">den </w:t>
      </w:r>
      <w:r>
        <w:t xml:space="preserve">um</w:t>
      </w:r>
      <w:r>
        <w:t xml:space="preserve"> Kontrollvariablen </w:t>
      </w:r>
      <w:r>
        <w:t xml:space="preserve">erweitert</w:t>
      </w:r>
      <w:r>
        <w:t xml:space="preserve">.</w:t>
      </w:r>
      <w:r>
        <w:t xml:space="preserve"> </w:t>
      </w:r>
      <w:r>
        <w:t xml:space="preserve">Da nur zeitvariierende Variablen quantifiziert werden können, </w:t>
      </w:r>
      <w:r>
        <w:t xml:space="preserve">wird</w:t>
      </w:r>
      <w:r>
        <w:t xml:space="preserve"> die konstante Variable der Geburtskohorte </w:t>
      </w:r>
      <w:r>
        <w:t xml:space="preserve">nicht </w:t>
      </w:r>
      <w:r>
        <w:t xml:space="preserve">mit in das Modell aufgenommen</w:t>
      </w:r>
      <w:r>
        <w:t xml:space="preserve">. Um für das </w:t>
      </w:r>
      <w:r>
        <w:t xml:space="preserve">FE-</w:t>
      </w:r>
      <w:r>
        <w:t xml:space="preserve">Modell die </w:t>
      </w:r>
      <w:r>
        <w:t xml:space="preserve">vorhergesagten Werte</w:t>
      </w:r>
      <w:r>
        <w:t xml:space="preserve"> </w:t>
      </w:r>
      <w:r>
        <w:t xml:space="preserve">berechnen zu können, wurden für </w:t>
      </w:r>
      <w:r>
        <w:t xml:space="preserve">alle Ausprägungen </w:t>
      </w:r>
      <w:r>
        <w:t xml:space="preserve">der </w:t>
      </w:r>
      <w:r>
        <w:t xml:space="preserve">Wohnortgröße und des Bildungsniveaus </w:t>
      </w:r>
      <w:r>
        <w:t xml:space="preserve">bis auf die beiden Referenzkategorien </w:t>
      </w:r>
      <w:r>
        <w:t xml:space="preserve">eine Dummyvariable mit 0 und 1 erstellt. Somit geben die</w:t>
      </w:r>
      <w:r>
        <w:t xml:space="preserve">se</w:t>
      </w:r>
      <w:r>
        <w:t xml:space="preserve"> Dummyvariablen</w:t>
      </w:r>
      <w:r>
        <w:t xml:space="preserve"> bei der Interpretation</w:t>
      </w:r>
      <w:r>
        <w:t xml:space="preserve"> Statusänderungen wieder und nicht den </w:t>
      </w:r>
      <w:r>
        <w:t xml:space="preserve">eigentlichen </w:t>
      </w:r>
      <w:r>
        <w:t xml:space="preserve">Status wie bei der OLS-Regression.</w:t>
      </w:r>
      <w:r/>
    </w:p>
    <w:p>
      <w:pPr>
        <w:pBdr/>
        <w:spacing w:after="240" w:line="360" w:lineRule="auto"/>
        <w:ind/>
        <w:jc w:val="both"/>
        <w:rPr/>
      </w:pPr>
      <w:r>
        <w:t xml:space="preserve">Die </w:t>
      </w:r>
      <w:r>
        <w:fldChar w:fldCharType="begin"/>
      </w:r>
      <w:r>
        <w:instrText xml:space="preserve"> REF _Ref86941117 \h  \* MERGEFORMAT </w:instrText>
      </w:r>
      <w:r>
        <w:fldChar w:fldCharType="separate"/>
      </w:r>
      <w:r>
        <w:t xml:space="preserve">Tabelle </w:t>
      </w:r>
      <w:r>
        <w:t xml:space="preserve">1</w:t>
      </w:r>
      <w:r>
        <w:fldChar w:fldCharType="end"/>
      </w:r>
      <w:r>
        <w:t xml:space="preserve"> </w:t>
      </w:r>
      <w:r>
        <w:t xml:space="preserve">beschreibt die</w:t>
      </w:r>
      <w:r>
        <w:t xml:space="preserve"> </w:t>
      </w:r>
      <w:r>
        <w:t xml:space="preserve">kategorialen </w:t>
      </w:r>
      <w:r>
        <w:t xml:space="preserve">Variablen der G</w:t>
      </w:r>
      <w:r>
        <w:t xml:space="preserve">esamt</w:t>
      </w:r>
      <w:r>
        <w:t xml:space="preserve">s</w:t>
      </w:r>
      <w:r>
        <w:t xml:space="preserve">tichprobe</w:t>
      </w:r>
      <w:r>
        <w:t xml:space="preserve"> nach Häufigkeit und dem prozentualen Anteil</w:t>
      </w:r>
      <w:r>
        <w:t xml:space="preserve">.</w:t>
      </w:r>
      <w:r/>
    </w:p>
    <w:p>
      <w:pPr>
        <w:pStyle w:val="1234"/>
        <w:keepNext w:val="true"/>
        <w:pBdr/>
        <w:spacing w:after="0" w:line="360" w:lineRule="auto"/>
        <w:ind/>
        <w:rPr>
          <w:i w:val="0"/>
          <w:iCs w:val="0"/>
          <w:color w:val="auto"/>
        </w:rPr>
      </w:pPr>
      <w:r/>
      <w:bookmarkStart w:id="170" w:name="_Ref86941117"/>
      <w:r/>
      <w:bookmarkStart w:id="171" w:name="_Toc86919236"/>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w:t>
      </w:r>
      <w:r>
        <w:rPr>
          <w:b/>
          <w:i w:val="0"/>
          <w:iCs w:val="0"/>
          <w:color w:val="auto"/>
        </w:rPr>
        <w:fldChar w:fldCharType="end"/>
      </w:r>
      <w:bookmarkEnd w:id="170"/>
      <w:r>
        <w:rPr>
          <w:b/>
          <w:i w:val="0"/>
          <w:iCs w:val="0"/>
          <w:color w:val="auto"/>
        </w:rPr>
        <w:t xml:space="preserve">:</w:t>
      </w:r>
      <w:r>
        <w:rPr>
          <w:i w:val="0"/>
          <w:iCs w:val="0"/>
          <w:color w:val="auto"/>
        </w:rPr>
        <w:t xml:space="preserve"> Gesamtstichprobenbeschreibung der kategorialen Variablen</w:t>
      </w:r>
      <w:bookmarkEnd w:id="171"/>
      <w:r/>
      <w:r>
        <w:rPr>
          <w:i w:val="0"/>
          <w:iCs w:val="0"/>
          <w:color w:val="auto"/>
        </w:rPr>
      </w:r>
    </w:p>
    <w:tbl>
      <w:tblPr>
        <w:tblW w:w="0" w:type="auto"/>
        <w:jc w:val="center"/>
        <w:tblBorders/>
        <w:tblLayout w:type="fixed"/>
        <w:tblLook w:val="0420" w:firstRow="1" w:lastRow="0" w:firstColumn="0" w:lastColumn="0" w:noHBand="0" w:noVBand="1"/>
      </w:tblPr>
      <w:tblGrid>
        <w:gridCol w:w="2127"/>
        <w:gridCol w:w="1276"/>
        <w:gridCol w:w="1276"/>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2127" w:type="dxa"/>
            <w:vAlign w:val="center"/>
            <w:textDirection w:val="lrTb"/>
            <w:noWrap w:val="false"/>
          </w:tcPr>
          <w:p>
            <w:pPr>
              <w:pBdr/>
              <w:spacing w:after="100" w:before="100" w:line="240" w:lineRule="auto"/>
              <w:ind w:right="100" w:left="100"/>
              <w:rPr>
                <w:sz w:val="22"/>
                <w:szCs w:val="22"/>
              </w:rPr>
            </w:pPr>
            <w:r>
              <w:rPr>
                <w:sz w:val="22"/>
                <w:szCs w:val="22"/>
              </w:rPr>
            </w:r>
            <w:r>
              <w:rPr>
                <w:sz w:val="22"/>
                <w:szCs w:val="22"/>
              </w:rPr>
            </w:r>
          </w:p>
        </w:tc>
        <w:tc>
          <w:tcPr>
            <w:shd w:val="clear" w:color="auto" w:fill="ffffff"/>
            <w:tcBorders>
              <w:top w:val="single" w:color="666666" w:sz="16" w:space="0"/>
              <w:bottom w:val="single" w:color="666666" w:sz="16" w:space="0"/>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jc w:val="center"/>
              <w:rPr>
                <w:sz w:val="22"/>
                <w:szCs w:val="22"/>
              </w:rPr>
            </w:pPr>
            <w:r>
              <w:rPr>
                <w:rFonts w:eastAsia="Times New Roman"/>
                <w:color w:val="000000"/>
                <w:sz w:val="22"/>
                <w:szCs w:val="22"/>
              </w:rPr>
              <w:t xml:space="preserve">Häufigkeit</w:t>
            </w:r>
            <w:r>
              <w:rPr>
                <w:sz w:val="22"/>
                <w:szCs w:val="22"/>
              </w:rPr>
            </w:r>
          </w:p>
        </w:tc>
        <w:tc>
          <w:tcPr>
            <w:shd w:val="clear" w:color="auto" w:fill="ffffff"/>
            <w:tcBorders>
              <w:top w:val="single" w:color="666666" w:sz="16" w:space="0"/>
              <w:bottom w:val="single" w:color="666666" w:sz="16" w:space="0"/>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rPr>
                <w:sz w:val="22"/>
                <w:szCs w:val="22"/>
              </w:rPr>
            </w:pPr>
            <w:r>
              <w:rPr>
                <w:rFonts w:eastAsia="Times New Roman"/>
                <w:color w:val="000000"/>
                <w:sz w:val="22"/>
                <w:szCs w:val="22"/>
              </w:rPr>
              <w:t xml:space="preserve">Anteil in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100" w:before="100" w:line="240" w:lineRule="auto"/>
              <w:ind w:right="100" w:left="100"/>
              <w:rPr>
                <w:rFonts w:eastAsia="Times New Roman"/>
                <w:b/>
                <w:bCs/>
                <w:color w:val="000000"/>
                <w:sz w:val="22"/>
                <w:szCs w:val="22"/>
              </w:rPr>
            </w:pPr>
            <w:r>
              <w:rPr>
                <w:rFonts w:eastAsia="Times New Roman"/>
                <w:b/>
                <w:bCs/>
                <w:color w:val="000000"/>
                <w:sz w:val="22"/>
                <w:szCs w:val="22"/>
              </w:rPr>
              <w:t xml:space="preserve">Fallzahl insgesamt</w:t>
            </w:r>
            <w:r>
              <w:rPr>
                <w:rFonts w:eastAsia="Times New Roman"/>
                <w:b/>
                <w:bCs/>
                <w:color w:val="000000"/>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479" w:left="84"/>
              <w:jc w:val="right"/>
              <w:rPr>
                <w:sz w:val="22"/>
                <w:szCs w:val="22"/>
              </w:rPr>
            </w:pPr>
            <w:r>
              <w:rPr>
                <w:sz w:val="22"/>
                <w:szCs w:val="22"/>
              </w:rPr>
              <w:t xml:space="preserve">1</w:t>
            </w:r>
            <w:r>
              <w:rPr>
                <w:sz w:val="22"/>
                <w:szCs w:val="22"/>
              </w:rPr>
              <w:t xml:space="preserve">.</w:t>
            </w:r>
            <w:r>
              <w:rPr>
                <w:sz w:val="22"/>
                <w:szCs w:val="22"/>
              </w:rPr>
              <w:t xml:space="preserve">981</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rPr>
                <w:sz w:val="22"/>
                <w:szCs w:val="22"/>
              </w:rPr>
            </w:pPr>
            <w:r>
              <w:rPr>
                <w:sz w:val="22"/>
                <w:szCs w:val="22"/>
              </w:rPr>
              <w:t xml:space="preserve">100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100"/>
              <w:rPr>
                <w:rFonts w:eastAsia="Times New Roman"/>
                <w:b/>
                <w:bCs/>
                <w:color w:val="000000"/>
                <w:sz w:val="22"/>
                <w:szCs w:val="22"/>
              </w:rPr>
            </w:pPr>
            <w:r>
              <w:rPr>
                <w:rFonts w:eastAsia="Times New Roman"/>
                <w:b/>
                <w:bCs/>
                <w:color w:val="000000"/>
                <w:sz w:val="22"/>
                <w:szCs w:val="22"/>
              </w:rPr>
              <w:t xml:space="preserve">Kennlernort</w:t>
            </w:r>
            <w:r>
              <w:rPr>
                <w:rFonts w:eastAsia="Times New Roman"/>
                <w:b/>
                <w:bCs/>
                <w:color w:val="000000"/>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Online</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325</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t xml:space="preserve">16,4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100" w:before="100" w:line="240" w:lineRule="auto"/>
              <w:ind w:right="100" w:left="567"/>
              <w:rPr>
                <w:sz w:val="22"/>
                <w:szCs w:val="22"/>
              </w:rPr>
            </w:pPr>
            <w:r>
              <w:rPr>
                <w:sz w:val="22"/>
                <w:szCs w:val="22"/>
              </w:rPr>
              <w:t xml:space="preserve">Offline </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479" w:left="84"/>
              <w:jc w:val="right"/>
              <w:rPr>
                <w:sz w:val="22"/>
                <w:szCs w:val="22"/>
              </w:rPr>
            </w:pPr>
            <w:r>
              <w:rPr>
                <w:sz w:val="22"/>
                <w:szCs w:val="22"/>
              </w:rPr>
              <w:t xml:space="preserve">1</w:t>
            </w:r>
            <w:r>
              <w:rPr>
                <w:sz w:val="22"/>
                <w:szCs w:val="22"/>
              </w:rPr>
              <w:t xml:space="preserve">.</w:t>
            </w:r>
            <w:r>
              <w:rPr>
                <w:sz w:val="22"/>
                <w:szCs w:val="22"/>
              </w:rPr>
              <w:t xml:space="preserve">656</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rPr>
                <w:sz w:val="22"/>
                <w:szCs w:val="22"/>
              </w:rPr>
            </w:pPr>
            <w:r>
              <w:rPr>
                <w:sz w:val="22"/>
                <w:szCs w:val="22"/>
              </w:rPr>
              <w:t xml:space="preserve">83,6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100"/>
              <w:rPr>
                <w:sz w:val="22"/>
                <w:szCs w:val="22"/>
              </w:rPr>
            </w:pPr>
            <w:r>
              <w:rPr>
                <w:rFonts w:eastAsia="Times New Roman"/>
                <w:b/>
                <w:bCs/>
                <w:color w:val="000000"/>
                <w:sz w:val="22"/>
                <w:szCs w:val="22"/>
              </w:rPr>
              <w:t xml:space="preserve">Kohorte</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color w:val="000000"/>
                <w:sz w:val="22"/>
                <w:szCs w:val="22"/>
              </w:rPr>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1970</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228</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t xml:space="preserve">11,5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1980</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413</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t xml:space="preserve">20,9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100" w:before="100" w:line="240" w:lineRule="auto"/>
              <w:ind w:right="100" w:left="567"/>
              <w:rPr>
                <w:sz w:val="22"/>
                <w:szCs w:val="22"/>
              </w:rPr>
            </w:pPr>
            <w:r>
              <w:rPr>
                <w:sz w:val="22"/>
                <w:szCs w:val="22"/>
              </w:rPr>
              <w:t xml:space="preserve">1990</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479" w:left="84"/>
              <w:jc w:val="right"/>
              <w:rPr>
                <w:sz w:val="22"/>
                <w:szCs w:val="22"/>
              </w:rPr>
            </w:pPr>
            <w:r>
              <w:rPr>
                <w:sz w:val="22"/>
                <w:szCs w:val="22"/>
              </w:rPr>
              <w:t xml:space="preserve">1</w:t>
            </w:r>
            <w:r>
              <w:rPr>
                <w:sz w:val="22"/>
                <w:szCs w:val="22"/>
              </w:rPr>
              <w:t xml:space="preserve">.</w:t>
            </w:r>
            <w:r>
              <w:rPr>
                <w:sz w:val="22"/>
                <w:szCs w:val="22"/>
              </w:rPr>
              <w:t xml:space="preserve">340</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rPr>
                <w:sz w:val="22"/>
                <w:szCs w:val="22"/>
              </w:rPr>
            </w:pPr>
            <w:r>
              <w:rPr>
                <w:sz w:val="22"/>
                <w:szCs w:val="22"/>
              </w:rPr>
              <w:t xml:space="preserve">67.6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100"/>
              <w:rPr>
                <w:rFonts w:eastAsia="Times New Roman"/>
                <w:b/>
                <w:bCs/>
                <w:color w:val="000000"/>
                <w:sz w:val="22"/>
                <w:szCs w:val="22"/>
              </w:rPr>
            </w:pPr>
            <w:r>
              <w:rPr>
                <w:rFonts w:eastAsia="Times New Roman"/>
                <w:b/>
                <w:bCs/>
                <w:color w:val="000000"/>
                <w:sz w:val="22"/>
                <w:szCs w:val="22"/>
              </w:rPr>
              <w:t xml:space="preserve">Bildung</w:t>
            </w:r>
            <w:r>
              <w:rPr>
                <w:rFonts w:eastAsia="Times New Roman"/>
                <w:b/>
                <w:bCs/>
                <w:color w:val="000000"/>
                <w:sz w:val="22"/>
                <w:szCs w:val="22"/>
              </w:rPr>
              <w:t xml:space="preserve">sniveau</w:t>
            </w:r>
            <w:r>
              <w:rPr>
                <w:rFonts w:eastAsia="Times New Roman"/>
                <w:b/>
                <w:bCs/>
                <w:color w:val="000000"/>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rFonts w:eastAsia="Times New Roman"/>
                <w:b/>
                <w:bCs/>
                <w:color w:val="000000"/>
                <w:sz w:val="22"/>
                <w:szCs w:val="22"/>
              </w:rPr>
            </w:pPr>
            <w:r>
              <w:rPr>
                <w:rFonts w:eastAsia="Times New Roman"/>
                <w:b/>
                <w:bCs/>
                <w:color w:val="000000"/>
                <w:sz w:val="22"/>
                <w:szCs w:val="22"/>
              </w:rPr>
            </w:r>
            <w:r>
              <w:rPr>
                <w:rFonts w:eastAsia="Times New Roman"/>
                <w:b/>
                <w:bCs/>
                <w:color w:val="000000"/>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Gering</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1</w:t>
            </w:r>
            <w:r>
              <w:rPr>
                <w:sz w:val="22"/>
                <w:szCs w:val="22"/>
              </w:rPr>
              <w:t xml:space="preserve">.</w:t>
            </w:r>
            <w:r>
              <w:rPr>
                <w:sz w:val="22"/>
                <w:szCs w:val="22"/>
              </w:rPr>
              <w:t xml:space="preserve">025</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t xml:space="preserve">51,7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Mittel</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635</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sz w:val="22"/>
                <w:szCs w:val="22"/>
              </w:rPr>
            </w:pPr>
            <w:r>
              <w:rPr>
                <w:sz w:val="22"/>
                <w:szCs w:val="22"/>
              </w:rPr>
              <w:t xml:space="preserve">32,1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100" w:before="100" w:line="240" w:lineRule="auto"/>
              <w:ind w:right="100" w:left="567"/>
              <w:rPr>
                <w:sz w:val="22"/>
                <w:szCs w:val="22"/>
              </w:rPr>
            </w:pPr>
            <w:r>
              <w:rPr>
                <w:sz w:val="22"/>
                <w:szCs w:val="22"/>
              </w:rPr>
              <w:t xml:space="preserve">Hoch</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479" w:left="84"/>
              <w:jc w:val="right"/>
              <w:rPr>
                <w:sz w:val="22"/>
                <w:szCs w:val="22"/>
              </w:rPr>
            </w:pPr>
            <w:r>
              <w:rPr>
                <w:sz w:val="22"/>
                <w:szCs w:val="22"/>
              </w:rPr>
              <w:t xml:space="preserve">321</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rPr>
                <w:sz w:val="22"/>
                <w:szCs w:val="22"/>
              </w:rPr>
            </w:pPr>
            <w:r>
              <w:rPr>
                <w:sz w:val="22"/>
                <w:szCs w:val="22"/>
              </w:rPr>
              <w:t xml:space="preserve">16,2 %</w:t>
            </w:r>
            <w:r>
              <w:rPr>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100"/>
              <w:rPr>
                <w:rFonts w:eastAsia="Times New Roman"/>
                <w:b/>
                <w:bCs/>
                <w:color w:val="000000"/>
                <w:sz w:val="22"/>
                <w:szCs w:val="22"/>
              </w:rPr>
            </w:pPr>
            <w:r>
              <w:rPr>
                <w:rFonts w:eastAsia="Times New Roman"/>
                <w:b/>
                <w:bCs/>
                <w:color w:val="000000"/>
                <w:sz w:val="22"/>
                <w:szCs w:val="22"/>
              </w:rPr>
              <w:t xml:space="preserve">Gemeindegröße</w:t>
            </w:r>
            <w:r>
              <w:rPr>
                <w:rFonts w:eastAsia="Times New Roman"/>
                <w:b/>
                <w:bCs/>
                <w:color w:val="000000"/>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color w:val="000000"/>
                <w:sz w:val="22"/>
                <w:szCs w:val="22"/>
              </w:rPr>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Kleinstadt</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791</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color w:val="000000"/>
                <w:sz w:val="22"/>
                <w:szCs w:val="22"/>
              </w:rPr>
              <w:t xml:space="preserve">40,0 %</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2127" w:type="dxa"/>
            <w:vAlign w:val="center"/>
            <w:textDirection w:val="lrTb"/>
            <w:noWrap w:val="false"/>
          </w:tcPr>
          <w:p>
            <w:pPr>
              <w:pBdr/>
              <w:spacing w:after="0" w:before="100" w:line="240" w:lineRule="auto"/>
              <w:ind w:right="100" w:left="567"/>
              <w:rPr>
                <w:sz w:val="22"/>
                <w:szCs w:val="22"/>
              </w:rPr>
            </w:pPr>
            <w:r>
              <w:rPr>
                <w:sz w:val="22"/>
                <w:szCs w:val="22"/>
              </w:rPr>
              <w:t xml:space="preserve">Mittlere Stadt</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479" w:left="84"/>
              <w:jc w:val="right"/>
              <w:rPr>
                <w:sz w:val="22"/>
                <w:szCs w:val="22"/>
              </w:rPr>
            </w:pPr>
            <w:r>
              <w:rPr>
                <w:sz w:val="22"/>
                <w:szCs w:val="22"/>
              </w:rPr>
              <w:t xml:space="preserve">589</w:t>
            </w:r>
            <w:r>
              <w:rPr>
                <w:sz w:val="22"/>
                <w:szCs w:val="22"/>
              </w:rP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color w:val="000000"/>
                <w:sz w:val="22"/>
                <w:szCs w:val="22"/>
              </w:rPr>
              <w:t xml:space="preserve">29,7 %</w:t>
            </w:r>
            <w:r>
              <w:rPr>
                <w:rFonts w:eastAsia="Times New Roman"/>
                <w:color w:val="000000"/>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2127" w:type="dxa"/>
            <w:vAlign w:val="center"/>
            <w:textDirection w:val="lrTb"/>
            <w:noWrap w:val="false"/>
          </w:tcPr>
          <w:p>
            <w:pPr>
              <w:pBdr/>
              <w:spacing w:after="100" w:before="100" w:line="240" w:lineRule="auto"/>
              <w:ind w:right="100" w:left="567"/>
              <w:rPr>
                <w:sz w:val="22"/>
                <w:szCs w:val="22"/>
              </w:rPr>
            </w:pPr>
            <w:r>
              <w:rPr>
                <w:sz w:val="22"/>
                <w:szCs w:val="22"/>
              </w:rPr>
              <w:t xml:space="preserve">Großstadt</w:t>
            </w:r>
            <w:r>
              <w:rPr>
                <w:sz w:val="22"/>
                <w:szCs w:val="22"/>
              </w:rPr>
            </w:r>
          </w:p>
        </w:tc>
        <w:tc>
          <w:tcPr>
            <w:shd w:val="clear" w:color="auto" w:fill="ffffff"/>
            <w:tcBorders>
              <w:bottom w:val="single" w:color="666666" w:sz="16" w:space="0"/>
            </w:tcBorders>
            <w:tcMar>
              <w:left w:w="0" w:type="dxa"/>
              <w:top w:w="0" w:type="dxa"/>
              <w:right w:w="0" w:type="dxa"/>
              <w:bottom w:w="0" w:type="dxa"/>
            </w:tcMar>
            <w:tcW w:w="1276" w:type="dxa"/>
            <w:vAlign w:val="center"/>
            <w:textDirection w:val="lrTb"/>
            <w:noWrap w:val="false"/>
          </w:tcPr>
          <w:p>
            <w:pPr>
              <w:pBdr/>
              <w:spacing w:after="100" w:before="100" w:line="240" w:lineRule="auto"/>
              <w:ind w:right="479" w:left="84"/>
              <w:jc w:val="right"/>
              <w:rPr>
                <w:sz w:val="22"/>
                <w:szCs w:val="22"/>
              </w:rPr>
            </w:pPr>
            <w:r>
              <w:rPr>
                <w:sz w:val="22"/>
                <w:szCs w:val="22"/>
              </w:rPr>
              <w:t xml:space="preserve">601</w:t>
            </w:r>
            <w:r>
              <w:rPr>
                <w:sz w:val="22"/>
                <w:szCs w:val="22"/>
              </w:rPr>
            </w:r>
          </w:p>
        </w:tc>
        <w:tc>
          <w:tcPr>
            <w:shd w:val="clear" w:color="auto" w:fill="ffffff"/>
            <w:tcBorders>
              <w:bottom w:val="single" w:color="666666" w:sz="16" w:space="0"/>
            </w:tcBorders>
            <w:tcMar>
              <w:left w:w="0" w:type="dxa"/>
              <w:top w:w="0" w:type="dxa"/>
              <w:right w:w="0" w:type="dxa"/>
              <w:bottom w:w="0" w:type="dxa"/>
            </w:tcMar>
            <w:tcW w:w="1276" w:type="dxa"/>
            <w:vAlign w:val="center"/>
            <w:textDirection w:val="lrTb"/>
            <w:noWrap w:val="false"/>
          </w:tcPr>
          <w:p>
            <w:pPr>
              <w:keepNext w:val="true"/>
              <w:pBdr/>
              <w:spacing w:after="100" w:before="100" w:line="240" w:lineRule="auto"/>
              <w:ind w:right="100" w:left="100"/>
              <w:rPr>
                <w:sz w:val="22"/>
                <w:szCs w:val="22"/>
              </w:rPr>
            </w:pPr>
            <w:r>
              <w:rPr>
                <w:sz w:val="22"/>
                <w:szCs w:val="22"/>
              </w:rPr>
              <w:t xml:space="preserve">30,3 %</w:t>
            </w:r>
            <w:r>
              <w:rPr>
                <w:sz w:val="22"/>
                <w:szCs w:val="22"/>
              </w:rPr>
            </w:r>
          </w:p>
        </w:tc>
      </w:tr>
    </w:tbl>
    <w:p>
      <w:pPr>
        <w:pStyle w:val="1234"/>
        <w:pBdr/>
        <w:spacing w:line="360" w:lineRule="auto"/>
        <w:ind w:right="423"/>
        <w:rPr>
          <w:i w:val="0"/>
          <w:iCs w:val="0"/>
          <w:color w:val="auto"/>
        </w:rPr>
      </w:pPr>
      <w:r>
        <w:rPr>
          <w:i w:val="0"/>
          <w:iCs w:val="0"/>
          <w:color w:val="auto"/>
        </w:rPr>
        <w:t xml:space="preserve">Quelle: pairfam, Welle 2-11</w:t>
      </w:r>
      <w:r>
        <w:rPr>
          <w:i w:val="0"/>
          <w:iCs w:val="0"/>
          <w:color w:val="auto"/>
        </w:rP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172" w:name="_Toc85823699"/>
      <w:r/>
      <w:bookmarkStart w:id="173" w:name="_Ref86008044"/>
      <w:r/>
      <w:bookmarkStart w:id="174" w:name="_Toc86077562"/>
      <w:r/>
      <w:bookmarkStart w:id="175" w:name="_Toc86090024"/>
      <w:r/>
      <w:bookmarkStart w:id="176" w:name="_Toc86691140"/>
      <w:r/>
      <w:bookmarkStart w:id="177" w:name="_Toc86691182"/>
      <w:r/>
      <w:bookmarkStart w:id="178" w:name="_Toc86918764"/>
      <w:r>
        <w:rPr>
          <w:rFonts w:ascii="Times New Roman" w:hAnsi="Times New Roman" w:cs="Times New Roman"/>
          <w:b/>
          <w:bCs/>
          <w:color w:val="auto"/>
        </w:rPr>
        <w:t xml:space="preserve">Limitation</w:t>
      </w:r>
      <w:bookmarkEnd w:id="172"/>
      <w:r/>
      <w:bookmarkEnd w:id="173"/>
      <w:r/>
      <w:bookmarkEnd w:id="174"/>
      <w:r/>
      <w:bookmarkEnd w:id="175"/>
      <w:r/>
      <w:bookmarkEnd w:id="176"/>
      <w:r/>
      <w:bookmarkEnd w:id="177"/>
      <w:r/>
      <w:bookmarkEnd w:id="178"/>
      <w:r/>
      <w:r>
        <w:rPr>
          <w:rFonts w:ascii="Times New Roman" w:hAnsi="Times New Roman" w:cs="Times New Roman"/>
          <w:b/>
          <w:bCs/>
          <w:color w:val="auto"/>
        </w:rP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79" w:name="_Toc85823700"/>
      <w:r/>
      <w:bookmarkStart w:id="180" w:name="_Toc86077563"/>
      <w:r/>
      <w:bookmarkStart w:id="181" w:name="_Toc86090025"/>
      <w:r/>
      <w:bookmarkStart w:id="182" w:name="_Toc86691141"/>
      <w:r/>
      <w:bookmarkStart w:id="183" w:name="_Toc86691183"/>
      <w:r/>
      <w:bookmarkStart w:id="184" w:name="_Toc86918765"/>
      <w:r>
        <w:rPr>
          <w:rFonts w:ascii="Times New Roman" w:hAnsi="Times New Roman" w:cs="Times New Roman"/>
          <w:b/>
          <w:bCs/>
          <w:iCs/>
          <w:color w:val="auto"/>
        </w:rPr>
        <w:t xml:space="preserve">Daten</w:t>
      </w:r>
      <w:bookmarkEnd w:id="179"/>
      <w:r/>
      <w:bookmarkEnd w:id="180"/>
      <w:r/>
      <w:bookmarkEnd w:id="181"/>
      <w:r/>
      <w:bookmarkEnd w:id="182"/>
      <w:r/>
      <w:bookmarkEnd w:id="183"/>
      <w:r/>
      <w:bookmarkEnd w:id="184"/>
      <w:r/>
      <w:r>
        <w:rPr>
          <w:rFonts w:ascii="Times New Roman" w:hAnsi="Times New Roman" w:cs="Times New Roman"/>
          <w:b/>
          <w:bCs/>
          <w:iCs/>
          <w:color w:val="auto"/>
        </w:rPr>
      </w:r>
    </w:p>
    <w:p>
      <w:pPr>
        <w:pBdr/>
        <w:spacing w:after="240" w:line="360" w:lineRule="auto"/>
        <w:ind/>
        <w:jc w:val="both"/>
        <w:rPr/>
      </w:pPr>
      <w:r>
        <w:t xml:space="preserve">Da bei einem Panel jährlich dieselben Personen befragt werden, </w:t>
      </w:r>
      <w:r>
        <w:t xml:space="preserve">nimmt die Anzahl der befragten Personen </w:t>
      </w:r>
      <w:r>
        <w:t xml:space="preserve">über die Zeit ab. Wenn die Anzahl der Befragten über die Zeit abnimmt, werden ebenfalls die beobachteten Partnerschaften während des Untersuchungszeitraumes abnehmen. Das Ausscheiden </w:t>
      </w:r>
      <w:r>
        <w:t xml:space="preserve">aus </w:t>
      </w:r>
      <w:r>
        <w:t xml:space="preserve">oder die Nicht-Teilnahme einer Person </w:t>
      </w:r>
      <w:r>
        <w:t xml:space="preserve">am</w:t>
      </w:r>
      <w:r>
        <w:t xml:space="preserve"> Panel wird auch als Panelmortalität bezeichnet </w:t>
      </w:r>
      <w:sdt>
        <w:sdtPr>
          <w:alias w:val="To edit, see citavi.com/edit"/>
          <w15:appearance w15:val="boundingBox"/>
          <w:id w:val="1652793420"/>
          <w:placeholder>
            <w:docPart w:val="F1A234BFCDA945A1B5D6FB1BD066890C"/>
          </w:placeholder>
          <w:tag w:val="CitaviPlaceholder#f5dba522-1ced-41ff-983c-339dac9d75d2"/>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XZpLkNpdGF0aW9uc</w:instrText>
          </w:r>
          <w:r>
            <w:instrText xml:space="preserve">y5Xb3JkUGxhY2Vob2xkZXJFbnRyeSwgU3dpc3NBY2FkZW1pYy5DaXRhdmkiLCJJZCI6IjFmOGI5ZGQwLWJjYjUtNDMxNi1iZTIxLWEzY2M2YTczYzk2YSIsIlJhbmdlTGVuZ3RoIjoyNCwiUmVmZXJlbmNlSWQiOiJiOTAwMjE3My1mNWVhLTQ0ZmEtYWEwZi02NWM2ODE5MjQyNWYiLCJQYWdlUmFuZ2UiOnsiJGlkIjoiMyIsIiR0eXBlIjoiU</w:instrText>
          </w:r>
          <w:r>
            <w:instrText xml:space="preserve">3dpc3NBY2FkZW1pYy5QYWdlUmFuZ2UsIFN3aXNzQWNhZGVtaWMiLCJFbmRQYWdlIjp7IiRpZCI6IjQiLCIkdHlwZSI6IlN3aXNzQWNhZGVtaWMuUGFnZU51bWJlciwgU3dpc3NBY2FkZW1pYyIsIklzRnVsbHlOdW1lcmljIjpmYWxzZSwiTnVtYmVyaW5nVHlwZSI6MCwiTnVtZXJhbFN5c3RlbSI6MH0sIk51bWJlcmluZ1R5cGUiOjAsIk51b</w:instrText>
          </w:r>
          <w:r>
            <w:instrText xml:space="preserve">WVyYWxTeXN0ZW0iOjAsIk9yaWdpbmFsU3RyaW5nIjoiMTI3NCIsIlN0YXJ0UGFnZSI6eyIkaWQiOiI1IiwiJHR5cGUiOiJTd2lzc0FjYWRlbWljLlBhZ2VOdW1iZXIsIFN3aXNzQWNhZGVtaWMiLCJJc0Z1bGx5TnVtZXJpYyI6dHJ1ZSwiTnVtYmVyIjoxMjc0LCJOdW1iZXJpbmdUeXBlIjowLCJOdW1lcmFsU3lzdGVtIjowLCJPcmlnaW5hb</w:instrText>
          </w:r>
          <w:r>
            <w:instrText xml:space="preserve">FN0cmluZyI6IjEyNzQiLCJQcmV0dHlTdHJpbmciOiIxMjc0In19LCJQcmVmaXgiOiJ2Z2wuICIsIlJlZmVyZW5jZSI6eyIkaWQiOiI2IiwiJHR5cGUiOiJTd2lzc0FjYWRlbWljLkNpdGF2aS5SZWZlcmVuY2UsIFN3aXNzQWNhZGVtaWMuQ2l0YXZpIiwiQWJzdHJhY3RDb21wbGV4aXR5IjowLCJBYnN0cmFjdFNvdXJjZVRleHRGb3JtYXQiO</w:instrText>
          </w:r>
          <w:r>
            <w:instrText xml:space="preserve">jAsIkF1dGhvcnMiOlt7IiRpZCI6IjciLCIkdHlwZSI6IlN3aXNzQWNhZGVtaWMuQ2l0YXZpLlBlcnNvbiwgU3dpc3NBY2FkZW1pYy5DaXRhdmkiLCJGaXJzdE5hbWUiOiJKw7xyZ2VuIiwiTGFzdE5hbWUiOiJTY2h1cHAiLCJQcm90ZWN0ZWQiOmZhbHNlLCJTZXgiOjIsIkNyZWF0ZWRCeSI6Il9MZWVuYSBNYWHDnyIsIkNyZWF0ZWRPbiI6I</w:instrText>
          </w:r>
          <w:r>
            <w:instrText xml:space="preserve">jIwMjEtMTAtMjRUMjI6Mzk6MTMiLCJNb2RpZmllZEJ5IjoiX0xlZW5hIE1hYcOfIiwiSWQiOiI4Y2Y4YWQzNy1hYWEyLTQzM2QtYTY4ZC05NDdhYjY1NmE3ZTMiLCJNb2RpZmllZE9uIjoiMjAyMS0xMC0yNFQyMjozOToxMyIsIlByb2plY3QiOnsiJGlkIjoiOCIsIiR0eXBlIjoiU3dpc3NBY2FkZW1pYy5DaXRhdmkuUHJvamVjdCwgU3dpc</w:instrText>
          </w:r>
          <w:r>
            <w:instrText xml:space="preserve">3NBY2FkZW1pYy5DaXRhdmkifX1dLCJDaXRhdGlvbktleVVwZGF0ZVR5cGUiOjAsIkNvbGxhYm9yYXRvcnMiOltdLCJEb2kiOiIxMC4xMDA3Lzk3OC0zLTY1OC0yMTMwOC00XzkzIiwiRWRpdG9ycyI6W10sIkV2YWx1YXRpb25Db21wbGV4aXR5IjowLCJFdmFsdWF0aW9uU291cmNlVGV4dEZvcm1hdCI6MCwiR3JvdXBzIjpbXSwiSGFzTGFiZ</w:instrText>
          </w:r>
          <w:r>
            <w:instrText xml:space="preserve">WwxIjpmYWxzZSwiSGFzTGFiZWwyIjpmYWxzZSwiS2V5d29yZHMiOltdLCJMb2NhdGlvbnMiOlt7IiRpZCI6IjkiLCIkdHlwZSI6IlN3aXNzQWNhZGVtaWMuQ2l0YXZpLkxvY2F0aW9uLCBTd2lzc0FjYWRlbWljLkNpdGF2aSIsIkFkZHJlc3MiOnsiJGlkIjoiMTAiLCIkdHlwZSI6IlN3aXNzQWNhZGVtaWMuQ2l0YXZpLkxpbmtlZFJlc291c</w:instrText>
          </w:r>
          <w:r>
            <w:instrText xml:space="preserve">mNlLCBTd2lzc0FjYWRlbWljLkNpdGF2aSIsIkxpbmtlZFJlc291cmNlVHlwZSI6NSwiT3JpZ2luYWxTdHJpbmciOiIxMC4xMDA3Lzk3OC0zLTY1OC0yMTMwOC00XzkzIiwiVXJpU3RyaW5nIjoiaHR0cHM6Ly9kb2kub3JnLzEwLjEwMDcvOTc4LTMtNjU4LTIxMzA4LTRfOTMiLCJMaW5rZWRSZXNvdXJjZVN0YXR1cyI6OCwiUHJvcGVydGllc</w:instrText>
          </w:r>
          <w:r>
            <w:instrText xml:space="preserve">yI6eyIkaWQiOiIxMSIsIiR0eXBlIjoiU3dpc3NBY2FkZW1pYy5DaXRhdmkuTGlua2VkUmVzb3VyY2VQcm9wZXJ0aWVzLCBTd2lzc0FjYWRlbWljLkNpdGF2aSJ9LCJTeW5jRm9sZGVyVHlwZSI6MCwiSXNMb2NhbENsb3VkUHJvamVjdEZpbGVMaW5rIjpmYWxzZSwiSXNDbG91ZFJlc3RvcmUiOmZhbHNlLCJJc0Nsb3VkQ29weSI6ZmFsc2UsI</w:instrText>
          </w:r>
          <w:r>
            <w:instrText xml:space="preserve">kF0dGFjaG1lbnRGb2xkZXJXYXNJbkZhbGxiYWNrTW9kZSI6ZmFsc2V9LCJBbm5vdGF0aW9ucyI6W10sIkxvY2F0aW9uVHlwZSI6MCwiTWlycm9yc1JlZmVyZW5jZVByb3BlcnR5SWQiOjEyOCwiQ3JlYXRlZEJ5IjoiX0xlZW5hIE1hYcOfIiwiQ3JlYXRlZE9uIjoiMjAyMS0xMC0yNFQyMjozOToxMyIsIk1vZGlmaWVkQnkiOiJfTGVlbmEgT</w:instrText>
          </w:r>
          <w:r>
            <w:instrText xml:space="preserve">WFhw58iLCJJZCI6IjI2OGZhYTM1LTA0MDktNGZlNi1iNjYxLWI5YTNlZDk3NTA1NSIsIk1vZGlmaWVkT24iOiIyMDIxLTEwLTI0VDIyOjM5OjEzIiwiUHJvamVjdCI6eyIkcmVmIjoiOCJ9fV0sIk9yZ2FuaXphdGlvbnMiOltdLCJPdGhlcnNJbnZvbHZlZCI6W10sIlBhZ2VSYW5nZSI6IjxzcD5cclxuICA8bj4xMjY1PC9uPlxyXG4gIDxpb</w:instrText>
          </w:r>
          <w:r>
            <w:instrText xml:space="preserve">j50cnVlPC9pbj5cclxuICA8b3M+MTI2NTwvb3M+XHJcbiAgPHBzPjEyNjU8L3BzPlxyXG48L3NwPlxyXG48ZXA+XHJcbiAgPG4+MTI4MDwvbj5cclxuICA8aW4+dHJ1ZTwvaW4+XHJcbiAgPG9zPjEyODA8L29zPlxyXG4gIDxwcz4xMjgwPC9wcz5cclxuPC9lcD5cclxuPG9zPjEyNjXigJAxMjgwPC9vcz4iLCJQYXJlbnRSZWZlcmVuY2UiO</w:instrText>
          </w:r>
          <w:r>
            <w:instrText xml:space="preserve">nsiJGlkIjoiMTIiLCIkdHlwZSI6IlN3aXNzQWNhZGVtaWMuQ2l0YXZpLlJlZmVyZW5jZSwgU3dpc3NBY2FkZW1pYy5DaXRhdmkiLCJBYnN0cmFjdENvbXBsZXhpdHkiOjAsIkFic3RyYWN0U291cmNlVGV4dEZvcm1hdCI6MCwiQXV0aG9ycyI6W10sIkNpdGF0aW9uS2V5VXBkYXRlVHlwZSI6MCwiQ29sbGFib3JhdG9ycyI6W10sIkVkaXRvc</w:instrText>
          </w:r>
          <w:r>
            <w:instrText xml:space="preserve">nMiOlt7IiRpZCI6IjEzIiwiJHR5cGUiOiJTd2lzc0FjYWRlbWljLkNpdGF2aS5QZXJzb24sIFN3aXNzQWNhZGVtaWMuQ2l0YXZpIiwiRmlyc3ROYW1lIjoiTmluYSIsIkxhc3ROYW1lIjoiQmF1ciIsIlByb3RlY3RlZCI6ZmFsc2UsIlNleCI6MSwiQ3JlYXRlZEJ5IjoiX0xlZW5hIE1hYcOfIiwiQ3JlYXRlZE9uIjoiMjAyMS0xMC0yNFQyM</w:instrText>
          </w:r>
          <w:r>
            <w:instrText xml:space="preserve">jozOToxMyIsIk1vZGlmaWVkQnkiOiJfTGVlbmEgTWFhw58iLCJJZCI6IjhkNzM3NTI1LTA1ZmQtNDkzYy04MmIxLWRiNjVlNTVlNjZmZSIsIk1vZGlmaWVkT24iOiIyMDIxLTEwLTI0VDIyOjM5OjEzIiwiUHJvamVjdCI6eyIkcmVmIjoiOCJ9fSx7IiRpZCI6IjE0IiwiJHR5cGUiOiJTd2lzc0FjYWRlbWljLkNpdGF2aS5QZXJzb24sIFN3a</w:instrText>
          </w:r>
          <w:r>
            <w:instrText xml:space="preserve">XNzQWNhZGVtaWMuQ2l0YXZpIiwiRmlyc3ROYW1lIjoiSsO2cmciLCJMYXN0TmFtZSI6IkJsYXNpdXMiLCJQcm90ZWN0ZWQiOmZhbHNlLCJTZXgiOjIsIkNyZWF0ZWRCeSI6Il9MZWVuYSBNYWHDnyIsIkNyZWF0ZWRPbiI6IjIwMjEtMTAtMjRUMjI6Mzk6MTMiLCJNb2RpZmllZEJ5IjoiX0xlZW5hIE1hYcOfIiwiSWQiOiI5NTlhZjBmNS1lO</w:instrText>
          </w:r>
          <w:r>
            <w:instrText xml:space="preserve">WYyLTQ0NGMtOGE4Ny0wMjcyMjM0N2M1ODMiLCJNb2RpZmllZE9uIjoiMjAyMS0xMC0yNFQyMjozOToxMyIsIlByb2plY3QiOnsiJHJlZiI6IjgifX1dLCJFdmFsdWF0aW9uQ29tcGxleGl0eSI6MCwiRXZhbHVhdGlvblNvdXJjZVRleHRGb3JtYXQiOjAsIkdyb3VwcyI6W10sIkhhc0xhYmVsMSI6ZmFsc2UsIkhhc0xhYmVsMiI6ZmFsc2UsI</w:instrText>
          </w:r>
          <w:r>
            <w:instrText xml:space="preserve">klzYm4iOiI5NzgtMy02NTgtMjEzMDgtNCIsIktleXdvcmRzIjpbXSwiTG9jYXRpb25zIjpbXSwiT3JnYW5pemF0aW9ucyI6W10sIk90aGVyc0ludm9sdmVkIjpbXSwiUGxhY2VPZlB1YmxpY2F0aW9uIjoiV2llc2JhZGVuIiwiUHVibGlzaGVycyI6W3siJGlkIjoiMTUiLCIkdHlwZSI6IlN3aXNzQWNhZGVtaWMuQ2l0YXZpLlB1Ymxpc2hlc</w:instrText>
          </w:r>
          <w:r>
            <w:instrText xml:space="preserve">iwgU3dpc3NBY2FkZW1pYy5DaXRhdmkiLCJOYW1lIjoiU3ByaW5nZXIgRmFjaG1lZGllbiBXaWVzYmFkZW4iLCJQcm90ZWN0ZWQiOmZhbHNlLCJDcmVhdGVkQnkiOiJfTGVlbmEgTWFhw58iLCJDcmVhdGVkT24iOiIyMDIxLTA1LTEwVDE4OjM5OjUwIiwiTW9kaWZpZWRCeSI6Il9MZWVuYSBNYWHDnyIsIklkIjoiYjIzYWIwYjktMjk3NS00M</w:instrText>
          </w:r>
          <w:r>
            <w:instrText xml:space="preserve">mIzLTg2ZjMtYjRiMjE1ZjQyNmJmIiwiTW9kaWZpZWRPbiI6IjIwMjEtMDUtMTBUMTg6Mzk6NTAiLCJQcm9qZWN0Ijp7IiRyZWYiOiI4In19XSwiUXVvdGF0aW9ucyI6W10sIlJhdGluZyI6MCwiUmVmZXJlbmNlVHlwZSI6IkJvb2tFZGl0ZWQiLCJTaG9ydFRpdGxlIjoiQmF1ciwgQmxhc2l1cyAoSGcuKSAyMDE5IOKAkyBIYW5kYnVjaCBNZ</w:instrText>
          </w:r>
          <w:r>
            <w:instrText xml:space="preserve">XRob2RlbiBkZXIgZW1waXJpc2NoZW4gU296aWFsZm9yc2NodW5nIiwiU2hvcnRUaXRsZVVwZGF0ZVR5cGUiOjAsIlNvdXJjZU9mQmlibGlvZ3JhcGhpY0luZm9ybWF0aW9uIjoiQmliVGVYIiwiU3RhdGljSWRzIjpbIjVjNTA2ZjEzLTgzMDQtNDJhNC04NWRiLWZhNGE1ZDMzNjRmYyJdLCJUYWJsZU9mQ29udGVudHNDb21wbGV4aXR5IjowL</w:instrText>
          </w:r>
          <w:r>
            <w:instrText xml:space="preserve">CJUYWJsZU9mQ29udGVudHNTb3VyY2VUZXh0Rm9ybWF0IjowLCJUYXNrcyI6W10sIlRpdGxlIjoiSGFuZGJ1Y2ggTWV0aG9kZW4gZGVyIGVtcGlyaXNjaGVuIFNvemlhbGZvcnNjaHVuZyIsIlRyYW5zbGF0b3JzIjpbXSwiWWVhciI6IjIwMTkiLCJZZWFyUmVzb2x2ZWQiOiIyMDE5IiwiQ3JlYXRlZEJ5IjoiX0xlZW5hIE1hYcOfIiwiQ3JlY</w:instrText>
          </w:r>
          <w:r>
            <w:instrText xml:space="preserve">XRlZE9uIjoiMjAyMS0xMC0yNFQyMjozOToxMyIsIk1vZGlmaWVkQnkiOiJfTGVlbmEgTWFhw58iLCJJZCI6IjJhZWUwOGM2LThjZDEtNGFiMS05ZWZlLTQ3MWQ5MzVlZmQxYiIsIk1vZGlmaWVkT24iOiIyMDIxLTEwLTI0VDIyOjM5OjEzIiwiUHJvamVjdCI6eyIkcmVmIjoiOCJ9fSwiUHVibGlzaGVycyI6W10sIlF1b3RhdGlvbnMiOltdL</w:instrText>
          </w:r>
          <w:r>
            <w:instrText xml:space="preserve">CJSYXRpbmciOjAsIlJlZmVyZW5jZVR5cGUiOiJDb250cmlidXRpb24iLCJTaG9ydFRpdGxlIjoiU2NodXBwIDIwMTkg4oCTIFBhbmVsZGF0ZW4gZsO8ciBkaWUgU296aWFsZm9yc2NodW5nIiwiU2hvcnRUaXRsZVVwZGF0ZVR5cGUiOjAsIlNvdXJjZU9mQmlibGlvZ3JhcGhpY0luZm9ybWF0aW9uIjoiQmliVGVYIiwiU3RhdGljSWRzIjpbI</w:instrText>
          </w:r>
          <w:r>
            <w:instrText xml:space="preserve">jQ3NjI4OTNjLTc4ZmYtNDk1YS1iYWEwLTIzMWIwNDFlZTdkMCJdLCJUYWJsZU9mQ29udGVudHNDb21wbGV4aXR5IjowLCJUYWJsZU9mQ29udGVudHNTb3VyY2VUZXh0Rm9ybWF0IjowLCJUYXNrcyI6W10sIlRpdGxlIjoiUGFuZWxkYXRlbiBmw7xyIGRpZSBTb3ppYWxmb3JzY2h1bmciLCJUcmFuc2xhdG9ycyI6W10sIlllYXJSZXNvbHZlZ</w:instrText>
          </w:r>
          <w:r>
            <w:instrText xml:space="preserve">CI6IjIwMTkiLCJDcmVhdGVkQnkiOiJfTGVlbmEgTWFhw58iLCJDcmVhdGVkT24iOiIyMDIxLTEwLTI0VDIyOjM5OjEzIiwiTW9kaWZpZWRCeSI6Il9MZWVuYSBNYWHDnyIsIklkIjoiYjkwMDIxNzMtZjVlYS00NGZhLWFhMGYtNjVjNjgxOTI0MjVmIiwiTW9kaWZpZWRPbiI6IjIwMjEtMTAtMjRUMjI6Mzk6MTMiLCJQcm9qZWN0Ijp7IiRyZ</w:instrText>
          </w:r>
          <w:r>
            <w:instrText xml:space="preserve">WYiOiI4In19LCJVc2VOdW1iZXJpbmdUeXBlT2ZQYXJlbnREb2N1bWVudCI6ZmFsc2UsIlVzZVN0YW5kYXJkUHJlZml4IjpmYWxzZSwiVXNlU3RhbmRhcmRTdWZmaXgiOmZhbHNlfV0sIkZvcm1hdHRlZFRleHQiOnsiJGlkIjoiMTYiLCJDb3VudCI6MSwiVGV4dFVuaXRzIjpbeyIkaWQiOiIxNyIsIkZvbnRTdHlsZSI6eyIkaWQiOiIxOCIsI</w:instrText>
          </w:r>
          <w:r>
            <w:instrText xml:space="preserve">k5ldXRyYWwiOnRydWV9LCJSZWFkaW5nT3JkZXIiOjEsIlRleHQiOiIodmdsLiBTY2h1cHAgMjAxOSwgMTI3NCkifV19LCJUYWciOiJDaXRhdmlQbGFjZWhvbGRlciNmNWRiYTUyMi0xY2VkLTQxZmYtOTgzYy0zMzlkYWM5ZDc1ZDIiLCJUZXh0IjoiKHZnbC4gU2NodXBwIDIwMTksIDEyNzQpIiwiV0FJVmVyc2lvbiI6IjYuMTAuMC4wIn0=}</w:instrText>
          </w:r>
          <w:r>
            <w:fldChar w:fldCharType="separate"/>
          </w:r>
          <w:r>
            <w:t xml:space="preserve">(vgl. Schupp 2019, 1274)</w:t>
          </w:r>
          <w:r>
            <w:fldChar w:fldCharType="end"/>
          </w:r>
        </w:sdtContent>
      </w:sdt>
      <w:r>
        <w:t xml:space="preserve">. Ein weiterer Grund für die sinkenden neu gebildeten Partnerschaften ist, dass sich Akteure im Lebensverlauf eher in </w:t>
      </w:r>
      <w:r>
        <w:t xml:space="preserve">Partnerschaften befinden </w:t>
      </w:r>
      <w:sdt>
        <w:sdtPr>
          <w:alias w:val="To edit, see citavi.com/edit"/>
          <w15:appearance w15:val="boundingBox"/>
          <w:id w:val="-651750983"/>
          <w:placeholder>
            <w:docPart w:val="F1A234BFCDA945A1B5D6FB1BD066890C"/>
          </w:placeholder>
          <w:tag w:val="CitaviPlaceholder#0d781fe9-7810-4da6-ae6e-d09b232ce93f"/>
          <w:rPr/>
        </w:sdtPr>
        <w:sdtContent>
          <w:r>
            <w:fldChar w:fldCharType="begin"/>
          </w:r>
          <w:r>
            <w:instrText xml:space="preserve">ADDIN CitaviPlaceholder{eyIkaWQiOiIxIiwiJHR5cGUiOiJTd2lzc0FjYWRlbWljLkNpdGF2aS5DaXRhdGlvbnMuV29yZFBsYWNlaG9sZ</w:instrText>
          </w:r>
          <w:r>
            <w:instrText xml:space="preserve">GVyLCBTd2lzc0FjYWRlbWljLkNpdGF2aSIsIkVudHJpZXMiOlt7IiRpZCI6IjIiLCIkdHlwZSI6IlN3aXNzQWNhZGVtaWMuQ2l0YXZpLkNpdGF0aW9ucy5Xb3JkUGxhY2Vob2xkZXJFbnRyeSwgU3dpc3NBY2FkZW1pYy5DaXRhdmkiLCJJZCI6ImRhYjdhYjU0LTMzZDEtNDI1NS04NWViLThkZTc5ZGVlM2FmYiIsIlJhbmdlTGVuZ3RoIjozN</w:instrText>
          </w:r>
          <w:r>
            <w:instrText xml:space="preserve">iwiUmVmZXJlbmNlSWQiOiIyNTUzYjE4Ny0wNGQ3LTQyZjktYjg4Yi00YmZiOWVmNGU1MTQiLCJQYWdlUmFuZ2UiOnsiJGlkIjoiMyIsIiR0eXBlIjoiU3dpc3NBY2FkZW1pYy5QYWdlUmFuZ2UsIFN3aXNzQWNhZGVtaWMiLCJFbmRQYWdlIjp7IiRpZCI6IjQiLCIkdHlwZSI6IlN3aXNzQWNhZGVtaWMuUGFnZU51bWJlciwgU3dpc3NBY2FkZ</w:instrText>
          </w:r>
          <w:r>
            <w:instrText xml:space="preserve">W1pYyIsIklzRnVsbHlOdW1lcmljIjpmYWxzZSwiTnVtYmVyaW5nVHlwZSI6MCwiTnVtZXJhbFN5c3RlbSI6MH0sIk51bWJlcmluZ1R5cGUiOjAsIk51bWVyYWxTeXN0ZW0iOi0xLCJPcmlnaW5hbFN0cmluZyI6IjNmLiIsIlN0YXJ0UGFnZSI6eyIkaWQiOiI1IiwiJHR5cGUiOiJTd2lzc0FjYWRlbWljLlBhZ2VOdW1iZXIsIFN3aXNzQWNhZ</w:instrText>
          </w:r>
          <w:r>
            <w:instrText xml:space="preserve">GVtaWMiLCJJc0Z1bGx5TnVtZXJpYyI6ZmFsc2UsIk51bWJlciI6MywiTnVtYmVyaW5nVHlwZSI6MCwiTnVtZXJhbFN5c3RlbSI6LTEsIk9yaWdpbmFsU3RyaW5nIjoiM2YuIiwiUHJldHR5U3RyaW5nIjoiM2YuIn19LCJQcmVmaXgiOiJ2Z2wuICIsIlJlZmVyZW5jZSI6eyIkaWQiOiI2IiwiJHR5cGUiOiJTd2lzc0FjYWRlbWljLkNpdGF2a</w:instrText>
          </w:r>
          <w:r>
            <w:instrText xml:space="preserve">S5SZWZlcmVuY2UsIFN3aXNzQWNhZGVtaWMuQ2l0YXZpIiwiQWJzdHJhY3RDb21wbGV4aXR5IjowLCJBYnN0cmFjdFNvdXJjZVRleHRGb3JtYXQiOjAsIkF1dGhvcnMiOlt7IiRpZCI6IjciLCIkdHlwZSI6IlN3aXNzQWNhZGVtaWMuQ2l0YXZpLlBlcnNvbiwgU3dpc3NBY2FkZW1pYy5DaXRhdmkiLCJGaXJzdE5hbWUiOiJKYW4iLCJMYXN0T</w:instrText>
          </w:r>
          <w:r>
            <w:instrText xml:space="preserve">mFtZSI6IkVja2hhcmQiLCJQcm90ZWN0ZWQiOmZhbHNlLCJTZXgiOjAsIkNyZWF0ZWRCeSI6Il9MZWVuYSBNYWHDnyIsIkNyZWF0ZWRPbiI6IjIwMjEtMDUtMTJUMTg6MzQ6MzMiLCJNb2RpZmllZEJ5IjoiX0xlZW5hIE1hYcOfIiwiSWQiOiI5ZmExYTQ0NC1kNGM4LTQwMWEtOTBlNS0yYjdmMDE1YTBlNGUiLCJNb2RpZmllZE9uIjoiMjAyM</w:instrText>
          </w:r>
          <w:r>
            <w:instrText xml:space="preserve">S0wNS0xMlQxODozNDozMyIsIlByb2plY3QiOnsiJGlkIjoiOCIsIiR0eXBlIjoiU3dpc3NBY2FkZW1pYy5DaXRhdmkuUHJvamVjdCwgU3dpc3NBY2FkZW1pYy5DaXRhdmkifX0seyIkaWQiOiI5IiwiJHR5cGUiOiJTd2lzc0FjYWRlbWljLkNpdGF2aS5QZXJzb24sIFN3aXNzQWNhZGVtaWMuQ2l0YXZpIiwiRmlyc3ROYW1lIjoiSm9oYW5uZ</w:instrText>
          </w:r>
          <w:r>
            <w:instrText xml:space="preserve">XMiLCJMYXN0TmFtZSI6IlN0YXVkZXIiLCJQcm90ZWN0ZWQiOmZhbHNlLCJTZXgiOjIsIkNyZWF0ZWRCeSI6Il9MZWVuYSBNYWHDnyIsIkNyZWF0ZWRPbiI6IjIwMjEtMDUtMTJUMTg6MzQ6MzMiLCJNb2RpZmllZEJ5IjoiX0xlZW5hIE1hYcOfIiwiSWQiOiIxMjYyYjI5NC0zODAwLTQxYjItYWY5MS00NTIxOTE4MWYyZTAiLCJNb2RpZmllZ</w:instrText>
          </w:r>
          <w:r>
            <w:instrText xml:space="preserve">E9uIjoiMjAyMS0wNS0xMlQxODozNDozMyIsIlByb2plY3QiOnsiJHJlZiI6IjgifX1dLCJDaXRhdGlvbktleVVwZGF0ZVR5cGUiOjAsIkNvbGxhYm9yYXRvcnMiOltdLCJDb3ZlclBhdGgiOnsiJGlkIjoiMTAiLCIkdHlwZSI6IlN3aXNzQWNhZGVtaWMuQ2l0YXZpLkxpbmtlZFJlc291cmNlLCBTd2lzc0FjYWRlbWljLkNpdGF2aSIsIkxpb</w:instrText>
          </w:r>
          <w:r>
            <w:instrText xml:space="preserve">mtlZFJlc291cmNlVHlwZSI6MiwiT3JpZ2luYWxTdHJpbmciOiJDOlxcVXNlcnNcXEhQXFxBcHBEYXRhXFxMb2NhbFxcVGVtcFxcMHdyc3ZmeXkuanBnIiwiVXJpU3RyaW5nIjoiMjU1M2IxODctMDRkNy00MmY5LWI4OGItNGJmYjllZjRlNTE0IiwiTGlua2VkUmVzb3VyY2VTdGF0dXMiOjgsIlByb3BlcnRpZXMiOnsiJGlkIjoiMTEiLCIkd</w:instrText>
          </w:r>
          <w:r>
            <w:instrText xml:space="preserve">HlwZSI6IlN3aXNzQWNhZGVtaWMuQ2l0YXZpLkxpbmtlZFJlc291cmNlUHJvcGVydGllcywgU3dpc3NBY2FkZW1pYy5DaXRhdmkifSwiU3luY0ZvbGRlclR5cGUiOjAsIklzTG9jYWxDbG91ZFByb2plY3RGaWxlTGluayI6ZmFsc2UsIklzQ2xvdWRSZXN0b3JlIjpmYWxzZSwiSXNDbG91ZENvcHkiOmZhbHNlLCJBdHRhY2htZW50Rm9sZGVyV</w:instrText>
          </w:r>
          <w:r>
            <w:instrText xml:space="preserve">2FzSW5GYWxsYmFja01vZGUiOmZhbHNlfSwiRG9pIjoiMTAuMTAwMi9wc3AuMjE3OCIsIkVkaXRvcnMiOltdLCJFdmFsdWF0aW9uQ29tcGxleGl0eSI6MCwiRXZhbHVhdGlvblNvdXJjZVRleHRGb3JtYXQiOjAsIkdyb3VwcyI6W10sIkhhc0xhYmVsMSI6ZmFsc2UsIkhhc0xhYmVsMiI6ZmFsc2UsIktleXdvcmRzIjpbXSwiTG9jYXRpb25zI</w:instrText>
          </w:r>
          <w:r>
            <w:instrText xml:space="preserve">jpbeyIkaWQiOiIxMiIsIiR0eXBlIjoiU3dpc3NBY2FkZW1pYy5DaXRhdmkuTG9jYXRpb24sIFN3aXNzQWNhZGVtaWMuQ2l0YXZpIiwiQWRkcmVzcyI6eyIkaWQiOiIxMyIsIiR0eXBlIjoiU3dpc3NBY2FkZW1pYy5DaXRhdmkuTGlua2VkUmVzb3VyY2UsIFN3aXNzQWNhZGVtaWMuQ2l0YXZpIiwiTGlua2VkUmVzb3VyY2VUeXBlIjo1LCJPc</w:instrText>
          </w:r>
          <w:r>
            <w:instrText xml:space="preserve">mlnaW5hbFN0cmluZyI6IjEwLjEwMDIvcHNwLjIxNzgiLCJVcmlTdHJpbmciOiJodHRwczovL2RvaS5vcmcvMTAuMTAwMi9wc3AuMjE3OCIsIkxpbmtlZFJlc291cmNlU3RhdHVzIjo4LCJQcm9wZXJ0aWVzIjp7IiRpZCI6IjE0IiwiJHR5cGUiOiJTd2lzc0FjYWRlbWljLkNpdGF2aS5MaW5rZWRSZXNvdXJjZVByb3BlcnRpZXMsIFN3aXNzQ</w:instrText>
          </w:r>
          <w:r>
            <w:instrText xml:space="preserve">WNhZGVtaWMuQ2l0YXZpIn0sIlN5bmNGb2xkZXJUeXBlIjowLCJJc0xvY2FsQ2xvdWRQcm9qZWN0RmlsZUxpbmsiOmZhbHNlLCJJc0Nsb3VkUmVzdG9yZSI6ZmFsc2UsIklzQ2xvdWRDb3B5IjpmYWxzZSwiQXR0YWNobWVudEZvbGRlcldhc0luRmFsbGJhY2tNb2RlIjpmYWxzZX0sIkFubm90YXRpb25zIjpbXSwiTG9jYXRpb25UeXBlIjowL</w:instrText>
          </w:r>
          <w:r>
            <w:instrText xml:space="preserve">CJNaXJyb3JzUmVmZXJlbmNlUHJvcGVydHlJZCI6MTI4LCJDcmVhdGVkQnkiOiJfTGVlbmEgTWFhw58iLCJDcmVhdGVkT24iOiIyMDIxLTA1LTEyVDE4OjM0OjMzIiwiTW9kaWZpZWRCeSI6Il9MZWVuYSBNYWHDnyIsIklkIjoiMWQxODI2Y2MtNTM2Yi00M2JmLTk4MWItMDllNDg4M2JkOTQyIiwiTW9kaWZpZWRPbiI6IjIwMjEtMDUtMTJUM</w:instrText>
          </w:r>
          <w:r>
            <w:instrText xml:space="preserve">Tg6MzQ6MzMiLCJQcm9qZWN0Ijp7IiRyZWYiOiI4In19XSwiTnVtYmVyIjoiNCIsIk9yZ2FuaXphdGlvbnMiOltdLCJPdGhlcnNJbnZvbHZlZCI6W10sIlBhZ2VSYW5nZSI6IjxzcD5cclxuICA8bnM+T21pdDwvbnM+XHJcbiAgPG9zPmUyMTc4PC9vcz5cclxuICA8cHM+ZTIxNzg8L3BzPlxyXG48L3NwPlxyXG48b3M+ZTIxNzg8L29zPiIsI</w:instrText>
          </w:r>
          <w:r>
            <w:instrText xml:space="preserve">lBlcmlvZGljYWwiOnsiJGlkIjoiMTUiLCIkdHlwZSI6IlN3aXNzQWNhZGVtaWMuQ2l0YXZpLlBlcmlvZGljYWwsIFN3aXNzQWNhZGVtaWMuQ2l0YXZpIiwiSXNzbiI6IjE1NDQ4NDQ0IiwiTmFtZSI6IlBvcHVsYXRpb24sIFNwYWNlIGFuZCBQbGFjZSIsIlBhZ2luYXRpb24iOjAsIlByb3RlY3RlZCI6ZmFsc2UsIlN0YW5kYXJkQWJicmV2a</w:instrText>
          </w:r>
          <w:r>
            <w:instrText xml:space="preserve">WF0aW9uIjoiUG9wdWwuIFNwYWNlIFBsYWNlIiwiQ3JlYXRlZEJ5IjoiX0xlZW5hIE1hYcOfIiwiQ3JlYXRlZE9uIjoiMjAyMS0wNC0yOVQwNzozMzoxMyIsIk1vZGlmaWVkQnkiOiJfTGVlbmEgTWFhw58iLCJJZCI6IjliNDI2MGIyLTQ5NWUtNDM2OS1iMGI0LTQ3YWRkMjZkYWNjOSIsIk1vZGlmaWVkT24iOiIyMDIxLTA0LTI5VDA3OjMzO</w:instrText>
          </w:r>
          <w:r>
            <w:instrText xml:space="preserve">jEzIiwiUHJvamVjdCI6eyIkcmVmIjoiOCJ9fSwiUHVibGlzaGVycyI6W10sIlF1b3RhdGlvbnMiOltdLCJSYXRpbmciOjAsIlJlZmVyZW5jZVR5cGUiOiJKb3VybmFsQXJ0aWNsZSIsIlNob3J0VGl0bGUiOiJFY2toYXJkLCBTdGF1ZGVyIDIwMTkg4oCTIFBhcnRuZXIgbWFya2V0IG9wcG9ydHVuaXRpZXMgYW5kIHVuaW9uIiwiU2hvcnRUa</w:instrText>
          </w:r>
          <w:r>
            <w:instrText xml:space="preserve">XRsZVVwZGF0ZVR5cGUiOjAsIlNvdXJjZU9mQmlibGlvZ3JhcGhpY0luZm9ybWF0aW9uIjoiQ3Jvc3NSZWYiLCJTdGF0aWNJZHMiOlsiNmI5ZTE0YjYtMTJhYy00YmNlLWIwNTAtZjAxMTdhY2E3MTcxIl0sIlRhYmxlT2ZDb250ZW50c0NvbXBsZXhpdHkiOjAsIlRhYmxlT2ZDb250ZW50c1NvdXJjZVRleHRGb3JtYXQiOjAsIlRhc2tzIjpbX</w:instrText>
          </w:r>
          <w:r>
            <w:instrText xml:space="preserve">SwiVGl0bGUiOiJQYXJ0bmVyIG1hcmtldCBvcHBvcnR1bml0aWVzIGFuZCB1bmlvbiBmb3JtYXRpb24gb3ZlciB0aGUgbGlmZSBjb3Vyc2XigJQgQSBjb21wYXJpc29uIG9mIGRpZmZlcmVudCBtZWFzdXJlcyIsIlRyYW5zbGF0b3JzIjpbXSwiVm9sdW1lIjoiMjUiLCJZZWFyIjoiMjAxOSIsIlllYXJSZXNvbHZlZCI6IjIwMTkiLCJDcmVhd</w:instrText>
          </w:r>
          <w:r>
            <w:instrText xml:space="preserve">GVkQnkiOiJfTGVlbmEgTWFhw58iLCJDcmVhdGVkT24iOiIyMDIxLTA1LTEyVDE4OjM0OjMzIiwiTW9kaWZpZWRCeSI6Il9IUCIsIklkIjoiMjU1M2IxODctMDRkNy00MmY5LWI4OGItNGJmYjllZjRlNTE0IiwiTW9kaWZpZWRPbiI6IjIwMjEtMTAtMzFUMjI6NDI6NDIiLCJQcm9qZWN0Ijp7IiRyZWYiOiI4In19LCJVc2VOdW1iZXJpbmdUe</w:instrText>
          </w:r>
          <w:r>
            <w:instrText xml:space="preserve">XBlT2ZQYXJlbnREb2N1bWVudCI6ZmFsc2UsIlVzZVN0YW5kYXJkUHJlZml4IjpmYWxzZSwiVXNlU3RhbmRhcmRTdWZmaXgiOmZhbHNlfV0sIkZvcm1hdHRlZFRleHQiOnsiJGlkIjoiMTYiLCJDb3VudCI6MSwiVGV4dFVuaXRzIjpbeyIkaWQiOiIxNyIsIkZvbnRTdHlsZSI6eyIkaWQiOiIxOCIsIk5ldXRyYWwiOnRydWV9LCJSZWFkaW5nT</w:instrText>
          </w:r>
          <w:r>
            <w:instrText xml:space="preserve">3JkZXIiOjEsIlRleHQiOiIodmdsLiBFY2toYXJkIHVuZCBTdGF1ZGVyIDIwMTksIDNmLikifV19LCJUYWciOiJDaXRhdmlQbGFjZWhvbGRlciMwZDc4MWZlOS03ODEwLTRkYTYtYWU2ZS1kMDliMjMyY2U5M2YiLCJUZXh0IjoiKHZnbC4gRWNraGFyZCB1bmQgU3RhdWRlciAyMDE5LCAzZi4pIiwiV0FJVmVyc2lvbiI6IjYuMTAuMC4wIn0=}</w:instrText>
          </w:r>
          <w:r>
            <w:fldChar w:fldCharType="separate"/>
          </w:r>
          <w:r>
            <w:t xml:space="preserve">(vgl. Eckhard und Stauder 2019, 3f.)</w:t>
          </w:r>
          <w:r>
            <w:fldChar w:fldCharType="end"/>
          </w:r>
        </w:sdtContent>
      </w:sdt>
      <w:r>
        <w:t xml:space="preserve">. </w:t>
      </w:r>
      <w:r>
        <w:t xml:space="preserve">Das Problem der geringen Fallzahlen gilt </w:t>
      </w:r>
      <w:r>
        <w:t xml:space="preserve">auch</w:t>
      </w:r>
      <w:r>
        <w:t xml:space="preserve"> für </w:t>
      </w:r>
      <w:r>
        <w:t xml:space="preserve">den Online-Begegnungskontext. Insgesamt wurden in dem Datensatz nur 325 online initiierte Partnerschaften beobachtet. Durch zu geringe Fallzahlen können Effekte möglicherweise nicht nachgewiesen werden und damit einhergehen ebenfalls unsichere Schätzungen.</w:t>
      </w:r>
      <w:r>
        <w:t xml:space="preserve"> Ebenfalls können die Distanzen auch durch homosexuelle Partnerschaften und Partnerschaften, wo der Partner im Ausland lebt, verzerrt werden</w:t>
      </w:r>
      <w:r>
        <w:t xml:space="preserve">. Studien,</w:t>
      </w:r>
      <w:r>
        <w:t xml:space="preserve"> </w:t>
      </w:r>
      <w:r>
        <w:t xml:space="preserve">die die räumliche Nähe bei der Partnerwahl untersuchen, beziehen nur heterosexuelle Paare mit in die Analyse ein, da der Partnermarkt für homosexuelle Menschen anders verteilt ist. </w:t>
      </w:r>
      <w:r>
        <w:t xml:space="preserve">Fernbeziehungen mit einer im Ausland lebenden Person sind ebenfalls mit höheren Distanzen verbunden. </w:t>
      </w:r>
      <w:r>
        <w:t xml:space="preserve">Aufgrund des daraus resultierenden </w:t>
      </w:r>
      <w:r>
        <w:t xml:space="preserve">Daten</w:t>
      </w:r>
      <w:r>
        <w:t xml:space="preserve">aus</w:t>
      </w:r>
      <w:r>
        <w:t xml:space="preserve">s</w:t>
      </w:r>
      <w:r>
        <w:t xml:space="preserve">chluss</w:t>
      </w:r>
      <w:r>
        <w:t xml:space="preserve">es</w:t>
      </w:r>
      <w:r>
        <w:t xml:space="preserve"> wird den Paaren unterstellt, dass sie heterosexuell sind und in Deutschland leben.</w:t>
      </w:r>
      <w:r>
        <w:t xml:space="preserve"> Dies stellt eine starke Einschränkung dar und kann wie angedeutet zu einer Verzerrung der Distanzen führen.</w:t>
      </w:r>
      <w:r/>
    </w:p>
    <w:p>
      <w:pPr>
        <w:pBdr/>
        <w:spacing w:after="240" w:line="360" w:lineRule="auto"/>
        <w:ind/>
        <w:jc w:val="both"/>
        <w:rPr/>
      </w:pPr>
      <w:r>
        <w:t xml:space="preserve">Eine weitere Einschränkung </w:t>
      </w:r>
      <w:r>
        <w:t xml:space="preserve">der</w:t>
      </w:r>
      <w:r>
        <w:t xml:space="preserve"> Arbeit </w:t>
      </w:r>
      <w:r>
        <w:t xml:space="preserve">ist, dass</w:t>
      </w:r>
      <w:r>
        <w:t xml:space="preserve"> aufgrund der Datengrundlage </w:t>
      </w:r>
      <w:r>
        <w:t xml:space="preserve">nicht</w:t>
      </w:r>
      <w:r>
        <w:t xml:space="preserve"> </w:t>
      </w:r>
      <w:r>
        <w:t xml:space="preserve">auf </w:t>
      </w:r>
      <w:r>
        <w:t xml:space="preserve">tiefergehend</w:t>
      </w:r>
      <w:r>
        <w:t xml:space="preserve">e</w:t>
      </w:r>
      <w:r>
        <w:t xml:space="preserve"> Unterschiede zwischen den konkreten Arten des Online-Datings eing</w:t>
      </w:r>
      <w:r>
        <w:t xml:space="preserve">egangen werden </w:t>
      </w:r>
      <w:r>
        <w:t xml:space="preserve">kann</w:t>
      </w:r>
      <w:r>
        <w:t xml:space="preserve">. Erst </w:t>
      </w:r>
      <w:r>
        <w:t xml:space="preserve">im Laufe der Wellen</w:t>
      </w:r>
      <w:r>
        <w:t xml:space="preserve"> wurden die einzelnen Online-Begegnungskontexte </w:t>
      </w:r>
      <w:r>
        <w:t xml:space="preserve">i</w:t>
      </w:r>
      <w:r>
        <w:t xml:space="preserve">m</w:t>
      </w:r>
      <w:r>
        <w:t xml:space="preserve"> </w:t>
      </w:r>
      <w:r>
        <w:rPr>
          <w:i/>
          <w:iCs/>
        </w:rPr>
        <w:t xml:space="preserve">pairfam</w:t>
      </w:r>
      <w:r>
        <w:rPr>
          <w:i/>
          <w:iCs/>
        </w:rPr>
        <w:t xml:space="preserve"> </w:t>
      </w:r>
      <w:r>
        <w:rPr>
          <w:iCs/>
        </w:rPr>
        <w:t xml:space="preserve">implementiert</w:t>
      </w:r>
      <w:r>
        <w:t xml:space="preserve">. </w:t>
      </w:r>
      <w:r>
        <w:t xml:space="preserve">V</w:t>
      </w:r>
      <w:r>
        <w:t xml:space="preserve">or allem </w:t>
      </w:r>
      <w:r>
        <w:t xml:space="preserve">ist </w:t>
      </w:r>
      <w:r>
        <w:t xml:space="preserve">das Mobile-Dating</w:t>
      </w:r>
      <w:r>
        <w:t xml:space="preserve"> </w:t>
      </w:r>
      <w:r>
        <w:t xml:space="preserve">erst seit </w:t>
      </w:r>
      <w:r>
        <w:t xml:space="preserve">zwei Wellen</w:t>
      </w:r>
      <w:r>
        <w:t xml:space="preserve"> mitaufgenommen</w:t>
      </w:r>
      <w:r>
        <w:t xml:space="preserve">, sodass </w:t>
      </w:r>
      <w:r>
        <w:t xml:space="preserve">keine Entwicklung dargestellt werden kann</w:t>
      </w:r>
      <w:r>
        <w:t xml:space="preserve">. Da</w:t>
      </w:r>
      <w:r>
        <w:t xml:space="preserve"> aber</w:t>
      </w:r>
      <w:r>
        <w:t xml:space="preserve"> empirische Hinweise auf Unterschiede </w:t>
      </w:r>
      <w:r>
        <w:t xml:space="preserve">zwischen den Online-Dating-Formen </w:t>
      </w:r>
      <w:r>
        <w:t xml:space="preserve">aufgekommen sind</w:t>
      </w:r>
      <w:r>
        <w:t xml:space="preserve"> </w:t>
      </w:r>
      <w:sdt>
        <w:sdtPr>
          <w:alias w:val="To edit, see citavi.com/edit"/>
          <w15:appearance w15:val="boundingBox"/>
          <w:id w:val="332347920"/>
          <w:placeholder>
            <w:docPart w:val="DefaultPlaceholder_-1854013440"/>
          </w:placeholder>
          <w:tag w:val="CitaviPlaceholder#5d19bd26-a728-4aa8-962f-4f0fc84dc0ec"/>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w:instrText>
          </w:r>
          <w:r>
            <w:instrText xml:space="preserve">2l0YXZpLkNpdGF0aW9ucy5Xb3JkUGxhY2Vob2xkZXJFbnRyeSwgU3dpc3NBY2FkZW1pYy5DaXRhdmkiLCJJZCI6ImNmNDc3MWQ2LTE0YTYtNDY1MC1iMDE4LTkyZDEyNDM3NDZiZCIsIlJhbmdlTGVuZ3RoIjoxNCwiUmVmZXJlbmNlSWQiOiI4OGQ2OTdjYy00OGRjLTQ3NzYtYTJiYi1lMWEyMzYwNjZhZTgiLCJSZWZlcmVuY2UiOnsiJGlkI</w:instrText>
          </w:r>
          <w:r>
            <w:instrText xml:space="preserve">joiMyIsIiR0eXBlIjoiU3dpc3NBY2FkZW1pYy5DaXRhdmkuUmVmZXJlbmNlLCBTd2lzc0FjYWRlbWljLkNpdGF2aSIsIkFic3RyYWN0Q29tcGxleGl0eSI6MCwiQWJzdHJhY3RTb3VyY2VUZXh0Rm9ybWF0IjowLCJBdXRob3JzIjpbeyIkaWQiOiI0IiwiJHR5cGUiOiJTd2lzc0FjYWRlbWljLkNpdGF2aS5QZXJzb24sIFN3aXNzQWNhZGVta</w:instrText>
          </w:r>
          <w:r>
            <w:instrText xml:space="preserve">WMuQ2l0YXZpIiwiRmlyc3ROYW1lIjoiR2luYSIsIkxhc3ROYW1lIjoiUG90YXJjYSIsIlByb3RlY3RlZCI6ZmFsc2UsIlNleCI6MSwiQ3JlYXRlZEJ5IjoiX0xlZW5hIE1hYcOfIiwiQ3JlYXRlZE9uIjoiMjAyMS0wNC0yOVQwNzozNzoyNyIsIk1vZGlmaWVkQnkiOiJfTGVlbmEgTWFhw58iLCJJZCI6ImQxNGIyZjExLWZkNGYtNGNkOS05M</w:instrText>
          </w:r>
          <w:r>
            <w:instrText xml:space="preserve">mUyLWI3OTU3NTgwYjNjZiIsIk1vZGlmaWVkT24iOiIyMDIxLTA0LTI5VDA3OjM3OjI3IiwiUHJvamVjdCI6eyIkaWQiOiI1IiwiJHR5cGUiOiJTd2lzc0FjYWRlbWljLkNpdGF2aS5Qcm9qZWN0LCBTd2lzc0FjYWRlbWljLkNpdGF2aSJ9fV0sIkNpdGF0aW9uS2V5VXBkYXRlVHlwZSI6MCwiQ29sbGFib3JhdG9ycyI6W10sIkRhdGUyIjoiM</w:instrText>
          </w:r>
          <w:r>
            <w:instrText xml:space="preserve">zAuMTIuMjAyMCIsIkRvaSI6IjEwLjEzNzEvam91cm5hbC5wb25lLjAyNDM3MzMiLCJFZGl0b3JzIjpbXSwiRXZhbHVhdGlvbkNvbXBsZXhpdHkiOjAsIkV2YWx1YXRpb25Tb3VyY2VUZXh0Rm9ybWF0IjowLCJHcm91cHMiOltdLCJIYXNMYWJlbDEiOmZhbHNlLCJIYXNMYWJlbDIiOnRydWUsIktleXdvcmRzIjpbXSwiTGFuZ3VhZ2UiOiJlb</w:instrText>
          </w:r>
          <w:r>
            <w:instrText xml:space="preserve">mciLCJMYW5ndWFnZUNvZGUiOiJlbiIsIkxvY2F0aW9ucyI6W3siJGlkIjoiNiIsIiR0eXBlIjoiU3dpc3NBY2FkZW1pYy5DaXRhdmkuTG9jYXRpb24sIFN3aXNzQWNhZGVtaWMuQ2l0YXZpIiwiQWRkcmVzcyI6eyIkaWQiOiI3IiwiJHR5cGUiOiJTd2lzc0FjYWRlbWljLkNpdGF2aS5MaW5rZWRSZXNvdXJjZSwgU3dpc3NBY2FkZW1pYy5Da</w:instrText>
          </w:r>
          <w:r>
            <w:instrText xml:space="preserve">XRhdmkiLCJMaW5rZWRSZXNvdXJjZVR5cGUiOjUsIk9yaWdpbmFsU3RyaW5nIjoiUE1DNzc3MzE3NiIsIlVyaVN0cmluZyI6Imh0dHBzOi8vd3d3Lm5jYmkubmxtLm5paC5nb3YvcG1jL2FydGljbGVzL1BNQzc3NzMxNzYiLCJMaW5rZWRSZXNvdXJjZVN0YXR1cyI6OCwiUHJvcGVydGllcyI6eyIkaWQiOiI4IiwiJHR5cGUiOiJTd2lzc0FjY</w:instrText>
          </w:r>
          <w:r>
            <w:instrText xml:space="preserve">WRlbWljLkNpdGF2aS5MaW5rZWRSZXNvdXJjZVByb3BlcnRpZXMsIFN3aXNzQWNhZGVtaWMuQ2l0YXZpIn0sIlN5bmNGb2xkZXJUeXBlIjowLCJJc0xvY2FsQ2xvdWRQcm9qZWN0RmlsZUxpbmsiOmZhbHNlLCJJc0Nsb3VkUmVzdG9yZSI6ZmFsc2UsIklzQ2xvdWRDb3B5IjpmYWxzZSwiQXR0YWNobWVudEZvbGRlcldhc0luRmFsbGJhY2tNb</w:instrText>
          </w:r>
          <w:r>
            <w:instrText xml:space="preserve">2RlIjpmYWxzZX0sIkFubm90YXRpb25zIjpbXSwiTG9jYXRpb25UeXBlIjowLCJNaXJyb3JzUmVmZXJlbmNlUHJvcGVydHlJZCI6MjA4LCJDcmVhdGVkQnkiOiJfTGVlbmEgTWFhw58iLCJDcmVhdGVkT24iOiIyMDIxLTA0LTI5VDA3OjM4OjU3IiwiTW9kaWZpZWRCeSI6Il9MZWVuYSBNYWHDnyIsIklkIjoiODhjYzNkOWItYjk5NS00NGI0L</w:instrText>
          </w:r>
          <w:r>
            <w:instrText xml:space="preserve">TgwMDctNTFiMDNhODNhMDM3IiwiTW9kaWZpZWRPbiI6IjIwMjEtMDQtMjlUMDc6Mzg6NTciLCJQcm9qZWN0Ijp7IiRyZWYiOiI1In19LHsiJGlkIjoiOSIsIiR0eXBlIjoiU3dpc3NBY2FkZW1pYy5DaXRhdmkuTG9jYXRpb24sIFN3aXNzQWNhZGVtaWMuQ2l0YXZpIiwiQWRkcmVzcyI6eyIkaWQiOiIxMC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x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1In19LHsiJGlkIjoiMTIiLCIkdHlwZSI6IlN3aXNzQWNhZGVtaWMuQ2l0YXZpLkxvY2F0aW9uLCBTd2lzc0FjY</w:instrText>
          </w:r>
          <w:r>
            <w:instrText xml:space="preserve">WRlbWljLkNpdGF2aSIsIkFkZHJlc3MiOnsiJGlkIjoiMTM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C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NSJ9fSx7IiRpZCI6IjE1IiwiJHR5cGUiOiJTd2lzc</w:instrText>
          </w:r>
          <w:r>
            <w:instrText xml:space="preserve">0FjYWRlbWljLkNpdGF2aS5Mb2NhdGlvbiwgU3dpc3NBY2FkZW1pYy5DaXRhdmkiLCJBZGRyZXNzIjp7IiRpZCI6IjE2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xNy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NS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E4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NSJ9fSwiUG1jSWQiOiJQTUM3NzczMTc2I</w:instrText>
          </w:r>
          <w:r>
            <w:instrText xml:space="preserve">iwiUHVibGlzaGVycyI6W3siJGlkIjoiMTk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U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UifX0sIlVzZU51bWJlcmluZ1R5cGVPZlBhcmVudERvY3VtZW50IjpmYWxzZX1dLCJGb3JtYXR0ZWRUZXh0Ijp7IiRpZCI6IjIwIiwiQ291bnQiOjEsIlRleHRVbml0cyI6W3siJGlkIjoiMjEiLCJGb250U</w:instrText>
          </w:r>
          <w:r>
            <w:instrText xml:space="preserve">3R5bGUiOnsiJGlkIjoiMjIiLCJOZXV0cmFsIjp0cnVlfSwiUmVhZGluZ09yZGVyIjoxLCJUZXh0IjoiKFBvdGFyY2EgMjAyMCkifV19LCJUYWciOiJDaXRhdmlQbGFjZWhvbGRlciM1ZDE5YmQyNi1hNzI4LTRhYTgtOTYyZi00ZjBmYzg0ZGMwZWMiLCJUZXh0IjoiKFBvdGFyY2EgMjAyMCkiLCJXQUlWZXJzaW9uIjoiNi4xMC4wLjAifQ==}</w:instrText>
          </w:r>
          <w:r>
            <w:fldChar w:fldCharType="separate"/>
          </w:r>
          <w:r>
            <w:t xml:space="preserve">(Potarca 2020)</w:t>
          </w:r>
          <w:r>
            <w:fldChar w:fldCharType="end"/>
          </w:r>
        </w:sdtContent>
      </w:sdt>
      <w:r>
        <w:t xml:space="preserve">, ist es notwendig</w:t>
      </w:r>
      <w:r>
        <w:t xml:space="preserve">,</w:t>
      </w:r>
      <w:r>
        <w:t xml:space="preserve"> dies</w:t>
      </w:r>
      <w:r>
        <w:t xml:space="preserve">e </w:t>
      </w:r>
      <w:r>
        <w:t xml:space="preserve">Auswirkungen</w:t>
      </w:r>
      <w:r>
        <w:t xml:space="preserve"> </w:t>
      </w:r>
      <w:r>
        <w:t xml:space="preserve">auf die räumliche Homogamie </w:t>
      </w:r>
      <w:r>
        <w:t xml:space="preserve">zukünftig </w:t>
      </w:r>
      <w:r>
        <w:t xml:space="preserve">nicht außer Acht zu lassen</w:t>
      </w:r>
      <w:r>
        <w:t xml:space="preserve">.</w:t>
      </w:r>
      <w:r>
        <w:t xml:space="preserve"> </w:t>
      </w:r>
      <w:r/>
    </w:p>
    <w:p>
      <w:pPr>
        <w:pBdr/>
        <w:spacing w:after="240" w:line="360" w:lineRule="auto"/>
        <w:ind/>
        <w:jc w:val="both"/>
        <w:rPr/>
      </w:pPr>
      <w:r>
        <w:t xml:space="preserve">Für eine </w:t>
      </w:r>
      <w:r>
        <w:t xml:space="preserve">aussagekräftigere</w:t>
      </w:r>
      <w:r>
        <w:t xml:space="preserve"> </w:t>
      </w:r>
      <w:r>
        <w:t xml:space="preserve">und vergleichbare </w:t>
      </w:r>
      <w:r>
        <w:t xml:space="preserve">Analyse wäre es </w:t>
      </w:r>
      <w:r>
        <w:t xml:space="preserve">von Bedeutung zu wissen</w:t>
      </w:r>
      <w:r>
        <w:t xml:space="preserve">, wo die </w:t>
      </w:r>
      <w:r>
        <w:t xml:space="preserve">Befragten</w:t>
      </w:r>
      <w:r>
        <w:t xml:space="preserve"> wohnen. So könn</w:t>
      </w:r>
      <w:r>
        <w:t xml:space="preserve">t</w:t>
      </w:r>
      <w:r>
        <w:t xml:space="preserve">en die genauen Distanzen in Kilometern </w:t>
      </w:r>
      <w:r>
        <w:t xml:space="preserve">zum Partner </w:t>
      </w:r>
      <w:r>
        <w:t xml:space="preserve">ermittelt</w:t>
      </w:r>
      <w:r>
        <w:t xml:space="preserve"> werden. Dies </w:t>
      </w:r>
      <w:r>
        <w:t xml:space="preserve">würde</w:t>
      </w:r>
      <w:r>
        <w:t xml:space="preserve"> zu </w:t>
      </w:r>
      <w:r>
        <w:t xml:space="preserve">exakten</w:t>
      </w:r>
      <w:r>
        <w:t xml:space="preserve"> Messung</w:t>
      </w:r>
      <w:r>
        <w:t xml:space="preserve">en</w:t>
      </w:r>
      <w:r>
        <w:t xml:space="preserve"> und </w:t>
      </w:r>
      <w:r>
        <w:t xml:space="preserve">damit auch </w:t>
      </w:r>
      <w:r>
        <w:t xml:space="preserve">besseren </w:t>
      </w:r>
      <w:r>
        <w:t xml:space="preserve">Aussagen über den Anteil der räumlichen Homogamie</w:t>
      </w:r>
      <w:r>
        <w:t xml:space="preserve"> führen</w:t>
      </w:r>
      <w:r>
        <w:t xml:space="preserve">. </w:t>
      </w:r>
      <w:r>
        <w:t xml:space="preserve">Im Rahmen der</w:t>
      </w:r>
      <w:r>
        <w:t xml:space="preserve"> Arbeit liegen allerdings</w:t>
      </w:r>
      <w:r>
        <w:t xml:space="preserve"> nur</w:t>
      </w:r>
      <w:r>
        <w:t xml:space="preserve"> die Distanzen zwischen den Partnern in Minuten vor. </w:t>
      </w:r>
      <w:r>
        <w:t xml:space="preserve">D</w:t>
      </w:r>
      <w:r>
        <w:t xml:space="preserve">arüber hinaus ist die Messung der Distanz in Minuten mit einem weiteren Nachteil verbunden</w:t>
      </w:r>
      <w:r>
        <w:t xml:space="preserve">, denn </w:t>
      </w:r>
      <w:r>
        <w:t xml:space="preserve">im </w:t>
      </w:r>
      <w:r>
        <w:rPr>
          <w:i/>
        </w:rPr>
        <w:t xml:space="preserve">pairfam </w:t>
      </w:r>
      <w:r>
        <w:t xml:space="preserve">ist </w:t>
      </w:r>
      <w:r>
        <w:t xml:space="preserve">nicht näher spezifiziert, mit welchem Transportmittel eine Person </w:t>
      </w:r>
      <w:r>
        <w:t xml:space="preserve">die Strecke zurücklegt</w:t>
      </w:r>
      <w:r>
        <w:t xml:space="preserve">. </w:t>
      </w:r>
      <w:r>
        <w:t xml:space="preserve">Dies kann zu einer starken Verzerrung führen</w:t>
      </w:r>
      <w:r>
        <w:t xml:space="preserve">, </w:t>
      </w:r>
      <w:r>
        <w:t xml:space="preserve">wenn die Fahrzeit zwischen den beiden Strecken zeitlich identisch ist. </w:t>
      </w:r>
      <w:r>
        <w:t xml:space="preserve">Innerhalb von</w:t>
      </w:r>
      <w:r>
        <w:t xml:space="preserve"> 45 Minuten </w:t>
      </w:r>
      <w:r>
        <w:t xml:space="preserve">kann eine Person </w:t>
      </w:r>
      <w:r>
        <w:t xml:space="preserve">10 Kilometer mit dem Rad zum Partner zurücklegen oder </w:t>
      </w:r>
      <w:r>
        <w:t xml:space="preserve">dieselbe Person fährt in</w:t>
      </w:r>
      <w:r>
        <w:t xml:space="preserve"> derselben Zeit 45 Kilometer</w:t>
      </w:r>
      <w:r>
        <w:t xml:space="preserve"> mit dem Auto</w:t>
      </w:r>
      <w:r>
        <w:t xml:space="preserve">.</w:t>
      </w:r>
      <w:r>
        <w:t xml:space="preserve"> Damit bleibt offen, wie weit die Strecke</w:t>
      </w:r>
      <w:r>
        <w:t xml:space="preserve"> zwischen den Partnerschaften</w:t>
      </w:r>
      <w:r>
        <w:t xml:space="preserve"> wirklich ist. Mit der zeitlichen Distanz lassen sich demnach nur </w:t>
      </w:r>
      <w:r>
        <w:t xml:space="preserve">Tendenzen</w:t>
      </w:r>
      <w:r>
        <w:t xml:space="preserve"> über die geografische Präferenz </w:t>
      </w:r>
      <w:r>
        <w:t xml:space="preserve">ableiten. Somit ist</w:t>
      </w:r>
      <w:r>
        <w:t xml:space="preserve"> es </w:t>
      </w:r>
      <w:r>
        <w:t xml:space="preserve">h</w:t>
      </w:r>
      <w:r>
        <w:t xml:space="preserve">erausforder</w:t>
      </w:r>
      <w:r>
        <w:t xml:space="preserve">nd</w:t>
      </w:r>
      <w:r>
        <w:t xml:space="preserve">, die Ergebnisse zu </w:t>
      </w:r>
      <w:r>
        <w:t xml:space="preserve">einzuordnen</w:t>
      </w:r>
      <w:r>
        <w:t xml:space="preserve">, da es keine vergleichbaren </w:t>
      </w:r>
      <w:r>
        <w:t xml:space="preserve">Angaben</w:t>
      </w:r>
      <w:r>
        <w:t xml:space="preserve"> gibt</w:t>
      </w:r>
      <w:r>
        <w:t xml:space="preserve">.</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185" w:name="_Toc85823701"/>
      <w:r/>
      <w:bookmarkStart w:id="186" w:name="_Toc86077564"/>
      <w:r/>
      <w:bookmarkStart w:id="187" w:name="_Toc86090026"/>
      <w:r/>
      <w:bookmarkStart w:id="188" w:name="_Ref86342421"/>
      <w:r/>
      <w:bookmarkStart w:id="189" w:name="_Toc86918766"/>
      <w:r/>
      <w:bookmarkStart w:id="190" w:name="_Toc86691142"/>
      <w:r/>
      <w:bookmarkStart w:id="191" w:name="_Toc86691184"/>
      <w:r>
        <w:rPr>
          <w:rFonts w:ascii="Times New Roman" w:hAnsi="Times New Roman" w:cs="Times New Roman"/>
          <w:b/>
          <w:bCs/>
          <w:iCs/>
          <w:color w:val="auto"/>
        </w:rPr>
        <w:t xml:space="preserve">Methodisch</w:t>
      </w:r>
      <w:bookmarkEnd w:id="185"/>
      <w:r/>
      <w:bookmarkEnd w:id="186"/>
      <w:r/>
      <w:bookmarkEnd w:id="187"/>
      <w:r/>
      <w:bookmarkEnd w:id="188"/>
      <w:r/>
      <w:bookmarkEnd w:id="189"/>
      <w:r>
        <w:rPr>
          <w:rFonts w:ascii="Times New Roman" w:hAnsi="Times New Roman" w:cs="Times New Roman"/>
          <w:b/>
          <w:bCs/>
          <w:iCs/>
          <w:color w:val="auto"/>
        </w:rPr>
        <w:t xml:space="preserve"> </w:t>
      </w:r>
      <w:bookmarkEnd w:id="190"/>
      <w:r/>
      <w:bookmarkEnd w:id="191"/>
      <w:r/>
      <w:r>
        <w:rPr>
          <w:rFonts w:ascii="Times New Roman" w:hAnsi="Times New Roman" w:cs="Times New Roman"/>
          <w:b/>
          <w:bCs/>
          <w:iCs/>
          <w:color w:val="auto"/>
        </w:rPr>
      </w:r>
    </w:p>
    <w:p>
      <w:pPr>
        <w:pBdr/>
        <w:spacing w:after="240" w:line="360" w:lineRule="auto"/>
        <w:ind/>
        <w:jc w:val="both"/>
        <w:rPr/>
      </w:pPr>
      <w:r>
        <w:t xml:space="preserve">Wie in Kapitel 4.2.2 angedeutet, kann </w:t>
      </w:r>
      <w:r>
        <w:t xml:space="preserve">sich </w:t>
      </w:r>
      <w:r>
        <w:t xml:space="preserve">die un</w:t>
      </w:r>
      <w:r>
        <w:t xml:space="preserve">beobachtete Heterogenität bei der gepoolten OLS-Regression</w:t>
      </w:r>
      <w:r>
        <w:t xml:space="preserve"> als</w:t>
      </w:r>
      <w:r>
        <w:t xml:space="preserve"> problematisch </w:t>
      </w:r>
      <w:r>
        <w:t xml:space="preserve">erweisen</w:t>
      </w:r>
      <w:r>
        <w:t xml:space="preserve">. Die geschätzten Koeffizienten sind in diesem Fall verzerrt und nicht verlässlich, sodass diese nicht zufällig entst</w:t>
      </w:r>
      <w:r>
        <w:t xml:space="preserve">anden sind</w:t>
      </w:r>
      <w:r>
        <w:t xml:space="preserve">.</w:t>
      </w:r>
      <w:r>
        <w:t xml:space="preserve"> </w:t>
      </w:r>
      <w:r>
        <w:t xml:space="preserve">Als Folge der unbeobachteten Heterogenität oder der Zeit </w:t>
      </w:r>
      <w:r>
        <w:t xml:space="preserve">können</w:t>
      </w:r>
      <w:r>
        <w:t xml:space="preserve"> Autokorrelation und Heteroskedastizität der Residuen zu weiteren Problemen führen</w:t>
      </w:r>
      <w:r>
        <w:t xml:space="preserve"> </w:t>
      </w:r>
      <w:sdt>
        <w:sdtPr>
          <w:alias w:val="To edit, see citavi.com/edit"/>
          <w15:appearance w15:val="boundingBox"/>
          <w:id w:val="-191151433"/>
          <w:placeholder>
            <w:docPart w:val="DefaultPlaceholder_-1854013440"/>
          </w:placeholder>
          <w:tag w:val="CitaviPlaceholder#cbced404-ecd2-4742-8da7-e715b6250399"/>
          <w:rPr/>
        </w:sdtPr>
        <w:sdtContent>
          <w:r>
            <w:fldChar w:fldCharType="begin"/>
          </w:r>
          <w:r>
            <w:instrText xml:space="preserve">ADDIN CitaviPlaceholder{eyIkaWQiOiIxIiwiJHR5cGUiOiJTd2lzc0FjYWRlbWljLkNpdGF2aS5DaXRhdGlvbnMuV29yZFBsYWNlaG9sZGVyLCBTd2lzc0FjYWRlbWljLkNpdGF2aSIsIkVud</w:instrText>
          </w:r>
          <w:r>
            <w:instrText xml:space="preserve">HJpZXMiOlt7IiRpZCI6IjIiLCIkdHlwZSI6IlN3aXNzQWNhZGVtaWMuQ2l0YXZpLkNpdGF0aW9ucy5Xb3JkUGxhY2Vob2xkZXJFbnRyeSwgU3dpc3NBY2FkZW1pYy5DaXRhdmkiLCJJZCI6IjY1NDUxMzA0LTdhZDItNDI3NS1iZTJhLTM1MWMzYjZmMDA1OSIsIlJhbmdlTGVuZ3RoIjoyMiwiUmVmZXJlbmNlSWQiOiI0YzI2OTc5NC1jYzBjL</w:instrText>
          </w:r>
          <w:r>
            <w:instrText xml:space="preserve">TQyYWEtOTQ3Yi02ZWY1NDlmZTc4OWIiLCJQYWdlUmFuZ2UiOnsiJGlkIjoiMyIsIiR0eXBlIjoiU3dpc3NBY2FkZW1pYy5QYWdlUmFuZ2UsIFN3aXNzQWNhZGVtaWMiLCJFbmRQYWdlIjp7IiRpZCI6IjQiLCIkdHlwZSI6IlN3aXNzQWNhZGVtaWMuUGFnZU51bWJlciwgU3dpc3NBY2FkZW1pYyIsIklzRnVsbHlOdW1lcmljIjpmYWxzZSwiT</w:instrText>
          </w:r>
          <w:r>
            <w:instrText xml:space="preserve">nVtYmVyaW5nVHlwZSI6MCwiTnVtZXJhbFN5c3RlbSI6MH0sIk51bWJlcmluZ1R5cGUiOjAsIk51bWVyYWxTeXN0ZW0iOi0xLCJPcmlnaW5hbFN0cmluZyI6IjIzOGYuIiwiU3RhcnRQYWdlIjp7IiRpZCI6IjUiLCIkdHlwZSI6IlN3aXNzQWNhZGVtaWMuUGFnZU51bWJlciwgU3dpc3NBY2FkZW1pYyIsIklzRnVsbHlOdW1lcmljIjpmYWxzZ</w:instrText>
          </w:r>
          <w:r>
            <w:instrText xml:space="preserve">SwiTnVtYmVyIjoyMzgsIk51bWJlcmluZ1R5cGUiOjAsIk51bWVyYWxTeXN0ZW0iOi0xLCJPcmlnaW5hbFN0cmluZyI6IjIzOGYuIiwiUHJldHR5U3RyaW5nIjoiMjM4Zi4ifX0sIlJlZmVyZW5jZSI6eyIkaWQiOiI2IiwiJHR5cGUiOiJTd2lzc0FjYWRlbWljLkNpdGF2aS5SZWZlcmVuY2UsIFN3aXNzQWNhZGVtaWMuQ2l0YXZpIiwiQWJzd</w:instrText>
          </w:r>
          <w:r>
            <w:instrText xml:space="preserve">HJhY3RDb21wbGV4aXR5IjowLCJBYnN0cmFjdFNvdXJjZVRleHRGb3JtYXQiOjAsIkF1dGhvcnMiOlt7IiRpZCI6IjciLCIkdHlwZSI6IlN3aXNzQWNhZGVtaWMuQ2l0YXZpLlBlcnNvbiwgU3dpc3NBY2FkZW1pYy5DaXRhdmkiLCJGaXJzdE5hbWUiOiJNYXR0aGlhcy1XLiIsIkxhc3ROYW1lIjoiU3RvZXR6ZXIiLCJQcm90ZWN0ZWQiOmZhb</w:instrText>
          </w:r>
          <w:r>
            <w:instrText xml:space="preserve">HNlLCJTZXgiOjAsIkNyZWF0ZWRCeSI6Il9IUCIsIkNyZWF0ZWRPbiI6IjIwMjEtMTAtMDVUMTk6NTQ6MjYiLCJNb2RpZmllZEJ5IjoiX0hQIiwiSWQiOiJlNGRlMDVmYi05M2NkLTQ4NzUtODNkMi1lMTQyYTM3NmE4MjMiLCJNb2RpZmllZE9uIjoiMjAyMS0xMC0wNVQxOTo1NDoyNiIsIlByb2plY3QiOnsiJGlkIjoiOCIsIiR0eXBlIjoiU</w:instrText>
          </w:r>
          <w:r>
            <w:instrText xml:space="preserve">3dpc3NBY2FkZW1pYy5DaXRhdmkuUHJvamVjdCwgU3dpc3NBY2FkZW1pYy5DaXRhdmkifX1dLCJDaXRhdGlvbktleVVwZGF0ZVR5cGUiOjAsIkNvbGxhYm9yYXRvcnMiOltdLCJEYXRlIjoiMDUuMTAuMjAyMSIsIkVkaXRvcnMiOltdLCJFdmFsdWF0aW9uQ29tcGxleGl0eSI6MCwiRXZhbHVhdGlvblNvdXJjZVRleHRGb3JtYXQiOjAsIkdyb</w:instrText>
          </w:r>
          <w:r>
            <w:instrText xml:space="preserve">3VwcyI6W10sIkhhc0xhYmVsMSI6ZmFsc2UsIkhhc0xhYmVsMiI6ZmFsc2UsIktleXdvcmRzIjpbXSwiTG9jYXRpb25zIjpbeyIkaWQiOiI5IiwiJHR5cGUiOiJTd2lzc0FjYWRlbWljLkNpdGF2aS5Mb2NhdGlvbiwgU3dpc3NBY2FkZW1pYy5DaXRhdmkiLCJBZGRyZXNzIjp7IiRpZCI6IjEwIiwiJHR5cGUiOiJTd2lzc0FjYWRlbWljLkNpd</w:instrText>
          </w:r>
          <w:r>
            <w:instrText xml:space="preserve">GF2aS5MaW5rZWRSZXNvdXJjZSwgU3dpc3NBY2FkZW1pYy5DaXRhdmkiLCJMaW5rZWRSZXNvdXJjZVR5cGUiOjUsIk9yaWdpbmFsU3RyaW5nIjoiaHR0cHM6Ly9saW5rLnNwcmluZ2VyLmNvbS9ib29rLzEwLjEwMDclMkY5NzgtMy02NjItNjE0MzgtOSIsIlVyaVN0cmluZyI6Imh0dHBzOi8vbGluay5zcHJpbmdlci5jb20vYm9vay8xMC4xM</w:instrText>
          </w:r>
          <w:r>
            <w:instrText xml:space="preserve">DA3JTJGOTc4LTMtNjYyLTYxNDM4LTkiLCJMaW5rZWRSZXNvdXJjZVN0YXR1cyI6OCwiUHJvcGVydGllcyI6eyIkaWQiOiIxMSIsIiR0eXBlIjoiU3dpc3NBY2FkZW1pYy5DaXRhdmkuTGlua2VkUmVzb3VyY2VQcm9wZXJ0aWVzLCBTd2lzc0FjYWRlbWljLkNpdGF2aSJ9LCJTeW5jRm9sZGVyVHlwZSI6MCwiSXNMb2NhbENsb3VkUHJvamVjd</w:instrText>
          </w:r>
          <w:r>
            <w:instrText xml:space="preserve">EZpbGVMaW5rIjpmYWxzZSwiSXNDbG91ZFJlc3RvcmUiOmZhbHNlLCJJc0Nsb3VkQ29weSI6ZmFsc2UsIkF0dGFjaG1lbnRGb2xkZXJXYXNJbkZhbGxiYWNrTW9kZSI6ZmFsc2V9LCJBbm5vdGF0aW9ucyI6W10sIkxvY2F0aW9uVHlwZSI6MCwiTWlycm9yc1JlZmVyZW5jZVByb3BlcnR5SWQiOjExLCJDcmVhdGVkQnkiOiJfSFAiLCJDcmVhd</w:instrText>
          </w:r>
          <w:r>
            <w:instrText xml:space="preserve">GVkT24iOiIyMDIxLTEwLTA1VDE5OjUzOjQ0IiwiTW9kaWZpZWRCeSI6Il9IUCIsIklkIjoiYTJkN2E4NTAtNjA0NC00N2Y1LWI1NjgtYWM3ZTM3OGJmN2YzIiwiTW9kaWZpZWRPbiI6IjIwMjEtMTAtMDVUMTk6NTM6NTciLCJQcm9qZWN0Ijp7IiRyZWYiOiI4In19XSwiT3JnYW5pemF0aW9ucyI6W10sIk90aGVyc0ludm9sdmVkIjpbXSwiU</w:instrText>
          </w:r>
          <w:r>
            <w:instrText xml:space="preserve">GxhY2VPZlB1YmxpY2F0aW9uIjoiQmVybGluIiwiUHVibGlzaGVycyI6W3siJGlkIjoiMTIiLCIkdHlwZSI6IlN3aXNzQWNhZGVtaWMuQ2l0YXZpLlB1Ymxpc2hlciwgU3dpc3NBY2FkZW1pYy5DaXRhdmkiLCJOYW1lIjoiU3ByaW5nZXJHYWJsZXIiLCJQcm90ZWN0ZWQiOmZhbHNlLCJDcmVhdGVkQnkiOiJfSFAiLCJDcmVhdGVkT24iOiIyM</w:instrText>
          </w:r>
          <w:r>
            <w:instrText xml:space="preserve">DIxLTEwLTA1VDE5OjU3OjIyIiwiTW9kaWZpZWRCeSI6Il9IUCIsIklkIjoiNTM2MGMxOWItNzNkOC00MzU1LWJmYzktZDQzNjFiZWE2ZTI5IiwiTW9kaWZpZWRPbiI6IjIwMjEtMTAtMDVUMTk6NTc6MjIiLCJQcm9qZWN0Ijp7IiRyZWYiOiI4In19XSwiUXVvdGF0aW9ucyI6W10sIlJhdGluZyI6MCwiUmVmZXJlbmNlVHlwZSI6IkJvb2siL</w:instrText>
          </w:r>
          <w:r>
            <w:instrText xml:space="preserve">CJTaG9ydFRpdGxlIjoiU3RvZXR6ZXIgMjAyMCDigJMgUmVncmVzc2lvbnNhbmFseXNlIGluIGRlciBlbXBpcmlzY2hlbiBXaXJ0c2NoYWZ0cyIsIlNob3J0VGl0bGVVcGRhdGVUeXBlIjowLCJTb3VyY2VPZkJpYmxpb2dyYXBoaWNJbmZvcm1hdGlvbiI6Imxpbmsuc3ByaW5nZXIuY29tIiwiU3RhdGljSWRzIjpbIjMyMjYxMDU4LTlhODktN</w:instrText>
          </w:r>
          <w:r>
            <w:instrText xml:space="preserve">DIyNS05YzFlLTVkZWE3M2FkMjJkZSJdLCJTdWJ0aXRsZSI6IktvbXBsZXhlIFZlcmZhaHJlbiIsIlRhYmxlT2ZDb250ZW50c0NvbXBsZXhpdHkiOjAsIlRhYmxlT2ZDb250ZW50c1NvdXJjZVRleHRGb3JtYXQiOjAsIlRhc2tzIjpbXSwiVGl0bGUiOiJSZWdyZXNzaW9uc2FuYWx5c2UgaW4gZGVyIGVtcGlyaXNjaGVuIFdpcnRzY2hhZnRzL</w:instrText>
          </w:r>
          <w:r>
            <w:instrText xml:space="preserve">SB1bmQgU296aWFsZm9yc2NodW5nIEJhbmQgMiIsIlRyYW5zbGF0b3JzIjpbXSwiWWVhciI6IjIwMjAiLCJZZWFyUmVzb2x2ZWQiOiIyMDIwIiwiQ3JlYXRlZEJ5IjoiX0hQIiwiQ3JlYXRlZE9uIjoiMjAyMS0xMC0wNVQxOTo1Mzo0NCIsIk1vZGlmaWVkQnkiOiJfSFAiLCJJZCI6IjRjMjY5Nzk0LWNjMGMtNDJhYS05NDdiLTZlZjU0OWZlN</w:instrText>
          </w:r>
          <w:r>
            <w:instrText xml:space="preserve">zg5YiIsIk1vZGlmaWVkT24iOiIyMDIxLTEwLTA1VDE5OjU3OjIyIiwiUHJvamVjdCI6eyIkcmVmIjoiOCJ9fSwiVXNlTnVtYmVyaW5nVHlwZU9mUGFyZW50RG9jdW1lbnQiOmZhbHNlfV0sIkZvcm1hdHRlZFRleHQiOnsiJGlkIjoiMTMiLCJDb3VudCI6MSwiVGV4dFVuaXRzIjpbeyIkaWQiOiIxNCIsIkZvbnRTdHlsZSI6eyIkaWQiOiIxN</w:instrText>
          </w:r>
          <w:r>
            <w:instrText xml:space="preserve">SIsIk5ldXRyYWwiOnRydWV9LCJSZWFkaW5nT3JkZXIiOjEsIlRleHQiOiIoU3RvZXR6ZXIgMjAyMCwgMjM4Zi4pIn1dfSwiVGFnIjoiQ2l0YXZpUGxhY2Vob2xkZXIjY2JjZWQ0MDQtZWNkMi00NzQyLThkYTctZTcxNWI2MjUwMzk5IiwiVGV4dCI6IihTdG9ldHplciAyMDIwLCAyMzhmLikiLCJXQUlWZXJzaW9uIjoiNi4xMC4wLjAifQ==}</w:instrText>
          </w:r>
          <w:r>
            <w:fldChar w:fldCharType="separate"/>
          </w:r>
          <w:r>
            <w:t xml:space="preserve">(vgl. Stoetzer 2020, 238f.)</w:t>
          </w:r>
          <w:r>
            <w:fldChar w:fldCharType="end"/>
          </w:r>
        </w:sdtContent>
      </w:sdt>
      <w:r>
        <w:t xml:space="preserve">.</w:t>
      </w:r>
      <w:r>
        <w:t xml:space="preserve"> </w:t>
      </w:r>
      <w:r>
        <w:t xml:space="preserve">Heteroskedastizität führt zu ineffizienten Schätzern </w:t>
      </w:r>
      <w:r>
        <w:t xml:space="preserve">und </w:t>
      </w:r>
      <w:r>
        <w:t xml:space="preserve">wirkt sich auf den Standardfehler au</w:t>
      </w:r>
      <w:r>
        <w:t xml:space="preserve">s. Lineare Modelle nehmen ebenfalls an, dass die Residuen unkorreliert sind. Wenn Autokorrelation in den Daten vorliegt, sind die Residuen nicht mehr zufällig verteilt, was in der Folge </w:t>
      </w:r>
      <w:r>
        <w:t xml:space="preserve">ebenfalls </w:t>
      </w:r>
      <w:r>
        <w:t xml:space="preserve">zu verzerrten Standardfehlern führt</w:t>
      </w:r>
      <w:r>
        <w:t xml:space="preserve"> </w:t>
      </w:r>
      <w:sdt>
        <w:sdtPr>
          <w:alias w:val="To edit, see citavi.com/edit"/>
          <w15:appearance w15:val="boundingBox"/>
          <w:id w:val="425012872"/>
          <w:placeholder>
            <w:docPart w:val="DefaultPlaceholder_-1854013440"/>
          </w:placeholder>
          <w:tag w:val="CitaviPlaceholder#aff86f25-0bbc-4396-938a-e9d64ec25889"/>
          <w:rPr/>
        </w:sdtPr>
        <w:sdtContent>
          <w:r>
            <w:fldChar w:fldCharType="begin"/>
          </w:r>
          <w:r>
            <w:instrText xml:space="preserve">ADDIN CitaviPlaceholder{eyIkaWQiOiIxIiwiJHR5cGUiOiJTd2lzc0FjYWRlbWljLkNpdGF2aS5DaXRhdGlvbnMuV29yZFBsYWNlaG9sZGVyLCBTd2lzc0FjYWRlbWljLkNpdGF2aSIsIkVudHJpZXMiOlt7IiRpZCI6IjIiLCIkdHlwZSI6IlN3aXNzQWNhZGVtaWMuQ2l0Y</w:instrText>
          </w:r>
          <w:r>
            <w:instrText xml:space="preserve">XZpLkNpdGF0aW9ucy5Xb3JkUGxhY2Vob2xkZXJFbnRyeSwgU3dpc3NBY2FkZW1pYy5DaXRhdmkiLCJJZCI6Ijk2NzJhZjUxLTBjMWQtNDcwOC1iNWFhLWVkYmRmOTZlYzFhNiIsIlJhbmdlTGVuZ3RoIjozNSwiUmVmZXJlbmNlSWQiOiIxMTgwOTdkNi05OGQ4LTRjZDctOTIzOS0yNDIyNjM3OTFjNmUiLCJQYWdlUmFuZ2UiOnsiJGlkIjoiM</w:instrText>
          </w:r>
          <w:r>
            <w:instrText xml:space="preserve">yIsIiR0eXBlIjoiU3dpc3NBY2FkZW1pYy5QYWdlUmFuZ2UsIFN3aXNzQWNhZGVtaWMiLCJFbmRQYWdlIjp7IiRpZCI6IjQiLCIkdHlwZSI6IlN3aXNzQWNhZGVtaWMuUGFnZU51bWJlciwgU3dpc3NBY2FkZW1pYyIsIklzRnVsbHlOdW1lcmljIjpmYWxzZSwiTnVtYmVyaW5nVHlwZSI6MCwiTnVtZXJhbFN5c3RlbSI6MH0sIk51bWJlcmluZ</w:instrText>
          </w:r>
          <w:r>
            <w:instrText xml:space="preserve">1R5cGUiOjAsIk51bWVyYWxTeXN0ZW0iOi0xLCJPcmlnaW5hbFN0cmluZyI6IjEwM2ZmLiIsIlN0YXJ0UGFnZSI6eyIkaWQiOiI1IiwiJHR5cGUiOiJTd2lzc0FjYWRlbWljLlBhZ2VOdW1iZXIsIFN3aXNzQWNhZGVtaWMiLCJJc0Z1bGx5TnVtZXJpYyI6ZmFsc2UsIk51bWJlciI6MTAzLCJOdW1iZXJpbmdUeXBlIjowLCJOdW1lcmFsU3lzd</w:instrText>
          </w:r>
          <w:r>
            <w:instrText xml:space="preserve">GVtIjotMSwiT3JpZ2luYWxTdHJpbmciOiIxMDNmZi4iLCJQcmV0dHlTdHJpbmciOiIxMDNmZi4ifX0sIlByZWZpeCI6InZnbC4gIiwiUmVmZXJlbmNlIjp7IiRpZCI6IjYiLCIkdHlwZSI6IlN3aXNzQWNhZGVtaWMuQ2l0YXZpLlJlZmVyZW5jZSwgU3dpc3NBY2FkZW1pYy5DaXRhdmkiLCJBYnN0cmFjdENvbXBsZXhpdHkiOjAsIkFic3RyY</w:instrText>
          </w:r>
          <w:r>
            <w:instrText xml:space="preserve">WN0U291cmNlVGV4dEZvcm1hdCI6MCwiQXV0aG9ycyI6W3siJGlkIjoiNyIsIiR0eXBlIjoiU3dpc3NBY2FkZW1pYy5DaXRhdmkuUGVyc29uLCBTd2lzc0FjYWRlbWljLkNpdGF2aSIsIkZpcnN0TmFtZSI6IktsYXVzIiwiTGFzdE5hbWUiOiJCYWNraGF1cyIsIlByb3RlY3RlZCI6ZmFsc2UsIlNleCI6MiwiQ3JlYXRlZEJ5IjoiX0xlZW5hI</w:instrText>
          </w:r>
          <w:r>
            <w:instrText xml:space="preserve">E1hYcOfIiwiQ3JlYXRlZE9uIjoiMjAyMS0xMC0yOFQxNzo1Nzo0MCIsIk1vZGlmaWVkQnkiOiJfTGVlbmEgTWFhw58iLCJJZCI6IjIyNTMxZThmLTIyZjQtNDY2MC1hYzcwLTllY2Y2OTk4M2JkMyIsIk1vZGlmaWVkT24iOiIyMDIxLTEwLTI4VDE3OjU3OjQwIiwiUHJvamVjdCI6eyIkaWQiOiI4IiwiJHR5cGUiOiJTd2lzc0FjYWRlbWljL</w:instrText>
          </w:r>
          <w:r>
            <w:instrText xml:space="preserve">kNpdGF2aS5Qcm9qZWN0LCBTd2lzc0FjYWRlbWljLkNpdGF2aSJ9fSx7IiRpZCI6IjkiLCIkdHlwZSI6IlN3aXNzQWNhZGVtaWMuQ2l0YXZpLlBlcnNvbiwgU3dpc3NBY2FkZW1pYy5DaXRhdmkiLCJGaXJzdE5hbWUiOiJCZXJuZCIsIkxhc3ROYW1lIjoiRXJpY2hzb24iLCJQcm90ZWN0ZWQiOmZhbHNlLCJTZXgiOjIsIkNyZWF0ZWRCeSI6I</w:instrText>
          </w:r>
          <w:r>
            <w:instrText xml:space="preserve">l9MZWVuYSBNYWHDnyIsIkNyZWF0ZWRPbiI6IjIwMjEtMTAtMjhUMTc6NTc6NDAiLCJNb2RpZmllZEJ5IjoiX0xlZW5hIE1hYcOfIiwiSWQiOiI3OWI1ZjQyOC03MzdkLTRiYmQtOGU1YS1kNzFjZGMxNTUzZmEiLCJNb2RpZmllZE9uIjoiMjAyMS0xMC0yOFQxNzo1Nzo0MCIsIlByb2plY3QiOnsiJHJlZiI6IjgifX0seyIkaWQiOiIxMCIsI</w:instrText>
          </w:r>
          <w:r>
            <w:instrText xml:space="preserve">iR0eXBlIjoiU3dpc3NBY2FkZW1pYy5DaXRhdmkuUGVyc29uLCBTd2lzc0FjYWRlbWljLkNpdGF2aSIsIkZpcnN0TmFtZSI6Ild1bGZmIiwiTGFzdE5hbWUiOiJQbGlua2UiLCJQcm90ZWN0ZWQiOmZhbHNlLCJTZXgiOjAsIkNyZWF0ZWRCeSI6Il9MZWVuYSBNYWHDnyIsIkNyZWF0ZWRPbiI6IjIwMjEtMTAtMjhUMTc6NTc6NDAiLCJNb2RpZ</w:instrText>
          </w:r>
          <w:r>
            <w:instrText xml:space="preserve">mllZEJ5IjoiX0xlZW5hIE1hYcOfIiwiSWQiOiJiNDIyNWZhOS1iNGE2LTQ2NTctOWZjNy0zMTc2YWQyYmQ2NzQiLCJNb2RpZmllZE9uIjoiMjAyMS0xMC0yOFQxNzo1Nzo0MCIsIlByb2plY3QiOnsiJHJlZiI6IjgifX0seyIkaWQiOiIxMSIsIiR0eXBlIjoiU3dpc3NBY2FkZW1pYy5DaXRhdmkuUGVyc29uLCBTd2lzc0FjYWRlbWljLkNpd</w:instrText>
          </w:r>
          <w:r>
            <w:instrText xml:space="preserve">GF2aSIsIkZpcnN0TmFtZSI6IlJvbGYiLCJMYXN0TmFtZSI6IldlaWJlciIsIlByb3RlY3RlZCI6ZmFsc2UsIlNleCI6MiwiQ3JlYXRlZEJ5IjoiX0xlZW5hIE1hYcOfIiwiQ3JlYXRlZE9uIjoiMjAyMS0xMC0yOFQxNzo1Nzo0MCIsIk1vZGlmaWVkQnkiOiJfTGVlbmEgTWFhw58iLCJJZCI6IjlmYTczYzQ0LTI1YTgtNDg4Ni1iZTc2LTQ5Y</w:instrText>
          </w:r>
          <w:r>
            <w:instrText xml:space="preserve">jNjOTgyMWM5MyIsIk1vZGlmaWVkT24iOiIyMDIxLTEwLTI4VDE3OjU3OjQwIiwiUHJvamVjdCI6eyIkcmVmIjoiOCJ9fV0sIkNpdGF0aW9uS2V5VXBkYXRlVHlwZSI6MCwiQ29sbGFib3JhdG9ycyI6W10sIkNvdmVyUGF0aCI6eyIkaWQiOiIxMiIsIiR0eXBlIjoiU3dpc3NBY2FkZW1pYy5DaXRhdmkuTGlua2VkUmVzb3VyY2UsIFN3aXNzQ</w:instrText>
          </w:r>
          <w:r>
            <w:instrText xml:space="preserve">WNhZGVtaWMuQ2l0YXZpIiwiTGlua2VkUmVzb3VyY2VUeXBlIjoyLCJPcmlnaW5hbFN0cmluZyI6IkM6XFxVc2Vyc1xcSFBcXEFwcERhdGFcXExvY2FsXFxUZW1wXFx3ZG92dWpuaC5qcGciLCJVcmlTdHJpbmciOiIxMTgwOTdkNi05OGQ4LTRjZDctOTIzOS0yNDIyNjM3OTFjNmUiLCJMaW5rZWRSZXNvdXJjZVN0YXR1cyI6OCwiUHJvcGVyd</w:instrText>
          </w:r>
          <w:r>
            <w:instrText xml:space="preserve">GllcyI6eyIkaWQiOiIxMyIsIiR0eXBlIjoiU3dpc3NBY2FkZW1pYy5DaXRhdmkuTGlua2VkUmVzb3VyY2VQcm9wZXJ0aWVzLCBTd2lzc0FjYWRlbWljLkNpdGF2aSJ9LCJTeW5jRm9sZGVyVHlwZSI6MCwiSXNMb2NhbENsb3VkUHJvamVjdEZpbGVMaW5rIjpmYWxzZSwiSXNDbG91ZFJlc3RvcmUiOmZhbHNlLCJJc0Nsb3VkQ29weSI6ZmFsc</w:instrText>
          </w:r>
          <w:r>
            <w:instrText xml:space="preserve">2UsIkF0dGFjaG1lbnRGb2xkZXJXYXNJbkZhbGxiYWNrTW9kZSI6ZmFsc2V9LCJEb2kiOiIxMC4xMDA3Lzk3OC0zLTY2Mi00NjA3Ni00IiwiRWRpdG9ycyI6W10sIkV2YWx1YXRpb25Db21wbGV4aXR5IjowLCJFdmFsdWF0aW9uU291cmNlVGV4dEZvcm1hdCI6MCwiR3JvdXBzIjpbXSwiSGFzTGFiZWwxIjpmYWxzZSwiSGFzTGFiZWwyIjpmY</w:instrText>
          </w:r>
          <w:r>
            <w:instrText xml:space="preserve">WxzZSwiSXNibiI6Ijk3OC0zLTY2Mi00NjA3NS03IiwiS2V5d29yZHMiOltdLCJMb2NhdGlvbnMiOlt7IiRpZCI6IjE0IiwiJHR5cGUiOiJTd2lzc0FjYWRlbWljLkNpdGF2aS5Mb2NhdGlvbiwgU3dpc3NBY2FkZW1pYy5DaXRhdmkiLCJBZGRyZXNzIjp7IiRpZCI6IjE1IiwiJHR5cGUiOiJTd2lzc0FjYWRlbWljLkNpdGF2aS5MaW5rZWRSZ</w:instrText>
          </w:r>
          <w:r>
            <w:instrText xml:space="preserve">XNvdXJjZSwgU3dpc3NBY2FkZW1pYy5DaXRhdmkiLCJMaW5rZWRSZXNvdXJjZVR5cGUiOjUsIk9yaWdpbmFsU3RyaW5nIjoiMTAuMTAwNy85NzgtMy02NjItNDYwNzYtNCIsIlVyaVN0cmluZyI6Imh0dHBzOi8vZG9pLm9yZy8xMC4xMDA3Lzk3OC0zLTY2Mi00NjA3Ni00IiwiTGlua2VkUmVzb3VyY2VTdGF0dXMiOjgsIlByb3BlcnRpZXMiO</w:instrText>
          </w:r>
          <w:r>
            <w:instrText xml:space="preserve">nsiJGlkIjoiMTYiLCIkdHlwZSI6IlN3aXNzQWNhZGVtaWMuQ2l0YXZpLkxpbmtlZFJlc291cmNlUHJvcGVydGllcywgU3dpc3NBY2FkZW1pYy5DaXRhdmkifSwiU3luY0ZvbGRlclR5cGUiOjAsIklzTG9jYWxDbG91ZFByb2plY3RGaWxlTGluayI6ZmFsc2UsIklzQ2xvdWRSZXN0b3JlIjpmYWxzZSwiSXNDbG91ZENvcHkiOmZhbHNlLCJBd</w:instrText>
          </w:r>
          <w:r>
            <w:instrText xml:space="preserve">HRhY2htZW50Rm9sZGVyV2FzSW5GYWxsYmFja01vZGUiOmZhbHNlfSwiQW5ub3RhdGlvbnMiOltdLCJMb2NhdGlvblR5cGUiOjAsIk1pcnJvcnNSZWZlcmVuY2VQcm9wZXJ0eUlkIjoxMjgsIkNyZWF0ZWRCeSI6Il9MZWVuYSBNYWHDnyIsIkNyZWF0ZWRPbiI6IjIwMjEtMTAtMjhUMTc6NTc6NDAiLCJNb2RpZmllZEJ5IjoiX0xlZW5hIE1hY</w:instrText>
          </w:r>
          <w:r>
            <w:instrText xml:space="preserve">cOfIiwiSWQiOiI0MjI0YzExYy00ZmNjLTQ5YTktYmYyOS1iYTQzOTQ5OTJmNjkiLCJNb2RpZmllZE9uIjoiMjAyMS0xMC0yOFQxNzo1Nzo0MCIsIlByb2plY3QiOnsiJHJlZiI6IjgifX1dLCJPcmdhbml6YXRpb25zIjpbXSwiT3RoZXJzSW52b2x2ZWQiOltdLCJQbGFjZU9mUHVibGljYXRpb24iOiJCZXJsaW4sIEhlaWRlbGJlcmciLCJQd</w:instrText>
          </w:r>
          <w:r>
            <w:instrText xml:space="preserve">WJsaXNoZXJzIjpbeyIkaWQiOiIxNyIsIiR0eXBlIjoiU3dpc3NBY2FkZW1pYy5DaXRhdmkuUHVibGlzaGVyLCBTd2lzc0FjYWRlbWljLkNpdGF2aSIsIk5hbWUiOiJTcHJpbmdlciBCZXJsaW4gSGVpZGVsYmVyZyIsIlByb3RlY3RlZCI6ZmFsc2UsIkNyZWF0ZWRCeSI6Il9MZWVuYSBNYWHDnyIsIkNyZWF0ZWRPbiI6IjIwMjEtMTAtMjhUM</w:instrText>
          </w:r>
          <w:r>
            <w:instrText xml:space="preserve">Tc6NTc6NDAiLCJNb2RpZmllZEJ5IjoiX0xlZW5hIE1hYcOfIiwiSWQiOiI0Yzg4OGNjNS02Mzc2LTQ0NDUtOWFkOC0zYjljNTc3N2Y4ZDgiLCJNb2RpZmllZE9uIjoiMjAyMS0xMC0yOFQxNzo1Nzo0MCIsIlByb2plY3QiOnsiJHJlZiI6IjgifX1dLCJRdW90YXRpb25zIjpbXSwiUmF0aW5nIjowLCJSZWZlcmVuY2VUeXBlIjoiQm9vayIsI</w:instrText>
          </w:r>
          <w:r>
            <w:instrText xml:space="preserve">lNob3J0VGl0bGUiOiJCYWNraGF1cywgRXJpY2hzb24gZXQgYWwuIDIwMTYg4oCTIE11bHRpdmFyaWF0ZSBBbmFseXNlbWV0aG9kZW4iLCJTaG9ydFRpdGxlVXBkYXRlVHlwZSI6MCwiU291cmNlT2ZCaWJsaW9ncmFwaGljSW5mb3JtYXRpb24iOiJDcm9zc1JlZiIsIlN0YXRpY0lkcyI6WyJkYThkNWRjZS05ZTY0LTQ1OGYtOGY4NC0xMjllN</w:instrText>
          </w:r>
          <w:r>
            <w:instrText xml:space="preserve">jFhODM0NjciXSwiVGFibGVPZkNvbnRlbnRzQ29tcGxleGl0eSI6MCwiVGFibGVPZkNvbnRlbnRzU291cmNlVGV4dEZvcm1hdCI6MCwiVGFza3MiOltdLCJUaXRsZSI6Ik11bHRpdmFyaWF0ZSBBbmFseXNlbWV0aG9kZW4iLCJUcmFuc2xhdG9ycyI6W10sIlllYXIiOiIyMDE2IiwiWWVhclJlc29sdmVkIjoiMjAxNiIsIkNyZWF0ZWRCeSI6I</w:instrText>
          </w:r>
          <w:r>
            <w:instrText xml:space="preserve">l9MZWVuYSBNYWHDnyIsIkNyZWF0ZWRPbiI6IjIwMjEtMTAtMjhUMTc6NTc6NDAiLCJNb2RpZmllZEJ5IjoiX0xlZW5hIE1hYcOfIiwiSWQiOiIxMTgwOTdkNi05OGQ4LTRjZDctOTIzOS0yNDIyNjM3OTFjNmUiLCJNb2RpZmllZE9uIjoiMjAyMS0xMC0yOFQxNzo1Nzo0MCIsIlByb2plY3QiOnsiJHJlZiI6IjgifX0sIlVzZU51bWJlcmluZ</w:instrText>
          </w:r>
          <w:r>
            <w:instrText xml:space="preserve">1R5cGVPZlBhcmVudERvY3VtZW50IjpmYWxzZSwiVXNlU3RhbmRhcmRQcmVmaXgiOmZhbHNlLCJVc2VTdGFuZGFyZFN1ZmZpeCI6ZmFsc2V9XSwiRm9ybWF0dGVkVGV4dCI6eyIkaWQiOiIxOCIsIkNvdW50IjoxLCJUZXh0VW5pdHMiOlt7IiRpZCI6IjE5IiwiRm9udFN0eWxlIjp7IiRpZCI6IjIwIiwiTmV1dHJhbCI6dHJ1ZX0sIlJlYWRpb</w:instrText>
          </w:r>
          <w:r>
            <w:instrText xml:space="preserve">mdPcmRlciI6MSwiVGV4dCI6Iih2Z2wuIEJhY2toYXVzIGV0IGFsLiAyMDE2LCAxMDNmZi4pIn1dfSwiVGFnIjoiQ2l0YXZpUGxhY2Vob2xkZXIjYWZmODZmMjUtMGJiYy00Mzk2LTkzOGEtZTlkNjRlYzI1ODg5IiwiVGV4dCI6Iih2Z2wuIEJhY2toYXVzIGV0IGFsLiAyMDE2LCAxMDNmZi4pIiwiV0FJVmVyc2lvbiI6IjYuMTAuMC4wIn0=}</w:instrText>
          </w:r>
          <w:r>
            <w:fldChar w:fldCharType="separate"/>
          </w:r>
          <w:r>
            <w:t xml:space="preserve">(vgl. Backhaus et al. 2016, 103ff.)</w:t>
          </w:r>
          <w:r>
            <w:fldChar w:fldCharType="end"/>
          </w:r>
        </w:sdtContent>
      </w:sdt>
      <w:r>
        <w:t xml:space="preserve">. </w:t>
      </w:r>
      <w:r>
        <w:t xml:space="preserve">Um dies zu umgehen, sollten </w:t>
      </w:r>
      <w:r>
        <w:t xml:space="preserve">bei der gepoolten OLS-Regression </w:t>
      </w:r>
      <w:r>
        <w:t xml:space="preserve">robuste Standardfehler geschätzt werden. Durch die clusterrobusten Standardfehler entstehen verlässliche t-Werte, die wiederum signifikante Koeffizienten mit sich ziehen</w:t>
      </w:r>
      <w:r>
        <w:t xml:space="preserve"> </w:t>
      </w:r>
      <w:sdt>
        <w:sdtPr>
          <w:alias w:val="To edit, see citavi.com/edit"/>
          <w15:appearance w15:val="boundingBox"/>
          <w:id w:val="512413951"/>
          <w:placeholder>
            <w:docPart w:val="DefaultPlaceholder_-1854013440"/>
          </w:placeholder>
          <w:tag w:val="CitaviPlaceholder#7838f464-021d-45bd-bc7b-e4776879f69d"/>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jViZWU3NDgwLTNjNDUtNGNiYy1iNTg4LTk1ZjI0NTE0MmJmZCIsIlJhbmdlTGVuZ3RoIjoyMCwiUmVmZXJlbmNlSWQiO</w:instrText>
          </w:r>
          <w:r>
            <w:instrText xml:space="preserve">iI0YzI2OTc5NC1jYzBjLTQyYWEtOTQ3Yi02ZWY1NDlmZTc4OWIiLCJQYWdlUmFuZ2UiOnsiJGlkIjoiMyIsIiR0eXBlIjoiU3dpc3NBY2FkZW1pYy5QYWdlUmFuZ2UsIFN3aXNzQWNhZGVtaWMiLCJFbmRQYWdlIjp7IiRpZCI6IjQiLCIkdHlwZSI6IlN3aXNzQWNhZGVtaWMuUGFnZU51bWJlciwgU3dpc3NBY2FkZW1pYyIsIklzRnVsbHlOd</w:instrText>
          </w:r>
          <w:r>
            <w:instrText xml:space="preserve">W1lcmljIjpmYWxzZSwiTnVtYmVyaW5nVHlwZSI6MCwiTnVtZXJhbFN5c3RlbSI6MH0sIk51bWJlcmluZ1R5cGUiOjAsIk51bWVyYWxTeXN0ZW0iOjAsIk9yaWdpbmFsU3RyaW5nIjoiMjM5IiwiU3RhcnRQYWdlIjp7IiRpZCI6IjUiLCIkdHlwZSI6IlN3aXNzQWNhZGVtaWMuUGFnZU51bWJlciwgU3dpc3NBY2FkZW1pYyIsIklzRnVsbHlOd</w:instrText>
          </w:r>
          <w:r>
            <w:instrText xml:space="preserve">W1lcmljIjp0cnVlLCJOdW1iZXIiOjIzOSwiTnVtYmVyaW5nVHlwZSI6MCwiTnVtZXJhbFN5c3RlbSI6MCwiT3JpZ2luYWxTdHJpbmciOiIyMzkiLCJQcmV0dHlTdHJpbmciOiIyMzkifX0sIlJlZmVyZW5jZSI6eyIkaWQiOiI2IiwiJHR5cGUiOiJTd2lzc0FjYWRlbWljLkNpdGF2aS5SZWZlcmVuY2UsIFN3aXNzQWNhZGVtaWMuQ2l0YXZpI</w:instrText>
          </w:r>
          <w:r>
            <w:instrText xml:space="preserve">iwiQWJzdHJhY3RDb21wbGV4aXR5IjowLCJBYnN0cmFjdFNvdXJjZVRleHRGb3JtYXQiOjAsIkF1dGhvcnMiOlt7IiRpZCI6IjciLCIkdHlwZSI6IlN3aXNzQWNhZGVtaWMuQ2l0YXZpLlBlcnNvbiwgU3dpc3NBY2FkZW1pYy5DaXRhdmkiLCJGaXJzdE5hbWUiOiJNYXR0aGlhcy1XLiIsIkxhc3ROYW1lIjoiU3RvZXR6ZXIiLCJQcm90ZWN0Z</w:instrText>
          </w:r>
          <w:r>
            <w:instrText xml:space="preserve">WQiOmZhbHNlLCJTZXgiOjAsIkNyZWF0ZWRCeSI6Il9IUCIsIkNyZWF0ZWRPbiI6IjIwMjEtMTAtMDVUMTk6NTQ6MjYiLCJNb2RpZmllZEJ5IjoiX0hQIiwiSWQiOiJlNGRlMDVmYi05M2NkLTQ4NzUtODNkMi1lMTQyYTM3NmE4MjMiLCJNb2RpZmllZE9uIjoiMjAyMS0xMC0wNVQxOTo1NDoyNiIsIlByb2plY3QiOnsiJGlkIjoiOCIsIiR0e</w:instrText>
          </w:r>
          <w:r>
            <w:instrText xml:space="preserve">XBlIjoiU3dpc3NBY2FkZW1pYy5DaXRhdmkuUHJvamVjdCwgU3dpc3NBY2FkZW1pYy5DaXRhdmkifX1dLCJDaXRhdGlvbktleVVwZGF0ZVR5cGUiOjAsIkNvbGxhYm9yYXRvcnMiOltdLCJEYXRlIjoiMDUuMTAuMjAyMSIsIkVkaXRvcnMiOltdLCJFdmFsdWF0aW9uQ29tcGxleGl0eSI6MCwiRXZhbHVhdGlvblNvdXJjZVRleHRGb3JtYXQiO</w:instrText>
          </w:r>
          <w:r>
            <w:instrText xml:space="preserve">jAsIkdyb3VwcyI6W10sIkhhc0xhYmVsMSI6ZmFsc2UsIkhhc0xhYmVsMiI6ZmFsc2UsIktleXdvcmRzIjpbXSwiTG9jYXRpb25zIjpbeyIkaWQiOiI5IiwiJHR5cGUiOiJTd2lzc0FjYWRlbWljLkNpdGF2aS5Mb2NhdGlvbiwgU3dpc3NBY2FkZW1pYy5DaXRhdmkiLCJBZGRyZXNzIjp7IiRpZCI6IjEwIiwiJHR5cGUiOiJTd2lzc0FjYWRlb</w:instrText>
          </w:r>
          <w:r>
            <w:instrText xml:space="preserve">WljLkNpdGF2aS5MaW5rZWRSZXNvdXJjZSwgU3dpc3NBY2FkZW1pYy5DaXRhdmkiLCJMaW5rZWRSZXNvdXJjZVR5cGUiOjUsIk9yaWdpbmFsU3RyaW5nIjoiaHR0cHM6Ly9saW5rLnNwcmluZ2VyLmNvbS9ib29rLzEwLjEwMDclMkY5NzgtMy02NjItNjE0MzgtOSIsIlVyaVN0cmluZyI6Imh0dHBzOi8vbGluay5zcHJpbmdlci5jb20vYm9va</w:instrText>
          </w:r>
          <w:r>
            <w:instrText xml:space="preserve">y8xMC4xMDA3JTJGOTc4LTMtNjYyLTYxNDM4LTkiLCJMaW5rZWRSZXNvdXJjZVN0YXR1cyI6OCwiUHJvcGVydGllcyI6eyIkaWQiOiIxM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xLCJDcmVhdGVkQnkiOiJfSFAiL</w:instrText>
          </w:r>
          <w:r>
            <w:instrText xml:space="preserve">CJDcmVhdGVkT24iOiIyMDIxLTEwLTA1VDE5OjUzOjQ0IiwiTW9kaWZpZWRCeSI6Il9IUCIsIklkIjoiYTJkN2E4NTAtNjA0NC00N2Y1LWI1NjgtYWM3ZTM3OGJmN2YzIiwiTW9kaWZpZWRPbiI6IjIwMjEtMTAtMDVUMTk6NTM6NTciLCJQcm9qZWN0Ijp7IiRyZWYiOiI4In19XSwiT3JnYW5pemF0aW9ucyI6W10sIk90aGVyc0ludm9sdmVkI</w:instrText>
          </w:r>
          <w:r>
            <w:instrText xml:space="preserve">jpbXSwiUGxhY2VPZlB1YmxpY2F0aW9uIjoiQmVybGluIiwiUHVibGlzaGVycyI6W3siJGlkIjoiMTIiLCIkdHlwZSI6IlN3aXNzQWNhZGVtaWMuQ2l0YXZpLlB1Ymxpc2hlciwgU3dpc3NBY2FkZW1pYy5DaXRhdmkiLCJOYW1lIjoiU3ByaW5nZXJHYWJsZXIiLCJQcm90ZWN0ZWQiOmZhbHNlLCJDcmVhdGVkQnkiOiJfSFAiLCJDcmVhdGVkT</w:instrText>
          </w:r>
          <w:r>
            <w:instrText xml:space="preserve">24iOiIyMDIxLTEwLTA1VDE5OjU3OjIyIiwiTW9kaWZpZWRCeSI6Il9IUCIsIklkIjoiNTM2MGMxOWItNzNkOC00MzU1LWJmYzktZDQzNjFiZWE2ZTI5IiwiTW9kaWZpZWRPbiI6IjIwMjEtMTAtMDVUMTk6NTc6MjIiLCJQcm9qZWN0Ijp7IiRyZWYiOiI4In19XSwiUXVvdGF0aW9ucyI6W10sIlJhdGluZyI6MCwiUmVmZXJlbmNlVHlwZSI6I</w:instrText>
          </w:r>
          <w:r>
            <w:instrText xml:space="preserve">kJvb2siLCJTaG9ydFRpdGxlIjoiU3RvZXR6ZXIgMjAyMCDigJMgUmVncmVzc2lvbnNhbmFseXNlIGluIGRlciBlbXBpcmlzY2hlbiBXaXJ0c2NoYWZ0cyIsIlNob3J0VGl0bGVVcGRhdGVUeXBlIjowLCJTb3VyY2VPZkJpYmxpb2dyYXBoaWNJbmZvcm1hdGlvbiI6Imxpbmsuc3ByaW5nZXIuY29tIiwiU3RhdGljSWRzIjpbIjMyMjYxMDU4L</w:instrText>
          </w:r>
          <w:r>
            <w:instrText xml:space="preserve">TlhODktNDIyNS05YzFlLTVkZWE3M2FkMjJkZSJdLCJTdWJ0aXRsZSI6IktvbXBsZXhlIFZlcmZhaHJlbiIsIlRhYmxlT2ZDb250ZW50c0NvbXBsZXhpdHkiOjAsIlRhYmxlT2ZDb250ZW50c1NvdXJjZVRleHRGb3JtYXQiOjAsIlRhc2tzIjpbXSwiVGl0bGUiOiJSZWdyZXNzaW9uc2FuYWx5c2UgaW4gZGVyIGVtcGlyaXNjaGVuIFdpcnRzY</w:instrText>
          </w:r>
          <w:r>
            <w:instrText xml:space="preserve">2hhZnRzLSB1bmQgU296aWFsZm9yc2NodW5nIEJhbmQgMiIsIlRyYW5zbGF0b3JzIjpbXSwiWWVhciI6IjIwMjAiLCJZZWFyUmVzb2x2ZWQiOiIyMDIwIiwiQ3JlYXRlZEJ5IjoiX0hQIiwiQ3JlYXRlZE9uIjoiMjAyMS0xMC0wNVQxOTo1Mzo0NCIsIk1vZGlmaWVkQnkiOiJfSFAiLCJJZCI6IjRjMjY5Nzk0LWNjMGMtNDJhYS05NDdiLTZlZ</w:instrText>
          </w:r>
          <w:r>
            <w:instrText xml:space="preserve">jU0OWZlNzg5YiIsIk1vZGlmaWVkT24iOiIyMDIxLTEwLTA1VDE5OjU3OjIyIiwiUHJvamVjdCI6eyIkcmVmIjoiOCJ9fSwiVXNlTnVtYmVyaW5nVHlwZU9mUGFyZW50RG9jdW1lbnQiOmZhbHNlfV0sIkZvcm1hdHRlZFRleHQiOnsiJGlkIjoiMTMiLCJDb3VudCI6MSwiVGV4dFVuaXRzIjpbeyIkaWQiOiIxNCIsIkZvbnRTdHlsZSI6eyIka</w:instrText>
          </w:r>
          <w:r>
            <w:instrText xml:space="preserve">WQiOiIxNSIsIk5ldXRyYWwiOnRydWV9LCJSZWFkaW5nT3JkZXIiOjEsIlRleHQiOiIoU3RvZXR6ZXIgMjAyMCwgMjM5KSJ9XX0sIlRhZyI6IkNpdGF2aVBsYWNlaG9sZGVyIzc4MzhmNDY0LTAyMWQtNDViZC1iYzdiLWU0Nzc2ODc5ZjY5ZCIsIlRleHQiOiIoU3RvZXR6ZXIgMjAyMCwgMjM5KSIsIldBSVZlcnNpb24iOiI2LjEwLjAuMCJ9}</w:instrText>
          </w:r>
          <w:r>
            <w:fldChar w:fldCharType="separate"/>
          </w:r>
          <w:r>
            <w:t xml:space="preserve">(vgl. Stoetzer 2020, 239)</w:t>
          </w:r>
          <w:r>
            <w:fldChar w:fldCharType="end"/>
          </w:r>
        </w:sdtContent>
      </w:sdt>
      <w:r>
        <w:t xml:space="preserve">.</w:t>
      </w:r>
      <w:r>
        <w:t xml:space="preserve"> Ein großer Vorteil von FE-Modellen ist, dass die unbeobachtete Heterogenität eliminiert werden kann. Aus diesem Grund werden die </w:t>
      </w:r>
      <w:r>
        <w:t xml:space="preserve">gepoolte </w:t>
      </w:r>
      <w:r>
        <w:t xml:space="preserve">OLS-Regressionsergebnisse durch die FE-Modelle auf ihre Robustheit getestet (siehe Kapitel </w:t>
      </w:r>
      <w:r>
        <w:fldChar w:fldCharType="begin"/>
      </w:r>
      <w:r>
        <w:instrText xml:space="preserve"> REF _Ref85470834 \r \h </w:instrText>
      </w:r>
      <w:r>
        <w:instrText xml:space="preserve"> \* MERGEFORMAT </w:instrText>
      </w:r>
      <w:r>
        <w:fldChar w:fldCharType="separate"/>
      </w:r>
      <w:r>
        <w:t xml:space="preserve">5.3</w:t>
      </w:r>
      <w:r>
        <w:fldChar w:fldCharType="end"/>
      </w:r>
      <w:r>
        <w:t xml:space="preserve">).</w:t>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192" w:name="_Toc73557662"/>
      <w:r/>
      <w:bookmarkStart w:id="193" w:name="_Toc73568400"/>
      <w:r/>
      <w:bookmarkStart w:id="194" w:name="_Ref85717455"/>
      <w:r/>
      <w:bookmarkStart w:id="195" w:name="_Toc85823702"/>
      <w:r/>
      <w:bookmarkStart w:id="196" w:name="_Toc86077565"/>
      <w:r/>
      <w:bookmarkStart w:id="197" w:name="_Toc86090027"/>
      <w:r/>
      <w:bookmarkStart w:id="198" w:name="_Toc86691143"/>
      <w:r/>
      <w:bookmarkStart w:id="199" w:name="_Toc86691185"/>
      <w:r/>
      <w:bookmarkStart w:id="200" w:name="_Toc86918767"/>
      <w:r>
        <w:rPr>
          <w:rFonts w:ascii="Times New Roman" w:hAnsi="Times New Roman" w:cs="Times New Roman"/>
          <w:b/>
          <w:bCs/>
          <w:color w:val="auto"/>
        </w:rPr>
        <w:t xml:space="preserve">Ergebnisse</w:t>
      </w:r>
      <w:bookmarkEnd w:id="192"/>
      <w:r/>
      <w:bookmarkEnd w:id="193"/>
      <w:r/>
      <w:bookmarkEnd w:id="194"/>
      <w:r/>
      <w:bookmarkEnd w:id="195"/>
      <w:r/>
      <w:bookmarkEnd w:id="196"/>
      <w:r/>
      <w:bookmarkEnd w:id="197"/>
      <w:r/>
      <w:bookmarkEnd w:id="198"/>
      <w:r/>
      <w:bookmarkEnd w:id="199"/>
      <w:r/>
      <w:bookmarkEnd w:id="200"/>
      <w:r>
        <w:rPr>
          <w:rFonts w:ascii="Times New Roman" w:hAnsi="Times New Roman" w:cs="Times New Roman"/>
          <w:b/>
          <w:bCs/>
          <w:color w:val="auto"/>
        </w:rPr>
        <w:t xml:space="preserve"> </w:t>
      </w:r>
      <w:r>
        <w:rPr>
          <w:rFonts w:ascii="Times New Roman" w:hAnsi="Times New Roman" w:cs="Times New Roman"/>
          <w:b/>
          <w:bCs/>
          <w:color w:val="auto"/>
        </w:rPr>
      </w:r>
    </w:p>
    <w:p>
      <w:pPr>
        <w:pBdr/>
        <w:spacing w:after="240" w:line="360" w:lineRule="auto"/>
        <w:ind/>
        <w:jc w:val="both"/>
        <w:rPr/>
      </w:pPr>
      <w:r>
        <w:t xml:space="preserve">I</w:t>
      </w:r>
      <w:r>
        <w:t xml:space="preserve">n</w:t>
      </w:r>
      <w:r>
        <w:t xml:space="preserve"> Kapitel</w:t>
      </w:r>
      <w:r>
        <w:t xml:space="preserve"> </w:t>
      </w:r>
      <w:r>
        <w:fldChar w:fldCharType="begin"/>
      </w:r>
      <w:r>
        <w:instrText xml:space="preserve"> REF _Ref85468888 \r \h </w:instrText>
      </w:r>
      <w:r>
        <w:instrText xml:space="preserve"> \* MERGEFORMAT </w:instrText>
      </w:r>
      <w:r>
        <w:fldChar w:fldCharType="separate"/>
      </w:r>
      <w:r>
        <w:t xml:space="preserve">5.1</w:t>
      </w:r>
      <w:r>
        <w:fldChar w:fldCharType="end"/>
      </w:r>
      <w:r>
        <w:t xml:space="preserve"> werden die</w:t>
      </w:r>
      <w:r>
        <w:t xml:space="preserve"> deskriptiven</w:t>
      </w:r>
      <w:r>
        <w:t xml:space="preserve"> Ergebnisse der </w:t>
      </w:r>
      <w:r>
        <w:t xml:space="preserve">Untersuchung</w:t>
      </w:r>
      <w:r>
        <w:t xml:space="preserve"> vorgestellt.</w:t>
      </w:r>
      <w:r>
        <w:t xml:space="preserve"> Zu</w:t>
      </w:r>
      <w:r>
        <w:t xml:space="preserve"> Beginn des Kapitels</w:t>
      </w:r>
      <w:r>
        <w:t xml:space="preserve"> wird die Entwicklung der Partnerschaften </w:t>
      </w:r>
      <w:r>
        <w:t xml:space="preserve">und </w:t>
      </w:r>
      <w:r>
        <w:t xml:space="preserve">der Distanzen dargestellt. An der univariaten Beschreibung </w:t>
      </w:r>
      <w:r>
        <w:t xml:space="preserve">der Distanzen </w:t>
      </w:r>
      <w:r>
        <w:t xml:space="preserve">anknüpfend</w:t>
      </w:r>
      <w:r>
        <w:t xml:space="preserve"> </w:t>
      </w:r>
      <w:r>
        <w:t xml:space="preserve">findet eine bivariate Beschreibung statt. </w:t>
      </w:r>
      <w:r>
        <w:t xml:space="preserve">Anschließend werden in Kapitel </w:t>
      </w:r>
      <w:r>
        <w:fldChar w:fldCharType="begin"/>
      </w:r>
      <w:r>
        <w:instrText xml:space="preserve"> REF _Ref85470541 \r \h </w:instrText>
      </w:r>
      <w:r>
        <w:instrText xml:space="preserve"> \* MERGEFORMAT </w:instrText>
      </w:r>
      <w:r>
        <w:fldChar w:fldCharType="separate"/>
      </w:r>
      <w:r>
        <w:t xml:space="preserve">5.2</w:t>
      </w:r>
      <w:r>
        <w:fldChar w:fldCharType="end"/>
      </w:r>
      <w:r>
        <w:rPr>
          <w:color w:val="ff0000"/>
        </w:rPr>
        <w:t xml:space="preserve"> </w:t>
      </w:r>
      <w:r>
        <w:t xml:space="preserve">die </w:t>
      </w:r>
      <w:r>
        <w:t xml:space="preserve">OLS-</w:t>
      </w:r>
      <w:r>
        <w:t xml:space="preserve">Regressionsergebnisse vorgestellt. </w:t>
      </w:r>
      <w:r>
        <w:t xml:space="preserve">Wie in Kapitel </w:t>
      </w:r>
      <w:r>
        <w:fldChar w:fldCharType="begin"/>
      </w:r>
      <w:r>
        <w:instrText xml:space="preserve"> REF _Ref85468495 \r \h </w:instrText>
      </w:r>
      <w:r>
        <w:instrText xml:space="preserve"> \* MERGEFORMAT </w:instrText>
      </w:r>
      <w:r>
        <w:fldChar w:fldCharType="separate"/>
      </w:r>
      <w:r>
        <w:t xml:space="preserve">3.2.2</w:t>
      </w:r>
      <w:r>
        <w:fldChar w:fldCharType="end"/>
      </w:r>
      <w:r>
        <w:t xml:space="preserve"> beschrieben, werden </w:t>
      </w:r>
      <w:r>
        <w:t xml:space="preserve">die Ergebnisse </w:t>
      </w:r>
      <w:r>
        <w:t xml:space="preserve">getrennt </w:t>
      </w:r>
      <w:r>
        <w:t xml:space="preserve">nach Geschlecht vorgestellt. Dazu behandelt </w:t>
      </w:r>
      <w:r>
        <w:t xml:space="preserve">Kapitel </w:t>
      </w:r>
      <w:r>
        <w:fldChar w:fldCharType="begin"/>
      </w:r>
      <w:r>
        <w:instrText xml:space="preserve"> REF _Ref85470770 \r \h </w:instrText>
      </w:r>
      <w:r>
        <w:instrText xml:space="preserve"> \* MERGEFORMAT </w:instrText>
      </w:r>
      <w:r>
        <w:fldChar w:fldCharType="separate"/>
      </w:r>
      <w:r>
        <w:t xml:space="preserve">5.2.1</w:t>
      </w:r>
      <w:r>
        <w:fldChar w:fldCharType="end"/>
      </w:r>
      <w:r>
        <w:t xml:space="preserve"> </w:t>
      </w:r>
      <w:r>
        <w:t xml:space="preserve">die Regressionsergebnisse für die Frauen </w:t>
      </w:r>
      <w:r>
        <w:t xml:space="preserve">und </w:t>
      </w:r>
      <w:r>
        <w:fldChar w:fldCharType="begin"/>
      </w:r>
      <w:r>
        <w:instrText xml:space="preserve"> REF _Ref85470764 \r \h </w:instrText>
      </w:r>
      <w:r>
        <w:instrText xml:space="preserve"> \* MERGEFORMAT </w:instrText>
      </w:r>
      <w:r>
        <w:fldChar w:fldCharType="separate"/>
      </w:r>
      <w:r>
        <w:t xml:space="preserve">5.2.2</w:t>
      </w:r>
      <w:r>
        <w:fldChar w:fldCharType="end"/>
      </w:r>
      <w:r>
        <w:t xml:space="preserve"> für die Männer</w:t>
      </w:r>
      <w:r>
        <w:t xml:space="preserve">. Das Kapitel </w:t>
      </w:r>
      <w:r>
        <w:fldChar w:fldCharType="begin"/>
      </w:r>
      <w:r>
        <w:instrText xml:space="preserve"> REF _Ref85470834 \r \h </w:instrText>
      </w:r>
      <w:r>
        <w:instrText xml:space="preserve"> \* MERGEFORMAT </w:instrText>
      </w:r>
      <w:r>
        <w:fldChar w:fldCharType="separate"/>
      </w:r>
      <w:r>
        <w:t xml:space="preserve">5.3</w:t>
      </w:r>
      <w:r>
        <w:fldChar w:fldCharType="end"/>
      </w:r>
      <w:r>
        <w:rPr>
          <w:color w:val="ff0000"/>
        </w:rPr>
        <w:t xml:space="preserve"> </w:t>
      </w:r>
      <w:r>
        <w:t xml:space="preserve">kontrolliert die Ergebnisse der</w:t>
      </w:r>
      <w:r>
        <w:t xml:space="preserve"> gepoolten</w:t>
      </w:r>
      <w:r>
        <w:t xml:space="preserve"> OLS-Regression aus dem Kapitel </w:t>
      </w:r>
      <w:r>
        <w:fldChar w:fldCharType="begin"/>
      </w:r>
      <w:r>
        <w:instrText xml:space="preserve"> REF _Ref85470541 \r \h </w:instrText>
      </w:r>
      <w:r>
        <w:instrText xml:space="preserve"> \* MERGEFORMAT </w:instrText>
      </w:r>
      <w:r>
        <w:fldChar w:fldCharType="separate"/>
      </w:r>
      <w:r>
        <w:t xml:space="preserve">5.2</w:t>
      </w:r>
      <w:r>
        <w:fldChar w:fldCharType="end"/>
      </w:r>
      <w:r>
        <w:t xml:space="preserve"> </w:t>
      </w:r>
      <w:r>
        <w:t xml:space="preserve">durch</w:t>
      </w:r>
      <w:r>
        <w:t xml:space="preserve"> Fixed-Effect</w:t>
      </w:r>
      <w:r>
        <w:t xml:space="preserve">s</w:t>
      </w:r>
      <w:r>
        <w:t xml:space="preserve">-</w:t>
      </w:r>
      <w:r>
        <w:t xml:space="preserve">Modell</w:t>
      </w:r>
      <w:r>
        <w:t xml:space="preserve">e</w:t>
      </w:r>
      <w:r>
        <w:t xml:space="preserve">. </w:t>
      </w:r>
      <w:r>
        <w:t xml:space="preserve">Diese </w:t>
      </w:r>
      <w:r>
        <w:t xml:space="preserve">werden</w:t>
      </w:r>
      <w:r>
        <w:t xml:space="preserve"> ebenfalls nach Geschlecht berechnet. </w:t>
      </w:r>
      <w:r>
        <w:t xml:space="preserve">Kapitel 5.3.1 geht dabei auf die Ergebnisse für die Frauen und 5.3.2 auf die Ergebnisse der Männer ein. </w:t>
      </w:r>
      <w:r>
        <w:t xml:space="preserve">Auf Grundlage dessen kann diskutiert werden, welche </w:t>
      </w:r>
      <w:r>
        <w:t xml:space="preserve">methodische Untersuchung</w:t>
      </w:r>
      <w:r>
        <w:t xml:space="preserve"> für die Beantwortung der Fragestellung besser </w:t>
      </w:r>
      <w:r>
        <w:t xml:space="preserve">geeignet ist</w:t>
      </w:r>
      <w:r>
        <w:t xml:space="preserve">.</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201" w:name="_Ref85468888"/>
      <w:r/>
      <w:bookmarkStart w:id="202" w:name="_Toc85823703"/>
      <w:r/>
      <w:bookmarkStart w:id="203" w:name="_Toc86077566"/>
      <w:r/>
      <w:bookmarkStart w:id="204" w:name="_Toc86090028"/>
      <w:r/>
      <w:bookmarkStart w:id="205" w:name="_Toc86691144"/>
      <w:r/>
      <w:bookmarkStart w:id="206" w:name="_Toc86691186"/>
      <w:r/>
      <w:bookmarkStart w:id="207" w:name="_Toc86918768"/>
      <w:r/>
      <w:bookmarkStart w:id="208" w:name="_Hlk73792327"/>
      <w:r>
        <w:rPr>
          <w:rFonts w:ascii="Times New Roman" w:hAnsi="Times New Roman" w:cs="Times New Roman"/>
          <w:b/>
          <w:bCs/>
          <w:color w:val="auto"/>
        </w:rPr>
        <w:t xml:space="preserve">Deskriptive Ergebnisse</w:t>
      </w:r>
      <w:bookmarkEnd w:id="201"/>
      <w:r/>
      <w:bookmarkEnd w:id="202"/>
      <w:r/>
      <w:bookmarkEnd w:id="203"/>
      <w:r/>
      <w:bookmarkEnd w:id="204"/>
      <w:r/>
      <w:bookmarkEnd w:id="205"/>
      <w:r/>
      <w:bookmarkEnd w:id="206"/>
      <w:r/>
      <w:bookmarkEnd w:id="207"/>
      <w:r/>
      <w:r>
        <w:rPr>
          <w:rFonts w:ascii="Times New Roman" w:hAnsi="Times New Roman" w:cs="Times New Roman"/>
          <w:b/>
          <w:bCs/>
          <w:color w:val="auto"/>
        </w:rPr>
      </w:r>
    </w:p>
    <w:p>
      <w:pPr>
        <w:pBdr/>
        <w:spacing w:after="240" w:line="360" w:lineRule="auto"/>
        <w:ind/>
        <w:jc w:val="both"/>
        <w:rPr/>
      </w:pPr>
      <w:r>
        <w:t xml:space="preserve">Die </w:t>
      </w:r>
      <w:r>
        <w:rPr>
          <w:color w:val="ff0000"/>
        </w:rPr>
        <w:fldChar w:fldCharType="begin"/>
      </w:r>
      <w:r>
        <w:rPr>
          <w:color w:val="ff0000"/>
        </w:rPr>
        <w:instrText xml:space="preserve"> REF _Ref86056722 \h  \* MERGEFORMAT </w:instrText>
      </w:r>
      <w:r>
        <w:rPr>
          <w:color w:val="ff0000"/>
        </w:rPr>
        <w:fldChar w:fldCharType="separate"/>
      </w:r>
      <w:r>
        <w:rPr>
          <w:bCs/>
        </w:rPr>
        <w:t xml:space="preserve">Abbildung</w:t>
      </w:r>
      <w:r>
        <w:rPr>
          <w:b/>
        </w:rPr>
        <w:t xml:space="preserve"> </w:t>
      </w:r>
      <w:r>
        <w:rPr>
          <w:bCs/>
        </w:rPr>
        <w:t xml:space="preserve">1</w:t>
      </w:r>
      <w:r>
        <w:rPr>
          <w:color w:val="ff0000"/>
        </w:rPr>
        <w:fldChar w:fldCharType="end"/>
      </w:r>
      <w:r>
        <w:rPr>
          <w:color w:val="ff0000"/>
        </w:rPr>
        <w:t xml:space="preserve"> </w:t>
      </w:r>
      <w:r>
        <w:t xml:space="preserve">zeigt die Entwicklung der relativen Häufigkeiten der Partnerschaften </w:t>
      </w:r>
      <w:r>
        <w:t xml:space="preserve">von 2009 bis 2018</w:t>
      </w:r>
      <w:r>
        <w:t xml:space="preserve">. In dem </w:t>
      </w:r>
      <w:r>
        <w:t xml:space="preserve">Z</w:t>
      </w:r>
      <w:r>
        <w:t xml:space="preserve">eitraum sind insgesamt 1</w:t>
      </w:r>
      <w:r>
        <w:t xml:space="preserve">.</w:t>
      </w:r>
      <w:r>
        <w:t xml:space="preserve">981 Partnerschaften </w:t>
      </w:r>
      <w:r>
        <w:t xml:space="preserve">beobachtet worden. Davon sind </w:t>
      </w:r>
      <w:r>
        <w:t xml:space="preserve">32</w:t>
      </w:r>
      <w:r>
        <w:t xml:space="preserve">5</w:t>
      </w:r>
      <w:r>
        <w:t xml:space="preserve"> (</w:t>
      </w:r>
      <w:r>
        <w:t xml:space="preserve">16,4</w:t>
      </w:r>
      <w:r>
        <w:t xml:space="preserve"> %) </w:t>
      </w:r>
      <w:r>
        <w:t xml:space="preserve">Partnerschaften</w:t>
      </w:r>
      <w:r>
        <w:t xml:space="preserve"> </w:t>
      </w:r>
      <w:r>
        <w:t xml:space="preserve">online</w:t>
      </w:r>
      <w:r>
        <w:t xml:space="preserve"> und 1</w:t>
      </w:r>
      <w:r>
        <w:t xml:space="preserve">.</w:t>
      </w:r>
      <w:r>
        <w:t xml:space="preserve">656</w:t>
      </w:r>
      <w:r>
        <w:t xml:space="preserve"> (</w:t>
      </w:r>
      <w:r>
        <w:t xml:space="preserve">83,6</w:t>
      </w:r>
      <w:r>
        <w:t xml:space="preserve"> %) </w:t>
      </w:r>
      <w:r>
        <w:t xml:space="preserve">Partnerschaften </w:t>
      </w:r>
      <w:r>
        <w:t xml:space="preserve">offline</w:t>
      </w:r>
      <w:r>
        <w:t xml:space="preserve"> </w:t>
      </w:r>
      <w:r>
        <w:t xml:space="preserve">entstanden</w:t>
      </w:r>
      <w:r>
        <w:t xml:space="preserve">. Zu Beginn des Untersuchungszeitraumes </w:t>
      </w:r>
      <w:r>
        <w:t xml:space="preserve">im Jahr 2009 </w:t>
      </w:r>
      <w:r>
        <w:t xml:space="preserve">(Welle </w:t>
      </w:r>
      <w:r>
        <w:t xml:space="preserve">2</w:t>
      </w:r>
      <w:r>
        <w:t xml:space="preserve">) haben sich 2</w:t>
      </w:r>
      <w:r>
        <w:t xml:space="preserve">34</w:t>
      </w:r>
      <w:r>
        <w:t xml:space="preserve"> Paare offline kennengelernt und am Ende </w:t>
      </w:r>
      <w:r>
        <w:t xml:space="preserve">des Untersuchungszeitraumes im Jahr 201</w:t>
      </w:r>
      <w:r>
        <w:t xml:space="preserve">8</w:t>
      </w:r>
      <w:r>
        <w:t xml:space="preserve"> (Welle 11)</w:t>
      </w:r>
      <w:r>
        <w:t xml:space="preserve"> </w:t>
      </w:r>
      <w:r>
        <w:t xml:space="preserve">1</w:t>
      </w:r>
      <w:r>
        <w:t xml:space="preserve">02</w:t>
      </w:r>
      <w:r>
        <w:t xml:space="preserve"> Paare.</w:t>
      </w:r>
      <w:r>
        <w:t xml:space="preserve"> 2009 stellt das Jahr mit den meisten </w:t>
      </w:r>
      <w:r>
        <w:t xml:space="preserve">offline </w:t>
      </w:r>
      <w:r>
        <w:t xml:space="preserve">neu geschlossenen Partnerschaften dar</w:t>
      </w:r>
      <w:r>
        <w:t xml:space="preserve">.</w:t>
      </w:r>
      <w:r>
        <w:t xml:space="preserve"> </w:t>
      </w:r>
      <w:r>
        <w:t xml:space="preserve">Online initiierte Partnerschaften wurden </w:t>
      </w:r>
      <w:r>
        <w:t xml:space="preserve">hingegen </w:t>
      </w:r>
      <w:r>
        <w:t xml:space="preserve">nur</w:t>
      </w:r>
      <w:r>
        <w:t xml:space="preserve"> wenig beobachtet. So bildeten sich </w:t>
      </w:r>
      <w:r>
        <w:t xml:space="preserve">20</w:t>
      </w:r>
      <w:r>
        <w:t xml:space="preserve">09</w:t>
      </w:r>
      <w:r>
        <w:t xml:space="preserve"> </w:t>
      </w:r>
      <w:r>
        <w:t xml:space="preserve">36</w:t>
      </w:r>
      <w:r>
        <w:t xml:space="preserve"> und 201</w:t>
      </w:r>
      <w:r>
        <w:t xml:space="preserve">8</w:t>
      </w:r>
      <w:r>
        <w:t xml:space="preserve"> </w:t>
      </w:r>
      <w:r>
        <w:t xml:space="preserve">28</w:t>
      </w:r>
      <w:r>
        <w:t xml:space="preserve"> Partnerschaften im Online-Kontext. </w:t>
      </w:r>
      <w:r>
        <w:t xml:space="preserve">Die meisten online initiierten Partnerschaften entstanden </w:t>
      </w:r>
      <w:r>
        <w:t xml:space="preserve">mit 40 Beobachtungen </w:t>
      </w:r>
      <w:r>
        <w:t xml:space="preserve">im Jahr 2014 (Welle 7). </w:t>
      </w:r>
      <w:r>
        <w:t xml:space="preserve">N</w:t>
      </w:r>
      <w:r>
        <w:t xml:space="preserve">ach einem </w:t>
      </w:r>
      <w:r>
        <w:t xml:space="preserve">stabilen</w:t>
      </w:r>
      <w:r>
        <w:t xml:space="preserve"> prozentualen</w:t>
      </w:r>
      <w:r>
        <w:t xml:space="preserve"> Anteil der online initiierten Partnerschaften in den ersten fünf Jahren steigt</w:t>
      </w:r>
      <w:r>
        <w:t xml:space="preserve"> </w:t>
      </w:r>
      <w:r>
        <w:t xml:space="preserve">seit 2013 </w:t>
      </w:r>
      <w:r>
        <w:t xml:space="preserve">der Anteil </w:t>
      </w:r>
      <w:r>
        <w:t xml:space="preserve">dieser</w:t>
      </w:r>
      <w:r>
        <w:t xml:space="preserve"> </w:t>
      </w:r>
      <w:r>
        <w:t xml:space="preserve">Partnerschaften</w:t>
      </w:r>
      <w:r>
        <w:t xml:space="preserve">. </w:t>
      </w:r>
      <w:r>
        <w:t xml:space="preserve">Der</w:t>
      </w:r>
      <w:r>
        <w:t xml:space="preserve"> relative Anteil der online initiierten Partnerschaften </w:t>
      </w:r>
      <w:r>
        <w:t xml:space="preserve">steigt </w:t>
      </w:r>
      <w:r>
        <w:t xml:space="preserve">über die Zeit</w:t>
      </w:r>
      <w:r>
        <w:t xml:space="preserve"> auf knapp über 20 %</w:t>
      </w:r>
      <w:r>
        <w:t xml:space="preserve">. </w:t>
      </w:r>
      <w:r>
        <w:t xml:space="preserve">Detailliertere Angaben zu den relativen und absoluten Häufigkeiten der neu geschlossenen Partnerschaften befinden sich im Anhang (</w:t>
      </w:r>
      <w:r>
        <w:fldChar w:fldCharType="begin"/>
      </w:r>
      <w:r>
        <w:instrText xml:space="preserve"> REF _Ref86595279 \h  \* MERGEFORMAT </w:instrText>
      </w:r>
      <w:r>
        <w:fldChar w:fldCharType="separate"/>
      </w:r>
      <w:r>
        <w:t xml:space="preserve">Tabelle </w:t>
      </w:r>
      <w:r>
        <w:t xml:space="preserve">5</w:t>
      </w:r>
      <w:r>
        <w:fldChar w:fldCharType="end"/>
      </w:r>
      <w:r>
        <w:t xml:space="preserve">).</w:t>
      </w:r>
      <w:r/>
    </w:p>
    <w:p>
      <w:pPr>
        <w:pBdr/>
        <w:spacing w:after="240" w:line="360" w:lineRule="auto"/>
        <w:ind/>
        <w:jc w:val="both"/>
        <w:rPr>
          <w:color w:val="ff0000"/>
        </w:rPr>
      </w:pPr>
      <w:r>
        <w:t xml:space="preserve">Anders als es </w:t>
      </w:r>
      <w:sdt>
        <w:sdtPr>
          <w:alias w:val="To edit, see citavi.com/edit"/>
          <w15:appearance w15:val="boundingBox"/>
          <w:id w:val="2060667769"/>
          <w:placeholder>
            <w:docPart w:val="2AFF645BB64B4465AAF052D6513905CF"/>
          </w:placeholder>
          <w:tag w:val="CitaviPlaceholder#b64fe374-8051-4a52-8000-6e3544af1af8"/>
          <w:rPr/>
        </w:sdtPr>
        <w:sdtContent>
          <w:r>
            <w:fldChar w:fldCharType="begin"/>
          </w:r>
          <w:r>
            <w:instrText xml:space="preserve">ADDIN CitaviPlaceholder{eyIkaWQiOiIxIiwiJHR5c</w:instrText>
          </w:r>
          <w:r>
            <w:instrText xml:space="preserve">GUiOiJTd2lzc0FjYWRlbWljLkNpdGF2aS5DaXRhdGlvbnMuV29yZFBsYWNlaG9sZGVyLCBTd2lzc0FjYWRlbWljLkNpdGF2aSIsIkFzc29jaWF0ZVdpdGhQbGFjZWhvbGRlclRhZyI6IkNpdGF2aVBsYWNlaG9sZGVyIzNmNTNkNDliLTE0OTUtNGNlZS04N2I3LWI2MDY0OTgyMTc2NiIsIkVudHJpZXMiOlt7IiRpZCI6IjIiLCIkdHlwZSI6I</w:instrText>
          </w:r>
          <w:r>
            <w:instrText xml:space="preserve">lN3aXNzQWNhZGVtaWMuQ2l0YXZpLkNpdGF0aW9ucy5Xb3JkUGxhY2Vob2xkZXJFbnRyeSwgU3dpc3NBY2FkZW1pYy5DaXRhdmkiLCJJZCI6IjU2YzBkYmM2LWU0M2YtNDM5Zi1iMjUxLTc0N2I5MGJjNjFhOSIsIlJhbmdlTGVuZ3RoIjoyMCwiUmVmZXJlbmNlSWQiOiI1Zjg3ZWZlYi1lY2RiLTRlYzktOTg0NS01ZTY5Y2YxMTNlZTkiLCJOb</w:instrText>
          </w:r>
          <w:r>
            <w:instrText xml:space="preserve">1BhciI6dHJ1ZSwiUGVyc29uT25seSI6dHJ1ZSwiUmVmZXJlbmNlIjp7IiRpZCI6IjMiLCIkdHlwZSI6IlN3aXNzQWNhZGVtaWMuQ2l0YXZpLlJlZmVyZW5jZSwgU3dpc3NBY2FkZW1pYy5DaXRhdmkiLCJBYnN0cmFjdENvbXBsZXhpdHkiOjAsIkFic3RyYWN0U291cmNlVGV4dEZvcm1hdCI6MCwiQXV0aG9ycyI6W3siJGlkIjoiNCIsIiR0e</w:instrText>
          </w:r>
          <w:r>
            <w:instrText xml:space="preserve">XBlIjoiU3dpc3NBY2FkZW1pYy5DaXRhdmkuUGVyc29uLCBTd2lzc0FjYWRlbWljLkNpdGF2aSIsIkZpcnN0TmFtZSI6Ik1pY2hhZWwiLCJMYXN0TmFtZSI6IlJvc2VuZmVsZCIsIk1pZGRsZU5hbWUiOiJKLiIsIlByb3RlY3RlZCI6ZmFsc2UsIlNleCI6MiwiQ3JlYXRlZEJ5IjoiX0xlZW5hIE1hYcOfIiwiQ3JlYXRlZE9uIjoiMjAyMS0wN</w:instrText>
          </w:r>
          <w:r>
            <w:instrText xml:space="preserve">S0wMVQxMDo0MzoyNyIsIk1vZGlmaWVkQnkiOiJfTGVlbmEgTWFhw58iLCJJZCI6ImY5ODM3NTRiLTRlODAtNDI3ZC05NTc3LTAzNTUzMGVmMjcwZSIsIk1vZGlmaWVkT24iOiIyMDIxLTA1LTAxVDEwOjQzOjI3IiwiUHJvamVjdCI6eyIkaWQiOiI1IiwiJHR5cGUiOiJTd2lzc0FjYWRlbWljLkNpdGF2aS5Qcm9qZWN0LCBTd2lzc0FjYWRlb</w:instrText>
          </w:r>
          <w:r>
            <w:instrText xml:space="preserve">WljLkNpdGF2aSJ9fSx7IiRpZCI6IjYiLCIkdHlwZSI6IlN3aXNzQWNhZGVtaWMuQ2l0YXZpLlBlcnNvbiwgU3dpc3NBY2FkZW1pYy5DaXRhdmkiLCJGaXJzdE5hbWUiOiJSZXViZW4iLCJMYXN0TmFtZSI6IlRob21hcyIsIk1pZGRsZU5hbWUiOiJKLiIsIlByb3RlY3RlZCI6ZmFsc2UsIlNleCI6MiwiQ3JlYXRlZEJ5IjoiX0xlZW5hIE1hY</w:instrText>
          </w:r>
          <w:r>
            <w:instrText xml:space="preserve">cOfIiwiQ3JlYXRlZE9uIjoiMjAyMS0wNS0wMVQxMDo0MzoyNyIsIk1vZGlmaWVkQnkiOiJfTGVlbmEgTWFhw58iLCJJZCI6IjYwZjZkZDAyLTQzYTMtNDgzYi05NWQ4LTg0Y2EyNjY3MjBiOSIsIk1vZGlmaWVkT24iOiIyMDIxLTA1LTAxVDEwOjQzOjI3IiwiUHJvamVjdCI6eyIkcmVmIjoiNSJ9fV0sIkNpdGF0aW9uS2V5VXBkYXRlVHlwZ</w:instrText>
          </w:r>
          <w:r>
            <w:instrText xml:space="preserve">SI6MCwiQ29sbGFib3JhdG9ycyI6W10sIkRvaSI6IjEwLjExNzcvMDAwMzEyMjQxMjQ0ODA1MCIsIkVkaXRvcnMiOltdLCJFdmFsdWF0aW9uQ29tcGxleGl0eSI6MCwiRXZhbHVhdGlvblNvdXJjZVRleHRGb3JtYXQiOjAsIkdyb3VwcyI6W10sIkhhc0xhYmVsMSI6ZmFsc2UsIkhhc0xhYmVsMiI6ZmFsc2UsIktleXdvcmRzIjpbXSwiTG9jY</w:instrText>
          </w:r>
          <w:r>
            <w:instrText xml:space="preserve">XRpb25zIjpbeyIkaWQiOiI3IiwiJHR5cGUiOiJTd2lzc0FjYWRlbWljLkNpdGF2aS5Mb2NhdGlvbiwgU3dpc3NBY2FkZW1pYy5DaXRhdmkiLCJBZGRyZXNzIjp7IiRpZCI6IjgiLCIkdHlwZSI6IlN3aXNzQWNhZGVtaWMuQ2l0YXZpLkxpbmtlZFJlc291cmNlLCBTd2lzc0FjYWRlbWljLkNpdGF2aSIsIkxpbmtlZFJlc291cmNlVHlwZSI6N</w:instrText>
          </w:r>
          <w:r>
            <w:instrText xml:space="preserve">SwiT3JpZ2luYWxTdHJpbmciOiIxMC4xMTc3LzAwMDMxMjI0MTI0NDgwNTAiLCJVcmlTdHJpbmciOiJodHRwczovL2RvaS5vcmcvMTAuMTE3Ny8wMDAzMTIyNDEyNDQ4MDUwIiwiTGlua2VkUmVzb3VyY2VTdGF0dXMiOjgsIlByb3BlcnRpZXMiOnsiJGlkIjoiOSIsIiR0eXBlIjoiU3dpc3NBY2FkZW1pYy5DaXRhdmkuTGlua2VkUmVzb3VyY</w:instrText>
          </w:r>
          <w:r>
            <w:instrText xml:space="preserve">2VQcm9wZXJ0aWVzLCBTd2lzc0FjYWRlbWljLkNpdGF2aSJ9LCJTeW5jRm9sZGVyVHlwZSI6MCwiSXNMb2NhbENsb3VkUHJvamVjdEZpbGVMaW5rIjpmYWxzZSwiSXNDbG91ZFJlc3RvcmUiOmZhbHNlLCJJc0Nsb3VkQ29weSI6ZmFsc2UsIkF0dGFjaG1lbnRGb2xkZXJXYXNJbkZhbGxiYWNrTW9kZSI6ZmFsc2V9LCJBbm5vdGF0aW9ucyI6W</w:instrText>
          </w:r>
          <w:r>
            <w:instrText xml:space="preserve">10sIkxvY2F0aW9uVHlwZSI6MCwiTWlycm9yc1JlZmVyZW5jZVByb3BlcnR5SWQiOjEyOCwiQ3JlYXRlZEJ5IjoiX0xlZW5hIE1hYcOfIiwiQ3JlYXRlZE9uIjoiMjAyMS0wNS0wMVQxMDo0MzoyNyIsIk1vZGlmaWVkQnkiOiJfTGVlbmEgTWFhw58iLCJJZCI6ImFlYmZjM2QzLWJkZmYtNGY2MC1hOTI1LWQ3Yjc4MDcwYWI0NSIsIk1vZGlma</w:instrText>
          </w:r>
          <w:r>
            <w:instrText xml:space="preserve">WVkT24iOiIyMDIxLTA1LTAxVDEwOjQzOjI3IiwiUHJvamVjdCI6eyIkcmVmIjoiNSJ9fV0sIk51bWJlciI6IjQiLCJPcmdhbml6YXRpb25zIjpbXSwiT3RoZXJzSW52b2x2ZWQiOltdLCJQYWdlUmFuZ2UiOiI8c3A+XHJcbiAgPG4+NTIzPC9uPlxyXG4gIDxpbj50cnVlPC9pbj5cclxuICA8b3M+NTIzPC9vcz5cclxuICA8cHM+NTIzPC9wc</w:instrText>
          </w:r>
          <w:r>
            <w:instrText xml:space="preserve">z5cclxuPC9zcD5cclxuPGVwPlxyXG4gIDxuPjU0Nzwvbj5cclxuICA8aW4+dHJ1ZTwvaW4+XHJcbiAgPG9zPjU0Nzwvb3M+XHJcbiAgPHBzPjU0NzwvcHM+XHJcbjwvZXA+XHJcbjxvcz41MjMtNTQ3PC9vcz4iLCJQZXJpb2RpY2FsIjp7IiRpZCI6IjEwIiwiJHR5cGUiOiJTd2lzc0FjYWRlbWljLkNpdGF2aS5QZXJpb2RpY2FsLCBTd2lzc</w:instrText>
          </w:r>
          <w:r>
            <w:instrText xml:space="preserve">0FjYWRlbWljLkNpdGF2aSIsIkVpc3NuIjoiMTkzOS04MjcxIiwiSXNzbiI6IjAwMDMtMTIyNCIsIk5hbWUiOiJBbWVyaWNhbiBTb2Npb2xvZ2ljYWwgUmV2aWV3IiwiUGFnaW5hdGlvbiI6MCwiUHJvdGVjdGVkIjpmYWxzZSwiU3RhbmRhcmRBYmJyZXZpYXRpb24iOiJBbSBTb2Npb2wgUmV2IiwiQ3JlYXRlZEJ5IjoiX0xlZW5hIE1hYcOfI</w:instrText>
          </w:r>
          <w:r>
            <w:instrText xml:space="preserve">iwiQ3JlYXRlZE9uIjoiMjAyMS0wNS0wMVQxMDo0MzoyNyIsIk1vZGlmaWVkQnkiOiJfTGVlbmEgTWFhw58iLCJJZCI6IjM1Mzg0ZGIyLTFkNGUtNGY0MC1hOGVjLTQxM2M2ODRjOWIwYiIsIk1vZGlmaWVkT24iOiIyMDIxLTA1LTAxVDEwOjQzOjI3IiwiUHJvamVjdCI6eyIkcmVmIjoiNSJ9fSwiUHVibGlzaGVycyI6W10sIlF1b3RhdGlvb</w:instrText>
          </w:r>
          <w:r>
            <w:instrText xml:space="preserve">nMiOltdLCJSYXRpbmciOjAsIlJlZmVyZW5jZVR5cGUiOiJKb3VybmFsQXJ0aWNsZSIsIlNob3J0VGl0bGUiOiJSb3NlbmZlbGQsIFRob21hcyAyMDEyIOKAkyBTZWFyY2hpbmcgZm9yIGEgTWF0ZSIsIlNob3J0VGl0bGVVcGRhdGVUeXBlIjowLCJTb3VyY2VPZkJpYmxpb2dyYXBoaWNJbmZvcm1hdGlvbiI6IkNyb3NzUmVmIiwiU3RhdGljS</w:instrText>
          </w:r>
          <w:r>
            <w:instrText xml:space="preserve">WRzIjpbIjdkZGZhYWZiLTQ2YWItNGY2Mi1hMzAyLTA4Y2U0NjI0YjcwNCJdLCJUYWJsZU9mQ29udGVudHNDb21wbGV4aXR5IjowLCJUYWJsZU9mQ29udGVudHNTb3VyY2VUZXh0Rm9ybWF0IjowLCJUYXNrcyI6W10sIlRpdGxlIjoiU2VhcmNoaW5nIGZvciBhIE1hdGU6IFRoZSBSaXNlIG9mIHRoZSBJbnRlcm5ldCBhcyBhIFNvY2lhbCBJb</w:instrText>
          </w:r>
          <w:r>
            <w:instrText xml:space="preserve">nRlcm1lZGlhcnkiLCJUcmFuc2xhdG9ycyI6W10sIlZvbHVtZSI6Ijc3IiwiWWVhciI6IjIwMTIiLCJZZWFyUmVzb2x2ZWQiOiIyMDEyIiwiQ3JlYXRlZEJ5IjoiX0xlZW5hIE1hYcOfIiwiQ3JlYXRlZE9uIjoiMjAyMS0wNS0wMVQxMDo0MzoyNyIsIk1vZGlmaWVkQnkiOiJfSFAiLCJJZCI6IjVmODdlZmViLWVjZGItNGVjOS05ODQ1LTVlN</w:instrText>
          </w:r>
          <w:r>
            <w:instrText xml:space="preserve">jljZjExM2VlOSIsIk1vZGlmaWVkT24iOiIyMDIxLTEwLTMxVDIyOjQyOjQyIiwiUHJvamVjdCI6eyIkcmVmIjoiNSJ9fSwiVXNlTnVtYmVyaW5nVHlwZU9mUGFyZW50RG9jdW1lbnQiOmZhbHNlfV0sIkZvcm1hdHRlZFRleHQiOnsiJGlkIjoiMTEiLCJDb3VudCI6MSwiVGV4dFVuaXRzIjpbeyIkaWQiOiIxMiIsIkZvbnRTdHlsZSI6eyIka</w:instrText>
          </w:r>
          <w:r>
            <w:instrText xml:space="preserve">WQiOiIxMyIsIk5ldXRyYWwiOnRydWV9LCJSZWFkaW5nT3JkZXIiOjEsIlRleHQiOiJSb3NlbmZlbGQgdW5kIFRob21hcyJ9XX0sIlRhZyI6IkNpdGF2aVBsYWNlaG9sZGVyI2I2NGZlMzc0LTgwNTEtNGE1Mi04MDAwLTZlMzU0NGFmMWFmOCIsIlRleHQiOiJSb3NlbmZlbGQgdW5kIFRob21hcyIsIldBSVZlcnNpb24iOiI2LjEwLjAuMCJ9}</w:instrText>
          </w:r>
          <w:r>
            <w:fldChar w:fldCharType="separate"/>
          </w:r>
          <w:r>
            <w:t xml:space="preserve">Rosenfeld und Thomas</w:t>
          </w:r>
          <w:r>
            <w:fldChar w:fldCharType="end"/>
          </w:r>
        </w:sdtContent>
      </w:sdt>
      <w:r>
        <w:t xml:space="preserve"> </w:t>
      </w:r>
      <w:sdt>
        <w:sdtPr>
          <w:alias w:val="To edit, see citavi.com/edit"/>
          <w15:appearance w15:val="boundingBox"/>
          <w:id w:val="966942801"/>
          <w:placeholder>
            <w:docPart w:val="2AFF645BB64B4465AAF052D6513905CF"/>
          </w:placeholder>
          <w:tag w:val="CitaviPlaceholder#3f53d49b-1495-4cee-87b7-b60649821766"/>
          <w:rPr/>
        </w:sdtPr>
        <w:sdtContent>
          <w:r>
            <w:fldChar w:fldCharType="begin"/>
          </w:r>
          <w:r>
            <w:instrText xml:space="preserve">ADDIN CitaviPlaceholder{eyIkaWQiOiIxIiwiJHR5cGUiOiJTd2lzc0FjYWRlbWljLkNpdGF2aS5DaXRhdGlvbnMuV29yZFBsYWNlaG9sZGVyLCBTd2lzc0FjYWRlbWljLkNpdGF2aSIsIkFzc29jaWF0ZVdpdGhQbGFjZWhvbGRlclRhZyI6IkNpdGF2aVBsYWNlaG9sZGVyI2I2NGZlMzc0LTgwNTEtNGE1Mi04MDAwLTZlM</w:instrText>
          </w:r>
          <w:r>
            <w:instrText xml:space="preserve">zU0NGFmMWFmOCIsIkVudHJpZXMiOlt7IiRpZCI6IjIiLCIkdHlwZSI6IlN3aXNzQWNhZGVtaWMuQ2l0YXZpLkNpdGF0aW9ucy5Xb3JkUGxhY2Vob2xkZXJFbnRyeSwgU3dpc3NBY2FkZW1pYy5DaXRhdmkiLCJJZCI6IjNhYzQxM2YxLWU0ZmUtNGRlNS05NzdiLTIyMWQ5Njg1MDFjYSIsIlJhbmdlTGVuZ3RoIjo2LCJSZWZlcmVuY2VJZCI6I</w:instrText>
          </w:r>
          <w:r>
            <w:instrText xml:space="preserve">jVmODdlZmViLWVjZGItNGVjOS05ODQ1LTVlNjljZjExM2VlOSIsIlJlZmVyZW5jZSI6eyIkaWQiOiIzIiwiJHR5cGUiOiJTd2lzc0FjYWRlbWljLkNpdGF2aS5SZWZlcmVuY2UsIFN3aXNzQWNhZGVtaWMuQ2l0YXZpIiwiQWJzdHJhY3RDb21wbGV4aXR5IjowLCJBYnN0cmFjdFNvdXJjZVRleHRGb3JtYXQiOjAsIkF1dGhvcnMiOlt7IiRpZ</w:instrText>
          </w:r>
          <w:r>
            <w:instrText xml:space="preserve">CI6IjQiLCIkdHlwZSI6IlN3aXNzQWNhZGVtaWMuQ2l0YXZpLlBlcnNvbiwgU3dpc3NBY2FkZW1pYy5DaXRhdmkiLCJGaXJzdE5hbWUiOiJNaWNoYWVsIiwiTGFzdE5hbWUiOiJSb3NlbmZlbGQiLCJNaWRkbGVOYW1lIjoiSi4iLCJQcm90ZWN0ZWQiOmZhbHNlLCJTZXgiOjIsIkNyZWF0ZWRCeSI6Il9MZWVuYSBNYWHDnyIsIkNyZWF0ZWRPb</w:instrText>
          </w:r>
          <w:r>
            <w:instrText xml:space="preserve">iI6IjIwMjEtMDUtMDFUMTA6NDM6MjciLCJNb2RpZmllZEJ5IjoiX0xlZW5hIE1hYcOfIiwiSWQiOiJmOTgzNzU0Yi00ZTgwLTQyN2QtOTU3Ny0wMzU1MzBlZjI3MGUiLCJNb2RpZmllZE9uIjoiMjAyMS0wNS0wMVQxMDo0MzoyNyIsIlByb2plY3QiOnsiJGlkIjoiNSIsIiR0eXBlIjoiU3dpc3NBY2FkZW1pYy5DaXRhdmkuUHJvamVjdCwgU</w:instrText>
          </w:r>
          <w:r>
            <w:instrText xml:space="preserve">3dpc3NBY2FkZW1pYy5DaXRhdmkifX0seyIkaWQiOiI2IiwiJHR5cGUiOiJTd2lzc0FjYWRlbWljLkNpdGF2aS5QZXJzb24sIFN3aXNzQWNhZGVtaWMuQ2l0YXZpIiwiRmlyc3ROYW1lIjoiUmV1YmVuIiwiTGFzdE5hbWUiOiJUaG9tYXMiLCJNaWRkbGVOYW1lIjoiSi4iLCJQcm90ZWN0ZWQiOmZhbHNlLCJTZXgiOjIsIkNyZWF0ZWRCeSI6I</w:instrText>
          </w:r>
          <w:r>
            <w:instrText xml:space="preserve">l9MZWVuYSBNYWHDnyIsIkNyZWF0ZWRPbiI6IjIwMjEtMDUtMDFUMTA6NDM6MjciLCJNb2RpZmllZEJ5IjoiX0xlZW5hIE1hYcOfIiwiSWQiOiI2MGY2ZGQwMi00M2EzLTQ4M2ItOTVkOC04NGNhMjY2NzIwYjkiLCJNb2RpZmllZE9uIjoiMjAyMS0wNS0wMVQxMDo0MzoyNyIsIlByb2plY3QiOnsiJHJlZiI6IjUifX1dLCJDaXRhdGlvbktle</w:instrText>
          </w:r>
          <w:r>
            <w:instrText xml:space="preserve">VVwZGF0ZVR5cGUiOjAsIkNvbGxhYm9yYXRvcnMiOltdLCJEb2kiOiIxMC4xMTc3LzAwMDMxMjI0MTI0NDgwNTAiLCJFZGl0b3JzIjpbXSwiRXZhbHVhdGlvbkNvbXBsZXhpdHkiOjAsIkV2YWx1YXRpb25Tb3VyY2VUZXh0Rm9ybWF0IjowLCJHcm91cHMiOltdLCJIYXNMYWJlbDEiOmZhbHNlLCJIYXNMYWJlbDIiOmZhbHNlLCJLZXl3b3Jkc</w:instrText>
          </w:r>
          <w:r>
            <w:instrText xml:space="preserve">yI6W10sIkxvY2F0aW9ucyI6W3siJGlkIjoiNyIsIiR0eXBlIjoiU3dpc3NBY2FkZW1pYy5DaXRhdmkuTG9jYXRpb24sIFN3aXNzQWNhZGVtaWMuQ2l0YXZpIiwiQWRkcmVzcyI6eyIkaWQiOiI4IiwiJHR5cGUiOiJTd2lzc0FjYWRlbWljLkNpdGF2aS5MaW5rZWRSZXNvdXJjZSwgU3dpc3NBY2FkZW1pYy5DaXRhdmkiLCJMaW5rZWRSZXNvd</w:instrText>
          </w:r>
          <w:r>
            <w:instrText xml:space="preserve">XJjZVR5cGUiOjUsIk9yaWdpbmFsU3RyaW5nIjoiMTAuMTE3Ny8wMDAzMTIyNDEyNDQ4MDUwIiwiVXJpU3RyaW5nIjoiaHR0cHM6Ly9kb2kub3JnLzEwLjExNzcvMDAwMzEyMjQxMjQ0ODA1MCIsIkxpbmtlZFJlc291cmNlU3RhdHVzIjo4LCJQcm9wZXJ0aWVzIjp7IiRpZCI6IjkiLCIkdHlwZSI6IlN3aXNzQWNhZGVtaWMuQ2l0YXZpLkxpb</w:instrText>
          </w:r>
          <w:r>
            <w:instrText xml:space="preserve">mtlZFJlc291cmNlUHJvcGVydGllcywgU3dpc3NBY2FkZW1pYy5DaXRhdmkifSwiU3luY0ZvbGRlclR5cGUiOjAsIklzTG9jYWxDbG91ZFByb2plY3RGaWxlTGluayI6ZmFsc2UsIklzQ2xvdWRSZXN0b3JlIjpmYWxzZSwiSXNDbG91ZENvcHkiOmZhbHNlLCJBdHRhY2htZW50Rm9sZGVyV2FzSW5GYWxsYmFja01vZGUiOmZhbHNlfSwiQW5ub</w:instrText>
          </w:r>
          <w:r>
            <w:instrText xml:space="preserve">3RhdGlvbnMiOltdLCJMb2NhdGlvblR5cGUiOjAsIk1pcnJvcnNSZWZlcmVuY2VQcm9wZXJ0eUlkIjoxMjgsIkNyZWF0ZWRCeSI6Il9MZWVuYSBNYWHDnyIsIkNyZWF0ZWRPbiI6IjIwMjEtMDUtMDFUMTA6NDM6MjciLCJNb2RpZmllZEJ5IjoiX0xlZW5hIE1hYcOfIiwiSWQiOiJhZWJmYzNkMy1iZGZmLTRmNjAtYTkyNS1kN2I3ODA3MGFiN</w:instrText>
          </w:r>
          <w:r>
            <w:instrText xml:space="preserve">DUiLCJNb2RpZmllZE9uIjoiMjAyMS0wNS0wMVQxMDo0MzoyNyIsIlByb2plY3QiOnsiJHJlZiI6IjUifX1dLCJOdW1iZXIiOiI0IiwiT3JnYW5pemF0aW9ucyI6W10sIk90aGVyc0ludm9sdmVkIjpbXSwiUGFnZVJhbmdlIjoiPHNwPlxyXG4gIDxuPjUyMzwvbj5cclxuICA8aW4+dHJ1ZTwvaW4+XHJcbiAgPG9zPjUyMzwvb3M+XHJcbiAgP</w:instrText>
          </w:r>
          <w:r>
            <w:instrText xml:space="preserve">HBzPjUyMzwvcHM+XHJcbjwvc3A+XHJcbjxlcD5cclxuICA8bj41NDc8L24+XHJcbiAgPGluPnRydWU8L2luPlxyXG4gIDxvcz41NDc8L29zPlxyXG4gIDxwcz41NDc8L3BzPlxyXG48L2VwPlxyXG48b3M+NTIzLTU0Nzwvb3M+IiwiUGVyaW9kaWNhbCI6eyIkaWQiOiIxMCIsIiR0eXBlIjoiU3dpc3NBY2FkZW1pYy5DaXRhdmkuUGVyaW9ka</w:instrText>
          </w:r>
          <w:r>
            <w:instrText xml:space="preserve">WNhbCwgU3dpc3NBY2FkZW1pYy5DaXRhdmkiLCJFaXNzbiI6IjE5MzktODI3MSIsIklzc24iOiIwMDAzLTEyMjQiLCJOYW1lIjoiQW1lcmljYW4gU29jaW9sb2dpY2FsIFJldmlldyIsIlBhZ2luYXRpb24iOjAsIlByb3RlY3RlZCI6ZmFsc2UsIlN0YW5kYXJkQWJicmV2aWF0aW9uIjoiQW0gU29jaW9sIFJldiIsIkNyZWF0ZWRCeSI6Il9MZ</w:instrText>
          </w:r>
          <w:r>
            <w:instrText xml:space="preserve">WVuYSBNYWHDnyIsIkNyZWF0ZWRPbiI6IjIwMjEtMDUtMDFUMTA6NDM6MjciLCJNb2RpZmllZEJ5IjoiX0xlZW5hIE1hYcOfIiwiSWQiOiIzNTM4NGRiMi0xZDRlLTRmNDAtYThlYy00MTNjNjg0YzliMGIiLCJNb2RpZmllZE9uIjoiMjAyMS0wNS0wMVQxMDo0MzoyNyIsIlByb2plY3QiOnsiJHJlZiI6IjUifX0sIlB1Ymxpc2hlcnMiOltdL</w:instrText>
          </w:r>
          <w:r>
            <w:instrText xml:space="preserve">CJRdW90YXRpb25zIjpbXSwiUmF0aW5nIjowLCJSZWZlcmVuY2VUeXBlIjoiSm91cm5hbEFydGljbGUiLCJTaG9ydFRpdGxlIjoiUm9zZW5mZWxkLCBUaG9tYXMgMjAxMiDigJMgU2VhcmNoaW5nIGZvciBhIE1hdGUiLCJTaG9ydFRpdGxlVXBkYXRlVHlwZSI6MCwiU291cmNlT2ZCaWJsaW9ncmFwaGljSW5mb3JtYXRpb24iOiJDcm9zc1JlZ</w:instrText>
          </w:r>
          <w:r>
            <w:instrText xml:space="preserve">iIsIlN0YXRpY0lkcyI6WyI3ZGRmYWFmYi00NmFiLTRmNjItYTMwMi0wOGNlNDYyNGI3MDQiXSwiVGFibGVPZkNvbnRlbnRzQ29tcGxleGl0eSI6MCwiVGFibGVPZkNvbnRlbnRzU291cmNlVGV4dEZvcm1hdCI6MCwiVGFza3MiOltdLCJUaXRsZSI6IlNlYXJjaGluZyBmb3IgYSBNYXRlOiBUaGUgUmlzZSBvZiB0aGUgSW50ZXJuZXQgYXMgY</w:instrText>
          </w:r>
          <w:r>
            <w:instrText xml:space="preserve">SBTb2NpYWwgSW50ZXJtZWRpYXJ5IiwiVHJhbnNsYXRvcnMiOltdLCJWb2x1bWUiOiI3NyIsIlllYXIiOiIyMDEyIiwiWWVhclJlc29sdmVkIjoiMjAxMiIsIkNyZWF0ZWRCeSI6Il9MZWVuYSBNYWHDnyIsIkNyZWF0ZWRPbiI6IjIwMjEtMDUtMDFUMTA6NDM6MjciLCJNb2RpZmllZEJ5IjoiX0hQIiwiSWQiOiI1Zjg3ZWZlYi1lY2RiLTRlY</w:instrText>
          </w:r>
          <w:r>
            <w:instrText xml:space="preserve">zktOTg0NS01ZTY5Y2YxMTNlZTkiLCJNb2RpZmllZE9uIjoiMjAyMS0xMC0zMVQyMjo0Mjo0MiIsIlByb2plY3QiOnsiJHJlZiI6IjUifX0sIlVzZU51bWJlcmluZ1R5cGVPZlBhcmVudERvY3VtZW50IjpmYWxzZSwiWWVhck9ubHkiOnRydWV9XSwiRm9ybWF0dGVkVGV4dCI6eyIkaWQiOiIxMSIsIkNvdW50IjoxLCJUZXh0VW5pdHMiOlt7I</w:instrText>
          </w:r>
          <w:r>
            <w:instrText xml:space="preserve">iRpZCI6IjEyIiwiRm9udFN0eWxlIjp7IiRpZCI6IjEzIiwiTmV1dHJhbCI6dHJ1ZX0sIlJlYWRpbmdPcmRlciI6MSwiVGV4dCI6IigyMDEyKSJ9XX0sIlRhZyI6IkNpdGF2aVBsYWNlaG9sZGVyIzNmNTNkNDliLTE0OTUtNGNlZS04N2I3LWI2MDY0OTgyMTc2NiIsIlRleHQiOiIoMjAxMikiLCJXQUlWZXJzaW9uIjoiNi4xMC4wLjAifQ==}</w:instrText>
          </w:r>
          <w:r>
            <w:fldChar w:fldCharType="separate"/>
          </w:r>
          <w:r>
            <w:t xml:space="preserve">(2012)</w:t>
          </w:r>
          <w:r>
            <w:fldChar w:fldCharType="end"/>
          </w:r>
        </w:sdtContent>
      </w:sdt>
      <w:r>
        <w:t xml:space="preserve"> für die USA und </w:t>
      </w:r>
      <w:sdt>
        <w:sdtPr>
          <w:alias w:val="To edit, see citavi.com/edit"/>
          <w15:appearance w15:val="boundingBox"/>
          <w:id w:val="2075380714"/>
          <w:placeholder>
            <w:docPart w:val="2AFF645BB64B4465AAF052D6513905CF"/>
          </w:placeholder>
          <w:tag w:val="CitaviPlaceholder#0ad7b487-c81d-42a0-8401-1b01be14c412"/>
          <w:rPr/>
        </w:sdtPr>
        <w:sdtContent>
          <w:r>
            <w:fldChar w:fldCharType="begin"/>
          </w:r>
          <w:r>
            <w:instrText xml:space="preserve">ADDIN CitaviPlaceholder{eyIkaWQiOiIxIiwiJHR5cGUiOiJTd2lzc0FjYWRlbWljLkNpdGF2aS5DaXRhd</w:instrText>
          </w:r>
          <w:r>
            <w:instrText xml:space="preserve">GlvbnMuV29yZFBsYWNlaG9sZGVyLCBTd2lzc0FjYWRlbWljLkNpdGF2aSIsIkFzc29jaWF0ZVdpdGhQbGFjZWhvbGRlclRhZyI6IkNpdGF2aVBsYWNlaG9sZGVyIzM1YTU3NjVkLTU4MWMtNGU0Zi1iMDk2LTIzZTE5ZDQ4MGY5NCIsIkVudHJpZXMiOlt7IiRpZCI6IjIiLCIkdHlwZSI6IlN3aXNzQWNhZGVtaWMuQ2l0YXZpLkNpdGF0aW9uc</w:instrText>
          </w:r>
          <w:r>
            <w:instrText xml:space="preserve">y5Xb3JkUGxhY2Vob2xkZXJFbnRyeSwgU3dpc3NBY2FkZW1pYy5DaXRhdmkiLCJJZCI6IjJkN2VkNWQ0LWIwYjctNDM2ZS05Nzc3LTVkY2U5ODc3NzRjNSIsIlJhbmdlTGVuZ3RoIjo3LCJSZWZlcmVuY2VJZCI6Ijg4ZDY5N2NjLTQ4ZGMtNDc3Ni1hMmJiLWUxYTIzNjA2NmFlOCIsIk5vUGFyIjp0cnVlLCJQZXJzb25Pbmx5Ijp0cnVlLCJSZ</w:instrText>
          </w:r>
          <w:r>
            <w:instrText xml:space="preserve">WZlcmVuY2UiOnsiJGlkIjoiMyIsIiR0eXBlIjoiU3dpc3NBY2FkZW1pYy5DaXRhdmkuUmVmZXJlbmNlLCBTd2lzc0FjYWRlbWljLkNpdGF2aSIsIkFic3RyYWN0Q29tcGxleGl0eSI6MCwiQWJzdHJhY3RTb3VyY2VUZXh0Rm9ybWF0IjowLCJBdXRob3JzIjpbeyIkaWQiOiI0IiwiJHR5cGUiOiJTd2lzc0FjYWRlbWljLkNpdGF2aS5QZXJzb</w:instrText>
          </w:r>
          <w:r>
            <w:instrText xml:space="preserve">24sIFN3aXNzQWNhZGVtaWMuQ2l0YXZpIiwiRmlyc3ROYW1lIjoiR2luYSIsIkxhc3ROYW1lIjoiUG90YXJjYSIsIlByb3RlY3RlZCI6ZmFsc2UsIlNleCI6MSwiQ3JlYXRlZEJ5IjoiX0xlZW5hIE1hYcOfIiwiQ3JlYXRlZE9uIjoiMjAyMS0wNC0yOVQwNzozNzoyNyIsIk1vZGlmaWVkQnkiOiJfTGVlbmEgTWFhw58iLCJJZCI6ImQxNGIyZ</w:instrText>
          </w:r>
          <w:r>
            <w:instrText xml:space="preserve">jExLWZkNGYtNGNkOS05MmUyLWI3OTU3NTgwYjNjZiIsIk1vZGlmaWVkT24iOiIyMDIxLTA0LTI5VDA3OjM3OjI3IiwiUHJvamVjdCI6eyIkaWQiOiI1IiwiJHR5cGUiOiJTd2lzc0FjYWRlbWljLkNpdGF2aS5Qcm9qZWN0LCBTd2lzc0FjYWRlbWljLkNpdGF2aSJ9fV0sIkNpdGF0aW9uS2V5VXBkYXRlVHlwZSI6MCwiQ29sbGFib3JhdG9yc</w:instrText>
          </w:r>
          <w:r>
            <w:instrText xml:space="preserve">yI6W10sIkRhdGUyIjoiMzAuMTIuMjAyMCIsIkRvaSI6IjEwLjEzNzEvam91cm5hbC5wb25lLjAyNDM3MzMiLCJFZGl0b3JzIjpbXSwiRXZhbHVhdGlvbkNvbXBsZXhpdHkiOjAsIkV2YWx1YXRpb25Tb3VyY2VUZXh0Rm9ybWF0IjowLCJHcm91cHMiOltdLCJIYXNMYWJlbDEiOmZhbHNlLCJIYXNMYWJlbDIiOnRydWUsIktleXdvcmRzIjpbX</w:instrText>
          </w:r>
          <w:r>
            <w:instrText xml:space="preserve">SwiTGFuZ3VhZ2UiOiJlbmciLCJMYW5ndWFnZUNvZGUiOiJlbiIsIkxvY2F0aW9ucyI6W3siJGlkIjoiNiIsIiR0eXBlIjoiU3dpc3NBY2FkZW1pYy5DaXRhdmkuTG9jYXRpb24sIFN3aXNzQWNhZGVtaWMuQ2l0YXZpIiwiQWRkcmVzcyI6eyIkaWQiOiI3IiwiJHR5cGUiOiJTd2lzc0FjYWRlbWljLkNpdGF2aS5MaW5rZWRSZXNvdXJjZSwgU</w:instrText>
          </w:r>
          <w:r>
            <w:instrText xml:space="preserve">3dpc3NBY2FkZW1pYy5DaXRhdmkiLCJMaW5rZWRSZXNvdXJjZVR5cGUiOjUsIk9yaWdpbmFsU3RyaW5nIjoiUE1DNzc3MzE3NiIsIlVyaVN0cmluZyI6Imh0dHBzOi8vd3d3Lm5jYmkubmxtLm5paC5nb3YvcG1jL2FydGljbGVzL1BNQzc3NzMxNzYiLCJMaW5rZWRSZXNvdXJjZVN0YXR1cyI6OCwiUHJvcGVydGllcyI6eyIkaWQiOiI4IiwiJ</w:instrText>
          </w:r>
          <w:r>
            <w:instrText xml:space="preserve">HR5cGUiOiJTd2lzc0FjYWRlbWljLkNpdGF2aS5MaW5rZWRSZXNvdXJjZVByb3BlcnRpZXMsIFN3aXNzQWNhZGVtaWMuQ2l0YXZpIn0sIlN5bmNGb2xkZXJUeXBlIjowLCJJc0xvY2FsQ2xvdWRQcm9qZWN0RmlsZUxpbmsiOmZhbHNlLCJJc0Nsb3VkUmVzdG9yZSI6ZmFsc2UsIklzQ2xvdWRDb3B5IjpmYWxzZSwiQXR0YWNobWVudEZvbGRlc</w:instrText>
          </w:r>
          <w:r>
            <w:instrText xml:space="preserve">ldhc0luRmFsbGJhY2tNb2RlIjpmYWxzZX0sIkFubm90YXRpb25zIjpbXSwiTG9jYXRpb25UeXBlIjowLCJNaXJyb3JzUmVmZXJlbmNlUHJvcGVydHlJZCI6MjA4LCJDcmVhdGVkQnkiOiJfTGVlbmEgTWFhw58iLCJDcmVhdGVkT24iOiIyMDIxLTA0LTI5VDA3OjM4OjU3IiwiTW9kaWZpZWRCeSI6Il9MZWVuYSBNYWHDnyIsIklkIjoiODhjY</w:instrText>
          </w:r>
          <w:r>
            <w:instrText xml:space="preserve">zNkOWItYjk5NS00NGI0LTgwMDctNTFiMDNhODNhMDM3IiwiTW9kaWZpZWRPbiI6IjIwMjEtMDQtMjlUMDc6Mzg6NTciLCJQcm9qZWN0Ijp7IiRyZWYiOiI1In19LHsiJGlkIjoiOSIsIiR0eXBlIjoiU3dpc3NBY2FkZW1pYy5DaXRhdmkuTG9jYXRpb24sIFN3aXNzQWNhZGVtaWMuQ2l0YXZpIiwiQWRkcmVzcyI6eyIkaWQiOiIxMCIsIiR0e</w:instrText>
          </w:r>
          <w:r>
            <w:instrText xml:space="preserve">XBlIjoiU3dpc3NBY2FkZW1pYy5DaXRhdmkuTGlua2VkUmVzb3VyY2UsIFN3aXNzQWNhZGVtaWMuQ2l0YXZpIiwiTGlua2VkUmVzb3VyY2VUeXBlIjo1LCJPcmlnaW5hbFN0cmluZyI6IjEwLjEzNzEvam91cm5hbC5wb25lLjAyNDM3MzMiLCJVcmlTdHJpbmciOiJodHRwczovL2RvaS5vcmcvMTAuMTM3MS9qb3VybmFsLnBvbmUuMDI0MzczM</w:instrText>
          </w:r>
          <w:r>
            <w:instrText xml:space="preserve">yIsIkxpbmtlZFJlc291cmNlU3RhdHVzIjo4LCJQcm9wZXJ0aWVzIjp7IiRpZCI6IjExIiwiJHR5cGUiOiJTd2lzc0FjYWRlbWljLkNpdGF2aS5MaW5rZWRSZXNvdXJjZVByb3BlcnRpZXMsIFN3aXNzQWNhZGVtaWMuQ2l0YXZpIn0sIlN5bmNGb2xkZXJUeXBlIjowLCJJc0xvY2FsQ2xvdWRQcm9qZWN0RmlsZUxpbmsiOmZhbHNlLCJJc0Nsb</w:instrText>
          </w:r>
          <w:r>
            <w:instrText xml:space="preserve">3VkUmVzdG9yZSI6ZmFsc2UsIklzQ2xvdWRDb3B5IjpmYWxzZSwiQXR0YWNobWVudEZvbGRlcldhc0luRmFsbGJhY2tNb2RlIjpmYWxzZX0sIkFubm90YXRpb25zIjpbXSwiTG9jYXRpb25UeXBlIjowLCJNaXJyb3JzUmVmZXJlbmNlUHJvcGVydHlJZCI6MTI4LCJDcmVhdGVkQnkiOiJfTGVlbmEgTWFhw58iLCJDcmVhdGVkT24iOiIyMDIxL</w:instrText>
          </w:r>
          <w:r>
            <w:instrText xml:space="preserve">TA0LTI5VDA3OjM4OjU2IiwiTW9kaWZpZWRCeSI6Il9MZWVuYSBNYWHDnyIsIklkIjoiNjJiNzE4NGYtYWI0ZC00ODA4LTllMzEtN2YwMDYwOGIxZjk2IiwiTW9kaWZpZWRPbiI6IjIwMjEtMDQtMjlUMDc6Mzg6NTYiLCJQcm9qZWN0Ijp7IiRyZWYiOiI1In19LHsiJGlkIjoiMTIiLCIkdHlwZSI6IlN3aXNzQWNhZGVtaWMuQ2l0YXZpLkxvY</w:instrText>
          </w:r>
          <w:r>
            <w:instrText xml:space="preserve">2F0aW9uLCBTd2lzc0FjYWRlbWljLkNpdGF2aSIsIkFkZHJlc3MiOnsiJGlkIjoiMTMiLCIkdHlwZSI6IlN3aXNzQWNhZGVtaWMuQ2l0YXZpLkxpbmtlZFJlc291cmNlLCBTd2lzc0FjYWRlbWljLkNpdGF2aSIsIkxpbmtlZFJlc291cmNlVHlwZSI6NSwiT3JpZ2luYWxTdHJpbmciOiIzMzM3ODM4NiIsIlVyaVN0cmluZyI6Imh0dHA6Ly93d</w:instrText>
          </w:r>
          <w:r>
            <w:instrText xml:space="preserve">3cubmNiaS5ubG0ubmloLmdvdi9wdWJtZWQvMzMzNzgzODYiLCJMaW5rZWRSZXNvdXJjZVN0YXR1cyI6OCwiUHJvcGVydGllcyI6eyIkaWQiOiIxNCIsIiR0eXBlIjoiU3dpc3NBY2FkZW1pYy5DaXRhdmkuTGlua2VkUmVzb3VyY2VQcm9wZXJ0aWVzLCBTd2lzc0FjYWRlbWljLkNpdGF2aSJ9LCJTeW5jRm9sZGVyVHlwZSI6MCwiSXNMb2Nhb</w:instrText>
          </w:r>
          <w:r>
            <w:instrText xml:space="preserve">ENsb3VkUHJvamVjdEZpbGVMaW5rIjpmYWxzZSwiSXNDbG91ZFJlc3RvcmUiOmZhbHNlLCJJc0Nsb3VkQ29weSI6ZmFsc2UsIkF0dGFjaG1lbnRGb2xkZXJXYXNJbkZhbGxiYWNrTW9kZSI6ZmFsc2V9LCJBbm5vdGF0aW9ucyI6W10sIkxvY2F0aW9uVHlwZSI6MCwiTWlycm9yc1JlZmVyZW5jZVByb3BlcnR5SWQiOjE2NCwiQ3JlYXRlZEJ5I</w:instrText>
          </w:r>
          <w:r>
            <w:instrText xml:space="preserve">joiX0xlZW5hIE1hYcOfIiwiQ3JlYXRlZE9uIjoiMjAyMS0wNC0yOVQwNzozODo1NyIsIk1vZGlmaWVkQnkiOiJfTGVlbmEgTWFhw58iLCJJZCI6Ijc5ZTZlYzUxLWQ3NWUtNGRhNi1iYWU5LWEzZDhjMTYyY2Y1ZiIsIk1vZGlmaWVkT24iOiIyMDIxLTA0LTI5VDA3OjM4OjU3IiwiUHJvamVjdCI6eyIkcmVmIjoiNSJ9fSx7IiRpZCI6IjE1I</w:instrText>
          </w:r>
          <w:r>
            <w:instrText xml:space="preserve">iwiJHR5cGUiOiJTd2lzc0FjYWRlbWljLkNpdGF2aS5Mb2NhdGlvbiwgU3dpc3NBY2FkZW1pYy5DaXRhdmkiLCJBZGRyZXNzIjp7IiRpZCI6IjE2IiwiJHR5cGUiOiJTd2lzc0FjYWRlbWljLkNpdGF2aS5MaW5rZWRSZXNvdXJjZSwgU3dpc3NBY2FkZW1pYy5DaXRhdmkiLCJMaW5rZWRSZXNvdXJjZVR5cGUiOjUsIk9yaWdpbmFsU3RyaW5nI</w:instrText>
          </w:r>
          <w:r>
            <w:instrText xml:space="preserve">joiaHR0cHM6Ly9qb3VybmFscy5wbG9zLm9yZy9wbG9zb25lL2FydGljbGU/aWQ9MTAuMTM3MS9qb3VybmFsLnBvbmUuMDI0MzczMyIsIlVyaVN0cmluZyI6Imh0dHBzOi8vam91cm5hbHMucGxvcy5vcmcvcGxvc29uZS9hcnRpY2xlP2lkPTEwLjEzNzEvam91cm5hbC5wb25lLjAyNDM3MzMiLCJMaW5rZWRSZXNvdXJjZVN0YXR1cyI6OCwiU</w:instrText>
          </w:r>
          <w:r>
            <w:instrText xml:space="preserve">HJvcGVydGllcyI6eyIkaWQiOiIxNyIsIiR0eXBlIjoiU3dpc3NBY2FkZW1pYy5DaXRhdmkuTGlua2VkUmVzb3VyY2VQcm9wZXJ0aWVzLCBTd2lzc0FjYWRlbWljLkNpdGF2aSJ9LCJTeW5jRm9sZGVyVHlwZSI6MCwiSXNMb2NhbENsb3VkUHJvamVjdEZpbGVMaW5rIjpmYWxzZSwiSXNDbG91ZFJlc3RvcmUiOmZhbHNlLCJJc0Nsb3VkQ29we</w:instrText>
          </w:r>
          <w:r>
            <w:instrText xml:space="preserve">SI6ZmFsc2UsIkF0dGFjaG1lbnRGb2xkZXJXYXNJbkZhbGxiYWNrTW9kZSI6ZmFsc2V9LCJBbm5vdGF0aW9ucyI6W10sIkxvY2F0aW9uVHlwZSI6MCwiTWlycm9yc1JlZmVyZW5jZVByb3BlcnR5SWQiOjE1MSwiQ3JlYXRlZEJ5IjoiX0xlZW5hIE1hYcOfIiwiQ3JlYXRlZE9uIjoiMjAyMS0wNC0yOVQwNzozODo1NiIsIk1vZGlmaWVkQnkiO</w:instrText>
          </w:r>
          <w:r>
            <w:instrText xml:space="preserve">iJfTGVlbmEgTWFhw58iLCJJZCI6IjE4MmY0NTdjLTNlMzQtNGU3ZS1hY2MyLWM5N2JiYTRhNTU1NCIsIk1vZGlmaWVkT24iOiIyMDIxLTA0LTI5VDA3OjM4OjU2IiwiUHJvamVjdCI6eyIkcmVmIjoiNSJ9fV0sIk51bWJlciI6IjEyIiwiT25saW5lQWRkcmVzcyI6Imh0dHBzOi8vam91cm5hbHMucGxvcy5vcmcvcGxvc29uZS9hcnRpY2xlP</w:instrText>
          </w:r>
          <w:r>
            <w:instrText xml:space="preserve">2lkPTEwLjEzNzEvam91cm5hbC5wb25lLjAyNDM3MzMiLCJPcmdhbml6YXRpb25zIjpbXSwiT3RoZXJzSW52b2x2ZWQiOltdLCJQYWdlUmFuZ2UiOiI8c3A+XHJcbiAgPG5zPk9taXQ8L25zPlxyXG4gIDxvcz5lMDI0MzczMzwvb3M+XHJcbiAgPHBzPmUwMjQzNzMzPC9wcz5cclxuPC9zcD5cclxuPG9zPmUwMjQzNzMzPC9vcz4iLCJQZXJpb</w:instrText>
          </w:r>
          <w:r>
            <w:instrText xml:space="preserve">2RpY2FsIjp7IiRpZCI6IjE4IiwiJHR5cGUiOiJTd2lzc0FjYWRlbWljLkNpdGF2aS5QZXJpb2RpY2FsLCBTd2lzc0FjYWRlbWljLkNpdGF2aSIsIklzc24iOiIxOTMyLTYyMDMiLCJOYW1lIjoiUExPUyBPTkUiLCJQYWdpbmF0aW9uIjowLCJQcm90ZWN0ZWQiOmZhbHNlLCJTdGFuZGFyZEFiYnJldmlhdGlvbiI6IlBMT1MgT05FIiwiQ3JlY</w:instrText>
          </w:r>
          <w:r>
            <w:instrText xml:space="preserve">XRlZEJ5IjoiX0xlZW5hIE1hYcOfIiwiQ3JlYXRlZE9uIjoiMjAyMS0wNC0yOVQwNzozODo1NiIsIk1vZGlmaWVkQnkiOiJfTGVlbmEgTWFhw58iLCJJZCI6ImQzZGE3NWJiLWE3NTAtNDZkZi1hYWViLThkMzYxOWJmMDkxOSIsIk1vZGlmaWVkT24iOiIyMDIxLTA0LTI5VDA3OjM4OjU2IiwiUHJvamVjdCI6eyIkcmVmIjoiNSJ9fSwiUG1jS</w:instrText>
          </w:r>
          <w:r>
            <w:instrText xml:space="preserve">WQiOiJQTUM3NzczMTc2IiwiUHVibGlzaGVycyI6W3siJGlkIjoiMTkiLCIkdHlwZSI6IlN3aXNzQWNhZGVtaWMuQ2l0YXZpLlB1Ymxpc2hlciwgU3dpc3NBY2FkZW1pYy5DaXRhdmkiLCJOYW1lIjoiUHVibGljIExpYnJhcnkgb2YgU2NpZW5jZSIsIlByb3RlY3RlZCI6ZmFsc2UsIkNyZWF0ZWRCeSI6Il9MZWVuYSBNYWHDnyIsIkNyZWF0Z</w:instrText>
          </w:r>
          <w:r>
            <w:instrText xml:space="preserve">WRPbiI6IjIwMjEtMDQtMjlUMDc6Mzg6NTYiLCJNb2RpZmllZEJ5IjoiX0xlZW5hIE1hYcOfIiwiSWQiOiIyMzE4M2YwMi1jNTViLTRiNTUtODljNC1lMTA1ZDE5MzQ3NGUiLCJNb2RpZmllZE9uIjoiMjAyMS0wNC0yOVQwNzozODo1NiIsIlByb2plY3QiOnsiJHJlZiI6IjUifX1dLCJQdWJNZWRJZCI6IjMzMzc4Mzg2IiwiUXVvdGF0aW9uc</w:instrText>
          </w:r>
          <w:r>
            <w:instrText xml:space="preserve">yI6W10sIlJhdGluZyI6MCwiUmVmZXJlbmNlVHlwZSI6IkpvdXJuYWxBcnRpY2xlIiwiU2hvcnRUaXRsZSI6IlBvdGFyY2EgMjAyMCDigJMgVGhlIGRlbW9ncmFwaHkgb2Ygc3dpcGluZyByaWdodCIsIlNob3J0VGl0bGVVcGRhdGVUeXBlIjowLCJTb3VyY2VPZkJpYmxpb2dyYXBoaWNJbmZvcm1hdGlvbiI6IlB1Yk1lZCIsIlN0YXRpY0lkc</w:instrText>
          </w:r>
          <w:r>
            <w:instrText xml:space="preserve">yI6WyIwM2RmZGI4Yi0xZTU4LTQ1MDItYjYwZi0zYjBkNzJjMjNiZDEiXSwiVGFibGVPZkNvbnRlbnRzQ29tcGxleGl0eSI6MCwiVGFibGVPZkNvbnRlbnRzU291cmNlVGV4dEZvcm1hdCI6MCwiVGFza3MiOltdLCJUaXRsZSI6IlRoZSBkZW1vZ3JhcGh5IG9mIHN3aXBpbmcgcmlnaHQuIEFuIG92ZXJ2aWV3IG9mIGNvdXBsZXMgd2hvIG1ld</w:instrText>
          </w:r>
          <w:r>
            <w:instrText xml:space="preserve">CB0aHJvdWdoIGRhdGluZyBhcHBzIGluIFN3aXR6ZXJsYW5kIiwiVHJhbnNsYXRvcnMiOltdLCJWb2x1bWUiOiIxNSIsIlllYXIiOiIyMDIwIiwiWWVhclJlc29sdmVkIjoiMjAyMCIsIkNyZWF0ZWRCeSI6Il9MZWVuYSBNYWHDnyIsIkNyZWF0ZWRPbiI6IjIwMjEtMDQtMjlUMDc6Mzg6NTYiLCJNb2RpZmllZEJ5IjoiX0hQIiwiSWQiOiI4O</w:instrText>
          </w:r>
          <w:r>
            <w:instrText xml:space="preserve">GQ2OTdjYy00OGRjLTQ3NzYtYTJiYi1lMWEyMzYwNjZhZTgiLCJNb2RpZmllZE9uIjoiMjAyMS0xMC0zMVQyMjo0Mjo0MiIsIlByb2plY3QiOnsiJHJlZiI6IjUifX0sIlVzZU51bWJlcmluZ1R5cGVPZlBhcmVudERvY3VtZW50IjpmYWxzZX1dLCJGb3JtYXR0ZWRUZXh0Ijp7IiRpZCI6IjIwIiwiQ291bnQiOjEsIlRleHRVbml0cyI6W3siJ</w:instrText>
          </w:r>
          <w:r>
            <w:instrText xml:space="preserve">GlkIjoiMjEiLCJGb250U3R5bGUiOnsiJGlkIjoiMjIiLCJOZXV0cmFsIjp0cnVlfSwiUmVhZGluZ09yZGVyIjoxLCJUZXh0IjoiUG90YXJjYSJ9XX0sIlRhZyI6IkNpdGF2aVBsYWNlaG9sZGVyIzBhZDdiNDg3LWM4MWQtNDJhMC04NDAxLTFiMDFiZTE0YzQxMiIsIlRleHQiOiJQb3RhcmNhIiwiV0FJVmVyc2lvbiI6IjYuMTAuMC4wIn0=}</w:instrText>
          </w:r>
          <w:r>
            <w:fldChar w:fldCharType="separate"/>
          </w:r>
          <w:r>
            <w:t xml:space="preserve">Potarca</w:t>
          </w:r>
          <w:r>
            <w:fldChar w:fldCharType="end"/>
          </w:r>
        </w:sdtContent>
      </w:sdt>
      <w:r>
        <w:t xml:space="preserve"> </w:t>
      </w:r>
      <w:sdt>
        <w:sdtPr>
          <w:alias w:val="To edit, see citavi.com/edit"/>
          <w15:appearance w15:val="boundingBox"/>
          <w:id w:val="370190139"/>
          <w:placeholder>
            <w:docPart w:val="2AFF645BB64B4465AAF052D6513905CF"/>
          </w:placeholder>
          <w:tag w:val="CitaviPlaceholder#35a5765d-581c-4e4f-b096-23e19d480f94"/>
          <w:rPr/>
        </w:sdtPr>
        <w:sdtContent>
          <w:r>
            <w:fldChar w:fldCharType="begin"/>
          </w:r>
          <w:r>
            <w:instrText xml:space="preserve">ADDIN CitaviPlaceholder{eyIkaWQiOiIxIiwiJHR5cGUiOiJTd2lzc</w:instrText>
          </w:r>
          <w:r>
            <w:instrText xml:space="preserve">0FjYWRlbWljLkNpdGF2aS5DaXRhdGlvbnMuV29yZFBsYWNlaG9sZGVyLCBTd2lzc0FjYWRlbWljLkNpdGF2aSIsIkFzc29jaWF0ZVdpdGhQbGFjZWhvbGRlclRhZyI6IkNpdGF2aVBsYWNlaG9sZGVyIzBhZDdiNDg3LWM4MWQtNDJhMC04NDAxLTFiMDFiZTE0YzQxMiIsIkVudHJpZXMiOlt7IiRpZCI6IjIiLCIkdHlwZSI6IlN3aXNzQWNhZ</w:instrText>
          </w:r>
          <w:r>
            <w:instrText xml:space="preserve">GVtaWMuQ2l0YXZpLkNpdGF0aW9ucy5Xb3JkUGxhY2Vob2xkZXJFbnRyeSwgU3dpc3NBY2FkZW1pYy5DaXRhdmkiLCJJZCI6IjQ4MWJlOTdkLWY3OTQtNDlmOC04YmM5LTdmZTEwOTY2ZmEyMSIsIlJhbmdlTGVuZ3RoIjo2LCJSZWZlcmVuY2VJZCI6Ijg4ZDY5N2NjLTQ4ZGMtNDc3Ni1hMmJiLWUxYTIzNjA2NmFlOCIsIlBhZ2VSYW5nZSI6e</w:instrText>
          </w:r>
          <w:r>
            <w:instrText xml:space="preserve">yIkaWQiOiIzIiwiJHR5cGUiOiJTd2lzc0FjYWRlbWljLlBhZ2VSYW5nZSwgU3dpc3NBY2FkZW1pYyIsIkVuZFBhZ2UiOnsiJGlkIjoiNCIsIiR0eXBlIjoiU3dpc3NBY2FkZW1pYy5QYWdlTnVtYmVyLCBTd2lzc0FjYWRlbWljIiwiSXNGdWxseU51bWVyaWMiOmZhbHNlLCJOdW1iZXJpbmdUeXBlIjowLCJOdW1lcmFsU3lzdGVtIjotMX0sI</w:instrText>
          </w:r>
          <w:r>
            <w:instrText xml:space="preserve">k51bWJlcmluZ1R5cGUiOjAsIk51bWVyYWxTeXN0ZW0iOi0xLCJTdGFydFBhZ2UiOnsiJGlkIjoiNSIsIiR0eXBlIjoiU3dpc3NBY2FkZW1pYy5QYWdlTnVtYmVyLCBTd2lzc0FjYWRlbWljIiwiSXNGdWxseU51bWVyaWMiOmZhbHNlLCJOdW1iZXJpbmdUeXBlIjowLCJOdW1lcmFsU3lzdGVtIjotMX19LCJSZWZlcmVuY2UiOnsiJGlkIjoiN</w:instrText>
          </w:r>
          <w:r>
            <w:instrText xml:space="preserve">iIsIiR0eXBlIjoiU3dpc3NBY2FkZW1pYy5DaXRhdmkuUmVmZXJlbmNlLCBTd2lzc0FjYWRlbWljLkNpdGF2aSIsIkFic3RyYWN0Q29tcGxleGl0eSI6MCwiQWJzdHJhY3RTb3VyY2VUZXh0Rm9ybWF0IjowLCJBdXRob3JzIjpbeyIkaWQiOiI3IiwiJHR5cGUiOiJTd2lzc0FjYWRlbWljLkNpdGF2aS5QZXJzb24sIFN3aXNzQWNhZGVtaWMuQ</w:instrText>
          </w:r>
          <w:r>
            <w:instrText xml:space="preserve">2l0YXZpIiwiRmlyc3ROYW1lIjoiR2luYSIsIkxhc3ROYW1lIjoiUG90YXJjYSIsIlByb3RlY3RlZCI6ZmFsc2UsIlNleCI6MSwiQ3JlYXRlZEJ5IjoiX0xlZW5hIE1hYcOfIiwiQ3JlYXRlZE9uIjoiMjAyMS0wNC0yOVQwNzozNzoyNyIsIk1vZGlmaWVkQnkiOiJfTGVlbmEgTWFhw58iLCJJZCI6ImQxNGIyZjExLWZkNGYtNGNkOS05MmUyL</w:instrText>
          </w:r>
          <w:r>
            <w:instrText xml:space="preserve">WI3OTU3NTgwYjNjZiIsIk1vZGlmaWVkT24iOiIyMDIxLTA0LTI5VDA3OjM3OjI3IiwiUHJvamVjdCI6eyIkaWQiOiI4IiwiJHR5cGUiOiJTd2lzc0FjYWRlbWljLkNpdGF2aS5Qcm9qZWN0LCBTd2lzc0FjYWRlbWljLkNpdGF2aSJ9fV0sIkNpdGF0aW9uS2V5VXBkYXRlVHlwZSI6MCwiQ29sbGFib3JhdG9ycyI6W10sIkRhdGUyIjoiMzAuM</w:instrText>
          </w:r>
          <w:r>
            <w:instrText xml:space="preserve">TIuMjAyMCIsIkRvaSI6IjEwLjEzNzEvam91cm5hbC5wb25lLjAyNDM3MzMiLCJFZGl0b3JzIjpbXSwiRXZhbHVhdGlvbkNvbXBsZXhpdHkiOjAsIkV2YWx1YXRpb25Tb3VyY2VUZXh0Rm9ybWF0IjowLCJHcm91cHMiOltdLCJIYXNMYWJlbDEiOmZhbHNlLCJIYXNMYWJlbDIiOnRydWUsIktleXdvcmRzIjpbXSwiTGFuZ3VhZ2UiOiJlbmciL</w:instrText>
          </w:r>
          <w:r>
            <w:instrText xml:space="preserve">CJMYW5ndWFnZUNvZGUiOiJlbiIsIkxvY2F0aW9ucyI6W3siJGlkIjoiOSIsIiR0eXBlIjoiU3dpc3NBY2FkZW1pYy5DaXRhdmkuTG9jYXRpb24sIFN3aXNzQWNhZGVtaWMuQ2l0YXZpIiwiQWRkcmVzcyI6eyIkaWQiOiIxMCIsIiR0eXBlIjoiU3dpc3NBY2FkZW1pYy5DaXRhdmkuTGlua2VkUmVzb3VyY2UsIFN3aXNzQWNhZGVtaWMuQ2l0Y</w:instrText>
          </w:r>
          <w:r>
            <w:instrText xml:space="preserve">XZpIiwiTGlua2VkUmVzb3VyY2VUeXBlIjo1LCJPcmlnaW5hbFN0cmluZyI6IlBNQzc3NzMxNzYiLCJVcmlTdHJpbmciOiJodHRwczovL3d3dy5uY2JpLm5sbS5uaWguZ292L3BtYy9hcnRpY2xlcy9QTUM3NzczMTc2IiwiTGlua2VkUmVzb3VyY2VTdGF0dXMiOjgsIlByb3BlcnRpZXMiOnsiJGlkIjoiMTEiLCIkdHlwZSI6IlN3aXNzQWNhZ</w:instrText>
          </w:r>
          <w:r>
            <w:instrText xml:space="preserve">GVtaWMuQ2l0YXZpLkxpbmtlZFJlc291cmNlUHJvcGVydGllcywgU3dpc3NBY2FkZW1pYy5DaXRhdmkifSwiU3luY0ZvbGRlclR5cGUiOjAsIklzTG9jYWxDbG91ZFByb2plY3RGaWxlTGluayI6ZmFsc2UsIklzQ2xvdWRSZXN0b3JlIjpmYWxzZSwiSXNDbG91ZENvcHkiOmZhbHNlLCJBdHRhY2htZW50Rm9sZGVyV2FzSW5GYWxsYmFja01vZ</w:instrText>
          </w:r>
          <w:r>
            <w:instrText xml:space="preserve">GUiOmZhbHNlfSwiQW5ub3RhdGlvbnMiOltdLCJMb2NhdGlvblR5cGUiOjAsIk1pcnJvcnNSZWZlcmVuY2VQcm9wZXJ0eUlkIjoyMDgsIkNyZWF0ZWRCeSI6Il9MZWVuYSBNYWHDnyIsIkNyZWF0ZWRPbiI6IjIwMjEtMDQtMjlUMDc6Mzg6NTciLCJNb2RpZmllZEJ5IjoiX0xlZW5hIE1hYcOfIiwiSWQiOiI4OGNjM2Q5Yi1iOTk1LTQ0YjQtO</w:instrText>
          </w:r>
          <w:r>
            <w:instrText xml:space="preserve">DAwNy01MWIwM2E4M2EwMzciLCJNb2RpZmllZE9uIjoiMjAyMS0wNC0yOVQwNzozODo1NyIsIlByb2plY3QiOnsiJHJlZiI6IjgifX0seyIkaWQiOiIxMiIsIiR0eXBlIjoiU3dpc3NBY2FkZW1pYy5DaXRhdmkuTG9jYXRpb24sIFN3aXNzQWNhZGVtaWMuQ2l0YXZpIiwiQWRkcmVzcyI6eyIkaWQiOiIxMyIsIiR0eXBlIjoiU3dpc3NBY2FkZ</w:instrText>
          </w:r>
          <w:r>
            <w:instrText xml:space="preserve">W1pYy5DaXRhdmkuTGlua2VkUmVzb3VyY2UsIFN3aXNzQWNhZGVtaWMuQ2l0YXZpIiwiTGlua2VkUmVzb3VyY2VUeXBlIjo1LCJPcmlnaW5hbFN0cmluZyI6IjEwLjEzNzEvam91cm5hbC5wb25lLjAyNDM3MzMiLCJVcmlTdHJpbmciOiJodHRwczovL2RvaS5vcmcvMTAuMTM3MS9qb3VybmFsLnBvbmUuMDI0MzczMyIsIkxpbmtlZFJlc291c</w:instrText>
          </w:r>
          <w:r>
            <w:instrText xml:space="preserve">mNlU3RhdHVzIjo4LCJQcm9wZXJ0aWVzIjp7IiRpZCI6IjE0IiwiJHR5cGUiOiJTd2lzc0FjYWRlbWljLkNpdGF2aS5MaW5rZWRSZXNvdXJjZVByb3BlcnRpZXMsIFN3aXNzQWNhZGVtaWMuQ2l0YXZpIn0sIlN5bmNGb2xkZXJUeXBlIjowLCJJc0xvY2FsQ2xvdWRQcm9qZWN0RmlsZUxpbmsiOmZhbHNlLCJJc0Nsb3VkUmVzdG9yZSI6ZmFsc</w:instrText>
          </w:r>
          <w:r>
            <w:instrText xml:space="preserve">2UsIklzQ2xvdWRDb3B5IjpmYWxzZSwiQXR0YWNobWVudEZvbGRlcldhc0luRmFsbGJhY2tNb2RlIjpmYWxzZX0sIkFubm90YXRpb25zIjpbXSwiTG9jYXRpb25UeXBlIjowLCJNaXJyb3JzUmVmZXJlbmNlUHJvcGVydHlJZCI6MTI4LCJDcmVhdGVkQnkiOiJfTGVlbmEgTWFhw58iLCJDcmVhdGVkT24iOiIyMDIxLTA0LTI5VDA3OjM4OjU2I</w:instrText>
          </w:r>
          <w:r>
            <w:instrText xml:space="preserve">iwiTW9kaWZpZWRCeSI6Il9MZWVuYSBNYWHDnyIsIklkIjoiNjJiNzE4NGYtYWI0ZC00ODA4LTllMzEtN2YwMDYwOGIxZjk2IiwiTW9kaWZpZWRPbiI6IjIwMjEtMDQtMjlUMDc6Mzg6NTYiLCJQcm9qZWN0Ijp7IiRyZWYiOiI4In19LHsiJGlkIjoiMTUiLCIkdHlwZSI6IlN3aXNzQWNhZGVtaWMuQ2l0YXZpLkxvY2F0aW9uLCBTd2lzc0FjY</w:instrText>
          </w:r>
          <w:r>
            <w:instrText xml:space="preserve">WRlbWljLkNpdGF2aSIsIkFkZHJlc3MiOnsiJGlkIjoiMTYiLCIkdHlwZSI6IlN3aXNzQWNhZGVtaWMuQ2l0YXZpLkxpbmtlZFJlc291cmNlLCBTd2lzc0FjYWRlbWljLkNpdGF2aSIsIkxpbmtlZFJlc291cmNlVHlwZSI6NSwiT3JpZ2luYWxTdHJpbmciOiIzMzM3ODM4NiIsIlVyaVN0cmluZyI6Imh0dHA6Ly93d3cubmNiaS5ubG0ubmloL</w:instrText>
          </w:r>
          <w:r>
            <w:instrText xml:space="preserve">mdvdi9wdWJtZWQvMzMzNzgzODYiLCJMaW5rZWRSZXNvdXJjZVN0YXR1cyI6OCwiUHJvcGVydGllcyI6eyIkaWQiOiIxNyIsIiR0eXBlIjoiU3dpc3NBY2FkZW1pYy5DaXRhdmkuTGlua2VkUmVzb3VyY2VQcm9wZXJ0aWVzLCBTd2lzc0FjYWRlbWljLkNpdGF2aSJ9LCJTeW5jRm9sZGVyVHlwZSI6MCwiSXNMb2NhbENsb3VkUHJvamVjdEZpb</w:instrText>
          </w:r>
          <w:r>
            <w:instrText xml:space="preserve">GVMaW5rIjpmYWxzZSwiSXNDbG91ZFJlc3RvcmUiOmZhbHNlLCJJc0Nsb3VkQ29weSI6ZmFsc2UsIkF0dGFjaG1lbnRGb2xkZXJXYXNJbkZhbGxiYWNrTW9kZSI6ZmFsc2V9LCJBbm5vdGF0aW9ucyI6W10sIkxvY2F0aW9uVHlwZSI6MCwiTWlycm9yc1JlZmVyZW5jZVByb3BlcnR5SWQiOjE2NCwiQ3JlYXRlZEJ5IjoiX0xlZW5hIE1hYcOfI</w:instrText>
          </w:r>
          <w:r>
            <w:instrText xml:space="preserve">iwiQ3JlYXRlZE9uIjoiMjAyMS0wNC0yOVQwNzozODo1NyIsIk1vZGlmaWVkQnkiOiJfTGVlbmEgTWFhw58iLCJJZCI6Ijc5ZTZlYzUxLWQ3NWUtNGRhNi1iYWU5LWEzZDhjMTYyY2Y1ZiIsIk1vZGlmaWVkT24iOiIyMDIxLTA0LTI5VDA3OjM4OjU3IiwiUHJvamVjdCI6eyIkcmVmIjoiOCJ9fSx7IiRpZCI6IjE4IiwiJHR5cGUiOiJTd2lzc</w:instrText>
          </w:r>
          <w:r>
            <w:instrText xml:space="preserve">0FjYWRlbWljLkNpdGF2aS5Mb2NhdGlvbiwgU3dpc3NBY2FkZW1pYy5DaXRhdmkiLCJBZGRyZXNzIjp7IiRpZCI6IjE5IiwiJHR5cGUiOiJTd2lzc0FjYWRlbWljLkNpdGF2aS5MaW5rZWRSZXNvdXJjZSwgU3dpc3NBY2FkZW1pYy5DaXRhdmkiLCJMaW5rZWRSZXNvdXJjZVR5cGUiOjUsIk9yaWdpbmFsU3RyaW5nIjoiaHR0cHM6Ly9qb3Vyb</w:instrText>
          </w:r>
          <w:r>
            <w:instrText xml:space="preserve">mFscy5wbG9zLm9yZy9wbG9zb25lL2FydGljbGU/aWQ9MTAuMTM3MS9qb3VybmFsLnBvbmUuMDI0MzczMyIsIlVyaVN0cmluZyI6Imh0dHBzOi8vam91cm5hbHMucGxvcy5vcmcvcGxvc29uZS9hcnRpY2xlP2lkPTEwLjEzNzEvam91cm5hbC5wb25lLjAyNDM3MzMiLCJMaW5rZWRSZXNvdXJjZVN0YXR1cyI6OCwiUHJvcGVydGllcyI6eyIka</w:instrText>
          </w:r>
          <w:r>
            <w:instrText xml:space="preserve">WQiOiIyMCIsIiR0eXBlIjoiU3dpc3NBY2FkZW1pYy5DaXRhdmkuTGlua2VkUmVzb3VyY2VQcm9wZXJ0aWVzLCBTd2lzc0FjYWRlbWljLkNpdGF2aSJ9LCJTeW5jRm9sZGVyVHlwZSI6MCwiSXNMb2NhbENsb3VkUHJvamVjdEZpbGVMaW5rIjpmYWxzZSwiSXNDbG91ZFJlc3RvcmUiOmZhbHNlLCJJc0Nsb3VkQ29weSI6ZmFsc2UsIkF0dGFja</w:instrText>
          </w:r>
          <w:r>
            <w:instrText xml:space="preserve">G1lbnRGb2xkZXJXYXNJbkZhbGxiYWNrTW9kZSI6ZmFsc2V9LCJBbm5vdGF0aW9ucyI6W10sIkxvY2F0aW9uVHlwZSI6MCwiTWlycm9yc1JlZmVyZW5jZVByb3BlcnR5SWQiOjE1MSwiQ3JlYXRlZEJ5IjoiX0xlZW5hIE1hYcOfIiwiQ3JlYXRlZE9uIjoiMjAyMS0wNC0yOVQwNzozODo1NiIsIk1vZGlmaWVkQnkiOiJfTGVlbmEgTWFhw58iL</w:instrText>
          </w:r>
          <w:r>
            <w:instrText xml:space="preserve">CJJZCI6IjE4MmY0NTdjLTNlMzQtNGU3ZS1hY2MyLWM5N2JiYTRhNTU1NCIsIk1vZGlmaWVkT24iOiIyMDIxLTA0LTI5VDA3OjM4OjU2IiwiUHJvamVjdCI6eyIkcmVmIjoiOCJ9fV0sIk51bWJlciI6IjEyIiwiT25saW5lQWRkcmVzcyI6Imh0dHBzOi8vam91cm5hbHMucGxvcy5vcmcvcGxvc29uZS9hcnRpY2xlP2lkPTEwLjEzNzEvam91c</w:instrText>
          </w:r>
          <w:r>
            <w:instrText xml:space="preserve">m5hbC5wb25lLjAyNDM3MzMiLCJPcmdhbml6YXRpb25zIjpbXSwiT3RoZXJzSW52b2x2ZWQiOltdLCJQYWdlUmFuZ2UiOiI8c3A+XHJcbiAgPG5zPk9taXQ8L25zPlxyXG4gIDxvcz5lMDI0MzczMzwvb3M+XHJcbiAgPHBzPmUwMjQzNzMzPC9wcz5cclxuPC9zcD5cclxuPG9zPmUwMjQzNzMzPC9vcz4iLCJQZXJpb2RpY2FsIjp7IiRpZCI6I</w:instrText>
          </w:r>
          <w:r>
            <w:instrText xml:space="preserve">jIxIiwiJHR5cGUiOiJTd2lzc0FjYWRlbWljLkNpdGF2aS5QZXJpb2RpY2FsLCBTd2lzc0FjYWRlbWljLkNpdGF2aSIsIklzc24iOiIxOTMyLTYyMDMiLCJOYW1lIjoiUExPUyBPTkUiLCJQYWdpbmF0aW9uIjowLCJQcm90ZWN0ZWQiOmZhbHNlLCJTdGFuZGFyZEFiYnJldmlhdGlvbiI6IlBMT1MgT05FIiwiQ3JlYXRlZEJ5IjoiX0xlZW5hI</w:instrText>
          </w:r>
          <w:r>
            <w:instrText xml:space="preserve">E1hYcOfIiwiQ3JlYXRlZE9uIjoiMjAyMS0wNC0yOVQwNzozODo1NiIsIk1vZGlmaWVkQnkiOiJfTGVlbmEgTWFhw58iLCJJZCI6ImQzZGE3NWJiLWE3NTAtNDZkZi1hYWViLThkMzYxOWJmMDkxOSIsIk1vZGlmaWVkT24iOiIyMDIxLTA0LTI5VDA3OjM4OjU2IiwiUHJvamVjdCI6eyIkcmVmIjoiOCJ9fSwiUG1jSWQiOiJQTUM3NzczMTc2I</w:instrText>
          </w:r>
          <w:r>
            <w:instrText xml:space="preserve">iwiUHVibGlzaGVycyI6W3siJGlkIjoiMjIiLCIkdHlwZSI6IlN3aXNzQWNhZGVtaWMuQ2l0YXZpLlB1Ymxpc2hlciwgU3dpc3NBY2FkZW1pYy5DaXRhdmkiLCJOYW1lIjoiUHVibGljIExpYnJhcnkgb2YgU2NpZW5jZSIsIlByb3RlY3RlZCI6ZmFsc2UsIkNyZWF0ZWRCeSI6Il9MZWVuYSBNYWHDnyIsIkNyZWF0ZWRPbiI6IjIwMjEtMDQtM</w:instrText>
          </w:r>
          <w:r>
            <w:instrText xml:space="preserve">jlUMDc6Mzg6NTYiLCJNb2RpZmllZEJ5IjoiX0xlZW5hIE1hYcOfIiwiSWQiOiIyMzE4M2YwMi1jNTViLTRiNTUtODljNC1lMTA1ZDE5MzQ3NGUiLCJNb2RpZmllZE9uIjoiMjAyMS0wNC0yOVQwNzozODo1NiIsIlByb2plY3QiOnsiJHJlZiI6IjgifX1dLCJQdWJNZWRJZCI6IjMzMzc4Mzg2IiwiUXVvdGF0aW9ucyI6W10sIlJhdGluZyI6M</w:instrText>
          </w:r>
          <w:r>
            <w:instrText xml:space="preserve">CwiUmVmZXJlbmNlVHlwZSI6IkpvdXJuYWxBcnRpY2xlIiwiU2hvcnRUaXRsZSI6IlBvdGFyY2EgMjAyMCDigJMgVGhlIGRlbW9ncmFwaHkgb2Ygc3dpcGluZyByaWdodCIsIlNob3J0VGl0bGVVcGRhdGVUeXBlIjowLCJTb3VyY2VPZkJpYmxpb2dyYXBoaWNJbmZvcm1hdGlvbiI6IlB1Yk1lZCIsIlN0YXRpY0lkcyI6WyIwM2RmZGI4Yi0xZ</w:instrText>
          </w:r>
          <w:r>
            <w:instrText xml:space="preserve">TU4LTQ1MDItYjYwZi0zYjBkNzJjMjNiZDEiXSwiVGFibGVPZkNvbnRlbnRzQ29tcGxleGl0eSI6MCwiVGFibGVPZkNvbnRlbnRzU291cmNlVGV4dEZvcm1hdCI6MCwiVGFza3MiOltdLCJUaXRsZSI6IlRoZSBkZW1vZ3JhcGh5IG9mIHN3aXBpbmcgcmlnaHQuIEFuIG92ZXJ2aWV3IG9mIGNvdXBsZXMgd2hvIG1ldCB0aHJvdWdoIGRhdGluZ</w:instrText>
          </w:r>
          <w:r>
            <w:instrText xml:space="preserve">yBhcHBzIGluIFN3aXR6ZXJsYW5kIiwiVHJhbnNsYXRvcnMiOltdLCJWb2x1bWUiOiIxNSIsIlllYXIiOiIyMDIwIiwiWWVhclJlc29sdmVkIjoiMjAyMCIsIkNyZWF0ZWRCeSI6Il9MZWVuYSBNYWHDnyIsIkNyZWF0ZWRPbiI6IjIwMjEtMDQtMjlUMDc6Mzg6NTYiLCJNb2RpZmllZEJ5IjoiX0hQIiwiSWQiOiI4OGQ2OTdjYy00OGRjLTQ3N</w:instrText>
          </w:r>
          <w:r>
            <w:instrText xml:space="preserve">zYtYTJiYi1lMWEyMzYwNjZhZTgiLCJNb2RpZmllZE9uIjoiMjAyMS0xMC0zMVQyMjo0Mjo0MiIsIlByb2plY3QiOnsiJHJlZiI6IjgifX0sIlVzZU51bWJlcmluZ1R5cGVPZlBhcmVudERvY3VtZW50IjpmYWxzZSwiWWVhck9ubHkiOnRydWV9XSwiRm9ybWF0dGVkVGV4dCI6eyIkaWQiOiIyMyIsIkNvdW50IjoxLCJUZXh0VW5pdHMiOlt7I</w:instrText>
          </w:r>
          <w:r>
            <w:instrText xml:space="preserve">iRpZCI6IjI0IiwiRm9udFN0eWxlIjp7IiRpZCI6IjI1IiwiTmV1dHJhbCI6dHJ1ZX0sIlJlYWRpbmdPcmRlciI6MSwiVGV4dCI6IigyMDIwKSJ9XX0sIlRhZyI6IkNpdGF2aVBsYWNlaG9sZGVyIzM1YTU3NjVkLTU4MWMtNGU0Zi1iMDk2LTIzZTE5ZDQ4MGY5NCIsIlRleHQiOiIoMjAyMCkiLCJXQUlWZXJzaW9uIjoiNi4xMC4wLjAifQ==}</w:instrText>
          </w:r>
          <w:r>
            <w:fldChar w:fldCharType="separate"/>
          </w:r>
          <w:r>
            <w:t xml:space="preserve">(2020)</w:t>
          </w:r>
          <w:r>
            <w:fldChar w:fldCharType="end"/>
          </w:r>
        </w:sdtContent>
      </w:sdt>
      <w:r>
        <w:t xml:space="preserve"> für die Schweiz darstellen, lässt sich der Trend, dass Online-Treffpunkte die Offline-Treffpunkte als sozialer Vermittler bei d</w:t>
      </w:r>
      <w:r>
        <w:t xml:space="preserve">er Partnerwahl ablösen, mit diesen Daten nicht bestätigen: In Deutschland steigen online geknüpfte Beziehungen während des Untersuchungszeitraumes nicht stark an und lösen somit die alltäglichen Begegnungen als Hauptvermittler bei der Partnerwahl nicht ab.</w:t>
      </w:r>
      <w:r>
        <w:rPr>
          <w:color w:val="ff0000"/>
        </w:rPr>
        <w:t xml:space="preserve"> </w:t>
      </w:r>
      <w:r>
        <w:rPr>
          <w:color w:val="ff0000"/>
        </w:rPr>
      </w:r>
    </w:p>
    <w:p>
      <w:pPr>
        <w:pBdr/>
        <w:spacing w:after="240" w:line="360" w:lineRule="auto"/>
        <w:ind/>
        <w:jc w:val="both"/>
        <w:rPr/>
      </w:pPr>
      <w:r/>
      <w:r/>
    </w:p>
    <w:p>
      <w:pPr>
        <w:pBdr/>
        <w:spacing w:after="240" w:line="360" w:lineRule="auto"/>
        <w:ind/>
        <w:jc w:val="both"/>
        <w:rPr>
          <w:color w:val="ff0000"/>
        </w:rPr>
      </w:pPr>
      <w:r>
        <mc:AlternateContent>
          <mc:Choice Requires="wpg">
            <w:drawing>
              <wp:anchor xmlns:wp="http://schemas.openxmlformats.org/drawingml/2006/wordprocessingDrawing" xmlns:wp14="http://schemas.microsoft.com/office/word/2010/wordprocessingDrawing" distT="0" distB="0" distL="114300" distR="114300" simplePos="0" relativeHeight="251720704" behindDoc="1" locked="0" layoutInCell="1" allowOverlap="1">
                <wp:simplePos x="0" y="0"/>
                <wp:positionH relativeFrom="margin">
                  <wp:align>center</wp:align>
                </wp:positionH>
                <wp:positionV relativeFrom="paragraph">
                  <wp:posOffset>8100</wp:posOffset>
                </wp:positionV>
                <wp:extent cx="4679950" cy="4679950"/>
                <wp:effectExtent l="0" t="0" r="0" b="0"/>
                <wp:wrapTight wrapText="bothSides">
                  <wp:wrapPolygon edited="1">
                    <wp:start x="3077" y="88"/>
                    <wp:lineTo x="1055" y="879"/>
                    <wp:lineTo x="1055" y="1407"/>
                    <wp:lineTo x="3077" y="1670"/>
                    <wp:lineTo x="2286" y="2901"/>
                    <wp:lineTo x="2286" y="3077"/>
                    <wp:lineTo x="2901" y="3077"/>
                    <wp:lineTo x="3077" y="4484"/>
                    <wp:lineTo x="1055" y="4572"/>
                    <wp:lineTo x="1055" y="5100"/>
                    <wp:lineTo x="3077" y="5891"/>
                    <wp:lineTo x="264" y="5979"/>
                    <wp:lineTo x="88" y="6594"/>
                    <wp:lineTo x="88" y="11254"/>
                    <wp:lineTo x="703" y="11518"/>
                    <wp:lineTo x="3077" y="11518"/>
                    <wp:lineTo x="1055" y="12309"/>
                    <wp:lineTo x="1055" y="12836"/>
                    <wp:lineTo x="3077" y="12925"/>
                    <wp:lineTo x="2901" y="14332"/>
                    <wp:lineTo x="2286" y="14332"/>
                    <wp:lineTo x="2286" y="14507"/>
                    <wp:lineTo x="3077" y="15738"/>
                    <wp:lineTo x="1055" y="16090"/>
                    <wp:lineTo x="1055" y="16618"/>
                    <wp:lineTo x="3077" y="17145"/>
                    <wp:lineTo x="3077" y="17673"/>
                    <wp:lineTo x="8265" y="18552"/>
                    <wp:lineTo x="10991" y="18552"/>
                    <wp:lineTo x="10815" y="19959"/>
                    <wp:lineTo x="6682" y="20047"/>
                    <wp:lineTo x="6331" y="20135"/>
                    <wp:lineTo x="6331" y="20838"/>
                    <wp:lineTo x="10551" y="20838"/>
                    <wp:lineTo x="17233" y="20662"/>
                    <wp:lineTo x="17233" y="20047"/>
                    <wp:lineTo x="10903" y="19959"/>
                    <wp:lineTo x="12836" y="18552"/>
                    <wp:lineTo x="20926" y="17936"/>
                    <wp:lineTo x="21278" y="17673"/>
                    <wp:lineTo x="20574" y="17145"/>
                    <wp:lineTo x="21366" y="16354"/>
                    <wp:lineTo x="20574" y="15738"/>
                    <wp:lineTo x="21366" y="14595"/>
                    <wp:lineTo x="21366" y="14332"/>
                    <wp:lineTo x="20574" y="14332"/>
                    <wp:lineTo x="20662" y="12925"/>
                    <wp:lineTo x="21366" y="12749"/>
                    <wp:lineTo x="21366" y="12485"/>
                    <wp:lineTo x="20574" y="11518"/>
                    <wp:lineTo x="21366" y="10639"/>
                    <wp:lineTo x="20662" y="10111"/>
                    <wp:lineTo x="21453" y="8704"/>
                    <wp:lineTo x="20574" y="7297"/>
                    <wp:lineTo x="21366" y="7034"/>
                    <wp:lineTo x="21366" y="6770"/>
                    <wp:lineTo x="20574" y="5891"/>
                    <wp:lineTo x="21278" y="5188"/>
                    <wp:lineTo x="21366" y="4836"/>
                    <wp:lineTo x="20750" y="4484"/>
                    <wp:lineTo x="20574" y="3077"/>
                    <wp:lineTo x="21366" y="3077"/>
                    <wp:lineTo x="21366" y="2814"/>
                    <wp:lineTo x="20574" y="1670"/>
                    <wp:lineTo x="21366" y="1055"/>
                    <wp:lineTo x="20574" y="88"/>
                    <wp:lineTo x="3077" y="88"/>
                  </wp:wrapPolygon>
                </wp:wrapTight>
                <wp:docPr id="1"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r/>
                      </pic:nvPicPr>
                      <pic:blipFill>
                        <a:blip r:embed="rId29"/>
                        <a:stretch/>
                      </pic:blipFill>
                      <pic:spPr bwMode="auto">
                        <a:xfrm>
                          <a:off x="0" y="0"/>
                          <a:ext cx="4679950" cy="467995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720704;o:allowoverlap:true;o:allowincell:true;mso-position-horizontal-relative:margin;mso-position-horizontal:center;mso-position-vertical-relative:text;margin-top:0.64pt;mso-position-vertical:absolute;width:368.50pt;height:368.50pt;mso-wrap-distance-left:9.00pt;mso-wrap-distance-top:0.00pt;mso-wrap-distance-right:9.00pt;mso-wrap-distance-bottom:0.00pt;z-index:1;" wrapcoords="14245 407 4884 4069 4884 6514 14245 7731 10583 13431 10583 14245 13431 14245 14245 20759 4884 21167 4884 23611 14245 27273 1222 27681 407 30528 407 52102 3255 53324 14245 53324 4884 56986 4884 59426 14245 59838 13431 66352 10583 66352 10583 67162 14245 72861 4884 74491 4884 76935 14245 79375 14245 81819 38264 85889 50884 85889 50069 92403 30935 92810 29310 93218 29310 96472 48847 96472 79782 95657 79782 92810 50477 92403 59426 85889 96880 83037 98509 81819 95250 79375 98917 75713 95250 72861 98917 67569 98917 66352 95250 66352 95657 59838 98917 59023 98917 57801 95250 53324 98917 49255 95657 46810 99319 40296 95250 33782 98917 32565 98917 31343 95250 27273 98509 24019 98917 22389 96065 20759 95250 14245 98917 14245 98917 13028 95250 7731 98917 4884 95250 407 14245 407" stroked="f">
                <w10:wrap type="tight"/>
                <v:imagedata r:id="rId29" o:title=""/>
                <o:lock v:ext="edit" rotation="t"/>
              </v:shape>
            </w:pict>
          </mc:Fallback>
        </mc:AlternateContent>
      </w:r>
      <w:r>
        <w:rPr>
          <w:color w:val="ff0000"/>
        </w:rPr>
      </w:r>
    </w:p>
    <w:p>
      <w:pPr>
        <w:pBdr/>
        <w:spacing w:after="240" w:line="360" w:lineRule="auto"/>
        <w:ind/>
        <w:jc w:val="both"/>
        <w:rPr>
          <w:color w:val="ff0000"/>
        </w:rPr>
      </w:pPr>
      <w:r>
        <w:rPr>
          <w:color w:val="ff0000"/>
        </w:rPr>
      </w:r>
      <w:r>
        <w:rPr>
          <w:color w:val="ff0000"/>
        </w:rPr>
      </w:r>
    </w:p>
    <w:p>
      <w:pPr>
        <w:pBdr/>
        <w:spacing w:after="240" w:line="360" w:lineRule="auto"/>
        <w:ind/>
        <w:jc w:val="both"/>
        <w:rPr>
          <w:color w:val="ff0000"/>
        </w:rPr>
      </w:pPr>
      <w:r>
        <w:rPr>
          <w:color w:val="ff0000"/>
        </w:rPr>
      </w:r>
      <w:r>
        <w:rPr>
          <w:color w:val="ff0000"/>
        </w:rPr>
      </w:r>
    </w:p>
    <w:p>
      <w:pPr>
        <w:pBdr/>
        <w:spacing w:after="240" w:line="360" w:lineRule="auto"/>
        <w:ind/>
        <w:jc w:val="both"/>
        <w:rPr>
          <w:color w:val="ff0000"/>
        </w:rPr>
      </w:pPr>
      <w:r>
        <w:rPr>
          <w:color w:val="ff0000"/>
        </w:rPr>
      </w:r>
      <w:r>
        <w:rPr>
          <w:color w:val="ff0000"/>
        </w:rP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w:r/>
    </w:p>
    <w:p>
      <w:pPr>
        <w:pStyle w:val="1104"/>
        <w:pBdr/>
        <w:spacing w:after="240" w:line="360" w:lineRule="auto"/>
        <w:ind w:left="360"/>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673600" behindDoc="1" locked="0" layoutInCell="1" allowOverlap="1">
                <wp:simplePos x="0" y="0"/>
                <wp:positionH relativeFrom="margin">
                  <wp:align>left</wp:align>
                </wp:positionH>
                <wp:positionV relativeFrom="paragraph">
                  <wp:posOffset>365388</wp:posOffset>
                </wp:positionV>
                <wp:extent cx="5568950" cy="453390"/>
                <wp:effectExtent l="0" t="0" r="0" b="3810"/>
                <wp:wrapTight wrapText="bothSides">
                  <wp:wrapPolygon edited="1">
                    <wp:start x="0" y="0"/>
                    <wp:lineTo x="0" y="20874"/>
                    <wp:lineTo x="21501" y="20874"/>
                    <wp:lineTo x="21501" y="0"/>
                    <wp:lineTo x="0" y="0"/>
                  </wp:wrapPolygon>
                </wp:wrapTight>
                <wp:docPr id="2" name="Textfeld 1"/>
                <wp:cNvGraphicFramePr/>
                <a:graphic xmlns:a="http://schemas.openxmlformats.org/drawingml/2006/main">
                  <a:graphicData uri="http://schemas.microsoft.com/office/word/2010/wordprocessingShape">
                    <wps:wsp>
                      <wps:cNvPr id="0" name=""/>
                      <wps:cNvSpPr txBox="1"/>
                      <wps:spPr bwMode="auto">
                        <a:xfrm>
                          <a:off x="0" y="0"/>
                          <a:ext cx="5568950" cy="453483"/>
                        </a:xfrm>
                        <a:prstGeom prst="rect">
                          <a:avLst/>
                        </a:prstGeom>
                        <a:solidFill>
                          <a:prstClr val="white"/>
                        </a:solidFill>
                        <a:ln>
                          <a:noFill/>
                        </a:ln>
                      </wps:spPr>
                      <wps:txbx>
                        <w:txbxContent>
                          <w:p>
                            <w:pPr>
                              <w:pStyle w:val="1234"/>
                              <w:pBdr/>
                              <w:spacing/>
                              <w:ind/>
                              <w:rPr>
                                <w:i w:val="0"/>
                                <w:iCs w:val="0"/>
                                <w:color w:val="auto"/>
                                <w:sz w:val="24"/>
                                <w:szCs w:val="24"/>
                              </w:rPr>
                            </w:pPr>
                            <w:r/>
                            <w:bookmarkStart w:id="209" w:name="_Ref86056722"/>
                            <w:r/>
                            <w:bookmarkStart w:id="210" w:name="_Ref86056709"/>
                            <w:r/>
                            <w:bookmarkStart w:id="211" w:name="_Toc86921737"/>
                            <w:r>
                              <w:rPr>
                                <w:b/>
                                <w:i w:val="0"/>
                                <w:iCs w:val="0"/>
                                <w:color w:val="auto"/>
                              </w:rPr>
                              <w:t xml:space="preserve">Abbildung </w:t>
                            </w:r>
                            <w:r>
                              <w:rPr>
                                <w:b/>
                                <w:i w:val="0"/>
                                <w:iCs w:val="0"/>
                                <w:color w:val="auto"/>
                              </w:rPr>
                              <w:fldChar w:fldCharType="begin"/>
                            </w:r>
                            <w:r>
                              <w:rPr>
                                <w:b/>
                                <w:i w:val="0"/>
                                <w:iCs w:val="0"/>
                                <w:color w:val="auto"/>
                              </w:rPr>
                              <w:instrText xml:space="preserve"> SEQ Abbildung \* ARABIC </w:instrText>
                            </w:r>
                            <w:r>
                              <w:rPr>
                                <w:b/>
                                <w:i w:val="0"/>
                                <w:iCs w:val="0"/>
                                <w:color w:val="auto"/>
                              </w:rPr>
                              <w:fldChar w:fldCharType="separate"/>
                            </w:r>
                            <w:r>
                              <w:rPr>
                                <w:b/>
                                <w:i w:val="0"/>
                                <w:iCs w:val="0"/>
                                <w:color w:val="auto"/>
                              </w:rPr>
                              <w:t xml:space="preserve">1</w:t>
                            </w:r>
                            <w:r>
                              <w:rPr>
                                <w:b/>
                                <w:i w:val="0"/>
                                <w:iCs w:val="0"/>
                                <w:color w:val="auto"/>
                              </w:rPr>
                              <w:fldChar w:fldCharType="end"/>
                            </w:r>
                            <w:bookmarkEnd w:id="209"/>
                            <w:r>
                              <w:rPr>
                                <w:b/>
                                <w:i w:val="0"/>
                                <w:iCs w:val="0"/>
                                <w:color w:val="auto"/>
                              </w:rPr>
                              <w:t xml:space="preserve">:</w:t>
                            </w:r>
                            <w:r>
                              <w:rPr>
                                <w:i w:val="0"/>
                                <w:iCs w:val="0"/>
                                <w:color w:val="auto"/>
                              </w:rPr>
                              <w:t xml:space="preserve"> </w:t>
                            </w:r>
                            <w:r>
                              <w:rPr>
                                <w:i w:val="0"/>
                                <w:iCs w:val="0"/>
                                <w:color w:val="auto"/>
                              </w:rPr>
                              <w:t xml:space="preserve">Relative</w:t>
                            </w:r>
                            <w:r>
                              <w:rPr>
                                <w:i w:val="0"/>
                                <w:iCs w:val="0"/>
                                <w:color w:val="auto"/>
                              </w:rPr>
                              <w:t xml:space="preserve"> Häufigkeiten </w:t>
                            </w:r>
                            <w:r>
                              <w:rPr>
                                <w:i w:val="0"/>
                                <w:iCs w:val="0"/>
                                <w:color w:val="auto"/>
                              </w:rPr>
                              <w:t xml:space="preserve">für die</w:t>
                            </w:r>
                            <w:r>
                              <w:rPr>
                                <w:i w:val="0"/>
                                <w:iCs w:val="0"/>
                                <w:color w:val="auto"/>
                              </w:rPr>
                              <w:t xml:space="preserve"> neu entstandenen Partnerschaften </w:t>
                            </w:r>
                            <w:r>
                              <w:rPr>
                                <w:i w:val="0"/>
                                <w:iCs w:val="0"/>
                                <w:color w:val="auto"/>
                              </w:rPr>
                              <w:t xml:space="preserve">aus dem</w:t>
                            </w:r>
                            <w:r>
                              <w:rPr>
                                <w:i w:val="0"/>
                                <w:iCs w:val="0"/>
                                <w:color w:val="auto"/>
                              </w:rPr>
                              <w:t xml:space="preserve"> Online- und Offline-</w:t>
                            </w:r>
                            <w:r>
                              <w:rPr>
                                <w:i w:val="0"/>
                                <w:iCs w:val="0"/>
                                <w:color w:val="auto"/>
                              </w:rPr>
                              <w:t xml:space="preserve">Beg</w:t>
                            </w:r>
                            <w:r>
                              <w:rPr>
                                <w:i w:val="0"/>
                                <w:iCs w:val="0"/>
                                <w:color w:val="auto"/>
                              </w:rPr>
                              <w:t xml:space="preserve">eg</w:t>
                            </w:r>
                            <w:r>
                              <w:rPr>
                                <w:i w:val="0"/>
                                <w:iCs w:val="0"/>
                                <w:color w:val="auto"/>
                              </w:rPr>
                              <w:t xml:space="preserve">nungs</w:t>
                            </w:r>
                            <w:r>
                              <w:rPr>
                                <w:i w:val="0"/>
                                <w:iCs w:val="0"/>
                                <w:color w:val="auto"/>
                              </w:rPr>
                              <w:t xml:space="preserve">kontext</w:t>
                            </w:r>
                            <w:r>
                              <w:rPr>
                                <w:i w:val="0"/>
                                <w:iCs w:val="0"/>
                                <w:color w:val="auto"/>
                              </w:rPr>
                              <w:t xml:space="preserve"> nach Welle (Quelle: pairfam, Welle 2-11, eigene Darstellung)</w:t>
                            </w:r>
                            <w:bookmarkEnd w:id="210"/>
                            <w:r/>
                            <w:bookmarkEnd w:id="211"/>
                            <w:r/>
                            <w:r>
                              <w:rPr>
                                <w:i w:val="0"/>
                                <w:iCs w:val="0"/>
                                <w:color w:val="auto"/>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202" type="#_x0000_t202" style="position:absolute;z-index:-251673600;o:allowoverlap:true;o:allowincell:true;mso-position-horizontal-relative:margin;mso-position-horizontal:left;mso-position-vertical-relative:text;margin-top:28.77pt;mso-position-vertical:absolute;width:438.50pt;height:35.70pt;mso-wrap-distance-left:9.00pt;mso-wrap-distance-top:0.00pt;mso-wrap-distance-right:9.00pt;mso-wrap-distance-bottom:0.00pt;v-text-anchor:top;visibility:visible;" wrapcoords="0 0 0 96639 99542 96639 99542 0 0 0" fillcolor="#FFFFFF" stroked="f">
                <w10:wrap type="tight"/>
                <v:textbox inset="0,0,0,0">
                  <w:txbxContent>
                    <w:p>
                      <w:pPr>
                        <w:pStyle w:val="1234"/>
                        <w:pBdr/>
                        <w:spacing/>
                        <w:ind/>
                        <w:rPr>
                          <w:i w:val="0"/>
                          <w:iCs w:val="0"/>
                          <w:color w:val="auto"/>
                          <w:sz w:val="24"/>
                          <w:szCs w:val="24"/>
                        </w:rPr>
                      </w:pPr>
                      <w:r/>
                      <w:bookmarkStart w:id="209" w:name="_Ref86056722"/>
                      <w:r/>
                      <w:bookmarkStart w:id="210" w:name="_Ref86056709"/>
                      <w:r/>
                      <w:bookmarkStart w:id="211" w:name="_Toc86921737"/>
                      <w:r>
                        <w:rPr>
                          <w:b/>
                          <w:i w:val="0"/>
                          <w:iCs w:val="0"/>
                          <w:color w:val="auto"/>
                        </w:rPr>
                        <w:t xml:space="preserve">Abbildung </w:t>
                      </w:r>
                      <w:r>
                        <w:rPr>
                          <w:b/>
                          <w:i w:val="0"/>
                          <w:iCs w:val="0"/>
                          <w:color w:val="auto"/>
                        </w:rPr>
                        <w:fldChar w:fldCharType="begin"/>
                      </w:r>
                      <w:r>
                        <w:rPr>
                          <w:b/>
                          <w:i w:val="0"/>
                          <w:iCs w:val="0"/>
                          <w:color w:val="auto"/>
                        </w:rPr>
                        <w:instrText xml:space="preserve"> SEQ Abbildung \* ARABIC </w:instrText>
                      </w:r>
                      <w:r>
                        <w:rPr>
                          <w:b/>
                          <w:i w:val="0"/>
                          <w:iCs w:val="0"/>
                          <w:color w:val="auto"/>
                        </w:rPr>
                        <w:fldChar w:fldCharType="separate"/>
                      </w:r>
                      <w:r>
                        <w:rPr>
                          <w:b/>
                          <w:i w:val="0"/>
                          <w:iCs w:val="0"/>
                          <w:color w:val="auto"/>
                        </w:rPr>
                        <w:t xml:space="preserve">1</w:t>
                      </w:r>
                      <w:r>
                        <w:rPr>
                          <w:b/>
                          <w:i w:val="0"/>
                          <w:iCs w:val="0"/>
                          <w:color w:val="auto"/>
                        </w:rPr>
                        <w:fldChar w:fldCharType="end"/>
                      </w:r>
                      <w:bookmarkEnd w:id="209"/>
                      <w:r>
                        <w:rPr>
                          <w:b/>
                          <w:i w:val="0"/>
                          <w:iCs w:val="0"/>
                          <w:color w:val="auto"/>
                        </w:rPr>
                        <w:t xml:space="preserve">:</w:t>
                      </w:r>
                      <w:r>
                        <w:rPr>
                          <w:i w:val="0"/>
                          <w:iCs w:val="0"/>
                          <w:color w:val="auto"/>
                        </w:rPr>
                        <w:t xml:space="preserve"> </w:t>
                      </w:r>
                      <w:r>
                        <w:rPr>
                          <w:i w:val="0"/>
                          <w:iCs w:val="0"/>
                          <w:color w:val="auto"/>
                        </w:rPr>
                        <w:t xml:space="preserve">Relative</w:t>
                      </w:r>
                      <w:r>
                        <w:rPr>
                          <w:i w:val="0"/>
                          <w:iCs w:val="0"/>
                          <w:color w:val="auto"/>
                        </w:rPr>
                        <w:t xml:space="preserve"> Häufigkeiten </w:t>
                      </w:r>
                      <w:r>
                        <w:rPr>
                          <w:i w:val="0"/>
                          <w:iCs w:val="0"/>
                          <w:color w:val="auto"/>
                        </w:rPr>
                        <w:t xml:space="preserve">für die</w:t>
                      </w:r>
                      <w:r>
                        <w:rPr>
                          <w:i w:val="0"/>
                          <w:iCs w:val="0"/>
                          <w:color w:val="auto"/>
                        </w:rPr>
                        <w:t xml:space="preserve"> neu entstandenen Partnerschaften </w:t>
                      </w:r>
                      <w:r>
                        <w:rPr>
                          <w:i w:val="0"/>
                          <w:iCs w:val="0"/>
                          <w:color w:val="auto"/>
                        </w:rPr>
                        <w:t xml:space="preserve">aus dem</w:t>
                      </w:r>
                      <w:r>
                        <w:rPr>
                          <w:i w:val="0"/>
                          <w:iCs w:val="0"/>
                          <w:color w:val="auto"/>
                        </w:rPr>
                        <w:t xml:space="preserve"> Online- und Offline-</w:t>
                      </w:r>
                      <w:r>
                        <w:rPr>
                          <w:i w:val="0"/>
                          <w:iCs w:val="0"/>
                          <w:color w:val="auto"/>
                        </w:rPr>
                        <w:t xml:space="preserve">Beg</w:t>
                      </w:r>
                      <w:r>
                        <w:rPr>
                          <w:i w:val="0"/>
                          <w:iCs w:val="0"/>
                          <w:color w:val="auto"/>
                        </w:rPr>
                        <w:t xml:space="preserve">eg</w:t>
                      </w:r>
                      <w:r>
                        <w:rPr>
                          <w:i w:val="0"/>
                          <w:iCs w:val="0"/>
                          <w:color w:val="auto"/>
                        </w:rPr>
                        <w:t xml:space="preserve">nungs</w:t>
                      </w:r>
                      <w:r>
                        <w:rPr>
                          <w:i w:val="0"/>
                          <w:iCs w:val="0"/>
                          <w:color w:val="auto"/>
                        </w:rPr>
                        <w:t xml:space="preserve">kontext</w:t>
                      </w:r>
                      <w:r>
                        <w:rPr>
                          <w:i w:val="0"/>
                          <w:iCs w:val="0"/>
                          <w:color w:val="auto"/>
                        </w:rPr>
                        <w:t xml:space="preserve"> nach Welle (Quelle: pairfam, Welle 2-11, eigene Darstellung)</w:t>
                      </w:r>
                      <w:bookmarkEnd w:id="210"/>
                      <w:r/>
                      <w:bookmarkEnd w:id="211"/>
                      <w:r/>
                      <w:r>
                        <w:rPr>
                          <w:i w:val="0"/>
                          <w:iCs w:val="0"/>
                          <w:color w:val="auto"/>
                          <w:sz w:val="24"/>
                          <w:szCs w:val="24"/>
                        </w:rPr>
                      </w:r>
                    </w:p>
                  </w:txbxContent>
                </v:textbox>
              </v:shape>
            </w:pict>
          </mc:Fallback>
        </mc:AlternateContent>
      </w:r>
      <w:r/>
    </w:p>
    <w:p>
      <w:pPr>
        <w:pBdr/>
        <w:spacing w:after="240" w:line="360" w:lineRule="auto"/>
        <w:ind/>
        <w:jc w:val="both"/>
        <w:rPr/>
      </w:pPr>
      <w:r>
        <w:t xml:space="preserve">Die</w:t>
      </w:r>
      <w:r>
        <w:t xml:space="preserve"> </w:t>
      </w:r>
      <w:r>
        <w:t xml:space="preserve">Auswertung der </w:t>
      </w:r>
      <w:r>
        <w:t xml:space="preserve">zeitlichen Distanzen </w:t>
      </w:r>
      <w:r>
        <w:t xml:space="preserve">zum Partner</w:t>
      </w:r>
      <w:r>
        <w:t xml:space="preserve"> </w:t>
      </w:r>
      <w:r>
        <w:t xml:space="preserve">zeigt einen Unterschied zwischen den </w:t>
      </w:r>
      <w:r>
        <w:t xml:space="preserve">o</w:t>
      </w:r>
      <w:r>
        <w:t xml:space="preserve">nline und </w:t>
      </w:r>
      <w:r>
        <w:t xml:space="preserve">o</w:t>
      </w:r>
      <w:r>
        <w:t xml:space="preserve">ffline initiierten Partnerschaften. </w:t>
      </w:r>
      <w:bookmarkEnd w:id="208"/>
      <w:r>
        <w:t xml:space="preserve">Die</w:t>
      </w:r>
      <w:r>
        <w:t xml:space="preserve"> </w:t>
      </w:r>
      <w:r>
        <w:fldChar w:fldCharType="begin"/>
      </w:r>
      <w:r>
        <w:instrText xml:space="preserve"> REF _Ref86935453 \h  \* MERGEFORMAT </w:instrText>
      </w:r>
      <w:r>
        <w:fldChar w:fldCharType="separate"/>
      </w:r>
      <w:r>
        <w:t xml:space="preserve">Tabelle </w:t>
      </w:r>
      <w:r>
        <w:t xml:space="preserve">2</w:t>
      </w:r>
      <w:r>
        <w:fldChar w:fldCharType="end"/>
      </w:r>
      <w:r>
        <w:t xml:space="preserve"> b</w:t>
      </w:r>
      <w:r>
        <w:t xml:space="preserve">ildet</w:t>
      </w:r>
      <w:r>
        <w:t xml:space="preserve"> </w:t>
      </w:r>
      <w:r>
        <w:t xml:space="preserve">dazu </w:t>
      </w:r>
      <w:r>
        <w:t xml:space="preserve">die </w:t>
      </w:r>
      <w:r>
        <w:t xml:space="preserve">mittlere Distanz und den Median</w:t>
      </w:r>
      <w:r>
        <w:t xml:space="preserve"> </w:t>
      </w:r>
      <w:r>
        <w:t xml:space="preserve">zum Partner</w:t>
      </w:r>
      <w:r>
        <w:t xml:space="preserve"> </w:t>
      </w:r>
      <w:r>
        <w:t xml:space="preserve">in Minuten des</w:t>
      </w:r>
      <w:r>
        <w:t xml:space="preserve"> Online- und Offline-Begegnungskontext </w:t>
      </w:r>
      <w:r>
        <w:t xml:space="preserve">ab</w:t>
      </w:r>
      <w:r>
        <w:t xml:space="preserve">. Im Durchschnitt benötigen Paare, die sich offline kennengelernt haben, </w:t>
      </w:r>
      <w:r>
        <w:t xml:space="preserve">54</w:t>
      </w:r>
      <w:r>
        <w:t xml:space="preserve"> Minuten zu ihrem Partner und die Hälfte aller Personen wohnt weniger als 20 Minuten </w:t>
      </w:r>
      <w:r>
        <w:t xml:space="preserve">von ihrem Partner </w:t>
      </w:r>
      <w:r>
        <w:t xml:space="preserve">entfernt. </w:t>
      </w:r>
      <w:r>
        <w:t xml:space="preserve">O</w:t>
      </w:r>
      <w:r>
        <w:t xml:space="preserve">nline</w:t>
      </w:r>
      <w:r>
        <w:t xml:space="preserve"> initiierte Partnerschaften</w:t>
      </w:r>
      <w:r>
        <w:t xml:space="preserve"> benötigen im Durchschnitt 77 Minuten zum Partner und die Hälfte der </w:t>
      </w:r>
      <w:r>
        <w:t xml:space="preserve">Paare</w:t>
      </w:r>
      <w:r>
        <w:t xml:space="preserve"> lebt </w:t>
      </w:r>
      <w:r>
        <w:t xml:space="preserve">weniger als </w:t>
      </w:r>
      <w:r>
        <w:t xml:space="preserve">40 Minuten von ihrem Partner entfernt. </w:t>
      </w:r>
      <w:r>
        <w:t xml:space="preserve">Demnach beträgt</w:t>
      </w:r>
      <w:r>
        <w:t xml:space="preserve"> sowohl die Mediandauer </w:t>
      </w:r>
      <w:r>
        <w:t xml:space="preserve">als auch</w:t>
      </w:r>
      <w:r>
        <w:t xml:space="preserve"> die durchschnittliche </w:t>
      </w:r>
      <w:r>
        <w:t xml:space="preserve">zeitliche Distanz</w:t>
      </w:r>
      <w:r>
        <w:t xml:space="preserve"> zum Partner für die </w:t>
      </w:r>
      <w:r>
        <w:t xml:space="preserve">online initiierten Partnerschaften</w:t>
      </w:r>
      <w:r>
        <w:t xml:space="preserve"> mehr als für die </w:t>
      </w:r>
      <w:r>
        <w:t xml:space="preserve">offline initiierten Partnerschaften</w:t>
      </w:r>
      <w:r>
        <w:t xml:space="preserve">.</w:t>
      </w:r>
      <w:r>
        <w:t xml:space="preserve"> </w:t>
      </w:r>
      <w:bookmarkStart w:id="215" w:name="_Hlk73792498"/>
      <w:r>
        <w:t xml:space="preserve">I</w:t>
      </w:r>
      <w:r>
        <w:t xml:space="preserve">m Durchschnitt </w:t>
      </w:r>
      <w:r>
        <w:t xml:space="preserve">fahren Partnerschaften aus dem Online-Begegnungskontext </w:t>
      </w:r>
      <w:r>
        <w:t xml:space="preserve">23 Minuten länger zu ihrem Partner </w:t>
      </w:r>
      <w:bookmarkEnd w:id="215"/>
      <w:r>
        <w:t xml:space="preserve">(</w:t>
      </w:r>
      <w:r>
        <w:t xml:space="preserve">siehe </w:t>
      </w:r>
      <w:r>
        <w:t xml:space="preserve">Anhang</w:t>
      </w:r>
      <w:r>
        <w:rPr>
          <w:color w:val="ff0000"/>
        </w:rPr>
        <w:t xml:space="preserve"> </w:t>
      </w:r>
      <w:r>
        <w:rPr>
          <w:color w:val="ff0000"/>
        </w:rPr>
        <w:fldChar w:fldCharType="begin"/>
      </w:r>
      <w:r>
        <w:rPr>
          <w:color w:val="ff0000"/>
        </w:rPr>
        <w:instrText xml:space="preserve"> REF _Ref75170842 \h </w:instrText>
      </w:r>
      <w:r>
        <w:rPr>
          <w:color w:val="ff0000"/>
        </w:rPr>
        <w:instrText xml:space="preserve"> \* MERGEFORMAT </w:instrText>
      </w:r>
      <w:r>
        <w:rPr>
          <w:color w:val="ff0000"/>
        </w:rPr>
        <w:fldChar w:fldCharType="separate"/>
      </w:r>
      <w:r>
        <w:t xml:space="preserve">Abbildung </w:t>
      </w:r>
      <w:r>
        <w:t xml:space="preserve">7</w:t>
      </w:r>
      <w:r>
        <w:rPr>
          <w:color w:val="ff0000"/>
        </w:rPr>
        <w:fldChar w:fldCharType="end"/>
      </w:r>
      <w:r>
        <w:t xml:space="preserve">). </w:t>
      </w:r>
      <w:r>
        <w:t xml:space="preserve">25</w:t>
      </w:r>
      <w:r>
        <w:t xml:space="preserve"> </w:t>
      </w:r>
      <w:r>
        <w:t xml:space="preserve">% aller Paare </w:t>
      </w:r>
      <w:r>
        <w:t xml:space="preserve">leben 10 Minuten voneinander entfernt. </w:t>
      </w:r>
      <w:r>
        <w:t xml:space="preserve">Die l</w:t>
      </w:r>
      <w:r>
        <w:t xml:space="preserve">ängste </w:t>
      </w:r>
      <w:r>
        <w:t xml:space="preserve">Distanz</w:t>
      </w:r>
      <w:r>
        <w:t xml:space="preserve"> zwischen</w:t>
      </w:r>
      <w:r>
        <w:t xml:space="preserve"> zwei</w:t>
      </w:r>
      <w:r>
        <w:t xml:space="preserve"> Paar</w:t>
      </w:r>
      <w:r>
        <w:t xml:space="preserve">en</w:t>
      </w:r>
      <w:r>
        <w:t xml:space="preserve">, welche sich</w:t>
      </w:r>
      <w:r>
        <w:t xml:space="preserve"> sowohl</w:t>
      </w:r>
      <w:r>
        <w:t xml:space="preserve"> im Jahr </w:t>
      </w:r>
      <w:r>
        <w:t xml:space="preserve">2014 und 2015</w:t>
      </w:r>
      <w:r>
        <w:t xml:space="preserve"> </w:t>
      </w:r>
      <w:r>
        <w:t xml:space="preserve">o</w:t>
      </w:r>
      <w:r>
        <w:t xml:space="preserve">ff</w:t>
      </w:r>
      <w:r>
        <w:t xml:space="preserve">line kennengelernt </w:t>
      </w:r>
      <w:r>
        <w:t xml:space="preserve">haben</w:t>
      </w:r>
      <w:r>
        <w:t xml:space="preserve">, </w:t>
      </w:r>
      <w:r>
        <w:t xml:space="preserve">beträgt </w:t>
      </w:r>
      <w:r>
        <w:t xml:space="preserve">960</w:t>
      </w:r>
      <w:r>
        <w:t xml:space="preserve"> Minuten (16</w:t>
      </w:r>
      <w:r>
        <w:t xml:space="preserve"> </w:t>
      </w:r>
      <w:r>
        <w:t xml:space="preserve">Stunden).</w:t>
      </w:r>
      <w:r>
        <w:t xml:space="preserve"> </w:t>
      </w:r>
      <w:r/>
    </w:p>
    <w:p>
      <w:pPr>
        <w:pBdr/>
        <w:spacing w:after="240" w:line="360" w:lineRule="auto"/>
        <w:ind/>
        <w:jc w:val="both"/>
        <w:rPr/>
      </w:pPr>
      <w:r>
        <w:t xml:space="preserve">Insgesamt zeigt sich, dass die neu entstandenen Partnerschaften aus dem Offline-</w:t>
      </w:r>
      <w:r>
        <w:t xml:space="preserve">Begegnungsk</w:t>
      </w:r>
      <w:r>
        <w:t xml:space="preserve">ontext im Durchschnitt mit einer geringeren zeitlichen Distanz verbunden sind als die </w:t>
      </w:r>
      <w:r>
        <w:t xml:space="preserve">Partnerschaften </w:t>
      </w:r>
      <w:r>
        <w:t xml:space="preserve">aus dem Online-</w:t>
      </w:r>
      <w:r>
        <w:t xml:space="preserve">Begegnungsk</w:t>
      </w:r>
      <w:r>
        <w:t xml:space="preserve">ontext. Der zweiseitig durchgeführte t-Test belegt, dass die Unterschiede </w:t>
      </w:r>
      <w:r>
        <w:t xml:space="preserve">der durchschnittlichen Distanzen </w:t>
      </w:r>
      <w:r>
        <w:t xml:space="preserve">zwischen den Kennlernorten </w:t>
      </w:r>
      <w:r>
        <w:t xml:space="preserve">statistisch </w:t>
      </w:r>
      <w:r>
        <w:t xml:space="preserve">signifikant sind (p = 0.0003478)</w:t>
      </w:r>
      <w:r>
        <w:t xml:space="preserve"> (siehe Anhang in </w:t>
      </w:r>
      <w:r>
        <w:fldChar w:fldCharType="begin"/>
      </w:r>
      <w:r>
        <w:instrText xml:space="preserve"> REF _Ref86615262 \h  \* MERGEFORMAT </w:instrText>
      </w:r>
      <w:r>
        <w:fldChar w:fldCharType="separate"/>
      </w:r>
      <w:r>
        <w:t xml:space="preserve">Tabelle </w:t>
      </w:r>
      <w:r>
        <w:t xml:space="preserve">6</w:t>
      </w:r>
      <w:r>
        <w:fldChar w:fldCharType="end"/>
      </w:r>
      <w:r>
        <w:t xml:space="preserve"> </w:t>
      </w:r>
      <w:r>
        <w:t xml:space="preserve">Ergebnisse t-Test</w:t>
      </w:r>
      <w:r>
        <w:t xml:space="preserve">)</w:t>
      </w:r>
      <w:r>
        <w:t xml:space="preserve">.</w:t>
      </w:r>
      <w:r/>
    </w:p>
    <w:p>
      <w:pPr>
        <w:pStyle w:val="1234"/>
        <w:keepNext w:val="true"/>
        <w:pBdr/>
        <w:spacing w:after="0" w:line="360" w:lineRule="auto"/>
        <w:ind/>
        <w:rPr>
          <w:i w:val="0"/>
          <w:iCs w:val="0"/>
          <w:color w:val="auto"/>
        </w:rPr>
      </w:pPr>
      <w:r/>
      <w:bookmarkStart w:id="216" w:name="_Ref86935453"/>
      <w:r/>
      <w:bookmarkStart w:id="217" w:name="_Toc86919237"/>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2</w:t>
      </w:r>
      <w:r>
        <w:rPr>
          <w:b/>
          <w:i w:val="0"/>
          <w:iCs w:val="0"/>
          <w:color w:val="auto"/>
        </w:rPr>
        <w:fldChar w:fldCharType="end"/>
      </w:r>
      <w:bookmarkEnd w:id="216"/>
      <w:r>
        <w:rPr>
          <w:b/>
          <w:i w:val="0"/>
          <w:iCs w:val="0"/>
          <w:color w:val="auto"/>
        </w:rPr>
        <w:t xml:space="preserve">:</w:t>
      </w:r>
      <w:r>
        <w:rPr>
          <w:i w:val="0"/>
          <w:iCs w:val="0"/>
          <w:color w:val="auto"/>
        </w:rPr>
        <w:t xml:space="preserve"> </w:t>
      </w:r>
      <w:r>
        <w:rPr>
          <w:i w:val="0"/>
          <w:iCs w:val="0"/>
          <w:color w:val="auto"/>
        </w:rPr>
        <w:t xml:space="preserve">Z</w:t>
      </w:r>
      <w:r>
        <w:rPr>
          <w:i w:val="0"/>
          <w:iCs w:val="0"/>
          <w:color w:val="auto"/>
        </w:rPr>
        <w:t xml:space="preserve">eitliche Distanzen </w:t>
      </w:r>
      <w:r>
        <w:rPr>
          <w:i w:val="0"/>
          <w:iCs w:val="0"/>
          <w:color w:val="auto"/>
        </w:rPr>
        <w:t xml:space="preserve">für den</w:t>
      </w:r>
      <w:r>
        <w:rPr>
          <w:i w:val="0"/>
          <w:iCs w:val="0"/>
          <w:color w:val="auto"/>
        </w:rPr>
        <w:t xml:space="preserve"> Online- und Offline-</w:t>
      </w:r>
      <w:r>
        <w:rPr>
          <w:i w:val="0"/>
          <w:iCs w:val="0"/>
          <w:color w:val="auto"/>
        </w:rPr>
        <w:t xml:space="preserve">Begegnungskontext</w:t>
      </w:r>
      <w:bookmarkEnd w:id="217"/>
      <w:r>
        <w:rPr>
          <w:i w:val="0"/>
          <w:iCs w:val="0"/>
          <w:color w:val="auto"/>
        </w:rPr>
        <w:t xml:space="preserve"> </w:t>
      </w:r>
      <w:r>
        <w:rPr>
          <w:i w:val="0"/>
          <w:iCs w:val="0"/>
          <w:color w:val="auto"/>
        </w:rPr>
      </w:r>
    </w:p>
    <w:tbl>
      <w:tblPr>
        <w:tblW w:w="3745" w:type="pct"/>
        <w:jc w:val="center"/>
        <w:tblBorders/>
        <w:tblLook w:val="0420" w:firstRow="1" w:lastRow="0" w:firstColumn="0" w:lastColumn="0" w:noHBand="0" w:noVBand="1"/>
      </w:tblPr>
      <w:tblGrid>
        <w:gridCol w:w="1234"/>
        <w:gridCol w:w="1239"/>
        <w:gridCol w:w="1239"/>
        <w:gridCol w:w="1239"/>
        <w:gridCol w:w="1630"/>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938" w:type="pct"/>
            <w:vAlign w:val="center"/>
            <w:textDirection w:val="lrTb"/>
            <w:noWrap w:val="false"/>
          </w:tcPr>
          <w:p>
            <w:pPr>
              <w:pBdr/>
              <w:spacing w:after="100" w:before="100" w:line="240" w:lineRule="auto"/>
              <w:ind w:right="100" w:left="100"/>
              <w:rPr/>
            </w:pPr>
            <w:r/>
            <w:r/>
          </w:p>
        </w:tc>
        <w:tc>
          <w:tcPr>
            <w:shd w:val="clear" w:color="auto" w:fill="ffffff"/>
            <w:tcBorders>
              <w:top w:val="single" w:color="666666" w:sz="16" w:space="0"/>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Häufigkeit</w:t>
            </w:r>
            <w:r/>
          </w:p>
        </w:tc>
        <w:tc>
          <w:tcPr>
            <w:shd w:val="clear" w:color="auto" w:fill="ffffff"/>
            <w:tcBorders>
              <w:top w:val="single" w:color="666666" w:sz="16" w:space="0"/>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ittelwert</w:t>
            </w:r>
            <w:r/>
          </w:p>
        </w:tc>
        <w:tc>
          <w:tcPr>
            <w:shd w:val="clear" w:color="auto" w:fill="ffffff"/>
            <w:tcBorders>
              <w:top w:val="single" w:color="666666" w:sz="16" w:space="0"/>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edian</w:t>
            </w:r>
            <w:r/>
          </w:p>
        </w:tc>
        <w:tc>
          <w:tcPr>
            <w:shd w:val="clear" w:color="auto" w:fill="ffffff"/>
            <w:tcBorders>
              <w:top w:val="single" w:color="666666" w:sz="16" w:space="0"/>
              <w:bottom w:val="single" w:color="666666" w:sz="16" w:space="0"/>
            </w:tcBorders>
            <w:tcMar>
              <w:left w:w="0" w:type="dxa"/>
              <w:top w:w="0" w:type="dxa"/>
              <w:right w:w="0" w:type="dxa"/>
              <w:bottom w:w="0" w:type="dxa"/>
            </w:tcMar>
            <w:tcW w:w="1238"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Standardfehler</w:t>
            </w:r>
            <w:r/>
          </w:p>
        </w:tc>
      </w:tr>
      <w:tr>
        <w:trPr>
          <w:cantSplit/>
          <w:jc w:val="center"/>
        </w:trPr>
        <w:tc>
          <w:tcPr>
            <w:shd w:val="clear" w:color="auto" w:fill="ffffff"/>
            <w:tcBorders/>
            <w:tcMar>
              <w:left w:w="0" w:type="dxa"/>
              <w:top w:w="0" w:type="dxa"/>
              <w:right w:w="0" w:type="dxa"/>
              <w:bottom w:w="0" w:type="dxa"/>
            </w:tcMar>
            <w:tcW w:w="938" w:type="pct"/>
            <w:vAlign w:val="center"/>
            <w:textDirection w:val="lrTb"/>
            <w:noWrap w:val="false"/>
          </w:tcPr>
          <w:p>
            <w:pPr>
              <w:pBdr/>
              <w:spacing w:after="100" w:before="100" w:line="240" w:lineRule="auto"/>
              <w:ind w:right="100" w:left="100"/>
              <w:rPr/>
            </w:pPr>
            <w:r>
              <w:rPr>
                <w:rFonts w:eastAsia="Times New Roman"/>
                <w:color w:val="000000"/>
                <w:sz w:val="22"/>
                <w:szCs w:val="22"/>
              </w:rPr>
              <w:t xml:space="preserve">Offline</w:t>
            </w:r>
            <w:r/>
          </w:p>
        </w:tc>
        <w:tc>
          <w:tcPr>
            <w:shd w:val="clear" w:color="auto" w:fill="ffffff"/>
            <w:tcBorders/>
            <w:tcMar>
              <w:left w:w="0" w:type="dxa"/>
              <w:top w:w="0" w:type="dxa"/>
              <w:right w:w="0" w:type="dxa"/>
              <w:bottom w:w="0" w:type="dxa"/>
            </w:tcMar>
            <w:tcW w:w="941" w:type="pct"/>
            <w:vAlign w:val="center"/>
            <w:textDirection w:val="lrTb"/>
            <w:noWrap w:val="false"/>
          </w:tcPr>
          <w:p>
            <w:pPr>
              <w:pBdr/>
              <w:spacing w:after="100" w:before="100" w:line="240" w:lineRule="auto"/>
              <w:ind w:right="211" w:left="100"/>
              <w:jc w:val="center"/>
              <w:rPr/>
            </w:pPr>
            <w:r>
              <w:rPr>
                <w:rFonts w:eastAsia="Times New Roman"/>
                <w:color w:val="000000"/>
                <w:sz w:val="22"/>
                <w:szCs w:val="22"/>
              </w:rPr>
              <w:t xml:space="preserve">1656</w:t>
            </w:r>
            <w:r/>
          </w:p>
        </w:tc>
        <w:tc>
          <w:tcPr>
            <w:shd w:val="clear" w:color="auto" w:fill="ffffff"/>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4,0</w:t>
            </w:r>
            <w:r/>
          </w:p>
        </w:tc>
        <w:tc>
          <w:tcPr>
            <w:shd w:val="clear" w:color="auto" w:fill="ffffff"/>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0</w:t>
            </w:r>
            <w:r/>
          </w:p>
        </w:tc>
        <w:tc>
          <w:tcPr>
            <w:shd w:val="clear" w:color="auto" w:fill="ffffff"/>
            <w:tcBorders/>
            <w:tcMar>
              <w:left w:w="0" w:type="dxa"/>
              <w:top w:w="0" w:type="dxa"/>
              <w:right w:w="0" w:type="dxa"/>
              <w:bottom w:w="0" w:type="dxa"/>
            </w:tcMar>
            <w:tcW w:w="123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4</w:t>
            </w:r>
            <w:r/>
          </w:p>
        </w:tc>
      </w:tr>
      <w:tr>
        <w:trPr>
          <w:cantSplit/>
          <w:jc w:val="center"/>
        </w:trPr>
        <w:tc>
          <w:tcPr>
            <w:shd w:val="clear" w:color="auto" w:fill="ffffff"/>
            <w:tcBorders>
              <w:bottom w:val="single" w:color="666666" w:sz="16" w:space="0"/>
            </w:tcBorders>
            <w:tcMar>
              <w:left w:w="0" w:type="dxa"/>
              <w:top w:w="0" w:type="dxa"/>
              <w:right w:w="0" w:type="dxa"/>
              <w:bottom w:w="0" w:type="dxa"/>
            </w:tcMar>
            <w:tcW w:w="938" w:type="pct"/>
            <w:vAlign w:val="center"/>
            <w:textDirection w:val="lrTb"/>
            <w:noWrap w:val="false"/>
          </w:tcPr>
          <w:p>
            <w:pPr>
              <w:pBdr/>
              <w:spacing w:after="100" w:before="100" w:line="240" w:lineRule="auto"/>
              <w:ind w:right="100" w:left="100"/>
              <w:rPr/>
            </w:pPr>
            <w:r>
              <w:rPr>
                <w:rFonts w:eastAsia="Times New Roman"/>
                <w:color w:val="000000"/>
                <w:sz w:val="22"/>
                <w:szCs w:val="22"/>
              </w:rPr>
              <w:t xml:space="preserve">Online</w:t>
            </w:r>
            <w:r/>
          </w:p>
        </w:tc>
        <w:tc>
          <w:tcPr>
            <w:shd w:val="clear" w:color="auto" w:fill="ffffff"/>
            <w:tcBorders>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25</w:t>
            </w:r>
            <w:r/>
          </w:p>
        </w:tc>
        <w:tc>
          <w:tcPr>
            <w:shd w:val="clear" w:color="auto" w:fill="ffffff"/>
            <w:tcBorders>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7,0</w:t>
            </w:r>
            <w:r/>
          </w:p>
        </w:tc>
        <w:tc>
          <w:tcPr>
            <w:shd w:val="clear" w:color="auto" w:fill="ffffff"/>
            <w:tcBorders>
              <w:bottom w:val="single" w:color="666666" w:sz="16" w:space="0"/>
            </w:tcBorders>
            <w:tcMar>
              <w:left w:w="0" w:type="dxa"/>
              <w:top w:w="0" w:type="dxa"/>
              <w:right w:w="0" w:type="dxa"/>
              <w:bottom w:w="0" w:type="dxa"/>
            </w:tcMar>
            <w:tcW w:w="941"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0,0</w:t>
            </w:r>
            <w:r/>
          </w:p>
        </w:tc>
        <w:tc>
          <w:tcPr>
            <w:shd w:val="clear" w:color="auto" w:fill="ffffff"/>
            <w:tcBorders>
              <w:bottom w:val="single" w:color="666666" w:sz="16" w:space="0"/>
            </w:tcBorders>
            <w:tcMar>
              <w:left w:w="0" w:type="dxa"/>
              <w:top w:w="0" w:type="dxa"/>
              <w:right w:w="0" w:type="dxa"/>
              <w:bottom w:w="0" w:type="dxa"/>
            </w:tcMar>
            <w:tcW w:w="123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9</w:t>
            </w:r>
            <w:r/>
          </w:p>
        </w:tc>
      </w:tr>
    </w:tbl>
    <w:p>
      <w:pPr>
        <w:pStyle w:val="1234"/>
        <w:keepNext w:val="true"/>
        <w:pBdr/>
        <w:spacing w:line="360" w:lineRule="auto"/>
        <w:ind/>
        <w:rPr>
          <w:i w:val="0"/>
          <w:iCs w:val="0"/>
          <w:color w:val="auto"/>
        </w:rPr>
      </w:pPr>
      <w:r>
        <w:rPr>
          <w:i w:val="0"/>
          <w:iCs w:val="0"/>
          <w:color w:val="auto"/>
        </w:rPr>
        <w:t xml:space="preserve">Quelle: pairfam, Welle 2-11</w:t>
      </w:r>
      <w:r>
        <w:rPr>
          <w:i w:val="0"/>
          <w:iCs w:val="0"/>
          <w:color w:val="auto"/>
        </w:rPr>
      </w:r>
    </w:p>
    <w:p>
      <w:pPr>
        <w:pBdr/>
        <w:spacing w:after="240" w:line="360" w:lineRule="auto"/>
        <w:ind/>
        <w:jc w:val="both"/>
        <w:rPr/>
      </w:pPr>
      <w:r>
        <w:t xml:space="preserve">Im nächsten Schritt wird nun dargestellt, wie sich die zeitlichen Distanzen </w:t>
      </w:r>
      <w:r>
        <w:t xml:space="preserve">zum </w:t>
      </w:r>
      <w:r>
        <w:t xml:space="preserve">Partner entwickelt haben. </w:t>
      </w:r>
      <w:r>
        <w:t xml:space="preserve">Um die </w:t>
      </w:r>
      <w:r>
        <w:t xml:space="preserve">Trends bezüglich der geografischen Entfernung über die Zeit</w:t>
      </w:r>
      <w:r>
        <w:t xml:space="preserve"> zu verdeutlichen</w:t>
      </w:r>
      <w:r>
        <w:t xml:space="preserve">, dient </w:t>
      </w:r>
      <w:r>
        <w:t xml:space="preserve">di</w:t>
      </w:r>
      <w:r>
        <w:t xml:space="preserve">e </w:t>
      </w:r>
      <w:r>
        <w:fldChar w:fldCharType="begin"/>
      </w:r>
      <w:r>
        <w:instrText xml:space="preserve"> REF _Ref86056910 \h </w:instrText>
      </w:r>
      <w:r>
        <w:instrText xml:space="preserve"> \* MERGEFORMAT </w:instrText>
      </w:r>
      <w:r>
        <w:fldChar w:fldCharType="separate"/>
      </w:r>
      <w:r>
        <w:t xml:space="preserve">Abbildung </w:t>
      </w:r>
      <w:r>
        <w:rPr>
          <w:iCs/>
        </w:rPr>
        <w:t xml:space="preserve">2</w:t>
      </w:r>
      <w:r>
        <w:fldChar w:fldCharType="end"/>
      </w:r>
      <w:r>
        <w:t xml:space="preserve">. Di</w:t>
      </w:r>
      <w:r>
        <w:t xml:space="preserve">ese</w:t>
      </w:r>
      <w:r>
        <w:t xml:space="preserve"> zeigt die Entwicklung</w:t>
      </w:r>
      <w:r>
        <w:t xml:space="preserve">en</w:t>
      </w:r>
      <w:r>
        <w:t xml:space="preserve"> der zeitlichen Distanzen </w:t>
      </w:r>
      <w:r>
        <w:t xml:space="preserve">der neu gebildeten Partnerschaften </w:t>
      </w:r>
      <w:r>
        <w:t xml:space="preserve">von 2009 bis 2018</w:t>
      </w:r>
      <w:r>
        <w:t xml:space="preserve">. </w:t>
      </w:r>
      <w:r>
        <w:t xml:space="preserve">Die online und offline gebildeten Partnerschaften werden dazu in </w:t>
      </w:r>
      <w:r>
        <w:t xml:space="preserve">separaten Abbildungen</w:t>
      </w:r>
      <w:r>
        <w:t xml:space="preserve"> dargestellt. </w:t>
      </w:r>
      <w:r/>
    </w:p>
    <w:p>
      <w:pPr>
        <w:pBdr/>
        <w:spacing w:after="240" w:line="360" w:lineRule="auto"/>
        <w:ind/>
        <w:jc w:val="both"/>
        <w:rPr/>
      </w:pPr>
      <w:r>
        <w:t xml:space="preserve">Die</w:t>
      </w:r>
      <w:r>
        <w:t xml:space="preserve"> durchschnittliche zeitliche</w:t>
      </w:r>
      <w:r>
        <w:t xml:space="preserve"> Distanz </w:t>
      </w:r>
      <w:r>
        <w:t xml:space="preserve">von offline kennengelernten Paaren</w:t>
      </w:r>
      <w:r>
        <w:t xml:space="preserve"> ist von </w:t>
      </w:r>
      <w:r>
        <w:rPr>
          <w:rFonts w:eastAsia="Times New Roman"/>
        </w:rPr>
        <w:t xml:space="preserve">40,3 Minuten</w:t>
      </w:r>
      <w:r>
        <w:rPr>
          <w:rFonts w:eastAsia="Times New Roman"/>
        </w:rPr>
        <w:t xml:space="preserve"> im Jahr 200</w:t>
      </w:r>
      <w:r>
        <w:rPr>
          <w:rFonts w:eastAsia="Times New Roman"/>
        </w:rPr>
        <w:t xml:space="preserve">9</w:t>
      </w:r>
      <w:r>
        <w:rPr>
          <w:rFonts w:eastAsia="Times New Roman"/>
        </w:rPr>
        <w:t xml:space="preserve"> </w:t>
      </w:r>
      <w:r>
        <w:t xml:space="preserve">auf </w:t>
      </w:r>
      <w:r>
        <w:rPr>
          <w:rFonts w:eastAsia="Times New Roman"/>
        </w:rPr>
        <w:t xml:space="preserve">63,6 Minuten </w:t>
      </w:r>
      <w:r>
        <w:rPr>
          <w:rFonts w:eastAsia="Times New Roman"/>
        </w:rPr>
        <w:t xml:space="preserve">im Jahr 201</w:t>
      </w:r>
      <w:r>
        <w:rPr>
          <w:rFonts w:eastAsia="Times New Roman"/>
        </w:rPr>
        <w:t xml:space="preserve">8</w:t>
      </w:r>
      <w:r>
        <w:rPr>
          <w:rFonts w:eastAsia="Times New Roman"/>
        </w:rPr>
        <w:t xml:space="preserve"> </w:t>
      </w:r>
      <w:r>
        <w:t xml:space="preserve">angestiegen.</w:t>
      </w:r>
      <w:r>
        <w:t xml:space="preserve"> Allerdings </w:t>
      </w:r>
      <w:r>
        <w:t xml:space="preserve">steigt</w:t>
      </w:r>
      <w:r>
        <w:t xml:space="preserve"> dies nicht linear. </w:t>
      </w:r>
      <w:r>
        <w:t xml:space="preserve">V</w:t>
      </w:r>
      <w:r>
        <w:t xml:space="preserve">on 2008 bis 2015 </w:t>
      </w:r>
      <w:r>
        <w:t xml:space="preserve">steigt </w:t>
      </w:r>
      <w:r>
        <w:t xml:space="preserve">die durchschnittliche</w:t>
      </w:r>
      <w:r>
        <w:t xml:space="preserve"> zeitliche</w:t>
      </w:r>
      <w:r>
        <w:t xml:space="preserve"> Distanz zwischen den Partnern </w:t>
      </w:r>
      <w:r>
        <w:t xml:space="preserve">zunächst </w:t>
      </w:r>
      <w:r>
        <w:t xml:space="preserve">an. Nachdem die Distanzen in den Jahren 2016 und 2017 </w:t>
      </w:r>
      <w:r>
        <w:t xml:space="preserve">sinken</w:t>
      </w:r>
      <w:r>
        <w:t xml:space="preserve">, </w:t>
      </w:r>
      <w:r>
        <w:t xml:space="preserve">steigen</w:t>
      </w:r>
      <w:r>
        <w:t xml:space="preserve"> sie </w:t>
      </w:r>
      <w:r>
        <w:t xml:space="preserve">im Jahr 2018 wieder an. </w:t>
      </w:r>
      <w:r>
        <w:t xml:space="preserve">Seit</w:t>
      </w:r>
      <w:r>
        <w:t xml:space="preserve"> </w:t>
      </w:r>
      <w:r>
        <w:t xml:space="preserve">2014</w:t>
      </w:r>
      <w:r>
        <w:t xml:space="preserve"> liegt die durchschnittliche </w:t>
      </w:r>
      <w:r>
        <w:t xml:space="preserve">zeitliche </w:t>
      </w:r>
      <w:r>
        <w:t xml:space="preserve">Distanz</w:t>
      </w:r>
      <w:r>
        <w:t xml:space="preserve"> </w:t>
      </w:r>
      <w:r>
        <w:t xml:space="preserve">über dem</w:t>
      </w:r>
      <w:r>
        <w:t xml:space="preserve"> Mittelwert von 54 Minuten. Bis auf die Jahre </w:t>
      </w:r>
      <w:r>
        <w:t xml:space="preserve">2014</w:t>
      </w:r>
      <w:r>
        <w:t xml:space="preserve"> bis </w:t>
      </w:r>
      <w:r>
        <w:t xml:space="preserve">2016</w:t>
      </w:r>
      <w:r>
        <w:t xml:space="preserve"> hat sich die Mediandistanz</w:t>
      </w:r>
      <w:r>
        <w:t xml:space="preserve"> </w:t>
      </w:r>
      <w:r>
        <w:t xml:space="preserve">von 20 Minuten </w:t>
      </w:r>
      <w:r>
        <w:t xml:space="preserve">über die </w:t>
      </w:r>
      <w:r>
        <w:t xml:space="preserve">untersuchten zehn</w:t>
      </w:r>
      <w:r>
        <w:t xml:space="preserve"> Jahre konstant </w:t>
      </w:r>
      <w:r>
        <w:t xml:space="preserve">gehalten</w:t>
      </w:r>
      <w:r>
        <w:t xml:space="preserve">. </w:t>
      </w:r>
      <w:r>
        <w:t xml:space="preserve">In dem Zeitfenster </w:t>
      </w:r>
      <w:r>
        <w:t xml:space="preserve">nahm</w:t>
      </w:r>
      <w:r>
        <w:t xml:space="preserve"> die zeitliche Distanz um 5 oder 10 Minuten </w:t>
      </w:r>
      <w:r>
        <w:t xml:space="preserve">zu</w:t>
      </w:r>
      <w:r>
        <w:t xml:space="preserve">.</w:t>
      </w:r>
      <w:r/>
    </w:p>
    <w:p>
      <w:pPr>
        <w:pBdr/>
        <w:spacing w:after="240" w:line="360" w:lineRule="auto"/>
        <w:ind/>
        <w:jc w:val="both"/>
        <w:rPr/>
      </w:pPr>
      <w:r>
        <w:t xml:space="preserve">Pa</w:t>
      </w:r>
      <w:r>
        <w:t xml:space="preserve">are</w:t>
      </w:r>
      <w:r>
        <w:t xml:space="preserve">, die sich online kennengelernt haben, </w:t>
      </w:r>
      <w:r>
        <w:t xml:space="preserve">legen</w:t>
      </w:r>
      <w:r>
        <w:t xml:space="preserve"> zu Beginn des Untersuchungszeitraumes </w:t>
      </w:r>
      <w:r>
        <w:t xml:space="preserve">2009 </w:t>
      </w:r>
      <w:r>
        <w:t xml:space="preserve">vergleichsweise </w:t>
      </w:r>
      <w:r>
        <w:t xml:space="preserve">eine </w:t>
      </w:r>
      <w:r>
        <w:t xml:space="preserve">hohe zeitliche Distanz </w:t>
      </w:r>
      <w:r>
        <w:t xml:space="preserve">von 89,9 Minuten </w:t>
      </w:r>
      <w:r>
        <w:t xml:space="preserve">zum Partner </w:t>
      </w:r>
      <w:r>
        <w:t xml:space="preserve">zurück</w:t>
      </w:r>
      <w:r>
        <w:t xml:space="preserve">. </w:t>
      </w:r>
      <w:r>
        <w:t xml:space="preserve">Während des untersuchten Zeitraumes</w:t>
      </w:r>
      <w:r>
        <w:t xml:space="preserve"> ist die </w:t>
      </w:r>
      <w:r>
        <w:t xml:space="preserve">durchschnittliche </w:t>
      </w:r>
      <w:r>
        <w:t xml:space="preserve">zeitliche Distanz </w:t>
      </w:r>
      <w:r>
        <w:t xml:space="preserve">für Paare, die sich online kennengelernt haben, </w:t>
      </w:r>
      <w:r>
        <w:t xml:space="preserve">gefallen. </w:t>
      </w:r>
      <w:r>
        <w:t xml:space="preserve">So reduzierte sich die</w:t>
      </w:r>
      <w:r>
        <w:t xml:space="preserve">se</w:t>
      </w:r>
      <w:r>
        <w:t xml:space="preserve"> bis 20</w:t>
      </w:r>
      <w:r>
        <w:t xml:space="preserve">1</w:t>
      </w:r>
      <w:r>
        <w:t xml:space="preserve">8 um knapp ein Drittel auf 60 Minuten. </w:t>
      </w:r>
      <w:r>
        <w:t xml:space="preserve">Im Jahr 2016 legten </w:t>
      </w:r>
      <w:r>
        <w:t xml:space="preserve">online initiierte Partnerschaften mit 48,1 Minuten die geringste zeitliche Distanz zum Partner zurück. </w:t>
      </w:r>
      <w:r>
        <w:t xml:space="preserve">Bei der Darstellung der zeitlichen Entwicklung ist zu berücksichtigen, dass die Distanzen sehr stark zwischen den </w:t>
      </w:r>
      <w:r>
        <w:t xml:space="preserve">Jahren schwanken und da</w:t>
      </w:r>
      <w:r>
        <w:t xml:space="preserve">s</w:t>
      </w:r>
      <w:r>
        <w:t xml:space="preserve">s kein eindeutig verlaufender Trend erkennbar ist. </w:t>
      </w:r>
      <w:r>
        <w:t xml:space="preserve">Das </w:t>
      </w:r>
      <w:r>
        <w:t xml:space="preserve">G</w:t>
      </w:r>
      <w:r>
        <w:t xml:space="preserve">leiche gilt </w:t>
      </w:r>
      <w:r>
        <w:t xml:space="preserve">ebenso</w:t>
      </w:r>
      <w:r>
        <w:t xml:space="preserve"> für die Median.</w:t>
      </w:r>
      <w:r>
        <w:t xml:space="preserve"> Die Spannweite liegt zwischen 25 </w:t>
      </w:r>
      <w:r>
        <w:t xml:space="preserve">und</w:t>
      </w:r>
      <w:r>
        <w:t xml:space="preserve"> 55 Minuten.</w:t>
      </w:r>
      <w:r>
        <w:t xml:space="preserve"> </w:t>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16608" behindDoc="1" locked="0" layoutInCell="1" allowOverlap="1">
                <wp:simplePos x="0" y="0"/>
                <wp:positionH relativeFrom="margin">
                  <wp:align>center</wp:align>
                </wp:positionH>
                <wp:positionV relativeFrom="paragraph">
                  <wp:posOffset>5715</wp:posOffset>
                </wp:positionV>
                <wp:extent cx="4679950" cy="4679950"/>
                <wp:effectExtent l="0" t="0" r="6350" b="6350"/>
                <wp:wrapTight wrapText="bothSides">
                  <wp:wrapPolygon edited="1">
                    <wp:start x="0" y="0"/>
                    <wp:lineTo x="0" y="21541"/>
                    <wp:lineTo x="21541" y="21541"/>
                    <wp:lineTo x="21541" y="0"/>
                    <wp:lineTo x="0" y="0"/>
                  </wp:wrapPolygon>
                </wp:wrapTight>
                <wp:docPr id="3"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pic:cNvPicPr>
                        <pic:nvPr/>
                      </pic:nvPicPr>
                      <pic:blipFill>
                        <a:blip r:embed="rId30"/>
                        <a:stretch/>
                      </pic:blipFill>
                      <pic:spPr bwMode="auto">
                        <a:xfrm>
                          <a:off x="0" y="0"/>
                          <a:ext cx="4679950" cy="467995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position:absolute;z-index:-251716608;o:allowoverlap:true;o:allowincell:true;mso-position-horizontal-relative:margin;mso-position-horizontal:center;mso-position-vertical-relative:text;margin-top:0.45pt;mso-position-vertical:absolute;width:368.50pt;height:368.50pt;mso-wrap-distance-left:9.00pt;mso-wrap-distance-top:0.00pt;mso-wrap-distance-right:9.00pt;mso-wrap-distance-bottom:0.00pt;z-index:1;" wrapcoords="0 0 0 99727 99727 99727 99727 0 0 0" stroked="f">
                <w10:wrap type="tight"/>
                <v:imagedata r:id="rId30" o:title=""/>
                <o:lock v:ext="edit" rotation="t"/>
              </v:shape>
            </w:pict>
          </mc:Fallback>
        </mc:AlternateContent>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664384" behindDoc="1" locked="0" layoutInCell="1" allowOverlap="1">
                <wp:simplePos x="0" y="0"/>
                <wp:positionH relativeFrom="margin">
                  <wp:align>right</wp:align>
                </wp:positionH>
                <wp:positionV relativeFrom="paragraph">
                  <wp:posOffset>589280</wp:posOffset>
                </wp:positionV>
                <wp:extent cx="5575300" cy="467995"/>
                <wp:effectExtent l="0" t="0" r="6350" b="8255"/>
                <wp:wrapTight wrapText="bothSides">
                  <wp:wrapPolygon edited="1">
                    <wp:start x="0" y="0"/>
                    <wp:lineTo x="0" y="21102"/>
                    <wp:lineTo x="21551" y="21102"/>
                    <wp:lineTo x="21551" y="0"/>
                    <wp:lineTo x="0" y="0"/>
                  </wp:wrapPolygon>
                </wp:wrapTight>
                <wp:docPr id="4" name="Textfeld 4"/>
                <wp:cNvGraphicFramePr/>
                <a:graphic xmlns:a="http://schemas.openxmlformats.org/drawingml/2006/main">
                  <a:graphicData uri="http://schemas.microsoft.com/office/word/2010/wordprocessingShape">
                    <wps:wsp>
                      <wps:cNvPr id="0" name=""/>
                      <wps:cNvSpPr txBox="1"/>
                      <wps:spPr bwMode="auto">
                        <a:xfrm>
                          <a:off x="0" y="0"/>
                          <a:ext cx="5575610" cy="467995"/>
                        </a:xfrm>
                        <a:prstGeom prst="rect">
                          <a:avLst/>
                        </a:prstGeom>
                        <a:solidFill>
                          <a:prstClr val="white"/>
                        </a:solidFill>
                        <a:ln>
                          <a:noFill/>
                        </a:ln>
                      </wps:spPr>
                      <wps:txbx>
                        <w:txbxContent>
                          <w:p>
                            <w:pPr>
                              <w:pStyle w:val="1234"/>
                              <w:pBdr/>
                              <w:spacing/>
                              <w:ind/>
                              <w:jc w:val="both"/>
                              <w:rPr>
                                <w:i w:val="0"/>
                                <w:iCs w:val="0"/>
                                <w:color w:val="auto"/>
                                <w:sz w:val="24"/>
                                <w:szCs w:val="24"/>
                              </w:rPr>
                            </w:pPr>
                            <w:r/>
                            <w:bookmarkStart w:id="218" w:name="_Ref86056910"/>
                            <w:r/>
                            <w:bookmarkStart w:id="219" w:name="_Toc86921738"/>
                            <w:r>
                              <w:rPr>
                                <w:b/>
                                <w:i w:val="0"/>
                                <w:iCs w:val="0"/>
                                <w:color w:val="auto"/>
                              </w:rPr>
                              <w:t xml:space="preserve">Abbildung </w:t>
                            </w:r>
                            <w:r>
                              <w:rPr>
                                <w:b/>
                                <w:i w:val="0"/>
                                <w:iCs w:val="0"/>
                                <w:color w:val="auto"/>
                              </w:rPr>
                              <w:fldChar w:fldCharType="begin"/>
                            </w:r>
                            <w:r>
                              <w:rPr>
                                <w:b/>
                                <w:i w:val="0"/>
                                <w:iCs w:val="0"/>
                                <w:color w:val="auto"/>
                              </w:rPr>
                              <w:instrText xml:space="preserve"> SEQ Abbildung \* ARABIC </w:instrText>
                            </w:r>
                            <w:r>
                              <w:rPr>
                                <w:b/>
                                <w:i w:val="0"/>
                                <w:iCs w:val="0"/>
                                <w:color w:val="auto"/>
                              </w:rPr>
                              <w:fldChar w:fldCharType="separate"/>
                            </w:r>
                            <w:r>
                              <w:rPr>
                                <w:b/>
                                <w:i w:val="0"/>
                                <w:iCs w:val="0"/>
                                <w:color w:val="auto"/>
                              </w:rPr>
                              <w:t xml:space="preserve">2</w:t>
                            </w:r>
                            <w:r>
                              <w:rPr>
                                <w:b/>
                                <w:i w:val="0"/>
                                <w:iCs w:val="0"/>
                                <w:color w:val="auto"/>
                              </w:rPr>
                              <w:fldChar w:fldCharType="end"/>
                            </w:r>
                            <w:bookmarkEnd w:id="218"/>
                            <w:r>
                              <w:rPr>
                                <w:b/>
                                <w:i w:val="0"/>
                                <w:iCs w:val="0"/>
                                <w:color w:val="auto"/>
                              </w:rPr>
                              <w:t xml:space="preserve">:</w:t>
                            </w:r>
                            <w:r>
                              <w:rPr>
                                <w:i w:val="0"/>
                                <w:iCs w:val="0"/>
                                <w:color w:val="auto"/>
                              </w:rPr>
                              <w:t xml:space="preserve"> </w:t>
                            </w:r>
                            <w:r>
                              <w:rPr>
                                <w:i w:val="0"/>
                                <w:iCs w:val="0"/>
                                <w:color w:val="auto"/>
                              </w:rPr>
                              <w:t xml:space="preserve">Entwicklung der z</w:t>
                            </w:r>
                            <w:r>
                              <w:rPr>
                                <w:i w:val="0"/>
                                <w:iCs w:val="0"/>
                                <w:color w:val="auto"/>
                              </w:rPr>
                              <w:t xml:space="preserve">eitliche</w:t>
                            </w:r>
                            <w:r>
                              <w:rPr>
                                <w:i w:val="0"/>
                                <w:iCs w:val="0"/>
                                <w:color w:val="auto"/>
                              </w:rPr>
                              <w:t xml:space="preserve">n</w:t>
                            </w:r>
                            <w:r>
                              <w:rPr>
                                <w:i w:val="0"/>
                                <w:iCs w:val="0"/>
                                <w:color w:val="auto"/>
                              </w:rPr>
                              <w:t xml:space="preserve"> Distanz</w:t>
                            </w:r>
                            <w:r>
                              <w:rPr>
                                <w:i w:val="0"/>
                                <w:iCs w:val="0"/>
                                <w:color w:val="auto"/>
                              </w:rPr>
                              <w:t xml:space="preserve">en</w:t>
                            </w:r>
                            <w:r>
                              <w:rPr>
                                <w:i w:val="0"/>
                                <w:iCs w:val="0"/>
                                <w:color w:val="auto"/>
                              </w:rPr>
                              <w:t xml:space="preserve"> </w:t>
                            </w:r>
                            <w:r>
                              <w:rPr>
                                <w:i w:val="0"/>
                                <w:iCs w:val="0"/>
                                <w:color w:val="auto"/>
                              </w:rPr>
                              <w:t xml:space="preserve">zum Partner</w:t>
                            </w:r>
                            <w:r>
                              <w:rPr>
                                <w:i w:val="0"/>
                                <w:iCs w:val="0"/>
                                <w:color w:val="auto"/>
                              </w:rPr>
                              <w:t xml:space="preserve"> </w:t>
                            </w:r>
                            <w:r>
                              <w:rPr>
                                <w:i w:val="0"/>
                                <w:iCs w:val="0"/>
                                <w:color w:val="auto"/>
                              </w:rPr>
                              <w:t xml:space="preserve">für den</w:t>
                            </w:r>
                            <w:r>
                              <w:rPr>
                                <w:i w:val="0"/>
                                <w:iCs w:val="0"/>
                                <w:color w:val="auto"/>
                              </w:rPr>
                              <w:t xml:space="preserve"> O</w:t>
                            </w:r>
                            <w:r>
                              <w:rPr>
                                <w:i w:val="0"/>
                                <w:iCs w:val="0"/>
                                <w:color w:val="auto"/>
                              </w:rPr>
                              <w:t xml:space="preserve">ff</w:t>
                            </w:r>
                            <w:r>
                              <w:rPr>
                                <w:i w:val="0"/>
                                <w:iCs w:val="0"/>
                                <w:color w:val="auto"/>
                              </w:rPr>
                              <w:t xml:space="preserve">line-</w:t>
                            </w:r>
                            <w:r>
                              <w:rPr>
                                <w:i w:val="0"/>
                                <w:iCs w:val="0"/>
                                <w:color w:val="auto"/>
                              </w:rPr>
                              <w:t xml:space="preserve"> und </w:t>
                            </w:r>
                            <w:r>
                              <w:rPr>
                                <w:i w:val="0"/>
                                <w:iCs w:val="0"/>
                                <w:color w:val="auto"/>
                              </w:rPr>
                              <w:t xml:space="preserve">O</w:t>
                            </w:r>
                            <w:r>
                              <w:rPr>
                                <w:i w:val="0"/>
                                <w:iCs w:val="0"/>
                                <w:color w:val="auto"/>
                              </w:rPr>
                              <w:t xml:space="preserve">n</w:t>
                            </w:r>
                            <w:r>
                              <w:rPr>
                                <w:i w:val="0"/>
                                <w:iCs w:val="0"/>
                                <w:color w:val="auto"/>
                              </w:rPr>
                              <w:t xml:space="preserve">line-</w:t>
                            </w:r>
                            <w:r>
                              <w:rPr>
                                <w:i w:val="0"/>
                                <w:iCs w:val="0"/>
                                <w:color w:val="auto"/>
                              </w:rPr>
                              <w:t xml:space="preserve">Begegnungskontext. Darstellung der Mittel- </w:t>
                            </w:r>
                            <w:r>
                              <w:rPr>
                                <w:i w:val="0"/>
                                <w:iCs w:val="0"/>
                                <w:color w:val="auto"/>
                              </w:rPr>
                              <w:t xml:space="preserve">und</w:t>
                            </w:r>
                            <w:r>
                              <w:rPr>
                                <w:i w:val="0"/>
                                <w:iCs w:val="0"/>
                                <w:color w:val="auto"/>
                              </w:rPr>
                              <w:t xml:space="preserve"> Medianwerte der Fahrzeiten</w:t>
                            </w:r>
                            <w:r>
                              <w:rPr>
                                <w:i w:val="0"/>
                                <w:iCs w:val="0"/>
                                <w:color w:val="auto"/>
                              </w:rPr>
                              <w:t xml:space="preserve"> </w:t>
                            </w:r>
                            <w:r>
                              <w:rPr>
                                <w:i w:val="0"/>
                                <w:iCs w:val="0"/>
                                <w:color w:val="auto"/>
                              </w:rPr>
                              <w:t xml:space="preserve">(Quelle: pairfam, Welle 2-11</w:t>
                            </w:r>
                            <w:r>
                              <w:rPr>
                                <w:i w:val="0"/>
                                <w:iCs w:val="0"/>
                                <w:color w:val="auto"/>
                              </w:rPr>
                              <w:t xml:space="preserve">, eigene Darstellung</w:t>
                            </w:r>
                            <w:r>
                              <w:rPr>
                                <w:i w:val="0"/>
                                <w:iCs w:val="0"/>
                                <w:color w:val="auto"/>
                              </w:rPr>
                              <w:t xml:space="preserve">)</w:t>
                            </w:r>
                            <w:bookmarkEnd w:id="219"/>
                            <w:r/>
                            <w:r>
                              <w:rPr>
                                <w:i w:val="0"/>
                                <w:iCs w:val="0"/>
                                <w:color w:val="auto"/>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202" type="#_x0000_t202" style="position:absolute;z-index:-251664384;o:allowoverlap:true;o:allowincell:true;mso-position-horizontal-relative:margin;mso-position-horizontal:right;mso-position-vertical-relative:text;margin-top:46.40pt;mso-position-vertical:absolute;width:439.00pt;height:36.85pt;mso-wrap-distance-left:9.00pt;mso-wrap-distance-top:0.00pt;mso-wrap-distance-right:9.00pt;mso-wrap-distance-bottom:0.00pt;v-text-anchor:top;visibility:visible;" wrapcoords="0 0 0 97694 99773 97694 99773 0 0 0" fillcolor="#FFFFFF" stroked="f">
                <w10:wrap type="tight"/>
                <v:textbox inset="0,0,0,0">
                  <w:txbxContent>
                    <w:p>
                      <w:pPr>
                        <w:pStyle w:val="1234"/>
                        <w:pBdr/>
                        <w:spacing/>
                        <w:ind/>
                        <w:jc w:val="both"/>
                        <w:rPr>
                          <w:i w:val="0"/>
                          <w:iCs w:val="0"/>
                          <w:color w:val="auto"/>
                          <w:sz w:val="24"/>
                          <w:szCs w:val="24"/>
                        </w:rPr>
                      </w:pPr>
                      <w:r/>
                      <w:bookmarkStart w:id="218" w:name="_Ref86056910"/>
                      <w:r/>
                      <w:bookmarkStart w:id="219" w:name="_Toc86921738"/>
                      <w:r>
                        <w:rPr>
                          <w:b/>
                          <w:i w:val="0"/>
                          <w:iCs w:val="0"/>
                          <w:color w:val="auto"/>
                        </w:rPr>
                        <w:t xml:space="preserve">Abbildung </w:t>
                      </w:r>
                      <w:r>
                        <w:rPr>
                          <w:b/>
                          <w:i w:val="0"/>
                          <w:iCs w:val="0"/>
                          <w:color w:val="auto"/>
                        </w:rPr>
                        <w:fldChar w:fldCharType="begin"/>
                      </w:r>
                      <w:r>
                        <w:rPr>
                          <w:b/>
                          <w:i w:val="0"/>
                          <w:iCs w:val="0"/>
                          <w:color w:val="auto"/>
                        </w:rPr>
                        <w:instrText xml:space="preserve"> SEQ Abbildung \* ARABIC </w:instrText>
                      </w:r>
                      <w:r>
                        <w:rPr>
                          <w:b/>
                          <w:i w:val="0"/>
                          <w:iCs w:val="0"/>
                          <w:color w:val="auto"/>
                        </w:rPr>
                        <w:fldChar w:fldCharType="separate"/>
                      </w:r>
                      <w:r>
                        <w:rPr>
                          <w:b/>
                          <w:i w:val="0"/>
                          <w:iCs w:val="0"/>
                          <w:color w:val="auto"/>
                        </w:rPr>
                        <w:t xml:space="preserve">2</w:t>
                      </w:r>
                      <w:r>
                        <w:rPr>
                          <w:b/>
                          <w:i w:val="0"/>
                          <w:iCs w:val="0"/>
                          <w:color w:val="auto"/>
                        </w:rPr>
                        <w:fldChar w:fldCharType="end"/>
                      </w:r>
                      <w:bookmarkEnd w:id="218"/>
                      <w:r>
                        <w:rPr>
                          <w:b/>
                          <w:i w:val="0"/>
                          <w:iCs w:val="0"/>
                          <w:color w:val="auto"/>
                        </w:rPr>
                        <w:t xml:space="preserve">:</w:t>
                      </w:r>
                      <w:r>
                        <w:rPr>
                          <w:i w:val="0"/>
                          <w:iCs w:val="0"/>
                          <w:color w:val="auto"/>
                        </w:rPr>
                        <w:t xml:space="preserve"> </w:t>
                      </w:r>
                      <w:r>
                        <w:rPr>
                          <w:i w:val="0"/>
                          <w:iCs w:val="0"/>
                          <w:color w:val="auto"/>
                        </w:rPr>
                        <w:t xml:space="preserve">Entwicklung der z</w:t>
                      </w:r>
                      <w:r>
                        <w:rPr>
                          <w:i w:val="0"/>
                          <w:iCs w:val="0"/>
                          <w:color w:val="auto"/>
                        </w:rPr>
                        <w:t xml:space="preserve">eitliche</w:t>
                      </w:r>
                      <w:r>
                        <w:rPr>
                          <w:i w:val="0"/>
                          <w:iCs w:val="0"/>
                          <w:color w:val="auto"/>
                        </w:rPr>
                        <w:t xml:space="preserve">n</w:t>
                      </w:r>
                      <w:r>
                        <w:rPr>
                          <w:i w:val="0"/>
                          <w:iCs w:val="0"/>
                          <w:color w:val="auto"/>
                        </w:rPr>
                        <w:t xml:space="preserve"> Distanz</w:t>
                      </w:r>
                      <w:r>
                        <w:rPr>
                          <w:i w:val="0"/>
                          <w:iCs w:val="0"/>
                          <w:color w:val="auto"/>
                        </w:rPr>
                        <w:t xml:space="preserve">en</w:t>
                      </w:r>
                      <w:r>
                        <w:rPr>
                          <w:i w:val="0"/>
                          <w:iCs w:val="0"/>
                          <w:color w:val="auto"/>
                        </w:rPr>
                        <w:t xml:space="preserve"> </w:t>
                      </w:r>
                      <w:r>
                        <w:rPr>
                          <w:i w:val="0"/>
                          <w:iCs w:val="0"/>
                          <w:color w:val="auto"/>
                        </w:rPr>
                        <w:t xml:space="preserve">zum Partner</w:t>
                      </w:r>
                      <w:r>
                        <w:rPr>
                          <w:i w:val="0"/>
                          <w:iCs w:val="0"/>
                          <w:color w:val="auto"/>
                        </w:rPr>
                        <w:t xml:space="preserve"> </w:t>
                      </w:r>
                      <w:r>
                        <w:rPr>
                          <w:i w:val="0"/>
                          <w:iCs w:val="0"/>
                          <w:color w:val="auto"/>
                        </w:rPr>
                        <w:t xml:space="preserve">für den</w:t>
                      </w:r>
                      <w:r>
                        <w:rPr>
                          <w:i w:val="0"/>
                          <w:iCs w:val="0"/>
                          <w:color w:val="auto"/>
                        </w:rPr>
                        <w:t xml:space="preserve"> O</w:t>
                      </w:r>
                      <w:r>
                        <w:rPr>
                          <w:i w:val="0"/>
                          <w:iCs w:val="0"/>
                          <w:color w:val="auto"/>
                        </w:rPr>
                        <w:t xml:space="preserve">ff</w:t>
                      </w:r>
                      <w:r>
                        <w:rPr>
                          <w:i w:val="0"/>
                          <w:iCs w:val="0"/>
                          <w:color w:val="auto"/>
                        </w:rPr>
                        <w:t xml:space="preserve">line-</w:t>
                      </w:r>
                      <w:r>
                        <w:rPr>
                          <w:i w:val="0"/>
                          <w:iCs w:val="0"/>
                          <w:color w:val="auto"/>
                        </w:rPr>
                        <w:t xml:space="preserve"> und </w:t>
                      </w:r>
                      <w:r>
                        <w:rPr>
                          <w:i w:val="0"/>
                          <w:iCs w:val="0"/>
                          <w:color w:val="auto"/>
                        </w:rPr>
                        <w:t xml:space="preserve">O</w:t>
                      </w:r>
                      <w:r>
                        <w:rPr>
                          <w:i w:val="0"/>
                          <w:iCs w:val="0"/>
                          <w:color w:val="auto"/>
                        </w:rPr>
                        <w:t xml:space="preserve">n</w:t>
                      </w:r>
                      <w:r>
                        <w:rPr>
                          <w:i w:val="0"/>
                          <w:iCs w:val="0"/>
                          <w:color w:val="auto"/>
                        </w:rPr>
                        <w:t xml:space="preserve">line-</w:t>
                      </w:r>
                      <w:r>
                        <w:rPr>
                          <w:i w:val="0"/>
                          <w:iCs w:val="0"/>
                          <w:color w:val="auto"/>
                        </w:rPr>
                        <w:t xml:space="preserve">Begegnungskontext. Darstellung der Mittel- </w:t>
                      </w:r>
                      <w:r>
                        <w:rPr>
                          <w:i w:val="0"/>
                          <w:iCs w:val="0"/>
                          <w:color w:val="auto"/>
                        </w:rPr>
                        <w:t xml:space="preserve">und</w:t>
                      </w:r>
                      <w:r>
                        <w:rPr>
                          <w:i w:val="0"/>
                          <w:iCs w:val="0"/>
                          <w:color w:val="auto"/>
                        </w:rPr>
                        <w:t xml:space="preserve"> Medianwerte der Fahrzeiten</w:t>
                      </w:r>
                      <w:r>
                        <w:rPr>
                          <w:i w:val="0"/>
                          <w:iCs w:val="0"/>
                          <w:color w:val="auto"/>
                        </w:rPr>
                        <w:t xml:space="preserve"> </w:t>
                      </w:r>
                      <w:r>
                        <w:rPr>
                          <w:i w:val="0"/>
                          <w:iCs w:val="0"/>
                          <w:color w:val="auto"/>
                        </w:rPr>
                        <w:t xml:space="preserve">(Quelle: pairfam, Welle 2-11</w:t>
                      </w:r>
                      <w:r>
                        <w:rPr>
                          <w:i w:val="0"/>
                          <w:iCs w:val="0"/>
                          <w:color w:val="auto"/>
                        </w:rPr>
                        <w:t xml:space="preserve">, eigene Darstellung</w:t>
                      </w:r>
                      <w:r>
                        <w:rPr>
                          <w:i w:val="0"/>
                          <w:iCs w:val="0"/>
                          <w:color w:val="auto"/>
                        </w:rPr>
                        <w:t xml:space="preserve">)</w:t>
                      </w:r>
                      <w:bookmarkEnd w:id="219"/>
                      <w:r/>
                      <w:r>
                        <w:rPr>
                          <w:i w:val="0"/>
                          <w:iCs w:val="0"/>
                          <w:color w:val="auto"/>
                          <w:sz w:val="24"/>
                          <w:szCs w:val="24"/>
                        </w:rPr>
                      </w:r>
                    </w:p>
                  </w:txbxContent>
                </v:textbox>
              </v:shape>
            </w:pict>
          </mc:Fallback>
        </mc:AlternateContent>
      </w:r>
      <w:r/>
    </w:p>
    <w:p>
      <w:pPr>
        <w:pBdr/>
        <w:spacing w:after="240" w:line="360" w:lineRule="auto"/>
        <w:ind/>
        <w:jc w:val="both"/>
        <w:rPr/>
      </w:pPr>
      <w:r>
        <w:t xml:space="preserve">A</w:t>
      </w:r>
      <w:r>
        <w:t xml:space="preserve">bschließend </w:t>
      </w:r>
      <w:r>
        <w:t xml:space="preserve">lässt sich festhalten</w:t>
      </w:r>
      <w:r>
        <w:t xml:space="preserve">, dass</w:t>
      </w:r>
      <w:r>
        <w:t xml:space="preserve"> online initiierte Partnerschaften im Vergleich zu den offline entstandenen Partnerschaften zunächst mit einer höheren Distanz </w:t>
      </w:r>
      <w:r>
        <w:t xml:space="preserve">zum Partner</w:t>
      </w:r>
      <w:r>
        <w:t xml:space="preserve"> verbunden</w:t>
      </w:r>
      <w:r>
        <w:t xml:space="preserve"> sind</w:t>
      </w:r>
      <w:r>
        <w:t xml:space="preserve">. Dies gilt sowohl für die durchschnittliche </w:t>
      </w:r>
      <w:r>
        <w:t xml:space="preserve">Dauer</w:t>
      </w:r>
      <w:r>
        <w:t xml:space="preserve"> als auch für den Median. Zu Beginn des Untersuchungszeitraums 2008 sind die online gebildeten Partnerschaften durchschnittlich 49,6 Minuten länger zu ihrem Partner gepend</w:t>
      </w:r>
      <w:r>
        <w:t xml:space="preserve">elt als die Paare, die sich offline kennengelernt haben. Am Ende des Untersuchungszeitraumes im Jahr 2018 sind die offline entstandenen Paare hingegen 3,6 Minuten länger zu ihrem Partner gefahren als Paare, die sich online kennengelernt haben (siehe Anhang</w:t>
      </w:r>
      <w:r>
        <w:t xml:space="preserve"> </w:t>
      </w:r>
      <w:r>
        <w:fldChar w:fldCharType="begin"/>
      </w:r>
      <w:r>
        <w:instrText xml:space="preserve"> REF _Ref86595443 \h </w:instrText>
      </w:r>
      <w:r>
        <w:instrText xml:space="preserve"> \* MERGEFORMAT </w:instrText>
      </w:r>
      <w:r>
        <w:fldChar w:fldCharType="separate"/>
      </w:r>
      <w:r>
        <w:t xml:space="preserve">Tabelle </w:t>
      </w:r>
      <w:r>
        <w:rPr>
          <w:iCs/>
        </w:rPr>
        <w:t xml:space="preserve">7</w:t>
      </w:r>
      <w:r>
        <w:fldChar w:fldCharType="end"/>
      </w:r>
      <w:r>
        <w:t xml:space="preserve">).</w:t>
      </w:r>
      <w:r>
        <w:rPr>
          <w:color w:val="ff0000"/>
        </w:rPr>
        <w:t xml:space="preserve"> </w:t>
      </w:r>
      <w:r>
        <w:t xml:space="preserve">B</w:t>
      </w:r>
      <w:r>
        <w:t xml:space="preserve">ei B</w:t>
      </w:r>
      <w:r>
        <w:t xml:space="preserve">e</w:t>
      </w:r>
      <w:r>
        <w:t xml:space="preserve">tracht</w:t>
      </w:r>
      <w:r>
        <w:t xml:space="preserve">ung der</w:t>
      </w:r>
      <w:r>
        <w:t xml:space="preserve"> online initiierten Partnerschaften</w:t>
      </w:r>
      <w:r>
        <w:t xml:space="preserve"> sieht man</w:t>
      </w:r>
      <w:r>
        <w:t xml:space="preserve">, dass die </w:t>
      </w:r>
      <w:r>
        <w:t xml:space="preserve">durchschnittlichen </w:t>
      </w:r>
      <w:r>
        <w:t xml:space="preserve">zeitlichen Distanzen insgesamt gefallen sind. </w:t>
      </w:r>
      <w:r>
        <w:t xml:space="preserve">Im Laufe der Zeiten werden demnach</w:t>
      </w:r>
      <w:r>
        <w:t xml:space="preserve"> eher Partner in der näheren Umgebung gefunden.</w:t>
      </w:r>
      <w:r>
        <w:t xml:space="preserve"> Die durchschnittliche </w:t>
      </w:r>
      <w:r>
        <w:t xml:space="preserve">Dauer</w:t>
      </w:r>
      <w:r>
        <w:t xml:space="preserve"> zum Partner von Partnerschaften aus dem </w:t>
      </w:r>
      <w:r>
        <w:t xml:space="preserve">Offline-Begegnungskontext ist hingegen gestiegen. Somit scheint sich diese Personengruppe weniger räumlich zu konzentrieren. Allerdings </w:t>
      </w:r>
      <w:r>
        <w:t xml:space="preserve">fährt</w:t>
      </w:r>
      <w:r>
        <w:t xml:space="preserve"> die Hälfte dieser Partnerschaften maximal 20 Minuten zum Partner. Das heißt, die steigenden </w:t>
      </w:r>
      <w:r>
        <w:t xml:space="preserve">mittleren </w:t>
      </w:r>
      <w:r>
        <w:t xml:space="preserve">Distanzen können </w:t>
      </w:r>
      <w:r>
        <w:t xml:space="preserve">infolge von</w:t>
      </w:r>
      <w:r>
        <w:t xml:space="preserve"> </w:t>
      </w:r>
      <w:r>
        <w:t xml:space="preserve">Extremwerten</w:t>
      </w:r>
      <w:r>
        <w:t xml:space="preserve"> entstanden sein.</w:t>
      </w:r>
      <w:r>
        <w:t xml:space="preserve"> </w:t>
      </w:r>
      <w:r>
        <w:t xml:space="preserve">F</w:t>
      </w:r>
      <w:r>
        <w:t xml:space="preserve">ür Deutschland </w:t>
      </w:r>
      <w:r>
        <w:t xml:space="preserve">gibt es </w:t>
      </w:r>
      <w:r>
        <w:t xml:space="preserve">keine zeitgenössische vergleichbare Studie, die in Relation zu den hier herausgearbeiteten zeitlichen Distanzen gestellt werden kann. </w:t>
      </w:r>
      <w:r>
        <w:t xml:space="preserve">Nur Lengerer (2001) konnte zeigen, dass ein Großteil der Paare in einem Radius von 20 Kilometern entstanden ist. Je nach </w:t>
      </w:r>
      <w:r>
        <w:t xml:space="preserve">Art des </w:t>
      </w:r>
      <w:r>
        <w:t xml:space="preserve">Fortbewegungsmittel</w:t>
      </w:r>
      <w:r>
        <w:t xml:space="preserve">s und der Wohnortgröße</w:t>
      </w:r>
      <w:r>
        <w:t xml:space="preserve"> können 20 Kilometer </w:t>
      </w:r>
      <w:r>
        <w:t xml:space="preserve">in 20 Minuten </w:t>
      </w:r>
      <w:r>
        <w:t xml:space="preserve">zurückgelegt werden. </w:t>
      </w:r>
      <w:r/>
    </w:p>
    <w:p>
      <w:pPr>
        <w:pBdr/>
        <w:spacing w:after="240" w:line="360" w:lineRule="auto"/>
        <w:ind/>
        <w:jc w:val="both"/>
        <w:rPr/>
      </w:pPr>
      <w:r>
        <w:t xml:space="preserve">D</w:t>
      </w:r>
      <w:r>
        <w:t xml:space="preserve">ie</w:t>
      </w:r>
      <w:r>
        <w:rPr>
          <w:color w:val="ff0000"/>
        </w:rPr>
        <w:t xml:space="preserve"> </w:t>
      </w:r>
      <w:r>
        <w:rPr>
          <w:color w:val="ff0000"/>
        </w:rPr>
        <w:fldChar w:fldCharType="begin"/>
      </w:r>
      <w:r>
        <w:rPr>
          <w:color w:val="ff0000"/>
        </w:rPr>
        <w:instrText xml:space="preserve"> REF _Ref86595496 \h </w:instrText>
      </w:r>
      <w:r>
        <w:rPr>
          <w:color w:val="ff0000"/>
        </w:rPr>
        <w:instrText xml:space="preserve"> \* MERGEFORMAT </w:instrText>
      </w:r>
      <w:r>
        <w:rPr>
          <w:color w:val="ff0000"/>
        </w:rPr>
        <w:fldChar w:fldCharType="separate"/>
      </w:r>
      <w:r>
        <w:rPr>
          <w:iCs/>
        </w:rPr>
        <w:t xml:space="preserve">Tabelle </w:t>
      </w:r>
      <w:r>
        <w:rPr>
          <w:iCs/>
        </w:rPr>
        <w:t xml:space="preserve">3</w:t>
      </w:r>
      <w:r>
        <w:rPr>
          <w:color w:val="ff0000"/>
        </w:rPr>
        <w:fldChar w:fldCharType="end"/>
      </w:r>
      <w:r>
        <w:t xml:space="preserve"> zeigt</w:t>
      </w:r>
      <w:r>
        <w:t xml:space="preserve"> die </w:t>
      </w:r>
      <w:r>
        <w:t xml:space="preserve">zeitlichen </w:t>
      </w:r>
      <w:r>
        <w:t xml:space="preserve">Distanzen </w:t>
      </w:r>
      <w:r>
        <w:t xml:space="preserve">in Minuten </w:t>
      </w:r>
      <w:r>
        <w:t xml:space="preserve">nach </w:t>
      </w:r>
      <w:r>
        <w:t xml:space="preserve">Wohnort</w:t>
      </w:r>
      <w:r>
        <w:t xml:space="preserve">größe. Personen, die in </w:t>
      </w:r>
      <w:r>
        <w:t xml:space="preserve">einer</w:t>
      </w:r>
      <w:r>
        <w:t xml:space="preserve"> Kleinstadt leben, fahren im Durchschnitt 48,4 Minuten zu ihrem Partner. Personen aus der Großstadt </w:t>
      </w:r>
      <w:r>
        <w:t xml:space="preserve">legen</w:t>
      </w:r>
      <w:r>
        <w:t xml:space="preserve"> im Durchschnitt 70,8 Minuten</w:t>
      </w:r>
      <w:r>
        <w:t xml:space="preserve"> zurück</w:t>
      </w:r>
      <w:r>
        <w:t xml:space="preserve">. Die Hälfte aller in einer Kleinstadt und einer mittleren Stadt wohnenden Personen fahren 20,0 Minuten zu ihrem Partner. </w:t>
      </w:r>
      <w:r>
        <w:t xml:space="preserve">Der</w:t>
      </w:r>
      <w:r>
        <w:t xml:space="preserve"> Median der Großstädter liegt hingehen bei 30,0 Minuten.</w:t>
      </w:r>
      <w:r>
        <w:t xml:space="preserve"> </w:t>
      </w:r>
      <w:r>
        <w:t xml:space="preserve">Entgegen der Annahme, dass der Wohnort mit zunehmender Größe den Anteil an räumlicher Homogamie fördert, lässt sich</w:t>
      </w:r>
      <w:r>
        <w:t xml:space="preserve"> dies</w:t>
      </w:r>
      <w:r>
        <w:t xml:space="preserve"> mit der deskriptiven Darstellung</w:t>
      </w:r>
      <w:r>
        <w:t xml:space="preserve"> der Dauer</w:t>
      </w:r>
      <w:r>
        <w:t xml:space="preserve"> nicht bestätigen. </w:t>
      </w:r>
      <w:r>
        <w:t xml:space="preserve">Bei</w:t>
      </w:r>
      <w:r>
        <w:t xml:space="preserve"> de</w:t>
      </w:r>
      <w:r>
        <w:t xml:space="preserve">r</w:t>
      </w:r>
      <w:r>
        <w:t xml:space="preserve"> </w:t>
      </w:r>
      <w:r>
        <w:t xml:space="preserve">mittleren</w:t>
      </w:r>
      <w:r>
        <w:t xml:space="preserve"> </w:t>
      </w:r>
      <w:r>
        <w:t xml:space="preserve">Dauer</w:t>
      </w:r>
      <w:r>
        <w:t xml:space="preserve"> </w:t>
      </w:r>
      <w:r>
        <w:t xml:space="preserve">von</w:t>
      </w:r>
      <w:r>
        <w:t xml:space="preserve"> online initiierten </w:t>
      </w:r>
      <w:r>
        <w:t xml:space="preserve">Partnerschaften</w:t>
      </w:r>
      <w:r>
        <w:t xml:space="preserve"> aus der Großstadt</w:t>
      </w:r>
      <w:r>
        <w:t xml:space="preserve"> sind</w:t>
      </w:r>
      <w:r>
        <w:t xml:space="preserve"> die Distanzen über die Zeit gesunken. </w:t>
      </w:r>
      <w:r>
        <w:t xml:space="preserve">B</w:t>
      </w:r>
      <w:r>
        <w:t xml:space="preserve">enötigte eine Person 2009</w:t>
      </w:r>
      <w:r>
        <w:t xml:space="preserve"> im Durchschnitt</w:t>
      </w:r>
      <w:r>
        <w:t xml:space="preserve"> 114 Minuten zu</w:t>
      </w:r>
      <w:r>
        <w:t xml:space="preserve">m</w:t>
      </w:r>
      <w:r>
        <w:t xml:space="preserve"> Partne</w:t>
      </w:r>
      <w:r>
        <w:t xml:space="preserve">r, waren es</w:t>
      </w:r>
      <w:r>
        <w:t xml:space="preserve"> 2018 nur noch 40 Minuten. Im Gegensatz dazu zeigt sich</w:t>
      </w:r>
      <w:r>
        <w:t xml:space="preserve"> bei den offline initiierten Partnerschaften in der Großstadt</w:t>
      </w:r>
      <w:r>
        <w:t xml:space="preserve">, dass die zeitliche Distanz von 56,5 Minuten im Jahr 2009 auf 103 Minuten im Jahr 2018 zugenommen </w:t>
      </w:r>
      <w:r>
        <w:t xml:space="preserve">hat</w:t>
      </w:r>
      <w:r>
        <w:t xml:space="preserve"> (siehe Anhang </w:t>
      </w:r>
      <w:r>
        <w:fldChar w:fldCharType="begin"/>
      </w:r>
      <w:r>
        <w:instrText xml:space="preserve"> REF _Ref86863820 \h  \* MERGEFORMAT </w:instrText>
      </w:r>
      <w:r>
        <w:fldChar w:fldCharType="separate"/>
      </w:r>
      <w:r>
        <w:t xml:space="preserve">Tabelle </w:t>
      </w:r>
      <w:r>
        <w:t xml:space="preserve">8</w:t>
      </w:r>
      <w:r>
        <w:fldChar w:fldCharType="end"/>
      </w:r>
      <w:r>
        <w:t xml:space="preserve">)</w:t>
      </w:r>
      <w:r>
        <w:t xml:space="preserve">. </w:t>
      </w:r>
      <w:r/>
    </w:p>
    <w:p>
      <w:pPr>
        <w:pStyle w:val="1234"/>
        <w:keepNext w:val="true"/>
        <w:pBdr/>
        <w:spacing w:after="0" w:line="360" w:lineRule="auto"/>
        <w:ind/>
        <w:rPr>
          <w:i w:val="0"/>
          <w:iCs w:val="0"/>
          <w:color w:val="auto"/>
        </w:rPr>
      </w:pPr>
      <w:r/>
      <w:bookmarkStart w:id="222" w:name="_Ref86595496"/>
      <w:r/>
      <w:bookmarkStart w:id="223" w:name="_Toc86919238"/>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3</w:t>
      </w:r>
      <w:r>
        <w:rPr>
          <w:b/>
          <w:i w:val="0"/>
          <w:iCs w:val="0"/>
          <w:color w:val="auto"/>
        </w:rPr>
        <w:fldChar w:fldCharType="end"/>
      </w:r>
      <w:bookmarkEnd w:id="222"/>
      <w:r>
        <w:rPr>
          <w:b/>
          <w:i w:val="0"/>
          <w:iCs w:val="0"/>
          <w:color w:val="auto"/>
        </w:rPr>
        <w:t xml:space="preserve">:</w:t>
      </w:r>
      <w:r>
        <w:rPr>
          <w:i w:val="0"/>
          <w:iCs w:val="0"/>
          <w:color w:val="auto"/>
        </w:rPr>
        <w:t xml:space="preserve"> </w:t>
      </w:r>
      <w:r>
        <w:rPr>
          <w:i w:val="0"/>
          <w:iCs w:val="0"/>
          <w:color w:val="auto"/>
        </w:rPr>
        <w:t xml:space="preserve">Zeitliche </w:t>
      </w:r>
      <w:r>
        <w:rPr>
          <w:i w:val="0"/>
          <w:iCs w:val="0"/>
          <w:color w:val="auto"/>
        </w:rPr>
        <w:t xml:space="preserve">Distanzen nach Wohnortgröße</w:t>
      </w:r>
      <w:bookmarkEnd w:id="223"/>
      <w:r/>
      <w:r>
        <w:rPr>
          <w:i w:val="0"/>
          <w:iCs w:val="0"/>
          <w:color w:val="auto"/>
        </w:rPr>
      </w:r>
    </w:p>
    <w:tbl>
      <w:tblPr>
        <w:tblW w:w="3463" w:type="pct"/>
        <w:jc w:val="center"/>
        <w:tblBorders/>
        <w:tblLook w:val="0420" w:firstRow="1" w:lastRow="0" w:firstColumn="0" w:lastColumn="0" w:noHBand="0" w:noVBand="1"/>
      </w:tblPr>
      <w:tblGrid>
        <w:gridCol w:w="2330"/>
        <w:gridCol w:w="1203"/>
        <w:gridCol w:w="923"/>
        <w:gridCol w:w="1630"/>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1914" w:type="pct"/>
            <w:vAlign w:val="center"/>
            <w:textDirection w:val="lrTb"/>
            <w:noWrap w:val="false"/>
          </w:tcPr>
          <w:p>
            <w:pPr>
              <w:pBdr/>
              <w:spacing w:after="100" w:before="100" w:line="240" w:lineRule="auto"/>
              <w:ind w:right="100" w:left="100"/>
              <w:rPr/>
            </w:pPr>
            <w:r/>
            <w:r/>
          </w:p>
        </w:tc>
        <w:tc>
          <w:tcPr>
            <w:shd w:val="clear" w:color="auto" w:fill="ffffff"/>
            <w:tcBorders>
              <w:top w:val="single" w:color="666666" w:sz="16" w:space="0"/>
              <w:bottom w:val="single" w:color="666666" w:sz="16" w:space="0"/>
            </w:tcBorders>
            <w:tcMar>
              <w:left w:w="0" w:type="dxa"/>
              <w:top w:w="0" w:type="dxa"/>
              <w:right w:w="0" w:type="dxa"/>
              <w:bottom w:w="0" w:type="dxa"/>
            </w:tcMar>
            <w:tcW w:w="988"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ittelwert</w:t>
            </w:r>
            <w:r/>
          </w:p>
        </w:tc>
        <w:tc>
          <w:tcPr>
            <w:shd w:val="clear" w:color="auto" w:fill="ffffff"/>
            <w:tcBorders>
              <w:top w:val="single" w:color="666666" w:sz="16" w:space="0"/>
              <w:bottom w:val="single" w:color="666666" w:sz="16" w:space="0"/>
            </w:tcBorders>
            <w:tcMar>
              <w:left w:w="0" w:type="dxa"/>
              <w:top w:w="0" w:type="dxa"/>
              <w:right w:w="0" w:type="dxa"/>
              <w:bottom w:w="0" w:type="dxa"/>
            </w:tcMar>
            <w:tcW w:w="758"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edian</w:t>
            </w:r>
            <w:r/>
          </w:p>
        </w:tc>
        <w:tc>
          <w:tcPr>
            <w:shd w:val="clear" w:color="auto" w:fill="ffffff"/>
            <w:tcBorders>
              <w:top w:val="single" w:color="666666" w:sz="16" w:space="0"/>
              <w:bottom w:val="single" w:color="666666" w:sz="16" w:space="0"/>
            </w:tcBorders>
            <w:tcMar>
              <w:left w:w="0" w:type="dxa"/>
              <w:top w:w="0" w:type="dxa"/>
              <w:right w:w="0" w:type="dxa"/>
              <w:bottom w:w="0" w:type="dxa"/>
            </w:tcMar>
            <w:tcW w:w="1339" w:type="pct"/>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Standardfehler</w:t>
            </w:r>
            <w:r/>
          </w:p>
        </w:tc>
      </w:tr>
      <w:tr>
        <w:trPr>
          <w:cantSplit/>
          <w:jc w:val="center"/>
        </w:trPr>
        <w:tc>
          <w:tcPr>
            <w:shd w:val="clear" w:color="auto" w:fill="ffffff"/>
            <w:tcBorders/>
            <w:tcMar>
              <w:left w:w="0" w:type="dxa"/>
              <w:top w:w="0" w:type="dxa"/>
              <w:right w:w="0" w:type="dxa"/>
              <w:bottom w:w="0" w:type="dxa"/>
            </w:tcMar>
            <w:tcW w:w="1914" w:type="pct"/>
            <w:vAlign w:val="center"/>
            <w:textDirection w:val="lrTb"/>
            <w:noWrap w:val="false"/>
          </w:tcPr>
          <w:p>
            <w:pPr>
              <w:pBdr/>
              <w:spacing w:after="100" w:before="100" w:line="240" w:lineRule="auto"/>
              <w:ind w:right="100" w:left="100"/>
              <w:rPr/>
            </w:pPr>
            <w:r>
              <w:rPr>
                <w:rFonts w:eastAsia="Times New Roman"/>
                <w:color w:val="000000"/>
                <w:sz w:val="22"/>
                <w:szCs w:val="22"/>
              </w:rPr>
              <w:t xml:space="preserve">Kleinstadt (bis 20.000)</w:t>
            </w:r>
            <w:r/>
          </w:p>
        </w:tc>
        <w:tc>
          <w:tcPr>
            <w:shd w:val="clear" w:color="auto" w:fill="ffffff"/>
            <w:tcBorders/>
            <w:tcMar>
              <w:left w:w="0" w:type="dxa"/>
              <w:top w:w="0" w:type="dxa"/>
              <w:right w:w="0" w:type="dxa"/>
              <w:bottom w:w="0" w:type="dxa"/>
            </w:tcMar>
            <w:tcW w:w="98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8,4</w:t>
            </w:r>
            <w:r/>
          </w:p>
        </w:tc>
        <w:tc>
          <w:tcPr>
            <w:shd w:val="clear" w:color="auto" w:fill="ffffff"/>
            <w:tcBorders/>
            <w:tcMar>
              <w:left w:w="0" w:type="dxa"/>
              <w:top w:w="0" w:type="dxa"/>
              <w:right w:w="0" w:type="dxa"/>
              <w:bottom w:w="0" w:type="dxa"/>
            </w:tcMar>
            <w:tcW w:w="75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0</w:t>
            </w:r>
            <w:r/>
          </w:p>
        </w:tc>
        <w:tc>
          <w:tcPr>
            <w:shd w:val="clear" w:color="auto" w:fill="ffffff"/>
            <w:tcBorders/>
            <w:tcMar>
              <w:left w:w="0" w:type="dxa"/>
              <w:top w:w="0" w:type="dxa"/>
              <w:right w:w="0" w:type="dxa"/>
              <w:bottom w:w="0" w:type="dxa"/>
            </w:tcMar>
            <w:tcW w:w="1339"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3</w:t>
            </w:r>
            <w:r/>
          </w:p>
        </w:tc>
      </w:tr>
      <w:tr>
        <w:trPr>
          <w:cantSplit/>
          <w:jc w:val="center"/>
        </w:trPr>
        <w:tc>
          <w:tcPr>
            <w:shd w:val="clear" w:color="auto" w:fill="ffffff"/>
            <w:tcBorders/>
            <w:tcMar>
              <w:left w:w="0" w:type="dxa"/>
              <w:top w:w="0" w:type="dxa"/>
              <w:right w:w="0" w:type="dxa"/>
              <w:bottom w:w="0" w:type="dxa"/>
            </w:tcMar>
            <w:tcW w:w="1914" w:type="pct"/>
            <w:vAlign w:val="center"/>
            <w:textDirection w:val="lrTb"/>
            <w:noWrap w:val="false"/>
          </w:tcPr>
          <w:p>
            <w:pPr>
              <w:pBdr/>
              <w:spacing w:after="100" w:before="100" w:line="240" w:lineRule="auto"/>
              <w:ind w:right="100" w:left="100"/>
              <w:rPr/>
            </w:pPr>
            <w:r>
              <w:rPr>
                <w:rFonts w:eastAsia="Times New Roman"/>
                <w:color w:val="000000"/>
                <w:sz w:val="22"/>
                <w:szCs w:val="22"/>
              </w:rPr>
              <w:t xml:space="preserve">Mittlere Stadt (20.000 bis 100.000)</w:t>
            </w:r>
            <w:r/>
          </w:p>
        </w:tc>
        <w:tc>
          <w:tcPr>
            <w:shd w:val="clear" w:color="auto" w:fill="ffffff"/>
            <w:tcBorders/>
            <w:tcMar>
              <w:left w:w="0" w:type="dxa"/>
              <w:top w:w="0" w:type="dxa"/>
              <w:right w:w="0" w:type="dxa"/>
              <w:bottom w:w="0" w:type="dxa"/>
            </w:tcMar>
            <w:tcW w:w="98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7,0</w:t>
            </w:r>
            <w:r/>
          </w:p>
        </w:tc>
        <w:tc>
          <w:tcPr>
            <w:shd w:val="clear" w:color="auto" w:fill="ffffff"/>
            <w:tcBorders/>
            <w:tcMar>
              <w:left w:w="0" w:type="dxa"/>
              <w:top w:w="0" w:type="dxa"/>
              <w:right w:w="0" w:type="dxa"/>
              <w:bottom w:w="0" w:type="dxa"/>
            </w:tcMar>
            <w:tcW w:w="75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0</w:t>
            </w:r>
            <w:r/>
          </w:p>
        </w:tc>
        <w:tc>
          <w:tcPr>
            <w:shd w:val="clear" w:color="auto" w:fill="ffffff"/>
            <w:tcBorders/>
            <w:tcMar>
              <w:left w:w="0" w:type="dxa"/>
              <w:top w:w="0" w:type="dxa"/>
              <w:right w:w="0" w:type="dxa"/>
              <w:bottom w:w="0" w:type="dxa"/>
            </w:tcMar>
            <w:tcW w:w="1339"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0</w:t>
            </w:r>
            <w:r/>
          </w:p>
        </w:tc>
      </w:tr>
      <w:tr>
        <w:trPr>
          <w:cantSplit/>
          <w:jc w:val="center"/>
        </w:trPr>
        <w:tc>
          <w:tcPr>
            <w:shd w:val="clear" w:color="auto" w:fill="ffffff"/>
            <w:tcBorders>
              <w:bottom w:val="single" w:color="666666" w:sz="16" w:space="0"/>
            </w:tcBorders>
            <w:tcMar>
              <w:left w:w="0" w:type="dxa"/>
              <w:top w:w="0" w:type="dxa"/>
              <w:right w:w="0" w:type="dxa"/>
              <w:bottom w:w="0" w:type="dxa"/>
            </w:tcMar>
            <w:tcW w:w="1914" w:type="pct"/>
            <w:vAlign w:val="center"/>
            <w:textDirection w:val="lrTb"/>
            <w:noWrap w:val="false"/>
          </w:tcPr>
          <w:p>
            <w:pPr>
              <w:pBdr/>
              <w:spacing w:after="100" w:before="100" w:line="240" w:lineRule="auto"/>
              <w:ind w:right="100" w:left="100"/>
              <w:rPr/>
            </w:pPr>
            <w:r>
              <w:rPr>
                <w:rFonts w:eastAsia="Times New Roman"/>
                <w:color w:val="000000"/>
                <w:sz w:val="22"/>
                <w:szCs w:val="22"/>
              </w:rPr>
              <w:t xml:space="preserve">Großstadt (ab 100.000)</w:t>
            </w:r>
            <w:r/>
          </w:p>
        </w:tc>
        <w:tc>
          <w:tcPr>
            <w:shd w:val="clear" w:color="auto" w:fill="ffffff"/>
            <w:tcBorders>
              <w:bottom w:val="single" w:color="666666" w:sz="16" w:space="0"/>
            </w:tcBorders>
            <w:tcMar>
              <w:left w:w="0" w:type="dxa"/>
              <w:top w:w="0" w:type="dxa"/>
              <w:right w:w="0" w:type="dxa"/>
              <w:bottom w:w="0" w:type="dxa"/>
            </w:tcMar>
            <w:tcW w:w="98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0,8</w:t>
            </w:r>
            <w:r/>
          </w:p>
        </w:tc>
        <w:tc>
          <w:tcPr>
            <w:shd w:val="clear" w:color="auto" w:fill="ffffff"/>
            <w:tcBorders>
              <w:bottom w:val="single" w:color="666666" w:sz="16" w:space="0"/>
            </w:tcBorders>
            <w:tcMar>
              <w:left w:w="0" w:type="dxa"/>
              <w:top w:w="0" w:type="dxa"/>
              <w:right w:w="0" w:type="dxa"/>
              <w:bottom w:w="0" w:type="dxa"/>
            </w:tcMar>
            <w:tcW w:w="758" w:type="pct"/>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0,0</w:t>
            </w:r>
            <w:r/>
          </w:p>
        </w:tc>
        <w:tc>
          <w:tcPr>
            <w:shd w:val="clear" w:color="auto" w:fill="ffffff"/>
            <w:tcBorders>
              <w:bottom w:val="single" w:color="666666" w:sz="16" w:space="0"/>
            </w:tcBorders>
            <w:tcMar>
              <w:left w:w="0" w:type="dxa"/>
              <w:top w:w="0" w:type="dxa"/>
              <w:right w:w="0" w:type="dxa"/>
              <w:bottom w:w="0" w:type="dxa"/>
            </w:tcMar>
            <w:tcW w:w="1339" w:type="pct"/>
            <w:vAlign w:val="center"/>
            <w:textDirection w:val="lrTb"/>
            <w:noWrap w:val="false"/>
          </w:tcPr>
          <w:p>
            <w:pPr>
              <w:keepNext w:val="true"/>
              <w:pBdr/>
              <w:spacing w:after="100" w:before="100" w:line="240" w:lineRule="auto"/>
              <w:ind w:right="100" w:left="100"/>
              <w:jc w:val="center"/>
              <w:rPr/>
            </w:pPr>
            <w:r>
              <w:rPr>
                <w:rFonts w:eastAsia="Times New Roman"/>
                <w:color w:val="000000"/>
                <w:sz w:val="22"/>
                <w:szCs w:val="22"/>
              </w:rPr>
              <w:t xml:space="preserve">4,5</w:t>
            </w:r>
            <w:r/>
          </w:p>
        </w:tc>
      </w:tr>
    </w:tbl>
    <w:p>
      <w:pPr>
        <w:pStyle w:val="1234"/>
        <w:pBdr/>
        <w:spacing w:line="360" w:lineRule="auto"/>
        <w:ind/>
        <w:rPr>
          <w:i w:val="0"/>
          <w:iCs w:val="0"/>
          <w:color w:val="auto"/>
        </w:rPr>
      </w:pPr>
      <w:r/>
      <w:bookmarkStart w:id="224" w:name="_Toc84367210"/>
      <w:r>
        <w:rPr>
          <w:i w:val="0"/>
          <w:iCs w:val="0"/>
          <w:color w:val="auto"/>
        </w:rPr>
        <w:t xml:space="preserve">Quelle: pairfam, Welle 2-11</w:t>
      </w:r>
      <w:bookmarkEnd w:id="224"/>
      <w:r/>
      <w:r>
        <w:rPr>
          <w:i w:val="0"/>
          <w:iCs w:val="0"/>
          <w:color w:val="auto"/>
        </w:rPr>
      </w:r>
    </w:p>
    <w:p>
      <w:pPr>
        <w:pBdr/>
        <w:spacing w:after="240" w:line="360" w:lineRule="auto"/>
        <w:ind/>
        <w:jc w:val="both"/>
        <w:rPr/>
      </w:pPr>
      <w:r>
        <w:fldChar w:fldCharType="begin"/>
      </w:r>
      <w:r>
        <w:instrText xml:space="preserve"> REF _Ref86605137 \h  \* MERGEFORMAT </w:instrText>
      </w:r>
      <w:r>
        <w:fldChar w:fldCharType="separate"/>
      </w:r>
      <w:r>
        <w:t xml:space="preserve">Tabelle 4</w:t>
      </w:r>
      <w:r>
        <w:fldChar w:fldCharType="end"/>
      </w:r>
      <w:r>
        <w:t xml:space="preserve"> </w:t>
      </w:r>
      <w:r>
        <w:t xml:space="preserve">bildet </w:t>
      </w:r>
      <w:r>
        <w:t xml:space="preserve">die zeitlichen Distanzen zum Partner nach Bildungsniveau ab. </w:t>
      </w:r>
      <w:r>
        <w:t xml:space="preserve">Mit 72,3 Minuten legen </w:t>
      </w:r>
      <w:r>
        <w:t xml:space="preserve">Personen </w:t>
      </w:r>
      <w:r>
        <w:t xml:space="preserve">mit einem hohen Bildungsniveau</w:t>
      </w:r>
      <w:r>
        <w:t xml:space="preserve"> im Durchschnitt</w:t>
      </w:r>
      <w:r>
        <w:t xml:space="preserve"> </w:t>
      </w:r>
      <w:r>
        <w:t xml:space="preserve">die weiteste Strecke zum Partner zurück</w:t>
      </w:r>
      <w:r>
        <w:t xml:space="preserve">. Personen mit einem geringen Bildungsniveau</w:t>
      </w:r>
      <w:r>
        <w:t xml:space="preserve"> legen</w:t>
      </w:r>
      <w:r>
        <w:t xml:space="preserve"> 57,4 Minuten zurück und Personen mit einem mittleren Bildungsniveau 50,9 Minuten</w:t>
      </w:r>
      <w:r>
        <w:t xml:space="preserve">. Damit lässt sich </w:t>
      </w:r>
      <w:r>
        <w:t xml:space="preserve">hier</w:t>
      </w:r>
      <w:r>
        <w:t xml:space="preserve"> </w:t>
      </w:r>
      <w:r>
        <w:t xml:space="preserve">nicht eindeutig bestätigen, dass die Distanzen mit steigendem Bildungsniveau </w:t>
      </w:r>
      <w:r>
        <w:t xml:space="preserve">zunehmen</w:t>
      </w:r>
      <w:r>
        <w:t xml:space="preserve">. </w:t>
      </w:r>
      <w:r>
        <w:t xml:space="preserve">Ebenfalls gibt es keine eindeutig verlaufende Entwicklung der zeitlichen Distanzen nach Bildungsniveau.</w:t>
      </w:r>
      <w:r>
        <w:t xml:space="preserve"> Auffällig ist, dass</w:t>
      </w:r>
      <w:r>
        <w:t xml:space="preserve"> von</w:t>
      </w:r>
      <w:r>
        <w:t xml:space="preserve"> </w:t>
      </w:r>
      <w:r>
        <w:t xml:space="preserve">offline eingegangenen Beziehungen der niedrig gebildeten Personen die </w:t>
      </w:r>
      <w:r>
        <w:t xml:space="preserve">durchschnittliche zeitliche Distanz</w:t>
      </w:r>
      <w:r>
        <w:t xml:space="preserve"> </w:t>
      </w:r>
      <w:r>
        <w:t xml:space="preserve">über die Zeit </w:t>
      </w:r>
      <w:r>
        <w:t xml:space="preserve">an</w:t>
      </w:r>
      <w:r>
        <w:t xml:space="preserve">gestiegen ist. 2009 lag die Distanz </w:t>
      </w:r>
      <w:r>
        <w:t xml:space="preserve">für diese Personengruppe </w:t>
      </w:r>
      <w:r>
        <w:t xml:space="preserve">bei 34,9 Minuten und </w:t>
      </w:r>
      <w:r>
        <w:t xml:space="preserve">stieg </w:t>
      </w:r>
      <w:r>
        <w:t xml:space="preserve">2018 </w:t>
      </w:r>
      <w:r>
        <w:t xml:space="preserve">auf</w:t>
      </w:r>
      <w:r>
        <w:t xml:space="preserve"> 90,7 Minuten</w:t>
      </w:r>
      <w:r>
        <w:t xml:space="preserve"> an</w:t>
      </w:r>
      <w:r>
        <w:t xml:space="preserve">. Allerdings zeigt </w:t>
      </w:r>
      <w:r>
        <w:t xml:space="preserve">der</w:t>
      </w:r>
      <w:r>
        <w:t xml:space="preserve"> dazugehörige Media</w:t>
      </w:r>
      <w:r>
        <w:t xml:space="preserve">n</w:t>
      </w:r>
      <w:r>
        <w:t xml:space="preserve">, dass die Hälfte dieser angesprochenen Partnerschaften bis auf die Jahre 2014 bis 2016 eine gleichbleibende Distanz von maximal 20 Minuten aufwe</w:t>
      </w:r>
      <w:r>
        <w:t xml:space="preserve">isen. Bei Personen mit einem hohen Bildungsniveau, die ihren Partner online kennengelernt haben, zeigen sich große Veränderungen der durchschnittlichen Distanzen zum Partner während des Untersuchungszeitraumes. Zunächst benötigt diese Personengruppe im Dur</w:t>
      </w:r>
      <w:r>
        <w:t xml:space="preserve">ch</w:t>
      </w:r>
      <w:r>
        <w:t xml:space="preserve">schnitt 170 Minuten zu ihrem Partner. 2018 waren </w:t>
      </w:r>
      <w:r>
        <w:t xml:space="preserve">es</w:t>
      </w:r>
      <w:r>
        <w:t xml:space="preserve"> nur noch 69,5 Minuten.</w:t>
      </w:r>
      <w:r>
        <w:t xml:space="preserve"> Die Distanz zum Partner hat somit über die Zeit abgenommen.</w:t>
      </w:r>
      <w:r/>
    </w:p>
    <w:p>
      <w:pPr>
        <w:pStyle w:val="1234"/>
        <w:keepNext w:val="true"/>
        <w:pBdr/>
        <w:spacing w:after="0" w:line="360" w:lineRule="auto"/>
        <w:ind/>
        <w:rPr>
          <w:i w:val="0"/>
          <w:iCs w:val="0"/>
          <w:color w:val="auto"/>
        </w:rPr>
      </w:pPr>
      <w:r/>
      <w:bookmarkStart w:id="225" w:name="_Ref86605137"/>
      <w:r/>
      <w:bookmarkStart w:id="226" w:name="_Toc86919239"/>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4</w:t>
      </w:r>
      <w:r>
        <w:rPr>
          <w:b/>
          <w:i w:val="0"/>
          <w:iCs w:val="0"/>
          <w:color w:val="auto"/>
        </w:rPr>
        <w:fldChar w:fldCharType="end"/>
      </w:r>
      <w:bookmarkEnd w:id="225"/>
      <w:r>
        <w:rPr>
          <w:b/>
          <w:i w:val="0"/>
          <w:iCs w:val="0"/>
          <w:color w:val="auto"/>
        </w:rPr>
        <w:t xml:space="preserve">:</w:t>
      </w:r>
      <w:r>
        <w:rPr>
          <w:i w:val="0"/>
          <w:iCs w:val="0"/>
          <w:color w:val="auto"/>
        </w:rPr>
        <w:t xml:space="preserve"> </w:t>
      </w:r>
      <w:r>
        <w:rPr>
          <w:i w:val="0"/>
          <w:iCs w:val="0"/>
          <w:color w:val="auto"/>
        </w:rPr>
        <w:t xml:space="preserve">Zeitliche </w:t>
      </w:r>
      <w:r>
        <w:rPr>
          <w:i w:val="0"/>
          <w:iCs w:val="0"/>
          <w:color w:val="auto"/>
        </w:rPr>
        <w:t xml:space="preserve">Distanzen nach Bildungsniveau</w:t>
      </w:r>
      <w:bookmarkEnd w:id="226"/>
      <w:r/>
      <w:r>
        <w:rPr>
          <w:i w:val="0"/>
          <w:iCs w:val="0"/>
          <w:color w:val="auto"/>
        </w:rPr>
      </w:r>
    </w:p>
    <w:tbl>
      <w:tblPr>
        <w:tblW w:w="0" w:type="auto"/>
        <w:jc w:val="center"/>
        <w:tblBorders/>
        <w:tblLook w:val="0420" w:firstRow="1" w:lastRow="0" w:firstColumn="0" w:lastColumn="0" w:noHBand="0" w:noVBand="1"/>
      </w:tblPr>
      <w:tblGrid>
        <w:gridCol w:w="1418"/>
        <w:gridCol w:w="1276"/>
        <w:gridCol w:w="1106"/>
        <w:gridCol w:w="1630"/>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1418" w:type="dxa"/>
            <w:vAlign w:val="center"/>
            <w:textDirection w:val="lrTb"/>
            <w:noWrap w:val="false"/>
          </w:tcPr>
          <w:p>
            <w:pPr>
              <w:pBdr/>
              <w:spacing w:after="100" w:before="100" w:line="240" w:lineRule="auto"/>
              <w:ind w:right="100" w:left="100"/>
              <w:rPr/>
            </w:pPr>
            <w:r/>
            <w:r/>
          </w:p>
        </w:tc>
        <w:tc>
          <w:tcPr>
            <w:shd w:val="clear" w:color="auto" w:fill="ffffff"/>
            <w:tcBorders>
              <w:top w:val="single" w:color="666666" w:sz="16" w:space="0"/>
              <w:bottom w:val="single" w:color="666666" w:sz="16" w:space="0"/>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ittelwert</w:t>
            </w:r>
            <w:r/>
          </w:p>
        </w:tc>
        <w:tc>
          <w:tcPr>
            <w:shd w:val="clear" w:color="auto" w:fill="ffffff"/>
            <w:tcBorders>
              <w:top w:val="single" w:color="666666" w:sz="16" w:space="0"/>
              <w:bottom w:val="single" w:color="666666" w:sz="16" w:space="0"/>
            </w:tcBorders>
            <w:tcMar>
              <w:left w:w="0" w:type="dxa"/>
              <w:top w:w="0" w:type="dxa"/>
              <w:right w:w="0" w:type="dxa"/>
              <w:bottom w:w="0" w:type="dxa"/>
            </w:tcMar>
            <w:tcW w:w="1106" w:type="dxa"/>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Median</w:t>
            </w:r>
            <w:r/>
          </w:p>
        </w:tc>
        <w:tc>
          <w:tcPr>
            <w:shd w:val="clear" w:color="auto" w:fill="ffffff"/>
            <w:tcBorders>
              <w:top w:val="single" w:color="666666" w:sz="16" w:space="0"/>
              <w:bottom w:val="single" w:color="666666" w:sz="16" w:space="0"/>
            </w:tcBorders>
            <w:tcMar>
              <w:left w:w="0" w:type="dxa"/>
              <w:top w:w="0" w:type="dxa"/>
              <w:right w:w="0" w:type="dxa"/>
              <w:bottom w:w="0" w:type="dxa"/>
            </w:tcMar>
            <w:tcW w:w="0" w:type="auto"/>
            <w:vAlign w:val="center"/>
            <w:textDirection w:val="lrTb"/>
            <w:noWrap w:val="false"/>
          </w:tcPr>
          <w:p>
            <w:pPr>
              <w:pBdr/>
              <w:spacing w:after="100" w:before="100" w:line="240" w:lineRule="auto"/>
              <w:ind w:right="100" w:left="100"/>
              <w:jc w:val="center"/>
              <w:rPr/>
            </w:pPr>
            <w:r>
              <w:rPr>
                <w:rFonts w:eastAsia="Times New Roman"/>
                <w:b/>
                <w:color w:val="000000"/>
                <w:sz w:val="22"/>
                <w:szCs w:val="22"/>
              </w:rPr>
              <w:t xml:space="preserve">Standardfehler</w:t>
            </w:r>
            <w:r/>
          </w:p>
        </w:tc>
      </w:tr>
      <w:tr>
        <w:trPr>
          <w:cantSplit/>
          <w:jc w:val="center"/>
        </w:trPr>
        <w:tc>
          <w:tcPr>
            <w:shd w:val="clear" w:color="auto" w:fill="ffffff"/>
            <w:tcBorders/>
            <w:tcMar>
              <w:left w:w="0" w:type="dxa"/>
              <w:top w:w="0" w:type="dxa"/>
              <w:right w:w="0" w:type="dxa"/>
              <w:bottom w:w="0" w:type="dxa"/>
            </w:tcMar>
            <w:tcW w:w="1418"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niedrig</w:t>
            </w: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7,4</w:t>
            </w:r>
            <w:r/>
          </w:p>
        </w:tc>
        <w:tc>
          <w:tcPr>
            <w:shd w:val="clear" w:color="auto" w:fill="ffffff"/>
            <w:tcBorders/>
            <w:tcMar>
              <w:left w:w="0" w:type="dxa"/>
              <w:top w:w="0" w:type="dxa"/>
              <w:right w:w="0" w:type="dxa"/>
              <w:bottom w:w="0" w:type="dxa"/>
            </w:tcMar>
            <w:tcW w:w="110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0</w:t>
            </w:r>
            <w:r/>
          </w:p>
        </w:tc>
        <w:tc>
          <w:tcPr>
            <w:shd w:val="clear" w:color="auto" w:fill="ffffff"/>
            <w:tcBorders/>
            <w:tcMar>
              <w:left w:w="0" w:type="dxa"/>
              <w:top w:w="0" w:type="dxa"/>
              <w:right w:w="0" w:type="dxa"/>
              <w:bottom w:w="0" w:type="dxa"/>
            </w:tcMar>
            <w:tcW w:w="0" w:type="auto"/>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2</w:t>
            </w:r>
            <w:r/>
          </w:p>
        </w:tc>
      </w:tr>
      <w:tr>
        <w:trPr>
          <w:cantSplit/>
          <w:jc w:val="center"/>
        </w:trPr>
        <w:tc>
          <w:tcPr>
            <w:shd w:val="clear" w:color="auto" w:fill="ffffff"/>
            <w:tcBorders/>
            <w:tcMar>
              <w:left w:w="0" w:type="dxa"/>
              <w:top w:w="0" w:type="dxa"/>
              <w:right w:w="0" w:type="dxa"/>
              <w:bottom w:w="0" w:type="dxa"/>
            </w:tcMar>
            <w:tcW w:w="1418"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mittel</w:t>
            </w:r>
            <w:r/>
          </w:p>
        </w:tc>
        <w:tc>
          <w:tcPr>
            <w:shd w:val="clear" w:color="auto" w:fill="ffffff"/>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0,9</w:t>
            </w:r>
            <w:r/>
          </w:p>
        </w:tc>
        <w:tc>
          <w:tcPr>
            <w:shd w:val="clear" w:color="auto" w:fill="ffffff"/>
            <w:tcBorders/>
            <w:tcMar>
              <w:left w:w="0" w:type="dxa"/>
              <w:top w:w="0" w:type="dxa"/>
              <w:right w:w="0" w:type="dxa"/>
              <w:bottom w:w="0" w:type="dxa"/>
            </w:tcMar>
            <w:tcW w:w="110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0</w:t>
            </w:r>
            <w:r/>
          </w:p>
        </w:tc>
        <w:tc>
          <w:tcPr>
            <w:shd w:val="clear" w:color="auto" w:fill="ffffff"/>
            <w:tcBorders/>
            <w:tcMar>
              <w:left w:w="0" w:type="dxa"/>
              <w:top w:w="0" w:type="dxa"/>
              <w:right w:w="0" w:type="dxa"/>
              <w:bottom w:w="0" w:type="dxa"/>
            </w:tcMar>
            <w:tcW w:w="0" w:type="auto"/>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5</w:t>
            </w:r>
            <w:r/>
          </w:p>
        </w:tc>
      </w:tr>
      <w:tr>
        <w:trPr>
          <w:cantSplit/>
          <w:jc w:val="center"/>
        </w:trPr>
        <w:tc>
          <w:tcPr>
            <w:shd w:val="clear" w:color="auto" w:fill="ffffff"/>
            <w:tcBorders>
              <w:bottom w:val="single" w:color="666666" w:sz="16" w:space="0"/>
            </w:tcBorders>
            <w:tcMar>
              <w:left w:w="0" w:type="dxa"/>
              <w:top w:w="0" w:type="dxa"/>
              <w:right w:w="0" w:type="dxa"/>
              <w:bottom w:w="0" w:type="dxa"/>
            </w:tcMar>
            <w:tcW w:w="1418"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hoch</w:t>
            </w:r>
            <w:r/>
          </w:p>
        </w:tc>
        <w:tc>
          <w:tcPr>
            <w:shd w:val="clear" w:color="auto" w:fill="ffffff"/>
            <w:tcBorders>
              <w:bottom w:val="single" w:color="666666" w:sz="16" w:space="0"/>
            </w:tcBorders>
            <w:tcMar>
              <w:left w:w="0" w:type="dxa"/>
              <w:top w:w="0" w:type="dxa"/>
              <w:right w:w="0" w:type="dxa"/>
              <w:bottom w:w="0" w:type="dxa"/>
            </w:tcMar>
            <w:tcW w:w="127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2,3</w:t>
            </w:r>
            <w:r/>
          </w:p>
        </w:tc>
        <w:tc>
          <w:tcPr>
            <w:shd w:val="clear" w:color="auto" w:fill="ffffff"/>
            <w:tcBorders>
              <w:bottom w:val="single" w:color="666666" w:sz="16" w:space="0"/>
            </w:tcBorders>
            <w:tcMar>
              <w:left w:w="0" w:type="dxa"/>
              <w:top w:w="0" w:type="dxa"/>
              <w:right w:w="0" w:type="dxa"/>
              <w:bottom w:w="0" w:type="dxa"/>
            </w:tcMar>
            <w:tcW w:w="110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5,0</w:t>
            </w:r>
            <w:r/>
          </w:p>
        </w:tc>
        <w:tc>
          <w:tcPr>
            <w:shd w:val="clear" w:color="auto" w:fill="ffffff"/>
            <w:tcBorders>
              <w:bottom w:val="single" w:color="666666" w:sz="16" w:space="0"/>
            </w:tcBorders>
            <w:tcMar>
              <w:left w:w="0" w:type="dxa"/>
              <w:top w:w="0" w:type="dxa"/>
              <w:right w:w="0" w:type="dxa"/>
              <w:bottom w:w="0" w:type="dxa"/>
            </w:tcMar>
            <w:tcW w:w="0" w:type="auto"/>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6,4</w:t>
            </w:r>
            <w:r/>
          </w:p>
        </w:tc>
      </w:tr>
    </w:tbl>
    <w:p>
      <w:pPr>
        <w:pStyle w:val="1234"/>
        <w:pBdr/>
        <w:spacing w:line="360" w:lineRule="auto"/>
        <w:ind/>
        <w:rPr>
          <w:i w:val="0"/>
          <w:iCs w:val="0"/>
          <w:color w:val="auto"/>
        </w:rPr>
      </w:pPr>
      <w:r>
        <w:rPr>
          <w:i w:val="0"/>
          <w:iCs w:val="0"/>
          <w:color w:val="auto"/>
        </w:rPr>
        <w:t xml:space="preserve">Quelle: pairfam, Welle 2-11</w:t>
      </w:r>
      <w:r>
        <w:rPr>
          <w:i w:val="0"/>
          <w:iCs w:val="0"/>
          <w:color w:val="auto"/>
        </w:rP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227" w:name="_Ref85470541"/>
      <w:r/>
      <w:bookmarkStart w:id="228" w:name="_Toc85823704"/>
      <w:r/>
      <w:bookmarkStart w:id="229" w:name="_Ref86008565"/>
      <w:r/>
      <w:bookmarkStart w:id="230" w:name="_Toc86077567"/>
      <w:r/>
      <w:bookmarkStart w:id="231" w:name="_Toc86090029"/>
      <w:r/>
      <w:bookmarkStart w:id="232" w:name="_Toc86691145"/>
      <w:r/>
      <w:bookmarkStart w:id="233" w:name="_Toc86691187"/>
      <w:r/>
      <w:bookmarkStart w:id="234" w:name="_Toc86918769"/>
      <w:r>
        <w:rPr>
          <w:rFonts w:ascii="Times New Roman" w:hAnsi="Times New Roman" w:cs="Times New Roman"/>
          <w:b/>
          <w:bCs/>
          <w:color w:val="auto"/>
        </w:rPr>
        <w:t xml:space="preserve">Regressionse</w:t>
      </w:r>
      <w:r>
        <w:rPr>
          <w:rFonts w:ascii="Times New Roman" w:hAnsi="Times New Roman" w:cs="Times New Roman"/>
          <w:b/>
          <w:bCs/>
          <w:color w:val="auto"/>
        </w:rPr>
        <w:t xml:space="preserve">rgebnis</w:t>
      </w:r>
      <w:bookmarkEnd w:id="227"/>
      <w:r>
        <w:rPr>
          <w:rFonts w:ascii="Times New Roman" w:hAnsi="Times New Roman" w:cs="Times New Roman"/>
          <w:b/>
          <w:bCs/>
          <w:color w:val="auto"/>
        </w:rPr>
        <w:t xml:space="preserve">se</w:t>
      </w:r>
      <w:bookmarkEnd w:id="228"/>
      <w:r/>
      <w:bookmarkEnd w:id="229"/>
      <w:r/>
      <w:bookmarkEnd w:id="230"/>
      <w:r/>
      <w:bookmarkEnd w:id="231"/>
      <w:r/>
      <w:bookmarkEnd w:id="232"/>
      <w:r/>
      <w:bookmarkEnd w:id="233"/>
      <w:r/>
      <w:bookmarkEnd w:id="234"/>
      <w:r/>
      <w:r>
        <w:rPr>
          <w:rFonts w:ascii="Times New Roman" w:hAnsi="Times New Roman" w:cs="Times New Roman"/>
          <w:b/>
          <w:bCs/>
          <w:color w:val="auto"/>
        </w:rPr>
      </w:r>
    </w:p>
    <w:p>
      <w:pPr>
        <w:pBdr/>
        <w:spacing w:after="240" w:line="360" w:lineRule="auto"/>
        <w:ind/>
        <w:jc w:val="both"/>
        <w:rPr/>
      </w:pPr>
      <w:r>
        <w:t xml:space="preserve">Das folgende Kapitel geht auf die </w:t>
      </w:r>
      <w:r>
        <w:t xml:space="preserve">gepoolten OLS-</w:t>
      </w:r>
      <w:r>
        <w:t xml:space="preserve">Regressionsergebnisse </w:t>
      </w:r>
      <w:r>
        <w:t xml:space="preserve">hinsichtlich der Entwicklung der Distanzen bei der Partnerwahl </w:t>
      </w:r>
      <w:r>
        <w:t xml:space="preserve">ein. </w:t>
      </w:r>
      <w:r>
        <w:t xml:space="preserve">Dazu wurde zunächst ein </w:t>
      </w:r>
      <w:r>
        <w:t xml:space="preserve">bivariates Modell</w:t>
      </w:r>
      <w:r>
        <w:t xml:space="preserve"> mit der Faktorvariable Kennlernort</w:t>
      </w:r>
      <w:r>
        <w:t xml:space="preserve"> und anschließend ein </w:t>
      </w:r>
      <w:r>
        <w:t xml:space="preserve">zweites</w:t>
      </w:r>
      <w:r>
        <w:t xml:space="preserve"> Modell </w:t>
      </w:r>
      <w:r>
        <w:t xml:space="preserve">mit einer Interaktion </w:t>
      </w:r>
      <w:r>
        <w:t xml:space="preserve">zwischen dem Kennlernort und dem Jahr </w:t>
      </w:r>
      <w:r>
        <w:t xml:space="preserve">getrennt </w:t>
      </w:r>
      <w:r>
        <w:t xml:space="preserve">nach Geschlecht berechnet. </w:t>
      </w:r>
      <w:r>
        <w:t xml:space="preserve">Das Modell für die Frauen beinhaltet 1</w:t>
      </w:r>
      <w:r>
        <w:t xml:space="preserve">.</w:t>
      </w:r>
      <w:r>
        <w:t xml:space="preserve">074 Beobachtungen und das der Männer 907.</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235" w:name="_Ref85470770"/>
      <w:r/>
      <w:bookmarkStart w:id="236" w:name="_Toc85823705"/>
      <w:r/>
      <w:bookmarkStart w:id="237" w:name="_Toc86077568"/>
      <w:r/>
      <w:bookmarkStart w:id="238" w:name="_Toc86090030"/>
      <w:r/>
      <w:bookmarkStart w:id="239" w:name="_Toc86691146"/>
      <w:r/>
      <w:bookmarkStart w:id="240" w:name="_Toc86691188"/>
      <w:r/>
      <w:bookmarkStart w:id="241" w:name="_Toc86918770"/>
      <w:r/>
      <w:bookmarkStart w:id="242" w:name="_Hlk85751842"/>
      <w:r>
        <w:rPr>
          <w:rFonts w:ascii="Times New Roman" w:hAnsi="Times New Roman" w:cs="Times New Roman"/>
          <w:b/>
          <w:bCs/>
          <w:iCs/>
          <w:color w:val="auto"/>
        </w:rPr>
        <w:t xml:space="preserve">OLS-</w:t>
      </w:r>
      <w:r>
        <w:rPr>
          <w:rFonts w:ascii="Times New Roman" w:hAnsi="Times New Roman" w:cs="Times New Roman"/>
          <w:b/>
          <w:bCs/>
          <w:iCs/>
          <w:color w:val="auto"/>
        </w:rPr>
        <w:t xml:space="preserve">Modelle für</w:t>
      </w:r>
      <w:r>
        <w:rPr>
          <w:rFonts w:ascii="Times New Roman" w:hAnsi="Times New Roman" w:cs="Times New Roman"/>
          <w:b/>
          <w:bCs/>
          <w:iCs/>
          <w:color w:val="auto"/>
        </w:rPr>
        <w:t xml:space="preserve"> die</w:t>
      </w:r>
      <w:r>
        <w:rPr>
          <w:rFonts w:ascii="Times New Roman" w:hAnsi="Times New Roman" w:cs="Times New Roman"/>
          <w:b/>
          <w:bCs/>
          <w:iCs/>
          <w:color w:val="auto"/>
        </w:rPr>
        <w:t xml:space="preserve"> Frauen</w:t>
      </w:r>
      <w:bookmarkEnd w:id="235"/>
      <w:r/>
      <w:bookmarkEnd w:id="236"/>
      <w:r/>
      <w:bookmarkEnd w:id="237"/>
      <w:r/>
      <w:bookmarkEnd w:id="238"/>
      <w:r/>
      <w:bookmarkEnd w:id="239"/>
      <w:r/>
      <w:bookmarkEnd w:id="240"/>
      <w:r/>
      <w:bookmarkEnd w:id="241"/>
      <w:r/>
      <w:r>
        <w:rPr>
          <w:rFonts w:ascii="Times New Roman" w:hAnsi="Times New Roman" w:cs="Times New Roman"/>
          <w:b/>
          <w:bCs/>
          <w:iCs/>
          <w:color w:val="auto"/>
        </w:rPr>
      </w:r>
    </w:p>
    <w:p>
      <w:pPr>
        <w:pBdr/>
        <w:spacing w:after="240" w:line="360" w:lineRule="auto"/>
        <w:ind/>
        <w:jc w:val="both"/>
        <w:rPr/>
      </w:pPr>
      <w:r>
        <w:t xml:space="preserve">Im ersten Schritt wurde ein bivariates Modell für die Frauen </w:t>
      </w:r>
      <w:r>
        <w:t xml:space="preserve">erstellt</w:t>
      </w:r>
      <w:r>
        <w:t xml:space="preserve"> (</w:t>
      </w:r>
      <w:r>
        <w:t xml:space="preserve">siehe Anhang</w:t>
      </w:r>
      <w:r>
        <w:t xml:space="preserve"> </w:t>
      </w:r>
      <w:r>
        <w:fldChar w:fldCharType="begin"/>
      </w:r>
      <w:r>
        <w:instrText xml:space="preserve"> REF _Ref86595513 \h </w:instrText>
      </w:r>
      <w:r>
        <w:instrText xml:space="preserve"> \* MERGEFORMAT </w:instrText>
      </w:r>
      <w:r>
        <w:fldChar w:fldCharType="separate"/>
      </w:r>
      <w:r>
        <w:t xml:space="preserve">Tabelle </w:t>
      </w:r>
      <w:r>
        <w:t xml:space="preserve">10</w:t>
      </w:r>
      <w:r>
        <w:fldChar w:fldCharType="end"/>
      </w:r>
      <w:r>
        <w:t xml:space="preserve">). Frauen, die ihren Partner online kennengelernt haben, fahren im Vergleich zu den Frauen, die ihren Partner offline kennengelernt haben, 17,5 Minuten länger</w:t>
      </w:r>
      <w:r>
        <w:t xml:space="preserve"> zum Partner</w:t>
      </w:r>
      <w:r>
        <w:t xml:space="preserve">. Dieser Zusammenhang zwischen der Distanz und dem Kennlernort ist am 0,05-Niveau signifikant. Allerdings können nur 0,4 </w:t>
      </w:r>
      <w:r>
        <w:t xml:space="preserve">Prozent</w:t>
      </w:r>
      <w:r>
        <w:t xml:space="preserve"> der Varianz von der Distanz mit</w:t>
      </w:r>
      <w:r>
        <w:t xml:space="preserve">h</w:t>
      </w:r>
      <w:r>
        <w:t xml:space="preserve">ilfe </w:t>
      </w:r>
      <w:r>
        <w:t xml:space="preserve">des</w:t>
      </w:r>
      <w:r>
        <w:t xml:space="preserve"> Kennlernort</w:t>
      </w:r>
      <w:r>
        <w:t xml:space="preserve">es</w:t>
      </w:r>
      <w:r>
        <w:t xml:space="preserve"> erklärt werden.</w:t>
      </w:r>
      <w:r>
        <w:t xml:space="preserve"> </w:t>
      </w:r>
      <w:r>
        <w:t xml:space="preserve">Die Schwankungen der Distanzen sind demnach auf andere Einflüsse, die in der Regressionsgleichung nicht erfasst wurden, zurückzuführen.</w:t>
      </w:r>
      <w:r/>
    </w:p>
    <w:p>
      <w:pPr>
        <w:pBdr/>
        <w:spacing w:after="240" w:line="360" w:lineRule="auto"/>
        <w:ind/>
        <w:jc w:val="both"/>
        <w:rPr/>
      </w:pPr>
      <w:r>
        <w:t xml:space="preserve">Im zweiten Schritt wurde das bivariate Modell um einen Interaktionseffekt zwischen dem Kennlernort und dem Jahr erweitert (siehe Anhang</w:t>
      </w:r>
      <w:r>
        <w:t xml:space="preserve"> </w:t>
      </w:r>
      <w:r>
        <w:fldChar w:fldCharType="begin"/>
      </w:r>
      <w:r>
        <w:instrText xml:space="preserve"> REF _Ref86595513 \h </w:instrText>
      </w:r>
      <w:r>
        <w:instrText xml:space="preserve"> \* MERGEFORMAT </w:instrText>
      </w:r>
      <w:r>
        <w:fldChar w:fldCharType="separate"/>
      </w:r>
      <w:r>
        <w:t xml:space="preserve">Tabelle </w:t>
      </w:r>
      <w:r>
        <w:rPr>
          <w:iCs/>
        </w:rPr>
        <w:t xml:space="preserve">10</w:t>
      </w:r>
      <w:r>
        <w:fldChar w:fldCharType="end"/>
      </w:r>
      <w:r>
        <w:t xml:space="preserve">). Dabei zeigt sich ein am 0,05-Niveau signifikanter Interaktionseffekt zwischen dem Kennlernort und dem Jahr für die Frauen. Zudem ergibt sich </w:t>
      </w:r>
      <w:r>
        <w:t xml:space="preserve">jeweils </w:t>
      </w:r>
      <w:r>
        <w:t xml:space="preserve">ein am 0,01-Niveau signifikanter Haupteffekt des Kennlernortes </w:t>
      </w:r>
      <w:r>
        <w:t xml:space="preserve">sowie</w:t>
      </w:r>
      <w:r>
        <w:t xml:space="preserve"> des Jahres.</w:t>
      </w:r>
      <w:r>
        <w:t xml:space="preserve"> </w:t>
      </w:r>
      <w:r>
        <w:t xml:space="preserve">Online-Dating-Nutzer</w:t>
      </w:r>
      <w:r>
        <w:t xml:space="preserve">innen</w:t>
      </w:r>
      <w:r>
        <w:t xml:space="preserve"> fahren eine um </w:t>
      </w:r>
      <w:r>
        <w:br/>
      </w:r>
      <w:r>
        <w:rPr>
          <w:i/>
          <w:iCs/>
        </w:rPr>
        <w:t xml:space="preserve">56,7</w:t>
      </w:r>
      <w:r>
        <w:rPr>
          <w:i/>
          <w:iCs/>
        </w:rPr>
        <w:t xml:space="preserve"> </w:t>
      </w:r>
      <w:r>
        <w:rPr>
          <w:i/>
          <w:iCs/>
        </w:rPr>
        <w:t xml:space="preserve">–</w:t>
      </w:r>
      <w:r>
        <w:rPr>
          <w:i/>
          <w:iCs/>
        </w:rPr>
        <w:t xml:space="preserve"> </w:t>
      </w:r>
      <w:r>
        <w:rPr>
          <w:i/>
          <w:iCs/>
        </w:rPr>
        <w:t xml:space="preserve">6,6</w:t>
      </w:r>
      <w:r>
        <w:rPr>
          <w:i/>
          <w:iCs/>
        </w:rPr>
        <w:t xml:space="preserve"> * Jahr</w:t>
      </w:r>
      <w:r>
        <w:t xml:space="preserve"> </w:t>
      </w:r>
      <w:r>
        <w:t xml:space="preserve">längere</w:t>
      </w:r>
      <w:r>
        <w:t xml:space="preserve"> Strecke</w:t>
      </w:r>
      <w:r>
        <w:t xml:space="preserve"> zu ihrem Partner</w:t>
      </w:r>
      <w:r>
        <w:t xml:space="preserve"> als Partnerschaften, die offline geschlossen werden</w:t>
      </w:r>
      <w:r>
        <w:t xml:space="preserve">.</w:t>
      </w:r>
      <w:r>
        <w:t xml:space="preserve"> Es können 1,3 </w:t>
      </w:r>
      <w:r>
        <w:t xml:space="preserve">Prozent</w:t>
      </w:r>
      <w:r>
        <w:t xml:space="preserve"> der Varianz durch das Modell erklärt werden.</w:t>
      </w:r>
      <w:r>
        <w:t xml:space="preserve"> </w:t>
      </w:r>
      <w:r>
        <w:t xml:space="preserve">Somit</w:t>
      </w:r>
      <w:r>
        <w:t xml:space="preserve"> </w:t>
      </w:r>
      <w:r>
        <w:t xml:space="preserve">sind</w:t>
      </w:r>
      <w:r>
        <w:t xml:space="preserve"> die Schwankungen der Distanzen auf andere Einflüsse, die </w:t>
      </w:r>
      <w:r>
        <w:t xml:space="preserve">nicht </w:t>
      </w:r>
      <w:r>
        <w:t xml:space="preserve">in der Regressionsgleichung erfasst wurden, zurückzuführen.</w:t>
      </w:r>
      <w:r>
        <w:t xml:space="preserve"> </w:t>
      </w:r>
      <w:r/>
    </w:p>
    <w:p>
      <w:pPr>
        <w:pBdr/>
        <w:spacing w:after="240" w:line="360" w:lineRule="auto"/>
        <w:ind/>
        <w:jc w:val="both"/>
        <w:rPr/>
      </w:pPr>
      <w:r>
        <w:t xml:space="preserve">In der </w:t>
      </w:r>
      <w:r>
        <w:rPr>
          <w:color w:val="ff0000"/>
        </w:rPr>
        <w:fldChar w:fldCharType="begin"/>
      </w:r>
      <w:r>
        <w:instrText xml:space="preserve"> REF _Ref86348633 \h </w:instrText>
      </w:r>
      <w:r>
        <w:rPr>
          <w:color w:val="ff0000"/>
        </w:rPr>
        <w:instrText xml:space="preserve"> \* MERGEFORMAT </w:instrText>
      </w:r>
      <w:r>
        <w:rPr>
          <w:color w:val="ff0000"/>
        </w:rPr>
        <w:fldChar w:fldCharType="separate"/>
      </w:r>
      <w:r>
        <w:rPr>
          <w:bCs/>
        </w:rPr>
        <w:t xml:space="preserve">Abbildung </w:t>
      </w:r>
      <w:r>
        <w:rPr>
          <w:bCs/>
        </w:rPr>
        <w:t xml:space="preserve">3</w:t>
      </w:r>
      <w:r>
        <w:rPr>
          <w:color w:val="ff0000"/>
        </w:rPr>
        <w:fldChar w:fldCharType="end"/>
      </w:r>
      <w:r>
        <w:t xml:space="preserve"> sind die </w:t>
      </w:r>
      <w:r>
        <w:rPr>
          <w:i/>
          <w:iCs/>
        </w:rPr>
        <w:t xml:space="preserve">adjusted predictions</w:t>
      </w:r>
      <w:r>
        <w:t xml:space="preserve"> gra</w:t>
      </w:r>
      <w:r>
        <w:t xml:space="preserve">f</w:t>
      </w:r>
      <w:r>
        <w:t xml:space="preserve">isch dargestellt</w:t>
      </w:r>
      <w:r>
        <w:t xml:space="preserve">, welche d</w:t>
      </w:r>
      <w:r>
        <w:t xml:space="preserve">ie</w:t>
      </w:r>
      <w:r>
        <w:t xml:space="preserve"> </w:t>
      </w:r>
      <w:r>
        <w:t xml:space="preserve">vorhergesagten </w:t>
      </w:r>
      <w:r>
        <w:t xml:space="preserve">Distanzen für </w:t>
      </w:r>
      <w:r>
        <w:t xml:space="preserve">die Interaktion zwischen </w:t>
      </w:r>
      <w:r>
        <w:t xml:space="preserve">de</w:t>
      </w:r>
      <w:r>
        <w:t xml:space="preserve">m</w:t>
      </w:r>
      <w:r>
        <w:t xml:space="preserve"> Kennlernort und </w:t>
      </w:r>
      <w:r>
        <w:t xml:space="preserve">dem</w:t>
      </w:r>
      <w:r>
        <w:t xml:space="preserve"> Jahr</w:t>
      </w:r>
      <w:r>
        <w:t xml:space="preserve"> </w:t>
      </w:r>
      <w:r>
        <w:t xml:space="preserve">abbilden</w:t>
      </w:r>
      <w:r>
        <w:t xml:space="preserve">.</w:t>
      </w:r>
      <w:r>
        <w:t xml:space="preserve"> Auf der x-Achse wird das jeweilige Jahr innerhalb des Beobachtungszeitraumes angegeben und auf der y-Achse die vorhergesagte zeitliche Distanz in Minuten zum Partner.</w:t>
      </w:r>
      <w:r>
        <w:t xml:space="preserve"> Zu de</w:t>
      </w:r>
      <w:r>
        <w:t xml:space="preserve">m jeweiligen</w:t>
      </w:r>
      <w:r>
        <w:t xml:space="preserve"> Werte</w:t>
      </w:r>
      <w:r>
        <w:t xml:space="preserve">paar</w:t>
      </w:r>
      <w:r>
        <w:t xml:space="preserve"> ist das 95</w:t>
      </w:r>
      <w:r>
        <w:t xml:space="preserve"> </w:t>
      </w:r>
      <w:r>
        <w:t xml:space="preserve">%-Konfidenzintervall </w:t>
      </w:r>
      <w:r>
        <w:t xml:space="preserve">eingezeichnet</w:t>
      </w:r>
      <w:r>
        <w:t xml:space="preserve">.</w:t>
      </w:r>
      <w:r/>
    </w:p>
    <w:p>
      <w:pPr>
        <w:pBdr/>
        <w:spacing w:after="240" w:line="360" w:lineRule="auto"/>
        <w:ind/>
        <w:jc w:val="both"/>
        <w:rPr/>
      </w:pPr>
      <w:r>
        <w:t xml:space="preserve">2009 lag die vorhergesagte Distanz für Frauen, die ihren Partner online kennengelernt haben, bei knapp 87 Minuten. Die negative Steigung zeigt, dass die vorhergesagten Distanzen für den On</w:t>
      </w:r>
      <w:r>
        <w:t xml:space="preserve">line-Begegnungskontext über die Zeit gesunken sind. Jedes Jahr nimmt die Distanz zum Partner circa 2,5 Minuten ab. 2018 lag die zurückgelegte zeitliche Distanz zum Partner bei 64 Minuten. Der Offline-Begegnungskontext weist demgegenüber eine positive Steig</w:t>
      </w:r>
      <w:r>
        <w:t xml:space="preserve">ung auf. Während Frauen, die ihre Partnerschaft offline initiiert haben, 2009 knapp 43 Minuten zu ihrem Partner gefahren sind, fahren sie 2018 79 Minuten. Für offline initiierte Partnerschaften steigt die Distanz zum Partner jedes Jahr um circa 4 Minuten. </w:t>
      </w:r>
      <w:r>
        <w:t xml:space="preserve">So benötigten</w:t>
      </w:r>
      <w:r>
        <w:t xml:space="preserve"> online initiierte Partnerschaften im Jahr 2009 noch </w:t>
      </w:r>
      <w:r>
        <w:t xml:space="preserve">circa 43,6</w:t>
      </w:r>
      <w:r>
        <w:t xml:space="preserve"> Minuten länger zum Partner </w:t>
      </w:r>
      <w:r>
        <w:t xml:space="preserve">als Paare, die ihren Partner vor Ort kennengelernt haben und 2018 </w:t>
      </w:r>
      <w:r>
        <w:t xml:space="preserve">legen </w:t>
      </w:r>
      <w:r>
        <w:t xml:space="preserve">o</w:t>
      </w:r>
      <w:r>
        <w:t xml:space="preserve">ffline</w:t>
      </w:r>
      <w:r>
        <w:t xml:space="preserve"> initiierte </w:t>
      </w:r>
      <w:r>
        <w:t xml:space="preserve">Paare </w:t>
      </w:r>
      <w:r>
        <w:t xml:space="preserve">einen um</w:t>
      </w:r>
      <w:r>
        <w:t xml:space="preserve"> </w:t>
      </w:r>
      <w:r>
        <w:t xml:space="preserve">15,5 Minuten längeren Weg zurück. Darüber hinaus wird deutlich, dass sich die Distanzen vom Online- und Offline-Begegnungskontext bis zum Jahr 2011 signifikant voneinander unterschieden haben. </w:t>
      </w:r>
      <w:r>
        <w:t xml:space="preserve">Dies äußert sich an der Nicht-Überschneidung der 95 %-Konfidenzintervalle. Ab dem Jahr 2012 unterscheiden sich die Distanzen, die Frauen im Vergleich vom Online- und Offline-Begegnungskontext zurücklegen, nicht mehr statistisch signifikant.</w:t>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22239" behindDoc="1" locked="0" layoutInCell="1" allowOverlap="1">
                <wp:simplePos x="0" y="0"/>
                <wp:positionH relativeFrom="page">
                  <wp:align>center</wp:align>
                </wp:positionH>
                <wp:positionV relativeFrom="paragraph">
                  <wp:posOffset>6985</wp:posOffset>
                </wp:positionV>
                <wp:extent cx="4680000" cy="4680000"/>
                <wp:effectExtent l="0" t="0" r="0" b="0"/>
                <wp:wrapTight wrapText="bothSides">
                  <wp:wrapPolygon edited="1">
                    <wp:start x="2198" y="88"/>
                    <wp:lineTo x="2198" y="3077"/>
                    <wp:lineTo x="1055" y="3693"/>
                    <wp:lineTo x="1055" y="4132"/>
                    <wp:lineTo x="2198" y="4484"/>
                    <wp:lineTo x="176" y="5891"/>
                    <wp:lineTo x="176" y="11518"/>
                    <wp:lineTo x="2110" y="14332"/>
                    <wp:lineTo x="2198" y="17145"/>
                    <wp:lineTo x="3429" y="17321"/>
                    <wp:lineTo x="3429" y="17936"/>
                    <wp:lineTo x="10991" y="18552"/>
                    <wp:lineTo x="10815" y="19959"/>
                    <wp:lineTo x="6418" y="19959"/>
                    <wp:lineTo x="6243" y="20574"/>
                    <wp:lineTo x="6505" y="20838"/>
                    <wp:lineTo x="10463" y="20838"/>
                    <wp:lineTo x="17145" y="20662"/>
                    <wp:lineTo x="17145" y="20047"/>
                    <wp:lineTo x="10903" y="19959"/>
                    <wp:lineTo x="12485" y="18552"/>
                    <wp:lineTo x="18464" y="17849"/>
                    <wp:lineTo x="18376" y="17321"/>
                    <wp:lineTo x="20838" y="17145"/>
                    <wp:lineTo x="21453" y="17057"/>
                    <wp:lineTo x="21453" y="1670"/>
                    <wp:lineTo x="21278" y="88"/>
                    <wp:lineTo x="2198" y="88"/>
                  </wp:wrapPolygon>
                </wp:wrapTight>
                <wp:docPr id="5"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r/>
                      </pic:nvPicPr>
                      <pic:blipFill>
                        <a:blip r:embed="rId31"/>
                        <a:stretch/>
                      </pic:blipFill>
                      <pic:spPr bwMode="auto">
                        <a:xfrm>
                          <a:off x="0" y="0"/>
                          <a:ext cx="4680000" cy="468000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position:absolute;z-index:-251722239;o:allowoverlap:true;o:allowincell:true;mso-position-horizontal-relative:page;mso-position-horizontal:center;mso-position-vertical-relative:text;margin-top:0.55pt;mso-position-vertical:absolute;width:368.50pt;height:368.50pt;mso-wrap-distance-left:9.00pt;mso-wrap-distance-top:0.00pt;mso-wrap-distance-right:9.00pt;mso-wrap-distance-bottom:0.00pt;z-index:1;" wrapcoords="10176 407 10176 14245 4884 17097 4884 19130 10176 20759 815 27273 815 53324 9769 66352 10176 79375 15875 80190 15875 83037 50884 85889 50069 92403 29713 92403 28903 95250 30116 96472 48440 96472 79375 95657 79375 92810 50477 92403 57801 85889 85481 82634 85074 80190 96472 79375 99319 78968 99319 7731 98509 407 10176 407" stroked="f">
                <w10:wrap type="tight"/>
                <v:imagedata r:id="rId31" o:title=""/>
                <o:lock v:ext="edit" rotation="t"/>
              </v:shape>
            </w:pict>
          </mc:Fallback>
        </mc:AlternateContent>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mc:AlternateContent>
          <mc:Choice Requires="wpg">
            <w:drawing>
              <wp:anchor xmlns:wp="http://schemas.openxmlformats.org/drawingml/2006/wordprocessingDrawing" xmlns:wp14="http://schemas.microsoft.com/office/word/2010/wordprocessingDrawing" distT="0" distB="0" distL="114300" distR="114300" simplePos="0" relativeHeight="251694080" behindDoc="1" locked="0" layoutInCell="1" allowOverlap="1">
                <wp:simplePos x="0" y="0"/>
                <wp:positionH relativeFrom="margin">
                  <wp:align>right</wp:align>
                </wp:positionH>
                <wp:positionV relativeFrom="paragraph">
                  <wp:posOffset>275590</wp:posOffset>
                </wp:positionV>
                <wp:extent cx="5579110" cy="482600"/>
                <wp:effectExtent l="0" t="0" r="2540" b="0"/>
                <wp:wrapTight wrapText="bothSides">
                  <wp:wrapPolygon edited="1">
                    <wp:start x="0" y="0"/>
                    <wp:lineTo x="0" y="20463"/>
                    <wp:lineTo x="21536" y="20463"/>
                    <wp:lineTo x="21536" y="0"/>
                    <wp:lineTo x="0" y="0"/>
                  </wp:wrapPolygon>
                </wp:wrapTight>
                <wp:docPr id="6" name="Textfeld 22"/>
                <wp:cNvGraphicFramePr/>
                <a:graphic xmlns:a="http://schemas.openxmlformats.org/drawingml/2006/main">
                  <a:graphicData uri="http://schemas.microsoft.com/office/word/2010/wordprocessingShape">
                    <wps:wsp>
                      <wps:cNvPr id="0" name=""/>
                      <wps:cNvSpPr txBox="1"/>
                      <wps:spPr bwMode="auto">
                        <a:xfrm>
                          <a:off x="0" y="0"/>
                          <a:ext cx="5579110" cy="483220"/>
                        </a:xfrm>
                        <a:prstGeom prst="rect">
                          <a:avLst/>
                        </a:prstGeom>
                        <a:solidFill>
                          <a:prstClr val="white"/>
                        </a:solidFill>
                        <a:ln>
                          <a:noFill/>
                        </a:ln>
                      </wps:spPr>
                      <wps:txbx>
                        <w:txbxContent>
                          <w:p>
                            <w:pPr>
                              <w:pStyle w:val="1234"/>
                              <w:pBdr/>
                              <w:spacing/>
                              <w:ind/>
                              <w:jc w:val="both"/>
                              <w:rPr>
                                <w:i w:val="0"/>
                                <w:iCs w:val="0"/>
                                <w:color w:val="auto"/>
                                <w:sz w:val="24"/>
                                <w:szCs w:val="24"/>
                              </w:rPr>
                            </w:pPr>
                            <w:r/>
                            <w:bookmarkStart w:id="243" w:name="_Ref86348633"/>
                            <w:r/>
                            <w:bookmarkStart w:id="244" w:name="_Toc86921739"/>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3</w:t>
                            </w:r>
                            <w:r>
                              <w:rPr>
                                <w:b/>
                                <w:bCs/>
                                <w:i w:val="0"/>
                                <w:iCs w:val="0"/>
                                <w:color w:val="auto"/>
                              </w:rPr>
                              <w:fldChar w:fldCharType="end"/>
                            </w:r>
                            <w:bookmarkEnd w:id="243"/>
                            <w:r>
                              <w:rPr>
                                <w:b/>
                                <w:bCs/>
                                <w:i w:val="0"/>
                                <w:iCs w:val="0"/>
                                <w:color w:val="auto"/>
                              </w:rPr>
                              <w:t xml:space="preserve">:</w:t>
                            </w:r>
                            <w:r>
                              <w:rPr>
                                <w:i w:val="0"/>
                                <w:iCs w:val="0"/>
                                <w:color w:val="auto"/>
                              </w:rPr>
                              <w:t xml:space="preserve"> </w:t>
                            </w:r>
                            <w:r>
                              <w:rPr>
                                <w:i w:val="0"/>
                                <w:iCs w:val="0"/>
                                <w:color w:val="auto"/>
                              </w:rPr>
                              <w:t xml:space="preserve">Vorhergesagte Werte für </w:t>
                            </w:r>
                            <w:r>
                              <w:rPr>
                                <w:i w:val="0"/>
                                <w:iCs w:val="0"/>
                                <w:color w:val="auto"/>
                              </w:rPr>
                              <w:t xml:space="preserve">die Distanz</w:t>
                            </w:r>
                            <w:r>
                              <w:rPr>
                                <w:i w:val="0"/>
                                <w:iCs w:val="0"/>
                                <w:color w:val="auto"/>
                              </w:rPr>
                              <w:t xml:space="preserve"> mit </w:t>
                            </w:r>
                            <w:r>
                              <w:rPr>
                                <w:i w:val="0"/>
                                <w:iCs w:val="0"/>
                                <w:color w:val="auto"/>
                              </w:rPr>
                              <w:t xml:space="preserve">der </w:t>
                            </w:r>
                            <w:r>
                              <w:rPr>
                                <w:i w:val="0"/>
                                <w:iCs w:val="0"/>
                                <w:color w:val="auto"/>
                              </w:rPr>
                              <w:t xml:space="preserve">Interaktion </w:t>
                            </w:r>
                            <w:r>
                              <w:rPr>
                                <w:i w:val="0"/>
                                <w:iCs w:val="0"/>
                                <w:color w:val="auto"/>
                              </w:rPr>
                              <w:t xml:space="preserve">zwischen dem Kennlernort und dem Jahr </w:t>
                            </w:r>
                            <w:r>
                              <w:rPr>
                                <w:i w:val="0"/>
                                <w:iCs w:val="0"/>
                                <w:color w:val="auto"/>
                              </w:rPr>
                              <w:t xml:space="preserve">für</w:t>
                            </w:r>
                            <w:r>
                              <w:rPr>
                                <w:i w:val="0"/>
                                <w:iCs w:val="0"/>
                                <w:color w:val="auto"/>
                              </w:rPr>
                              <w:t xml:space="preserve"> die</w:t>
                            </w:r>
                            <w:r>
                              <w:rPr>
                                <w:i w:val="0"/>
                                <w:iCs w:val="0"/>
                                <w:color w:val="auto"/>
                              </w:rPr>
                              <w:t xml:space="preserve"> Frauen</w:t>
                            </w:r>
                            <w:r>
                              <w:rPr>
                                <w:i w:val="0"/>
                                <w:iCs w:val="0"/>
                                <w:color w:val="auto"/>
                              </w:rPr>
                              <w:t xml:space="preserve">. </w:t>
                            </w:r>
                            <w:r>
                              <w:rPr>
                                <w:i w:val="0"/>
                                <w:iCs w:val="0"/>
                                <w:color w:val="auto"/>
                              </w:rPr>
                              <w:t xml:space="preserve">Fehlerbereiche werden durch das 95 %-KI angegeben</w:t>
                            </w:r>
                            <w:r>
                              <w:rPr>
                                <w:i w:val="0"/>
                                <w:iCs w:val="0"/>
                                <w:color w:val="auto"/>
                              </w:rPr>
                              <w:t xml:space="preserve">.</w:t>
                            </w:r>
                            <w:r>
                              <w:rPr>
                                <w:i w:val="0"/>
                                <w:iCs w:val="0"/>
                                <w:color w:val="auto"/>
                              </w:rPr>
                              <w:t xml:space="preserve"> </w:t>
                            </w:r>
                            <w:r>
                              <w:rPr>
                                <w:i w:val="0"/>
                                <w:iCs w:val="0"/>
                                <w:color w:val="auto"/>
                              </w:rPr>
                              <w:t xml:space="preserve">(Quelle: pairfam, Welle 2-11)</w:t>
                            </w:r>
                            <w:bookmarkEnd w:id="244"/>
                            <w:r/>
                            <w:r>
                              <w:rPr>
                                <w:i w:val="0"/>
                                <w:iCs w:val="0"/>
                                <w:color w:val="auto"/>
                                <w:sz w:val="24"/>
                                <w:szCs w:val="24"/>
                              </w:rPr>
                            </w:r>
                          </w:p>
                          <w:p>
                            <w:pPr>
                              <w:pStyle w:val="1234"/>
                              <w:pBdr/>
                              <w:spacing w:line="276" w:lineRule="auto"/>
                              <w:ind/>
                              <w:rPr>
                                <w:i w:val="0"/>
                                <w:iCs w:val="0"/>
                                <w:color w:val="auto"/>
                              </w:rPr>
                            </w:pPr>
                            <w:r>
                              <w:rPr>
                                <w:i w:val="0"/>
                                <w:iCs w:val="0"/>
                                <w:color w:val="auto"/>
                              </w:rPr>
                            </w:r>
                            <w:r>
                              <w:rPr>
                                <w:i w:val="0"/>
                                <w:iCs w:val="0"/>
                                <w:color w:val="auto"/>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202" type="#_x0000_t202" style="position:absolute;z-index:-251694080;o:allowoverlap:true;o:allowincell:true;mso-position-horizontal-relative:margin;mso-position-horizontal:right;mso-position-vertical-relative:text;margin-top:21.70pt;mso-position-vertical:absolute;width:439.30pt;height:38.00pt;mso-wrap-distance-left:9.00pt;mso-wrap-distance-top:0.00pt;mso-wrap-distance-right:9.00pt;mso-wrap-distance-bottom:0.00pt;v-text-anchor:top;visibility:visible;" wrapcoords="0 0 0 94736 99704 94736 99704 0 0 0" fillcolor="#FFFFFF" stroked="f">
                <w10:wrap type="tight"/>
                <v:textbox inset="0,0,0,0">
                  <w:txbxContent>
                    <w:p>
                      <w:pPr>
                        <w:pStyle w:val="1234"/>
                        <w:pBdr/>
                        <w:spacing/>
                        <w:ind/>
                        <w:jc w:val="both"/>
                        <w:rPr>
                          <w:i w:val="0"/>
                          <w:iCs w:val="0"/>
                          <w:color w:val="auto"/>
                          <w:sz w:val="24"/>
                          <w:szCs w:val="24"/>
                        </w:rPr>
                      </w:pPr>
                      <w:r/>
                      <w:bookmarkStart w:id="243" w:name="_Ref86348633"/>
                      <w:r/>
                      <w:bookmarkStart w:id="244" w:name="_Toc86921739"/>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3</w:t>
                      </w:r>
                      <w:r>
                        <w:rPr>
                          <w:b/>
                          <w:bCs/>
                          <w:i w:val="0"/>
                          <w:iCs w:val="0"/>
                          <w:color w:val="auto"/>
                        </w:rPr>
                        <w:fldChar w:fldCharType="end"/>
                      </w:r>
                      <w:bookmarkEnd w:id="243"/>
                      <w:r>
                        <w:rPr>
                          <w:b/>
                          <w:bCs/>
                          <w:i w:val="0"/>
                          <w:iCs w:val="0"/>
                          <w:color w:val="auto"/>
                        </w:rPr>
                        <w:t xml:space="preserve">:</w:t>
                      </w:r>
                      <w:r>
                        <w:rPr>
                          <w:i w:val="0"/>
                          <w:iCs w:val="0"/>
                          <w:color w:val="auto"/>
                        </w:rPr>
                        <w:t xml:space="preserve"> </w:t>
                      </w:r>
                      <w:r>
                        <w:rPr>
                          <w:i w:val="0"/>
                          <w:iCs w:val="0"/>
                          <w:color w:val="auto"/>
                        </w:rPr>
                        <w:t xml:space="preserve">Vorhergesagte Werte für </w:t>
                      </w:r>
                      <w:r>
                        <w:rPr>
                          <w:i w:val="0"/>
                          <w:iCs w:val="0"/>
                          <w:color w:val="auto"/>
                        </w:rPr>
                        <w:t xml:space="preserve">die Distanz</w:t>
                      </w:r>
                      <w:r>
                        <w:rPr>
                          <w:i w:val="0"/>
                          <w:iCs w:val="0"/>
                          <w:color w:val="auto"/>
                        </w:rPr>
                        <w:t xml:space="preserve"> mit </w:t>
                      </w:r>
                      <w:r>
                        <w:rPr>
                          <w:i w:val="0"/>
                          <w:iCs w:val="0"/>
                          <w:color w:val="auto"/>
                        </w:rPr>
                        <w:t xml:space="preserve">der </w:t>
                      </w:r>
                      <w:r>
                        <w:rPr>
                          <w:i w:val="0"/>
                          <w:iCs w:val="0"/>
                          <w:color w:val="auto"/>
                        </w:rPr>
                        <w:t xml:space="preserve">Interaktion </w:t>
                      </w:r>
                      <w:r>
                        <w:rPr>
                          <w:i w:val="0"/>
                          <w:iCs w:val="0"/>
                          <w:color w:val="auto"/>
                        </w:rPr>
                        <w:t xml:space="preserve">zwischen dem Kennlernort und dem Jahr </w:t>
                      </w:r>
                      <w:r>
                        <w:rPr>
                          <w:i w:val="0"/>
                          <w:iCs w:val="0"/>
                          <w:color w:val="auto"/>
                        </w:rPr>
                        <w:t xml:space="preserve">für</w:t>
                      </w:r>
                      <w:r>
                        <w:rPr>
                          <w:i w:val="0"/>
                          <w:iCs w:val="0"/>
                          <w:color w:val="auto"/>
                        </w:rPr>
                        <w:t xml:space="preserve"> die</w:t>
                      </w:r>
                      <w:r>
                        <w:rPr>
                          <w:i w:val="0"/>
                          <w:iCs w:val="0"/>
                          <w:color w:val="auto"/>
                        </w:rPr>
                        <w:t xml:space="preserve"> Frauen</w:t>
                      </w:r>
                      <w:r>
                        <w:rPr>
                          <w:i w:val="0"/>
                          <w:iCs w:val="0"/>
                          <w:color w:val="auto"/>
                        </w:rPr>
                        <w:t xml:space="preserve">. </w:t>
                      </w:r>
                      <w:r>
                        <w:rPr>
                          <w:i w:val="0"/>
                          <w:iCs w:val="0"/>
                          <w:color w:val="auto"/>
                        </w:rPr>
                        <w:t xml:space="preserve">Fehlerbereiche werden durch das 95 %-KI angegeben</w:t>
                      </w:r>
                      <w:r>
                        <w:rPr>
                          <w:i w:val="0"/>
                          <w:iCs w:val="0"/>
                          <w:color w:val="auto"/>
                        </w:rPr>
                        <w:t xml:space="preserve">.</w:t>
                      </w:r>
                      <w:r>
                        <w:rPr>
                          <w:i w:val="0"/>
                          <w:iCs w:val="0"/>
                          <w:color w:val="auto"/>
                        </w:rPr>
                        <w:t xml:space="preserve"> </w:t>
                      </w:r>
                      <w:r>
                        <w:rPr>
                          <w:i w:val="0"/>
                          <w:iCs w:val="0"/>
                          <w:color w:val="auto"/>
                        </w:rPr>
                        <w:t xml:space="preserve">(Quelle: pairfam, Welle 2-11)</w:t>
                      </w:r>
                      <w:bookmarkEnd w:id="244"/>
                      <w:r/>
                      <w:r>
                        <w:rPr>
                          <w:i w:val="0"/>
                          <w:iCs w:val="0"/>
                          <w:color w:val="auto"/>
                          <w:sz w:val="24"/>
                          <w:szCs w:val="24"/>
                        </w:rPr>
                      </w:r>
                    </w:p>
                    <w:p>
                      <w:pPr>
                        <w:pStyle w:val="1234"/>
                        <w:pBdr/>
                        <w:spacing w:line="276" w:lineRule="auto"/>
                        <w:ind/>
                        <w:rPr>
                          <w:i w:val="0"/>
                          <w:iCs w:val="0"/>
                          <w:color w:val="auto"/>
                        </w:rPr>
                      </w:pPr>
                      <w:r>
                        <w:rPr>
                          <w:i w:val="0"/>
                          <w:iCs w:val="0"/>
                          <w:color w:val="auto"/>
                        </w:rPr>
                      </w:r>
                      <w:r>
                        <w:rPr>
                          <w:i w:val="0"/>
                          <w:iCs w:val="0"/>
                          <w:color w:val="auto"/>
                        </w:rPr>
                      </w:r>
                    </w:p>
                  </w:txbxContent>
                </v:textbox>
              </v:shape>
            </w:pict>
          </mc:Fallback>
        </mc:AlternateConten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247" w:name="_Ref85470764"/>
      <w:r/>
      <w:bookmarkStart w:id="248" w:name="_Toc85823706"/>
      <w:r/>
      <w:bookmarkStart w:id="249" w:name="_Toc86077569"/>
      <w:r/>
      <w:bookmarkStart w:id="250" w:name="_Toc86090031"/>
      <w:r/>
      <w:bookmarkStart w:id="251" w:name="_Toc86691147"/>
      <w:r/>
      <w:bookmarkStart w:id="252" w:name="_Toc86691189"/>
      <w:r/>
      <w:bookmarkStart w:id="253" w:name="_Toc86918771"/>
      <w:r>
        <w:rPr>
          <w:rFonts w:ascii="Times New Roman" w:hAnsi="Times New Roman" w:cs="Times New Roman"/>
          <w:b/>
          <w:bCs/>
          <w:iCs/>
          <w:color w:val="auto"/>
        </w:rPr>
        <w:t xml:space="preserve">OLS-</w:t>
      </w:r>
      <w:r>
        <w:rPr>
          <w:rFonts w:ascii="Times New Roman" w:hAnsi="Times New Roman" w:cs="Times New Roman"/>
          <w:b/>
          <w:bCs/>
          <w:iCs/>
          <w:color w:val="auto"/>
        </w:rPr>
        <w:t xml:space="preserve">Modelle für</w:t>
      </w:r>
      <w:r>
        <w:rPr>
          <w:rFonts w:ascii="Times New Roman" w:hAnsi="Times New Roman" w:cs="Times New Roman"/>
          <w:b/>
          <w:bCs/>
          <w:iCs/>
          <w:color w:val="auto"/>
        </w:rPr>
        <w:t xml:space="preserve"> die</w:t>
      </w:r>
      <w:r>
        <w:rPr>
          <w:rFonts w:ascii="Times New Roman" w:hAnsi="Times New Roman" w:cs="Times New Roman"/>
          <w:b/>
          <w:bCs/>
          <w:iCs/>
          <w:color w:val="auto"/>
        </w:rPr>
        <w:t xml:space="preserve"> Männer</w:t>
      </w:r>
      <w:bookmarkEnd w:id="247"/>
      <w:r/>
      <w:bookmarkEnd w:id="248"/>
      <w:r/>
      <w:bookmarkEnd w:id="249"/>
      <w:r/>
      <w:bookmarkEnd w:id="250"/>
      <w:r/>
      <w:bookmarkEnd w:id="251"/>
      <w:r/>
      <w:bookmarkEnd w:id="252"/>
      <w:r/>
      <w:bookmarkEnd w:id="253"/>
      <w:r/>
      <w:r>
        <w:rPr>
          <w:rFonts w:ascii="Times New Roman" w:hAnsi="Times New Roman" w:cs="Times New Roman"/>
          <w:b/>
          <w:bCs/>
          <w:iCs/>
          <w:color w:val="auto"/>
        </w:rPr>
      </w:r>
    </w:p>
    <w:p>
      <w:pPr>
        <w:pBdr/>
        <w:spacing w:after="240" w:line="360" w:lineRule="auto"/>
        <w:ind/>
        <w:jc w:val="both"/>
        <w:rPr/>
      </w:pPr>
      <w:r>
        <w:t xml:space="preserve">Auch für die Männer wurde im ersten Schritt ein bivariates Modell gerechnet (</w:t>
      </w:r>
      <w:r>
        <w:t xml:space="preserve">siehe Anhang</w:t>
      </w:r>
      <w:r>
        <w:t xml:space="preserve"> </w:t>
      </w:r>
      <w:r>
        <w:fldChar w:fldCharType="begin"/>
      </w:r>
      <w:r>
        <w:instrText xml:space="preserve"> REF _Ref86595553 \h </w:instrText>
      </w:r>
      <w:r>
        <w:instrText xml:space="preserve"> \* MERGEFORMAT </w:instrText>
      </w:r>
      <w:r>
        <w:fldChar w:fldCharType="separate"/>
      </w:r>
      <w:r>
        <w:rPr>
          <w:bCs/>
        </w:rPr>
        <w:t xml:space="preserve">Tabelle </w:t>
      </w:r>
      <w:r>
        <w:rPr>
          <w:bCs/>
          <w:iCs/>
        </w:rPr>
        <w:t xml:space="preserve">11</w:t>
      </w:r>
      <w:r>
        <w:fldChar w:fldCharType="end"/>
      </w:r>
      <w:r>
        <w:t xml:space="preserve">). Männer, die ihre Partnerin online kennengelernt haben, fahren im Vergleich zu den Männern, die ihre Partnerin offline kennengelernt haben, </w:t>
      </w:r>
      <w:r>
        <w:t xml:space="preserve">durchschnittlich </w:t>
      </w:r>
      <w:r>
        <w:t xml:space="preserve">29,7 Minuten länger. Dieser Zusammenhang zwischen der Distanz und dem Kennlernort ist für die Männer am 0,001-Niveau signifikant. Dennoch können nur 1,5 </w:t>
      </w:r>
      <w:r>
        <w:t xml:space="preserve">Prozent</w:t>
      </w:r>
      <w:r>
        <w:t xml:space="preserve"> der Varianz von der Distanz mit</w:t>
      </w:r>
      <w:r>
        <w:t xml:space="preserve">h</w:t>
      </w:r>
      <w:r>
        <w:t xml:space="preserve">ilfe </w:t>
      </w:r>
      <w:r>
        <w:t xml:space="preserve">des</w:t>
      </w:r>
      <w:r>
        <w:t xml:space="preserve"> Kennlernort</w:t>
      </w:r>
      <w:r>
        <w:t xml:space="preserve">es</w:t>
      </w:r>
      <w:r>
        <w:t xml:space="preserve"> erklärt werden.</w:t>
      </w:r>
      <w:r>
        <w:t xml:space="preserve"> Auch hier </w:t>
      </w:r>
      <w:r>
        <w:t xml:space="preserve">liefert</w:t>
      </w:r>
      <w:r>
        <w:t xml:space="preserve"> das Modell </w:t>
      </w:r>
      <w:r>
        <w:t xml:space="preserve">keine Erklärung der</w:t>
      </w:r>
      <w:r>
        <w:t xml:space="preserve"> </w:t>
      </w:r>
      <w:r>
        <w:t xml:space="preserve">Varianz.</w:t>
      </w:r>
      <w:r>
        <w:t xml:space="preserve"> Die Schwankungen der Distanzen sind auch bei den Männern auf andere Einflüsse, die in der Regressionsgleichung nicht erfasst wurden, zurückzuführen.</w:t>
      </w:r>
      <w:r/>
    </w:p>
    <w:p>
      <w:pPr>
        <w:pBdr/>
        <w:spacing w:after="240" w:line="360" w:lineRule="auto"/>
        <w:ind/>
        <w:jc w:val="both"/>
        <w:rPr/>
      </w:pPr>
      <w:r>
        <w:t xml:space="preserve">Im zweiten Schritt wurde das bivariate Modell </w:t>
      </w:r>
      <w:r>
        <w:t xml:space="preserve">wieder </w:t>
      </w:r>
      <w:r>
        <w:t xml:space="preserve">um einen Interaktionseffekt zwischen dem Kennlernort und dem Jahr erweitert</w:t>
      </w:r>
      <w:r>
        <w:t xml:space="preserve"> (siehe Anhang</w:t>
      </w:r>
      <w:r>
        <w:t xml:space="preserve"> </w:t>
      </w:r>
      <w:r>
        <w:fldChar w:fldCharType="begin"/>
      </w:r>
      <w:r>
        <w:instrText xml:space="preserve"> REF _Ref86595553 \h </w:instrText>
      </w:r>
      <w:r>
        <w:instrText xml:space="preserve"> \* MERGEFORMAT </w:instrText>
      </w:r>
      <w:r>
        <w:fldChar w:fldCharType="separate"/>
      </w:r>
      <w:r>
        <w:rPr>
          <w:bCs/>
        </w:rPr>
        <w:t xml:space="preserve">Tabelle </w:t>
      </w:r>
      <w:r>
        <w:rPr>
          <w:bCs/>
          <w:iCs/>
        </w:rPr>
        <w:t xml:space="preserve">11</w:t>
      </w:r>
      <w:r>
        <w:fldChar w:fldCharType="end"/>
      </w:r>
      <w:r>
        <w:t xml:space="preserve">)</w:t>
      </w:r>
      <w:r>
        <w:t xml:space="preserve">. Dabei zeigt sich ein am 0,05-Niveau signifikanter Interaktionseffekt zwischen dem Kennlernort und dem Jahr </w:t>
      </w:r>
      <w:r>
        <w:t xml:space="preserve">für die</w:t>
      </w:r>
      <w:r>
        <w:t xml:space="preserve"> Männer.</w:t>
      </w:r>
      <w:r>
        <w:t xml:space="preserve"> </w:t>
      </w:r>
      <w:r>
        <w:t xml:space="preserve">Zudem ergibt sich ein am 0,001-Niveau signifikanter Haupteffekt des </w:t>
      </w:r>
      <w:r>
        <w:t xml:space="preserve">Kennlernortes und ein am 0,05-Niveau signifikante</w:t>
      </w:r>
      <w:r>
        <w:t xml:space="preserve">n</w:t>
      </w:r>
      <w:r>
        <w:t xml:space="preserve"> Haupteffekt des Jahres.</w:t>
      </w:r>
      <w:r>
        <w:t xml:space="preserve"> Online-Dating-Nutzer </w:t>
      </w:r>
      <w:r>
        <w:t xml:space="preserve">legen</w:t>
      </w:r>
      <w:r>
        <w:t xml:space="preserve"> eine um </w:t>
      </w:r>
      <w:r>
        <w:rPr>
          <w:i/>
          <w:iCs/>
        </w:rPr>
        <w:t xml:space="preserve">73,2 - 7,1 * Jahr</w:t>
      </w:r>
      <w:r>
        <w:t xml:space="preserve"> </w:t>
      </w:r>
      <w:r>
        <w:t xml:space="preserve">längere </w:t>
      </w:r>
      <w:r>
        <w:t xml:space="preserve">zeitliche Str</w:t>
      </w:r>
      <w:r>
        <w:t xml:space="preserve">ecke</w:t>
      </w:r>
      <w:r>
        <w:t xml:space="preserve"> zum Partner als offline initiierte Partnerschaften zurück</w:t>
      </w:r>
      <w:r>
        <w:t xml:space="preserve">.</w:t>
      </w:r>
      <w:r>
        <w:t xml:space="preserve"> Das Modell erklärt 2,4 </w:t>
      </w:r>
      <w:r>
        <w:t xml:space="preserve">Prozent</w:t>
      </w:r>
      <w:r>
        <w:t xml:space="preserve"> der Varianz.</w:t>
      </w:r>
      <w:r>
        <w:t xml:space="preserve"> </w:t>
      </w:r>
      <w:r/>
    </w:p>
    <w:p>
      <w:pPr>
        <w:pBdr/>
        <w:spacing w:after="240" w:line="360" w:lineRule="auto"/>
        <w:ind/>
        <w:jc w:val="both"/>
        <w:rPr/>
      </w:pPr>
      <w:r>
        <w:t xml:space="preserve">Zur Visualisierung des Regressionsmodells werden in der </w:t>
      </w:r>
      <w:r>
        <w:rPr>
          <w:highlight w:val="yellow"/>
        </w:rPr>
        <w:fldChar w:fldCharType="begin"/>
      </w:r>
      <w:r>
        <w:instrText xml:space="preserve"> REF _Ref86348655 \h </w:instrText>
      </w:r>
      <w:r>
        <w:rPr>
          <w:highlight w:val="yellow"/>
        </w:rPr>
        <w:instrText xml:space="preserve"> \* MERGEFORMAT </w:instrText>
      </w:r>
      <w:r>
        <w:rPr>
          <w:highlight w:val="yellow"/>
        </w:rPr>
        <w:fldChar w:fldCharType="separate"/>
      </w:r>
      <w:r>
        <w:rPr>
          <w:bCs/>
        </w:rPr>
        <w:t xml:space="preserve">Abbildung </w:t>
      </w:r>
      <w:r>
        <w:rPr>
          <w:bCs/>
        </w:rPr>
        <w:t xml:space="preserve">4</w:t>
      </w:r>
      <w:r>
        <w:rPr>
          <w:highlight w:val="yellow"/>
        </w:rPr>
        <w:fldChar w:fldCharType="end"/>
      </w:r>
      <w:r>
        <w:t xml:space="preserve"> die </w:t>
      </w:r>
      <w:r>
        <w:rPr>
          <w:i/>
          <w:iCs/>
        </w:rPr>
        <w:t xml:space="preserve">adjusted predictions</w:t>
      </w:r>
      <w:r>
        <w:t xml:space="preserve"> grafisch dargestellt, wobei auf der x-Achse die Jahre und auf der y-Achse die vorhergesagten zeitlichen Distanzen in Minuten abgebildet werden.</w:t>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23263" behindDoc="1" locked="0" layoutInCell="1" allowOverlap="1">
                <wp:simplePos x="0" y="0"/>
                <wp:positionH relativeFrom="page">
                  <wp:align>center</wp:align>
                </wp:positionH>
                <wp:positionV relativeFrom="paragraph">
                  <wp:posOffset>5080</wp:posOffset>
                </wp:positionV>
                <wp:extent cx="4679950" cy="4679950"/>
                <wp:effectExtent l="0" t="0" r="6350" b="0"/>
                <wp:wrapTight wrapText="bothSides">
                  <wp:wrapPolygon edited="1">
                    <wp:start x="2198" y="88"/>
                    <wp:lineTo x="1055" y="879"/>
                    <wp:lineTo x="1055" y="1495"/>
                    <wp:lineTo x="2198" y="1670"/>
                    <wp:lineTo x="2198" y="4484"/>
                    <wp:lineTo x="1143" y="4836"/>
                    <wp:lineTo x="176" y="5539"/>
                    <wp:lineTo x="176" y="11518"/>
                    <wp:lineTo x="1231" y="13101"/>
                    <wp:lineTo x="2110" y="14332"/>
                    <wp:lineTo x="2198" y="15738"/>
                    <wp:lineTo x="1231" y="17057"/>
                    <wp:lineTo x="1231" y="17585"/>
                    <wp:lineTo x="8177" y="18552"/>
                    <wp:lineTo x="10991" y="18552"/>
                    <wp:lineTo x="10815" y="19959"/>
                    <wp:lineTo x="6418" y="19959"/>
                    <wp:lineTo x="6243" y="20574"/>
                    <wp:lineTo x="6505" y="20838"/>
                    <wp:lineTo x="10463" y="20838"/>
                    <wp:lineTo x="17145" y="20662"/>
                    <wp:lineTo x="17145" y="20047"/>
                    <wp:lineTo x="10903" y="19959"/>
                    <wp:lineTo x="12485" y="18552"/>
                    <wp:lineTo x="18552" y="17849"/>
                    <wp:lineTo x="18376" y="17321"/>
                    <wp:lineTo x="21541" y="17145"/>
                    <wp:lineTo x="21453" y="3077"/>
                    <wp:lineTo x="21278" y="88"/>
                    <wp:lineTo x="2198" y="88"/>
                  </wp:wrapPolygon>
                </wp:wrapTight>
                <wp:docPr id="7"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r/>
                      </pic:nvPicPr>
                      <pic:blipFill>
                        <a:blip r:embed="rId32"/>
                        <a:stretch/>
                      </pic:blipFill>
                      <pic:spPr bwMode="auto">
                        <a:xfrm>
                          <a:off x="0" y="0"/>
                          <a:ext cx="4679950" cy="467995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position:absolute;z-index:-251723263;o:allowoverlap:true;o:allowincell:true;mso-position-horizontal-relative:page;mso-position-horizontal:center;mso-position-vertical-relative:text;margin-top:0.40pt;mso-position-vertical:absolute;width:368.50pt;height:368.50pt;mso-wrap-distance-left:9.00pt;mso-wrap-distance-top:0.00pt;mso-wrap-distance-right:9.00pt;mso-wrap-distance-bottom:0.00pt;z-index:1;" wrapcoords="10176 407 4884 4069 4884 6921 10176 7731 10176 20759 5292 22389 815 25644 815 53324 5699 60653 9769 66352 10176 72861 5699 78968 5699 81412 37856 85889 50884 85889 50069 92403 29713 92403 28903 95250 30116 96472 48440 96472 79375 95657 79375 92810 50477 92403 57801 85889 85889 82634 85074 80190 99727 79375 99319 14245 98509 407 10176 407" stroked="f">
                <w10:wrap type="tight"/>
                <v:imagedata r:id="rId32" o:title=""/>
                <o:lock v:ext="edit" rotation="t"/>
              </v:shape>
            </w:pict>
          </mc:Fallback>
        </mc:AlternateContent>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00224" behindDoc="1" locked="0" layoutInCell="1" allowOverlap="1">
                <wp:simplePos x="0" y="0"/>
                <wp:positionH relativeFrom="margin">
                  <wp:align>right</wp:align>
                </wp:positionH>
                <wp:positionV relativeFrom="paragraph">
                  <wp:posOffset>506730</wp:posOffset>
                </wp:positionV>
                <wp:extent cx="5579110" cy="505460"/>
                <wp:effectExtent l="0" t="0" r="2540" b="8890"/>
                <wp:wrapTight wrapText="bothSides">
                  <wp:wrapPolygon edited="1">
                    <wp:start x="0" y="0"/>
                    <wp:lineTo x="0" y="21166"/>
                    <wp:lineTo x="21536" y="21166"/>
                    <wp:lineTo x="21536" y="0"/>
                    <wp:lineTo x="0" y="0"/>
                  </wp:wrapPolygon>
                </wp:wrapTight>
                <wp:docPr id="8" name="Textfeld 9"/>
                <wp:cNvGraphicFramePr/>
                <a:graphic xmlns:a="http://schemas.openxmlformats.org/drawingml/2006/main">
                  <a:graphicData uri="http://schemas.microsoft.com/office/word/2010/wordprocessingShape">
                    <wps:wsp>
                      <wps:cNvPr id="0" name=""/>
                      <wps:cNvSpPr txBox="1"/>
                      <wps:spPr bwMode="auto">
                        <a:xfrm>
                          <a:off x="0" y="0"/>
                          <a:ext cx="5579110" cy="505460"/>
                        </a:xfrm>
                        <a:prstGeom prst="rect">
                          <a:avLst/>
                        </a:prstGeom>
                        <a:solidFill>
                          <a:prstClr val="white"/>
                        </a:solidFill>
                        <a:ln>
                          <a:noFill/>
                        </a:ln>
                      </wps:spPr>
                      <wps:txbx>
                        <w:txbxContent>
                          <w:p>
                            <w:pPr>
                              <w:pStyle w:val="1234"/>
                              <w:pBdr/>
                              <w:spacing w:line="276" w:lineRule="auto"/>
                              <w:ind/>
                              <w:rPr>
                                <w:b/>
                                <w:bCs/>
                                <w:i w:val="0"/>
                                <w:iCs w:val="0"/>
                                <w:color w:val="auto"/>
                                <w:sz w:val="24"/>
                                <w:szCs w:val="24"/>
                              </w:rPr>
                            </w:pPr>
                            <w:r/>
                            <w:bookmarkStart w:id="254" w:name="_Ref86348655"/>
                            <w:r/>
                            <w:bookmarkStart w:id="255" w:name="_Toc86921740"/>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4</w:t>
                            </w:r>
                            <w:r>
                              <w:rPr>
                                <w:b/>
                                <w:bCs/>
                                <w:i w:val="0"/>
                                <w:iCs w:val="0"/>
                                <w:color w:val="auto"/>
                              </w:rPr>
                              <w:fldChar w:fldCharType="end"/>
                            </w:r>
                            <w:bookmarkEnd w:id="254"/>
                            <w:r>
                              <w:rPr>
                                <w:b/>
                                <w:bCs/>
                                <w:i w:val="0"/>
                                <w:iCs w:val="0"/>
                                <w:color w:val="auto"/>
                              </w:rPr>
                              <w:t xml:space="preserve">:</w:t>
                            </w:r>
                            <w:r>
                              <w:rPr>
                                <w:i w:val="0"/>
                                <w:iCs w:val="0"/>
                                <w:color w:val="auto"/>
                              </w:rPr>
                              <w:t xml:space="preserve"> </w:t>
                            </w:r>
                            <w:r>
                              <w:rPr>
                                <w:i w:val="0"/>
                                <w:iCs w:val="0"/>
                                <w:color w:val="auto"/>
                              </w:rPr>
                              <w:t xml:space="preserve">Vorhergesagte Werte für das Modell</w:t>
                            </w:r>
                            <w:r>
                              <w:rPr>
                                <w:i w:val="0"/>
                                <w:iCs w:val="0"/>
                                <w:color w:val="auto"/>
                              </w:rPr>
                              <w:t xml:space="preserve"> mit </w:t>
                            </w:r>
                            <w:r>
                              <w:rPr>
                                <w:i w:val="0"/>
                                <w:iCs w:val="0"/>
                                <w:color w:val="auto"/>
                              </w:rPr>
                              <w:t xml:space="preserve">der </w:t>
                            </w:r>
                            <w:r>
                              <w:rPr>
                                <w:i w:val="0"/>
                                <w:iCs w:val="0"/>
                                <w:color w:val="auto"/>
                              </w:rPr>
                              <w:t xml:space="preserve">Interaktion </w:t>
                            </w:r>
                            <w:r>
                              <w:rPr>
                                <w:i w:val="0"/>
                                <w:iCs w:val="0"/>
                                <w:color w:val="auto"/>
                              </w:rPr>
                              <w:t xml:space="preserve">zwischen dem Kennlernort und dem Jahr </w:t>
                            </w:r>
                            <w:r>
                              <w:rPr>
                                <w:i w:val="0"/>
                                <w:iCs w:val="0"/>
                                <w:color w:val="auto"/>
                              </w:rPr>
                              <w:t xml:space="preserve">für</w:t>
                            </w:r>
                            <w:r>
                              <w:rPr>
                                <w:i w:val="0"/>
                                <w:iCs w:val="0"/>
                                <w:color w:val="auto"/>
                              </w:rPr>
                              <w:t xml:space="preserve"> die</w:t>
                            </w:r>
                            <w:r>
                              <w:rPr>
                                <w:i w:val="0"/>
                                <w:iCs w:val="0"/>
                                <w:color w:val="auto"/>
                              </w:rPr>
                              <w:t xml:space="preserve"> </w:t>
                            </w:r>
                            <w:r>
                              <w:rPr>
                                <w:i w:val="0"/>
                                <w:iCs w:val="0"/>
                                <w:color w:val="auto"/>
                              </w:rPr>
                              <w:t xml:space="preserve">Männer. </w:t>
                            </w:r>
                            <w:r>
                              <w:rPr>
                                <w:i w:val="0"/>
                                <w:iCs w:val="0"/>
                                <w:color w:val="auto"/>
                              </w:rPr>
                              <w:t xml:space="preserve">Fehlerbereiche werden durch das 95 %-KI </w:t>
                            </w:r>
                            <w:r>
                              <w:rPr>
                                <w:i w:val="0"/>
                                <w:iCs w:val="0"/>
                                <w:color w:val="auto"/>
                              </w:rPr>
                              <w:t xml:space="preserve">wiedergegeben</w:t>
                            </w:r>
                            <w:r>
                              <w:rPr>
                                <w:i w:val="0"/>
                                <w:iCs w:val="0"/>
                                <w:color w:val="auto"/>
                              </w:rPr>
                              <w:t xml:space="preserve">.</w:t>
                            </w:r>
                            <w:r>
                              <w:rPr>
                                <w:i w:val="0"/>
                                <w:iCs w:val="0"/>
                                <w:color w:val="auto"/>
                              </w:rPr>
                              <w:t xml:space="preserve"> (Quelle: pairfam, Welle 2-11)</w:t>
                            </w:r>
                            <w:bookmarkEnd w:id="255"/>
                            <w:r/>
                            <w:r>
                              <w:rPr>
                                <w:b/>
                                <w:bCs/>
                                <w:i w:val="0"/>
                                <w:iCs w:val="0"/>
                                <w:color w:val="auto"/>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202" type="#_x0000_t202" style="position:absolute;z-index:-251700224;o:allowoverlap:true;o:allowincell:true;mso-position-horizontal-relative:margin;mso-position-horizontal:right;mso-position-vertical-relative:text;margin-top:39.90pt;mso-position-vertical:absolute;width:439.30pt;height:39.80pt;mso-wrap-distance-left:9.00pt;mso-wrap-distance-top:0.00pt;mso-wrap-distance-right:9.00pt;mso-wrap-distance-bottom:0.00pt;v-text-anchor:top;visibility:visible;" wrapcoords="0 0 0 97991 99704 97991 99704 0 0 0" fillcolor="#FFFFFF" stroked="f">
                <w10:wrap type="tight"/>
                <v:textbox inset="0,0,0,0">
                  <w:txbxContent>
                    <w:p>
                      <w:pPr>
                        <w:pStyle w:val="1234"/>
                        <w:pBdr/>
                        <w:spacing w:line="276" w:lineRule="auto"/>
                        <w:ind/>
                        <w:rPr>
                          <w:b/>
                          <w:bCs/>
                          <w:i w:val="0"/>
                          <w:iCs w:val="0"/>
                          <w:color w:val="auto"/>
                          <w:sz w:val="24"/>
                          <w:szCs w:val="24"/>
                        </w:rPr>
                      </w:pPr>
                      <w:r/>
                      <w:bookmarkStart w:id="254" w:name="_Ref86348655"/>
                      <w:r/>
                      <w:bookmarkStart w:id="255" w:name="_Toc86921740"/>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4</w:t>
                      </w:r>
                      <w:r>
                        <w:rPr>
                          <w:b/>
                          <w:bCs/>
                          <w:i w:val="0"/>
                          <w:iCs w:val="0"/>
                          <w:color w:val="auto"/>
                        </w:rPr>
                        <w:fldChar w:fldCharType="end"/>
                      </w:r>
                      <w:bookmarkEnd w:id="254"/>
                      <w:r>
                        <w:rPr>
                          <w:b/>
                          <w:bCs/>
                          <w:i w:val="0"/>
                          <w:iCs w:val="0"/>
                          <w:color w:val="auto"/>
                        </w:rPr>
                        <w:t xml:space="preserve">:</w:t>
                      </w:r>
                      <w:r>
                        <w:rPr>
                          <w:i w:val="0"/>
                          <w:iCs w:val="0"/>
                          <w:color w:val="auto"/>
                        </w:rPr>
                        <w:t xml:space="preserve"> </w:t>
                      </w:r>
                      <w:r>
                        <w:rPr>
                          <w:i w:val="0"/>
                          <w:iCs w:val="0"/>
                          <w:color w:val="auto"/>
                        </w:rPr>
                        <w:t xml:space="preserve">Vorhergesagte Werte für das Modell</w:t>
                      </w:r>
                      <w:r>
                        <w:rPr>
                          <w:i w:val="0"/>
                          <w:iCs w:val="0"/>
                          <w:color w:val="auto"/>
                        </w:rPr>
                        <w:t xml:space="preserve"> mit </w:t>
                      </w:r>
                      <w:r>
                        <w:rPr>
                          <w:i w:val="0"/>
                          <w:iCs w:val="0"/>
                          <w:color w:val="auto"/>
                        </w:rPr>
                        <w:t xml:space="preserve">der </w:t>
                      </w:r>
                      <w:r>
                        <w:rPr>
                          <w:i w:val="0"/>
                          <w:iCs w:val="0"/>
                          <w:color w:val="auto"/>
                        </w:rPr>
                        <w:t xml:space="preserve">Interaktion </w:t>
                      </w:r>
                      <w:r>
                        <w:rPr>
                          <w:i w:val="0"/>
                          <w:iCs w:val="0"/>
                          <w:color w:val="auto"/>
                        </w:rPr>
                        <w:t xml:space="preserve">zwischen dem Kennlernort und dem Jahr </w:t>
                      </w:r>
                      <w:r>
                        <w:rPr>
                          <w:i w:val="0"/>
                          <w:iCs w:val="0"/>
                          <w:color w:val="auto"/>
                        </w:rPr>
                        <w:t xml:space="preserve">für</w:t>
                      </w:r>
                      <w:r>
                        <w:rPr>
                          <w:i w:val="0"/>
                          <w:iCs w:val="0"/>
                          <w:color w:val="auto"/>
                        </w:rPr>
                        <w:t xml:space="preserve"> die</w:t>
                      </w:r>
                      <w:r>
                        <w:rPr>
                          <w:i w:val="0"/>
                          <w:iCs w:val="0"/>
                          <w:color w:val="auto"/>
                        </w:rPr>
                        <w:t xml:space="preserve"> </w:t>
                      </w:r>
                      <w:r>
                        <w:rPr>
                          <w:i w:val="0"/>
                          <w:iCs w:val="0"/>
                          <w:color w:val="auto"/>
                        </w:rPr>
                        <w:t xml:space="preserve">Männer. </w:t>
                      </w:r>
                      <w:r>
                        <w:rPr>
                          <w:i w:val="0"/>
                          <w:iCs w:val="0"/>
                          <w:color w:val="auto"/>
                        </w:rPr>
                        <w:t xml:space="preserve">Fehlerbereiche werden durch das 95 %-KI </w:t>
                      </w:r>
                      <w:r>
                        <w:rPr>
                          <w:i w:val="0"/>
                          <w:iCs w:val="0"/>
                          <w:color w:val="auto"/>
                        </w:rPr>
                        <w:t xml:space="preserve">wiedergegeben</w:t>
                      </w:r>
                      <w:r>
                        <w:rPr>
                          <w:i w:val="0"/>
                          <w:iCs w:val="0"/>
                          <w:color w:val="auto"/>
                        </w:rPr>
                        <w:t xml:space="preserve">.</w:t>
                      </w:r>
                      <w:r>
                        <w:rPr>
                          <w:i w:val="0"/>
                          <w:iCs w:val="0"/>
                          <w:color w:val="auto"/>
                        </w:rPr>
                        <w:t xml:space="preserve"> (Quelle: pairfam, Welle 2-11)</w:t>
                      </w:r>
                      <w:bookmarkEnd w:id="255"/>
                      <w:r/>
                      <w:r>
                        <w:rPr>
                          <w:b/>
                          <w:bCs/>
                          <w:i w:val="0"/>
                          <w:iCs w:val="0"/>
                          <w:color w:val="auto"/>
                          <w:sz w:val="24"/>
                          <w:szCs w:val="24"/>
                        </w:rPr>
                      </w:r>
                    </w:p>
                  </w:txbxContent>
                </v:textbox>
              </v:shape>
            </w:pict>
          </mc:Fallback>
        </mc:AlternateContent>
      </w:r>
      <w:r/>
    </w:p>
    <w:p>
      <w:pPr>
        <w:pBdr/>
        <w:spacing w:after="240" w:line="360" w:lineRule="auto"/>
        <w:ind/>
        <w:jc w:val="both"/>
        <w:rPr/>
      </w:pPr>
      <w:r>
        <w:t xml:space="preserve">2009 lag die vorhergesagte Distanz für Männer, die ihre Partnerin online kennengelernt haben, bei knapp 99 Minuten. Die vorhergesagten zeitlichen Distanzen für den Online-Begegnungskontext sind </w:t>
      </w:r>
      <w:r>
        <w:t xml:space="preserve">jährlich um circa 4,5 Minuten</w:t>
      </w:r>
      <w:r>
        <w:t xml:space="preserve"> gesunken. 2018 </w:t>
      </w:r>
      <w:r>
        <w:t xml:space="preserve">reduzierte sich</w:t>
      </w:r>
      <w:r>
        <w:t xml:space="preserve"> die Distanz </w:t>
      </w:r>
      <w:r>
        <w:t xml:space="preserve">auf</w:t>
      </w:r>
      <w:r>
        <w:t xml:space="preserve"> 58 Minuten. Der Offline-Begegnungskontext weist demgegenüber eine positive Steigung auf. Während Männer 2009 durchschnittlich knapp 40 Minuten zu ihrer Partnerin gefahren sind, fahren sie 2018 63 Minuten. </w:t>
      </w:r>
      <w:r>
        <w:t xml:space="preserve">Damit nimmt die Distanz zum Partner jährlich um circa 2,6 Minuten zu. Am</w:t>
      </w:r>
      <w:r>
        <w:t xml:space="preserve"> Ende des Untersuchungszeitraumes fahren online initiierte </w:t>
      </w:r>
      <w:r>
        <w:t xml:space="preserve">Partnerschaften </w:t>
      </w:r>
      <w:r>
        <w:t xml:space="preserve">sogar eine um circa 4,8 Minuten kürzere Strecke zum Partner als die</w:t>
      </w:r>
      <w:r>
        <w:t xml:space="preserve"> offline initiierten Partnerschaften. </w:t>
      </w:r>
      <w:r>
        <w:t xml:space="preserve">2009 betrug der Unterschied noch 59 Minuten. </w:t>
      </w:r>
      <w:r>
        <w:t xml:space="preserve">B</w:t>
      </w:r>
      <w:r>
        <w:t xml:space="preserve">is zum Jahr 2014 </w:t>
      </w:r>
      <w:r>
        <w:t xml:space="preserve">unterscheiden sich </w:t>
      </w:r>
      <w:r>
        <w:t xml:space="preserve">die Distanzen vom Online- und Offline-Begegnungskontext signifikant voneinander. </w:t>
      </w:r>
      <w:r>
        <w:t xml:space="preserve">Ab dem Jahr 2015 sind</w:t>
      </w:r>
      <w:r>
        <w:t xml:space="preserve"> die Distanz</w:t>
      </w:r>
      <w:r>
        <w:t xml:space="preserve">unterschiede</w:t>
      </w:r>
      <w:r>
        <w:t xml:space="preserve"> nicht mehr signifikant.</w:t>
      </w:r>
      <w:r/>
    </w:p>
    <w:p>
      <w:pPr>
        <w:pStyle w:val="1093"/>
        <w:numPr>
          <w:ilvl w:val="1"/>
          <w:numId w:val="20"/>
        </w:numPr>
        <w:pBdr/>
        <w:spacing w:after="120" w:before="240" w:line="360" w:lineRule="auto"/>
        <w:ind w:hanging="578" w:left="567"/>
        <w:jc w:val="both"/>
        <w:rPr>
          <w:rFonts w:ascii="Times New Roman" w:hAnsi="Times New Roman" w:cs="Times New Roman"/>
          <w:b/>
          <w:bCs/>
          <w:color w:val="auto"/>
        </w:rPr>
      </w:pPr>
      <w:r/>
      <w:bookmarkStart w:id="258" w:name="_Ref85470834"/>
      <w:r/>
      <w:bookmarkStart w:id="259" w:name="_Toc85823707"/>
      <w:r/>
      <w:bookmarkStart w:id="260" w:name="_Toc86077570"/>
      <w:r/>
      <w:bookmarkStart w:id="261" w:name="_Toc86090032"/>
      <w:r/>
      <w:bookmarkStart w:id="262" w:name="_Toc86691148"/>
      <w:r/>
      <w:bookmarkStart w:id="263" w:name="_Toc86691190"/>
      <w:r/>
      <w:bookmarkStart w:id="264" w:name="_Toc86918772"/>
      <w:r>
        <w:rPr>
          <w:rFonts w:ascii="Times New Roman" w:hAnsi="Times New Roman" w:cs="Times New Roman"/>
          <w:b/>
          <w:bCs/>
          <w:color w:val="auto"/>
        </w:rPr>
        <w:t xml:space="preserve">Robustheits</w:t>
      </w:r>
      <w:r>
        <w:rPr>
          <w:rFonts w:ascii="Times New Roman" w:hAnsi="Times New Roman" w:cs="Times New Roman"/>
          <w:b/>
          <w:bCs/>
          <w:color w:val="auto"/>
        </w:rPr>
        <w:t xml:space="preserve">test</w:t>
      </w:r>
      <w:bookmarkEnd w:id="258"/>
      <w:r/>
      <w:bookmarkEnd w:id="259"/>
      <w:r/>
      <w:bookmarkEnd w:id="260"/>
      <w:r/>
      <w:bookmarkEnd w:id="261"/>
      <w:r/>
      <w:bookmarkEnd w:id="262"/>
      <w:r/>
      <w:bookmarkEnd w:id="263"/>
      <w:r/>
      <w:bookmarkEnd w:id="264"/>
      <w:r/>
      <w:r>
        <w:rPr>
          <w:rFonts w:ascii="Times New Roman" w:hAnsi="Times New Roman" w:cs="Times New Roman"/>
          <w:b/>
          <w:bCs/>
          <w:color w:val="auto"/>
        </w:rPr>
      </w:r>
    </w:p>
    <w:p>
      <w:pPr>
        <w:pBdr/>
        <w:spacing w:after="240" w:line="360" w:lineRule="auto"/>
        <w:ind/>
        <w:jc w:val="both"/>
        <w:rPr/>
      </w:pPr>
      <w:r>
        <w:t xml:space="preserve">Die </w:t>
      </w:r>
      <w:r>
        <w:t xml:space="preserve">OLS-</w:t>
      </w:r>
      <w:r>
        <w:t xml:space="preserve">Modelle aus </w:t>
      </w:r>
      <w:r>
        <w:t xml:space="preserve">dem </w:t>
      </w:r>
      <w:r>
        <w:t xml:space="preserve">Kapitel </w:t>
      </w:r>
      <w:r>
        <w:fldChar w:fldCharType="begin"/>
      </w:r>
      <w:r>
        <w:instrText xml:space="preserve"> REF _Ref86008565 \r \h </w:instrText>
      </w:r>
      <w:r>
        <w:instrText xml:space="preserve"> \* MERGEFORMAT </w:instrText>
      </w:r>
      <w:r>
        <w:fldChar w:fldCharType="separate"/>
      </w:r>
      <w:r>
        <w:t xml:space="preserve">5.2</w:t>
      </w:r>
      <w:r>
        <w:fldChar w:fldCharType="end"/>
      </w:r>
      <w:r>
        <w:t xml:space="preserve"> haben </w:t>
      </w:r>
      <w:r>
        <w:t xml:space="preserve">die</w:t>
      </w:r>
      <w:r>
        <w:t xml:space="preserve"> beiden Kennlernorte </w:t>
      </w:r>
      <w:r>
        <w:t xml:space="preserve">verglichen</w:t>
      </w:r>
      <w:r>
        <w:t xml:space="preserve">. Kapitel </w:t>
      </w:r>
      <w:r>
        <w:fldChar w:fldCharType="begin"/>
      </w:r>
      <w:r>
        <w:instrText xml:space="preserve"> REF _Ref85470834 \r \h </w:instrText>
      </w:r>
      <w:r>
        <w:instrText xml:space="preserve"> \* MERGEFORMAT </w:instrText>
      </w:r>
      <w:r>
        <w:fldChar w:fldCharType="separate"/>
      </w:r>
      <w:r>
        <w:t xml:space="preserve">5.3</w:t>
      </w:r>
      <w:r>
        <w:fldChar w:fldCharType="end"/>
      </w:r>
      <w:r>
        <w:t xml:space="preserve"> </w:t>
      </w:r>
      <w:r>
        <w:t xml:space="preserve">kontrolliert</w:t>
      </w:r>
      <w:r>
        <w:t xml:space="preserve"> die </w:t>
      </w:r>
      <w:r>
        <w:t xml:space="preserve">OLS-</w:t>
      </w:r>
      <w:r>
        <w:t xml:space="preserve">E</w:t>
      </w:r>
      <w:r>
        <w:t xml:space="preserve">rgebnisse </w:t>
      </w:r>
      <w:r>
        <w:t xml:space="preserve">durch</w:t>
      </w:r>
      <w:r>
        <w:t xml:space="preserve"> eine</w:t>
      </w:r>
      <w:r>
        <w:t xml:space="preserve"> Fixed-Effects-</w:t>
      </w:r>
      <w:r>
        <w:t xml:space="preserve">Regression</w:t>
      </w:r>
      <w:r>
        <w:t xml:space="preserve"> (FE-Modell)</w:t>
      </w:r>
      <w:r>
        <w:t xml:space="preserve">. </w:t>
      </w:r>
      <w:r>
        <w:t xml:space="preserve">FE</w:t>
      </w:r>
      <w:r>
        <w:t xml:space="preserve">-Modell</w:t>
      </w:r>
      <w:r>
        <w:t xml:space="preserve">e</w:t>
      </w:r>
      <w:r>
        <w:t xml:space="preserve"> </w:t>
      </w:r>
      <w:r>
        <w:t xml:space="preserve">ermitteln</w:t>
      </w:r>
      <w:r>
        <w:t xml:space="preserve"> </w:t>
      </w:r>
      <w:r>
        <w:t xml:space="preserve">die Distanzunterschiede zwischen den</w:t>
      </w:r>
      <w:r>
        <w:t xml:space="preserve"> </w:t>
      </w:r>
      <w:r>
        <w:t xml:space="preserve">intraindividuellen </w:t>
      </w:r>
      <w:r>
        <w:t xml:space="preserve">Beziehungen. </w:t>
      </w:r>
      <w:r/>
    </w:p>
    <w:p>
      <w:pPr>
        <w:pBdr/>
        <w:spacing w:after="240" w:line="360" w:lineRule="auto"/>
        <w:ind/>
        <w:jc w:val="both"/>
        <w:rPr/>
      </w:pPr>
      <w:r>
        <w:t xml:space="preserve">Bei dem </w:t>
      </w:r>
      <w:r>
        <w:t xml:space="preserve">FE</w:t>
      </w:r>
      <w:r>
        <w:t xml:space="preserve">-</w:t>
      </w:r>
      <w:r>
        <w:t xml:space="preserve">Modell </w:t>
      </w:r>
      <w:r>
        <w:t xml:space="preserve">für die Frauen fließen</w:t>
      </w:r>
      <w:r>
        <w:t xml:space="preserve"> 1</w:t>
      </w:r>
      <w:r>
        <w:t xml:space="preserve">.</w:t>
      </w:r>
      <w:r>
        <w:t xml:space="preserve">074 Beobachtungen mit ein, wovon bei 656 Personen nur eine Beziehung beobachtet wurde. </w:t>
      </w:r>
      <w:r>
        <w:t xml:space="preserve">Frauen</w:t>
      </w:r>
      <w:r>
        <w:t xml:space="preserve"> </w:t>
      </w:r>
      <w:r>
        <w:t xml:space="preserve">haben</w:t>
      </w:r>
      <w:r>
        <w:t xml:space="preserve"> </w:t>
      </w:r>
      <w:r>
        <w:t xml:space="preserve">im Untersuchungszeitraum </w:t>
      </w:r>
      <w:r>
        <w:t xml:space="preserve">bis zu fünf Partnerschaften </w:t>
      </w:r>
      <w:r>
        <w:t xml:space="preserve">neu </w:t>
      </w:r>
      <w:r>
        <w:t xml:space="preserve">geschlossen. Bei den Männern fließen 907 Beobachtungen mit in die Analyse. Darunter fallen 568 Personen, bei denen nur eine Beziehung beobachtet wurde.</w:t>
      </w:r>
      <w:r>
        <w:t xml:space="preserve"> Bei den</w:t>
      </w:r>
      <w:r>
        <w:t xml:space="preserve"> Männer</w:t>
      </w:r>
      <w:r>
        <w:t xml:space="preserve">n</w:t>
      </w:r>
      <w:r>
        <w:t xml:space="preserve"> </w:t>
      </w:r>
      <w:r>
        <w:t xml:space="preserve">lassen sich</w:t>
      </w:r>
      <w:r>
        <w:t xml:space="preserve"> im Untersuchungszeitraum bis zu vier </w:t>
      </w:r>
      <w:r>
        <w:t xml:space="preserve">neu geschlossene </w:t>
      </w:r>
      <w:r>
        <w:t xml:space="preserve">Partnerschaften </w:t>
      </w:r>
      <w:r>
        <w:t xml:space="preserve">beobachten</w:t>
      </w:r>
      <w:r>
        <w:t xml:space="preserve"> (siehe Anhang </w:t>
      </w:r>
      <w:r>
        <w:fldChar w:fldCharType="begin"/>
      </w:r>
      <w:r>
        <w:instrText xml:space="preserve"> REF _Ref86595615 \h </w:instrText>
      </w:r>
      <w:r>
        <w:instrText xml:space="preserve"> \* MERGEFORMAT </w:instrText>
      </w:r>
      <w:r>
        <w:fldChar w:fldCharType="separate"/>
      </w:r>
      <w:r>
        <w:t xml:space="preserve">Tabelle </w:t>
      </w:r>
      <w:r>
        <w:rPr>
          <w:iCs/>
        </w:rPr>
        <w:t xml:space="preserve">12</w:t>
      </w:r>
      <w:r>
        <w:fldChar w:fldCharType="end"/>
      </w:r>
      <w:r>
        <w:t xml:space="preserve"> </w:t>
      </w:r>
      <w:r>
        <w:t xml:space="preserve">für die Frauen und </w:t>
      </w:r>
      <w:r>
        <w:fldChar w:fldCharType="begin"/>
      </w:r>
      <w:r>
        <w:instrText xml:space="preserve"> REF _Ref86595620 \h </w:instrText>
      </w:r>
      <w:r>
        <w:instrText xml:space="preserve"> \* MERGEFORMAT </w:instrText>
      </w:r>
      <w:r>
        <w:fldChar w:fldCharType="separate"/>
      </w:r>
      <w:r>
        <w:t xml:space="preserve">Tabelle </w:t>
      </w:r>
      <w:r>
        <w:rPr>
          <w:iCs/>
        </w:rPr>
        <w:t xml:space="preserve">13</w:t>
      </w:r>
      <w:r>
        <w:fldChar w:fldCharType="end"/>
      </w:r>
      <w:r>
        <w:rPr>
          <w:color w:val="ff0000"/>
        </w:rPr>
        <w:t xml:space="preserve"> </w:t>
      </w:r>
      <w:r>
        <w:t xml:space="preserve">für die Männer). </w:t>
      </w:r>
      <w:r>
        <w:t xml:space="preserve">Die vollständigen Modelle beziehen Kontrollvariablen mit ein, um mögliche Scheinkorrelationen aufzudecken</w:t>
      </w:r>
      <w:r>
        <w:t xml:space="preserve">.</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265" w:name="_Toc85823708"/>
      <w:r/>
      <w:bookmarkStart w:id="266" w:name="_Ref86008587"/>
      <w:r/>
      <w:bookmarkStart w:id="267" w:name="_Toc86077571"/>
      <w:r/>
      <w:bookmarkStart w:id="268" w:name="_Toc86090033"/>
      <w:r/>
      <w:bookmarkStart w:id="269" w:name="_Toc86691149"/>
      <w:r/>
      <w:bookmarkStart w:id="270" w:name="_Toc86691191"/>
      <w:r/>
      <w:bookmarkStart w:id="271" w:name="_Toc86918773"/>
      <w:r>
        <w:rPr>
          <w:rFonts w:ascii="Times New Roman" w:hAnsi="Times New Roman" w:cs="Times New Roman"/>
          <w:b/>
          <w:bCs/>
          <w:color w:val="auto"/>
        </w:rPr>
        <w:t xml:space="preserve">Fixed-Effects</w:t>
      </w:r>
      <w:r>
        <w:rPr>
          <w:rFonts w:ascii="Times New Roman" w:hAnsi="Times New Roman" w:cs="Times New Roman"/>
          <w:b/>
          <w:bCs/>
          <w:iCs/>
          <w:color w:val="auto"/>
        </w:rPr>
        <w:t xml:space="preserve">-</w:t>
      </w:r>
      <w:r>
        <w:rPr>
          <w:rFonts w:ascii="Times New Roman" w:hAnsi="Times New Roman" w:cs="Times New Roman"/>
          <w:b/>
          <w:bCs/>
          <w:iCs/>
          <w:color w:val="auto"/>
        </w:rPr>
        <w:t xml:space="preserve">Modell für die </w:t>
      </w:r>
      <w:r>
        <w:rPr>
          <w:rFonts w:ascii="Times New Roman" w:hAnsi="Times New Roman" w:cs="Times New Roman"/>
          <w:b/>
          <w:bCs/>
          <w:iCs/>
          <w:color w:val="auto"/>
        </w:rPr>
        <w:t xml:space="preserve">Frauen</w:t>
      </w:r>
      <w:bookmarkEnd w:id="265"/>
      <w:r/>
      <w:bookmarkEnd w:id="266"/>
      <w:r/>
      <w:bookmarkEnd w:id="267"/>
      <w:r/>
      <w:bookmarkEnd w:id="268"/>
      <w:r/>
      <w:bookmarkEnd w:id="269"/>
      <w:r/>
      <w:bookmarkEnd w:id="270"/>
      <w:r/>
      <w:bookmarkEnd w:id="271"/>
      <w:r/>
      <w:r>
        <w:rPr>
          <w:rFonts w:ascii="Times New Roman" w:hAnsi="Times New Roman" w:cs="Times New Roman"/>
          <w:b/>
          <w:bCs/>
          <w:iCs/>
          <w:color w:val="auto"/>
        </w:rPr>
      </w:r>
    </w:p>
    <w:p>
      <w:pPr>
        <w:pBdr/>
        <w:spacing w:after="240" w:line="360" w:lineRule="auto"/>
        <w:ind/>
        <w:jc w:val="both"/>
        <w:rPr/>
      </w:pPr>
      <w:r>
        <w:t xml:space="preserve">Der Koeffizient für das </w:t>
      </w:r>
      <w:r>
        <w:t xml:space="preserve">vollständige </w:t>
      </w:r>
      <w:r>
        <w:t xml:space="preserve">FE</w:t>
      </w:r>
      <w:r>
        <w:t xml:space="preserve">-Modell </w:t>
      </w:r>
      <w:r>
        <w:t xml:space="preserve">vom</w:t>
      </w:r>
      <w:r>
        <w:t xml:space="preserve"> Kennlernort bleibt </w:t>
      </w:r>
      <w:r>
        <w:t xml:space="preserve">auch im Vergleich zum vollständigen OLS-Modell </w:t>
      </w:r>
      <w:r>
        <w:t xml:space="preserve">positiv</w:t>
      </w:r>
      <w:r>
        <w:t xml:space="preserve"> (siehe Anhang</w:t>
      </w:r>
      <w:r>
        <w:t xml:space="preserve"> </w:t>
      </w:r>
      <w:r>
        <w:fldChar w:fldCharType="begin"/>
      </w:r>
      <w:r>
        <w:instrText xml:space="preserve"> REF _Ref86935675 \h  \* MERGEFORMAT </w:instrText>
      </w:r>
      <w:r>
        <w:fldChar w:fldCharType="separate"/>
      </w:r>
      <w:r>
        <w:t xml:space="preserve">Tabelle </w:t>
      </w:r>
      <w:r>
        <w:t xml:space="preserve">14</w:t>
      </w:r>
      <w:r>
        <w:fldChar w:fldCharType="end"/>
      </w:r>
      <w:r>
        <w:t xml:space="preserve">)</w:t>
      </w:r>
      <w:r>
        <w:t xml:space="preserve">. </w:t>
      </w:r>
      <w:r>
        <w:t xml:space="preserve">Somit gibt es auch unter Kontrolle personenspezifischer Heterogenität </w:t>
      </w:r>
      <w:r>
        <w:t xml:space="preserve">für die Frauen </w:t>
      </w:r>
      <w:r>
        <w:t xml:space="preserve">einen positiven</w:t>
      </w:r>
      <w:r>
        <w:t xml:space="preserve"> Effekt </w:t>
      </w:r>
      <w:r>
        <w:t xml:space="preserve">des</w:t>
      </w:r>
      <w:r>
        <w:t xml:space="preserve"> Kennlernort</w:t>
      </w:r>
      <w:r>
        <w:t xml:space="preserve">es</w:t>
      </w:r>
      <w:r>
        <w:t xml:space="preserve">.</w:t>
      </w:r>
      <w:r>
        <w:t xml:space="preserve"> </w:t>
      </w:r>
      <w:r>
        <w:t xml:space="preserve">Im Vergleich zwischen Partnerschaften einer weiblichen Person</w:t>
      </w:r>
      <w:r>
        <w:t xml:space="preserve"> zeigt sich, dass die Person</w:t>
      </w:r>
      <w:r>
        <w:t xml:space="preserve">, die erst offline und dann online eine Partnerschaft eingegangen ist</w:t>
      </w:r>
      <w:r>
        <w:t xml:space="preserve">,</w:t>
      </w:r>
      <w:r>
        <w:t xml:space="preserve"> einen um </w:t>
      </w:r>
      <w:r>
        <w:t xml:space="preserve">75,6</w:t>
      </w:r>
      <w:r>
        <w:t xml:space="preserve"> Minuten höheren Distanzunterschied aufweist. </w:t>
      </w:r>
      <w:r>
        <w:t xml:space="preserve">Dieser Wert ist am 0,05-Niveau statistisch signifikant.</w:t>
      </w:r>
      <w:r>
        <w:t xml:space="preserve"> D</w:t>
      </w:r>
      <w:r>
        <w:t xml:space="preserve">as FE-Modell </w:t>
      </w:r>
      <w:r>
        <w:t xml:space="preserve">zeigt demnach, dass Personen mit der Variation </w:t>
      </w:r>
      <w:r>
        <w:t xml:space="preserve">im</w:t>
      </w:r>
      <w:r>
        <w:t xml:space="preserve"> Kennlernort, wenn</w:t>
      </w:r>
      <w:r>
        <w:t xml:space="preserve"> diese</w:t>
      </w:r>
      <w:r>
        <w:t xml:space="preserve"> sich online kennenlernen, weiter zu ihrem Partner fahren als an Zeitpunkten, an denen sie einen Partner offline kennengelernt haben.</w:t>
      </w:r>
      <w:r>
        <w:t xml:space="preserve"> </w:t>
      </w:r>
      <w:r>
        <w:t xml:space="preserve">Das</w:t>
      </w:r>
      <w:r>
        <w:t xml:space="preserve"> Modell zeigt </w:t>
      </w:r>
      <w:r>
        <w:t xml:space="preserve">zudem</w:t>
      </w:r>
      <w:r>
        <w:t xml:space="preserve"> </w:t>
      </w:r>
      <w:r>
        <w:t xml:space="preserve">ein</w:t>
      </w:r>
      <w:r>
        <w:t xml:space="preserve">en</w:t>
      </w:r>
      <w:r>
        <w:t xml:space="preserve"> </w:t>
      </w:r>
      <w:r>
        <w:t xml:space="preserve">am </w:t>
      </w:r>
      <w:r>
        <w:t xml:space="preserve">0,05-Niveau statistisch signifikante</w:t>
      </w:r>
      <w:r>
        <w:t xml:space="preserve">n</w:t>
      </w:r>
      <w:r>
        <w:t xml:space="preserve"> Interaktionseffekt zwischen dem Kennlernort und dem Jahr.</w:t>
      </w:r>
      <w:r>
        <w:t xml:space="preserve"> </w:t>
      </w:r>
      <w:r>
        <w:t xml:space="preserve">Der Haupteffekt vom Jahr ist ebenfalls am 0,05-Niveau statistisch signifikant.</w:t>
      </w:r>
      <w:r>
        <w:t xml:space="preserve"> Wenn </w:t>
      </w:r>
      <w:r>
        <w:t xml:space="preserve">beim</w:t>
      </w:r>
      <w:r>
        <w:t xml:space="preserve"> Individuum </w:t>
      </w:r>
      <w:r>
        <w:t xml:space="preserve">eine Änderung </w:t>
      </w:r>
      <w:r>
        <w:t xml:space="preserve">ihre</w:t>
      </w:r>
      <w:r>
        <w:t xml:space="preserve">s</w:t>
      </w:r>
      <w:r>
        <w:t xml:space="preserve"> Bildungsstatus auf das mittlere </w:t>
      </w:r>
      <w:r>
        <w:t xml:space="preserve">Niveau beobachtet wird, wirkt sich dies negativ auf die Distanz auf. </w:t>
      </w:r>
      <w:r/>
    </w:p>
    <w:p>
      <w:pPr>
        <w:pBdr/>
        <w:spacing w:after="240" w:line="360" w:lineRule="auto"/>
        <w:ind/>
        <w:jc w:val="both"/>
        <w:rPr/>
      </w:pPr>
      <w:r>
        <w:t xml:space="preserve">Auffällig ist der Unterschied in der Erklärungskraft zwischen dem OLS- und FE-Modell: Konnte im Rahmen der OLS-Regression 2,9 </w:t>
      </w:r>
      <w:r>
        <w:t xml:space="preserve">Prozent</w:t>
      </w:r>
      <w:r>
        <w:t xml:space="preserve"> der Variation in der Distanz durch die unabhängigen Variablen erklärt werden, sind es a</w:t>
      </w:r>
      <w:r>
        <w:t xml:space="preserve">uf Grundlage der </w:t>
      </w:r>
      <w:r>
        <w:rPr>
          <w:iCs/>
        </w:rPr>
        <w:t xml:space="preserve">Fixed-Effects</w:t>
      </w:r>
      <w:r>
        <w:t xml:space="preserve">-transformierten Daten 66,</w:t>
      </w:r>
      <w:r>
        <w:t xml:space="preserve">2</w:t>
      </w:r>
      <w:r>
        <w:t xml:space="preserve"> </w:t>
      </w:r>
      <w:r>
        <w:t xml:space="preserve">Prozent</w:t>
      </w:r>
      <w:r>
        <w:t xml:space="preserve">.</w:t>
      </w:r>
      <w:r>
        <w:t xml:space="preserve"> </w:t>
      </w:r>
      <w:r>
        <w:t xml:space="preserve">Die unabhängigen Variablen klären demnach weniger Unterschiede zwischen den Personen als innerhalb der Personen.</w:t>
      </w:r>
      <w:r>
        <w:t xml:space="preserve"> So werden beim FE-Modell auch nur 2,8 Prozent der Varianz innerhalb des Individuums erklärt. </w:t>
      </w:r>
      <w:r>
        <w:t xml:space="preserve">Demnach sind d</w:t>
      </w:r>
      <w:r>
        <w:t xml:space="preserve">ie Schwankungen der Distanzen bei den Frauen nur zu einem geringeren Anteil auf andere Einflüsse, die nicht in der Regressionsgleichung erfasst wurden, zurückzuführen. </w:t>
      </w:r>
      <w:r/>
    </w:p>
    <w:p>
      <w:pPr>
        <w:pBdr/>
        <w:spacing w:after="240" w:line="360" w:lineRule="auto"/>
        <w:ind/>
        <w:jc w:val="both"/>
        <w:rPr/>
      </w:pPr>
      <w:r>
        <w:rPr>
          <w:rFonts w:eastAsia="Times New Roman"/>
          <w:color w:val="212121"/>
          <w:sz w:val="23"/>
          <w:szCs w:val="23"/>
          <w:lang w:eastAsia="de-DE"/>
        </w:rPr>
        <mc:AlternateContent>
          <mc:Choice Requires="wpg">
            <w:drawing>
              <wp:anchor xmlns:wp="http://schemas.openxmlformats.org/drawingml/2006/wordprocessingDrawing" xmlns:wp14="http://schemas.microsoft.com/office/word/2010/wordprocessingDrawing" distT="0" distB="0" distL="114300" distR="114300" simplePos="0" relativeHeight="251718656" behindDoc="1" locked="0" layoutInCell="1" allowOverlap="1">
                <wp:simplePos x="0" y="0"/>
                <wp:positionH relativeFrom="page">
                  <wp:align>center</wp:align>
                </wp:positionH>
                <wp:positionV relativeFrom="paragraph">
                  <wp:posOffset>7868</wp:posOffset>
                </wp:positionV>
                <wp:extent cx="4680000" cy="4680000"/>
                <wp:effectExtent l="0" t="0" r="0" b="0"/>
                <wp:wrapTight wrapText="bothSides">
                  <wp:wrapPolygon edited="1">
                    <wp:start x="3165" y="88"/>
                    <wp:lineTo x="2198" y="1143"/>
                    <wp:lineTo x="2198" y="1231"/>
                    <wp:lineTo x="3165" y="1670"/>
                    <wp:lineTo x="3165" y="3077"/>
                    <wp:lineTo x="1055" y="3693"/>
                    <wp:lineTo x="1055" y="4220"/>
                    <wp:lineTo x="3165" y="4484"/>
                    <wp:lineTo x="1495" y="5188"/>
                    <wp:lineTo x="264" y="5803"/>
                    <wp:lineTo x="88" y="7297"/>
                    <wp:lineTo x="88" y="11694"/>
                    <wp:lineTo x="2726" y="12925"/>
                    <wp:lineTo x="3077" y="12925"/>
                    <wp:lineTo x="3077" y="14332"/>
                    <wp:lineTo x="1583" y="14595"/>
                    <wp:lineTo x="1583" y="14947"/>
                    <wp:lineTo x="3165" y="15738"/>
                    <wp:lineTo x="3165" y="17057"/>
                    <wp:lineTo x="3429" y="17145"/>
                    <wp:lineTo x="4572" y="17321"/>
                    <wp:lineTo x="4572" y="17936"/>
                    <wp:lineTo x="10815" y="18552"/>
                    <wp:lineTo x="10815" y="19959"/>
                    <wp:lineTo x="6418" y="19959"/>
                    <wp:lineTo x="6243" y="20574"/>
                    <wp:lineTo x="6505" y="20838"/>
                    <wp:lineTo x="10463" y="20838"/>
                    <wp:lineTo x="17145" y="20662"/>
                    <wp:lineTo x="17145" y="20047"/>
                    <wp:lineTo x="10903" y="19959"/>
                    <wp:lineTo x="12661" y="18552"/>
                    <wp:lineTo x="20838" y="17936"/>
                    <wp:lineTo x="20486" y="15738"/>
                    <wp:lineTo x="21366" y="14859"/>
                    <wp:lineTo x="21366" y="14595"/>
                    <wp:lineTo x="20486" y="14332"/>
                    <wp:lineTo x="20486" y="12925"/>
                    <wp:lineTo x="21366" y="12221"/>
                    <wp:lineTo x="21366" y="11958"/>
                    <wp:lineTo x="20486" y="11518"/>
                    <wp:lineTo x="20486" y="10111"/>
                    <wp:lineTo x="21366" y="9496"/>
                    <wp:lineTo x="21366" y="9232"/>
                    <wp:lineTo x="20486" y="8704"/>
                    <wp:lineTo x="20486" y="7297"/>
                    <wp:lineTo x="21366" y="6594"/>
                    <wp:lineTo x="20310" y="5891"/>
                    <wp:lineTo x="20310" y="4484"/>
                    <wp:lineTo x="21366" y="4044"/>
                    <wp:lineTo x="21366" y="3869"/>
                    <wp:lineTo x="20310" y="3077"/>
                    <wp:lineTo x="20310" y="1670"/>
                    <wp:lineTo x="21366" y="1407"/>
                    <wp:lineTo x="21366" y="1143"/>
                    <wp:lineTo x="20310" y="88"/>
                    <wp:lineTo x="3165" y="88"/>
                  </wp:wrapPolygon>
                </wp:wrapTight>
                <wp:docPr id="9"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r/>
                      </pic:nvPicPr>
                      <pic:blipFill>
                        <a:blip r:embed="rId33"/>
                        <a:stretch/>
                      </pic:blipFill>
                      <pic:spPr bwMode="auto">
                        <a:xfrm>
                          <a:off x="0" y="0"/>
                          <a:ext cx="4680000" cy="468000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position:absolute;z-index:-251718656;o:allowoverlap:true;o:allowincell:true;mso-position-horizontal-relative:page;mso-position-horizontal:center;mso-position-vertical-relative:text;margin-top:0.62pt;mso-position-vertical:absolute;width:368.50pt;height:368.50pt;mso-wrap-distance-left:9.00pt;mso-wrap-distance-top:0.00pt;mso-wrap-distance-right:9.00pt;mso-wrap-distance-bottom:0.00pt;z-index:1;" wrapcoords="14653 407 10176 5292 10176 5699 14653 7731 14653 14245 4884 17097 4884 19537 14653 20759 6921 24019 1222 26866 407 33782 407 54139 12620 59838 14245 59838 14245 66352 7329 67569 7329 69199 14653 72861 14653 78968 15875 79375 21167 80190 21167 83037 50069 85889 50069 92403 29713 92403 28903 95250 30116 96472 48440 96472 79375 95657 79375 92810 50477 92403 58616 85889 96472 83037 94843 72861 98917 68792 98917 67569 94843 66352 94843 59838 98917 56579 98917 55361 94843 53324 94843 46810 98917 43963 98917 42741 94843 40296 94843 33782 98917 30528 94028 27273 94028 20759 98917 18722 98917 17912 94028 14245 94028 7731 98917 6514 98917 5292 94028 407 14653 407" stroked="f">
                <w10:wrap type="tight"/>
                <v:imagedata r:id="rId33" o:title=""/>
                <o:lock v:ext="edit" rotation="t"/>
              </v:shape>
            </w:pict>
          </mc:Fallback>
        </mc:AlternateContent>
      </w:r>
      <w:r/>
    </w:p>
    <w:p>
      <w:pPr>
        <w:pBdr/>
        <w:spacing w:after="240" w:line="360" w:lineRule="auto"/>
        <w:ind/>
        <w:jc w:val="both"/>
        <w:rPr/>
      </w:pPr>
      <w:r/>
      <w:r/>
    </w:p>
    <w:p>
      <w:pPr>
        <w:pBdr/>
        <w:spacing w:after="240" w:line="360" w:lineRule="auto"/>
        <w:ind/>
        <w:jc w:val="both"/>
        <w:rPr/>
      </w:pPr>
      <w:r/>
      <w:r/>
    </w:p>
    <w:p>
      <w:pPr>
        <w:pBdr/>
        <w:shd w:val="clear" w:color="auto" w:fill="ffffff"/>
        <w:spacing w:after="0" w:line="360" w:lineRule="auto"/>
        <w:ind/>
        <w:rPr>
          <w:rFonts w:eastAsia="Times New Roman"/>
          <w:color w:val="212121"/>
          <w:sz w:val="23"/>
          <w:szCs w:val="23"/>
          <w:lang w:eastAsia="de-DE"/>
        </w:rPr>
      </w:pPr>
      <w:r>
        <w:rPr>
          <w:rFonts w:eastAsia="Times New Roman"/>
          <w:color w:val="212121"/>
          <w:sz w:val="23"/>
          <w:szCs w:val="23"/>
          <w:lang w:eastAsia="de-DE"/>
        </w:rPr>
      </w:r>
      <w:r>
        <w:rPr>
          <w:rFonts w:eastAsia="Times New Roman"/>
          <w:color w:val="212121"/>
          <w:sz w:val="23"/>
          <w:szCs w:val="23"/>
          <w:lang w:eastAsia="de-DE"/>
        </w:rPr>
      </w:r>
    </w:p>
    <w:p>
      <w:pPr>
        <w:pBdr/>
        <w:shd w:val="clear" w:color="auto" w:fill="ffffff"/>
        <w:spacing w:after="0" w:line="360" w:lineRule="auto"/>
        <w:ind/>
        <w:rPr>
          <w:rFonts w:eastAsia="Times New Roman"/>
          <w:color w:val="212121"/>
          <w:sz w:val="23"/>
          <w:szCs w:val="23"/>
          <w:lang w:eastAsia="de-DE"/>
        </w:rPr>
      </w:pPr>
      <w:r>
        <w:rPr>
          <w:rFonts w:eastAsia="Times New Roman"/>
          <w:color w:val="212121"/>
          <w:sz w:val="23"/>
          <w:szCs w:val="23"/>
          <w:lang w:eastAsia="de-DE"/>
        </w:rPr>
      </w:r>
      <w:r>
        <w:rPr>
          <w:rFonts w:eastAsia="Times New Roman"/>
          <w:color w:val="212121"/>
          <w:sz w:val="23"/>
          <w:szCs w:val="23"/>
          <w:lang w:eastAsia="de-DE"/>
        </w:rPr>
      </w:r>
    </w:p>
    <w:p>
      <w:pPr>
        <w:pBdr/>
        <w:shd w:val="clear" w:color="auto" w:fill="ffffff"/>
        <w:spacing w:after="0" w:line="360" w:lineRule="auto"/>
        <w:ind/>
        <w:rPr>
          <w:rFonts w:eastAsia="Times New Roman"/>
          <w:color w:val="212121"/>
          <w:sz w:val="23"/>
          <w:szCs w:val="23"/>
          <w:lang w:eastAsia="de-DE"/>
        </w:rPr>
      </w:pPr>
      <w:r>
        <w:rPr>
          <w:rFonts w:eastAsia="Times New Roman"/>
          <w:color w:val="212121"/>
          <w:sz w:val="23"/>
          <w:szCs w:val="23"/>
          <w:lang w:eastAsia="de-DE"/>
        </w:rPr>
      </w:r>
      <w:r>
        <w:rPr>
          <w:rFonts w:eastAsia="Times New Roman"/>
          <w:color w:val="212121"/>
          <w:sz w:val="23"/>
          <w:szCs w:val="23"/>
          <w:lang w:eastAsia="de-DE"/>
        </w:rP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w:r/>
    </w:p>
    <w:p>
      <w:pPr>
        <w:pBdr/>
        <w:spacing w:line="360" w:lineRule="auto"/>
        <w:ind/>
        <w:rPr/>
      </w:pPr>
      <w:r>
        <mc:AlternateContent>
          <mc:Choice Requires="wpg">
            <w:drawing>
              <wp:anchor xmlns:wp="http://schemas.openxmlformats.org/drawingml/2006/wordprocessingDrawing" xmlns:wp14="http://schemas.microsoft.com/office/word/2010/wordprocessingDrawing" distT="0" distB="0" distL="114300" distR="114300" simplePos="0" relativeHeight="251706368" behindDoc="1" locked="0" layoutInCell="1" allowOverlap="1">
                <wp:simplePos x="0" y="0"/>
                <wp:positionH relativeFrom="margin">
                  <wp:align>right</wp:align>
                </wp:positionH>
                <wp:positionV relativeFrom="paragraph">
                  <wp:posOffset>511950</wp:posOffset>
                </wp:positionV>
                <wp:extent cx="5581650" cy="646430"/>
                <wp:effectExtent l="0" t="0" r="0" b="1270"/>
                <wp:wrapTight wrapText="bothSides">
                  <wp:wrapPolygon edited="1">
                    <wp:start x="0" y="0"/>
                    <wp:lineTo x="0" y="21006"/>
                    <wp:lineTo x="21526" y="21006"/>
                    <wp:lineTo x="21526" y="0"/>
                    <wp:lineTo x="0" y="0"/>
                  </wp:wrapPolygon>
                </wp:wrapTight>
                <wp:docPr id="10" name="Textfeld 3"/>
                <wp:cNvGraphicFramePr/>
                <a:graphic xmlns:a="http://schemas.openxmlformats.org/drawingml/2006/main">
                  <a:graphicData uri="http://schemas.microsoft.com/office/word/2010/wordprocessingShape">
                    <wps:wsp>
                      <wps:cNvPr id="0" name=""/>
                      <wps:cNvSpPr txBox="1"/>
                      <wps:spPr bwMode="auto">
                        <a:xfrm>
                          <a:off x="0" y="0"/>
                          <a:ext cx="5581649" cy="646430"/>
                        </a:xfrm>
                        <a:prstGeom prst="rect">
                          <a:avLst/>
                        </a:prstGeom>
                        <a:solidFill>
                          <a:prstClr val="white"/>
                        </a:solidFill>
                        <a:ln>
                          <a:noFill/>
                        </a:ln>
                      </wps:spPr>
                      <wps:txbx>
                        <w:txbxContent>
                          <w:p>
                            <w:pPr>
                              <w:pStyle w:val="1234"/>
                              <w:pBdr/>
                              <w:spacing/>
                              <w:ind/>
                              <w:jc w:val="both"/>
                              <w:rPr>
                                <w:sz w:val="24"/>
                                <w:szCs w:val="24"/>
                              </w:rPr>
                            </w:pPr>
                            <w:r/>
                            <w:bookmarkStart w:id="272" w:name="_Ref86595725"/>
                            <w:r/>
                            <w:bookmarkStart w:id="273" w:name="_Toc86921741"/>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5</w:t>
                            </w:r>
                            <w:r>
                              <w:rPr>
                                <w:b/>
                                <w:bCs/>
                                <w:i w:val="0"/>
                                <w:iCs w:val="0"/>
                                <w:color w:val="auto"/>
                              </w:rPr>
                              <w:fldChar w:fldCharType="end"/>
                            </w:r>
                            <w:bookmarkEnd w:id="272"/>
                            <w:r>
                              <w:rPr>
                                <w:b/>
                                <w:bCs/>
                                <w:i w:val="0"/>
                                <w:iCs w:val="0"/>
                                <w:color w:val="auto"/>
                              </w:rPr>
                              <w:t xml:space="preserve">:</w:t>
                            </w:r>
                            <w:r>
                              <w:rPr>
                                <w:color w:val="auto"/>
                              </w:rPr>
                              <w:t xml:space="preserve"> </w:t>
                            </w:r>
                            <w:r>
                              <w:rPr>
                                <w:i w:val="0"/>
                                <w:iCs w:val="0"/>
                                <w:color w:val="auto"/>
                              </w:rPr>
                              <w:t xml:space="preserve">Fixed-Effects-Modell für die Frauen</w:t>
                            </w:r>
                            <w:r>
                              <w:rPr>
                                <w:i w:val="0"/>
                                <w:iCs w:val="0"/>
                                <w:color w:val="auto"/>
                              </w:rPr>
                              <w:t xml:space="preserve"> unter Berücksichtigung der Kontrollvariablen (Jahr, Gemeindegröße, Bildungsniveau und einer Interaktion zwischen Kennlernort und Jahr). </w:t>
                            </w:r>
                            <w:r>
                              <w:rPr>
                                <w:i w:val="0"/>
                                <w:iCs w:val="0"/>
                                <w:color w:val="auto"/>
                              </w:rPr>
                              <w:t xml:space="preserve">Fehlerbereiche werden durch das 95 %-KI angegeben</w:t>
                            </w:r>
                            <w:r>
                              <w:rPr>
                                <w:i w:val="0"/>
                                <w:iCs w:val="0"/>
                                <w:color w:val="auto"/>
                              </w:rPr>
                              <w:t xml:space="preserve">.</w:t>
                            </w:r>
                            <w:r>
                              <w:rPr>
                                <w:i w:val="0"/>
                                <w:iCs w:val="0"/>
                                <w:color w:val="auto"/>
                              </w:rPr>
                              <w:t xml:space="preserve"> (Quelle: pairfam, Welle 2-11)</w:t>
                            </w:r>
                            <w:bookmarkEnd w:id="273"/>
                            <w:r/>
                            <w:r>
                              <w:rPr>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202" type="#_x0000_t202" style="position:absolute;z-index:-251706368;o:allowoverlap:true;o:allowincell:true;mso-position-horizontal-relative:margin;mso-position-horizontal:right;mso-position-vertical-relative:text;margin-top:40.31pt;mso-position-vertical:absolute;width:439.50pt;height:50.90pt;mso-wrap-distance-left:9.00pt;mso-wrap-distance-top:0.00pt;mso-wrap-distance-right:9.00pt;mso-wrap-distance-bottom:0.00pt;v-text-anchor:top;visibility:visible;" wrapcoords="0 0 0 97250 99657 97250 99657 0 0 0" fillcolor="#FFFFFF" stroked="f">
                <w10:wrap type="tight"/>
                <v:textbox inset="0,0,0,0">
                  <w:txbxContent>
                    <w:p>
                      <w:pPr>
                        <w:pStyle w:val="1234"/>
                        <w:pBdr/>
                        <w:spacing/>
                        <w:ind/>
                        <w:jc w:val="both"/>
                        <w:rPr>
                          <w:sz w:val="24"/>
                          <w:szCs w:val="24"/>
                        </w:rPr>
                      </w:pPr>
                      <w:r/>
                      <w:bookmarkStart w:id="272" w:name="_Ref86595725"/>
                      <w:r/>
                      <w:bookmarkStart w:id="273" w:name="_Toc86921741"/>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5</w:t>
                      </w:r>
                      <w:r>
                        <w:rPr>
                          <w:b/>
                          <w:bCs/>
                          <w:i w:val="0"/>
                          <w:iCs w:val="0"/>
                          <w:color w:val="auto"/>
                        </w:rPr>
                        <w:fldChar w:fldCharType="end"/>
                      </w:r>
                      <w:bookmarkEnd w:id="272"/>
                      <w:r>
                        <w:rPr>
                          <w:b/>
                          <w:bCs/>
                          <w:i w:val="0"/>
                          <w:iCs w:val="0"/>
                          <w:color w:val="auto"/>
                        </w:rPr>
                        <w:t xml:space="preserve">:</w:t>
                      </w:r>
                      <w:r>
                        <w:rPr>
                          <w:color w:val="auto"/>
                        </w:rPr>
                        <w:t xml:space="preserve"> </w:t>
                      </w:r>
                      <w:r>
                        <w:rPr>
                          <w:i w:val="0"/>
                          <w:iCs w:val="0"/>
                          <w:color w:val="auto"/>
                        </w:rPr>
                        <w:t xml:space="preserve">Fixed-Effects-Modell für die Frauen</w:t>
                      </w:r>
                      <w:r>
                        <w:rPr>
                          <w:i w:val="0"/>
                          <w:iCs w:val="0"/>
                          <w:color w:val="auto"/>
                        </w:rPr>
                        <w:t xml:space="preserve"> unter Berücksichtigung der Kontrollvariablen (Jahr, Gemeindegröße, Bildungsniveau und einer Interaktion zwischen Kennlernort und Jahr). </w:t>
                      </w:r>
                      <w:r>
                        <w:rPr>
                          <w:i w:val="0"/>
                          <w:iCs w:val="0"/>
                          <w:color w:val="auto"/>
                        </w:rPr>
                        <w:t xml:space="preserve">Fehlerbereiche werden durch das 95 %-KI angegeben</w:t>
                      </w:r>
                      <w:r>
                        <w:rPr>
                          <w:i w:val="0"/>
                          <w:iCs w:val="0"/>
                          <w:color w:val="auto"/>
                        </w:rPr>
                        <w:t xml:space="preserve">.</w:t>
                      </w:r>
                      <w:r>
                        <w:rPr>
                          <w:i w:val="0"/>
                          <w:iCs w:val="0"/>
                          <w:color w:val="auto"/>
                        </w:rPr>
                        <w:t xml:space="preserve"> (Quelle: pairfam, Welle 2-11)</w:t>
                      </w:r>
                      <w:bookmarkEnd w:id="273"/>
                      <w:r/>
                      <w:r>
                        <w:rPr>
                          <w:sz w:val="24"/>
                          <w:szCs w:val="24"/>
                        </w:rPr>
                      </w:r>
                    </w:p>
                  </w:txbxContent>
                </v:textbox>
              </v:shape>
            </w:pict>
          </mc:Fallback>
        </mc:AlternateContent>
      </w:r>
      <w:r/>
    </w:p>
    <w:p>
      <w:pPr>
        <w:pBdr/>
        <w:spacing w:after="240" w:line="360" w:lineRule="auto"/>
        <w:ind/>
        <w:jc w:val="both"/>
        <w:rPr/>
      </w:pPr>
      <w:r>
        <w:t xml:space="preserve">In der </w:t>
      </w:r>
      <w:r>
        <w:fldChar w:fldCharType="begin"/>
      </w:r>
      <w:r>
        <w:instrText xml:space="preserve"> REF _Ref86595725 \h  \* MERGEFORMAT </w:instrText>
      </w:r>
      <w:r>
        <w:fldChar w:fldCharType="separate"/>
      </w:r>
      <w:r>
        <w:t xml:space="preserve">Abbildung </w:t>
      </w:r>
      <w:r>
        <w:t xml:space="preserve">5</w:t>
      </w:r>
      <w:r>
        <w:fldChar w:fldCharType="end"/>
      </w:r>
      <w:r>
        <w:t xml:space="preserve"> werden die vorhergesagten Distanzen des FE-Modells für die Frauen illustriert. Die vorhergesagten intraindividuellen Distanzen für Partnerschaften eines In</w:t>
      </w:r>
      <w:r>
        <w:t xml:space="preserve">dividuums aus dem Online-Dating-Kontext sind über die Zeit gesunken. 2009 lag die vorhergesagte Distanz für eine Person, die ihre Partnerschaften online initiiert hat, bei circa 67,6 Minuten, während diese 2018 bei nur noch 31,3 Minuten lag. Somit hat die </w:t>
      </w:r>
      <w:r>
        <w:t xml:space="preserve">intraindividuelle Distanz zum Partner für das Online-Dating über den Zeitraum um mehr als 50 Prozent abgenommen. Dies macht eine jährliche Veränderung um 4 Minuten aus. Im Gegensatz dazu nimmt die vorhe</w:t>
      </w:r>
      <w:r>
        <w:t xml:space="preserve">rgesagte Distanz der Partnerschaften eines Individuums aus dem Offline-Begegnungskontext über die Zeit um circa 6 Minuten zu. 2009 lag die vorhergesagte Distanz bei circa 12 Minuten zum Partner. Für die offline initiierten Partnerschaften eines Individuums</w:t>
      </w:r>
      <w:r>
        <w:t xml:space="preserve"> lag die Distanz zum Partner im Jahr 2018 bei 66 Minuten. Seit 2015 sind die offline initiierten Partnerschaften eines Individuums mit einer höheren Distanz assoziiert. Allerdings ist keiner der vorhergesagten Werte für die Frauen statistisch signifikant. </w:t>
      </w:r>
      <w:r/>
    </w:p>
    <w:p>
      <w:pPr>
        <w:pStyle w:val="1094"/>
        <w:numPr>
          <w:ilvl w:val="2"/>
          <w:numId w:val="20"/>
        </w:numPr>
        <w:pBdr/>
        <w:spacing w:after="120" w:before="0" w:line="360" w:lineRule="auto"/>
        <w:ind w:left="709"/>
        <w:jc w:val="both"/>
        <w:rPr>
          <w:rFonts w:ascii="Times New Roman" w:hAnsi="Times New Roman" w:cs="Times New Roman"/>
          <w:b/>
          <w:bCs/>
          <w:iCs/>
          <w:color w:val="auto"/>
        </w:rPr>
      </w:pPr>
      <w:r/>
      <w:bookmarkStart w:id="276" w:name="_Toc85823709"/>
      <w:r/>
      <w:bookmarkStart w:id="277" w:name="_Ref86008596"/>
      <w:r/>
      <w:bookmarkStart w:id="278" w:name="_Toc86077572"/>
      <w:r/>
      <w:bookmarkStart w:id="279" w:name="_Toc86090034"/>
      <w:r/>
      <w:bookmarkStart w:id="280" w:name="_Toc86691150"/>
      <w:r/>
      <w:bookmarkStart w:id="281" w:name="_Toc86691192"/>
      <w:r/>
      <w:bookmarkStart w:id="282" w:name="_Toc86918774"/>
      <w:r>
        <w:rPr>
          <w:rFonts w:ascii="Times New Roman" w:hAnsi="Times New Roman" w:cs="Times New Roman"/>
          <w:b/>
          <w:bCs/>
          <w:iCs/>
          <w:color w:val="auto"/>
        </w:rPr>
        <w:t xml:space="preserve">Fixed-Effects-Modell </w:t>
      </w:r>
      <w:r>
        <w:rPr>
          <w:rFonts w:ascii="Times New Roman" w:hAnsi="Times New Roman" w:cs="Times New Roman"/>
          <w:b/>
          <w:bCs/>
          <w:iCs/>
          <w:color w:val="auto"/>
        </w:rPr>
        <w:t xml:space="preserve">für die </w:t>
      </w:r>
      <w:r>
        <w:rPr>
          <w:rFonts w:ascii="Times New Roman" w:hAnsi="Times New Roman" w:cs="Times New Roman"/>
          <w:b/>
          <w:bCs/>
          <w:iCs/>
          <w:color w:val="auto"/>
        </w:rPr>
        <w:t xml:space="preserve">Männer</w:t>
      </w:r>
      <w:bookmarkEnd w:id="276"/>
      <w:r/>
      <w:bookmarkEnd w:id="277"/>
      <w:r/>
      <w:bookmarkEnd w:id="278"/>
      <w:r/>
      <w:bookmarkEnd w:id="279"/>
      <w:r/>
      <w:bookmarkEnd w:id="280"/>
      <w:r/>
      <w:bookmarkEnd w:id="281"/>
      <w:r/>
      <w:bookmarkEnd w:id="282"/>
      <w:r/>
      <w:r>
        <w:rPr>
          <w:rFonts w:ascii="Times New Roman" w:hAnsi="Times New Roman" w:cs="Times New Roman"/>
          <w:b/>
          <w:bCs/>
          <w:iCs/>
          <w:color w:val="auto"/>
        </w:rPr>
      </w:r>
    </w:p>
    <w:p>
      <w:pPr>
        <w:pBdr/>
        <w:spacing w:after="240" w:line="360" w:lineRule="auto"/>
        <w:ind/>
        <w:jc w:val="both"/>
        <w:rPr/>
      </w:pPr>
      <w:r>
        <w:t xml:space="preserve">Der Koeffizient </w:t>
      </w:r>
      <w:r>
        <w:t xml:space="preserve">des </w:t>
      </w:r>
      <w:r>
        <w:t xml:space="preserve">Online-</w:t>
      </w:r>
      <w:r>
        <w:t xml:space="preserve">Begegnungskontext</w:t>
      </w:r>
      <w:r>
        <w:t xml:space="preserve">es vom</w:t>
      </w:r>
      <w:r>
        <w:t xml:space="preserve"> </w:t>
      </w:r>
      <w:r>
        <w:rPr>
          <w:iCs/>
        </w:rPr>
        <w:t xml:space="preserve">FE</w:t>
      </w:r>
      <w:r>
        <w:t xml:space="preserve">-Modell </w:t>
      </w:r>
      <w:r>
        <w:t xml:space="preserve">der Männer bleibt </w:t>
      </w:r>
      <w:r>
        <w:t xml:space="preserve">ebenfalls </w:t>
      </w:r>
      <w:r>
        <w:t xml:space="preserve">positiv</w:t>
      </w:r>
      <w:r>
        <w:t xml:space="preserve">.</w:t>
      </w:r>
      <w:r>
        <w:t xml:space="preserve"> </w:t>
      </w:r>
      <w:r>
        <w:t xml:space="preserve">Allerdings </w:t>
      </w:r>
      <w:r>
        <w:t xml:space="preserve">fällt </w:t>
      </w:r>
      <w:r>
        <w:t xml:space="preserve">er </w:t>
      </w:r>
      <w:r>
        <w:t xml:space="preserve">geringer aus und </w:t>
      </w:r>
      <w:r>
        <w:t xml:space="preserve">ist nicht </w:t>
      </w:r>
      <w:r>
        <w:t xml:space="preserve">mehr </w:t>
      </w:r>
      <w:r>
        <w:t xml:space="preserve">statistisch signifikant</w:t>
      </w:r>
      <w:r>
        <w:t xml:space="preserve"> (siehe Anhang </w:t>
      </w:r>
      <w:r>
        <w:fldChar w:fldCharType="begin"/>
      </w:r>
      <w:r>
        <w:instrText xml:space="preserve"> REF _Ref86595667 \h </w:instrText>
      </w:r>
      <w:r>
        <w:instrText xml:space="preserve"> \* MERGEFORMAT </w:instrText>
      </w:r>
      <w:r>
        <w:fldChar w:fldCharType="separate"/>
      </w:r>
      <w:r>
        <w:t xml:space="preserve">Tabelle </w:t>
      </w:r>
      <w:r>
        <w:rPr>
          <w:iCs/>
        </w:rPr>
        <w:t xml:space="preserve">15</w:t>
      </w:r>
      <w:r>
        <w:fldChar w:fldCharType="end"/>
      </w:r>
      <w:r>
        <w:t xml:space="preserve">)</w:t>
      </w:r>
      <w:r>
        <w:t xml:space="preserve">. </w:t>
      </w:r>
      <w:r>
        <w:t xml:space="preserve">Aber es</w:t>
      </w:r>
      <w:r>
        <w:t xml:space="preserve"> </w:t>
      </w:r>
      <w:r>
        <w:t xml:space="preserve">zeigt sich auc</w:t>
      </w:r>
      <w:r>
        <w:t xml:space="preserve">h</w:t>
      </w:r>
      <w:r>
        <w:t xml:space="preserve"> hier</w:t>
      </w:r>
      <w:r>
        <w:t xml:space="preserve"> unter Kontrolle personenspezifischer Heterogenität ein positive</w:t>
      </w:r>
      <w:r>
        <w:t xml:space="preserve">r</w:t>
      </w:r>
      <w:r>
        <w:t xml:space="preserve"> Effekt des Kennlernortes. </w:t>
      </w:r>
      <w:r>
        <w:t xml:space="preserve">Der</w:t>
      </w:r>
      <w:r>
        <w:t xml:space="preserve"> Vergleich zwischen Partnerschaften einer männlichen Person zeigt, dass</w:t>
      </w:r>
      <w:r>
        <w:t xml:space="preserve"> die</w:t>
      </w:r>
      <w:r>
        <w:t xml:space="preserve"> Person, die erst offline und dann online eine Partnerschaft eingegangen ist</w:t>
      </w:r>
      <w:r>
        <w:t xml:space="preserve">,</w:t>
      </w:r>
      <w:r>
        <w:t xml:space="preserve"> einen um 2</w:t>
      </w:r>
      <w:r>
        <w:t xml:space="preserve">4</w:t>
      </w:r>
      <w:r>
        <w:t xml:space="preserve">,7 Minuten höheren Distanzunterschied aufweist. </w:t>
      </w:r>
      <w:r>
        <w:t xml:space="preserve">Im</w:t>
      </w:r>
      <w:r>
        <w:t xml:space="preserve"> FE-Modell für die</w:t>
      </w:r>
      <w:r>
        <w:t xml:space="preserve"> Männer </w:t>
      </w:r>
      <w:r>
        <w:t xml:space="preserve">deutet</w:t>
      </w:r>
      <w:r>
        <w:t xml:space="preserve"> keine der </w:t>
      </w:r>
      <w:r>
        <w:t xml:space="preserve">Kontrollvariablen</w:t>
      </w:r>
      <w:r>
        <w:t xml:space="preserve"> </w:t>
      </w:r>
      <w:r>
        <w:t xml:space="preserve">auf </w:t>
      </w:r>
      <w:r>
        <w:t xml:space="preserve">eine</w:t>
      </w:r>
      <w:r>
        <w:t xml:space="preserve"> signifikant</w:t>
      </w:r>
      <w:r>
        <w:t xml:space="preserve">e Erklärungskraft </w:t>
      </w:r>
      <w:r>
        <w:t xml:space="preserve">hin</w:t>
      </w:r>
      <w:r>
        <w:t xml:space="preserve">. </w:t>
      </w:r>
      <w:r/>
    </w:p>
    <w:p>
      <w:pPr>
        <w:pBdr/>
        <w:spacing w:after="240" w:line="360" w:lineRule="auto"/>
        <w:ind/>
        <w:jc w:val="both"/>
        <w:rPr/>
      </w:pPr>
      <w:r>
        <w:t xml:space="preserve">Auffällig ist der Unterschied in der Erklärungskraft zwischen dem OLS- und FE-Modell: Konnte im Rahmen der OLS-Regression 4,5 </w:t>
      </w:r>
      <w:r>
        <w:t xml:space="preserve">Prozent</w:t>
      </w:r>
      <w:r>
        <w:t xml:space="preserve"> der Variation in der Distanz durch die unabhängigen Variablen erklärt werden, sind es auf Grundlage der </w:t>
      </w:r>
      <w:r>
        <w:rPr>
          <w:iCs/>
        </w:rPr>
        <w:t xml:space="preserve">Fixed-Effects</w:t>
      </w:r>
      <w:r>
        <w:t xml:space="preserve">-transformierten Daten 75,8 </w:t>
      </w:r>
      <w:r>
        <w:t xml:space="preserve">Prozent</w:t>
      </w:r>
      <w:r>
        <w:t xml:space="preserve">. Demnach klären die unabhängigen Variablen weniger Unterschiede zwischen den Personen als innerhalb der Personen auf. </w:t>
      </w:r>
      <w:r>
        <w:t xml:space="preserve">Aber auch im FE-Modell werden nur 3,2 Prozent der Varianz innerhalb des Individuums erklärt. </w:t>
      </w:r>
      <w:r>
        <w:t xml:space="preserve">Die Schwankungen der Distanzen bei den Männern sind demnach nur zu einem geringeren Anteil auf andere Einflüsse, die nicht in der Regressionsgleichung erfasst wurden, zurückzuführen. </w:t>
      </w:r>
      <w:bookmarkEnd w:id="242"/>
      <w:r/>
      <w:r/>
    </w:p>
    <w:p>
      <w:pPr>
        <w:pBdr/>
        <w:spacing w:after="240" w:line="360" w:lineRule="auto"/>
        <w:ind/>
        <w:jc w:val="both"/>
        <w:rPr/>
      </w:pPr>
      <w:r>
        <w:fldChar w:fldCharType="begin"/>
      </w:r>
      <w:r>
        <w:instrText xml:space="preserve"> REF _Ref86595704 \h  \* MERGEFORMAT </w:instrText>
      </w:r>
      <w:r>
        <w:fldChar w:fldCharType="separate"/>
      </w:r>
      <w:r>
        <w:rPr>
          <w:bCs/>
        </w:rPr>
        <w:t xml:space="preserve">Abbildung </w:t>
      </w:r>
      <w:r>
        <w:rPr>
          <w:bCs/>
        </w:rPr>
        <w:t xml:space="preserve">6</w:t>
      </w:r>
      <w:r>
        <w:fldChar w:fldCharType="end"/>
      </w:r>
      <w:r>
        <w:t xml:space="preserve"> visualisiert die vorhergesagten Distanzen für die Männer. Anders als die vorherigen Modelle es vorhergesagt haben, steigen die vorhergesagten intraindividuellen Distanzen f</w:t>
      </w:r>
      <w:r>
        <w:t xml:space="preserve">ür die Online-Partnerschaften über die Zeit leicht an. Lag 2009 die vorhergesagte Distanz für offline initiierte Partnerschaften einer Person bei 26,5 Minuten, so lag dieser 2018 bei circa 34,5 Minuten. Dies macht in den zehn Jahren eine intraindividuelle </w:t>
      </w:r>
      <w:r>
        <w:t xml:space="preserve">Distanzveränderung von insgesamt 6 Minuten aus. Jährlich</w:t>
      </w:r>
      <w:r>
        <w:t xml:space="preserve"> nehmen die online kennengelernten Beziehungen eines Individuums um 0,9 Minuten zu. Im Gegensatz dazu nehmen die intraindividuellen Distanzunterschiede aus dem Offline-Begegnungskontext über die Zeit stärker zu. Wo 2009 der Wert noch bei 5,2 Minuten zur Pa</w:t>
      </w:r>
      <w:r>
        <w:t xml:space="preserve">rtnerin lag, fahren Männer 2018 schon 28,5 Minuten zu ihrer Partnerin. Auch wenn zu Beginn des Untersuchungszeitraumes keine signifikanten Distanzunterschiede zwischen den Partnerschaften eines Individuums erkennbar waren, haben diese mit der Zeit stetig a</w:t>
      </w:r>
      <w:r>
        <w:t xml:space="preserve">bgenommen. Zum Ende des Untersuchungszeitraumes sind nur geringfügige intraindividuelle Distanzunterschiede zwischen den Kennlernorten von circa 6 Minuten zu beobachten. Allerdings ist keiner der vorhergesagten Werte für die Männer statistisch signifikant.</w:t>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19680" behindDoc="1" locked="0" layoutInCell="1" allowOverlap="1">
                <wp:simplePos x="0" y="0"/>
                <wp:positionH relativeFrom="margin">
                  <wp:align>center</wp:align>
                </wp:positionH>
                <wp:positionV relativeFrom="paragraph">
                  <wp:posOffset>8503</wp:posOffset>
                </wp:positionV>
                <wp:extent cx="4680000" cy="4680000"/>
                <wp:effectExtent l="0" t="0" r="0" b="0"/>
                <wp:wrapTight wrapText="bothSides">
                  <wp:wrapPolygon edited="1">
                    <wp:start x="3077" y="88"/>
                    <wp:lineTo x="3077" y="1670"/>
                    <wp:lineTo x="2110" y="1933"/>
                    <wp:lineTo x="2110" y="2022"/>
                    <wp:lineTo x="3077" y="3077"/>
                    <wp:lineTo x="1231" y="3957"/>
                    <wp:lineTo x="1231" y="4396"/>
                    <wp:lineTo x="3077" y="4484"/>
                    <wp:lineTo x="1670" y="5100"/>
                    <wp:lineTo x="264" y="5803"/>
                    <wp:lineTo x="88" y="7297"/>
                    <wp:lineTo x="88" y="11958"/>
                    <wp:lineTo x="2198" y="12925"/>
                    <wp:lineTo x="3077" y="12925"/>
                    <wp:lineTo x="3077" y="14332"/>
                    <wp:lineTo x="2110" y="14332"/>
                    <wp:lineTo x="2110" y="14420"/>
                    <wp:lineTo x="3077" y="15738"/>
                    <wp:lineTo x="966" y="16354"/>
                    <wp:lineTo x="1143" y="17145"/>
                    <wp:lineTo x="4484" y="17321"/>
                    <wp:lineTo x="4484" y="17936"/>
                    <wp:lineTo x="10815" y="18552"/>
                    <wp:lineTo x="10815" y="19959"/>
                    <wp:lineTo x="6594" y="20047"/>
                    <wp:lineTo x="6243" y="20135"/>
                    <wp:lineTo x="6243" y="20838"/>
                    <wp:lineTo x="10463" y="20838"/>
                    <wp:lineTo x="17145" y="20662"/>
                    <wp:lineTo x="17145" y="20047"/>
                    <wp:lineTo x="10903" y="19959"/>
                    <wp:lineTo x="12661" y="18552"/>
                    <wp:lineTo x="20838" y="17936"/>
                    <wp:lineTo x="20750" y="17321"/>
                    <wp:lineTo x="20574" y="17145"/>
                    <wp:lineTo x="21453" y="16442"/>
                    <wp:lineTo x="20310" y="15738"/>
                    <wp:lineTo x="21366" y="14507"/>
                    <wp:lineTo x="21366" y="14332"/>
                    <wp:lineTo x="20398" y="14332"/>
                    <wp:lineTo x="20486" y="13101"/>
                    <wp:lineTo x="20486" y="12925"/>
                    <wp:lineTo x="21366" y="12573"/>
                    <wp:lineTo x="21366" y="12309"/>
                    <wp:lineTo x="20486" y="11518"/>
                    <wp:lineTo x="21366" y="10287"/>
                    <wp:lineTo x="20486" y="10111"/>
                    <wp:lineTo x="20486" y="8704"/>
                    <wp:lineTo x="21366" y="8441"/>
                    <wp:lineTo x="21366" y="8177"/>
                    <wp:lineTo x="20486" y="7297"/>
                    <wp:lineTo x="21366" y="6243"/>
                    <wp:lineTo x="21366" y="6067"/>
                    <wp:lineTo x="20486" y="5891"/>
                    <wp:lineTo x="20486" y="4484"/>
                    <wp:lineTo x="21366" y="4220"/>
                    <wp:lineTo x="21366" y="4044"/>
                    <wp:lineTo x="20486" y="3077"/>
                    <wp:lineTo x="21366" y="2110"/>
                    <wp:lineTo x="21366" y="1933"/>
                    <wp:lineTo x="20486" y="1670"/>
                    <wp:lineTo x="20310" y="88"/>
                    <wp:lineTo x="3077" y="88"/>
                  </wp:wrapPolygon>
                </wp:wrapTight>
                <wp:docPr id="11"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pic:cNvPicPr>
                        <pic:nvPr/>
                      </pic:nvPicPr>
                      <pic:blipFill>
                        <a:blip r:embed="rId34"/>
                        <a:stretch/>
                      </pic:blipFill>
                      <pic:spPr bwMode="auto">
                        <a:xfrm>
                          <a:off x="0" y="0"/>
                          <a:ext cx="4680000" cy="468000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position:absolute;z-index:-251719680;o:allowoverlap:true;o:allowincell:true;mso-position-horizontal-relative:margin;mso-position-horizontal:center;mso-position-vertical-relative:text;margin-top:0.67pt;mso-position-vertical:absolute;width:368.50pt;height:368.50pt;mso-wrap-distance-left:9.00pt;mso-wrap-distance-top:0.00pt;mso-wrap-distance-right:9.00pt;mso-wrap-distance-bottom:0.00pt;z-index:1;" wrapcoords="14245 407 14245 7731 9769 8949 9769 9361 14245 14245 5699 18319 5699 20352 14245 20759 7731 23611 1222 26866 407 33782 407 55361 10176 59838 14245 59838 14245 66352 9769 66352 9769 66759 14245 72861 4472 75713 5292 79375 20759 80190 20759 83037 50069 85889 50069 92403 30528 92810 28903 93218 28903 96472 48440 96472 79375 95657 79375 92810 50477 92403 58616 85889 96472 83037 96065 80190 95250 79375 99319 76120 94028 72861 98917 67162 98917 66352 94435 66352 94843 60653 94843 59838 98917 58208 98917 56986 94843 53324 98917 47625 94843 46810 94843 40296 98917 39079 98917 37856 94843 33782 98917 28903 98917 28088 94843 27273 94843 20759 98917 19537 98917 18722 94843 14245 98917 9769 98917 8949 94843 7731 94028 407 14245 407" stroked="f">
                <w10:wrap type="tight"/>
                <v:imagedata r:id="rId34" o:title=""/>
                <o:lock v:ext="edit" rotation="t"/>
              </v:shape>
            </w:pict>
          </mc:Fallback>
        </mc:AlternateContent>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w:r/>
    </w:p>
    <w:p>
      <w:pPr>
        <w:pBdr/>
        <w:spacing w:after="240" w:line="360" w:lineRule="auto"/>
        <w:ind/>
        <w:jc w:val="both"/>
        <w:rPr/>
      </w:pPr>
      <w:r>
        <mc:AlternateContent>
          <mc:Choice Requires="wpg">
            <w:drawing>
              <wp:anchor xmlns:wp="http://schemas.openxmlformats.org/drawingml/2006/wordprocessingDrawing" xmlns:wp14="http://schemas.microsoft.com/office/word/2010/wordprocessingDrawing" distT="0" distB="0" distL="114300" distR="114300" simplePos="0" relativeHeight="251713536" behindDoc="1" locked="0" layoutInCell="1" allowOverlap="1">
                <wp:simplePos x="0" y="0"/>
                <wp:positionH relativeFrom="margin">
                  <wp:align>right</wp:align>
                </wp:positionH>
                <wp:positionV relativeFrom="paragraph">
                  <wp:posOffset>572135</wp:posOffset>
                </wp:positionV>
                <wp:extent cx="5578475" cy="549910"/>
                <wp:effectExtent l="0" t="0" r="3175" b="2540"/>
                <wp:wrapTight wrapText="bothSides">
                  <wp:wrapPolygon edited="1">
                    <wp:start x="0" y="0"/>
                    <wp:lineTo x="0" y="20952"/>
                    <wp:lineTo x="21539" y="20952"/>
                    <wp:lineTo x="21539" y="0"/>
                    <wp:lineTo x="0" y="0"/>
                  </wp:wrapPolygon>
                </wp:wrapTight>
                <wp:docPr id="12" name="Textfeld 24"/>
                <wp:cNvGraphicFramePr/>
                <a:graphic xmlns:a="http://schemas.openxmlformats.org/drawingml/2006/main">
                  <a:graphicData uri="http://schemas.microsoft.com/office/word/2010/wordprocessingShape">
                    <wps:wsp>
                      <wps:cNvPr id="0" name=""/>
                      <wps:cNvSpPr txBox="1"/>
                      <wps:spPr bwMode="auto">
                        <a:xfrm>
                          <a:off x="0" y="0"/>
                          <a:ext cx="5578475" cy="549910"/>
                        </a:xfrm>
                        <a:prstGeom prst="rect">
                          <a:avLst/>
                        </a:prstGeom>
                        <a:solidFill>
                          <a:prstClr val="white"/>
                        </a:solidFill>
                        <a:ln>
                          <a:noFill/>
                        </a:ln>
                      </wps:spPr>
                      <wps:txbx>
                        <w:txbxContent>
                          <w:p>
                            <w:pPr>
                              <w:pStyle w:val="1234"/>
                              <w:pBdr/>
                              <w:spacing/>
                              <w:ind/>
                              <w:jc w:val="both"/>
                              <w:rPr>
                                <w:sz w:val="24"/>
                                <w:szCs w:val="24"/>
                              </w:rPr>
                            </w:pPr>
                            <w:r/>
                            <w:bookmarkStart w:id="283" w:name="_Ref86595704"/>
                            <w:r/>
                            <w:bookmarkStart w:id="284" w:name="_Toc86921742"/>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6</w:t>
                            </w:r>
                            <w:r>
                              <w:rPr>
                                <w:b/>
                                <w:bCs/>
                                <w:i w:val="0"/>
                                <w:iCs w:val="0"/>
                                <w:color w:val="auto"/>
                              </w:rPr>
                              <w:fldChar w:fldCharType="end"/>
                            </w:r>
                            <w:bookmarkEnd w:id="283"/>
                            <w:r>
                              <w:rPr>
                                <w:b/>
                                <w:bCs/>
                                <w:i w:val="0"/>
                                <w:iCs w:val="0"/>
                                <w:color w:val="auto"/>
                              </w:rPr>
                              <w:t xml:space="preserve">:</w:t>
                            </w:r>
                            <w:r>
                              <w:rPr>
                                <w:i w:val="0"/>
                                <w:iCs w:val="0"/>
                                <w:color w:val="auto"/>
                              </w:rPr>
                              <w:t xml:space="preserve"> Fixed</w:t>
                            </w:r>
                            <w:r>
                              <w:rPr>
                                <w:i w:val="0"/>
                                <w:iCs w:val="0"/>
                                <w:color w:val="auto"/>
                              </w:rPr>
                              <w:t xml:space="preserve">-Effects-Modell für die </w:t>
                            </w:r>
                            <w:r>
                              <w:rPr>
                                <w:i w:val="0"/>
                                <w:iCs w:val="0"/>
                                <w:color w:val="auto"/>
                              </w:rPr>
                              <w:t xml:space="preserve">Männer unter Berücksichtigung der Kontrollvariablen (</w:t>
                            </w:r>
                            <w:r>
                              <w:rPr>
                                <w:i w:val="0"/>
                                <w:iCs w:val="0"/>
                                <w:color w:val="auto"/>
                              </w:rPr>
                              <w:t xml:space="preserve">Kennlernort, </w:t>
                            </w:r>
                            <w:r>
                              <w:rPr>
                                <w:i w:val="0"/>
                                <w:iCs w:val="0"/>
                                <w:color w:val="auto"/>
                              </w:rPr>
                              <w:t xml:space="preserve">Jahr, </w:t>
                            </w:r>
                            <w:r>
                              <w:rPr>
                                <w:i w:val="0"/>
                                <w:iCs w:val="0"/>
                                <w:color w:val="auto"/>
                              </w:rPr>
                              <w:t xml:space="preserve">Wohnort</w:t>
                            </w:r>
                            <w:r>
                              <w:rPr>
                                <w:i w:val="0"/>
                                <w:iCs w:val="0"/>
                                <w:color w:val="auto"/>
                              </w:rPr>
                              <w:t xml:space="preserve">größe, Bildungsniveau und einer Interaktion zwischen Kennlernort und Jahr). </w:t>
                            </w:r>
                            <w:r>
                              <w:rPr>
                                <w:i w:val="0"/>
                                <w:iCs w:val="0"/>
                                <w:color w:val="auto"/>
                              </w:rPr>
                              <w:t xml:space="preserve">Fehlerbereiche werden durch das 95 %-KI angegeben</w:t>
                            </w:r>
                            <w:r>
                              <w:rPr>
                                <w:i w:val="0"/>
                                <w:iCs w:val="0"/>
                                <w:color w:val="auto"/>
                              </w:rPr>
                              <w:t xml:space="preserve">.</w:t>
                            </w:r>
                            <w:r>
                              <w:rPr>
                                <w:i w:val="0"/>
                                <w:iCs w:val="0"/>
                                <w:color w:val="auto"/>
                              </w:rPr>
                              <w:t xml:space="preserve"> (Quelle: pairfam, Welle 2-11)</w:t>
                            </w:r>
                            <w:bookmarkEnd w:id="284"/>
                            <w:r/>
                            <w:r>
                              <w:rPr>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202" type="#_x0000_t202" style="position:absolute;z-index:-251713536;o:allowoverlap:true;o:allowincell:true;mso-position-horizontal-relative:margin;mso-position-horizontal:right;mso-position-vertical-relative:text;margin-top:45.05pt;mso-position-vertical:absolute;width:439.25pt;height:43.30pt;mso-wrap-distance-left:9.00pt;mso-wrap-distance-top:0.00pt;mso-wrap-distance-right:9.00pt;mso-wrap-distance-bottom:0.00pt;v-text-anchor:top;visibility:visible;" wrapcoords="0 0 0 97000 99718 97000 99718 0 0 0" fillcolor="#FFFFFF" stroked="f">
                <w10:wrap type="tight"/>
                <v:textbox inset="0,0,0,0">
                  <w:txbxContent>
                    <w:p>
                      <w:pPr>
                        <w:pStyle w:val="1234"/>
                        <w:pBdr/>
                        <w:spacing/>
                        <w:ind/>
                        <w:jc w:val="both"/>
                        <w:rPr>
                          <w:sz w:val="24"/>
                          <w:szCs w:val="24"/>
                        </w:rPr>
                      </w:pPr>
                      <w:r/>
                      <w:bookmarkStart w:id="283" w:name="_Ref86595704"/>
                      <w:r/>
                      <w:bookmarkStart w:id="284" w:name="_Toc86921742"/>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6</w:t>
                      </w:r>
                      <w:r>
                        <w:rPr>
                          <w:b/>
                          <w:bCs/>
                          <w:i w:val="0"/>
                          <w:iCs w:val="0"/>
                          <w:color w:val="auto"/>
                        </w:rPr>
                        <w:fldChar w:fldCharType="end"/>
                      </w:r>
                      <w:bookmarkEnd w:id="283"/>
                      <w:r>
                        <w:rPr>
                          <w:b/>
                          <w:bCs/>
                          <w:i w:val="0"/>
                          <w:iCs w:val="0"/>
                          <w:color w:val="auto"/>
                        </w:rPr>
                        <w:t xml:space="preserve">:</w:t>
                      </w:r>
                      <w:r>
                        <w:rPr>
                          <w:i w:val="0"/>
                          <w:iCs w:val="0"/>
                          <w:color w:val="auto"/>
                        </w:rPr>
                        <w:t xml:space="preserve"> Fixed</w:t>
                      </w:r>
                      <w:r>
                        <w:rPr>
                          <w:i w:val="0"/>
                          <w:iCs w:val="0"/>
                          <w:color w:val="auto"/>
                        </w:rPr>
                        <w:t xml:space="preserve">-Effects-Modell für die </w:t>
                      </w:r>
                      <w:r>
                        <w:rPr>
                          <w:i w:val="0"/>
                          <w:iCs w:val="0"/>
                          <w:color w:val="auto"/>
                        </w:rPr>
                        <w:t xml:space="preserve">Männer unter Berücksichtigung der Kontrollvariablen (</w:t>
                      </w:r>
                      <w:r>
                        <w:rPr>
                          <w:i w:val="0"/>
                          <w:iCs w:val="0"/>
                          <w:color w:val="auto"/>
                        </w:rPr>
                        <w:t xml:space="preserve">Kennlernort, </w:t>
                      </w:r>
                      <w:r>
                        <w:rPr>
                          <w:i w:val="0"/>
                          <w:iCs w:val="0"/>
                          <w:color w:val="auto"/>
                        </w:rPr>
                        <w:t xml:space="preserve">Jahr, </w:t>
                      </w:r>
                      <w:r>
                        <w:rPr>
                          <w:i w:val="0"/>
                          <w:iCs w:val="0"/>
                          <w:color w:val="auto"/>
                        </w:rPr>
                        <w:t xml:space="preserve">Wohnort</w:t>
                      </w:r>
                      <w:r>
                        <w:rPr>
                          <w:i w:val="0"/>
                          <w:iCs w:val="0"/>
                          <w:color w:val="auto"/>
                        </w:rPr>
                        <w:t xml:space="preserve">größe, Bildungsniveau und einer Interaktion zwischen Kennlernort und Jahr). </w:t>
                      </w:r>
                      <w:r>
                        <w:rPr>
                          <w:i w:val="0"/>
                          <w:iCs w:val="0"/>
                          <w:color w:val="auto"/>
                        </w:rPr>
                        <w:t xml:space="preserve">Fehlerbereiche werden durch das 95 %-KI angegeben</w:t>
                      </w:r>
                      <w:r>
                        <w:rPr>
                          <w:i w:val="0"/>
                          <w:iCs w:val="0"/>
                          <w:color w:val="auto"/>
                        </w:rPr>
                        <w:t xml:space="preserve">.</w:t>
                      </w:r>
                      <w:r>
                        <w:rPr>
                          <w:i w:val="0"/>
                          <w:iCs w:val="0"/>
                          <w:color w:val="auto"/>
                        </w:rPr>
                        <w:t xml:space="preserve"> (Quelle: pairfam, Welle 2-11)</w:t>
                      </w:r>
                      <w:bookmarkEnd w:id="284"/>
                      <w:r/>
                      <w:r>
                        <w:rPr>
                          <w:sz w:val="24"/>
                          <w:szCs w:val="24"/>
                        </w:rPr>
                      </w:r>
                    </w:p>
                  </w:txbxContent>
                </v:textbox>
              </v:shape>
            </w:pict>
          </mc:Fallback>
        </mc:AlternateContent>
      </w:r>
      <w:r/>
    </w:p>
    <w:p>
      <w:pPr>
        <w:pBdr/>
        <w:spacing w:after="240" w:line="360" w:lineRule="auto"/>
        <w:ind/>
        <w:jc w:val="both"/>
        <w:rPr/>
      </w:pPr>
      <w:r/>
      <w:r/>
    </w:p>
    <w:p>
      <w:pPr>
        <w:pStyle w:val="1092"/>
        <w:numPr>
          <w:ilvl w:val="0"/>
          <w:numId w:val="20"/>
        </w:numPr>
        <w:pBdr/>
        <w:spacing w:after="120" w:before="360" w:line="360" w:lineRule="auto"/>
        <w:ind w:hanging="425" w:left="425"/>
        <w:jc w:val="both"/>
        <w:rPr>
          <w:rFonts w:ascii="Times New Roman" w:hAnsi="Times New Roman" w:cs="Times New Roman"/>
          <w:b/>
          <w:bCs/>
          <w:color w:val="auto"/>
        </w:rPr>
      </w:pPr>
      <w:r/>
      <w:bookmarkStart w:id="287" w:name="_Toc73557663"/>
      <w:r/>
      <w:bookmarkStart w:id="288" w:name="_Toc73568401"/>
      <w:r/>
      <w:bookmarkStart w:id="289" w:name="_Toc85823710"/>
      <w:r/>
      <w:bookmarkStart w:id="290" w:name="_Toc86077573"/>
      <w:r/>
      <w:bookmarkStart w:id="291" w:name="_Toc86090035"/>
      <w:r/>
      <w:bookmarkStart w:id="292" w:name="_Toc86691151"/>
      <w:r/>
      <w:bookmarkStart w:id="293" w:name="_Toc86691193"/>
      <w:r/>
      <w:bookmarkStart w:id="294" w:name="_Toc86918775"/>
      <w:r>
        <w:rPr>
          <w:rFonts w:ascii="Times New Roman" w:hAnsi="Times New Roman" w:cs="Times New Roman"/>
          <w:b/>
          <w:bCs/>
          <w:color w:val="auto"/>
        </w:rPr>
        <w:t xml:space="preserve">Diskussion</w:t>
      </w:r>
      <w:bookmarkEnd w:id="287"/>
      <w:r/>
      <w:bookmarkEnd w:id="288"/>
      <w:r/>
      <w:bookmarkEnd w:id="289"/>
      <w:r/>
      <w:bookmarkEnd w:id="290"/>
      <w:r/>
      <w:bookmarkEnd w:id="291"/>
      <w:r/>
      <w:bookmarkEnd w:id="292"/>
      <w:r/>
      <w:bookmarkEnd w:id="293"/>
      <w:r/>
      <w:bookmarkEnd w:id="294"/>
      <w:r/>
      <w:r>
        <w:rPr>
          <w:rFonts w:ascii="Times New Roman" w:hAnsi="Times New Roman" w:cs="Times New Roman"/>
          <w:b/>
          <w:bCs/>
          <w:color w:val="auto"/>
        </w:rPr>
      </w:r>
    </w:p>
    <w:p>
      <w:pPr>
        <w:pBdr/>
        <w:spacing w:line="360" w:lineRule="auto"/>
        <w:ind/>
        <w:jc w:val="both"/>
        <w:rPr>
          <w:i/>
        </w:rPr>
      </w:pPr>
      <w:r>
        <w:t xml:space="preserve">Der vorliegende Beitrag </w:t>
      </w:r>
      <w:r>
        <w:t xml:space="preserve">hat </w:t>
      </w:r>
      <w:r>
        <w:t xml:space="preserve">die Entwicklung der geografischen Distanzen bei der Partnerwahl </w:t>
      </w:r>
      <w:r>
        <w:t xml:space="preserve">zwischen </w:t>
      </w:r>
      <w:r>
        <w:t xml:space="preserve">den online und offline kennengelernten Partnerschaften</w:t>
      </w:r>
      <w:r>
        <w:t xml:space="preserve"> für den deutschen Raum</w:t>
      </w:r>
      <w:r>
        <w:t xml:space="preserve"> </w:t>
      </w:r>
      <w:r>
        <w:t xml:space="preserve">im Zeitverlauf </w:t>
      </w:r>
      <w:r>
        <w:t xml:space="preserve">untersucht</w:t>
      </w:r>
      <w:r>
        <w:t xml:space="preserve">. </w:t>
      </w:r>
      <w:r>
        <w:t xml:space="preserve">Unter Berücksichtigung der </w:t>
      </w:r>
      <w:r>
        <w:t xml:space="preserve">theoretischen Überlegungen</w:t>
      </w:r>
      <w:r>
        <w:t xml:space="preserve"> und den empirischen Ergebnissen wurden drei Erwartung</w:t>
      </w:r>
      <w:r>
        <w:t xml:space="preserve">en</w:t>
      </w:r>
      <w:r>
        <w:t xml:space="preserve"> </w:t>
      </w:r>
      <w:r>
        <w:t xml:space="preserve">über</w:t>
      </w:r>
      <w:r>
        <w:t xml:space="preserve"> die Entwicklung </w:t>
      </w:r>
      <w:r>
        <w:t xml:space="preserve">der Distanzen </w:t>
      </w:r>
      <w:r>
        <w:t xml:space="preserve">formuliert</w:t>
      </w:r>
      <w:r>
        <w:t xml:space="preserve">, die</w:t>
      </w:r>
      <w:r>
        <w:t xml:space="preserve"> </w:t>
      </w:r>
      <w:r>
        <w:t xml:space="preserve">m</w:t>
      </w:r>
      <w:r>
        <w:t xml:space="preserve">it</w:t>
      </w:r>
      <w:r>
        <w:t xml:space="preserve">h</w:t>
      </w:r>
      <w:r>
        <w:t xml:space="preserve">ilfe</w:t>
      </w:r>
      <w:r>
        <w:t xml:space="preserve"> </w:t>
      </w:r>
      <w:r>
        <w:t xml:space="preserve">des</w:t>
      </w:r>
      <w:r>
        <w:t xml:space="preserve"> </w:t>
      </w:r>
      <w:r>
        <w:t xml:space="preserve">Beziehungs- und Familienpanels </w:t>
      </w:r>
      <w:r>
        <w:rPr>
          <w:i/>
        </w:rPr>
        <w:t xml:space="preserve">pairfam</w:t>
      </w:r>
      <w:r>
        <w:rPr>
          <w:i/>
        </w:rPr>
        <w:t xml:space="preserve">s</w:t>
      </w:r>
      <w:r>
        <w:t xml:space="preserve"> </w:t>
      </w:r>
      <w:r>
        <w:t xml:space="preserve">überprüft</w:t>
      </w:r>
      <w:r>
        <w:t xml:space="preserve"> wurden</w:t>
      </w:r>
      <w:r>
        <w:t xml:space="preserve">.</w:t>
      </w:r>
      <w:r>
        <w:t xml:space="preserve"> Mit den Ergebnissen lassen sich die ersten beiden Erwartungen bestätigen: Zu Beginn des Untersuchungszeitraumes legen online initiierte Paare eine höhere Distanz zu ihrem Partner zurück als offlin</w:t>
      </w:r>
      <w:r>
        <w:t xml:space="preserve">e initiierte Partnerschaften. Im Zeitverlauf nimmt die Distanz bei den online initiierten Partnerschaften ab. Allerdings bestätigt sich die dritte Erwartung nicht: Die durchschnittliche Distanz nimmt für offline initiierte Partnerschaften über die Zeit zu.</w:t>
      </w:r>
      <w:r>
        <w:rPr>
          <w:i/>
        </w:rPr>
      </w:r>
    </w:p>
    <w:p>
      <w:pPr>
        <w:pBdr/>
        <w:spacing w:after="240" w:line="360" w:lineRule="auto"/>
        <w:ind/>
        <w:jc w:val="both"/>
        <w:rPr/>
      </w:pPr>
      <w:r>
        <w:t xml:space="preserve">Für die Ergebnisgenerierung fand</w:t>
      </w:r>
      <w:r>
        <w:t xml:space="preserve"> im ersten Schritt eine deskriptive Annäherung an die</w:t>
      </w:r>
      <w:r>
        <w:t xml:space="preserve"> Entwicklung der</w:t>
      </w:r>
      <w:r>
        <w:t xml:space="preserve"> Distanzen statt. Im zweiten Schritt wurden die Distanzen mit einer gepoolten OLS-Regression vorhergesagt. Dabei zeigten sich </w:t>
      </w:r>
      <w:r>
        <w:t xml:space="preserve">zu Beginn der Untersuchung </w:t>
      </w:r>
      <w:r>
        <w:t xml:space="preserve">signifikante Unterschiede zwischen dem Online- und Offline-Begegnungskontext</w:t>
      </w:r>
      <w:r>
        <w:t xml:space="preserve"> sowohl für die Frauen als auch die Männer</w:t>
      </w:r>
      <w:r>
        <w:t xml:space="preserve">.</w:t>
      </w:r>
      <w:r>
        <w:t xml:space="preserve"> </w:t>
      </w:r>
      <w:r>
        <w:t xml:space="preserve">Zum Ende des Untersuchungszeitraumes wurde festgestellt, dass sowohl Frauen als auch Männer, die ihren Partner in einem Offline-Begegnungskontext kennengelernt haben, </w:t>
      </w:r>
      <w:r>
        <w:t xml:space="preserve">weiter </w:t>
      </w:r>
      <w:r>
        <w:t xml:space="preserve">zum Partner</w:t>
      </w:r>
      <w:r>
        <w:t xml:space="preserve"> fahren</w:t>
      </w:r>
      <w:r>
        <w:t xml:space="preserve">. </w:t>
      </w:r>
      <w:r>
        <w:t xml:space="preserve">Die</w:t>
      </w:r>
      <w:r>
        <w:t xml:space="preserve"> geografischen Distanzen </w:t>
      </w:r>
      <w:r>
        <w:t xml:space="preserve">haben somit </w:t>
      </w:r>
      <w:r>
        <w:t xml:space="preserve">über die Zeit beim Online-Dating abgenommen und </w:t>
      </w:r>
      <w:r>
        <w:t xml:space="preserve">es werden </w:t>
      </w:r>
      <w:r>
        <w:t xml:space="preserve">verstärkt </w:t>
      </w:r>
      <w:r>
        <w:t xml:space="preserve">P</w:t>
      </w:r>
      <w:r>
        <w:t xml:space="preserve">artnerschaften aus nahe gelegenen Orten geschlossen.</w:t>
      </w:r>
      <w:r>
        <w:t xml:space="preserve"> </w:t>
      </w:r>
      <w:r>
        <w:t xml:space="preserve">Die gestiegenen Distanzen beim Offline-Dating wirken sich hingegen negativ auf den Anteil räumlicher Homogamie aus. </w:t>
      </w:r>
      <w:r>
        <w:t xml:space="preserve">Nach Robustheitskontrolle </w:t>
      </w:r>
      <w:r>
        <w:t xml:space="preserve">der Regressionsergebnisse </w:t>
      </w:r>
      <w:r>
        <w:t xml:space="preserve">mit den FE-Modellen </w:t>
      </w:r>
      <w:r>
        <w:t xml:space="preserve">zeigt sich auch </w:t>
      </w:r>
      <w:r>
        <w:t xml:space="preserve">im dritten Schritt </w:t>
      </w:r>
      <w:r>
        <w:t xml:space="preserve">für die intraindividuellen Distanzunterschiede der Frauen, dass diese i</w:t>
      </w:r>
      <w:r>
        <w:t xml:space="preserve">m</w:t>
      </w:r>
      <w:r>
        <w:t xml:space="preserve"> Online-Begegnungskontext über die Zeit gesunken sind. Im Gegensatz dazu zeigen </w:t>
      </w:r>
      <w:r>
        <w:t xml:space="preserve">sowohl </w:t>
      </w:r>
      <w:r>
        <w:t xml:space="preserve">die</w:t>
      </w:r>
      <w:r>
        <w:t xml:space="preserve"> offline als auch</w:t>
      </w:r>
      <w:r>
        <w:t xml:space="preserve"> online initiierten Partnerschaften </w:t>
      </w:r>
      <w:r>
        <w:t xml:space="preserve">eines</w:t>
      </w:r>
      <w:r>
        <w:t xml:space="preserve"> M</w:t>
      </w:r>
      <w:r>
        <w:t xml:space="preserve">a</w:t>
      </w:r>
      <w:r>
        <w:t xml:space="preserve">nne</w:t>
      </w:r>
      <w:r>
        <w:t xml:space="preserve">s</w:t>
      </w:r>
      <w:r>
        <w:t xml:space="preserve"> eine leichte Zunahme der Distanz</w:t>
      </w:r>
      <w:r>
        <w:t xml:space="preserve">en</w:t>
      </w:r>
      <w:r>
        <w:t xml:space="preserve"> über die Zeit.</w:t>
      </w:r>
      <w:r>
        <w:t xml:space="preserve"> Auffällig ist, dass Männer insgesamt im Vergleich zu den weiblichen Partnerschaften eine geringe Distanz zurücklegen. Männer gehen demnach eher </w:t>
      </w:r>
      <w:r>
        <w:t xml:space="preserve">Beziehungen</w:t>
      </w:r>
      <w:r>
        <w:t xml:space="preserve"> </w:t>
      </w:r>
      <w:r>
        <w:t xml:space="preserve">aus</w:t>
      </w:r>
      <w:r>
        <w:t xml:space="preserve"> einem nahe gelegenen Umfeld ein. Frauen </w:t>
      </w:r>
      <w:r>
        <w:t xml:space="preserve">hingegen </w:t>
      </w:r>
      <w:r>
        <w:t xml:space="preserve">schließen auch Partnerschaften in</w:t>
      </w:r>
      <w:r>
        <w:t xml:space="preserve"> </w:t>
      </w:r>
      <w:r>
        <w:t xml:space="preserve">der</w:t>
      </w:r>
      <w:r>
        <w:t xml:space="preserve"> weiteren Umgebung</w:t>
      </w:r>
      <w:r>
        <w:t xml:space="preserve">.</w:t>
      </w:r>
      <w:r>
        <w:t xml:space="preserve"> </w:t>
      </w:r>
      <w:r/>
    </w:p>
    <w:p>
      <w:pPr>
        <w:pBdr/>
        <w:spacing w:after="240" w:line="360" w:lineRule="auto"/>
        <w:ind/>
        <w:jc w:val="both"/>
        <w:rPr/>
      </w:pPr>
      <w:r>
        <w:t xml:space="preserve">Trotz der ähnlichen Ergebnisse nach dem Robustheitstest ist das Fehlen signifikanter Unterschiede auf eine schwache statistische Aussagekraft zurückzuführen. Um genauere </w:t>
      </w:r>
      <w:r>
        <w:t xml:space="preserve">Ergebnisse zu erhalten, wäre eine größere Stichprobe notwendig. Entgegen dieser Limitation leistet die Arbeit</w:t>
      </w:r>
      <w:r>
        <w:t xml:space="preserve"> dennoch</w:t>
      </w:r>
      <w:r>
        <w:t xml:space="preserve"> einen kleinen explorativen Beitrag zur räumlichen Homogamie bei der Partnerwahl. Bisherige Studien haben nur ansatzweise</w:t>
      </w:r>
      <w:r>
        <w:t xml:space="preserve"> die</w:t>
      </w:r>
      <w:r>
        <w:t xml:space="preserve"> Unterschiede zwischen dem Online- und Offline-Begegnungskontext im Längsschnitt herausgearbeitet.</w:t>
      </w:r>
      <w:r>
        <w:t xml:space="preserve"> </w:t>
      </w:r>
      <w:r>
        <w:t xml:space="preserve">Folglich kann für die</w:t>
      </w:r>
      <w:r>
        <w:t xml:space="preserve"> Kontaktgelegenheiten beim Online-Dating mitgenommen werden, dass zu Beginn der Untersuchung weniger </w:t>
      </w:r>
      <w:r>
        <w:t xml:space="preserve">Kontakte </w:t>
      </w:r>
      <w:r>
        <w:t xml:space="preserve">räumlich </w:t>
      </w:r>
      <w:r>
        <w:t xml:space="preserve">einge</w:t>
      </w:r>
      <w:r>
        <w:t xml:space="preserve">schränkt</w:t>
      </w:r>
      <w:r>
        <w:t xml:space="preserve"> </w:t>
      </w:r>
      <w:r>
        <w:t xml:space="preserve">wurden</w:t>
      </w:r>
      <w:r>
        <w:t xml:space="preserve"> und Online-Dating zunächst den Anteil an räumlicher Homogamie verringert hat</w:t>
      </w:r>
      <w:r>
        <w:t xml:space="preserve">.</w:t>
      </w:r>
      <w:r>
        <w:t xml:space="preserve"> </w:t>
      </w:r>
      <w:r>
        <w:t xml:space="preserve">Aus dem Offline-Begegnungskontext resultierte zu dem Zeitpunkt ein höherer Anteil an räumlicher Homogamie. </w:t>
      </w:r>
      <w:r>
        <w:t xml:space="preserve">Im Laufe der Jahre reduzieren sich die Distanzunterschiede zwischen den beiden Kennlernkontexten.</w:t>
      </w:r>
      <w:r>
        <w:t xml:space="preserve"> </w:t>
      </w:r>
      <w:r>
        <w:t xml:space="preserve">Somit scheint der Begegnungskontext </w:t>
      </w:r>
      <w:r>
        <w:t xml:space="preserve">mittlerweile</w:t>
      </w:r>
      <w:r>
        <w:t xml:space="preserve"> nur </w:t>
      </w:r>
      <w:r>
        <w:t xml:space="preserve">noch </w:t>
      </w:r>
      <w:r>
        <w:t xml:space="preserve">einen kleinen </w:t>
      </w:r>
      <w:r>
        <w:t xml:space="preserve">Unterschied</w:t>
      </w:r>
      <w:r>
        <w:t xml:space="preserve"> zum Anteil der räumlichen Homogamie beizutragen.</w:t>
      </w:r>
      <w:r/>
    </w:p>
    <w:p>
      <w:pPr>
        <w:pBdr/>
        <w:spacing w:after="240" w:line="360" w:lineRule="auto"/>
        <w:ind/>
        <w:jc w:val="both"/>
        <w:rPr/>
      </w:pPr>
      <w:r>
        <w:t xml:space="preserve">Es</w:t>
      </w:r>
      <w:r>
        <w:t xml:space="preserve"> </w:t>
      </w:r>
      <w:r>
        <w:t xml:space="preserve">bleibt</w:t>
      </w:r>
      <w:r>
        <w:t xml:space="preserve"> die Frage</w:t>
      </w:r>
      <w:r>
        <w:t xml:space="preserve"> offen</w:t>
      </w:r>
      <w:r>
        <w:t xml:space="preserve">, weshalb die Distanzen </w:t>
      </w:r>
      <w:r>
        <w:t xml:space="preserve">im Online-Kontext </w:t>
      </w:r>
      <w:r>
        <w:t xml:space="preserve">über die Zeit abgenommen haben. </w:t>
      </w:r>
      <w:r>
        <w:t xml:space="preserve">Da die Analyse keine aussagekräftigen erklärenden Faktoren für die Distanzveränderung hervorgebracht hat, wäre es von Bedeutung, </w:t>
      </w:r>
      <w:r>
        <w:t xml:space="preserve">diesem weiter nachzugehen</w:t>
      </w:r>
      <w:r>
        <w:t xml:space="preserve"> und </w:t>
      </w:r>
      <w:r>
        <w:t xml:space="preserve">auch</w:t>
      </w:r>
      <w:r>
        <w:t xml:space="preserve"> kulturelle Faktoren miteinzubeziehen (Haandrikman et al. 2008; Haandrikman 2019). </w:t>
      </w:r>
      <w:r>
        <w:t xml:space="preserve">Auf der </w:t>
      </w:r>
      <w:r>
        <w:t xml:space="preserve">theoretisch</w:t>
      </w:r>
      <w:r>
        <w:t xml:space="preserve">en Seite könn</w:t>
      </w:r>
      <w:r>
        <w:t xml:space="preserve">t</w:t>
      </w:r>
      <w:r>
        <w:t xml:space="preserve">en die höheren Nutzerzahlen </w:t>
      </w:r>
      <w:r>
        <w:t xml:space="preserve">die Veränderung erklären</w:t>
      </w:r>
      <w:r>
        <w:t xml:space="preserve">. Wenn Personen einen größeren Partnerpool vor Ort haben, werden sie eher in einem kleinen Radius ihren Partner suchen, da die Wahrscheinlichkeit für einen potenziellen Partner </w:t>
      </w:r>
      <w:r>
        <w:t xml:space="preserve">in diesem </w:t>
      </w:r>
      <w:r>
        <w:t xml:space="preserve">höher ist. Auf der anderen Seite könnte </w:t>
      </w:r>
      <w:r>
        <w:t xml:space="preserve">sich </w:t>
      </w:r>
      <w:r>
        <w:t xml:space="preserve">auch die</w:t>
      </w:r>
      <w:r>
        <w:t xml:space="preserve"> </w:t>
      </w:r>
      <w:r>
        <w:t xml:space="preserve">populäre Nutzung von Dating-Apps auf die Distanz einwirken</w:t>
      </w:r>
      <w:r>
        <w:t xml:space="preserve"> (</w:t>
      </w:r>
      <w:r>
        <w:t xml:space="preserve">Potarca 2020). Dating-Apps fördern Kontakt</w:t>
      </w:r>
      <w:r>
        <w:t xml:space="preserve">e</w:t>
      </w:r>
      <w:r>
        <w:t xml:space="preserve"> in der unmittelbaren Umgebung. </w:t>
      </w:r>
      <w:r>
        <w:t xml:space="preserve">Für</w:t>
      </w:r>
      <w:r>
        <w:t xml:space="preserve"> zukünftige</w:t>
      </w:r>
      <w:r>
        <w:t xml:space="preserve"> </w:t>
      </w:r>
      <w:r>
        <w:t xml:space="preserve">U</w:t>
      </w:r>
      <w:r>
        <w:t xml:space="preserve">ntersuchungen wäre es demnach interessant</w:t>
      </w:r>
      <w:r>
        <w:t xml:space="preserve">,</w:t>
      </w:r>
      <w:r>
        <w:t xml:space="preserve"> stärker die Unterschiede zwischen den einzelnen Formen des </w:t>
      </w:r>
      <w:r>
        <w:t xml:space="preserve">O</w:t>
      </w:r>
      <w:r>
        <w:t xml:space="preserve">nline-Datings </w:t>
      </w:r>
      <w:r>
        <w:t xml:space="preserve">und deren Auswirkungen auf die räumliche Homogamie </w:t>
      </w:r>
      <w:r>
        <w:t xml:space="preserve">in Fokus zu nehmen.</w:t>
      </w:r>
      <w:bookmarkStart w:id="295" w:name="_Toc73557666"/>
      <w:r/>
      <w:bookmarkStart w:id="296" w:name="_Toc73568404"/>
      <w:r/>
      <w:bookmarkStart w:id="297" w:name="_Toc85823713"/>
      <w:r/>
      <w:bookmarkStart w:id="298" w:name="_Toc86077576"/>
      <w:r/>
      <w:bookmarkStart w:id="299" w:name="_Toc86090038"/>
      <w:r/>
      <w:bookmarkStart w:id="300" w:name="_Toc86691152"/>
      <w:r/>
      <w:bookmarkStart w:id="301" w:name="_Toc86691194"/>
      <w:r>
        <w:t xml:space="preserve"> </w:t>
      </w:r>
      <w:r/>
    </w:p>
    <w:p>
      <w:pPr>
        <w:pBdr/>
        <w:spacing w:after="240" w:line="360" w:lineRule="auto"/>
        <w:ind/>
        <w:jc w:val="both"/>
        <w:rPr/>
      </w:pPr>
      <w:r>
        <w:rPr>
          <w:b/>
          <w:bCs/>
        </w:rPr>
        <w:br w:type="page" w:clear="all"/>
      </w:r>
      <w:r/>
    </w:p>
    <w:p>
      <w:pPr>
        <w:pStyle w:val="1092"/>
        <w:pBdr/>
        <w:spacing w:after="120" w:before="360" w:line="360" w:lineRule="auto"/>
        <w:ind/>
        <w:jc w:val="both"/>
        <w:rPr>
          <w:rFonts w:ascii="Times New Roman" w:hAnsi="Times New Roman" w:cs="Times New Roman"/>
          <w:b/>
          <w:bCs/>
          <w:color w:val="auto"/>
        </w:rPr>
      </w:pPr>
      <w:r/>
      <w:bookmarkStart w:id="302" w:name="_Toc86918776"/>
      <w:r>
        <w:rPr>
          <w:rFonts w:ascii="Times New Roman" w:hAnsi="Times New Roman" w:cs="Times New Roman"/>
          <w:b/>
          <w:bCs/>
          <w:color w:val="auto"/>
        </w:rPr>
        <w:t xml:space="preserve">Literaturverzeichnis</w:t>
      </w:r>
      <w:bookmarkEnd w:id="295"/>
      <w:r/>
      <w:bookmarkEnd w:id="296"/>
      <w:r/>
      <w:bookmarkEnd w:id="297"/>
      <w:r/>
      <w:bookmarkEnd w:id="298"/>
      <w:r/>
      <w:bookmarkEnd w:id="299"/>
      <w:r/>
      <w:bookmarkEnd w:id="300"/>
      <w:r/>
      <w:bookmarkEnd w:id="301"/>
      <w:r/>
      <w:bookmarkEnd w:id="302"/>
      <w:r/>
      <w:r>
        <w:rPr>
          <w:rFonts w:ascii="Times New Roman" w:hAnsi="Times New Roman" w:cs="Times New Roman"/>
          <w:b/>
          <w:bCs/>
          <w:color w:val="auto"/>
        </w:rPr>
      </w:r>
    </w:p>
    <w:sdt>
      <w:sdtPr>
        <w15:appearance w15:val="boundingBox"/>
        <w:id w:val="1971626451"/>
        <w:placeholder>
          <w:docPart w:val="DefaultPlaceholder_-1854013440"/>
        </w:placeholder>
        <w:tag w:val="CitaviBibliography"/>
        <w:rPr/>
      </w:sdtPr>
      <w:sdtContent>
        <w:p>
          <w:pPr>
            <w:pStyle w:val="1115"/>
            <w:pBdr/>
            <w:spacing/>
            <w:ind/>
            <w:rPr/>
          </w:pPr>
          <w:r>
            <w:fldChar w:fldCharType="begin"/>
          </w:r>
          <w:r>
            <w:instrText xml:space="preserve">ADDIN CitaviBibliography</w:instrText>
          </w:r>
          <w:r>
            <w:fldChar w:fldCharType="separate"/>
          </w:r>
          <w:bookmarkStart w:id="303" w:name="_CTVL0014b20e12b923a45f099abb047e3d04683"/>
          <w:r>
            <w:t xml:space="preserve">Abrams, Ray H. (1943). Residential Propinquity as a Factor in Marriage Selection: Fifty Year Trends in Philadelphia. American Sociological Review 8 (3), 288–294. https://doi.org/10.2307/2085082.</w:t>
          </w:r>
          <w:r/>
        </w:p>
        <w:p>
          <w:pPr>
            <w:pStyle w:val="1115"/>
            <w:pBdr/>
            <w:spacing/>
            <w:ind/>
            <w:rPr/>
          </w:pPr>
          <w:r/>
          <w:bookmarkStart w:id="304" w:name="_CTVL001118097d698d84cd79239242263791c6e"/>
          <w:r/>
          <w:bookmarkEnd w:id="303"/>
          <w:r>
            <w:t xml:space="preserve">Backhaus, Klaus/Erichson, Bernd/Plinke, Wulff/Weiber, Rolf (2016). Multivariate Analysemethoden. Eine anwendungsorientierte Einführung. Berlin, Heidelberg, Springer Gabler.</w:t>
          </w:r>
          <w:r/>
        </w:p>
        <w:p>
          <w:pPr>
            <w:pStyle w:val="1115"/>
            <w:pBdr/>
            <w:spacing/>
            <w:ind/>
            <w:rPr/>
          </w:pPr>
          <w:r/>
          <w:bookmarkStart w:id="305" w:name="_CTVL0014e28d8fc6a49490baf1505a6b7d5fb53"/>
          <w:r/>
          <w:bookmarkEnd w:id="304"/>
          <w:r>
            <w:t xml:space="preserve">Bell, J. H. (1957). Residential Propinquity As A Factor In Marriage Selection. The Australian Quarterly 29 (1), 74–77.</w:t>
          </w:r>
          <w:r/>
        </w:p>
        <w:p>
          <w:pPr>
            <w:pStyle w:val="1115"/>
            <w:pBdr/>
            <w:spacing/>
            <w:ind/>
            <w:rPr/>
          </w:pPr>
          <w:r/>
          <w:bookmarkStart w:id="306" w:name="_CTVL001341b5de7d82148d9bdbd1cbcea62b3e8"/>
          <w:r/>
          <w:bookmarkEnd w:id="305"/>
          <w:r>
            <w:t xml:space="preserve">Bhrolchain, Maire Ni (2001). Flexibility in the Marriage Market. Population: An English Selection 13 (2), 9–47. Online verfügbar unter http://www.jstor.org/stable/3030274.</w:t>
          </w:r>
          <w:r/>
        </w:p>
        <w:p>
          <w:pPr>
            <w:pStyle w:val="1115"/>
            <w:pBdr/>
            <w:spacing/>
            <w:ind/>
            <w:rPr/>
          </w:pPr>
          <w:r/>
          <w:bookmarkStart w:id="307" w:name="_CTVL001aabde9abd2d54b67a759f28ef4b4491a"/>
          <w:r/>
          <w:bookmarkEnd w:id="306"/>
          <w:r>
            <w:t xml:space="preserve">Blau, Peter M. (1977a). A Macrosociological Theory of Social Structure. American Journal of Sociology 83 (1), 26–54. https://doi.org/10.1086/226505.</w:t>
          </w:r>
          <w:r/>
        </w:p>
        <w:p>
          <w:pPr>
            <w:pStyle w:val="1115"/>
            <w:pBdr/>
            <w:spacing/>
            <w:ind/>
            <w:rPr/>
          </w:pPr>
          <w:r/>
          <w:bookmarkStart w:id="308" w:name="_CTVL0010f7cfd264d5c4c68aa2e28a92a5dff45"/>
          <w:r/>
          <w:bookmarkEnd w:id="307"/>
          <w:r>
            <w:t xml:space="preserve">Blau, Peter M. (1977b). Inequality and heterogeneity. A primitive theory of social structure. New York, Free Press.</w:t>
          </w:r>
          <w:r/>
        </w:p>
        <w:p>
          <w:pPr>
            <w:pStyle w:val="1115"/>
            <w:pBdr/>
            <w:spacing/>
            <w:ind/>
            <w:rPr/>
          </w:pPr>
          <w:r/>
          <w:bookmarkStart w:id="309" w:name="_CTVL001b95907ce111e41659bb77626f546d617"/>
          <w:r/>
          <w:bookmarkEnd w:id="308"/>
          <w:r>
            <w:t xml:space="preserve">Blau, Peter M./Beeker, Carolyn/Fitzpatrick, Kevin M. (1984). Intersecting Social Affiliations and Intermarriage. Social Forces 62 (3), 585–606. https://doi.org/10.2307/2578701.</w:t>
          </w:r>
          <w:r/>
        </w:p>
        <w:p>
          <w:pPr>
            <w:pStyle w:val="1115"/>
            <w:pBdr/>
            <w:spacing/>
            <w:ind/>
            <w:rPr/>
          </w:pPr>
          <w:r/>
          <w:bookmarkStart w:id="310" w:name="_CTVL0017947e457ba9744b2bca0c850cfd065b8"/>
          <w:r/>
          <w:bookmarkEnd w:id="309"/>
          <w:r>
            <w:t xml:space="preserve">Blau, Peter M./Blum, Terry C./Schwartz, Joseph E. (1982). Heterogeneity and Intermarriage. American Sociological Review 47 (1), 45–62. https://doi.org/10.2307/2095041.</w:t>
          </w:r>
          <w:r/>
        </w:p>
        <w:p>
          <w:pPr>
            <w:pStyle w:val="1115"/>
            <w:pBdr/>
            <w:spacing/>
            <w:ind/>
            <w:rPr/>
          </w:pPr>
          <w:r/>
          <w:bookmarkStart w:id="311" w:name="_CTVL001e171423866c14a3bb412a2ee1f3569c5"/>
          <w:r/>
          <w:bookmarkEnd w:id="310"/>
          <w:r>
            <w:t xml:space="preserve">Blau, Peter M./Schwartz, Joseph E. (1984). Crosscutting Social Circles: Testing a Macrostructural Theory of Intergroup Relations. New York, Academic Press.</w:t>
          </w:r>
          <w:r/>
        </w:p>
        <w:p>
          <w:pPr>
            <w:pStyle w:val="1115"/>
            <w:pBdr/>
            <w:spacing/>
            <w:ind/>
            <w:rPr/>
          </w:pPr>
          <w:r/>
          <w:bookmarkStart w:id="312" w:name="_CTVL001eced3a62766f4f4bb245a1e38f7e3e8b"/>
          <w:r/>
          <w:bookmarkEnd w:id="311"/>
          <w:r>
            <w:t xml:space="preserve">Blau, Peter Michael (1994). Structural contexts of opportunities. Chicago, Chicago Press.</w:t>
          </w:r>
          <w:r/>
        </w:p>
        <w:p>
          <w:pPr>
            <w:pStyle w:val="1115"/>
            <w:pBdr/>
            <w:spacing/>
            <w:ind/>
            <w:rPr/>
          </w:pPr>
          <w:r/>
          <w:bookmarkStart w:id="313" w:name="_CTVL001d95d22ef6fa04fe7809a56e80c4599c7"/>
          <w:r/>
          <w:bookmarkEnd w:id="312"/>
          <w:r>
            <w:t xml:space="preserve">Blossfeld, Hans-Peter/Timm, Andreas (1997). Das Bildungssystem als Heiratsmarkt: eine Längsschnittanalyse der Wahl von Heiratspartnern im Lebenslauf. (Arbeitspapier / Sfb 186, 43). Bremen: Universität Bremen. (abgerufen am 29.04.2021).</w:t>
          </w:r>
          <w:r/>
        </w:p>
        <w:p>
          <w:pPr>
            <w:pStyle w:val="1115"/>
            <w:pBdr/>
            <w:spacing/>
            <w:ind/>
            <w:rPr/>
          </w:pPr>
          <w:r/>
          <w:bookmarkStart w:id="314" w:name="_CTVL001fc14cab435a3426ebc6c82516259675a"/>
          <w:r/>
          <w:bookmarkEnd w:id="313"/>
          <w:r>
            <w:t xml:space="preserve">Bossard, James H. S. (1932). Residential Propinquity as a Factor in Marriage Selection. American Journal of Sociology 38 (2), 219–224. https://doi.org/10.1086/216031.</w:t>
          </w:r>
          <w:r/>
        </w:p>
        <w:p>
          <w:pPr>
            <w:pStyle w:val="1115"/>
            <w:pBdr/>
            <w:spacing/>
            <w:ind/>
            <w:rPr/>
          </w:pPr>
          <w:r/>
          <w:bookmarkStart w:id="315" w:name="_CTVL0012f7684fd6b4c44619d1881e460c5f969"/>
          <w:r/>
          <w:bookmarkEnd w:id="314"/>
          <w:r>
            <w:t xml:space="preserve">Bruch, Elizabeth E./Newman, M. E. J. (2019). Structure of Online Dating Markets in U.S. Cities. Sociological science 6, 219–234. https://doi.org/10.15195/v6.a9.</w:t>
          </w:r>
          <w:r/>
        </w:p>
        <w:p>
          <w:pPr>
            <w:pStyle w:val="1115"/>
            <w:pBdr/>
            <w:spacing/>
            <w:ind/>
            <w:rPr/>
          </w:pPr>
          <w:r/>
          <w:bookmarkStart w:id="316" w:name="_CTVL0013b2d6fda1f8d4d64aff2a47d11583831"/>
          <w:r/>
          <w:bookmarkEnd w:id="315"/>
          <w:r>
            <w:t xml:space="preserve">Brüderl, Josef/Drobnič, Sonja/Hank, Karsten/Neyer, </w:t>
          </w:r>
          <w:r>
            <w:t xml:space="preserve">Franz. J./Walper, Sabine/Alt, Philipp/Bozoyan, Christiane/Finn, Christine/Frister, Renate/Garrett, Madison/Gonzalez Avilés, Tita/Greischel, Henriette/Gröpler, Nicolai/Hajek, Kristin/Herzig, Michel/Huyer-May, Bernadette/Lenke, Rüdiger/Minkus, Lara/Peter, Ti</w:t>
          </w:r>
          <w:r>
            <w:t xml:space="preserve">mo/Reim, Julia/Schmiedeberg, Claudia/Schütze, Philipp/Schumann, Nina/Thönnissen, Carolin/Wetzel, Martin/Wilhelm, Barbara (2020). Beziehungs- und Familienpanel (pairfam). Cologne. ZA5678 Data file Version 11.0.0, https://doi.org/10.4232/pairfam.5678.11.0.0.</w:t>
          </w:r>
          <w:r/>
        </w:p>
        <w:p>
          <w:pPr>
            <w:pStyle w:val="1115"/>
            <w:pBdr/>
            <w:spacing/>
            <w:ind/>
            <w:rPr/>
          </w:pPr>
          <w:r/>
          <w:bookmarkStart w:id="317" w:name="_CTVL001a0d1db49d5fc497d886dd88bd10ee1f7"/>
          <w:r/>
          <w:bookmarkEnd w:id="316"/>
          <w:r>
            <w:t xml:space="preserve">Brüderl, Josef/Ludwig, Volker (2014). Fixed-Effects Panel Regression. In: Henning Best/Christof Wolf (Hg.). The SAGE Handbook of Regression Analysis and Causal Inference. London, SAGE Publications, 327–358.</w:t>
          </w:r>
          <w:r/>
        </w:p>
        <w:p>
          <w:pPr>
            <w:pStyle w:val="1115"/>
            <w:pBdr/>
            <w:spacing/>
            <w:ind/>
            <w:rPr/>
          </w:pPr>
          <w:r/>
          <w:bookmarkStart w:id="318" w:name="_CTVL0016b1d5647b9e746339362ec0da9f7fa68"/>
          <w:r/>
          <w:bookmarkEnd w:id="317"/>
          <w:r>
            <w:t xml:space="preserve">Brüder</w:t>
          </w:r>
          <w:r>
            <w:t xml:space="preserve">l, Josef/Schmiedeberg, Claudia/Castiglioni, Laura/Arránz Becker, Oliver/Buhr, Petra/Fuß, Daniel/Ludwig, Volker/Schröder, Jette/Schumann, Nina (2021). The German Family Panel: Study Design and Cumulated Field Report (Waves 1 to 12). Technical Papers Nr. 01.</w:t>
          </w:r>
          <w:r/>
        </w:p>
        <w:p>
          <w:pPr>
            <w:pStyle w:val="1115"/>
            <w:pBdr/>
            <w:spacing/>
            <w:ind/>
            <w:rPr/>
          </w:pPr>
          <w:r/>
          <w:bookmarkStart w:id="319" w:name="_CTVL0014b88266e529644538f27dd8fb771d142"/>
          <w:r/>
          <w:bookmarkEnd w:id="318"/>
          <w:r>
            <w:t xml:space="preserve">Cacioppo, John T./Cacioppo, Stephanie/Gonzaga, Gian C./Ogburn, Elizabeth L./Van</w:t>
          </w:r>
          <w:r>
            <w:t xml:space="preserve">derWeele, Tyler J. (2013). Marital satisfaction and break-ups differ across on-line and off-line meeting venues. Proceedings of the National Academy of Sciences of the United States of America 110 (25), 10135–10140. https://doi.org/10.1073/pnas.1222447110.</w:t>
          </w:r>
          <w:r/>
        </w:p>
        <w:p>
          <w:pPr>
            <w:pStyle w:val="1115"/>
            <w:pBdr/>
            <w:spacing/>
            <w:ind/>
            <w:rPr/>
          </w:pPr>
          <w:r/>
          <w:bookmarkStart w:id="320" w:name="_CTVL0014f89a27b43994b79bab66742394dfa53"/>
          <w:r/>
          <w:bookmarkEnd w:id="319"/>
          <w:r>
            <w:t xml:space="preserve">Cairncross, Frances (1997). The death of distance. How the communications revolution will change our lives. London, Orion Business.</w:t>
          </w:r>
          <w:r/>
        </w:p>
        <w:p>
          <w:pPr>
            <w:pStyle w:val="1115"/>
            <w:pBdr/>
            <w:spacing/>
            <w:ind/>
            <w:rPr/>
          </w:pPr>
          <w:r/>
          <w:bookmarkStart w:id="321" w:name="_CTVL00173c73dbe0da44a94a89a5cb8f8b6fc65"/>
          <w:r/>
          <w:bookmarkEnd w:id="320"/>
          <w:r>
            <w:t xml:space="preserve">Catton, William R./Smircich, William R. (1964). A comparison of mathematical models for the effect of residential propinquity on mate selection. American Sociological Review 29 (4), 522–529.</w:t>
          </w:r>
          <w:r/>
        </w:p>
        <w:p>
          <w:pPr>
            <w:pStyle w:val="1115"/>
            <w:pBdr/>
            <w:spacing/>
            <w:ind/>
            <w:rPr/>
          </w:pPr>
          <w:r/>
          <w:bookmarkStart w:id="322" w:name="_CTVL001c5b9f88b6387499a82a9af7d53279dd9"/>
          <w:r/>
          <w:bookmarkEnd w:id="321"/>
          <w:r>
            <w:t xml:space="preserve">Clarke, Alfred C. (1952). An Examination of the Operation of Residential Propinquity as a Factor in Mate Selection. American Sociological Review 17 (1), 17–22. https://doi.org/10.2307/2088355.</w:t>
          </w:r>
          <w:r/>
        </w:p>
        <w:p>
          <w:pPr>
            <w:pStyle w:val="1115"/>
            <w:pBdr/>
            <w:spacing/>
            <w:ind/>
            <w:rPr/>
          </w:pPr>
          <w:r/>
          <w:bookmarkStart w:id="323" w:name="_CTVL001db29e87ea72d4a6fb9af4345cc06796f"/>
          <w:r/>
          <w:bookmarkEnd w:id="322"/>
          <w:r>
            <w:t xml:space="preserve">Clegg, E. J./Ringrose, T. J./Cross, J. F. (1998). Some factors affecting marital distances in the outer hebrides. Journal of Biosocial Science 30 (1), 43–62. https://doi.org/10.1017/S0021932098000431.</w:t>
          </w:r>
          <w:r/>
        </w:p>
        <w:p>
          <w:pPr>
            <w:pStyle w:val="1115"/>
            <w:pBdr/>
            <w:spacing/>
            <w:ind/>
            <w:rPr/>
          </w:pPr>
          <w:r/>
          <w:bookmarkStart w:id="324" w:name="_CTVL00123536abf72fa4b8b958db9bd39bf3bec"/>
          <w:r/>
          <w:bookmarkEnd w:id="323"/>
          <w:r>
            <w:t xml:space="preserve">Coleman, D. A./Haskey, J. C. (1986). Marital Distance and Its Geographical Orientation in England and Wales, 1979. Transactions of the Institute of British Geographers 11 (3), 337–355. https://doi.org/10.2307/621794.</w:t>
          </w:r>
          <w:r/>
        </w:p>
        <w:p>
          <w:pPr>
            <w:pStyle w:val="1115"/>
            <w:pBdr/>
            <w:spacing/>
            <w:ind/>
            <w:rPr/>
          </w:pPr>
          <w:r/>
          <w:bookmarkStart w:id="325" w:name="_CTVL001b38ee2133da04ce6844076d842bce193"/>
          <w:r/>
          <w:bookmarkEnd w:id="324"/>
          <w:r>
            <w:t xml:space="preserve">Davie, Maurice R./Reeves, Ruby Jo (1939). Propinquity of Residence Before Marriage. American Journal of Sociology 44 (4), 510–517. https://doi.org/10.1086/218062.</w:t>
          </w:r>
          <w:r/>
        </w:p>
        <w:p>
          <w:pPr>
            <w:pStyle w:val="1115"/>
            <w:pBdr/>
            <w:spacing/>
            <w:ind/>
            <w:rPr/>
          </w:pPr>
          <w:r/>
          <w:bookmarkStart w:id="326" w:name="_CTVL001f172b03add514ff88d6c7d228feaa3b8"/>
          <w:r/>
          <w:bookmarkEnd w:id="325"/>
          <w:r>
            <w:t xml:space="preserve">Diaz-Bone, Rainer (2019). Statistik für Soziologen. 5. Aufl. München/Tübingen, UVK Verlag.</w:t>
          </w:r>
          <w:r/>
        </w:p>
        <w:p>
          <w:pPr>
            <w:pStyle w:val="1115"/>
            <w:pBdr/>
            <w:spacing/>
            <w:ind/>
            <w:rPr/>
          </w:pPr>
          <w:r/>
          <w:bookmarkStart w:id="327" w:name="_CTVL0016c57c01b90b84302bb564d2f1aa4c7fc"/>
          <w:r/>
          <w:bookmarkEnd w:id="326"/>
          <w:r>
            <w:t xml:space="preserve">Dutton, William H./Helsper, Ellen J./Whitty, Monica T.</w:t>
          </w:r>
          <w:r>
            <w:t xml:space="preserve">/Li, Nai/Buckwalter, J. Galen/Lee, Erina (2009). The Role of the Internet in Reconfiguring Marriages: A Cross-national Study. Interpersona: An International Journal on Personal Relationships 3 (Supplement 2), 3–18. https://doi.org/10.5964/ijpr.v3isupp2.73.</w:t>
          </w:r>
          <w:r/>
        </w:p>
        <w:p>
          <w:pPr>
            <w:pStyle w:val="1115"/>
            <w:pBdr/>
            <w:spacing/>
            <w:ind/>
            <w:rPr/>
          </w:pPr>
          <w:r/>
          <w:bookmarkStart w:id="328" w:name="_CTVL0012553b18704d742f9b88b4bfb9ef4e514"/>
          <w:r/>
          <w:bookmarkEnd w:id="327"/>
          <w:r>
            <w:t xml:space="preserve">Eckhard, Jan/Stauder, Johannes (2019). Partner market opportunities and union formation over the life course - A comparison of different measures. Population, Space and Place 25 (4). https://doi.org/10.1002/psp.2178.</w:t>
          </w:r>
          <w:r/>
        </w:p>
        <w:p>
          <w:pPr>
            <w:pStyle w:val="1115"/>
            <w:pBdr/>
            <w:spacing/>
            <w:ind/>
            <w:rPr/>
          </w:pPr>
          <w:r/>
          <w:bookmarkStart w:id="329" w:name="_CTVL001079e51e88570462ebabcf90c413bdef4"/>
          <w:r/>
          <w:bookmarkEnd w:id="328"/>
          <w:r>
            <w:t xml:space="preserve">Ellsworth, John S. (1948). The Relationship of Population Density to Residential Propinquity as a Factor in Marriage Selection. American Sociological Review 13 (4), 444–448. https://doi.org/10.2307/2087238.</w:t>
          </w:r>
          <w:r/>
        </w:p>
        <w:p>
          <w:pPr>
            <w:pStyle w:val="1115"/>
            <w:pBdr/>
            <w:spacing/>
            <w:ind/>
            <w:rPr/>
          </w:pPr>
          <w:r/>
          <w:bookmarkStart w:id="330" w:name="_CTVL001107d8830c20849cea85ec668e3c2471c"/>
          <w:r/>
          <w:bookmarkEnd w:id="329"/>
          <w:r>
            <w:t xml:space="preserve">Feld, Scott L. (1981). The Focused Organization of Social Ties. American Journal of Sociology 86 (5), 1015–1035. https://doi.org/10.1086/227352.</w:t>
          </w:r>
          <w:r/>
        </w:p>
        <w:p>
          <w:pPr>
            <w:pStyle w:val="1115"/>
            <w:pBdr/>
            <w:spacing/>
            <w:ind/>
            <w:rPr/>
          </w:pPr>
          <w:r/>
          <w:bookmarkStart w:id="331" w:name="_CTVL0010443ec45dbd04780bea1e21741705e6e"/>
          <w:r/>
          <w:bookmarkEnd w:id="330"/>
          <w:r>
            <w:t xml:space="preserve">Finkel, Eli J./Eastwick, Paul W./Karney, Benjamin R./Reis, Harry T.</w:t>
          </w:r>
          <w:r>
            <w:t xml:space="preserve">/Sprecher, Susan (2012). Online Dating: A Critical Analysis From the Perspective of Psychological Science. Psychological science in the public interest: a journal of the American Psychological Society 13 (1), 3–66. https://doi.org/10.1177/1529100612436522.</w:t>
          </w:r>
          <w:r/>
        </w:p>
        <w:p>
          <w:pPr>
            <w:pStyle w:val="1115"/>
            <w:pBdr/>
            <w:spacing/>
            <w:ind/>
            <w:rPr/>
          </w:pPr>
          <w:r/>
          <w:bookmarkStart w:id="332" w:name="_CTVL001f7a5bae56efe49dda6d1f0b001d0268e"/>
          <w:r/>
          <w:bookmarkEnd w:id="331"/>
          <w:r>
            <w:t xml:space="preserve">Giesselmann, Marco/Windzio, Michael (2012). Regressionsmodelle zur Analyse von Paneldaten. Wiesbaden, VS Verlag für Sozialwissenschaften.</w:t>
          </w:r>
          <w:r/>
        </w:p>
        <w:p>
          <w:pPr>
            <w:pStyle w:val="1115"/>
            <w:pBdr/>
            <w:spacing/>
            <w:ind/>
            <w:rPr/>
          </w:pPr>
          <w:r/>
          <w:bookmarkStart w:id="333" w:name="_CTVL0014d0751161c1249098719c4e0940a4104"/>
          <w:r/>
          <w:bookmarkEnd w:id="332"/>
          <w:r>
            <w:t xml:space="preserve">Haandrikman, Karen (2019). Partner choice in Sweden: How distance still matters. Environment and Planning A: Economy and Space 51 (2), 440–460. https://doi.org/10.1177/0308518X18786726.</w:t>
          </w:r>
          <w:r/>
        </w:p>
        <w:p>
          <w:pPr>
            <w:pStyle w:val="1115"/>
            <w:pBdr/>
            <w:spacing/>
            <w:ind/>
            <w:rPr/>
          </w:pPr>
          <w:r/>
          <w:bookmarkStart w:id="334" w:name="_CTVL001a4d741a9ce9f43edb66d8ddbf9370137"/>
          <w:r/>
          <w:bookmarkEnd w:id="333"/>
          <w:r>
            <w:t xml:space="preserve">Haandrikman, Karen/Harmsen, Carel/van Wissen, Leo J. G./Hutter, Inge (2008). Geography matters: patterns of spatial homogamy in the Netherlands. Population, Space and Place 14 (5), 387–405. https://doi.org/10.1002/psp.487.</w:t>
          </w:r>
          <w:r/>
        </w:p>
        <w:p>
          <w:pPr>
            <w:pStyle w:val="1115"/>
            <w:pBdr/>
            <w:spacing/>
            <w:ind/>
            <w:rPr/>
          </w:pPr>
          <w:r/>
          <w:bookmarkStart w:id="335" w:name="_CTVL001bff7918835b148aeb6b31a5de4762b27"/>
          <w:r/>
          <w:bookmarkEnd w:id="334"/>
          <w:r>
            <w:t xml:space="preserve">Haandrikman, Karen/Hutter, Inge (2012). ‘That's a Different Kind of Person’ - Spatial Connotations and Partner Choice. Population, Space and Place 18 (3), 241–259. https://doi.org/10.1002/psp.661.</w:t>
          </w:r>
          <w:r/>
        </w:p>
        <w:p>
          <w:pPr>
            <w:pStyle w:val="1115"/>
            <w:pBdr/>
            <w:spacing/>
            <w:ind/>
            <w:rPr/>
          </w:pPr>
          <w:r/>
          <w:bookmarkStart w:id="336" w:name="_CTVL0013382d1abebb64f0d81be75a82b46eab2"/>
          <w:r/>
          <w:bookmarkEnd w:id="335"/>
          <w:r>
            <w:t xml:space="preserve">Häring, Armando/Klein, Thomas/Stauder, Johannes/Stoye, Kristian (2014). Der Partnermarkt und die Gelegenheiten des Kennenlernens. Der Partnermarktsurvey. Wiesbaden, Springer VS.</w:t>
          </w:r>
          <w:r/>
        </w:p>
        <w:p>
          <w:pPr>
            <w:pStyle w:val="1115"/>
            <w:pBdr/>
            <w:spacing/>
            <w:ind/>
            <w:rPr/>
          </w:pPr>
          <w:r/>
          <w:bookmarkStart w:id="337" w:name="_CTVL001bd43533123364945a72ca0bb53caa0f9"/>
          <w:r/>
          <w:bookmarkEnd w:id="336"/>
          <w:r>
            <w:t xml:space="preserve">Harris, Daniel (1935). Age and Occupational Factors in the Residential Propinquity of Marriage Partners. The Journal of Social Psychology 6 (2), 257–261. https://doi.org/10.1080/00224545.1935.9921641.</w:t>
          </w:r>
          <w:r/>
        </w:p>
        <w:p>
          <w:pPr>
            <w:pStyle w:val="1115"/>
            <w:pBdr/>
            <w:spacing/>
            <w:ind/>
            <w:rPr/>
          </w:pPr>
          <w:r/>
          <w:bookmarkStart w:id="338" w:name="_CTVL00192171a01ea9a44628fedbcfe68dfcb66"/>
          <w:r/>
          <w:bookmarkEnd w:id="337"/>
          <w:r>
            <w:t xml:space="preserve">Hill, Paul B./Kopp, Johannes (2006). Familiensoziologie. Grundlagen und theoretische Perspektiven. 4. Aufl. Wiesbaden, VS Verlag für Sozialwissenschaften.</w:t>
          </w:r>
          <w:r/>
        </w:p>
        <w:p>
          <w:pPr>
            <w:pStyle w:val="1115"/>
            <w:pBdr/>
            <w:spacing/>
            <w:ind/>
            <w:rPr/>
          </w:pPr>
          <w:r/>
          <w:bookmarkStart w:id="339" w:name="_CTVL001e387f31857004eff90c2413c20a06fce"/>
          <w:r/>
          <w:bookmarkEnd w:id="338"/>
          <w:r>
            <w:t xml:space="preserve">Hobbs, Mitchell/Owen, Stephen/Gerber, Livia (2017). Liquid love? Dating apps, sex, relationships and the digital transformation of intimacy. Journal of Sociology 53 (2), 271–284. https://doi.org/10.1177/1440783316662718.</w:t>
          </w:r>
          <w:r/>
        </w:p>
        <w:p>
          <w:pPr>
            <w:pStyle w:val="1115"/>
            <w:pBdr/>
            <w:spacing/>
            <w:ind/>
            <w:rPr/>
          </w:pPr>
          <w:r/>
          <w:bookmarkStart w:id="340" w:name="_CTVL0019ffc21a2c9eb4c1e81bd5de1ba990fc4"/>
          <w:r/>
          <w:bookmarkEnd w:id="339"/>
          <w:r>
            <w:t xml:space="preserve">Huinink, Johannes/Brüderl, Josef</w:t>
          </w:r>
          <w:r>
            <w:t xml:space="preserve">/Nauck, Bernhard/Walper, Sabine/Castiglioni, Laura/Feldhaus, Michael (2011). Panel Analysis of Intimate Relationships and Family Dynamics (pairfam): Conceptual framework and design. Zeitschrift für Familienforschung - Journal of Family Research 23, 77–101.</w:t>
          </w:r>
          <w:r/>
        </w:p>
        <w:p>
          <w:pPr>
            <w:pStyle w:val="1115"/>
            <w:pBdr/>
            <w:spacing/>
            <w:ind/>
            <w:rPr/>
          </w:pPr>
          <w:r/>
          <w:bookmarkStart w:id="341" w:name="_CTVL001094bdfb0de1545679da83b3e65d4c74a"/>
          <w:r/>
          <w:bookmarkEnd w:id="340"/>
          <w:r>
            <w:t xml:space="preserve">Jonason, Peter K./Nolland, Monique/Tyler, Michael D. (2017). Incorporating geographic distance into mate preference research: Necessities and luxuries, 2.0. Personal Relationships 24 (3), 585–597. https://doi.org/10.1111/pere.12199.</w:t>
          </w:r>
          <w:r/>
        </w:p>
        <w:p>
          <w:pPr>
            <w:pStyle w:val="1115"/>
            <w:pBdr/>
            <w:spacing/>
            <w:ind/>
            <w:rPr/>
          </w:pPr>
          <w:r/>
          <w:bookmarkStart w:id="342" w:name="_CTVL00149f3164ce44a43edb30235e1262e6a23"/>
          <w:r/>
          <w:bookmarkEnd w:id="341"/>
          <w:r>
            <w:t xml:space="preserve">Kalmijn, Matthijs (1991). Shifting Boundaries: Trends in Religious and Educational Homogamy. American Sociological Review 56 (6), 786–800. https://doi.org/10.2307/2096256.</w:t>
          </w:r>
          <w:r/>
        </w:p>
        <w:p>
          <w:pPr>
            <w:pStyle w:val="1115"/>
            <w:pBdr/>
            <w:spacing/>
            <w:ind/>
            <w:rPr/>
          </w:pPr>
          <w:r/>
          <w:bookmarkStart w:id="343" w:name="_CTVL001623e02d041224a35bd42d3a4efac24ae"/>
          <w:r/>
          <w:bookmarkEnd w:id="342"/>
          <w:r>
            <w:t xml:space="preserve">Kalmijn, Matthijs (1994). Assortative mating by cultural and economic occupational status. American Journal of Sociology 100 (2), 422–452. Online verfügbar unter http://www.jstor.org/stable/2782075.</w:t>
          </w:r>
          <w:r/>
        </w:p>
        <w:p>
          <w:pPr>
            <w:pStyle w:val="1115"/>
            <w:pBdr/>
            <w:spacing/>
            <w:ind/>
            <w:rPr/>
          </w:pPr>
          <w:r/>
          <w:bookmarkStart w:id="344" w:name="_CTVL001e0f11708d7844fb5a640f4e3d089f3e9"/>
          <w:r/>
          <w:bookmarkEnd w:id="343"/>
          <w:r>
            <w:t xml:space="preserve">Kalmijn, Matthijs (1998). Intermarriage and Homogamy: Causes, Patterns, Trends. Annual review of sociology 24 (1), 395–421. https://doi.org/10.1146/annurev.soc.24.1.395.</w:t>
          </w:r>
          <w:r/>
        </w:p>
        <w:p>
          <w:pPr>
            <w:pStyle w:val="1115"/>
            <w:pBdr/>
            <w:spacing/>
            <w:ind/>
            <w:rPr/>
          </w:pPr>
          <w:r/>
          <w:bookmarkStart w:id="345" w:name="_CTVL0017348263fc770400c950ea738c9b0cf6d"/>
          <w:r/>
          <w:bookmarkEnd w:id="344"/>
          <w:r>
            <w:t xml:space="preserve">Kalmijn, Matthijs/Flap, Henk (2001). Assortative Meeting and Mating: Unintended Consequences of Organized Settings for Partner Choices. Social Forces 79 (4), 1289–1312. https://doi.org/10.1353/sof.2001.0044.</w:t>
          </w:r>
          <w:r/>
        </w:p>
        <w:p>
          <w:pPr>
            <w:pStyle w:val="1115"/>
            <w:pBdr/>
            <w:spacing/>
            <w:ind/>
            <w:rPr/>
          </w:pPr>
          <w:r/>
          <w:bookmarkStart w:id="346" w:name="_CTVL001cbd689d26a1d4ec68c64f066bf4537a2"/>
          <w:r/>
          <w:bookmarkEnd w:id="345"/>
          <w:r>
            <w:t xml:space="preserve">Klein, Thomas (1996). Der Altersunterschied zwischen Ehepartnern. Ein neues Analysemodell. Zeitschrift für Soziologie 25 (5), 346–370. https://doi.org/10.1515/zfsoz-1996-0502.</w:t>
          </w:r>
          <w:r/>
        </w:p>
        <w:p>
          <w:pPr>
            <w:pStyle w:val="1115"/>
            <w:pBdr/>
            <w:spacing/>
            <w:ind/>
            <w:rPr/>
          </w:pPr>
          <w:r/>
          <w:bookmarkStart w:id="347" w:name="_CTVL0013ebd25163dc04112a43be80633d9cc6b"/>
          <w:r/>
          <w:bookmarkEnd w:id="346"/>
          <w:r>
            <w:t xml:space="preserve">Klein, Thomas (2005). Sozialstrukturanalyse. Eine Einführung. Reinbek, Rowohlt-Taschenbuch-Verlag.</w:t>
          </w:r>
          <w:r/>
        </w:p>
        <w:p>
          <w:pPr>
            <w:pStyle w:val="1115"/>
            <w:pBdr/>
            <w:spacing/>
            <w:ind/>
            <w:rPr/>
          </w:pPr>
          <w:r/>
          <w:bookmarkStart w:id="348" w:name="_CTVL0010a51c0ca15364cc890d88ab4860c9a6d"/>
          <w:r/>
          <w:bookmarkEnd w:id="347"/>
          <w:r>
            <w:t xml:space="preserve">Klein, Thomas (2015). Partnerwahl. In: Paul B. Hill/Johannes Kopp (Hg.). Handbuch Familiensoziologie. Wiesbaden, Springer Fachmedien Wiesbaden, 321–343.</w:t>
          </w:r>
          <w:r/>
        </w:p>
        <w:p>
          <w:pPr>
            <w:pStyle w:val="1115"/>
            <w:pBdr/>
            <w:spacing/>
            <w:ind/>
            <w:rPr/>
          </w:pPr>
          <w:r/>
          <w:bookmarkStart w:id="349" w:name="_CTVL001071ea0af1f1c4759a809d7a51caee3d0"/>
          <w:r/>
          <w:bookmarkEnd w:id="348"/>
          <w:r>
            <w:t xml:space="preserve">Klein, Thomas/Rap</w:t>
          </w:r>
          <w:r>
            <w:t xml:space="preserve">p, Ingmar (2014). Die altersbezogene Partnerwahl im Lebenslauf und ihr Einfluss auf die Beziehungsstabilität. In: Anja Steinbach/Marina Hennig/Oliver Arránz Becker (Hg.). Familie im Fokus der Wissenschaft. Wiesbaden, Springer Fachmedien Wiesbaden, 203–223.</w:t>
          </w:r>
          <w:r/>
        </w:p>
        <w:p>
          <w:pPr>
            <w:pStyle w:val="1115"/>
            <w:pBdr/>
            <w:spacing/>
            <w:ind/>
            <w:rPr/>
          </w:pPr>
          <w:r/>
          <w:bookmarkStart w:id="350" w:name="_CTVL001a0b1a9c562e2437da00d3c2f8b8c14d7"/>
          <w:r/>
          <w:bookmarkEnd w:id="349"/>
          <w:r>
            <w:t xml:space="preserve">Klein, Thomas/Stauder, Johannes (2016). Der Partnermarkt und seine bevölkerungssoziologische Relevanz. In: Yasemin Niephaus/Michaela Kreyenfeld/Reinhold Sackmann (Hg.). Handbuch Bevölkerungssoziologie. Wiesbaden, Springer Fachmedien Wiesbaden, 253–276.</w:t>
          </w:r>
          <w:r/>
        </w:p>
        <w:p>
          <w:pPr>
            <w:pStyle w:val="1115"/>
            <w:pBdr/>
            <w:spacing/>
            <w:ind/>
            <w:rPr/>
          </w:pPr>
          <w:r/>
          <w:bookmarkStart w:id="351" w:name="_CTVL001e606346ba78749de9b970720df92c915"/>
          <w:r/>
          <w:bookmarkEnd w:id="350"/>
          <w:r>
            <w:t xml:space="preserve">Koller, Marvin R. (1948). Residential propinquity of white mates at marriage in relation to age and occupation of males, Columbus, Ohio 1938 and 1946. American Sociological Review 13 (5), 613–616.</w:t>
          </w:r>
          <w:r/>
        </w:p>
        <w:p>
          <w:pPr>
            <w:pStyle w:val="1115"/>
            <w:pBdr/>
            <w:spacing/>
            <w:ind/>
            <w:rPr/>
          </w:pPr>
          <w:r/>
          <w:bookmarkStart w:id="352" w:name="_CTVL001dbcd5f18c3f14d099dd925a6f118463a"/>
          <w:r/>
          <w:bookmarkEnd w:id="351"/>
          <w:r>
            <w:t xml:space="preserve">Lan</w:t>
          </w:r>
          <w:r>
            <w:t xml:space="preserve">gbein, Alexandra/Moucha, Pamela/Wiechers, Henning (o.J.). Der deutsche Online-Dating-Markt 2017-2018. singleboersen-vergleich. Online verfügbar unter https://www.singleboersen-vergleich.de/presse/online-dating-markt-2017-2018.pdf (abgerufen am 10.06.2021).</w:t>
          </w:r>
          <w:r/>
        </w:p>
        <w:p>
          <w:pPr>
            <w:pStyle w:val="1115"/>
            <w:pBdr/>
            <w:spacing/>
            <w:ind/>
            <w:rPr/>
          </w:pPr>
          <w:r/>
          <w:bookmarkStart w:id="353" w:name="_CTVL0011e53ebb2791b4d61a15098dd0e31f7e3"/>
          <w:r/>
          <w:bookmarkEnd w:id="352"/>
          <w:r>
            <w:t xml:space="preserve">Lengerer, Andrea (2001). Wo die Liebe hinfällt: ein Beitrag zur 'Geographie' der Partnerwahl. In: Thomas Klein (Hg.). Partnerwahl und Heiratsmuster. Sozialstrukturelle Voraussetzungen der Liebe. Wiesbaden, Springer Fachmedien, 133–162.</w:t>
          </w:r>
          <w:r/>
        </w:p>
        <w:p>
          <w:pPr>
            <w:pStyle w:val="1115"/>
            <w:pBdr/>
            <w:spacing/>
            <w:ind/>
            <w:rPr/>
          </w:pPr>
          <w:r/>
          <w:bookmarkStart w:id="354" w:name="_CTVL0016d5a463aa6324747aad1b419d7286c73"/>
          <w:r/>
          <w:bookmarkEnd w:id="353"/>
          <w:r>
            <w:t xml:space="preserve">pairfam Group (2020). Codebuch Ankerperson, Welle 1 (2008/2009), Release 11.0.</w:t>
          </w:r>
          <w:r/>
        </w:p>
        <w:p>
          <w:pPr>
            <w:pStyle w:val="1115"/>
            <w:pBdr/>
            <w:spacing/>
            <w:ind/>
            <w:rPr/>
          </w:pPr>
          <w:r/>
          <w:bookmarkStart w:id="355" w:name="_CTVL001043aea12b43645e7978b1ea7cb311ca4"/>
          <w:r/>
          <w:bookmarkEnd w:id="354"/>
          <w:r>
            <w:t xml:space="preserve">Park, Hun M. (2011). Practical guides to panel data modeling: A step by step analysis using Stata. Tutorial working paper, Graduate School of International Relations, International University of Japan.</w:t>
          </w:r>
          <w:r/>
        </w:p>
        <w:p>
          <w:pPr>
            <w:pStyle w:val="1115"/>
            <w:pBdr/>
            <w:spacing/>
            <w:ind/>
            <w:rPr/>
          </w:pPr>
          <w:r/>
          <w:bookmarkStart w:id="356" w:name="_CTVL001ce710c75b7ea4119b6db9c539f3c5e5f"/>
          <w:r/>
          <w:bookmarkEnd w:id="355"/>
          <w:r>
            <w:t xml:space="preserve">Potarca, Gina (2017). Does the internet affect assortative mating? Evidence from the U.S. and Germany. Social science research 61, 278–297. https://doi.org/10.1016/j.ssresearch.2016.06.019.</w:t>
          </w:r>
          <w:r/>
        </w:p>
        <w:p>
          <w:pPr>
            <w:pStyle w:val="1115"/>
            <w:pBdr/>
            <w:spacing/>
            <w:ind/>
            <w:rPr/>
          </w:pPr>
          <w:r/>
          <w:bookmarkStart w:id="357" w:name="_CTVL00188d697cc48dc4776a2bbe1a236066ae8"/>
          <w:r/>
          <w:bookmarkEnd w:id="356"/>
          <w:r>
            <w:t xml:space="preserve">Potarca, Gina (2020). The demography of swiping right. An overview of couples who met through dating apps in Switzerland. PLOS ONE 15 (12), e0243733. https://doi.org/10.1371/journal.pone.0243733.</w:t>
          </w:r>
          <w:r/>
        </w:p>
        <w:p>
          <w:pPr>
            <w:pStyle w:val="1115"/>
            <w:pBdr/>
            <w:spacing/>
            <w:ind/>
            <w:rPr/>
          </w:pPr>
          <w:r/>
          <w:bookmarkStart w:id="358" w:name="_CTVL0015f87efebecdb4ec998455e69cf113ee9"/>
          <w:r/>
          <w:bookmarkEnd w:id="357"/>
          <w:r>
            <w:t xml:space="preserve">Rosenfeld, Michael J./Thomas, Reuben J. (2012). Searching for a Mate: The Rise of the Internet as a Social Intermediary. American Sociological Review 77 (4), 523–547. https://doi.org/10.1177/0003122412448050.</w:t>
          </w:r>
          <w:r/>
        </w:p>
        <w:p>
          <w:pPr>
            <w:pStyle w:val="1115"/>
            <w:pBdr/>
            <w:spacing/>
            <w:ind/>
            <w:rPr/>
          </w:pPr>
          <w:r/>
          <w:bookmarkStart w:id="359" w:name="_CTVL001d8fd796760354c71b690d6b6aaeba832"/>
          <w:r/>
          <w:bookmarkEnd w:id="358"/>
          <w:r>
            <w:t xml:space="preserve">Rosenfeld, Michael J.</w:t>
          </w:r>
          <w:r>
            <w:t xml:space="preserve">/Thomas, Reuben J./Hausen, Sonia (2019). Disintermediating your friends: How online dating in the United States displaces other ways of meeting. Proceedings of the National Academy of Sciences 116 (36), 17753–17758. https://doi.org/10.1073/pnas.1908630116.</w:t>
          </w:r>
          <w:r/>
        </w:p>
        <w:p>
          <w:pPr>
            <w:pStyle w:val="1115"/>
            <w:pBdr/>
            <w:spacing/>
            <w:ind/>
            <w:rPr/>
          </w:pPr>
          <w:r/>
          <w:bookmarkStart w:id="360" w:name="_CTVL0010cb4269a1a244c7291e7d52b2eccf1d9"/>
          <w:r/>
          <w:bookmarkEnd w:id="359"/>
          <w:r>
            <w:t xml:space="preserve">Samers, Michael (2010). Migration. London/New York, Routledge.</w:t>
          </w:r>
          <w:r/>
        </w:p>
        <w:p>
          <w:pPr>
            <w:pStyle w:val="1115"/>
            <w:pBdr/>
            <w:spacing/>
            <w:ind/>
            <w:rPr/>
          </w:pPr>
          <w:r/>
          <w:bookmarkStart w:id="361" w:name="_CTVL0010f78c75bd15e44bbb267bfc0185d9a26"/>
          <w:r/>
          <w:bookmarkEnd w:id="360"/>
          <w:r>
            <w:t xml:space="preserve">Schmitz, Andreas (2014). Online-Dating als Partnermarkt. In: Armando Häring/Thomas Klein/Johannes Stauder et al. (Hg.). Der Partnermarkt und die Gelegenheiten des Kennenlernens. Wiesbaden, Springer Fachmedien Wiesbaden, 111–136.</w:t>
          </w:r>
          <w:r/>
        </w:p>
        <w:p>
          <w:pPr>
            <w:pStyle w:val="1115"/>
            <w:pBdr/>
            <w:spacing/>
            <w:ind/>
            <w:rPr/>
          </w:pPr>
          <w:r/>
          <w:bookmarkStart w:id="362" w:name="_CTVL0017720b65b98b34b54a211ceefe07e22e7"/>
          <w:r/>
          <w:bookmarkEnd w:id="361"/>
          <w:r>
            <w:t xml:space="preserve">Schmitz, Andreas (2017). The Structure of Digital Partner Choice. Cham, Springer International Publishing.</w:t>
          </w:r>
          <w:r/>
        </w:p>
        <w:p>
          <w:pPr>
            <w:pStyle w:val="1115"/>
            <w:pBdr/>
            <w:spacing/>
            <w:ind/>
            <w:rPr/>
          </w:pPr>
          <w:r/>
          <w:bookmarkStart w:id="363" w:name="_CTVL001900435b00544431ebce053cffb176bda"/>
          <w:r/>
          <w:bookmarkEnd w:id="362"/>
          <w:r>
            <w:t xml:space="preserve">Schnepp, Gerald J./Roberts, Louis A. (1952). Residential Propinquity and Mate Selection on a Parish Basis. American Journal of Sociology 58 (1), 45–50. https://doi.org/10.1086/221071.</w:t>
          </w:r>
          <w:r/>
        </w:p>
        <w:p>
          <w:pPr>
            <w:pStyle w:val="1115"/>
            <w:pBdr/>
            <w:spacing/>
            <w:ind/>
            <w:rPr/>
          </w:pPr>
          <w:r/>
          <w:bookmarkStart w:id="364" w:name="_CTVL001977cbb97ec554f33bb19b31696c8e895"/>
          <w:r/>
          <w:bookmarkEnd w:id="363"/>
          <w:r>
            <w:t xml:space="preserve">Schröder, Arne (2007). Prinzipien der Panelanalyse. In: Sönke Albers/Daniel Klapper/Udo Konradt et al. (Hg.). Methodik der empirischen Forschung. Wiesbaden, Gabler, 261–276.</w:t>
          </w:r>
          <w:r/>
        </w:p>
        <w:p>
          <w:pPr>
            <w:pStyle w:val="1115"/>
            <w:pBdr/>
            <w:spacing/>
            <w:ind/>
            <w:rPr/>
          </w:pPr>
          <w:r/>
          <w:bookmarkStart w:id="365" w:name="_CTVL001b9002173f5ea44faaa0f65c68192425f"/>
          <w:r/>
          <w:bookmarkEnd w:id="364"/>
          <w:r>
            <w:t xml:space="preserve">Schupp, Jürgen (2019). Paneldaten für die Sozialforschung. In: Nina Baur/Jörg Blasius (Hg.). Handbuch Methoden der empirischen Sozialforschung. Wiesbaden, Springer Fachmedien Wiesbaden, 1265–1280.</w:t>
          </w:r>
          <w:r/>
        </w:p>
        <w:p>
          <w:pPr>
            <w:pStyle w:val="1115"/>
            <w:pBdr/>
            <w:spacing/>
            <w:ind/>
            <w:rPr/>
          </w:pPr>
          <w:r/>
          <w:bookmarkStart w:id="366" w:name="_CTVL001475924cd19db4400a9cf34b6f2c5f859"/>
          <w:r/>
          <w:bookmarkEnd w:id="365"/>
          <w:r>
            <w:t xml:space="preserve">Skopek, Jan (2012). Partnerwahl im Internet. Eine quantitative Analyse von Strukturen und Prozessen der Online-Partnersuche. Wiesbaden, VS Verlag für Sozialwissenschaften.</w:t>
          </w:r>
          <w:r/>
        </w:p>
        <w:p>
          <w:pPr>
            <w:pStyle w:val="1115"/>
            <w:pBdr/>
            <w:spacing/>
            <w:ind/>
            <w:rPr/>
          </w:pPr>
          <w:r/>
          <w:bookmarkStart w:id="367" w:name="_CTVL0016fa404e9ac0248acb67718ed76f8701c"/>
          <w:r/>
          <w:bookmarkEnd w:id="366"/>
          <w:r>
            <w:t xml:space="preserve">Skopek, Jan/Schulz, Florian/Blossfeld, Hans-Peter (2009). Partnersuche im Internet. Kölner Zeitschrift für Soziologie und Sozialpsychologie 61 (2), 183–210. https://doi.org/10.1007/s11577-009-0050-0.</w:t>
          </w:r>
          <w:r/>
        </w:p>
        <w:p>
          <w:pPr>
            <w:pStyle w:val="1115"/>
            <w:pBdr/>
            <w:spacing/>
            <w:ind/>
            <w:rPr/>
          </w:pPr>
          <w:r/>
          <w:bookmarkStart w:id="368" w:name="_CTVL001bc576f7c6ca2413a856d5e2ddfa20a22"/>
          <w:r/>
          <w:bookmarkEnd w:id="367"/>
          <w:r>
            <w:t xml:space="preserve">Stauder, Johannes (2006). Die Verfügbarkeit partnerschaftlich gebundener Akteure für den Partnermarkt. Kölner Zeitschrift für Soziologie und Sozialpsychologie 58 (4), 617–637. https://doi.org/10.1007/s11577-006-0259-0.</w:t>
          </w:r>
          <w:r/>
        </w:p>
        <w:p>
          <w:pPr>
            <w:pStyle w:val="1115"/>
            <w:pBdr/>
            <w:spacing/>
            <w:ind/>
            <w:rPr/>
          </w:pPr>
          <w:r/>
          <w:bookmarkStart w:id="369" w:name="_CTVL0014c2b1eb3d47849e08f9ca70caf61cf5b"/>
          <w:r/>
          <w:bookmarkEnd w:id="368"/>
          <w:r>
            <w:t xml:space="preserve">Stauder, Johannes (2008). Opportunitäten und Restriktionen des Kennenlernens. Kölner Zeitschrift für Soziologie und Sozialpsychologie 60 (2), 266–286. https://doi.org/10.1007/s11577-008-0016-7.</w:t>
          </w:r>
          <w:r/>
        </w:p>
        <w:p>
          <w:pPr>
            <w:pStyle w:val="1115"/>
            <w:pBdr/>
            <w:spacing/>
            <w:ind/>
            <w:rPr/>
          </w:pPr>
          <w:r/>
          <w:bookmarkStart w:id="370" w:name="_CTVL0019ac29fbd3ce44393b7e6fc2616de457d"/>
          <w:r/>
          <w:bookmarkEnd w:id="369"/>
          <w:r>
            <w:t xml:space="preserve">Stauder, Johannes (2015). Durchdringende Sozialstruktur? Der Einfluss makrostruktureller Rahmenbedingungen auf den Partnermarkt. Kölner Zeitschrift für Soziologie und Sozialpsychologie 67 (3), 401–432. https://doi.org/10.1007/s11577-015-0340-7.</w:t>
          </w:r>
          <w:r/>
        </w:p>
        <w:p>
          <w:pPr>
            <w:pStyle w:val="1115"/>
            <w:pBdr/>
            <w:spacing/>
            <w:ind/>
            <w:rPr/>
          </w:pPr>
          <w:r/>
          <w:bookmarkStart w:id="371" w:name="_CTVL0014c269794cc0c42aa947b6ef549fe789b"/>
          <w:r/>
          <w:bookmarkEnd w:id="370"/>
          <w:r>
            <w:t xml:space="preserve">Stoetzer, Matthias-W. (2020). Regressionsanalyse in der empirischen Wirtschafts- und Sozialforschung Band 2. Komplexe Verfahren. Berlin, SpringerGabler.</w:t>
          </w:r>
          <w:r/>
        </w:p>
        <w:p>
          <w:pPr>
            <w:pStyle w:val="1115"/>
            <w:pBdr/>
            <w:spacing/>
            <w:ind/>
            <w:rPr/>
          </w:pPr>
          <w:r/>
          <w:bookmarkStart w:id="372" w:name="_CTVL001fe4112619f474750b3d634336edbe55f"/>
          <w:r/>
          <w:bookmarkEnd w:id="371"/>
          <w:r>
            <w:t xml:space="preserve">Stoye, Kristian/Häring, Armando/Bas</w:t>
          </w:r>
          <w:r>
            <w:t xml:space="preserve">s, Zöe Anne/Kalisch, Ann-Kathrin (2014). Hindernisse und Präferenzen der Partnerwahl. In: Armando Häring/Thomas Klein/Johannes Stauder et al. (Hg.). Der Partnermarkt und die Gelegenheiten des Kennenlernens. Wiesbaden, Springer Fachmedien Wiesbaden, 91–110.</w:t>
          </w:r>
          <w:r/>
        </w:p>
        <w:p>
          <w:pPr>
            <w:pStyle w:val="1115"/>
            <w:pBdr/>
            <w:spacing/>
            <w:ind/>
            <w:rPr/>
          </w:pPr>
          <w:r/>
          <w:bookmarkStart w:id="373" w:name="_CTVL0018e269bec58aa4031a091149f5af074d9"/>
          <w:r/>
          <w:bookmarkEnd w:id="372"/>
          <w:r>
            <w:t xml:space="preserve">Thomas, Reuben J. (2020). Online Exogamy Reconsidered: Estimating the Internet’s Effects on Racial, Educational, Religious, Political and Age Assortative Mating. Social Forces 98 (3), 1257–1286. https://doi.org/10.1093/sf/soz060.</w:t>
          </w:r>
          <w:r/>
        </w:p>
        <w:p>
          <w:pPr>
            <w:pStyle w:val="1115"/>
            <w:pBdr/>
            <w:spacing/>
            <w:ind/>
            <w:rPr/>
          </w:pPr>
          <w:r/>
          <w:bookmarkStart w:id="374" w:name="_CTVL00165200e2602f543849e663f01218662ba"/>
          <w:r/>
          <w:bookmarkEnd w:id="373"/>
          <w:r>
            <w:t xml:space="preserve">Timm, Andreas (2004). Partnerwahl- und Heiratsmuster in modernen Gesellschaften. Wiesbaden, Deutscher Universitätsverlag.</w:t>
          </w:r>
          <w:r/>
        </w:p>
        <w:p>
          <w:pPr>
            <w:pStyle w:val="1115"/>
            <w:pBdr/>
            <w:spacing/>
            <w:ind/>
            <w:rPr/>
          </w:pPr>
          <w:r/>
          <w:bookmarkStart w:id="375" w:name="_CTVL001fd9c29331adf4bdf9c8035722ed7baff"/>
          <w:r/>
          <w:bookmarkEnd w:id="374"/>
          <w:r>
            <w:t xml:space="preserve">Verbrugge, L. M. (1977). The Structure of Adult Friendship Choices. Social Forces 56 (2), 576–597. https://doi.org/10.1093/sf/56.2.576.</w:t>
          </w:r>
          <w:r/>
        </w:p>
        <w:p>
          <w:pPr>
            <w:pStyle w:val="1115"/>
            <w:pBdr/>
            <w:spacing/>
            <w:ind/>
            <w:rPr/>
          </w:pPr>
          <w:r/>
          <w:bookmarkStart w:id="376" w:name="_CTVL001038f9a0037124ebebd75b9ffb2a5bbbb"/>
          <w:r/>
          <w:bookmarkEnd w:id="375"/>
          <w:r>
            <w:t xml:space="preserve">Wellman, Barry (2001). Physical Place and Cyberplace: The Rise of Personalized Networking. International Journal of Urban and Regional Research 25 (2), 227–252. https://doi.org/10.1111/1468-2427.00309.</w:t>
          </w:r>
          <w:r/>
        </w:p>
        <w:p>
          <w:pPr>
            <w:pStyle w:val="1115"/>
            <w:pBdr/>
            <w:spacing/>
            <w:ind/>
            <w:rPr/>
          </w:pPr>
          <w:r/>
          <w:bookmarkStart w:id="377" w:name="_CTVL0010aa02b33cc184f03afd96447f318fcab"/>
          <w:r/>
          <w:bookmarkEnd w:id="376"/>
          <w:r>
            <w:t xml:space="preserve">Winch, Robert F. (1955). The Theory of Complementary Needs in Mate-Selection: A Test of One Kind of Complementariness. American Sociological Review 20 (1), 52. https://doi.org/10.2307/2088200.</w:t>
          </w:r>
          <w:r/>
        </w:p>
        <w:p>
          <w:pPr>
            <w:pStyle w:val="1115"/>
            <w:pBdr/>
            <w:spacing/>
            <w:ind/>
            <w:rPr/>
          </w:pPr>
          <w:r/>
          <w:bookmarkStart w:id="378" w:name="_CTVL0010ff6890d1c994d228e3496e9db6c6dce"/>
          <w:r/>
          <w:bookmarkEnd w:id="377"/>
          <w:r>
            <w:t xml:space="preserve">Wirth, Heike (2000). Bildung, Klassenlage und Partnerwahl. Wiesbaden, VS Verlag für Sozialwissenschaften.</w:t>
          </w:r>
          <w:r/>
        </w:p>
        <w:p>
          <w:pPr>
            <w:pStyle w:val="1115"/>
            <w:pBdr/>
            <w:spacing/>
            <w:ind/>
            <w:rPr/>
          </w:pPr>
          <w:r/>
          <w:bookmarkStart w:id="379" w:name="_CTVL00113aebf61678d42a1afe3843a61681515"/>
          <w:r/>
          <w:bookmarkEnd w:id="378"/>
          <w:r>
            <w:t xml:space="preserve">Wooldridge, Jeffrey M. (2010). Econometric analysis of cross section and panel data. Cambridge, Massachusetts, MIT Press.</w:t>
          </w:r>
          <w:r/>
        </w:p>
        <w:p>
          <w:pPr>
            <w:pStyle w:val="1115"/>
            <w:pBdr/>
            <w:spacing/>
            <w:ind/>
            <w:rPr/>
          </w:pPr>
          <w:r/>
          <w:bookmarkStart w:id="380" w:name="_CTVL001919bb3473dc94bb4bf43b69b5edf5059"/>
          <w:r/>
          <w:bookmarkEnd w:id="379"/>
          <w:r>
            <w:t xml:space="preserve">Zillmann, Doreen (2017). Von kleinen Lügen und kurzen Beinen. Wiesbaden, Springer Fachmedien Wiesbaden</w:t>
          </w:r>
          <w:bookmarkEnd w:id="380"/>
          <w:r>
            <w:t xml:space="preserve">.</w:t>
          </w:r>
          <w:r>
            <w:fldChar w:fldCharType="end"/>
          </w:r>
          <w:r/>
        </w:p>
      </w:sdtContent>
    </w:sdt>
    <w:p>
      <w:pPr>
        <w:pStyle w:val="1092"/>
        <w:pBdr/>
        <w:spacing w:after="240" w:before="0" w:line="360" w:lineRule="auto"/>
        <w:ind/>
        <w:jc w:val="both"/>
        <w:rPr>
          <w:rFonts w:ascii="Times New Roman" w:hAnsi="Times New Roman" w:cs="Times New Roman"/>
          <w:b/>
          <w:bCs/>
          <w:color w:val="auto"/>
        </w:rPr>
      </w:pPr>
      <w:r>
        <w:rPr>
          <w:rFonts w:ascii="Times New Roman" w:hAnsi="Times New Roman" w:cs="Times New Roman"/>
          <w:b/>
          <w:bCs/>
          <w:color w:val="auto"/>
        </w:rPr>
      </w:r>
      <w:r>
        <w:rPr>
          <w:rFonts w:ascii="Times New Roman" w:hAnsi="Times New Roman" w:cs="Times New Roman"/>
          <w:b/>
          <w:bCs/>
          <w:color w:val="auto"/>
        </w:rPr>
      </w:r>
    </w:p>
    <w:p>
      <w:pPr>
        <w:pStyle w:val="1092"/>
        <w:pBdr/>
        <w:spacing w:after="360" w:before="0" w:line="360" w:lineRule="auto"/>
        <w:ind/>
        <w:jc w:val="both"/>
        <w:rPr>
          <w:rFonts w:ascii="Times New Roman" w:hAnsi="Times New Roman" w:cs="Times New Roman"/>
          <w:b/>
          <w:bCs/>
          <w:color w:val="auto"/>
        </w:rPr>
      </w:pPr>
      <w:r/>
      <w:bookmarkStart w:id="381" w:name="_Toc73557667"/>
      <w:r/>
      <w:bookmarkStart w:id="382" w:name="_Toc73568405"/>
      <w:r>
        <w:rPr>
          <w:rFonts w:ascii="Times New Roman" w:hAnsi="Times New Roman" w:cs="Times New Roman"/>
          <w:b/>
          <w:bCs/>
          <w:color w:val="auto"/>
        </w:rPr>
        <w:br w:type="page" w:clear="all"/>
      </w:r>
      <w:bookmarkStart w:id="383" w:name="_Ref75170809"/>
      <w:r/>
      <w:r>
        <w:rPr>
          <w:rFonts w:ascii="Times New Roman" w:hAnsi="Times New Roman" w:cs="Times New Roman"/>
          <w:b/>
          <w:bCs/>
          <w:color w:val="auto"/>
        </w:rPr>
      </w:r>
    </w:p>
    <w:p>
      <w:pPr>
        <w:pStyle w:val="1092"/>
        <w:pBdr/>
        <w:spacing w:after="120" w:before="360" w:line="360" w:lineRule="auto"/>
        <w:ind/>
        <w:jc w:val="both"/>
        <w:rPr>
          <w:rFonts w:ascii="Times New Roman" w:hAnsi="Times New Roman" w:cs="Times New Roman"/>
          <w:b/>
          <w:bCs/>
          <w:color w:val="auto"/>
        </w:rPr>
      </w:pPr>
      <w:r/>
      <w:bookmarkStart w:id="384" w:name="_Toc85823714"/>
      <w:r/>
      <w:bookmarkStart w:id="385" w:name="_Toc86077577"/>
      <w:r/>
      <w:bookmarkStart w:id="386" w:name="_Toc86090039"/>
      <w:r/>
      <w:bookmarkStart w:id="387" w:name="_Toc86691153"/>
      <w:r/>
      <w:bookmarkStart w:id="388" w:name="_Toc86691195"/>
      <w:r/>
      <w:bookmarkStart w:id="389" w:name="_Toc86918777"/>
      <w:r>
        <w:rPr>
          <w:rFonts w:ascii="Times New Roman" w:hAnsi="Times New Roman" w:cs="Times New Roman"/>
          <w:b/>
          <w:bCs/>
          <w:color w:val="auto"/>
        </w:rPr>
        <w:t xml:space="preserve">Anhang</w:t>
      </w:r>
      <w:bookmarkEnd w:id="381"/>
      <w:r/>
      <w:bookmarkEnd w:id="382"/>
      <w:r/>
      <w:bookmarkEnd w:id="383"/>
      <w:r/>
      <w:bookmarkEnd w:id="384"/>
      <w:r/>
      <w:bookmarkEnd w:id="385"/>
      <w:r/>
      <w:bookmarkEnd w:id="386"/>
      <w:r/>
      <w:bookmarkEnd w:id="387"/>
      <w:r/>
      <w:bookmarkEnd w:id="388"/>
      <w:r/>
      <w:bookmarkEnd w:id="389"/>
      <w:r>
        <w:rPr>
          <w:rFonts w:ascii="Times New Roman" w:hAnsi="Times New Roman" w:cs="Times New Roman"/>
          <w:b/>
          <w:bCs/>
          <w:color w:val="auto"/>
        </w:rPr>
        <w:t xml:space="preserve"> </w:t>
      </w:r>
      <w:r>
        <w:rPr>
          <w:rFonts w:ascii="Times New Roman" w:hAnsi="Times New Roman" w:cs="Times New Roman"/>
          <w:b/>
          <w:bCs/>
          <w:color w:val="auto"/>
        </w:rPr>
      </w:r>
    </w:p>
    <w:p>
      <w:pPr>
        <w:pStyle w:val="1234"/>
        <w:keepNext w:val="true"/>
        <w:pBdr/>
        <w:spacing w:after="0"/>
        <w:ind/>
        <w:rPr>
          <w:i w:val="0"/>
          <w:iCs w:val="0"/>
          <w:color w:val="auto"/>
        </w:rPr>
      </w:pPr>
      <w:r/>
      <w:bookmarkStart w:id="390" w:name="_Ref86595279"/>
      <w:r/>
      <w:bookmarkStart w:id="391" w:name="_Toc86919240"/>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5</w:t>
      </w:r>
      <w:r>
        <w:rPr>
          <w:b/>
          <w:i w:val="0"/>
          <w:iCs w:val="0"/>
          <w:color w:val="auto"/>
        </w:rPr>
        <w:fldChar w:fldCharType="end"/>
      </w:r>
      <w:bookmarkEnd w:id="390"/>
      <w:r>
        <w:rPr>
          <w:b/>
          <w:i w:val="0"/>
          <w:iCs w:val="0"/>
          <w:color w:val="auto"/>
        </w:rPr>
        <w:t xml:space="preserve">:</w:t>
      </w:r>
      <w:r>
        <w:rPr>
          <w:i w:val="0"/>
          <w:iCs w:val="0"/>
          <w:color w:val="auto"/>
        </w:rPr>
        <w:t xml:space="preserve"> </w:t>
      </w:r>
      <w:r>
        <w:rPr>
          <w:i w:val="0"/>
          <w:iCs w:val="0"/>
          <w:color w:val="auto"/>
        </w:rPr>
        <w:t xml:space="preserve">Entwicklung der r</w:t>
      </w:r>
      <w:r>
        <w:rPr>
          <w:i w:val="0"/>
          <w:iCs w:val="0"/>
          <w:color w:val="auto"/>
        </w:rPr>
        <w:t xml:space="preserve">elative</w:t>
      </w:r>
      <w:r>
        <w:rPr>
          <w:i w:val="0"/>
          <w:iCs w:val="0"/>
          <w:color w:val="auto"/>
        </w:rPr>
        <w:t xml:space="preserve">n</w:t>
      </w:r>
      <w:r>
        <w:rPr>
          <w:i w:val="0"/>
          <w:iCs w:val="0"/>
          <w:color w:val="auto"/>
        </w:rPr>
        <w:t xml:space="preserve"> und absolute</w:t>
      </w:r>
      <w:r>
        <w:rPr>
          <w:i w:val="0"/>
          <w:iCs w:val="0"/>
          <w:color w:val="auto"/>
        </w:rPr>
        <w:t xml:space="preserve">n</w:t>
      </w:r>
      <w:r>
        <w:rPr>
          <w:i w:val="0"/>
          <w:iCs w:val="0"/>
          <w:color w:val="auto"/>
        </w:rPr>
        <w:t xml:space="preserve"> Häufigkeiten der neu geschlossenen Partnerschaften</w:t>
      </w:r>
      <w:bookmarkEnd w:id="391"/>
      <w:r>
        <w:rPr>
          <w:i w:val="0"/>
          <w:iCs w:val="0"/>
          <w:color w:val="auto"/>
        </w:rPr>
        <w:t xml:space="preserve"> </w:t>
      </w:r>
      <w:r>
        <w:rPr>
          <w:i w:val="0"/>
          <w:iCs w:val="0"/>
          <w:color w:val="auto"/>
        </w:rPr>
      </w:r>
    </w:p>
    <w:tbl>
      <w:tblPr>
        <w:tblW w:w="5000" w:type="pct"/>
        <w:jc w:val="center"/>
        <w:tblBorders/>
        <w:tblLook w:val="0420" w:firstRow="1" w:lastRow="0" w:firstColumn="0" w:lastColumn="0" w:noHBand="0" w:noVBand="1"/>
      </w:tblPr>
      <w:tblGrid>
        <w:gridCol w:w="2099"/>
        <w:gridCol w:w="640"/>
        <w:gridCol w:w="642"/>
        <w:gridCol w:w="643"/>
        <w:gridCol w:w="643"/>
        <w:gridCol w:w="643"/>
        <w:gridCol w:w="645"/>
        <w:gridCol w:w="645"/>
        <w:gridCol w:w="645"/>
        <w:gridCol w:w="769"/>
        <w:gridCol w:w="773"/>
      </w:tblGrid>
      <w:tr>
        <w:trPr>
          <w:cantSplit/>
          <w:jc w:val="center"/>
          <w:tblHeader/>
        </w:trPr>
        <w:tc>
          <w:tcPr>
            <w:shd w:val="clear" w:color="auto" w:fill="ffffff"/>
            <w:tcBorders>
              <w:top w:val="single" w:color="666666" w:sz="16" w:space="0"/>
            </w:tcBorders>
            <w:tcMar>
              <w:left w:w="0" w:type="dxa"/>
              <w:top w:w="0" w:type="dxa"/>
              <w:right w:w="0" w:type="dxa"/>
              <w:bottom w:w="0" w:type="dxa"/>
            </w:tcMar>
            <w:tcW w:w="1201" w:type="pct"/>
            <w:vAlign w:val="center"/>
            <w:vMerge w:val="restart"/>
            <w:textDirection w:val="lrTb"/>
            <w:noWrap w:val="false"/>
          </w:tcPr>
          <w:p>
            <w:pPr>
              <w:pBdr/>
              <w:spacing w:after="0" w:line="240" w:lineRule="auto"/>
              <w:ind w:right="100" w:left="100"/>
              <w:rPr>
                <w:rFonts w:eastAsia="Times New Roman"/>
                <w:b/>
                <w:color w:val="000000"/>
                <w:sz w:val="22"/>
                <w:szCs w:val="22"/>
              </w:rPr>
            </w:pPr>
            <w:r>
              <w:rPr>
                <w:rFonts w:eastAsia="Times New Roman"/>
                <w:b/>
                <w:color w:val="000000"/>
                <w:sz w:val="22"/>
                <w:szCs w:val="22"/>
              </w:rPr>
            </w:r>
            <w:r>
              <w:rPr>
                <w:rFonts w:eastAsia="Times New Roman"/>
                <w:b/>
                <w:color w:val="000000"/>
                <w:sz w:val="22"/>
                <w:szCs w:val="22"/>
              </w:rPr>
            </w:r>
          </w:p>
        </w:tc>
        <w:tc>
          <w:tcPr>
            <w:gridSpan w:val="10"/>
            <w:shd w:val="clear" w:color="auto" w:fill="ffffff"/>
            <w:tcBorders>
              <w:top w:val="single" w:color="666666" w:sz="16" w:space="0"/>
              <w:bottom w:val="single" w:color="auto" w:sz="4" w:space="0"/>
            </w:tcBorders>
            <w:tcMar>
              <w:left w:w="0" w:type="dxa"/>
              <w:top w:w="0" w:type="dxa"/>
              <w:right w:w="0" w:type="dxa"/>
              <w:bottom w:w="0" w:type="dxa"/>
            </w:tcMar>
            <w:tcW w:w="3799" w:type="pct"/>
            <w:vAlign w:val="center"/>
            <w:textDirection w:val="lrTb"/>
            <w:noWrap w:val="false"/>
          </w:tcPr>
          <w:p>
            <w:pPr>
              <w:pBdr/>
              <w:spacing w:after="0" w:line="240" w:lineRule="auto"/>
              <w:ind w:right="100" w:left="100"/>
              <w:jc w:val="center"/>
              <w:rPr>
                <w:rFonts w:eastAsia="Times New Roman"/>
                <w:b/>
                <w:color w:val="000000"/>
                <w:sz w:val="22"/>
                <w:szCs w:val="22"/>
              </w:rPr>
            </w:pPr>
            <w:r>
              <w:rPr>
                <w:rFonts w:eastAsia="Times New Roman"/>
                <w:b/>
                <w:color w:val="000000"/>
                <w:sz w:val="22"/>
                <w:szCs w:val="22"/>
              </w:rPr>
              <w:t xml:space="preserve">Wellen</w:t>
            </w:r>
            <w:r>
              <w:rPr>
                <w:rFonts w:eastAsia="Times New Roman"/>
                <w:b/>
                <w:color w:val="000000"/>
                <w:sz w:val="22"/>
                <w:szCs w:val="22"/>
              </w:rPr>
            </w:r>
          </w:p>
        </w:tc>
      </w:tr>
      <w:tr>
        <w:trPr>
          <w:cantSplit/>
          <w:jc w:val="center"/>
          <w:tblHeader/>
        </w:trPr>
        <w:tc>
          <w:tcPr>
            <w:shd w:val="clear" w:color="auto" w:fill="ffffff"/>
            <w:tcBorders>
              <w:bottom w:val="single" w:color="666666" w:sz="16" w:space="0"/>
            </w:tcBorders>
            <w:tcMar>
              <w:left w:w="0" w:type="dxa"/>
              <w:top w:w="0" w:type="dxa"/>
              <w:right w:w="0" w:type="dxa"/>
              <w:bottom w:w="0" w:type="dxa"/>
            </w:tcMar>
            <w:tcW w:w="1201" w:type="pct"/>
            <w:vAlign w:val="center"/>
            <w:vMerge w:val="continue"/>
            <w:textDirection w:val="lrTb"/>
            <w:noWrap w:val="false"/>
          </w:tcPr>
          <w:p>
            <w:pPr>
              <w:pBdr/>
              <w:spacing w:after="0" w:line="240" w:lineRule="auto"/>
              <w:ind w:right="100" w:left="100"/>
              <w:rPr>
                <w:sz w:val="22"/>
                <w:szCs w:val="22"/>
              </w:rPr>
            </w:pPr>
            <w:r>
              <w:rPr>
                <w:sz w:val="22"/>
                <w:szCs w:val="22"/>
              </w:rPr>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sz w:val="22"/>
                <w:szCs w:val="22"/>
              </w:rPr>
            </w:pPr>
            <w:r>
              <w:rPr>
                <w:rFonts w:eastAsia="Arial"/>
                <w:b/>
                <w:color w:val="000000"/>
                <w:sz w:val="22"/>
                <w:szCs w:val="22"/>
              </w:rPr>
              <w:t xml:space="preserve">2009</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0</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1</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2</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3</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4</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5</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6</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sz w:val="22"/>
                <w:szCs w:val="22"/>
              </w:rPr>
            </w:pPr>
            <w:r>
              <w:rPr>
                <w:b/>
                <w:sz w:val="22"/>
                <w:szCs w:val="22"/>
              </w:rPr>
              <w:t xml:space="preserve">2017</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sz w:val="22"/>
                <w:szCs w:val="22"/>
              </w:rPr>
            </w:pPr>
            <w:r>
              <w:rPr>
                <w:rFonts w:eastAsia="Times New Roman"/>
                <w:b/>
                <w:color w:val="000000"/>
                <w:sz w:val="22"/>
                <w:szCs w:val="22"/>
              </w:rPr>
              <w:t xml:space="preserve">2018</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left="100"/>
              <w:rPr>
                <w:rFonts w:eastAsia="Times New Roman"/>
                <w:color w:val="000000"/>
                <w:sz w:val="22"/>
                <w:szCs w:val="22"/>
              </w:rPr>
            </w:pPr>
            <w:r>
              <w:rPr>
                <w:rFonts w:eastAsia="Times New Roman"/>
                <w:b/>
                <w:bCs/>
                <w:color w:val="000000"/>
                <w:sz w:val="22"/>
                <w:szCs w:val="22"/>
              </w:rPr>
              <w:t xml:space="preserve">Relative Häufigkeiten (in %)</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201" w:type="pct"/>
            <w:vAlign w:val="center"/>
            <w:textDirection w:val="lrTb"/>
            <w:noWrap w:val="false"/>
          </w:tcPr>
          <w:p>
            <w:pPr>
              <w:pBdr/>
              <w:spacing w:after="0" w:line="240" w:lineRule="auto"/>
              <w:ind w:right="100" w:left="426"/>
              <w:rPr>
                <w:rFonts w:eastAsia="Times New Roman"/>
                <w:color w:val="000000"/>
                <w:sz w:val="22"/>
                <w:szCs w:val="22"/>
              </w:rPr>
            </w:pPr>
            <w:r>
              <w:rPr>
                <w:rFonts w:eastAsia="Times New Roman"/>
                <w:color w:val="000000"/>
                <w:sz w:val="22"/>
                <w:szCs w:val="22"/>
              </w:rPr>
              <w:t xml:space="preserve">Offline</w:t>
            </w:r>
            <w:r>
              <w:rPr>
                <w:rFonts w:eastAsia="Times New Roman"/>
                <w:color w:val="000000"/>
                <w:sz w:val="22"/>
                <w:szCs w:val="22"/>
              </w:rPr>
            </w:r>
          </w:p>
        </w:tc>
        <w:tc>
          <w:tcPr>
            <w:shd w:val="clear" w:color="auto" w:fill="ffffff"/>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9</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9</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9</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9</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9</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8</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8</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8</w:t>
            </w:r>
            <w:r>
              <w:rPr>
                <w:rFonts w:eastAsia="Times New Roman"/>
                <w:color w:val="000000"/>
                <w:sz w:val="22"/>
                <w:szCs w:val="22"/>
              </w:rPr>
            </w:r>
          </w:p>
        </w:tc>
        <w:tc>
          <w:tcPr>
            <w:shd w:val="clear" w:color="auto" w:fill="ffffff"/>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7</w:t>
            </w:r>
            <w:r>
              <w:rPr>
                <w:rFonts w:eastAsia="Times New Roman"/>
                <w:color w:val="000000"/>
                <w:sz w:val="22"/>
                <w:szCs w:val="22"/>
              </w:rPr>
            </w:r>
          </w:p>
        </w:tc>
        <w:tc>
          <w:tcPr>
            <w:shd w:val="clear" w:color="auto" w:fill="ffffff"/>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0,8</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201" w:type="pct"/>
            <w:vAlign w:val="center"/>
            <w:textDirection w:val="lrTb"/>
            <w:noWrap w:val="false"/>
          </w:tcPr>
          <w:p>
            <w:pPr>
              <w:pBdr/>
              <w:spacing w:after="0" w:line="240" w:lineRule="auto"/>
              <w:ind w:right="100" w:left="426"/>
              <w:rPr>
                <w:sz w:val="22"/>
                <w:szCs w:val="22"/>
              </w:rPr>
            </w:pPr>
            <w:r>
              <w:rPr>
                <w:rFonts w:eastAsia="Times New Roman"/>
                <w:color w:val="000000"/>
                <w:sz w:val="22"/>
                <w:szCs w:val="22"/>
              </w:rPr>
              <w:t xml:space="preserve">Online</w:t>
            </w:r>
            <w:r>
              <w:rPr>
                <w:sz w:val="22"/>
                <w:szCs w:val="22"/>
              </w:rPr>
            </w:r>
          </w:p>
        </w:tc>
        <w:tc>
          <w:tcPr>
            <w:shd w:val="clear" w:color="auto" w:fill="ffffff"/>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1</w:t>
            </w:r>
            <w:r>
              <w:rPr>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1</w:t>
            </w:r>
            <w:r>
              <w:rPr>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1</w:t>
            </w:r>
            <w:r>
              <w:rPr>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1</w:t>
            </w:r>
            <w:r>
              <w:rPr>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1</w:t>
            </w:r>
            <w:r>
              <w:rPr>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2</w:t>
            </w:r>
            <w:r>
              <w:rPr>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2</w:t>
            </w:r>
            <w:r>
              <w:rPr>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2</w:t>
            </w:r>
            <w:r>
              <w:rPr>
                <w:sz w:val="22"/>
                <w:szCs w:val="22"/>
              </w:rPr>
            </w:r>
          </w:p>
        </w:tc>
        <w:tc>
          <w:tcPr>
            <w:shd w:val="clear" w:color="auto" w:fill="ffffff"/>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3</w:t>
            </w:r>
            <w:r>
              <w:rPr>
                <w:sz w:val="22"/>
                <w:szCs w:val="22"/>
              </w:rPr>
            </w:r>
          </w:p>
        </w:tc>
        <w:tc>
          <w:tcPr>
            <w:shd w:val="clear" w:color="auto" w:fill="ffffff"/>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sz w:val="22"/>
                <w:szCs w:val="22"/>
              </w:rPr>
            </w:pPr>
            <w:r>
              <w:rPr>
                <w:rFonts w:eastAsia="Times New Roman"/>
                <w:color w:val="000000"/>
                <w:sz w:val="22"/>
                <w:szCs w:val="22"/>
              </w:rPr>
              <w:t xml:space="preserve">0,2</w:t>
            </w:r>
            <w:r>
              <w:rPr>
                <w:sz w:val="22"/>
                <w:szCs w:val="22"/>
              </w:rPr>
            </w:r>
          </w:p>
        </w:tc>
      </w:tr>
      <w:tr>
        <w:trPr>
          <w:cantSplit/>
          <w:jc w:val="center"/>
        </w:trPr>
        <w:tc>
          <w:tcPr>
            <w:shd w:val="clear" w:color="auto" w:fill="ffffff"/>
            <w:tcBorders>
              <w:bottom w:val="single" w:color="auto" w:sz="4" w:space="0"/>
            </w:tcBorders>
            <w:tcMar>
              <w:left w:w="0" w:type="dxa"/>
              <w:top w:w="0" w:type="dxa"/>
              <w:right w:w="0" w:type="dxa"/>
              <w:bottom w:w="0" w:type="dxa"/>
            </w:tcMar>
            <w:tcW w:w="1201" w:type="pct"/>
            <w:vAlign w:val="center"/>
            <w:textDirection w:val="lrTb"/>
            <w:noWrap w:val="false"/>
          </w:tcPr>
          <w:p>
            <w:pPr>
              <w:pBdr/>
              <w:spacing w:after="0" w:line="240" w:lineRule="auto"/>
              <w:ind w:right="100" w:left="426"/>
              <w:rPr>
                <w:rFonts w:eastAsia="Times New Roman"/>
                <w:b/>
                <w:i/>
                <w:color w:val="000000"/>
                <w:sz w:val="22"/>
                <w:szCs w:val="22"/>
              </w:rPr>
            </w:pPr>
            <w:r>
              <w:rPr>
                <w:rFonts w:eastAsia="Times New Roman"/>
                <w:b/>
                <w:i/>
                <w:color w:val="000000"/>
                <w:sz w:val="22"/>
                <w:szCs w:val="22"/>
              </w:rPr>
              <w:t xml:space="preserve">Summe</w:t>
            </w:r>
            <w:r>
              <w:rPr>
                <w:rFonts w:eastAsia="Times New Roman"/>
                <w:b/>
                <w:i/>
                <w:color w:val="000000"/>
                <w:sz w:val="22"/>
                <w:szCs w:val="22"/>
              </w:rPr>
            </w:r>
          </w:p>
        </w:tc>
        <w:tc>
          <w:tcPr>
            <w:shd w:val="clear" w:color="auto" w:fill="ffffff"/>
            <w:tcBorders>
              <w:bottom w:val="single" w:color="auto" w:sz="4" w:space="0"/>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c>
          <w:tcPr>
            <w:shd w:val="clear" w:color="auto" w:fill="ffffff"/>
            <w:tcBorders>
              <w:bottom w:val="single" w:color="auto" w:sz="4" w:space="0"/>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r>
      <w:tr>
        <w:trPr>
          <w:cantSplit/>
          <w:jc w:val="center"/>
        </w:trPr>
        <w:tc>
          <w:tcPr>
            <w:gridSpan w:val="11"/>
            <w:shd w:val="clear" w:color="auto" w:fill="ffffff"/>
            <w:tcBorders>
              <w:top w:val="single" w:color="auto" w:sz="4" w:space="0"/>
            </w:tcBorders>
            <w:tcMar>
              <w:left w:w="0" w:type="dxa"/>
              <w:top w:w="0" w:type="dxa"/>
              <w:right w:w="0" w:type="dxa"/>
              <w:bottom w:w="0" w:type="dxa"/>
            </w:tcMar>
            <w:tcW w:w="5000" w:type="pct"/>
            <w:vAlign w:val="center"/>
            <w:textDirection w:val="lrTb"/>
            <w:noWrap w:val="false"/>
          </w:tcPr>
          <w:p>
            <w:pPr>
              <w:pBdr/>
              <w:spacing w:after="0" w:line="240" w:lineRule="auto"/>
              <w:ind w:right="100" w:left="100"/>
              <w:rPr>
                <w:rFonts w:eastAsia="Times New Roman"/>
                <w:color w:val="000000"/>
                <w:sz w:val="22"/>
                <w:szCs w:val="22"/>
              </w:rPr>
            </w:pPr>
            <w:r>
              <w:rPr>
                <w:rFonts w:eastAsia="Times New Roman"/>
                <w:b/>
                <w:bCs/>
                <w:color w:val="000000"/>
                <w:sz w:val="22"/>
                <w:szCs w:val="22"/>
              </w:rPr>
              <w:t xml:space="preserve">Absolute Häufigkeiten</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201" w:type="pct"/>
            <w:vAlign w:val="center"/>
            <w:textDirection w:val="lrTb"/>
            <w:noWrap w:val="false"/>
          </w:tcPr>
          <w:p>
            <w:pPr>
              <w:pBdr/>
              <w:spacing w:after="0" w:line="240" w:lineRule="auto"/>
              <w:ind w:right="100" w:left="426"/>
              <w:rPr>
                <w:rFonts w:eastAsia="Times New Roman"/>
                <w:color w:val="000000"/>
                <w:sz w:val="22"/>
                <w:szCs w:val="22"/>
              </w:rPr>
            </w:pPr>
            <w:r>
              <w:rPr>
                <w:rFonts w:eastAsia="Times New Roman"/>
                <w:color w:val="000000"/>
                <w:sz w:val="22"/>
                <w:szCs w:val="22"/>
              </w:rPr>
              <w:t xml:space="preserve">Offline</w:t>
            </w:r>
            <w:r>
              <w:rPr>
                <w:rFonts w:eastAsia="Times New Roman"/>
                <w:color w:val="000000"/>
                <w:sz w:val="22"/>
                <w:szCs w:val="22"/>
              </w:rPr>
            </w:r>
          </w:p>
        </w:tc>
        <w:tc>
          <w:tcPr>
            <w:shd w:val="clear" w:color="auto" w:fill="ffffff"/>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34</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29</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24</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13</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56</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55</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35</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04</w:t>
            </w:r>
            <w:r>
              <w:rPr>
                <w:rFonts w:eastAsia="Times New Roman"/>
                <w:color w:val="000000"/>
                <w:sz w:val="22"/>
                <w:szCs w:val="22"/>
              </w:rPr>
            </w:r>
          </w:p>
        </w:tc>
        <w:tc>
          <w:tcPr>
            <w:shd w:val="clear" w:color="auto" w:fill="ffffff"/>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04</w:t>
            </w:r>
            <w:r>
              <w:rPr>
                <w:rFonts w:eastAsia="Times New Roman"/>
                <w:color w:val="000000"/>
                <w:sz w:val="22"/>
                <w:szCs w:val="22"/>
              </w:rPr>
            </w:r>
          </w:p>
        </w:tc>
        <w:tc>
          <w:tcPr>
            <w:shd w:val="clear" w:color="auto" w:fill="ffffff"/>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02</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201" w:type="pct"/>
            <w:vAlign w:val="center"/>
            <w:textDirection w:val="lrTb"/>
            <w:noWrap w:val="false"/>
          </w:tcPr>
          <w:p>
            <w:pPr>
              <w:pBdr/>
              <w:spacing w:after="0" w:line="240" w:lineRule="auto"/>
              <w:ind w:right="100" w:left="426"/>
              <w:rPr>
                <w:rFonts w:eastAsia="Times New Roman"/>
                <w:color w:val="000000"/>
                <w:sz w:val="22"/>
                <w:szCs w:val="22"/>
              </w:rPr>
            </w:pPr>
            <w:r>
              <w:rPr>
                <w:rFonts w:eastAsia="Times New Roman"/>
                <w:color w:val="000000"/>
                <w:sz w:val="22"/>
                <w:szCs w:val="22"/>
              </w:rPr>
              <w:t xml:space="preserve">Online</w:t>
            </w:r>
            <w:r>
              <w:rPr>
                <w:rFonts w:eastAsia="Times New Roman"/>
                <w:color w:val="000000"/>
                <w:sz w:val="22"/>
                <w:szCs w:val="22"/>
              </w:rPr>
            </w:r>
          </w:p>
        </w:tc>
        <w:tc>
          <w:tcPr>
            <w:shd w:val="clear" w:color="auto" w:fill="ffffff"/>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6</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2</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8</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4</w:t>
            </w:r>
            <w:r>
              <w:rPr>
                <w:rFonts w:eastAsia="Times New Roman"/>
                <w:color w:val="000000"/>
                <w:sz w:val="22"/>
                <w:szCs w:val="22"/>
              </w:rPr>
            </w:r>
          </w:p>
        </w:tc>
        <w:tc>
          <w:tcPr>
            <w:shd w:val="clear" w:color="auto" w:fill="ffffff"/>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5</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40</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3</w:t>
            </w:r>
            <w:r>
              <w:rPr>
                <w:rFonts w:eastAsia="Times New Roman"/>
                <w:color w:val="000000"/>
                <w:sz w:val="22"/>
                <w:szCs w:val="22"/>
              </w:rPr>
            </w:r>
          </w:p>
        </w:tc>
        <w:tc>
          <w:tcPr>
            <w:shd w:val="clear" w:color="auto" w:fill="ffffff"/>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0</w:t>
            </w:r>
            <w:r>
              <w:rPr>
                <w:rFonts w:eastAsia="Times New Roman"/>
                <w:color w:val="000000"/>
                <w:sz w:val="22"/>
                <w:szCs w:val="22"/>
              </w:rPr>
            </w:r>
          </w:p>
        </w:tc>
        <w:tc>
          <w:tcPr>
            <w:shd w:val="clear" w:color="auto" w:fill="ffffff"/>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39</w:t>
            </w:r>
            <w:r>
              <w:rPr>
                <w:rFonts w:eastAsia="Times New Roman"/>
                <w:color w:val="000000"/>
                <w:sz w:val="22"/>
                <w:szCs w:val="22"/>
              </w:rPr>
            </w:r>
          </w:p>
        </w:tc>
        <w:tc>
          <w:tcPr>
            <w:shd w:val="clear" w:color="auto" w:fill="ffffff"/>
            <w:tcBorders/>
            <w:tcMar>
              <w:left w:w="0" w:type="dxa"/>
              <w:top w:w="0" w:type="dxa"/>
              <w:right w:w="0" w:type="dxa"/>
              <w:bottom w:w="0" w:type="dxa"/>
            </w:tcMar>
            <w:tcW w:w="446"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8</w:t>
            </w:r>
            <w:r>
              <w:rPr>
                <w:rFonts w:eastAsia="Times New Roman"/>
                <w:color w:val="000000"/>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1201" w:type="pct"/>
            <w:vAlign w:val="center"/>
            <w:textDirection w:val="lrTb"/>
            <w:noWrap w:val="false"/>
          </w:tcPr>
          <w:p>
            <w:pPr>
              <w:pBdr/>
              <w:spacing w:after="0" w:line="240" w:lineRule="auto"/>
              <w:ind w:right="100" w:left="426"/>
              <w:rPr>
                <w:rFonts w:eastAsia="Times New Roman"/>
                <w:b/>
                <w:i/>
                <w:color w:val="000000"/>
                <w:sz w:val="22"/>
                <w:szCs w:val="22"/>
              </w:rPr>
            </w:pPr>
            <w:r>
              <w:rPr>
                <w:rFonts w:eastAsia="Times New Roman"/>
                <w:b/>
                <w:i/>
                <w:color w:val="000000"/>
                <w:sz w:val="22"/>
                <w:szCs w:val="22"/>
              </w:rPr>
              <w:t xml:space="preserve">Summe</w:t>
            </w:r>
            <w:r>
              <w:rPr>
                <w:rFonts w:eastAsia="Times New Roman"/>
                <w:b/>
                <w:i/>
                <w:color w:val="000000"/>
                <w:sz w:val="22"/>
                <w:szCs w:val="22"/>
              </w:rPr>
            </w:r>
          </w:p>
        </w:tc>
        <w:tc>
          <w:tcPr>
            <w:shd w:val="clear" w:color="auto" w:fill="ffffff"/>
            <w:tcBorders>
              <w:bottom w:val="single" w:color="666666" w:sz="16" w:space="0"/>
            </w:tcBorders>
            <w:tcMar>
              <w:left w:w="0" w:type="dxa"/>
              <w:top w:w="0" w:type="dxa"/>
              <w:right w:w="0" w:type="dxa"/>
              <w:bottom w:w="0" w:type="dxa"/>
            </w:tcMar>
            <w:tcW w:w="30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70</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61</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52</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247</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2"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81</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95</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68</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373"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34</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444" w:type="pct"/>
            <w:vAlign w:val="center"/>
            <w:textDirection w:val="lrTb"/>
            <w:noWrap w:val="false"/>
          </w:tcPr>
          <w:p>
            <w:pPr>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43</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446" w:type="pct"/>
            <w:vAlign w:val="center"/>
            <w:textDirection w:val="lrTb"/>
            <w:noWrap w:val="false"/>
          </w:tcPr>
          <w:p>
            <w:pPr>
              <w:keepNext w:val="true"/>
              <w:pBdr/>
              <w:spacing w:after="0" w:line="240" w:lineRule="auto"/>
              <w:ind w:right="100" w:left="100"/>
              <w:jc w:val="center"/>
              <w:rPr>
                <w:rFonts w:eastAsia="Times New Roman"/>
                <w:color w:val="000000"/>
                <w:sz w:val="22"/>
                <w:szCs w:val="22"/>
              </w:rPr>
            </w:pPr>
            <w:r>
              <w:rPr>
                <w:rFonts w:eastAsia="Times New Roman"/>
                <w:color w:val="000000"/>
                <w:sz w:val="22"/>
                <w:szCs w:val="22"/>
              </w:rPr>
              <w:t xml:space="preserve">130</w:t>
            </w:r>
            <w:r>
              <w:rPr>
                <w:rFonts w:eastAsia="Times New Roman"/>
                <w:color w:val="000000"/>
                <w:sz w:val="22"/>
                <w:szCs w:val="22"/>
              </w:rPr>
            </w:r>
          </w:p>
        </w:tc>
      </w:tr>
    </w:tbl>
    <w:p>
      <w:pPr>
        <w:pStyle w:val="1234"/>
        <w:pBdr/>
        <w:spacing/>
        <w:ind/>
        <w:rPr>
          <w:i w:val="0"/>
          <w:iCs w:val="0"/>
          <w:color w:val="auto"/>
        </w:rPr>
      </w:pPr>
      <w:r>
        <w:rPr>
          <w:i w:val="0"/>
          <w:iCs w:val="0"/>
          <w:color w:val="auto"/>
        </w:rPr>
        <w:t xml:space="preserve">Quelle: pairfam, Welle 2-11</w:t>
      </w:r>
      <w:r>
        <w:rPr>
          <w:i w:val="0"/>
          <w:iCs w:val="0"/>
          <w:color w:val="auto"/>
        </w:rPr>
      </w:r>
    </w:p>
    <w:p>
      <w:pPr>
        <w:pBdr/>
        <w:spacing/>
        <w:ind/>
        <w:rPr/>
      </w:pPr>
      <w:r/>
      <w:r/>
    </w:p>
    <w:p>
      <w:pPr>
        <w:pBdr/>
        <w:spacing/>
        <w:ind/>
        <w:rPr/>
      </w:pPr>
      <w:r/>
      <w:r/>
    </w:p>
    <w:p>
      <w:pPr>
        <w:pBdr/>
        <w:spacing/>
        <w:ind/>
        <w:rPr/>
      </w:pPr>
      <w:r>
        <mc:AlternateContent>
          <mc:Choice Requires="wpg">
            <w:drawing>
              <wp:anchor xmlns:wp="http://schemas.openxmlformats.org/drawingml/2006/wordprocessingDrawing" xmlns:wp14="http://schemas.microsoft.com/office/word/2010/wordprocessingDrawing" distT="0" distB="0" distL="114300" distR="114300" simplePos="0" relativeHeight="251669504" behindDoc="1" locked="0" layoutInCell="1" allowOverlap="1">
                <wp:simplePos x="0" y="0"/>
                <wp:positionH relativeFrom="margin">
                  <wp:align>center</wp:align>
                </wp:positionH>
                <wp:positionV relativeFrom="paragraph">
                  <wp:posOffset>124668</wp:posOffset>
                </wp:positionV>
                <wp:extent cx="4320000" cy="4320000"/>
                <wp:effectExtent l="0" t="0" r="4445" b="4445"/>
                <wp:wrapTight wrapText="bothSides">
                  <wp:wrapPolygon edited="1">
                    <wp:start x="0" y="0"/>
                    <wp:lineTo x="0" y="21527"/>
                    <wp:lineTo x="21527" y="21527"/>
                    <wp:lineTo x="21527" y="0"/>
                    <wp:lineTo x="0" y="0"/>
                  </wp:wrapPolygon>
                </wp:wrapTight>
                <wp:docPr id="1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pic:cNvPicPr>
                        <pic:nvPr/>
                      </pic:nvPicPr>
                      <pic:blipFill>
                        <a:blip r:embed="rId35"/>
                        <a:stretch/>
                      </pic:blipFill>
                      <pic:spPr bwMode="auto">
                        <a:xfrm>
                          <a:off x="0" y="0"/>
                          <a:ext cx="4320000" cy="432000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position:absolute;z-index:-251669504;o:allowoverlap:true;o:allowincell:true;mso-position-horizontal-relative:margin;mso-position-horizontal:center;mso-position-vertical-relative:text;margin-top:9.82pt;mso-position-vertical:absolute;width:340.16pt;height:340.16pt;mso-wrap-distance-left:9.00pt;mso-wrap-distance-top:0.00pt;mso-wrap-distance-right:9.00pt;mso-wrap-distance-bottom:0.00pt;z-index:1;" wrapcoords="0 0 0 99662 99662 99662 99662 0 0 0" stroked="f">
                <w10:wrap type="tight"/>
                <v:imagedata r:id="rId35" o:title=""/>
                <o:lock v:ext="edit" rotation="t"/>
              </v:shape>
            </w:pict>
          </mc:Fallback>
        </mc:AlternateContent>
      </w:r>
      <w:r/>
    </w:p>
    <w:p>
      <w:pPr>
        <w:pBdr/>
        <w:spacing/>
        <w:ind/>
        <w:rPr/>
      </w:pPr>
      <w:r/>
      <w:r/>
    </w:p>
    <w:p>
      <w:pPr>
        <w:pBdr/>
        <w:spacing/>
        <w:ind/>
        <w:rPr>
          <w:rFonts w:eastAsia="Times New Roman"/>
          <w:b/>
          <w:color w:val="000000"/>
          <w:sz w:val="22"/>
          <w:szCs w:val="22"/>
        </w:rPr>
      </w:pPr>
      <w:r>
        <w:rPr>
          <w:rFonts w:eastAsia="Times New Roman"/>
          <w:b/>
          <w:color w:val="000000"/>
          <w:sz w:val="22"/>
          <w:szCs w:val="22"/>
        </w:rPr>
      </w:r>
      <w:r>
        <w:rPr>
          <w:rFonts w:eastAsia="Times New Roman"/>
          <w:b/>
          <w:color w:val="000000"/>
          <w:sz w:val="22"/>
          <w:szCs w:val="22"/>
        </w:rPr>
      </w:r>
    </w:p>
    <w:p>
      <w:pPr>
        <w:pBdr/>
        <w:spacing/>
        <w:ind/>
        <w:rPr/>
      </w:pPr>
      <w:r/>
      <w:r/>
    </w:p>
    <w:p>
      <w:pPr>
        <w:pBdr/>
        <w:spacing/>
        <w:ind/>
        <w:rPr>
          <w:rFonts w:eastAsia="Times New Roman"/>
          <w:b/>
          <w:color w:val="000000"/>
          <w:sz w:val="22"/>
          <w:szCs w:val="22"/>
        </w:rPr>
      </w:pPr>
      <w:r>
        <w:rPr>
          <w:rFonts w:eastAsia="Times New Roman"/>
          <w:b/>
          <w:color w:val="000000"/>
          <w:sz w:val="22"/>
          <w:szCs w:val="22"/>
        </w:rPr>
      </w:r>
      <w:r>
        <w:rPr>
          <w:rFonts w:eastAsia="Times New Roman"/>
          <w:b/>
          <w:color w:val="000000"/>
          <w:sz w:val="22"/>
          <w:szCs w:val="22"/>
        </w:rPr>
      </w:r>
    </w:p>
    <w:p>
      <w:pPr>
        <w:pBdr/>
        <w:tabs>
          <w:tab w:val="left" w:leader="none" w:pos="7175"/>
        </w:tabs>
        <w:spacing/>
        <w:ind/>
        <w:rPr/>
      </w:pPr>
      <w:r>
        <w:tab/>
      </w:r>
      <w:r/>
    </w:p>
    <w:p>
      <w:pPr>
        <w:pBdr/>
        <w:spacing/>
        <w:ind/>
        <w:rPr/>
      </w:pPr>
      <w:r/>
      <w:r/>
    </w:p>
    <w:p>
      <w:pPr>
        <w:pBdr/>
        <w:spacing/>
        <w:ind/>
        <w:rPr/>
      </w:pPr>
      <w:r/>
      <w:r/>
    </w:p>
    <w:p>
      <w:pPr>
        <w:pBdr/>
        <w:spacing/>
        <w:ind/>
        <w:rPr/>
      </w:pPr>
      <w:r/>
      <w:r/>
    </w:p>
    <w:p>
      <w:pPr>
        <w:pBdr/>
        <w:spacing/>
        <w:ind/>
        <w:rPr/>
      </w:pPr>
      <w:r/>
      <w:r/>
    </w:p>
    <w:p>
      <w:pPr>
        <w:pBdr/>
        <w:spacing/>
        <w:ind/>
        <w:rPr/>
      </w:pPr>
      <w:r/>
      <w:r/>
    </w:p>
    <w:p>
      <w:pPr>
        <w:pBdr/>
        <w:spacing/>
        <w:ind/>
        <w:rPr/>
      </w:pPr>
      <w:r/>
      <w:r/>
    </w:p>
    <w:p>
      <w:pPr>
        <w:pBdr/>
        <w:spacing/>
        <w:ind/>
        <w:rPr/>
      </w:pPr>
      <w:r/>
      <w:r/>
    </w:p>
    <w:p>
      <w:pPr>
        <w:pBdr/>
        <w:spacing/>
        <w:ind/>
        <w:rPr/>
      </w:pPr>
      <w:r/>
      <w:r/>
    </w:p>
    <w:p>
      <w:pPr>
        <w:pBdr/>
        <w:spacing/>
        <w:ind/>
        <w:rPr/>
      </w:pPr>
      <w:r>
        <mc:AlternateContent>
          <mc:Choice Requires="wpg">
            <w:drawing>
              <wp:anchor xmlns:wp="http://schemas.openxmlformats.org/drawingml/2006/wordprocessingDrawing" xmlns:wp14="http://schemas.microsoft.com/office/word/2010/wordprocessingDrawing" distT="0" distB="0" distL="114300" distR="114300" simplePos="0" relativeHeight="251671552" behindDoc="1" locked="0" layoutInCell="1" allowOverlap="1">
                <wp:simplePos x="0" y="0"/>
                <wp:positionH relativeFrom="margin">
                  <wp:posOffset>-1905</wp:posOffset>
                </wp:positionH>
                <wp:positionV relativeFrom="paragraph">
                  <wp:posOffset>437861</wp:posOffset>
                </wp:positionV>
                <wp:extent cx="5581650" cy="635"/>
                <wp:effectExtent l="0" t="0" r="0" b="0"/>
                <wp:wrapTight wrapText="bothSides">
                  <wp:wrapPolygon edited="1">
                    <wp:start x="0" y="0"/>
                    <wp:lineTo x="0" y="20052"/>
                    <wp:lineTo x="21526" y="20052"/>
                    <wp:lineTo x="21526" y="0"/>
                    <wp:lineTo x="0" y="0"/>
                  </wp:wrapPolygon>
                </wp:wrapTight>
                <wp:docPr id="14" name="Textfeld 6"/>
                <wp:cNvGraphicFramePr/>
                <a:graphic xmlns:a="http://schemas.openxmlformats.org/drawingml/2006/main">
                  <a:graphicData uri="http://schemas.microsoft.com/office/word/2010/wordprocessingShape">
                    <wps:wsp>
                      <wps:cNvPr id="0" name=""/>
                      <wps:cNvSpPr txBox="1"/>
                      <wps:spPr bwMode="auto">
                        <a:xfrm>
                          <a:off x="0" y="0"/>
                          <a:ext cx="5581649" cy="635"/>
                        </a:xfrm>
                        <a:prstGeom prst="rect">
                          <a:avLst/>
                        </a:prstGeom>
                        <a:solidFill>
                          <a:prstClr val="white"/>
                        </a:solidFill>
                        <a:ln>
                          <a:noFill/>
                        </a:ln>
                      </wps:spPr>
                      <wps:txbx>
                        <w:txbxContent>
                          <w:p>
                            <w:pPr>
                              <w:pStyle w:val="1234"/>
                              <w:pBdr/>
                              <w:spacing/>
                              <w:ind/>
                              <w:rPr>
                                <w:i w:val="0"/>
                                <w:iCs w:val="0"/>
                                <w:color w:val="auto"/>
                                <w:sz w:val="24"/>
                                <w:szCs w:val="24"/>
                              </w:rPr>
                            </w:pPr>
                            <w:r/>
                            <w:bookmarkStart w:id="392" w:name="_Ref75170842"/>
                            <w:r/>
                            <w:bookmarkStart w:id="393" w:name="_Ref75170832"/>
                            <w:r/>
                            <w:bookmarkStart w:id="394" w:name="_Toc86921743"/>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7</w:t>
                            </w:r>
                            <w:r>
                              <w:rPr>
                                <w:b/>
                                <w:bCs/>
                                <w:i w:val="0"/>
                                <w:iCs w:val="0"/>
                                <w:color w:val="auto"/>
                              </w:rPr>
                              <w:fldChar w:fldCharType="end"/>
                            </w:r>
                            <w:bookmarkEnd w:id="392"/>
                            <w:r>
                              <w:rPr>
                                <w:b/>
                                <w:bCs/>
                                <w:i w:val="0"/>
                                <w:iCs w:val="0"/>
                                <w:color w:val="auto"/>
                              </w:rPr>
                              <w:t xml:space="preserve">:</w:t>
                            </w:r>
                            <w:r>
                              <w:rPr>
                                <w:i w:val="0"/>
                                <w:iCs w:val="0"/>
                                <w:color w:val="auto"/>
                              </w:rPr>
                              <w:t xml:space="preserve"> Vergleich der Distanz Mittelwerte zwischen de</w:t>
                            </w:r>
                            <w:r>
                              <w:rPr>
                                <w:i w:val="0"/>
                                <w:iCs w:val="0"/>
                                <w:color w:val="auto"/>
                              </w:rPr>
                              <w:t xml:space="preserve">m</w:t>
                            </w:r>
                            <w:r>
                              <w:rPr>
                                <w:i w:val="0"/>
                                <w:iCs w:val="0"/>
                                <w:color w:val="auto"/>
                              </w:rPr>
                              <w:t xml:space="preserve"> </w:t>
                            </w:r>
                            <w:r>
                              <w:rPr>
                                <w:i w:val="0"/>
                                <w:iCs w:val="0"/>
                                <w:color w:val="auto"/>
                              </w:rPr>
                              <w:t xml:space="preserve">Offline</w:t>
                            </w:r>
                            <w:r>
                              <w:rPr>
                                <w:i w:val="0"/>
                                <w:iCs w:val="0"/>
                                <w:color w:val="auto"/>
                              </w:rPr>
                              <w:t xml:space="preserve">-</w:t>
                            </w:r>
                            <w:r>
                              <w:rPr>
                                <w:i w:val="0"/>
                                <w:iCs w:val="0"/>
                                <w:color w:val="auto"/>
                              </w:rPr>
                              <w:t xml:space="preserve"> und </w:t>
                            </w:r>
                            <w:r>
                              <w:rPr>
                                <w:i w:val="0"/>
                                <w:iCs w:val="0"/>
                                <w:color w:val="auto"/>
                              </w:rPr>
                              <w:t xml:space="preserve">Online</w:t>
                            </w:r>
                            <w:r>
                              <w:rPr>
                                <w:i w:val="0"/>
                                <w:iCs w:val="0"/>
                                <w:color w:val="auto"/>
                              </w:rPr>
                              <w:t xml:space="preserve">-Begegnungskontext</w:t>
                            </w:r>
                            <w:r>
                              <w:rPr>
                                <w:i w:val="0"/>
                                <w:iCs w:val="0"/>
                                <w:color w:val="auto"/>
                              </w:rPr>
                              <w:t xml:space="preserve"> (Quelle: pairfam, Welle 2-11, eigene Darstellung)</w:t>
                            </w:r>
                            <w:bookmarkEnd w:id="393"/>
                            <w:r/>
                            <w:bookmarkEnd w:id="394"/>
                            <w:r/>
                            <w:r>
                              <w:rPr>
                                <w:i w:val="0"/>
                                <w:iCs w:val="0"/>
                                <w:color w:val="auto"/>
                                <w:sz w:val="24"/>
                                <w:szCs w:val="24"/>
                              </w:rPr>
                            </w:r>
                          </w:p>
                        </w:txbxContent>
                      </wps:txbx>
                      <wps:bodyPr rot="0" spcFirstLastPara="0" vertOverflow="overflow" horzOverflow="overflow" vert="horz" wrap="square" lIns="0" tIns="0" rIns="0" bIns="0" numCol="1" spcCol="0" rtlCol="0" fromWordArt="0" anchor="t" anchorCtr="0" forceAA="0" compatLnSpc="1">
                        <a:prstTxWarp prst="textNoShape"/>
                        <a:spAutoFit/>
                      </wps:bodyPr>
                    </wps:wsp>
                  </a:graphicData>
                </a:graphic>
                <wp14:sizeRelH relativeFrom="margin">
                  <wp14:pctWidth>0</wp14:pctWidth>
                </wp14:sizeRelH>
              </wp:anchor>
            </w:drawing>
          </mc:Choice>
          <mc:Fallback>
            <w:pict>
              <v:shape id="shape 13" o:spid="_x0000_s13" o:spt="202" type="#_x0000_t202" style="position:absolute;z-index:-251671552;o:allowoverlap:true;o:allowincell:true;mso-position-horizontal-relative:margin;margin-left:-0.15pt;mso-position-horizontal:absolute;mso-position-vertical-relative:text;margin-top:34.48pt;mso-position-vertical:absolute;width:439.50pt;height:0.05pt;mso-wrap-distance-left:9.00pt;mso-wrap-distance-top:0.00pt;mso-wrap-distance-right:9.00pt;mso-wrap-distance-bottom:0.00pt;v-text-anchor:top;visibility:visible;" wrapcoords="0 0 0 92833 99657 92833 99657 0 0 0" fillcolor="#FFFFFF" stroked="f">
                <w10:wrap type="tight"/>
                <v:textbox inset="0,0,0,0">
                  <w:txbxContent>
                    <w:p>
                      <w:pPr>
                        <w:pStyle w:val="1234"/>
                        <w:pBdr/>
                        <w:spacing/>
                        <w:ind/>
                        <w:rPr>
                          <w:i w:val="0"/>
                          <w:iCs w:val="0"/>
                          <w:color w:val="auto"/>
                          <w:sz w:val="24"/>
                          <w:szCs w:val="24"/>
                        </w:rPr>
                      </w:pPr>
                      <w:r/>
                      <w:bookmarkStart w:id="392" w:name="_Ref75170842"/>
                      <w:r/>
                      <w:bookmarkStart w:id="393" w:name="_Ref75170832"/>
                      <w:r/>
                      <w:bookmarkStart w:id="394" w:name="_Toc86921743"/>
                      <w:r>
                        <w:rPr>
                          <w:b/>
                          <w:bCs/>
                          <w:i w:val="0"/>
                          <w:iCs w:val="0"/>
                          <w:color w:val="auto"/>
                        </w:rPr>
                        <w:t xml:space="preserve">Abbildung </w:t>
                      </w:r>
                      <w:r>
                        <w:rPr>
                          <w:b/>
                          <w:bCs/>
                          <w:i w:val="0"/>
                          <w:iCs w:val="0"/>
                          <w:color w:val="auto"/>
                        </w:rPr>
                        <w:fldChar w:fldCharType="begin"/>
                      </w:r>
                      <w:r>
                        <w:rPr>
                          <w:b/>
                          <w:bCs/>
                          <w:i w:val="0"/>
                          <w:iCs w:val="0"/>
                          <w:color w:val="auto"/>
                        </w:rPr>
                        <w:instrText xml:space="preserve"> SEQ Abbildung \* ARABIC </w:instrText>
                      </w:r>
                      <w:r>
                        <w:rPr>
                          <w:b/>
                          <w:bCs/>
                          <w:i w:val="0"/>
                          <w:iCs w:val="0"/>
                          <w:color w:val="auto"/>
                        </w:rPr>
                        <w:fldChar w:fldCharType="separate"/>
                      </w:r>
                      <w:r>
                        <w:rPr>
                          <w:b/>
                          <w:bCs/>
                          <w:i w:val="0"/>
                          <w:iCs w:val="0"/>
                          <w:color w:val="auto"/>
                        </w:rPr>
                        <w:t xml:space="preserve">7</w:t>
                      </w:r>
                      <w:r>
                        <w:rPr>
                          <w:b/>
                          <w:bCs/>
                          <w:i w:val="0"/>
                          <w:iCs w:val="0"/>
                          <w:color w:val="auto"/>
                        </w:rPr>
                        <w:fldChar w:fldCharType="end"/>
                      </w:r>
                      <w:bookmarkEnd w:id="392"/>
                      <w:r>
                        <w:rPr>
                          <w:b/>
                          <w:bCs/>
                          <w:i w:val="0"/>
                          <w:iCs w:val="0"/>
                          <w:color w:val="auto"/>
                        </w:rPr>
                        <w:t xml:space="preserve">:</w:t>
                      </w:r>
                      <w:r>
                        <w:rPr>
                          <w:i w:val="0"/>
                          <w:iCs w:val="0"/>
                          <w:color w:val="auto"/>
                        </w:rPr>
                        <w:t xml:space="preserve"> Vergleich der Distanz Mittelwerte zwischen de</w:t>
                      </w:r>
                      <w:r>
                        <w:rPr>
                          <w:i w:val="0"/>
                          <w:iCs w:val="0"/>
                          <w:color w:val="auto"/>
                        </w:rPr>
                        <w:t xml:space="preserve">m</w:t>
                      </w:r>
                      <w:r>
                        <w:rPr>
                          <w:i w:val="0"/>
                          <w:iCs w:val="0"/>
                          <w:color w:val="auto"/>
                        </w:rPr>
                        <w:t xml:space="preserve"> </w:t>
                      </w:r>
                      <w:r>
                        <w:rPr>
                          <w:i w:val="0"/>
                          <w:iCs w:val="0"/>
                          <w:color w:val="auto"/>
                        </w:rPr>
                        <w:t xml:space="preserve">Offline</w:t>
                      </w:r>
                      <w:r>
                        <w:rPr>
                          <w:i w:val="0"/>
                          <w:iCs w:val="0"/>
                          <w:color w:val="auto"/>
                        </w:rPr>
                        <w:t xml:space="preserve">-</w:t>
                      </w:r>
                      <w:r>
                        <w:rPr>
                          <w:i w:val="0"/>
                          <w:iCs w:val="0"/>
                          <w:color w:val="auto"/>
                        </w:rPr>
                        <w:t xml:space="preserve"> und </w:t>
                      </w:r>
                      <w:r>
                        <w:rPr>
                          <w:i w:val="0"/>
                          <w:iCs w:val="0"/>
                          <w:color w:val="auto"/>
                        </w:rPr>
                        <w:t xml:space="preserve">Online</w:t>
                      </w:r>
                      <w:r>
                        <w:rPr>
                          <w:i w:val="0"/>
                          <w:iCs w:val="0"/>
                          <w:color w:val="auto"/>
                        </w:rPr>
                        <w:t xml:space="preserve">-Begegnungskontext</w:t>
                      </w:r>
                      <w:r>
                        <w:rPr>
                          <w:i w:val="0"/>
                          <w:iCs w:val="0"/>
                          <w:color w:val="auto"/>
                        </w:rPr>
                        <w:t xml:space="preserve"> (Quelle: pairfam, Welle 2-11, eigene Darstellung)</w:t>
                      </w:r>
                      <w:bookmarkEnd w:id="393"/>
                      <w:r/>
                      <w:bookmarkEnd w:id="394"/>
                      <w:r/>
                      <w:r>
                        <w:rPr>
                          <w:i w:val="0"/>
                          <w:iCs w:val="0"/>
                          <w:color w:val="auto"/>
                          <w:sz w:val="24"/>
                          <w:szCs w:val="24"/>
                        </w:rPr>
                      </w:r>
                    </w:p>
                  </w:txbxContent>
                </v:textbox>
              </v:shape>
            </w:pict>
          </mc:Fallback>
        </mc:AlternateContent>
      </w:r>
      <w:r/>
    </w:p>
    <w:p>
      <w:pPr>
        <w:pStyle w:val="1234"/>
        <w:keepNext w:val="true"/>
        <w:pBdr/>
        <w:spacing w:after="0"/>
        <w:ind/>
        <w:rPr>
          <w:i w:val="0"/>
          <w:iCs w:val="0"/>
          <w:color w:val="auto"/>
        </w:rPr>
      </w:pPr>
      <w:r/>
      <w:bookmarkStart w:id="398" w:name="_Ref86615262"/>
      <w:r/>
      <w:bookmarkStart w:id="399" w:name="_Toc86919241"/>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6</w:t>
      </w:r>
      <w:r>
        <w:rPr>
          <w:b/>
          <w:i w:val="0"/>
          <w:iCs w:val="0"/>
          <w:color w:val="auto"/>
        </w:rPr>
        <w:fldChar w:fldCharType="end"/>
      </w:r>
      <w:bookmarkEnd w:id="398"/>
      <w:r>
        <w:rPr>
          <w:b/>
          <w:i w:val="0"/>
          <w:iCs w:val="0"/>
          <w:color w:val="auto"/>
        </w:rPr>
        <w:t xml:space="preserve">:</w:t>
      </w:r>
      <w:r>
        <w:rPr>
          <w:i w:val="0"/>
          <w:iCs w:val="0"/>
          <w:color w:val="auto"/>
        </w:rPr>
        <w:t xml:space="preserve"> Ergebnis des zweiseitigen t-Tests</w:t>
      </w:r>
      <w:bookmarkEnd w:id="399"/>
      <w:r/>
      <w:r>
        <w:rPr>
          <w:i w:val="0"/>
          <w:iCs w:val="0"/>
          <w:color w:val="auto"/>
        </w:rPr>
      </w:r>
    </w:p>
    <w:tbl>
      <w:tblPr>
        <w:tblW w:w="8647" w:type="dxa"/>
        <w:jc w:val="center"/>
        <w:tblBorders/>
        <w:tblLayout w:type="fixed"/>
        <w:tblLook w:val="0420" w:firstRow="1" w:lastRow="0" w:firstColumn="0" w:lastColumn="0" w:noHBand="0" w:noVBand="1"/>
      </w:tblPr>
      <w:tblGrid>
        <w:gridCol w:w="1192"/>
        <w:gridCol w:w="1302"/>
        <w:gridCol w:w="1302"/>
        <w:gridCol w:w="1132"/>
        <w:gridCol w:w="1168"/>
        <w:gridCol w:w="1199"/>
        <w:gridCol w:w="1285"/>
        <w:gridCol w:w="67"/>
      </w:tblGrid>
      <w:tr>
        <w:trPr>
          <w:cantSplit/>
          <w:jc w:val="center"/>
          <w:tblHeader/>
        </w:trPr>
        <w:tc>
          <w:tcPr>
            <w:gridSpan w:val="8"/>
            <w:shd w:val="clear" w:color="auto" w:fill="ffffff"/>
            <w:tcBorders>
              <w:top w:val="single" w:color="666666" w:sz="16" w:space="0"/>
              <w:bottom w:val="single" w:color="auto" w:sz="4" w:space="0"/>
            </w:tcBorders>
            <w:tcMar>
              <w:left w:w="0" w:type="dxa"/>
              <w:top w:w="0" w:type="dxa"/>
              <w:right w:w="0" w:type="dxa"/>
              <w:bottom w:w="0" w:type="dxa"/>
            </w:tcMar>
            <w:tcW w:w="8647" w:type="dxa"/>
            <w:vAlign w:val="center"/>
            <w:textDirection w:val="lrTb"/>
            <w:noWrap w:val="false"/>
          </w:tcPr>
          <w:p>
            <w:pPr>
              <w:pBdr/>
              <w:spacing w:after="100" w:before="100"/>
              <w:ind w:right="100" w:left="100"/>
              <w:rPr>
                <w:rFonts w:eastAsia="Times New Roman"/>
                <w:b/>
                <w:color w:val="000000"/>
                <w:sz w:val="22"/>
                <w:szCs w:val="22"/>
              </w:rPr>
            </w:pPr>
            <w:r>
              <w:rPr>
                <w:rFonts w:eastAsia="Times New Roman"/>
                <w:b/>
                <w:color w:val="000000"/>
                <w:sz w:val="22"/>
                <w:szCs w:val="22"/>
              </w:rPr>
              <w:t xml:space="preserve">Welch Two Sample t-test, alternativ two.sided</w:t>
            </w:r>
            <w:r>
              <w:rPr>
                <w:rFonts w:eastAsia="Times New Roman"/>
                <w:color w:val="000000"/>
                <w:sz w:val="22"/>
                <w:szCs w:val="22"/>
                <w:vertAlign w:val="superscript"/>
              </w:rPr>
              <w:t xml:space="preserve">1</w:t>
            </w:r>
            <w:r>
              <w:rPr>
                <w:rFonts w:eastAsia="Times New Roman"/>
                <w:b/>
                <w:color w:val="000000"/>
                <w:sz w:val="22"/>
                <w:szCs w:val="22"/>
              </w:rPr>
            </w:r>
          </w:p>
        </w:tc>
      </w:tr>
      <w:tr>
        <w:trPr>
          <w:cantSplit/>
          <w:gridAfter w:val="1"/>
          <w:jc w:val="center"/>
          <w:tblHeader/>
        </w:trPr>
        <w:tc>
          <w:tcPr>
            <w:shd w:val="clear" w:color="auto" w:fill="ffffff"/>
            <w:tcBorders>
              <w:top w:val="single" w:color="auto" w:sz="4" w:space="0"/>
              <w:bottom w:val="single" w:color="666666" w:sz="16" w:space="0"/>
            </w:tcBorders>
            <w:tcMar>
              <w:left w:w="0" w:type="dxa"/>
              <w:top w:w="0" w:type="dxa"/>
              <w:right w:w="0" w:type="dxa"/>
              <w:bottom w:w="0" w:type="dxa"/>
            </w:tcMar>
            <w:tcW w:w="1192" w:type="dxa"/>
            <w:vAlign w:val="center"/>
            <w:textDirection w:val="lrTb"/>
            <w:noWrap w:val="false"/>
          </w:tcPr>
          <w:p>
            <w:pPr>
              <w:pBdr/>
              <w:spacing w:after="100" w:before="100"/>
              <w:ind w:right="100" w:left="100"/>
              <w:jc w:val="right"/>
              <w:rPr/>
            </w:pPr>
            <w:r>
              <w:rPr>
                <w:rFonts w:eastAsia="Times New Roman"/>
                <w:b/>
                <w:color w:val="000000"/>
                <w:sz w:val="22"/>
                <w:szCs w:val="22"/>
              </w:rPr>
              <w:t xml:space="preserve">estimate</w:t>
            </w:r>
            <w:r/>
          </w:p>
        </w:tc>
        <w:tc>
          <w:tcPr>
            <w:shd w:val="clear" w:color="auto" w:fill="ffffff"/>
            <w:tcBorders>
              <w:top w:val="single" w:color="auto" w:sz="4" w:space="0"/>
              <w:bottom w:val="single" w:color="666666" w:sz="16" w:space="0"/>
            </w:tcBorders>
            <w:tcMar>
              <w:left w:w="0" w:type="dxa"/>
              <w:top w:w="0" w:type="dxa"/>
              <w:right w:w="0" w:type="dxa"/>
              <w:bottom w:w="0" w:type="dxa"/>
            </w:tcMar>
            <w:tcW w:w="1302" w:type="dxa"/>
            <w:vAlign w:val="center"/>
            <w:textDirection w:val="lrTb"/>
            <w:noWrap w:val="false"/>
          </w:tcPr>
          <w:p>
            <w:pPr>
              <w:pBdr/>
              <w:spacing w:after="100" w:before="100"/>
              <w:ind w:right="100" w:left="100"/>
              <w:jc w:val="right"/>
              <w:rPr/>
            </w:pPr>
            <w:r>
              <w:rPr>
                <w:rFonts w:eastAsia="Times New Roman"/>
                <w:b/>
                <w:color w:val="000000"/>
                <w:sz w:val="22"/>
                <w:szCs w:val="22"/>
              </w:rPr>
              <w:t xml:space="preserve">mean in group Offline</w:t>
            </w:r>
            <w:r/>
          </w:p>
        </w:tc>
        <w:tc>
          <w:tcPr>
            <w:shd w:val="clear" w:color="auto" w:fill="ffffff"/>
            <w:tcBorders>
              <w:top w:val="single" w:color="auto" w:sz="4" w:space="0"/>
              <w:bottom w:val="single" w:color="666666" w:sz="16" w:space="0"/>
            </w:tcBorders>
            <w:tcMar>
              <w:left w:w="0" w:type="dxa"/>
              <w:top w:w="0" w:type="dxa"/>
              <w:right w:w="0" w:type="dxa"/>
              <w:bottom w:w="0" w:type="dxa"/>
            </w:tcMar>
            <w:tcW w:w="1302" w:type="dxa"/>
            <w:vAlign w:val="center"/>
            <w:textDirection w:val="lrTb"/>
            <w:noWrap w:val="false"/>
          </w:tcPr>
          <w:p>
            <w:pPr>
              <w:pBdr/>
              <w:spacing w:after="100" w:before="100"/>
              <w:ind w:right="100" w:left="100"/>
              <w:jc w:val="right"/>
              <w:rPr/>
            </w:pPr>
            <w:r>
              <w:rPr>
                <w:rFonts w:eastAsia="Times New Roman"/>
                <w:b/>
                <w:color w:val="000000"/>
                <w:sz w:val="22"/>
                <w:szCs w:val="22"/>
              </w:rPr>
              <w:t xml:space="preserve">mean in group Online</w:t>
            </w:r>
            <w:r/>
          </w:p>
        </w:tc>
        <w:tc>
          <w:tcPr>
            <w:shd w:val="clear" w:color="auto" w:fill="ffffff"/>
            <w:tcBorders>
              <w:top w:val="single" w:color="auto" w:sz="4" w:space="0"/>
              <w:bottom w:val="single" w:color="666666" w:sz="16" w:space="0"/>
            </w:tcBorders>
            <w:tcMar>
              <w:left w:w="0" w:type="dxa"/>
              <w:top w:w="0" w:type="dxa"/>
              <w:right w:w="0" w:type="dxa"/>
              <w:bottom w:w="0" w:type="dxa"/>
            </w:tcMar>
            <w:tcW w:w="1132" w:type="dxa"/>
            <w:vAlign w:val="center"/>
            <w:textDirection w:val="lrTb"/>
            <w:noWrap w:val="false"/>
          </w:tcPr>
          <w:p>
            <w:pPr>
              <w:pBdr/>
              <w:spacing w:after="100" w:before="100"/>
              <w:ind w:right="100" w:left="100"/>
              <w:jc w:val="right"/>
              <w:rPr/>
            </w:pPr>
            <w:r>
              <w:rPr>
                <w:rFonts w:eastAsia="Times New Roman"/>
                <w:b/>
                <w:color w:val="000000"/>
                <w:sz w:val="22"/>
                <w:szCs w:val="22"/>
              </w:rPr>
              <w:t xml:space="preserve">statistic</w:t>
            </w:r>
            <w:r/>
          </w:p>
        </w:tc>
        <w:tc>
          <w:tcPr>
            <w:shd w:val="clear" w:color="auto" w:fill="ffffff"/>
            <w:tcBorders>
              <w:top w:val="single" w:color="auto" w:sz="4" w:space="0"/>
              <w:bottom w:val="single" w:color="666666" w:sz="16" w:space="0"/>
            </w:tcBorders>
            <w:tcMar>
              <w:left w:w="0" w:type="dxa"/>
              <w:top w:w="0" w:type="dxa"/>
              <w:right w:w="0" w:type="dxa"/>
              <w:bottom w:w="0" w:type="dxa"/>
            </w:tcMar>
            <w:tcW w:w="1168" w:type="dxa"/>
            <w:vAlign w:val="center"/>
            <w:textDirection w:val="lrTb"/>
            <w:noWrap w:val="false"/>
          </w:tcPr>
          <w:p>
            <w:pPr>
              <w:pBdr/>
              <w:spacing w:after="100" w:before="100"/>
              <w:ind w:right="100" w:left="100"/>
              <w:jc w:val="right"/>
              <w:rPr/>
            </w:pPr>
            <w:r>
              <w:rPr>
                <w:rFonts w:eastAsia="Times New Roman"/>
                <w:b/>
                <w:color w:val="000000"/>
                <w:sz w:val="22"/>
                <w:szCs w:val="22"/>
              </w:rPr>
              <w:t xml:space="preserve">p.value</w:t>
            </w:r>
            <w:r/>
          </w:p>
        </w:tc>
        <w:tc>
          <w:tcPr>
            <w:shd w:val="clear" w:color="auto" w:fill="ffffff"/>
            <w:tcBorders>
              <w:top w:val="single" w:color="auto" w:sz="4" w:space="0"/>
              <w:bottom w:val="single" w:color="666666" w:sz="16" w:space="0"/>
            </w:tcBorders>
            <w:tcMar>
              <w:left w:w="0" w:type="dxa"/>
              <w:top w:w="0" w:type="dxa"/>
              <w:right w:w="0" w:type="dxa"/>
              <w:bottom w:w="0" w:type="dxa"/>
            </w:tcMar>
            <w:tcW w:w="1199" w:type="dxa"/>
            <w:vAlign w:val="center"/>
            <w:textDirection w:val="lrTb"/>
            <w:noWrap w:val="false"/>
          </w:tcPr>
          <w:p>
            <w:pPr>
              <w:pBdr/>
              <w:spacing w:after="100" w:before="100"/>
              <w:ind w:right="100" w:left="100"/>
              <w:jc w:val="right"/>
              <w:rPr/>
            </w:pPr>
            <w:r>
              <w:rPr>
                <w:rFonts w:eastAsia="Times New Roman"/>
                <w:b/>
                <w:color w:val="000000"/>
                <w:sz w:val="22"/>
                <w:szCs w:val="22"/>
              </w:rPr>
              <w:t xml:space="preserve">conf.low</w:t>
            </w:r>
            <w:r/>
          </w:p>
        </w:tc>
        <w:tc>
          <w:tcPr>
            <w:shd w:val="clear" w:color="auto" w:fill="ffffff"/>
            <w:tcBorders>
              <w:top w:val="single" w:color="auto" w:sz="4" w:space="0"/>
              <w:bottom w:val="single" w:color="666666" w:sz="16" w:space="0"/>
            </w:tcBorders>
            <w:tcMar>
              <w:left w:w="0" w:type="dxa"/>
              <w:top w:w="0" w:type="dxa"/>
              <w:right w:w="0" w:type="dxa"/>
              <w:bottom w:w="0" w:type="dxa"/>
            </w:tcMar>
            <w:tcW w:w="1285" w:type="dxa"/>
            <w:vAlign w:val="center"/>
            <w:textDirection w:val="lrTb"/>
            <w:noWrap w:val="false"/>
          </w:tcPr>
          <w:p>
            <w:pPr>
              <w:pBdr/>
              <w:spacing w:after="100" w:before="100"/>
              <w:ind w:right="100" w:left="100"/>
              <w:jc w:val="right"/>
              <w:rPr/>
            </w:pPr>
            <w:r>
              <w:rPr>
                <w:rFonts w:eastAsia="Times New Roman"/>
                <w:b/>
                <w:color w:val="000000"/>
                <w:sz w:val="22"/>
                <w:szCs w:val="22"/>
              </w:rPr>
              <w:t xml:space="preserve">conf.high</w:t>
            </w:r>
            <w:r/>
          </w:p>
        </w:tc>
      </w:tr>
      <w:tr>
        <w:trPr>
          <w:cantSplit/>
          <w:gridAfter w:val="1"/>
          <w:jc w:val="center"/>
        </w:trPr>
        <w:tc>
          <w:tcPr>
            <w:shd w:val="clear" w:color="auto" w:fill="ffffff"/>
            <w:tcBorders>
              <w:bottom w:val="single" w:color="666666" w:sz="16" w:space="0"/>
            </w:tcBorders>
            <w:tcMar>
              <w:left w:w="0" w:type="dxa"/>
              <w:top w:w="0" w:type="dxa"/>
              <w:right w:w="0" w:type="dxa"/>
              <w:bottom w:w="0" w:type="dxa"/>
            </w:tcMar>
            <w:tcW w:w="1192" w:type="dxa"/>
            <w:vAlign w:val="center"/>
            <w:textDirection w:val="lrTb"/>
            <w:noWrap w:val="false"/>
          </w:tcPr>
          <w:p>
            <w:pPr>
              <w:pBdr/>
              <w:spacing w:after="100" w:before="100"/>
              <w:ind w:right="100" w:left="100"/>
              <w:jc w:val="right"/>
              <w:rPr/>
            </w:pPr>
            <w:r>
              <w:rPr>
                <w:rFonts w:eastAsia="Times New Roman"/>
                <w:color w:val="000000"/>
                <w:sz w:val="22"/>
                <w:szCs w:val="22"/>
              </w:rPr>
              <w:t xml:space="preserve">-23,1</w:t>
            </w:r>
            <w:r/>
          </w:p>
        </w:tc>
        <w:tc>
          <w:tcPr>
            <w:shd w:val="clear" w:color="auto" w:fill="ffffff"/>
            <w:tcBorders>
              <w:bottom w:val="single" w:color="666666" w:sz="16" w:space="0"/>
            </w:tcBorders>
            <w:tcMar>
              <w:left w:w="0" w:type="dxa"/>
              <w:top w:w="0" w:type="dxa"/>
              <w:right w:w="0" w:type="dxa"/>
              <w:bottom w:w="0" w:type="dxa"/>
            </w:tcMar>
            <w:tcW w:w="1302" w:type="dxa"/>
            <w:vAlign w:val="center"/>
            <w:textDirection w:val="lrTb"/>
            <w:noWrap w:val="false"/>
          </w:tcPr>
          <w:p>
            <w:pPr>
              <w:pBdr/>
              <w:spacing w:after="100" w:before="100"/>
              <w:ind w:right="100" w:left="100"/>
              <w:jc w:val="right"/>
              <w:rPr/>
            </w:pPr>
            <w:r>
              <w:rPr>
                <w:rFonts w:eastAsia="Times New Roman"/>
                <w:color w:val="000000"/>
                <w:sz w:val="22"/>
                <w:szCs w:val="22"/>
              </w:rPr>
              <w:t xml:space="preserve">54</w:t>
            </w:r>
            <w:r/>
          </w:p>
        </w:tc>
        <w:tc>
          <w:tcPr>
            <w:shd w:val="clear" w:color="auto" w:fill="ffffff"/>
            <w:tcBorders>
              <w:bottom w:val="single" w:color="666666" w:sz="16" w:space="0"/>
            </w:tcBorders>
            <w:tcMar>
              <w:left w:w="0" w:type="dxa"/>
              <w:top w:w="0" w:type="dxa"/>
              <w:right w:w="0" w:type="dxa"/>
              <w:bottom w:w="0" w:type="dxa"/>
            </w:tcMar>
            <w:tcW w:w="1302" w:type="dxa"/>
            <w:vAlign w:val="center"/>
            <w:textDirection w:val="lrTb"/>
            <w:noWrap w:val="false"/>
          </w:tcPr>
          <w:p>
            <w:pPr>
              <w:pBdr/>
              <w:spacing w:after="100" w:before="100"/>
              <w:ind w:right="100" w:left="100"/>
              <w:jc w:val="right"/>
              <w:rPr/>
            </w:pPr>
            <w:r>
              <w:rPr>
                <w:rFonts w:eastAsia="Times New Roman"/>
                <w:color w:val="000000"/>
                <w:sz w:val="22"/>
                <w:szCs w:val="22"/>
              </w:rPr>
              <w:t xml:space="preserve">77,0</w:t>
            </w:r>
            <w:r/>
          </w:p>
        </w:tc>
        <w:tc>
          <w:tcPr>
            <w:shd w:val="clear" w:color="auto" w:fill="ffffff"/>
            <w:tcBorders>
              <w:bottom w:val="single" w:color="666666" w:sz="16" w:space="0"/>
            </w:tcBorders>
            <w:tcMar>
              <w:left w:w="0" w:type="dxa"/>
              <w:top w:w="0" w:type="dxa"/>
              <w:right w:w="0" w:type="dxa"/>
              <w:bottom w:w="0" w:type="dxa"/>
            </w:tcMar>
            <w:tcW w:w="1132" w:type="dxa"/>
            <w:vAlign w:val="center"/>
            <w:textDirection w:val="lrTb"/>
            <w:noWrap w:val="false"/>
          </w:tcPr>
          <w:p>
            <w:pPr>
              <w:pBdr/>
              <w:spacing w:after="100" w:before="100"/>
              <w:ind w:right="100" w:left="100"/>
              <w:jc w:val="right"/>
              <w:rPr/>
            </w:pPr>
            <w:r>
              <w:rPr>
                <w:rFonts w:eastAsia="Times New Roman"/>
                <w:color w:val="000000"/>
                <w:sz w:val="22"/>
                <w:szCs w:val="22"/>
              </w:rPr>
              <w:t xml:space="preserve">-3,6</w:t>
            </w:r>
            <w:r/>
          </w:p>
        </w:tc>
        <w:tc>
          <w:tcPr>
            <w:shd w:val="clear" w:color="auto" w:fill="ffffff"/>
            <w:tcBorders>
              <w:bottom w:val="single" w:color="666666" w:sz="16" w:space="0"/>
            </w:tcBorders>
            <w:tcMar>
              <w:left w:w="0" w:type="dxa"/>
              <w:top w:w="0" w:type="dxa"/>
              <w:right w:w="0" w:type="dxa"/>
              <w:bottom w:w="0" w:type="dxa"/>
            </w:tcMar>
            <w:tcW w:w="1168" w:type="dxa"/>
            <w:vAlign w:val="center"/>
            <w:textDirection w:val="lrTb"/>
            <w:noWrap w:val="false"/>
          </w:tcPr>
          <w:p>
            <w:pPr>
              <w:pBdr/>
              <w:spacing w:after="100" w:before="100"/>
              <w:ind w:right="100" w:left="100"/>
              <w:jc w:val="right"/>
              <w:rPr/>
            </w:pPr>
            <w:r>
              <w:rPr>
                <w:rFonts w:eastAsia="Times New Roman"/>
                <w:color w:val="000000"/>
                <w:sz w:val="22"/>
                <w:szCs w:val="22"/>
              </w:rPr>
              <w:t xml:space="preserve">0.0003478</w:t>
            </w:r>
            <w:r/>
          </w:p>
        </w:tc>
        <w:tc>
          <w:tcPr>
            <w:shd w:val="clear" w:color="auto" w:fill="ffffff"/>
            <w:tcBorders>
              <w:bottom w:val="single" w:color="666666" w:sz="16" w:space="0"/>
            </w:tcBorders>
            <w:tcMar>
              <w:left w:w="0" w:type="dxa"/>
              <w:top w:w="0" w:type="dxa"/>
              <w:right w:w="0" w:type="dxa"/>
              <w:bottom w:w="0" w:type="dxa"/>
            </w:tcMar>
            <w:tcW w:w="1199" w:type="dxa"/>
            <w:vAlign w:val="center"/>
            <w:textDirection w:val="lrTb"/>
            <w:noWrap w:val="false"/>
          </w:tcPr>
          <w:p>
            <w:pPr>
              <w:pBdr/>
              <w:spacing w:after="100" w:before="100"/>
              <w:ind w:right="100" w:left="100"/>
              <w:jc w:val="right"/>
              <w:rPr/>
            </w:pPr>
            <w:r>
              <w:rPr>
                <w:rFonts w:eastAsia="Times New Roman"/>
                <w:color w:val="000000"/>
                <w:sz w:val="22"/>
                <w:szCs w:val="22"/>
              </w:rPr>
              <w:t xml:space="preserve">-35,6</w:t>
            </w:r>
            <w:r/>
          </w:p>
        </w:tc>
        <w:tc>
          <w:tcPr>
            <w:shd w:val="clear" w:color="auto" w:fill="ffffff"/>
            <w:tcBorders>
              <w:bottom w:val="single" w:color="666666" w:sz="16" w:space="0"/>
            </w:tcBorders>
            <w:tcMar>
              <w:left w:w="0" w:type="dxa"/>
              <w:top w:w="0" w:type="dxa"/>
              <w:right w:w="0" w:type="dxa"/>
              <w:bottom w:w="0" w:type="dxa"/>
            </w:tcMar>
            <w:tcW w:w="1285" w:type="dxa"/>
            <w:vAlign w:val="center"/>
            <w:textDirection w:val="lrTb"/>
            <w:noWrap w:val="false"/>
          </w:tcPr>
          <w:p>
            <w:pPr>
              <w:keepNext w:val="true"/>
              <w:pBdr/>
              <w:spacing w:after="100" w:before="100"/>
              <w:ind w:right="100" w:left="100"/>
              <w:jc w:val="right"/>
              <w:rPr/>
            </w:pPr>
            <w:r>
              <w:rPr>
                <w:rFonts w:eastAsia="Times New Roman"/>
                <w:color w:val="000000"/>
                <w:sz w:val="22"/>
                <w:szCs w:val="22"/>
              </w:rPr>
              <w:t xml:space="preserve">-10,5</w:t>
            </w:r>
            <w:r/>
          </w:p>
        </w:tc>
      </w:tr>
    </w:tbl>
    <w:p>
      <w:pPr>
        <w:pStyle w:val="1234"/>
        <w:pBdr/>
        <w:spacing w:after="0"/>
        <w:ind w:hanging="426" w:left="426"/>
        <w:rPr>
          <w:rFonts w:eastAsia="Arial"/>
          <w:i w:val="0"/>
          <w:color w:val="000000"/>
          <w:sz w:val="20"/>
          <w:szCs w:val="20"/>
        </w:rPr>
      </w:pPr>
      <w:r>
        <w:rPr>
          <w:rFonts w:eastAsia="Arial"/>
          <w:i w:val="0"/>
          <w:color w:val="000000"/>
          <w:sz w:val="20"/>
          <w:szCs w:val="20"/>
          <w:vertAlign w:val="superscript"/>
        </w:rPr>
        <w:t xml:space="preserve">1</w:t>
      </w:r>
      <w:r>
        <w:rPr>
          <w:rFonts w:eastAsia="Arial"/>
          <w:i w:val="0"/>
          <w:color w:val="000000"/>
          <w:sz w:val="20"/>
          <w:szCs w:val="20"/>
        </w:rPr>
        <w:t xml:space="preserve">H0: Es gibt kein</w:t>
      </w:r>
      <w:r>
        <w:rPr>
          <w:rFonts w:eastAsia="Arial"/>
          <w:i w:val="0"/>
          <w:color w:val="000000"/>
          <w:sz w:val="20"/>
          <w:szCs w:val="20"/>
        </w:rPr>
        <w:t xml:space="preserve">en</w:t>
      </w:r>
      <w:r>
        <w:rPr>
          <w:rFonts w:eastAsia="Arial"/>
          <w:i w:val="0"/>
          <w:color w:val="000000"/>
          <w:sz w:val="20"/>
          <w:szCs w:val="20"/>
        </w:rPr>
        <w:t xml:space="preserve"> Unterschied in den mittleren Distanzen zwischen </w:t>
      </w:r>
      <w:r>
        <w:rPr>
          <w:rFonts w:eastAsia="Arial"/>
          <w:i w:val="0"/>
          <w:color w:val="000000"/>
          <w:sz w:val="20"/>
          <w:szCs w:val="20"/>
        </w:rPr>
        <w:t xml:space="preserve">dem </w:t>
      </w:r>
      <w:r>
        <w:rPr>
          <w:rFonts w:eastAsia="Arial"/>
          <w:i w:val="0"/>
          <w:color w:val="000000"/>
          <w:sz w:val="20"/>
          <w:szCs w:val="20"/>
        </w:rPr>
        <w:t xml:space="preserve">Online</w:t>
      </w:r>
      <w:r>
        <w:rPr>
          <w:rFonts w:eastAsia="Arial"/>
          <w:i w:val="0"/>
          <w:color w:val="000000"/>
          <w:sz w:val="20"/>
          <w:szCs w:val="20"/>
        </w:rPr>
        <w:t xml:space="preserve">-</w:t>
      </w:r>
      <w:r>
        <w:rPr>
          <w:rFonts w:eastAsia="Arial"/>
          <w:i w:val="0"/>
          <w:color w:val="000000"/>
          <w:sz w:val="20"/>
          <w:szCs w:val="20"/>
        </w:rPr>
        <w:t xml:space="preserve"> und Offline</w:t>
      </w:r>
      <w:r>
        <w:rPr>
          <w:rFonts w:eastAsia="Arial"/>
          <w:i w:val="0"/>
          <w:color w:val="000000"/>
          <w:sz w:val="20"/>
          <w:szCs w:val="20"/>
        </w:rPr>
        <w:t xml:space="preserve">-Begegnungskontext</w:t>
      </w:r>
      <w:r>
        <w:rPr>
          <w:rFonts w:eastAsia="Arial"/>
          <w:i w:val="0"/>
          <w:color w:val="000000"/>
          <w:sz w:val="20"/>
          <w:szCs w:val="20"/>
        </w:rPr>
        <w:t xml:space="preserve">.</w:t>
      </w:r>
      <w:r>
        <w:rPr>
          <w:rFonts w:eastAsia="Arial"/>
          <w:i w:val="0"/>
          <w:color w:val="000000"/>
          <w:sz w:val="20"/>
          <w:szCs w:val="20"/>
        </w:rPr>
      </w:r>
    </w:p>
    <w:p>
      <w:pPr>
        <w:pStyle w:val="1234"/>
        <w:pBdr/>
        <w:spacing/>
        <w:ind w:hanging="426" w:left="426"/>
        <w:rPr>
          <w:rFonts w:eastAsia="Arial"/>
          <w:i w:val="0"/>
          <w:color w:val="000000"/>
          <w:sz w:val="20"/>
          <w:szCs w:val="20"/>
        </w:rPr>
      </w:pPr>
      <w:r>
        <w:rPr>
          <w:rFonts w:eastAsia="Arial"/>
          <w:i w:val="0"/>
          <w:color w:val="000000"/>
          <w:sz w:val="20"/>
          <w:szCs w:val="20"/>
        </w:rPr>
        <w:t xml:space="preserve"> </w:t>
      </w:r>
      <w:r>
        <w:rPr>
          <w:rFonts w:eastAsia="Arial"/>
          <w:i w:val="0"/>
          <w:color w:val="000000"/>
          <w:sz w:val="20"/>
          <w:szCs w:val="20"/>
        </w:rPr>
        <w:t xml:space="preserve">H1: Die mittlere Distanz ist </w:t>
      </w:r>
      <w:r>
        <w:rPr>
          <w:rFonts w:eastAsia="Arial"/>
          <w:i w:val="0"/>
          <w:color w:val="000000"/>
          <w:sz w:val="20"/>
          <w:szCs w:val="20"/>
        </w:rPr>
        <w:t xml:space="preserve">im </w:t>
      </w:r>
      <w:r>
        <w:rPr>
          <w:rFonts w:eastAsia="Arial"/>
          <w:i w:val="0"/>
          <w:color w:val="000000"/>
          <w:sz w:val="20"/>
          <w:szCs w:val="20"/>
        </w:rPr>
        <w:t xml:space="preserve">Online</w:t>
      </w:r>
      <w:r>
        <w:rPr>
          <w:rFonts w:eastAsia="Arial"/>
          <w:i w:val="0"/>
          <w:color w:val="000000"/>
          <w:sz w:val="20"/>
          <w:szCs w:val="20"/>
        </w:rPr>
        <w:t xml:space="preserve">- Begegnungskontext</w:t>
      </w:r>
      <w:r>
        <w:rPr>
          <w:rFonts w:eastAsia="Arial"/>
          <w:i w:val="0"/>
          <w:color w:val="000000"/>
          <w:sz w:val="20"/>
          <w:szCs w:val="20"/>
        </w:rPr>
        <w:t xml:space="preserve"> über die Zeit größer als </w:t>
      </w:r>
      <w:r>
        <w:rPr>
          <w:rFonts w:eastAsia="Arial"/>
          <w:i w:val="0"/>
          <w:color w:val="000000"/>
          <w:sz w:val="20"/>
          <w:szCs w:val="20"/>
        </w:rPr>
        <w:t xml:space="preserve">im </w:t>
      </w:r>
      <w:r>
        <w:rPr>
          <w:rFonts w:eastAsia="Arial"/>
          <w:i w:val="0"/>
          <w:color w:val="000000"/>
          <w:sz w:val="20"/>
          <w:szCs w:val="20"/>
        </w:rPr>
        <w:t xml:space="preserve">Offline</w:t>
      </w:r>
      <w:r>
        <w:rPr>
          <w:rFonts w:eastAsia="Arial"/>
          <w:i w:val="0"/>
          <w:color w:val="000000"/>
          <w:sz w:val="20"/>
          <w:szCs w:val="20"/>
        </w:rPr>
        <w:t xml:space="preserve">- Begegnungskontext</w:t>
      </w:r>
      <w:r>
        <w:rPr>
          <w:rFonts w:eastAsia="Arial"/>
          <w:i w:val="0"/>
          <w:color w:val="000000"/>
          <w:sz w:val="20"/>
          <w:szCs w:val="20"/>
        </w:rPr>
        <w:t xml:space="preserve">.</w:t>
      </w:r>
      <w:r>
        <w:rPr>
          <w:rFonts w:eastAsia="Arial"/>
          <w:i w:val="0"/>
          <w:color w:val="000000"/>
          <w:sz w:val="20"/>
          <w:szCs w:val="20"/>
        </w:rPr>
      </w:r>
    </w:p>
    <w:p>
      <w:pPr>
        <w:pBdr/>
        <w:spacing/>
        <w:ind/>
        <w:rPr/>
      </w:pPr>
      <w:r/>
      <w:r/>
    </w:p>
    <w:p>
      <w:pPr>
        <w:pBdr/>
        <w:spacing/>
        <w:ind/>
        <w:rPr/>
      </w:pPr>
      <w:r/>
      <w:r/>
    </w:p>
    <w:p>
      <w:pPr>
        <w:pStyle w:val="1234"/>
        <w:keepNext w:val="true"/>
        <w:pBdr/>
        <w:spacing w:after="0"/>
        <w:ind/>
        <w:rPr>
          <w:i w:val="0"/>
          <w:iCs w:val="0"/>
          <w:color w:val="auto"/>
        </w:rPr>
      </w:pPr>
      <w:r/>
      <w:bookmarkStart w:id="400" w:name="_Ref86595443"/>
      <w:r/>
      <w:bookmarkStart w:id="401" w:name="_Ref86595437"/>
      <w:r/>
      <w:bookmarkStart w:id="402" w:name="_Toc86919242"/>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7</w:t>
      </w:r>
      <w:r>
        <w:rPr>
          <w:b/>
          <w:i w:val="0"/>
          <w:iCs w:val="0"/>
          <w:color w:val="auto"/>
        </w:rPr>
        <w:fldChar w:fldCharType="end"/>
      </w:r>
      <w:bookmarkEnd w:id="400"/>
      <w:r>
        <w:rPr>
          <w:b/>
          <w:i w:val="0"/>
          <w:iCs w:val="0"/>
          <w:color w:val="auto"/>
        </w:rPr>
        <w:t xml:space="preserve">:</w:t>
      </w:r>
      <w:r>
        <w:rPr>
          <w:i w:val="0"/>
          <w:iCs w:val="0"/>
          <w:color w:val="auto"/>
        </w:rPr>
        <w:t xml:space="preserve"> </w:t>
      </w:r>
      <w:r>
        <w:rPr>
          <w:i w:val="0"/>
          <w:iCs w:val="0"/>
          <w:color w:val="auto"/>
        </w:rPr>
        <w:t xml:space="preserve">Entwicklung der zeitlichen</w:t>
      </w:r>
      <w:r>
        <w:rPr>
          <w:i w:val="0"/>
          <w:iCs w:val="0"/>
          <w:color w:val="auto"/>
        </w:rPr>
        <w:t xml:space="preserve"> Distanzen </w:t>
      </w:r>
      <w:r>
        <w:rPr>
          <w:i w:val="0"/>
          <w:iCs w:val="0"/>
          <w:color w:val="auto"/>
        </w:rPr>
        <w:t xml:space="preserve">zum Partner</w:t>
      </w:r>
      <w:bookmarkEnd w:id="401"/>
      <w:r/>
      <w:bookmarkEnd w:id="402"/>
      <w:r>
        <w:rPr>
          <w:i w:val="0"/>
          <w:iCs w:val="0"/>
          <w:color w:val="auto"/>
        </w:rPr>
        <w:t xml:space="preserve"> </w:t>
      </w:r>
      <w:r>
        <w:rPr>
          <w:i w:val="0"/>
          <w:iCs w:val="0"/>
          <w:color w:val="auto"/>
        </w:rPr>
      </w:r>
    </w:p>
    <w:tbl>
      <w:tblPr>
        <w:tblW w:w="5000" w:type="pct"/>
        <w:jc w:val="center"/>
        <w:tblBorders/>
        <w:tblLook w:val="0420" w:firstRow="1" w:lastRow="0" w:firstColumn="0" w:lastColumn="0" w:noHBand="0" w:noVBand="1"/>
      </w:tblPr>
      <w:tblGrid>
        <w:gridCol w:w="1347"/>
        <w:gridCol w:w="745"/>
        <w:gridCol w:w="745"/>
        <w:gridCol w:w="745"/>
        <w:gridCol w:w="745"/>
        <w:gridCol w:w="745"/>
        <w:gridCol w:w="745"/>
        <w:gridCol w:w="745"/>
        <w:gridCol w:w="745"/>
        <w:gridCol w:w="745"/>
        <w:gridCol w:w="735"/>
      </w:tblGrid>
      <w:tr>
        <w:trPr>
          <w:cantSplit/>
          <w:jc w:val="center"/>
          <w:tblHeader/>
        </w:trPr>
        <w:tc>
          <w:tcPr>
            <w:shd w:val="clear" w:color="auto" w:fill="ffffff"/>
            <w:tcBorders>
              <w:top w:val="single" w:color="666666" w:sz="16" w:space="0"/>
            </w:tcBorders>
            <w:tcW w:w="766" w:type="pct"/>
            <w:vMerge w:val="restart"/>
            <w:textDirection w:val="lrTb"/>
            <w:noWrap w:val="false"/>
          </w:tcPr>
          <w:p>
            <w:pPr>
              <w:pBdr/>
              <w:spacing w:after="0" w:line="240" w:lineRule="auto"/>
              <w:ind w:right="100" w:left="100"/>
              <w:jc w:val="both"/>
              <w:rPr>
                <w:rFonts w:eastAsia="Arial"/>
                <w:b/>
                <w:bCs/>
                <w:color w:val="000000"/>
                <w:sz w:val="22"/>
                <w:szCs w:val="22"/>
              </w:rPr>
            </w:pPr>
            <w:r/>
            <w:bookmarkStart w:id="403" w:name="_Hlk85797865"/>
            <w:r/>
            <w:r>
              <w:rPr>
                <w:rFonts w:eastAsia="Arial"/>
                <w:b/>
                <w:bCs/>
                <w:color w:val="000000"/>
                <w:sz w:val="22"/>
                <w:szCs w:val="22"/>
              </w:rPr>
            </w:r>
          </w:p>
        </w:tc>
        <w:tc>
          <w:tcPr>
            <w:gridSpan w:val="10"/>
            <w:shd w:val="clear" w:color="auto" w:fill="ffffff"/>
            <w:tcBorders>
              <w:top w:val="single" w:color="666666" w:sz="16" w:space="0"/>
              <w:bottom w:val="single" w:color="auto" w:sz="4" w:space="0"/>
            </w:tcBorders>
            <w:tcMar>
              <w:left w:w="0" w:type="dxa"/>
              <w:top w:w="0" w:type="dxa"/>
              <w:right w:w="0" w:type="dxa"/>
              <w:bottom w:w="0" w:type="dxa"/>
            </w:tcMar>
            <w:tcW w:w="4234" w:type="pct"/>
            <w:vAlign w:val="center"/>
            <w:textDirection w:val="lrTb"/>
            <w:noWrap w:val="false"/>
          </w:tcPr>
          <w:p>
            <w:pPr>
              <w:pBdr/>
              <w:spacing w:after="0" w:line="240" w:lineRule="auto"/>
              <w:ind w:right="100" w:left="100"/>
              <w:jc w:val="center"/>
              <w:rPr>
                <w:b/>
                <w:bCs/>
                <w:sz w:val="22"/>
                <w:szCs w:val="22"/>
              </w:rPr>
            </w:pPr>
            <w:r>
              <w:rPr>
                <w:b/>
                <w:bCs/>
                <w:sz w:val="22"/>
                <w:szCs w:val="22"/>
              </w:rPr>
              <w:t xml:space="preserve">Wellen</w:t>
            </w:r>
            <w:r>
              <w:rPr>
                <w:b/>
                <w:bCs/>
                <w:sz w:val="22"/>
                <w:szCs w:val="22"/>
              </w:rPr>
            </w:r>
          </w:p>
        </w:tc>
      </w:tr>
      <w:tr>
        <w:trPr>
          <w:cantSplit/>
          <w:jc w:val="center"/>
          <w:tblHeader/>
        </w:trPr>
        <w:tc>
          <w:tcPr>
            <w:shd w:val="clear" w:color="auto" w:fill="ffffff"/>
            <w:tcBorders>
              <w:bottom w:val="single" w:color="666666" w:sz="16" w:space="0"/>
            </w:tcBorders>
            <w:tcW w:w="766" w:type="pct"/>
            <w:vAlign w:val="center"/>
            <w:vMerge w:val="continue"/>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b/>
                <w:color w:val="000000"/>
                <w:sz w:val="22"/>
                <w:szCs w:val="22"/>
              </w:rPr>
            </w:pPr>
            <w:r>
              <w:rPr>
                <w:rFonts w:eastAsia="Arial"/>
                <w:b/>
                <w:color w:val="000000"/>
                <w:sz w:val="22"/>
                <w:szCs w:val="22"/>
              </w:rPr>
              <w:t xml:space="preserve">2009</w:t>
            </w:r>
            <w:r>
              <w:rPr>
                <w:rFonts w:eastAsia="Arial"/>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0</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1</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2</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3</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4</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5</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6</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b/>
                <w:sz w:val="22"/>
                <w:szCs w:val="22"/>
              </w:rPr>
              <w:t xml:space="preserve">2017</w:t>
            </w:r>
            <w:r>
              <w:rPr>
                <w:rFonts w:eastAsia="Arial"/>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b/>
                <w:color w:val="000000"/>
                <w:sz w:val="22"/>
                <w:szCs w:val="22"/>
              </w:rPr>
              <w:t xml:space="preserve">2018</w:t>
            </w:r>
            <w:r>
              <w:rPr>
                <w:rFonts w:eastAsia="Arial"/>
                <w:color w:val="000000"/>
                <w:sz w:val="22"/>
                <w:szCs w:val="22"/>
              </w:rPr>
            </w:r>
          </w:p>
        </w:tc>
      </w:tr>
      <w:tr>
        <w:trPr>
          <w:cantSplit/>
          <w:jc w:val="center"/>
        </w:trPr>
        <w:tc>
          <w:tcPr>
            <w:shd w:val="clear" w:color="auto" w:fill="ffffff"/>
            <w:tcBorders>
              <w:top w:val="single" w:color="auto" w:sz="4" w:space="0"/>
            </w:tcBorders>
            <w:tcW w:w="766"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Offline</w:t>
            </w:r>
            <w:r>
              <w:rPr>
                <w:rFonts w:eastAsia="Arial"/>
                <w:b/>
                <w:bCs/>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c>
          <w:tcPr>
            <w:shd w:val="clear" w:color="auto" w:fill="ffffff"/>
            <w:tcBorders>
              <w:top w:val="single" w:color="auto" w:sz="4" w:space="0"/>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sz w:val="22"/>
                <w:szCs w:val="22"/>
              </w:rPr>
            </w:pPr>
            <w:r>
              <w:rPr>
                <w:sz w:val="22"/>
                <w:szCs w:val="22"/>
              </w:rPr>
            </w:r>
            <w:r>
              <w:rPr>
                <w:sz w:val="22"/>
                <w:szCs w:val="22"/>
              </w:rPr>
            </w:r>
          </w:p>
        </w:tc>
      </w:tr>
      <w:tr>
        <w:trPr>
          <w:cantSplit/>
          <w:jc w:val="center"/>
        </w:trPr>
        <w:tc>
          <w:tcPr>
            <w:shd w:val="clear" w:color="auto" w:fill="ffffff"/>
            <w:tcBorders/>
            <w:tcW w:w="766"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t xml:space="preserve">Median</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1,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3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30,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5,0</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c>
          <w:tcPr>
            <w:shd w:val="clear" w:color="auto" w:fill="ffffff"/>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rFonts w:eastAsia="Arial"/>
                <w:color w:val="000000"/>
                <w:sz w:val="22"/>
                <w:szCs w:val="22"/>
              </w:rPr>
            </w:pPr>
            <w:r>
              <w:rPr>
                <w:rFonts w:eastAsia="Times New Roman"/>
                <w:color w:val="000000"/>
                <w:sz w:val="22"/>
                <w:szCs w:val="22"/>
              </w:rPr>
              <w:t xml:space="preserve">20,0</w:t>
            </w:r>
            <w:r>
              <w:rPr>
                <w:rFonts w:eastAsia="Arial"/>
                <w:color w:val="000000"/>
                <w:sz w:val="22"/>
                <w:szCs w:val="22"/>
              </w:rPr>
            </w:r>
          </w:p>
        </w:tc>
      </w:tr>
      <w:tr>
        <w:trPr>
          <w:cantSplit/>
          <w:jc w:val="center"/>
        </w:trPr>
        <w:tc>
          <w:tcPr>
            <w:shd w:val="clear" w:color="auto" w:fill="ffffff"/>
            <w:tcBorders>
              <w:bottom w:val="single" w:color="auto" w:sz="4" w:space="0"/>
            </w:tcBorders>
            <w:tcW w:w="766"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t xml:space="preserve">Mittelwert</w:t>
            </w:r>
            <w:r>
              <w:rPr>
                <w:rFonts w:eastAsia="Arial"/>
                <w:color w:val="000000"/>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0,3</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0,1</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3,8</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9,7</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4,0</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62,1</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73,5</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71,4</w:t>
            </w:r>
            <w:r>
              <w:rPr>
                <w:sz w:val="22"/>
                <w:szCs w:val="22"/>
              </w:rPr>
            </w:r>
          </w:p>
        </w:tc>
        <w:tc>
          <w:tcPr>
            <w:shd w:val="clear" w:color="auto" w:fill="ffffff"/>
            <w:tcBorders>
              <w:bottom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9,9</w:t>
            </w:r>
            <w:r>
              <w:rPr>
                <w:sz w:val="22"/>
                <w:szCs w:val="22"/>
              </w:rPr>
            </w:r>
          </w:p>
        </w:tc>
        <w:tc>
          <w:tcPr>
            <w:shd w:val="clear" w:color="auto" w:fill="ffffff"/>
            <w:tcBorders>
              <w:bottom w:val="single" w:color="auto" w:sz="4" w:space="0"/>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63,6</w:t>
            </w:r>
            <w:r>
              <w:rPr>
                <w:sz w:val="22"/>
                <w:szCs w:val="22"/>
              </w:rPr>
            </w:r>
          </w:p>
        </w:tc>
      </w:tr>
      <w:tr>
        <w:trPr>
          <w:cantSplit/>
          <w:jc w:val="center"/>
        </w:trPr>
        <w:tc>
          <w:tcPr>
            <w:shd w:val="clear" w:color="auto" w:fill="ffffff"/>
            <w:tcBorders>
              <w:top w:val="single" w:color="auto" w:sz="4" w:space="0"/>
            </w:tcBorders>
            <w:tcW w:w="766"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Online</w:t>
            </w:r>
            <w:r>
              <w:rPr>
                <w:rFonts w:eastAsia="Arial"/>
                <w:b/>
                <w:bCs/>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c>
          <w:tcPr>
            <w:shd w:val="clear" w:color="auto" w:fill="ffffff"/>
            <w:tcBorders>
              <w:top w:val="single" w:color="auto" w:sz="4" w:space="0"/>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r>
            <w:r>
              <w:rPr>
                <w:rFonts w:eastAsia="Arial"/>
                <w:color w:val="000000"/>
                <w:sz w:val="22"/>
                <w:szCs w:val="22"/>
              </w:rPr>
            </w:r>
          </w:p>
        </w:tc>
      </w:tr>
      <w:tr>
        <w:trPr>
          <w:cantSplit/>
          <w:jc w:val="center"/>
        </w:trPr>
        <w:tc>
          <w:tcPr>
            <w:shd w:val="clear" w:color="auto" w:fill="ffffff"/>
            <w:tcBorders/>
            <w:tcW w:w="766"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t xml:space="preserve">Median</w:t>
            </w:r>
            <w:r>
              <w:rPr>
                <w:rFonts w:eastAsia="Arial"/>
                <w:color w:val="000000"/>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0,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37,5</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5,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0,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35,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18"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35,0</w:t>
            </w:r>
            <w:r>
              <w:rPr>
                <w:sz w:val="22"/>
                <w:szCs w:val="22"/>
              </w:rPr>
            </w:r>
          </w:p>
        </w:tc>
      </w:tr>
      <w:tr>
        <w:trPr>
          <w:cantSplit/>
          <w:jc w:val="center"/>
        </w:trPr>
        <w:tc>
          <w:tcPr>
            <w:shd w:val="clear" w:color="auto" w:fill="ffffff"/>
            <w:tcBorders>
              <w:bottom w:val="single" w:color="666666" w:sz="16" w:space="0"/>
            </w:tcBorders>
            <w:tcW w:w="766" w:type="pct"/>
            <w:vAlign w:val="center"/>
            <w:textDirection w:val="lrTb"/>
            <w:noWrap w:val="false"/>
          </w:tcPr>
          <w:p>
            <w:pPr>
              <w:pBdr/>
              <w:spacing w:after="0" w:line="240" w:lineRule="auto"/>
              <w:ind w:right="100" w:left="100"/>
              <w:jc w:val="both"/>
              <w:rPr>
                <w:rFonts w:eastAsia="Arial"/>
                <w:color w:val="000000"/>
                <w:sz w:val="22"/>
                <w:szCs w:val="22"/>
              </w:rPr>
            </w:pPr>
            <w:r>
              <w:rPr>
                <w:rFonts w:eastAsia="Arial"/>
                <w:color w:val="000000"/>
                <w:sz w:val="22"/>
                <w:szCs w:val="22"/>
              </w:rPr>
              <w:t xml:space="preserve">Mittelwert</w:t>
            </w:r>
            <w:r>
              <w:rPr>
                <w:rFonts w:eastAsia="Arial"/>
                <w:color w:val="000000"/>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89,9</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93,9</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100,8</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80,8</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9,5</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81,8</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53,8</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48,1</w:t>
            </w:r>
            <w:r>
              <w:rPr>
                <w:sz w:val="22"/>
                <w:szCs w:val="22"/>
              </w:rPr>
            </w:r>
          </w:p>
        </w:tc>
        <w:tc>
          <w:tcPr>
            <w:shd w:val="clear" w:color="auto" w:fill="ffffff"/>
            <w:tcBorders>
              <w:bottom w:val="single" w:color="666666" w:sz="16" w:space="0"/>
            </w:tcBorders>
            <w:tcMar>
              <w:left w:w="0" w:type="dxa"/>
              <w:top w:w="0" w:type="dxa"/>
              <w:right w:w="0" w:type="dxa"/>
              <w:bottom w:w="0" w:type="dxa"/>
            </w:tcMar>
            <w:tcW w:w="424" w:type="pct"/>
            <w:vAlign w:val="center"/>
            <w:textDirection w:val="lrTb"/>
            <w:noWrap w:val="false"/>
          </w:tcPr>
          <w:p>
            <w:pPr>
              <w:pBdr/>
              <w:spacing w:after="0" w:line="240" w:lineRule="auto"/>
              <w:ind w:right="100" w:left="100"/>
              <w:jc w:val="both"/>
              <w:rPr>
                <w:sz w:val="22"/>
                <w:szCs w:val="22"/>
              </w:rPr>
            </w:pPr>
            <w:r>
              <w:rPr>
                <w:rFonts w:eastAsia="Times New Roman"/>
                <w:color w:val="000000"/>
                <w:sz w:val="22"/>
                <w:szCs w:val="22"/>
              </w:rPr>
              <w:t xml:space="preserve">91,4</w:t>
            </w:r>
            <w:r>
              <w:rPr>
                <w:sz w:val="22"/>
                <w:szCs w:val="22"/>
              </w:rPr>
            </w:r>
          </w:p>
        </w:tc>
        <w:tc>
          <w:tcPr>
            <w:shd w:val="clear" w:color="auto" w:fill="ffffff"/>
            <w:tcBorders>
              <w:bottom w:val="single" w:color="666666" w:sz="16" w:space="0"/>
            </w:tcBorders>
            <w:tcMar>
              <w:left w:w="0" w:type="dxa"/>
              <w:top w:w="0" w:type="dxa"/>
              <w:right w:w="0" w:type="dxa"/>
              <w:bottom w:w="0" w:type="dxa"/>
            </w:tcMar>
            <w:tcW w:w="418" w:type="pct"/>
            <w:vAlign w:val="center"/>
            <w:textDirection w:val="lrTb"/>
            <w:noWrap w:val="false"/>
          </w:tcPr>
          <w:p>
            <w:pPr>
              <w:keepNext w:val="true"/>
              <w:pBdr/>
              <w:spacing w:after="0" w:line="240" w:lineRule="auto"/>
              <w:ind w:right="100" w:left="100"/>
              <w:jc w:val="both"/>
              <w:rPr>
                <w:sz w:val="22"/>
                <w:szCs w:val="22"/>
              </w:rPr>
            </w:pPr>
            <w:r>
              <w:rPr>
                <w:rFonts w:eastAsia="Times New Roman"/>
                <w:color w:val="000000"/>
                <w:sz w:val="22"/>
                <w:szCs w:val="22"/>
              </w:rPr>
              <w:t xml:space="preserve">60,0</w:t>
            </w:r>
            <w:bookmarkEnd w:id="403"/>
            <w:r>
              <w:rPr>
                <w:sz w:val="22"/>
                <w:szCs w:val="22"/>
              </w:rPr>
            </w:r>
          </w:p>
        </w:tc>
      </w:tr>
    </w:tbl>
    <w:p>
      <w:pPr>
        <w:pStyle w:val="1234"/>
        <w:pBdr/>
        <w:spacing/>
        <w:ind/>
        <w:jc w:val="both"/>
        <w:rPr>
          <w:i w:val="0"/>
          <w:iCs w:val="0"/>
          <w:color w:val="auto"/>
        </w:rPr>
      </w:pPr>
      <w:r>
        <w:rPr>
          <w:i w:val="0"/>
          <w:iCs w:val="0"/>
          <w:color w:val="auto"/>
        </w:rPr>
        <w:t xml:space="preserve">Quelle: pairfam, Welle 2-11</w:t>
      </w:r>
      <w:r>
        <w:rPr>
          <w:i w:val="0"/>
          <w:iCs w:val="0"/>
          <w:color w:val="auto"/>
        </w:rPr>
      </w:r>
    </w:p>
    <w:p>
      <w:pPr>
        <w:pBdr/>
        <w:spacing/>
        <w:ind/>
        <w:rPr/>
      </w:pPr>
      <w:r/>
      <w:r/>
    </w:p>
    <w:p>
      <w:pPr>
        <w:pBdr/>
        <w:spacing/>
        <w:ind/>
        <w:rPr/>
      </w:pPr>
      <w:r/>
      <w:r/>
    </w:p>
    <w:p>
      <w:pPr>
        <w:pStyle w:val="1234"/>
        <w:keepNext w:val="true"/>
        <w:pBdr/>
        <w:spacing w:after="0"/>
        <w:ind/>
        <w:rPr>
          <w:i w:val="0"/>
          <w:iCs w:val="0"/>
          <w:color w:val="auto"/>
        </w:rPr>
      </w:pPr>
      <w:r/>
      <w:bookmarkStart w:id="404" w:name="_Ref86863820"/>
      <w:r/>
      <w:bookmarkStart w:id="405" w:name="_Toc86919243"/>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8</w:t>
      </w:r>
      <w:r>
        <w:rPr>
          <w:b/>
          <w:i w:val="0"/>
          <w:iCs w:val="0"/>
          <w:color w:val="auto"/>
        </w:rPr>
        <w:fldChar w:fldCharType="end"/>
      </w:r>
      <w:bookmarkEnd w:id="404"/>
      <w:r>
        <w:rPr>
          <w:b/>
          <w:i w:val="0"/>
          <w:iCs w:val="0"/>
          <w:color w:val="auto"/>
        </w:rPr>
        <w:t xml:space="preserve">: </w:t>
      </w:r>
      <w:r>
        <w:rPr>
          <w:i w:val="0"/>
          <w:iCs w:val="0"/>
          <w:color w:val="auto"/>
        </w:rPr>
        <w:t xml:space="preserve">Entwicklung der zeitlichen Distanzen zum Partner nach Wohnortgröße</w:t>
      </w:r>
      <w:bookmarkEnd w:id="405"/>
      <w:r>
        <w:rPr>
          <w:i w:val="0"/>
          <w:iCs w:val="0"/>
          <w:color w:val="auto"/>
        </w:rPr>
        <w:t xml:space="preserve"> </w:t>
      </w:r>
      <w:r>
        <w:rPr>
          <w:i w:val="0"/>
          <w:iCs w:val="0"/>
          <w:color w:val="auto"/>
        </w:rPr>
      </w:r>
    </w:p>
    <w:tbl>
      <w:tblPr>
        <w:tblW w:w="5000" w:type="pct"/>
        <w:jc w:val="center"/>
        <w:tblBorders/>
        <w:tblLook w:val="0420" w:firstRow="1" w:lastRow="0" w:firstColumn="0" w:lastColumn="0" w:noHBand="0" w:noVBand="1"/>
      </w:tblPr>
      <w:tblGrid>
        <w:gridCol w:w="1157"/>
        <w:gridCol w:w="765"/>
        <w:gridCol w:w="763"/>
        <w:gridCol w:w="763"/>
        <w:gridCol w:w="763"/>
        <w:gridCol w:w="764"/>
        <w:gridCol w:w="764"/>
        <w:gridCol w:w="764"/>
        <w:gridCol w:w="764"/>
        <w:gridCol w:w="764"/>
        <w:gridCol w:w="756"/>
      </w:tblGrid>
      <w:tr>
        <w:trPr>
          <w:cantSplit/>
          <w:jc w:val="center"/>
          <w:tblHeader/>
        </w:trPr>
        <w:tc>
          <w:tcPr>
            <w:shd w:val="clear" w:color="auto" w:fill="ffffff"/>
            <w:tcBorders>
              <w:top w:val="single" w:color="666666" w:sz="16" w:space="0"/>
            </w:tcBorders>
            <w:tcMar>
              <w:left w:w="0" w:type="dxa"/>
              <w:top w:w="0" w:type="dxa"/>
              <w:right w:w="0" w:type="dxa"/>
              <w:bottom w:w="0" w:type="dxa"/>
            </w:tcMar>
            <w:tcW w:w="658" w:type="pct"/>
            <w:vAlign w:val="center"/>
            <w:vMerge w:val="restart"/>
            <w:textDirection w:val="lrTb"/>
            <w:noWrap w:val="false"/>
          </w:tcPr>
          <w:p>
            <w:pPr>
              <w:pBdr/>
              <w:spacing w:after="0" w:line="240" w:lineRule="auto"/>
              <w:ind w:right="100" w:left="100"/>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t xml:space="preserve">Welle</w:t>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r>
      <w:tr>
        <w:trPr>
          <w:cantSplit/>
          <w:jc w:val="center"/>
          <w:tblHeader/>
        </w:trPr>
        <w:tc>
          <w:tcPr>
            <w:shd w:val="clear" w:color="auto" w:fill="ffffff"/>
            <w:tcBorders>
              <w:bottom w:val="single" w:color="666666" w:sz="16" w:space="0"/>
            </w:tcBorders>
            <w:tcMar>
              <w:left w:w="0" w:type="dxa"/>
              <w:top w:w="0" w:type="dxa"/>
              <w:right w:w="0" w:type="dxa"/>
              <w:bottom w:w="0" w:type="dxa"/>
            </w:tcMar>
            <w:tcW w:w="658" w:type="pct"/>
            <w:vAlign w:val="center"/>
            <w:vMerge w:val="continue"/>
            <w:textDirection w:val="lrTb"/>
            <w:noWrap w:val="false"/>
          </w:tcPr>
          <w:p>
            <w:pPr>
              <w:pBdr/>
              <w:spacing w:after="0" w:line="240" w:lineRule="auto"/>
              <w:ind w:right="100" w:left="100"/>
              <w:rPr>
                <w:sz w:val="22"/>
                <w:szCs w:val="22"/>
              </w:rPr>
            </w:pPr>
            <w:r>
              <w:rPr>
                <w:sz w:val="22"/>
                <w:szCs w:val="22"/>
              </w:rPr>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09</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0</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1</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2</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3</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4</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5</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6</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b/>
                <w:sz w:val="22"/>
                <w:szCs w:val="22"/>
              </w:rPr>
            </w:pPr>
            <w:r>
              <w:rPr>
                <w:b/>
                <w:sz w:val="22"/>
                <w:szCs w:val="22"/>
              </w:rPr>
              <w:t xml:space="preserve">2017</w:t>
            </w:r>
            <w:r>
              <w:rPr>
                <w:b/>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8</w:t>
            </w:r>
            <w:r>
              <w:rPr>
                <w:rFonts w:eastAsia="Times New Roman"/>
                <w:b/>
                <w:color w:val="000000"/>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ittelwert Off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rFonts w:eastAsia="Times New Roman"/>
                <w:color w:val="000000"/>
                <w:sz w:val="22"/>
                <w:szCs w:val="22"/>
              </w:rPr>
            </w:pPr>
            <w:r>
              <w:rPr>
                <w:rFonts w:eastAsia="Times New Roman"/>
                <w:color w:val="000000"/>
                <w:sz w:val="22"/>
                <w:szCs w:val="22"/>
              </w:rPr>
              <w:t xml:space="preserve">Kleinstadt</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31,9</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40,7</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53,7</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29,3</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46,7</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69,3</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60,9</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36,8</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48,7</w:t>
            </w:r>
            <w:r>
              <w:rPr>
                <w:rFonts w:eastAsia="Times New Roman"/>
                <w:color w:val="000000"/>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57,0</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0,7</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3,8</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2,3</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7</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3,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8,7</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75,2</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77,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6,4</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2,8</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Groß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6,5</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47,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5,5</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7,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5,4</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3,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85,2</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97,8</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1,3</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02,6</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ittelwert On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Klein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77,9</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1,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04,6</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7,8</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3,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9,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7,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5,1</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10,2</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5,3</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7,6</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30,1</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02,8</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30,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6,7</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2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6,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5,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9,1</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85,0</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Groß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13,9</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4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97,1</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00,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7,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9,8</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7,7</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7,2</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86,7</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40,0</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Times New Roman"/>
                <w:b/>
                <w:color w:val="000000"/>
                <w:sz w:val="22"/>
                <w:szCs w:val="22"/>
              </w:rPr>
            </w:pPr>
            <w:r>
              <w:rPr>
                <w:rFonts w:eastAsia="Arial"/>
                <w:b/>
                <w:bCs/>
                <w:color w:val="000000"/>
                <w:sz w:val="22"/>
                <w:szCs w:val="22"/>
              </w:rPr>
              <w:t xml:space="preserve">Median Offline</w:t>
            </w:r>
            <w:r>
              <w:rPr>
                <w:rFonts w:eastAsia="Times New Roman"/>
                <w:b/>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Klein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9,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8,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6,5</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Groß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5,0</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edian On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Klein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9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7,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7,5</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0,0</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stadt</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7,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4,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82,5</w:t>
            </w:r>
            <w:r>
              <w:rPr>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Großstadt</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2,5</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35,0</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0</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5,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2,5</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bottom w:val="single" w:color="666666" w:sz="16"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r>
    </w:tbl>
    <w:p>
      <w:pPr>
        <w:pStyle w:val="1234"/>
        <w:pBdr/>
        <w:spacing/>
        <w:ind/>
        <w:jc w:val="both"/>
        <w:rPr>
          <w:i w:val="0"/>
          <w:iCs w:val="0"/>
          <w:color w:val="auto"/>
        </w:rPr>
      </w:pPr>
      <w:r>
        <w:rPr>
          <w:i w:val="0"/>
          <w:iCs w:val="0"/>
          <w:color w:val="auto"/>
        </w:rPr>
        <w:t xml:space="preserve">Quelle: pairfam, Welle 2-11</w:t>
      </w:r>
      <w:r>
        <w:rPr>
          <w:i w:val="0"/>
          <w:iCs w:val="0"/>
          <w:color w:val="auto"/>
        </w:rPr>
      </w:r>
    </w:p>
    <w:p>
      <w:pPr>
        <w:pStyle w:val="1234"/>
        <w:keepNext w:val="true"/>
        <w:pBdr/>
        <w:spacing w:after="0"/>
        <w:ind/>
        <w:rPr>
          <w:i w:val="0"/>
          <w:iCs w:val="0"/>
          <w:color w:val="auto"/>
        </w:rPr>
      </w:pPr>
      <w:r/>
      <w:bookmarkStart w:id="406" w:name="_Toc86919244"/>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9</w:t>
      </w:r>
      <w:r>
        <w:rPr>
          <w:b/>
          <w:i w:val="0"/>
          <w:iCs w:val="0"/>
          <w:color w:val="auto"/>
        </w:rPr>
        <w:fldChar w:fldCharType="end"/>
      </w:r>
      <w:r>
        <w:rPr>
          <w:b/>
          <w:i w:val="0"/>
          <w:iCs w:val="0"/>
          <w:color w:val="auto"/>
        </w:rPr>
        <w:t xml:space="preserve">: </w:t>
      </w:r>
      <w:r>
        <w:rPr>
          <w:i w:val="0"/>
          <w:iCs w:val="0"/>
          <w:color w:val="auto"/>
        </w:rPr>
        <w:t xml:space="preserve">Entwicklung der zeitlichen Distanzen zum Partner nach Bildungsniveau</w:t>
      </w:r>
      <w:bookmarkEnd w:id="406"/>
      <w:r/>
      <w:r>
        <w:rPr>
          <w:i w:val="0"/>
          <w:iCs w:val="0"/>
          <w:color w:val="auto"/>
        </w:rPr>
      </w:r>
    </w:p>
    <w:tbl>
      <w:tblPr>
        <w:tblW w:w="5000" w:type="pct"/>
        <w:jc w:val="center"/>
        <w:tblBorders/>
        <w:tblLook w:val="0420" w:firstRow="1" w:lastRow="0" w:firstColumn="0" w:lastColumn="0" w:noHBand="0" w:noVBand="1"/>
      </w:tblPr>
      <w:tblGrid>
        <w:gridCol w:w="1157"/>
        <w:gridCol w:w="765"/>
        <w:gridCol w:w="763"/>
        <w:gridCol w:w="763"/>
        <w:gridCol w:w="763"/>
        <w:gridCol w:w="764"/>
        <w:gridCol w:w="764"/>
        <w:gridCol w:w="764"/>
        <w:gridCol w:w="764"/>
        <w:gridCol w:w="764"/>
        <w:gridCol w:w="756"/>
      </w:tblGrid>
      <w:tr>
        <w:trPr>
          <w:cantSplit/>
          <w:jc w:val="center"/>
          <w:tblHeader/>
        </w:trPr>
        <w:tc>
          <w:tcPr>
            <w:shd w:val="clear" w:color="auto" w:fill="ffffff"/>
            <w:tcBorders>
              <w:top w:val="single" w:color="666666" w:sz="16" w:space="0"/>
            </w:tcBorders>
            <w:tcMar>
              <w:left w:w="0" w:type="dxa"/>
              <w:top w:w="0" w:type="dxa"/>
              <w:right w:w="0" w:type="dxa"/>
              <w:bottom w:w="0" w:type="dxa"/>
            </w:tcMar>
            <w:tcW w:w="658" w:type="pct"/>
            <w:vAlign w:val="center"/>
            <w:vMerge w:val="restart"/>
            <w:textDirection w:val="lrTb"/>
            <w:noWrap w:val="false"/>
          </w:tcPr>
          <w:p>
            <w:pPr>
              <w:pBdr/>
              <w:spacing w:after="0" w:line="240" w:lineRule="auto"/>
              <w:ind w:right="100" w:left="100"/>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t xml:space="preserve">Welle</w:t>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c>
          <w:tcPr>
            <w:shd w:val="clear" w:color="auto" w:fill="ffffff"/>
            <w:tcBorders>
              <w:top w:val="single" w:color="666666" w:sz="16" w:space="0"/>
              <w:bottom w:val="single" w:color="auto" w:sz="4"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sz w:val="22"/>
                <w:szCs w:val="22"/>
              </w:rPr>
            </w:r>
            <w:r>
              <w:rPr>
                <w:sz w:val="22"/>
                <w:szCs w:val="22"/>
              </w:rPr>
            </w:r>
          </w:p>
        </w:tc>
      </w:tr>
      <w:tr>
        <w:trPr>
          <w:cantSplit/>
          <w:jc w:val="center"/>
          <w:tblHeader/>
        </w:trPr>
        <w:tc>
          <w:tcPr>
            <w:shd w:val="clear" w:color="auto" w:fill="ffffff"/>
            <w:tcBorders>
              <w:bottom w:val="single" w:color="666666" w:sz="16" w:space="0"/>
            </w:tcBorders>
            <w:tcMar>
              <w:left w:w="0" w:type="dxa"/>
              <w:top w:w="0" w:type="dxa"/>
              <w:right w:w="0" w:type="dxa"/>
              <w:bottom w:w="0" w:type="dxa"/>
            </w:tcMar>
            <w:tcW w:w="658" w:type="pct"/>
            <w:vAlign w:val="center"/>
            <w:vMerge w:val="continue"/>
            <w:textDirection w:val="lrTb"/>
            <w:noWrap w:val="false"/>
          </w:tcPr>
          <w:p>
            <w:pPr>
              <w:pBdr/>
              <w:spacing w:after="0" w:line="240" w:lineRule="auto"/>
              <w:ind w:right="100" w:left="100"/>
              <w:rPr>
                <w:sz w:val="22"/>
                <w:szCs w:val="22"/>
              </w:rPr>
            </w:pPr>
            <w:r>
              <w:rPr>
                <w:sz w:val="22"/>
                <w:szCs w:val="22"/>
              </w:rPr>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09</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0</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1</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2</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3</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4</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5</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6</w:t>
            </w:r>
            <w:r>
              <w:rPr>
                <w:rFonts w:eastAsia="Times New Roman"/>
                <w:b/>
                <w:color w:val="000000"/>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b/>
                <w:sz w:val="22"/>
                <w:szCs w:val="22"/>
              </w:rPr>
            </w:pPr>
            <w:r>
              <w:rPr>
                <w:b/>
                <w:sz w:val="22"/>
                <w:szCs w:val="22"/>
              </w:rPr>
              <w:t xml:space="preserve">2017</w:t>
            </w:r>
            <w:r>
              <w:rPr>
                <w:b/>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rFonts w:eastAsia="Times New Roman"/>
                <w:b/>
                <w:color w:val="000000"/>
                <w:sz w:val="22"/>
                <w:szCs w:val="22"/>
              </w:rPr>
            </w:pPr>
            <w:r>
              <w:rPr>
                <w:rFonts w:eastAsia="Times New Roman"/>
                <w:b/>
                <w:color w:val="000000"/>
                <w:sz w:val="22"/>
                <w:szCs w:val="22"/>
              </w:rPr>
              <w:t xml:space="preserve">2018</w:t>
            </w:r>
            <w:r>
              <w:rPr>
                <w:rFonts w:eastAsia="Times New Roman"/>
                <w:b/>
                <w:color w:val="000000"/>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ittelwert Off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rFonts w:eastAsia="Times New Roman"/>
                <w:color w:val="000000"/>
                <w:sz w:val="22"/>
                <w:szCs w:val="22"/>
              </w:rPr>
            </w:pPr>
            <w:r>
              <w:rPr>
                <w:rFonts w:eastAsia="Times New Roman"/>
                <w:color w:val="000000"/>
                <w:sz w:val="22"/>
                <w:szCs w:val="22"/>
              </w:rPr>
              <w:t xml:space="preserve">niedrig</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34,9</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40,5</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48,6</w:t>
            </w:r>
            <w:r>
              <w:rPr>
                <w:rFonts w:eastAsia="Times New Roman"/>
                <w:color w:val="000000"/>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54,7</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51,3</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80,8</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103,9</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67,2</w:t>
            </w:r>
            <w:r>
              <w:rPr>
                <w:rFonts w:eastAsia="Times New Roman"/>
                <w:color w:val="000000"/>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76,7</w:t>
            </w:r>
            <w:r>
              <w:rPr>
                <w:rFonts w:eastAsia="Times New Roman"/>
                <w:color w:val="000000"/>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rFonts w:eastAsia="Times New Roman"/>
                <w:color w:val="000000"/>
                <w:sz w:val="22"/>
                <w:szCs w:val="22"/>
              </w:rPr>
            </w:pPr>
            <w:r>
              <w:rPr>
                <w:rFonts w:eastAsia="Times New Roman"/>
                <w:color w:val="000000"/>
                <w:sz w:val="22"/>
                <w:szCs w:val="22"/>
              </w:rPr>
              <w:t xml:space="preserve">90,7</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4,1</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3</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6,2</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7,3</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7,1</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8,8</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1,1</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8,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9,2</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2,5</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hoch</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3,9</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2,2</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8,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3,3</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8,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6,4</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5,2</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41,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7,6</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89,8</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ittelwert On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niedrig</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5,8</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85,8</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0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25,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6,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23,1</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6</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8,3</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84,8</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8,3</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2,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22,1</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16,7</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5,4</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73,1</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6,9</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9,4</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8,4</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02,6</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7,7</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hoch</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7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86,4</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7,5</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3,2</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9,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0,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5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44,3</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74,4</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69,5</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edian Off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niedrig</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1,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8,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6,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line="240" w:lineRule="auto"/>
              <w:ind w:right="100" w:left="100"/>
              <w:rPr>
                <w:sz w:val="22"/>
                <w:szCs w:val="22"/>
              </w:rPr>
            </w:pPr>
            <w:r>
              <w:rPr>
                <w:rFonts w:eastAsia="Times New Roman"/>
                <w:color w:val="000000"/>
                <w:sz w:val="22"/>
                <w:szCs w:val="22"/>
              </w:rPr>
              <w:t xml:space="preserve">hoch</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4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3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2,5</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line="240" w:lineRule="auto"/>
              <w:ind w:right="100" w:left="100"/>
              <w:jc w:val="right"/>
              <w:rPr>
                <w:sz w:val="22"/>
                <w:szCs w:val="22"/>
              </w:rPr>
            </w:pPr>
            <w:r>
              <w:rPr>
                <w:rFonts w:eastAsia="Times New Roman"/>
                <w:color w:val="000000"/>
                <w:sz w:val="22"/>
                <w:szCs w:val="22"/>
              </w:rPr>
              <w:t xml:space="preserve">20,0</w:t>
            </w:r>
            <w:r>
              <w:rPr>
                <w:sz w:val="22"/>
                <w:szCs w:val="22"/>
              </w:rPr>
            </w:r>
          </w:p>
        </w:tc>
      </w:tr>
      <w:tr>
        <w:trPr>
          <w:cantSplit/>
          <w:jc w:val="center"/>
        </w:trPr>
        <w:tc>
          <w:tcPr>
            <w:gridSpan w:val="11"/>
            <w:shd w:val="clear" w:color="auto" w:fill="ffffff"/>
            <w:tcBorders/>
            <w:tcMar>
              <w:left w:w="0" w:type="dxa"/>
              <w:top w:w="0" w:type="dxa"/>
              <w:right w:w="0" w:type="dxa"/>
              <w:bottom w:w="0" w:type="dxa"/>
            </w:tcMar>
            <w:tcW w:w="5000" w:type="pct"/>
            <w:vAlign w:val="center"/>
            <w:textDirection w:val="lrTb"/>
            <w:noWrap w:val="false"/>
          </w:tcPr>
          <w:p>
            <w:pPr>
              <w:pBdr/>
              <w:spacing w:after="0" w:line="240" w:lineRule="auto"/>
              <w:ind w:right="100"/>
              <w:jc w:val="both"/>
              <w:rPr>
                <w:rFonts w:eastAsia="Arial"/>
                <w:b/>
                <w:bCs/>
                <w:color w:val="000000"/>
                <w:sz w:val="22"/>
                <w:szCs w:val="22"/>
              </w:rPr>
            </w:pPr>
            <w:r>
              <w:rPr>
                <w:rFonts w:eastAsia="Arial"/>
                <w:b/>
                <w:bCs/>
                <w:color w:val="000000"/>
                <w:sz w:val="22"/>
                <w:szCs w:val="22"/>
              </w:rPr>
              <w:t xml:space="preserve">Median Online</w:t>
            </w:r>
            <w:r>
              <w:rPr>
                <w:rFonts w:eastAsia="Arial"/>
                <w:b/>
                <w:bCs/>
                <w:color w:val="000000"/>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niedrig</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2,5</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2,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7,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7,5</w:t>
            </w:r>
            <w:r>
              <w:rPr>
                <w:sz w:val="22"/>
                <w:szCs w:val="22"/>
              </w:rPr>
            </w:r>
          </w:p>
        </w:tc>
      </w:tr>
      <w:tr>
        <w:trPr>
          <w:cantSplit/>
          <w:jc w:val="center"/>
        </w:trPr>
        <w:tc>
          <w:tcPr>
            <w:shd w:val="clear" w:color="auto" w:fill="ffffff"/>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mittel</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0,0</w:t>
            </w:r>
            <w:r>
              <w:rPr>
                <w:sz w:val="22"/>
                <w:szCs w:val="22"/>
              </w:rPr>
            </w:r>
          </w:p>
        </w:tc>
        <w:tc>
          <w:tcPr>
            <w:shd w:val="clear" w:color="auto" w:fill="ffffff"/>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5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2,5</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c>
          <w:tcPr>
            <w:shd w:val="clear" w:color="auto" w:fill="ffffff"/>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5,0</w:t>
            </w:r>
            <w:r>
              <w:rPr>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658" w:type="pct"/>
            <w:vAlign w:val="center"/>
            <w:textDirection w:val="lrTb"/>
            <w:noWrap w:val="false"/>
          </w:tcPr>
          <w:p>
            <w:pPr>
              <w:pBdr/>
              <w:spacing w:after="0" w:line="240" w:lineRule="auto"/>
              <w:ind w:right="100" w:left="100"/>
              <w:rPr>
                <w:sz w:val="22"/>
                <w:szCs w:val="22"/>
              </w:rPr>
            </w:pPr>
            <w:r>
              <w:rPr>
                <w:rFonts w:eastAsia="Times New Roman"/>
                <w:color w:val="000000"/>
                <w:sz w:val="22"/>
                <w:szCs w:val="22"/>
              </w:rPr>
              <w:t xml:space="preserve">hoch</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25,0</w:t>
            </w:r>
            <w:r>
              <w:rPr>
                <w:sz w:val="22"/>
                <w:szCs w:val="22"/>
              </w:rPr>
            </w:r>
          </w:p>
        </w:tc>
        <w:tc>
          <w:tcPr>
            <w:shd w:val="clear" w:color="auto" w:fill="ffffff"/>
            <w:tcBorders>
              <w:bottom w:val="single" w:color="666666" w:sz="16" w:space="0"/>
            </w:tcBorders>
            <w:tcMar>
              <w:left w:w="0" w:type="dxa"/>
              <w:top w:w="0" w:type="dxa"/>
              <w:right w:w="0" w:type="dxa"/>
              <w:bottom w:w="0" w:type="dxa"/>
            </w:tcMar>
            <w:tcW w:w="434"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60,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7,5</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5,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15,0</w:t>
            </w:r>
            <w:r>
              <w:rPr>
                <w:sz w:val="22"/>
                <w:szCs w:val="22"/>
              </w:rPr>
            </w:r>
          </w:p>
        </w:tc>
        <w:tc>
          <w:tcPr>
            <w:shd w:val="clear" w:color="auto" w:fill="ffffff"/>
            <w:tcBorders>
              <w:bottom w:val="single" w:color="666666" w:sz="16" w:space="0"/>
            </w:tcBorders>
            <w:tcMar>
              <w:left w:w="0" w:type="dxa"/>
              <w:top w:w="0" w:type="dxa"/>
              <w:right w:w="0" w:type="dxa"/>
              <w:bottom w:w="0" w:type="dxa"/>
            </w:tcMar>
            <w:tcW w:w="435"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47,5</w:t>
            </w:r>
            <w:r>
              <w:rPr>
                <w:sz w:val="22"/>
                <w:szCs w:val="22"/>
              </w:rPr>
            </w:r>
          </w:p>
        </w:tc>
        <w:tc>
          <w:tcPr>
            <w:shd w:val="clear" w:color="auto" w:fill="ffffff"/>
            <w:tcBorders>
              <w:bottom w:val="single" w:color="666666" w:sz="16" w:space="0"/>
            </w:tcBorders>
            <w:tcMar>
              <w:left w:w="0" w:type="dxa"/>
              <w:top w:w="0" w:type="dxa"/>
              <w:right w:w="0" w:type="dxa"/>
              <w:bottom w:w="0" w:type="dxa"/>
            </w:tcMar>
            <w:tcW w:w="430" w:type="pct"/>
            <w:vAlign w:val="center"/>
            <w:textDirection w:val="lrTb"/>
            <w:noWrap w:val="false"/>
          </w:tcPr>
          <w:p>
            <w:pPr>
              <w:pBdr/>
              <w:spacing w:after="0" w:line="240" w:lineRule="auto"/>
              <w:ind w:right="100" w:left="100"/>
              <w:jc w:val="right"/>
              <w:rPr>
                <w:sz w:val="22"/>
                <w:szCs w:val="22"/>
              </w:rPr>
            </w:pPr>
            <w:r>
              <w:rPr>
                <w:rFonts w:eastAsia="Times New Roman"/>
                <w:color w:val="000000"/>
                <w:sz w:val="22"/>
                <w:szCs w:val="22"/>
              </w:rPr>
              <w:t xml:space="preserve">30,0</w:t>
            </w:r>
            <w:r>
              <w:rPr>
                <w:sz w:val="22"/>
                <w:szCs w:val="22"/>
              </w:rPr>
            </w:r>
          </w:p>
        </w:tc>
      </w:tr>
    </w:tbl>
    <w:p>
      <w:pPr>
        <w:pStyle w:val="1234"/>
        <w:pBdr/>
        <w:spacing/>
        <w:ind/>
        <w:jc w:val="both"/>
        <w:rPr>
          <w:i w:val="0"/>
          <w:iCs w:val="0"/>
          <w:color w:val="auto"/>
        </w:rPr>
      </w:pPr>
      <w:r>
        <w:rPr>
          <w:i w:val="0"/>
          <w:iCs w:val="0"/>
          <w:color w:val="auto"/>
        </w:rPr>
        <w:t xml:space="preserve">Quelle: pairfam, Welle 2-11</w:t>
      </w:r>
      <w:r>
        <w:rPr>
          <w:i w:val="0"/>
          <w:iCs w:val="0"/>
          <w:color w:val="auto"/>
        </w:rPr>
      </w:r>
    </w:p>
    <w:p>
      <w:pPr>
        <w:pBdr/>
        <w:spacing w:after="0" w:line="360" w:lineRule="auto"/>
        <w:ind/>
        <w:jc w:val="both"/>
        <w:rPr>
          <w:b/>
          <w:sz w:val="22"/>
          <w:szCs w:val="22"/>
        </w:rPr>
      </w:pPr>
      <w:r>
        <w:rPr>
          <w:b/>
          <w:sz w:val="22"/>
          <w:szCs w:val="22"/>
        </w:rPr>
        <w:br w:type="page" w:clear="all"/>
      </w:r>
      <w:r>
        <w:rPr>
          <w:b/>
          <w:sz w:val="22"/>
          <w:szCs w:val="22"/>
        </w:rPr>
      </w:r>
    </w:p>
    <w:p>
      <w:pPr>
        <w:pBdr/>
        <w:spacing w:after="0" w:line="360" w:lineRule="auto"/>
        <w:ind/>
        <w:jc w:val="both"/>
        <w:rPr>
          <w:b/>
        </w:rPr>
      </w:pPr>
      <w:r>
        <w:rPr>
          <w:b/>
        </w:rPr>
        <w:t xml:space="preserve">Regressionsergebnisse</w:t>
      </w:r>
      <w:r>
        <w:rPr>
          <w:b/>
        </w:rPr>
        <w:t xml:space="preserve"> der Modelle</w:t>
      </w:r>
      <w:r>
        <w:rPr>
          <w:b/>
        </w:rPr>
      </w:r>
    </w:p>
    <w:p>
      <w:pPr>
        <w:pStyle w:val="1234"/>
        <w:keepNext w:val="true"/>
        <w:pBdr/>
        <w:spacing w:after="0"/>
        <w:ind/>
        <w:rPr>
          <w:i w:val="0"/>
          <w:iCs w:val="0"/>
          <w:color w:val="auto"/>
        </w:rPr>
      </w:pPr>
      <w:r/>
      <w:bookmarkStart w:id="407" w:name="_Ref86595513"/>
      <w:r/>
      <w:bookmarkStart w:id="408" w:name="_Toc86919245"/>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0</w:t>
      </w:r>
      <w:r>
        <w:rPr>
          <w:b/>
          <w:i w:val="0"/>
          <w:iCs w:val="0"/>
          <w:color w:val="auto"/>
        </w:rPr>
        <w:fldChar w:fldCharType="end"/>
      </w:r>
      <w:bookmarkEnd w:id="407"/>
      <w:r>
        <w:rPr>
          <w:b/>
          <w:i w:val="0"/>
          <w:iCs w:val="0"/>
          <w:color w:val="auto"/>
        </w:rPr>
        <w:t xml:space="preserve">:</w:t>
      </w:r>
      <w:r>
        <w:rPr>
          <w:i w:val="0"/>
          <w:iCs w:val="0"/>
          <w:color w:val="auto"/>
        </w:rPr>
        <w:t xml:space="preserve"> OLS-Regressionsergebnisse der Modelle für die Frauen</w:t>
      </w:r>
      <w:bookmarkEnd w:id="408"/>
      <w:r/>
      <w:r>
        <w:rPr>
          <w:i w:val="0"/>
          <w:iCs w:val="0"/>
          <w:color w:val="auto"/>
        </w:rPr>
      </w:r>
    </w:p>
    <w:tbl>
      <w:tblPr>
        <w:tblW w:w="0" w:type="auto"/>
        <w:jc w:val="center"/>
        <w:tblBorders/>
        <w:tblLayout w:type="fixed"/>
        <w:tblLook w:val="0420" w:firstRow="1" w:lastRow="0" w:firstColumn="0" w:lastColumn="0" w:noHBand="0" w:noVBand="1"/>
      </w:tblPr>
      <w:tblGrid>
        <w:gridCol w:w="2893"/>
        <w:gridCol w:w="1413"/>
        <w:gridCol w:w="2781"/>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2893" w:type="dxa"/>
            <w:vAlign w:val="center"/>
            <w:textDirection w:val="lrTb"/>
            <w:noWrap w:val="false"/>
          </w:tcPr>
          <w:p>
            <w:pPr>
              <w:pBdr/>
              <w:spacing w:after="100" w:before="100"/>
              <w:ind w:right="100" w:left="100"/>
              <w:rPr/>
            </w:pPr>
            <w:r/>
            <w:bookmarkStart w:id="409" w:name="_Hlk85751878"/>
            <w:r/>
            <w:r/>
          </w:p>
        </w:tc>
        <w:tc>
          <w:tcPr>
            <w:shd w:val="clear" w:color="auto" w:fill="ffffff"/>
            <w:tcBorders>
              <w:top w:val="single" w:color="666666" w:sz="16" w:space="0"/>
              <w:bottom w:val="single" w:color="666666" w:sz="16" w:space="0"/>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Bivariates M</w:t>
            </w:r>
            <w:r>
              <w:rPr>
                <w:rFonts w:eastAsia="Times New Roman"/>
                <w:color w:val="000000"/>
                <w:sz w:val="22"/>
                <w:szCs w:val="22"/>
              </w:rPr>
              <w:t xml:space="preserve">odell</w:t>
            </w:r>
            <w:r/>
          </w:p>
        </w:tc>
        <w:tc>
          <w:tcPr>
            <w:shd w:val="clear" w:color="auto" w:fill="ffffff"/>
            <w:tcBorders>
              <w:top w:val="single" w:color="666666" w:sz="16" w:space="0"/>
              <w:bottom w:val="single" w:color="666666" w:sz="16" w:space="0"/>
            </w:tcBorders>
            <w:tcMar>
              <w:left w:w="0" w:type="dxa"/>
              <w:top w:w="0" w:type="dxa"/>
              <w:right w:w="0" w:type="dxa"/>
              <w:bottom w:w="0" w:type="dxa"/>
            </w:tcMar>
            <w:tcW w:w="2781" w:type="dxa"/>
            <w:vAlign w:val="center"/>
            <w:textDirection w:val="lrTb"/>
            <w:noWrap w:val="false"/>
          </w:tcPr>
          <w:p>
            <w:pPr>
              <w:pBdr/>
              <w:spacing w:after="100" w:before="100"/>
              <w:ind w:right="100" w:left="100"/>
              <w:rPr/>
            </w:pPr>
            <w:r>
              <w:rPr>
                <w:rFonts w:eastAsia="Times New Roman"/>
                <w:color w:val="000000"/>
                <w:sz w:val="22"/>
                <w:szCs w:val="22"/>
              </w:rPr>
              <w:t xml:space="preserve">     </w:t>
            </w:r>
            <w:r>
              <w:rPr>
                <w:rFonts w:eastAsia="Times New Roman"/>
                <w:color w:val="000000"/>
                <w:sz w:val="22"/>
                <w:szCs w:val="22"/>
              </w:rPr>
              <w:t xml:space="preserve">M</w:t>
            </w:r>
            <w:r>
              <w:rPr>
                <w:rFonts w:eastAsia="Times New Roman"/>
                <w:color w:val="000000"/>
                <w:sz w:val="22"/>
                <w:szCs w:val="22"/>
              </w:rPr>
              <w:t xml:space="preserve">odell</w:t>
            </w:r>
            <w:r>
              <w:rPr>
                <w:rFonts w:eastAsia="Times New Roman"/>
                <w:color w:val="000000"/>
                <w:sz w:val="22"/>
                <w:szCs w:val="22"/>
              </w:rPr>
              <w:t xml:space="preserve"> </w:t>
            </w:r>
            <w:r>
              <w:rPr>
                <w:rFonts w:eastAsia="Times New Roman"/>
                <w:color w:val="000000"/>
                <w:sz w:val="22"/>
                <w:szCs w:val="22"/>
              </w:rPr>
              <w:t xml:space="preserve">mit Interaktion</w:t>
            </w:r>
            <w:r/>
          </w:p>
        </w:tc>
      </w:tr>
      <w:tr>
        <w:trPr>
          <w:cantSplit/>
          <w:jc w:val="center"/>
        </w:trPr>
        <w:tc>
          <w:tcPr>
            <w:shd w:val="clear" w:color="auto" w:fill="ffffff"/>
            <w:tcBorders>
              <w:top w:val="single" w:color="auto" w:sz="4" w:space="0"/>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Intercept</w:t>
            </w:r>
            <w:r/>
          </w:p>
        </w:tc>
        <w:tc>
          <w:tcPr>
            <w:shd w:val="clear" w:color="auto" w:fill="ffffff"/>
            <w:tcBorders>
              <w:top w:val="single" w:color="auto" w:sz="4" w:space="0"/>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57.945***</w:t>
            </w:r>
            <w:r/>
          </w:p>
        </w:tc>
        <w:tc>
          <w:tcPr>
            <w:shd w:val="clear" w:color="auto" w:fill="ffffff"/>
            <w:tcBorders>
              <w:top w:val="single" w:color="auto" w:sz="4" w:space="0"/>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35.017***</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3.637)</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8.175)</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Kennlernort</w:t>
            </w:r>
            <w:r>
              <w:rPr>
                <w:rFonts w:eastAsia="Times New Roman"/>
                <w:color w:val="000000"/>
                <w:sz w:val="22"/>
                <w:szCs w:val="22"/>
              </w:rPr>
              <w:t xml:space="preserve"> </w:t>
            </w:r>
            <w:r>
              <w:rPr>
                <w:rFonts w:eastAsia="Times New Roman"/>
                <w:color w:val="000000"/>
                <w:sz w:val="22"/>
                <w:szCs w:val="22"/>
              </w:rPr>
              <w:t xml:space="preserve">Online</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17.525*</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56.699**</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8.810)</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21.354)</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Jahr</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4.086**</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1.306)</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Kennlernort Online × Jahr</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6.563*</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3.045)</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Beobachtungen</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1074</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1074</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R2</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0.004</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0.013</w:t>
            </w:r>
            <w:r/>
          </w:p>
        </w:tc>
      </w:tr>
      <w:tr>
        <w:trPr>
          <w:cantSplit/>
          <w:jc w:val="center"/>
        </w:trPr>
        <w:tc>
          <w:tcPr>
            <w:shd w:val="clear" w:color="auto" w:fill="ffffff"/>
            <w:tcBorders>
              <w:bottom w:val="single" w:color="666666" w:sz="16" w:space="0"/>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R2</w:t>
            </w:r>
            <w:r>
              <w:rPr>
                <w:rFonts w:eastAsia="Times New Roman"/>
                <w:color w:val="000000"/>
                <w:sz w:val="22"/>
                <w:szCs w:val="22"/>
              </w:rPr>
              <w:t xml:space="preserve"> Adjusted</w:t>
            </w:r>
            <w:r/>
          </w:p>
        </w:tc>
        <w:tc>
          <w:tcPr>
            <w:shd w:val="clear" w:color="auto" w:fill="ffffff"/>
            <w:tcBorders>
              <w:bottom w:val="single" w:color="666666" w:sz="16" w:space="0"/>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0.003</w:t>
            </w:r>
            <w:r/>
          </w:p>
        </w:tc>
        <w:tc>
          <w:tcPr>
            <w:shd w:val="clear" w:color="auto" w:fill="ffffff"/>
            <w:tcBorders>
              <w:bottom w:val="single" w:color="666666" w:sz="16" w:space="0"/>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0.011</w:t>
            </w:r>
            <w:r/>
          </w:p>
        </w:tc>
      </w:tr>
      <w:tr>
        <w:trPr>
          <w:cantSplit/>
          <w:jc w:val="center"/>
        </w:trPr>
        <w:tc>
          <w:tcPr>
            <w:gridSpan w:val="3"/>
            <w:shd w:val="clear" w:color="auto" w:fill="ffffff"/>
            <w:tcBorders>
              <w:bottom w:val="single" w:color="666666" w:sz="16" w:space="0"/>
            </w:tcBorders>
            <w:tcMar>
              <w:left w:w="0" w:type="dxa"/>
              <w:top w:w="0" w:type="dxa"/>
              <w:right w:w="0" w:type="dxa"/>
              <w:bottom w:w="0" w:type="dxa"/>
            </w:tcMar>
            <w:tcW w:w="7087" w:type="dxa"/>
            <w:vAlign w:val="center"/>
            <w:textDirection w:val="lrTb"/>
            <w:noWrap w:val="false"/>
          </w:tcPr>
          <w:p>
            <w:pPr>
              <w:keepNext w:val="true"/>
              <w:pBdr/>
              <w:spacing w:after="100" w:before="100"/>
              <w:ind w:right="100" w:left="100"/>
              <w:rPr/>
            </w:pPr>
            <w:r>
              <w:rPr>
                <w:rFonts w:eastAsia="Times New Roman"/>
                <w:color w:val="000000"/>
                <w:sz w:val="22"/>
                <w:szCs w:val="22"/>
              </w:rPr>
              <w:t xml:space="preserve">+ p &lt; 0.1, * p &lt; 0.05, ** p &lt; 0.01, *** p &lt; 0.001</w:t>
            </w:r>
            <w:bookmarkEnd w:id="409"/>
            <w:r/>
          </w:p>
        </w:tc>
      </w:tr>
    </w:tbl>
    <w:p>
      <w:pPr>
        <w:pStyle w:val="1234"/>
        <w:pBdr/>
        <w:spacing/>
        <w:ind w:right="849"/>
        <w:rPr/>
      </w:pPr>
      <w:r>
        <w:rPr>
          <w:b/>
          <w:bCs/>
          <w:i w:val="0"/>
          <w:iCs w:val="0"/>
          <w:color w:val="auto"/>
        </w:rPr>
        <w:t xml:space="preserve">Anmerkung:</w:t>
      </w:r>
      <w:r>
        <w:rPr>
          <w:i w:val="0"/>
          <w:iCs w:val="0"/>
          <w:color w:val="auto"/>
        </w:rPr>
        <w:t xml:space="preserve"> Standardfehler sind in Klammern angegeben.</w:t>
      </w:r>
      <w:r/>
    </w:p>
    <w:p>
      <w:pPr>
        <w:pBdr/>
        <w:spacing w:after="0" w:line="360" w:lineRule="auto"/>
        <w:ind/>
        <w:jc w:val="both"/>
        <w:rPr>
          <w:b/>
        </w:rPr>
      </w:pPr>
      <w:r>
        <w:rPr>
          <w:b/>
        </w:rPr>
      </w:r>
      <w:r>
        <w:rPr>
          <w:b/>
        </w:rPr>
      </w:r>
    </w:p>
    <w:p>
      <w:pPr>
        <w:pBdr/>
        <w:spacing w:after="0" w:line="360" w:lineRule="auto"/>
        <w:ind/>
        <w:jc w:val="both"/>
        <w:rPr>
          <w:b/>
        </w:rPr>
      </w:pPr>
      <w:r>
        <w:rPr>
          <w:b/>
        </w:rPr>
        <w:br w:type="page" w:clear="all"/>
      </w:r>
      <w:r>
        <w:rPr>
          <w:b/>
        </w:rPr>
      </w:r>
    </w:p>
    <w:p>
      <w:pPr>
        <w:pStyle w:val="1234"/>
        <w:keepNext w:val="true"/>
        <w:pBdr/>
        <w:spacing w:after="0"/>
        <w:ind/>
        <w:rPr>
          <w:i w:val="0"/>
          <w:iCs w:val="0"/>
          <w:color w:val="auto"/>
        </w:rPr>
      </w:pPr>
      <w:r/>
      <w:bookmarkStart w:id="410" w:name="_Ref86595553"/>
      <w:r/>
      <w:bookmarkStart w:id="411" w:name="_Toc86919246"/>
      <w:r>
        <w:rPr>
          <w:b/>
          <w:bCs/>
          <w:i w:val="0"/>
          <w:iCs w:val="0"/>
          <w:color w:val="auto"/>
        </w:rPr>
        <w:t xml:space="preserve">Tabelle </w:t>
      </w:r>
      <w:r>
        <w:rPr>
          <w:b/>
          <w:bCs/>
          <w:i w:val="0"/>
          <w:iCs w:val="0"/>
          <w:color w:val="auto"/>
        </w:rPr>
        <w:fldChar w:fldCharType="begin"/>
      </w:r>
      <w:r>
        <w:rPr>
          <w:b/>
          <w:bCs/>
          <w:i w:val="0"/>
          <w:iCs w:val="0"/>
          <w:color w:val="auto"/>
        </w:rPr>
        <w:instrText xml:space="preserve"> SEQ Tabelle \* ARABIC </w:instrText>
      </w:r>
      <w:r>
        <w:rPr>
          <w:b/>
          <w:bCs/>
          <w:i w:val="0"/>
          <w:iCs w:val="0"/>
          <w:color w:val="auto"/>
        </w:rPr>
        <w:fldChar w:fldCharType="separate"/>
      </w:r>
      <w:r>
        <w:rPr>
          <w:b/>
          <w:bCs/>
          <w:i w:val="0"/>
          <w:iCs w:val="0"/>
          <w:color w:val="auto"/>
        </w:rPr>
        <w:t xml:space="preserve">11</w:t>
      </w:r>
      <w:r>
        <w:rPr>
          <w:b/>
          <w:bCs/>
          <w:i w:val="0"/>
          <w:iCs w:val="0"/>
          <w:color w:val="auto"/>
        </w:rPr>
        <w:fldChar w:fldCharType="end"/>
      </w:r>
      <w:bookmarkEnd w:id="410"/>
      <w:r>
        <w:rPr>
          <w:b/>
          <w:bCs/>
          <w:i w:val="0"/>
          <w:iCs w:val="0"/>
          <w:color w:val="auto"/>
        </w:rPr>
        <w:t xml:space="preserve">:</w:t>
      </w:r>
      <w:r>
        <w:rPr>
          <w:i w:val="0"/>
          <w:iCs w:val="0"/>
          <w:color w:val="auto"/>
        </w:rPr>
        <w:t xml:space="preserve"> OLS-Regressionsergebnisse der Modelle für die Männer</w:t>
      </w:r>
      <w:bookmarkEnd w:id="411"/>
      <w:r/>
      <w:r>
        <w:rPr>
          <w:i w:val="0"/>
          <w:iCs w:val="0"/>
          <w:color w:val="auto"/>
        </w:rPr>
      </w:r>
    </w:p>
    <w:tbl>
      <w:tblPr>
        <w:tblW w:w="0" w:type="auto"/>
        <w:jc w:val="center"/>
        <w:tblBorders/>
        <w:tblLayout w:type="fixed"/>
        <w:tblLook w:val="0420" w:firstRow="1" w:lastRow="0" w:firstColumn="0" w:lastColumn="0" w:noHBand="0" w:noVBand="1"/>
      </w:tblPr>
      <w:tblGrid>
        <w:gridCol w:w="2893"/>
        <w:gridCol w:w="1413"/>
        <w:gridCol w:w="2781"/>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2893" w:type="dxa"/>
            <w:vAlign w:val="center"/>
            <w:textDirection w:val="lrTb"/>
            <w:noWrap w:val="false"/>
          </w:tcPr>
          <w:p>
            <w:pPr>
              <w:pBdr/>
              <w:spacing w:after="100" w:before="100"/>
              <w:ind w:right="100" w:left="100"/>
              <w:rPr/>
            </w:pPr>
            <w:r/>
            <w:bookmarkStart w:id="412" w:name="_Hlk85751891"/>
            <w:r>
              <w:rPr>
                <w:rFonts w:eastAsia="Times New Roman"/>
                <w:color w:val="000000"/>
                <w:sz w:val="22"/>
                <w:szCs w:val="22"/>
              </w:rPr>
              <w:t xml:space="preserve"> </w:t>
            </w:r>
            <w:r/>
          </w:p>
        </w:tc>
        <w:tc>
          <w:tcPr>
            <w:shd w:val="clear" w:color="auto" w:fill="ffffff"/>
            <w:tcBorders>
              <w:top w:val="single" w:color="666666" w:sz="16" w:space="0"/>
              <w:bottom w:val="single" w:color="666666" w:sz="16" w:space="0"/>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Bivariates M</w:t>
            </w:r>
            <w:r>
              <w:rPr>
                <w:rFonts w:eastAsia="Times New Roman"/>
                <w:color w:val="000000"/>
                <w:sz w:val="22"/>
                <w:szCs w:val="22"/>
              </w:rPr>
              <w:t xml:space="preserve">odell</w:t>
            </w:r>
            <w:r/>
          </w:p>
        </w:tc>
        <w:tc>
          <w:tcPr>
            <w:shd w:val="clear" w:color="auto" w:fill="ffffff"/>
            <w:tcBorders>
              <w:top w:val="single" w:color="666666" w:sz="16" w:space="0"/>
              <w:bottom w:val="single" w:color="666666" w:sz="16" w:space="0"/>
            </w:tcBorders>
            <w:tcMar>
              <w:left w:w="0" w:type="dxa"/>
              <w:top w:w="0" w:type="dxa"/>
              <w:right w:w="0" w:type="dxa"/>
              <w:bottom w:w="0" w:type="dxa"/>
            </w:tcMar>
            <w:tcW w:w="2781" w:type="dxa"/>
            <w:vAlign w:val="center"/>
            <w:textDirection w:val="lrTb"/>
            <w:noWrap w:val="false"/>
          </w:tcPr>
          <w:p>
            <w:pPr>
              <w:pBdr/>
              <w:spacing w:after="100" w:before="100"/>
              <w:ind w:right="100" w:left="100"/>
              <w:rPr/>
            </w:pPr>
            <w:r>
              <w:rPr>
                <w:rFonts w:eastAsia="Times New Roman"/>
                <w:color w:val="000000"/>
                <w:sz w:val="22"/>
                <w:szCs w:val="22"/>
              </w:rPr>
              <w:t xml:space="preserve">      </w:t>
            </w:r>
            <w:r>
              <w:rPr>
                <w:rFonts w:eastAsia="Times New Roman"/>
                <w:color w:val="000000"/>
                <w:sz w:val="22"/>
                <w:szCs w:val="22"/>
              </w:rPr>
              <w:t xml:space="preserve">M</w:t>
            </w:r>
            <w:r>
              <w:rPr>
                <w:rFonts w:eastAsia="Times New Roman"/>
                <w:color w:val="000000"/>
                <w:sz w:val="22"/>
                <w:szCs w:val="22"/>
              </w:rPr>
              <w:t xml:space="preserve">odell</w:t>
            </w:r>
            <w:r>
              <w:rPr>
                <w:rFonts w:eastAsia="Times New Roman"/>
                <w:color w:val="000000"/>
                <w:sz w:val="22"/>
                <w:szCs w:val="22"/>
              </w:rPr>
              <w:t xml:space="preserve"> </w:t>
            </w:r>
            <w:r>
              <w:rPr>
                <w:rFonts w:eastAsia="Times New Roman"/>
                <w:color w:val="000000"/>
                <w:sz w:val="22"/>
                <w:szCs w:val="22"/>
              </w:rPr>
              <w:t xml:space="preserve">mit Interaktion</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I</w:t>
            </w:r>
            <w:r>
              <w:rPr>
                <w:rFonts w:eastAsia="Times New Roman"/>
                <w:color w:val="000000"/>
                <w:sz w:val="22"/>
                <w:szCs w:val="22"/>
              </w:rPr>
              <w:t xml:space="preserve">ntercept</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49.299***</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34.588***</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3.175)</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7.279)</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Kennlernort</w:t>
            </w:r>
            <w:r>
              <w:rPr>
                <w:rFonts w:eastAsia="Times New Roman"/>
                <w:color w:val="000000"/>
                <w:sz w:val="22"/>
                <w:szCs w:val="22"/>
              </w:rPr>
              <w:t xml:space="preserve"> </w:t>
            </w:r>
            <w:r>
              <w:rPr>
                <w:rFonts w:eastAsia="Times New Roman"/>
                <w:color w:val="000000"/>
                <w:sz w:val="22"/>
                <w:szCs w:val="22"/>
              </w:rPr>
              <w:t xml:space="preserve">Online</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29.715***</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73.277***</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8.025)</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19.546)</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Jah</w:t>
            </w:r>
            <w:r>
              <w:rPr>
                <w:rFonts w:eastAsia="Times New Roman"/>
                <w:color w:val="000000"/>
                <w:sz w:val="22"/>
                <w:szCs w:val="22"/>
              </w:rPr>
              <w:t xml:space="preserve">r</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2.608*</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1.162)</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Kennlernort</w:t>
            </w:r>
            <w:r>
              <w:rPr>
                <w:rFonts w:eastAsia="Times New Roman"/>
                <w:color w:val="000000"/>
                <w:sz w:val="22"/>
                <w:szCs w:val="22"/>
              </w:rPr>
              <w:t xml:space="preserve"> </w:t>
            </w:r>
            <w:r>
              <w:rPr>
                <w:rFonts w:eastAsia="Times New Roman"/>
                <w:color w:val="000000"/>
                <w:sz w:val="22"/>
                <w:szCs w:val="22"/>
              </w:rPr>
              <w:t xml:space="preserve">Online × </w:t>
            </w:r>
            <w:r>
              <w:rPr>
                <w:rFonts w:eastAsia="Times New Roman"/>
                <w:color w:val="000000"/>
                <w:sz w:val="22"/>
                <w:szCs w:val="22"/>
              </w:rPr>
              <w:t xml:space="preserve">Jahr</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7.100*</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2.832)</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Beobachtungen</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907</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907</w:t>
            </w:r>
            <w:r/>
          </w:p>
        </w:tc>
      </w:tr>
      <w:tr>
        <w:trPr>
          <w:cantSplit/>
          <w:jc w:val="center"/>
        </w:trPr>
        <w:tc>
          <w:tcPr>
            <w:shd w:val="clear" w:color="auto" w:fill="ffffff"/>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R2</w:t>
            </w:r>
            <w:r/>
          </w:p>
        </w:tc>
        <w:tc>
          <w:tcPr>
            <w:shd w:val="clear" w:color="auto" w:fill="ffffff"/>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0.015</w:t>
            </w:r>
            <w:r/>
          </w:p>
        </w:tc>
        <w:tc>
          <w:tcPr>
            <w:shd w:val="clear" w:color="auto" w:fill="ffffff"/>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0.024</w:t>
            </w:r>
            <w:r/>
          </w:p>
        </w:tc>
      </w:tr>
      <w:tr>
        <w:trPr>
          <w:cantSplit/>
          <w:jc w:val="center"/>
        </w:trPr>
        <w:tc>
          <w:tcPr>
            <w:shd w:val="clear" w:color="auto" w:fill="ffffff"/>
            <w:tcBorders>
              <w:bottom w:val="single" w:color="666666" w:sz="16" w:space="0"/>
            </w:tcBorders>
            <w:tcMar>
              <w:left w:w="0" w:type="dxa"/>
              <w:top w:w="0" w:type="dxa"/>
              <w:right w:w="0" w:type="dxa"/>
              <w:bottom w:w="0" w:type="dxa"/>
            </w:tcMar>
            <w:tcW w:w="2893" w:type="dxa"/>
            <w:vAlign w:val="center"/>
            <w:textDirection w:val="lrTb"/>
            <w:noWrap w:val="false"/>
          </w:tcPr>
          <w:p>
            <w:pPr>
              <w:pBdr/>
              <w:spacing w:after="100" w:before="100"/>
              <w:ind w:right="100" w:left="100"/>
              <w:rPr/>
            </w:pPr>
            <w:r>
              <w:rPr>
                <w:rFonts w:eastAsia="Times New Roman"/>
                <w:color w:val="000000"/>
                <w:sz w:val="22"/>
                <w:szCs w:val="22"/>
              </w:rPr>
              <w:t xml:space="preserve">R2 </w:t>
            </w:r>
            <w:r>
              <w:rPr>
                <w:rFonts w:eastAsia="Times New Roman"/>
                <w:color w:val="000000"/>
                <w:sz w:val="22"/>
                <w:szCs w:val="22"/>
              </w:rPr>
              <w:t xml:space="preserve">Adjusted</w:t>
            </w:r>
            <w:r/>
          </w:p>
        </w:tc>
        <w:tc>
          <w:tcPr>
            <w:shd w:val="clear" w:color="auto" w:fill="ffffff"/>
            <w:tcBorders>
              <w:bottom w:val="single" w:color="666666" w:sz="16" w:space="0"/>
            </w:tcBorders>
            <w:tcMar>
              <w:left w:w="0" w:type="dxa"/>
              <w:top w:w="0" w:type="dxa"/>
              <w:right w:w="0" w:type="dxa"/>
              <w:bottom w:w="0" w:type="dxa"/>
            </w:tcMar>
            <w:tcW w:w="1413" w:type="dxa"/>
            <w:vAlign w:val="center"/>
            <w:textDirection w:val="lrTb"/>
            <w:noWrap w:val="false"/>
          </w:tcPr>
          <w:p>
            <w:pPr>
              <w:pBdr/>
              <w:spacing w:after="100" w:before="100"/>
              <w:ind w:right="100" w:left="100"/>
              <w:jc w:val="center"/>
              <w:rPr/>
            </w:pPr>
            <w:r>
              <w:rPr>
                <w:rFonts w:eastAsia="Times New Roman"/>
                <w:color w:val="000000"/>
                <w:sz w:val="22"/>
                <w:szCs w:val="22"/>
              </w:rPr>
              <w:t xml:space="preserve">0.014</w:t>
            </w:r>
            <w:r/>
          </w:p>
        </w:tc>
        <w:tc>
          <w:tcPr>
            <w:shd w:val="clear" w:color="auto" w:fill="ffffff"/>
            <w:tcBorders>
              <w:bottom w:val="single" w:color="666666" w:sz="16" w:space="0"/>
            </w:tcBorders>
            <w:tcMar>
              <w:left w:w="0" w:type="dxa"/>
              <w:top w:w="0" w:type="dxa"/>
              <w:right w:w="0" w:type="dxa"/>
              <w:bottom w:w="0" w:type="dxa"/>
            </w:tcMar>
            <w:tcW w:w="2781" w:type="dxa"/>
            <w:vAlign w:val="center"/>
            <w:textDirection w:val="lrTb"/>
            <w:noWrap w:val="false"/>
          </w:tcPr>
          <w:p>
            <w:pPr>
              <w:pBdr/>
              <w:spacing w:after="100" w:before="100"/>
              <w:ind w:right="100" w:left="100"/>
              <w:jc w:val="center"/>
              <w:rPr/>
            </w:pPr>
            <w:r>
              <w:rPr>
                <w:rFonts w:eastAsia="Times New Roman"/>
                <w:color w:val="000000"/>
                <w:sz w:val="22"/>
                <w:szCs w:val="22"/>
              </w:rPr>
              <w:t xml:space="preserve">0.020</w:t>
            </w:r>
            <w:r/>
          </w:p>
        </w:tc>
      </w:tr>
      <w:tr>
        <w:trPr>
          <w:cantSplit/>
          <w:jc w:val="center"/>
        </w:trPr>
        <w:tc>
          <w:tcPr>
            <w:gridSpan w:val="3"/>
            <w:shd w:val="clear" w:color="auto" w:fill="ffffff"/>
            <w:tcBorders>
              <w:bottom w:val="single" w:color="666666" w:sz="16" w:space="0"/>
            </w:tcBorders>
            <w:tcMar>
              <w:left w:w="0" w:type="dxa"/>
              <w:top w:w="0" w:type="dxa"/>
              <w:right w:w="0" w:type="dxa"/>
              <w:bottom w:w="0" w:type="dxa"/>
            </w:tcMar>
            <w:tcW w:w="7087" w:type="dxa"/>
            <w:vAlign w:val="center"/>
            <w:textDirection w:val="lrTb"/>
            <w:noWrap w:val="false"/>
          </w:tcPr>
          <w:p>
            <w:pPr>
              <w:keepNext w:val="true"/>
              <w:pBdr/>
              <w:spacing w:after="100" w:before="100"/>
              <w:ind w:right="100" w:left="100"/>
              <w:rPr/>
            </w:pPr>
            <w:r>
              <w:rPr>
                <w:rFonts w:eastAsia="Times New Roman"/>
                <w:color w:val="000000"/>
                <w:sz w:val="22"/>
                <w:szCs w:val="22"/>
              </w:rPr>
              <w:t xml:space="preserve">+ p &lt; 0.1, * p &lt; 0.05, ** p &lt; 0.01, *** p &lt; 0.001</w:t>
            </w:r>
            <w:bookmarkEnd w:id="412"/>
            <w:r/>
          </w:p>
        </w:tc>
      </w:tr>
    </w:tbl>
    <w:p>
      <w:pPr>
        <w:pStyle w:val="1234"/>
        <w:pBdr/>
        <w:spacing/>
        <w:ind w:right="849"/>
        <w:rPr>
          <w:i w:val="0"/>
          <w:iCs w:val="0"/>
          <w:color w:val="auto"/>
        </w:rPr>
      </w:pPr>
      <w:r>
        <w:rPr>
          <w:b/>
          <w:bCs/>
          <w:i w:val="0"/>
          <w:iCs w:val="0"/>
          <w:color w:val="auto"/>
        </w:rPr>
        <w:t xml:space="preserve">Anmerkung:</w:t>
      </w:r>
      <w:r>
        <w:rPr>
          <w:i w:val="0"/>
          <w:iCs w:val="0"/>
          <w:color w:val="auto"/>
        </w:rPr>
        <w:t xml:space="preserve"> Standardfehler sind in Klammern angegeben.</w:t>
      </w:r>
      <w:r>
        <w:rPr>
          <w:i w:val="0"/>
          <w:iCs w:val="0"/>
          <w:color w:val="auto"/>
        </w:rPr>
      </w:r>
    </w:p>
    <w:p>
      <w:pPr>
        <w:pBdr/>
        <w:spacing/>
        <w:ind/>
        <w:rPr/>
      </w:pPr>
      <w:r/>
      <w:r/>
    </w:p>
    <w:p>
      <w:pPr>
        <w:pStyle w:val="1234"/>
        <w:keepNext w:val="true"/>
        <w:pBdr/>
        <w:spacing w:after="0"/>
        <w:ind/>
        <w:rPr>
          <w:i w:val="0"/>
          <w:iCs w:val="0"/>
          <w:color w:val="auto"/>
        </w:rPr>
      </w:pPr>
      <w:r/>
      <w:bookmarkStart w:id="413" w:name="_Ref86595615"/>
      <w:r/>
      <w:bookmarkStart w:id="414" w:name="_Toc86919247"/>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2</w:t>
      </w:r>
      <w:r>
        <w:rPr>
          <w:b/>
          <w:i w:val="0"/>
          <w:iCs w:val="0"/>
          <w:color w:val="auto"/>
        </w:rPr>
        <w:fldChar w:fldCharType="end"/>
      </w:r>
      <w:bookmarkEnd w:id="413"/>
      <w:r>
        <w:rPr>
          <w:b/>
          <w:i w:val="0"/>
          <w:iCs w:val="0"/>
          <w:color w:val="auto"/>
        </w:rPr>
        <w:t xml:space="preserve">:</w:t>
      </w:r>
      <w:r>
        <w:rPr>
          <w:i w:val="0"/>
          <w:iCs w:val="0"/>
          <w:color w:val="auto"/>
        </w:rPr>
        <w:t xml:space="preserve"> Beobachtete Häufigkeiten der Paarbildung der Frauen</w:t>
      </w:r>
      <w:bookmarkEnd w:id="414"/>
      <w:r/>
      <w:r>
        <w:rPr>
          <w:i w:val="0"/>
          <w:iCs w:val="0"/>
          <w:color w:val="auto"/>
        </w:rPr>
      </w:r>
    </w:p>
    <w:tbl>
      <w:tblPr>
        <w:tblW w:w="2991" w:type="pct"/>
        <w:jc w:val="center"/>
        <w:tblBorders/>
        <w:tblLook w:val="0420" w:firstRow="1" w:lastRow="0" w:firstColumn="0" w:lastColumn="0" w:noHBand="0" w:noVBand="1"/>
      </w:tblPr>
      <w:tblGrid>
        <w:gridCol w:w="2089"/>
        <w:gridCol w:w="640"/>
        <w:gridCol w:w="635"/>
        <w:gridCol w:w="635"/>
        <w:gridCol w:w="636"/>
        <w:gridCol w:w="61"/>
        <w:gridCol w:w="560"/>
      </w:tblGrid>
      <w:tr>
        <w:trPr>
          <w:cantSplit/>
          <w:jc w:val="center"/>
          <w:tblHeader/>
        </w:trPr>
        <w:tc>
          <w:tcPr>
            <w:shd w:val="clear" w:color="auto" w:fill="ffffff"/>
            <w:tcBorders>
              <w:top w:val="single" w:color="666666" w:sz="16" w:space="0"/>
            </w:tcBorders>
            <w:tcMar>
              <w:left w:w="0" w:type="dxa"/>
              <w:top w:w="0" w:type="dxa"/>
              <w:right w:w="0" w:type="dxa"/>
              <w:bottom w:w="0" w:type="dxa"/>
            </w:tcMar>
            <w:tcW w:w="1987" w:type="pct"/>
            <w:vAlign w:val="center"/>
            <w:vMerge w:val="restart"/>
            <w:textDirection w:val="lrTb"/>
            <w:noWrap w:val="false"/>
          </w:tcPr>
          <w:p>
            <w:pPr>
              <w:pBdr/>
              <w:spacing w:after="0" w:before="100" w:line="240" w:lineRule="auto"/>
              <w:ind w:right="100" w:left="100"/>
              <w:rPr>
                <w:rFonts w:eastAsia="Times New Roman"/>
                <w:b/>
                <w:color w:val="000000"/>
                <w:sz w:val="22"/>
                <w:szCs w:val="22"/>
              </w:rPr>
            </w:pPr>
            <w:r>
              <w:rPr>
                <w:rFonts w:eastAsia="Times New Roman"/>
                <w:b/>
                <w:color w:val="000000"/>
                <w:sz w:val="22"/>
                <w:szCs w:val="22"/>
              </w:rPr>
            </w:r>
            <w:r>
              <w:rPr>
                <w:rFonts w:eastAsia="Times New Roman"/>
                <w:b/>
                <w:color w:val="000000"/>
                <w:sz w:val="22"/>
                <w:szCs w:val="22"/>
              </w:rPr>
            </w:r>
          </w:p>
        </w:tc>
        <w:tc>
          <w:tcPr>
            <w:gridSpan w:val="6"/>
            <w:shd w:val="clear" w:color="auto" w:fill="ffffff"/>
            <w:tcBorders>
              <w:top w:val="single" w:color="666666" w:sz="16" w:space="0"/>
              <w:bottom w:val="single" w:color="auto" w:sz="4" w:space="0"/>
            </w:tcBorders>
            <w:tcMar>
              <w:left w:w="0" w:type="dxa"/>
              <w:top w:w="0" w:type="dxa"/>
              <w:right w:w="0" w:type="dxa"/>
              <w:bottom w:w="0" w:type="dxa"/>
            </w:tcMar>
            <w:tcW w:w="3013" w:type="pct"/>
            <w:vAlign w:val="center"/>
            <w:textDirection w:val="lrTb"/>
            <w:noWrap w:val="false"/>
          </w:tcPr>
          <w:p>
            <w:pPr>
              <w:pBdr/>
              <w:spacing w:after="0" w:before="100" w:line="240" w:lineRule="auto"/>
              <w:ind w:right="100" w:left="100"/>
              <w:jc w:val="center"/>
              <w:rPr>
                <w:rFonts w:eastAsia="Times New Roman"/>
                <w:b/>
                <w:color w:val="000000"/>
                <w:sz w:val="22"/>
                <w:szCs w:val="22"/>
              </w:rPr>
            </w:pPr>
            <w:r>
              <w:rPr>
                <w:rFonts w:eastAsia="Times New Roman"/>
                <w:b/>
                <w:color w:val="000000"/>
                <w:sz w:val="22"/>
                <w:szCs w:val="22"/>
              </w:rPr>
              <w:t xml:space="preserve">Häufigkeit</w:t>
            </w:r>
            <w:r>
              <w:rPr>
                <w:rFonts w:eastAsia="Times New Roman"/>
                <w:b/>
                <w:color w:val="000000"/>
                <w:sz w:val="22"/>
                <w:szCs w:val="22"/>
              </w:rPr>
              <w:t xml:space="preserve">en</w:t>
            </w:r>
            <w:r>
              <w:rPr>
                <w:rFonts w:eastAsia="Times New Roman"/>
                <w:b/>
                <w:color w:val="000000"/>
                <w:sz w:val="22"/>
                <w:szCs w:val="22"/>
              </w:rPr>
            </w:r>
          </w:p>
        </w:tc>
      </w:tr>
      <w:tr>
        <w:trPr>
          <w:cantSplit/>
          <w:jc w:val="center"/>
          <w:tblHeader/>
        </w:trPr>
        <w:tc>
          <w:tcPr>
            <w:shd w:val="clear" w:color="auto" w:fill="ffffff"/>
            <w:tcBorders>
              <w:bottom w:val="single" w:color="666666" w:sz="16" w:space="0"/>
            </w:tcBorders>
            <w:tcMar>
              <w:left w:w="0" w:type="dxa"/>
              <w:top w:w="0" w:type="dxa"/>
              <w:right w:w="0" w:type="dxa"/>
              <w:bottom w:w="0" w:type="dxa"/>
            </w:tcMar>
            <w:tcW w:w="1987" w:type="pct"/>
            <w:vAlign w:val="center"/>
            <w:vMerge w:val="continue"/>
            <w:textDirection w:val="lrTb"/>
            <w:noWrap w:val="false"/>
          </w:tcPr>
          <w:p>
            <w:pPr>
              <w:pBdr/>
              <w:spacing w:after="0" w:before="100" w:line="240" w:lineRule="auto"/>
              <w:ind w:right="100" w:left="100"/>
              <w:rPr>
                <w:sz w:val="22"/>
                <w:szCs w:val="22"/>
              </w:rPr>
            </w:pPr>
            <w:r>
              <w:rPr>
                <w:sz w:val="22"/>
                <w:szCs w:val="22"/>
              </w:rPr>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609"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1</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2</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3</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605"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4</w:t>
            </w:r>
            <w:r>
              <w:rPr>
                <w:sz w:val="22"/>
                <w:szCs w:val="22"/>
              </w:rPr>
            </w:r>
          </w:p>
        </w:tc>
        <w:tc>
          <w:tcPr>
            <w:gridSpan w:val="2"/>
            <w:shd w:val="clear" w:color="auto" w:fill="ffffff"/>
            <w:tcBorders>
              <w:top w:val="single" w:color="auto" w:sz="4" w:space="0"/>
              <w:bottom w:val="single" w:color="666666" w:sz="16" w:space="0"/>
            </w:tcBorders>
            <w:tcMar>
              <w:left w:w="0" w:type="dxa"/>
              <w:top w:w="0" w:type="dxa"/>
              <w:right w:w="0" w:type="dxa"/>
              <w:bottom w:w="0" w:type="dxa"/>
            </w:tcMar>
            <w:tcW w:w="591"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5</w:t>
            </w:r>
            <w:r>
              <w:rPr>
                <w:sz w:val="22"/>
                <w:szCs w:val="22"/>
              </w:rPr>
            </w:r>
          </w:p>
        </w:tc>
      </w:tr>
      <w:tr>
        <w:trPr>
          <w:cantSplit/>
          <w:gridAfter w:val="1"/>
          <w:jc w:val="center"/>
        </w:trPr>
        <w:tc>
          <w:tcPr>
            <w:gridSpan w:val="6"/>
            <w:shd w:val="clear" w:color="auto" w:fill="ffffff"/>
            <w:tcBorders/>
            <w:tcMar>
              <w:left w:w="0" w:type="dxa"/>
              <w:top w:w="0" w:type="dxa"/>
              <w:right w:w="0" w:type="dxa"/>
              <w:bottom w:w="0" w:type="dxa"/>
            </w:tcMar>
            <w:tcW w:w="4467" w:type="pct"/>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b/>
                <w:bCs/>
                <w:color w:val="000000"/>
                <w:sz w:val="22"/>
                <w:szCs w:val="22"/>
              </w:rPr>
              <w:t xml:space="preserve">Paarbildung</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987" w:type="pct"/>
            <w:vAlign w:val="center"/>
            <w:textDirection w:val="lrTb"/>
            <w:noWrap w:val="false"/>
          </w:tcPr>
          <w:p>
            <w:pPr>
              <w:pBdr/>
              <w:spacing w:after="0" w:before="100" w:line="240" w:lineRule="auto"/>
              <w:ind w:right="100" w:left="426"/>
              <w:rPr>
                <w:rFonts w:eastAsia="Times New Roman"/>
                <w:color w:val="000000"/>
                <w:sz w:val="22"/>
                <w:szCs w:val="22"/>
              </w:rPr>
            </w:pPr>
            <w:r>
              <w:rPr>
                <w:rFonts w:eastAsia="Times New Roman"/>
                <w:color w:val="000000"/>
                <w:sz w:val="22"/>
                <w:szCs w:val="22"/>
              </w:rPr>
              <w:t xml:space="preserve">FALSE</w:t>
            </w:r>
            <w:r>
              <w:rPr>
                <w:rFonts w:eastAsia="Times New Roman"/>
                <w:color w:val="000000"/>
                <w:sz w:val="22"/>
                <w:szCs w:val="22"/>
              </w:rPr>
            </w:r>
          </w:p>
        </w:tc>
        <w:tc>
          <w:tcPr>
            <w:shd w:val="clear" w:color="auto" w:fill="ffffff"/>
            <w:tcBorders/>
            <w:tcMar>
              <w:left w:w="0" w:type="dxa"/>
              <w:top w:w="0" w:type="dxa"/>
              <w:right w:w="0" w:type="dxa"/>
              <w:bottom w:w="0" w:type="dxa"/>
            </w:tcMar>
            <w:tcW w:w="609"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shd w:val="clear" w:color="auto" w:fill="ffffff"/>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50</w:t>
            </w:r>
            <w:r>
              <w:rPr>
                <w:rFonts w:eastAsia="Times New Roman"/>
                <w:color w:val="000000"/>
                <w:sz w:val="22"/>
                <w:szCs w:val="22"/>
              </w:rPr>
            </w:r>
          </w:p>
        </w:tc>
        <w:tc>
          <w:tcPr>
            <w:shd w:val="clear" w:color="auto" w:fill="ffffff"/>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26</w:t>
            </w:r>
            <w:r>
              <w:rPr>
                <w:rFonts w:eastAsia="Times New Roman"/>
                <w:color w:val="000000"/>
                <w:sz w:val="22"/>
                <w:szCs w:val="22"/>
              </w:rPr>
            </w:r>
          </w:p>
        </w:tc>
        <w:tc>
          <w:tcPr>
            <w:shd w:val="clear" w:color="auto" w:fill="ffffff"/>
            <w:tcBorders/>
            <w:tcMar>
              <w:left w:w="0" w:type="dxa"/>
              <w:top w:w="0" w:type="dxa"/>
              <w:right w:w="0" w:type="dxa"/>
              <w:bottom w:w="0" w:type="dxa"/>
            </w:tcMar>
            <w:tcW w:w="605"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8</w:t>
            </w:r>
            <w:r>
              <w:rPr>
                <w:rFonts w:eastAsia="Times New Roman"/>
                <w:color w:val="000000"/>
                <w:sz w:val="22"/>
                <w:szCs w:val="22"/>
              </w:rPr>
            </w:r>
          </w:p>
        </w:tc>
        <w:tc>
          <w:tcPr>
            <w:gridSpan w:val="2"/>
            <w:shd w:val="clear" w:color="auto" w:fill="ffffff"/>
            <w:tcBorders/>
            <w:tcMar>
              <w:left w:w="0" w:type="dxa"/>
              <w:top w:w="0" w:type="dxa"/>
              <w:right w:w="0" w:type="dxa"/>
              <w:bottom w:w="0" w:type="dxa"/>
            </w:tcMar>
            <w:tcW w:w="591"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2</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1987" w:type="pct"/>
            <w:vAlign w:val="center"/>
            <w:textDirection w:val="lrTb"/>
            <w:noWrap w:val="false"/>
          </w:tcPr>
          <w:p>
            <w:pPr>
              <w:pBdr/>
              <w:spacing w:after="0" w:before="100" w:line="240" w:lineRule="auto"/>
              <w:ind w:right="100" w:left="426"/>
              <w:rPr>
                <w:sz w:val="22"/>
                <w:szCs w:val="22"/>
              </w:rPr>
            </w:pPr>
            <w:r>
              <w:rPr>
                <w:rFonts w:eastAsia="Times New Roman"/>
                <w:color w:val="000000"/>
                <w:sz w:val="22"/>
                <w:szCs w:val="22"/>
              </w:rPr>
              <w:t xml:space="preserve">TRUE</w:t>
            </w:r>
            <w:r>
              <w:rPr>
                <w:sz w:val="22"/>
                <w:szCs w:val="22"/>
              </w:rPr>
            </w:r>
          </w:p>
        </w:tc>
        <w:tc>
          <w:tcPr>
            <w:shd w:val="clear" w:color="auto" w:fill="ffffff"/>
            <w:tcBorders/>
            <w:tcMar>
              <w:left w:w="0" w:type="dxa"/>
              <w:top w:w="0" w:type="dxa"/>
              <w:right w:w="0" w:type="dxa"/>
              <w:bottom w:w="0" w:type="dxa"/>
            </w:tcMar>
            <w:tcW w:w="609"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0</w:t>
            </w:r>
            <w:r>
              <w:rPr>
                <w:sz w:val="22"/>
                <w:szCs w:val="22"/>
              </w:rPr>
            </w:r>
          </w:p>
        </w:tc>
        <w:tc>
          <w:tcPr>
            <w:shd w:val="clear" w:color="auto" w:fill="ffffff"/>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236</w:t>
            </w:r>
            <w:r>
              <w:rPr>
                <w:sz w:val="22"/>
                <w:szCs w:val="22"/>
              </w:rPr>
            </w:r>
          </w:p>
        </w:tc>
        <w:tc>
          <w:tcPr>
            <w:shd w:val="clear" w:color="auto" w:fill="ffffff"/>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70</w:t>
            </w:r>
            <w:r>
              <w:rPr>
                <w:sz w:val="22"/>
                <w:szCs w:val="22"/>
              </w:rPr>
            </w:r>
          </w:p>
        </w:tc>
        <w:tc>
          <w:tcPr>
            <w:shd w:val="clear" w:color="auto" w:fill="ffffff"/>
            <w:tcBorders/>
            <w:tcMar>
              <w:left w:w="0" w:type="dxa"/>
              <w:top w:w="0" w:type="dxa"/>
              <w:right w:w="0" w:type="dxa"/>
              <w:bottom w:w="0" w:type="dxa"/>
            </w:tcMar>
            <w:tcW w:w="605"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21</w:t>
            </w:r>
            <w:r>
              <w:rPr>
                <w:sz w:val="22"/>
                <w:szCs w:val="22"/>
              </w:rPr>
            </w:r>
          </w:p>
        </w:tc>
        <w:tc>
          <w:tcPr>
            <w:gridSpan w:val="2"/>
            <w:shd w:val="clear" w:color="auto" w:fill="ffffff"/>
            <w:tcBorders/>
            <w:tcMar>
              <w:left w:w="0" w:type="dxa"/>
              <w:top w:w="0" w:type="dxa"/>
              <w:right w:w="0" w:type="dxa"/>
              <w:bottom w:w="0" w:type="dxa"/>
            </w:tcMar>
            <w:tcW w:w="591"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2</w:t>
            </w:r>
            <w:r>
              <w:rPr>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1987" w:type="pct"/>
            <w:vAlign w:val="center"/>
            <w:textDirection w:val="lrTb"/>
            <w:noWrap w:val="false"/>
          </w:tcPr>
          <w:p>
            <w:pPr>
              <w:pBdr/>
              <w:spacing w:after="0" w:before="100" w:line="240" w:lineRule="auto"/>
              <w:ind w:right="100" w:left="426"/>
              <w:rPr>
                <w:rFonts w:eastAsia="Times New Roman"/>
                <w:b/>
                <w:i/>
                <w:color w:val="000000"/>
                <w:sz w:val="22"/>
                <w:szCs w:val="22"/>
              </w:rPr>
            </w:pPr>
            <w:r>
              <w:rPr>
                <w:rFonts w:eastAsia="Times New Roman"/>
                <w:b/>
                <w:i/>
                <w:color w:val="000000"/>
                <w:sz w:val="22"/>
                <w:szCs w:val="22"/>
              </w:rPr>
              <w:t xml:space="preserve">NA</w:t>
            </w:r>
            <w:r>
              <w:rPr>
                <w:rFonts w:eastAsia="Times New Roman"/>
                <w:b/>
                <w:i/>
                <w:color w:val="000000"/>
                <w:sz w:val="22"/>
                <w:szCs w:val="22"/>
              </w:rPr>
            </w:r>
          </w:p>
        </w:tc>
        <w:tc>
          <w:tcPr>
            <w:shd w:val="clear" w:color="auto" w:fill="ffffff"/>
            <w:tcBorders>
              <w:bottom w:val="single" w:color="666666" w:sz="16" w:space="0"/>
            </w:tcBorders>
            <w:tcMar>
              <w:left w:w="0" w:type="dxa"/>
              <w:top w:w="0" w:type="dxa"/>
              <w:right w:w="0" w:type="dxa"/>
              <w:bottom w:w="0" w:type="dxa"/>
            </w:tcMar>
            <w:tcW w:w="609"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656</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604"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605"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gridSpan w:val="2"/>
            <w:shd w:val="clear" w:color="auto" w:fill="ffffff"/>
            <w:tcBorders>
              <w:bottom w:val="single" w:color="666666" w:sz="16" w:space="0"/>
            </w:tcBorders>
            <w:tcMar>
              <w:left w:w="0" w:type="dxa"/>
              <w:top w:w="0" w:type="dxa"/>
              <w:right w:w="0" w:type="dxa"/>
              <w:bottom w:w="0" w:type="dxa"/>
            </w:tcMar>
            <w:tcW w:w="591" w:type="pct"/>
            <w:vAlign w:val="center"/>
            <w:textDirection w:val="lrTb"/>
            <w:noWrap w:val="false"/>
          </w:tcPr>
          <w:p>
            <w:pPr>
              <w:keepNext w:val="true"/>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r>
    </w:tbl>
    <w:p>
      <w:pPr>
        <w:pStyle w:val="1234"/>
        <w:pBdr/>
        <w:spacing/>
        <w:ind/>
        <w:jc w:val="both"/>
        <w:rPr>
          <w:i w:val="0"/>
          <w:iCs w:val="0"/>
          <w:color w:val="auto"/>
        </w:rPr>
      </w:pPr>
      <w:r>
        <w:rPr>
          <w:i w:val="0"/>
          <w:iCs w:val="0"/>
          <w:color w:val="auto"/>
        </w:rPr>
        <w:t xml:space="preserve">Quelle: pairfam, Welle 2-11</w:t>
      </w:r>
      <w:r>
        <w:rPr>
          <w:i w:val="0"/>
          <w:iCs w:val="0"/>
          <w:color w:val="auto"/>
        </w:rPr>
      </w:r>
    </w:p>
    <w:p>
      <w:pPr>
        <w:pBdr/>
        <w:spacing/>
        <w:ind/>
        <w:rPr/>
      </w:pPr>
      <w:r/>
      <w:r/>
    </w:p>
    <w:p>
      <w:pPr>
        <w:pStyle w:val="1234"/>
        <w:keepNext w:val="true"/>
        <w:pBdr/>
        <w:spacing w:after="0"/>
        <w:ind/>
        <w:rPr>
          <w:i w:val="0"/>
          <w:iCs w:val="0"/>
          <w:color w:val="auto"/>
        </w:rPr>
      </w:pPr>
      <w:r/>
      <w:bookmarkStart w:id="415" w:name="_Ref86595620"/>
      <w:r/>
      <w:bookmarkStart w:id="416" w:name="_Toc86919248"/>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3</w:t>
      </w:r>
      <w:r>
        <w:rPr>
          <w:b/>
          <w:i w:val="0"/>
          <w:iCs w:val="0"/>
          <w:color w:val="auto"/>
        </w:rPr>
        <w:fldChar w:fldCharType="end"/>
      </w:r>
      <w:bookmarkEnd w:id="415"/>
      <w:r>
        <w:rPr>
          <w:b/>
          <w:i w:val="0"/>
          <w:iCs w:val="0"/>
          <w:color w:val="auto"/>
        </w:rPr>
        <w:t xml:space="preserve">:</w:t>
      </w:r>
      <w:r>
        <w:rPr>
          <w:i w:val="0"/>
          <w:iCs w:val="0"/>
          <w:color w:val="auto"/>
        </w:rPr>
        <w:t xml:space="preserve"> Beobachtete Häufigkeiten der Paarbildung der Männer</w:t>
      </w:r>
      <w:bookmarkEnd w:id="416"/>
      <w:r/>
      <w:r>
        <w:rPr>
          <w:i w:val="0"/>
          <w:iCs w:val="0"/>
          <w:color w:val="auto"/>
        </w:rPr>
      </w:r>
    </w:p>
    <w:tbl>
      <w:tblPr>
        <w:tblW w:w="2726" w:type="pct"/>
        <w:jc w:val="center"/>
        <w:tblBorders/>
        <w:tblLook w:val="0420" w:firstRow="1" w:lastRow="0" w:firstColumn="0" w:lastColumn="0" w:noHBand="0" w:noVBand="1"/>
      </w:tblPr>
      <w:tblGrid>
        <w:gridCol w:w="2074"/>
        <w:gridCol w:w="680"/>
        <w:gridCol w:w="680"/>
        <w:gridCol w:w="680"/>
        <w:gridCol w:w="453"/>
        <w:gridCol w:w="224"/>
      </w:tblGrid>
      <w:tr>
        <w:trPr>
          <w:cantSplit/>
          <w:gridAfter w:val="1"/>
          <w:jc w:val="center"/>
          <w:tblHeader/>
        </w:trPr>
        <w:tc>
          <w:tcPr>
            <w:shd w:val="clear" w:color="auto" w:fill="ffffff"/>
            <w:tcBorders>
              <w:top w:val="single" w:color="666666" w:sz="16" w:space="0"/>
            </w:tcBorders>
            <w:tcMar>
              <w:left w:w="0" w:type="dxa"/>
              <w:top w:w="0" w:type="dxa"/>
              <w:right w:w="0" w:type="dxa"/>
              <w:bottom w:w="0" w:type="dxa"/>
            </w:tcMar>
            <w:tcW w:w="2163" w:type="pct"/>
            <w:vAlign w:val="center"/>
            <w:vMerge w:val="restart"/>
            <w:textDirection w:val="lrTb"/>
            <w:noWrap w:val="false"/>
          </w:tcPr>
          <w:p>
            <w:pPr>
              <w:pBdr/>
              <w:spacing w:after="0" w:before="100" w:line="240" w:lineRule="auto"/>
              <w:ind w:right="100" w:left="100"/>
              <w:rPr>
                <w:rFonts w:eastAsia="Times New Roman"/>
                <w:b/>
                <w:color w:val="000000"/>
                <w:sz w:val="22"/>
                <w:szCs w:val="22"/>
              </w:rPr>
            </w:pPr>
            <w:r>
              <w:rPr>
                <w:rFonts w:eastAsia="Times New Roman"/>
                <w:b/>
                <w:color w:val="000000"/>
                <w:sz w:val="22"/>
                <w:szCs w:val="22"/>
              </w:rPr>
            </w:r>
            <w:r>
              <w:rPr>
                <w:rFonts w:eastAsia="Times New Roman"/>
                <w:b/>
                <w:color w:val="000000"/>
                <w:sz w:val="22"/>
                <w:szCs w:val="22"/>
              </w:rPr>
            </w:r>
          </w:p>
        </w:tc>
        <w:tc>
          <w:tcPr>
            <w:gridSpan w:val="4"/>
            <w:shd w:val="clear" w:color="auto" w:fill="ffffff"/>
            <w:tcBorders>
              <w:top w:val="single" w:color="666666" w:sz="16" w:space="0"/>
              <w:bottom w:val="single" w:color="auto" w:sz="4" w:space="0"/>
            </w:tcBorders>
            <w:tcMar>
              <w:left w:w="0" w:type="dxa"/>
              <w:top w:w="0" w:type="dxa"/>
              <w:right w:w="0" w:type="dxa"/>
              <w:bottom w:w="0" w:type="dxa"/>
            </w:tcMar>
            <w:tcW w:w="2603" w:type="pct"/>
            <w:vAlign w:val="center"/>
            <w:textDirection w:val="lrTb"/>
            <w:noWrap w:val="false"/>
          </w:tcPr>
          <w:p>
            <w:pPr>
              <w:pBdr/>
              <w:spacing w:after="0" w:before="100" w:line="240" w:lineRule="auto"/>
              <w:ind w:right="100" w:left="100"/>
              <w:jc w:val="center"/>
              <w:rPr>
                <w:rFonts w:eastAsia="Times New Roman"/>
                <w:b/>
                <w:color w:val="000000"/>
                <w:sz w:val="22"/>
                <w:szCs w:val="22"/>
              </w:rPr>
            </w:pPr>
            <w:r>
              <w:rPr>
                <w:rFonts w:eastAsia="Times New Roman"/>
                <w:b/>
                <w:color w:val="000000"/>
                <w:sz w:val="22"/>
                <w:szCs w:val="22"/>
              </w:rPr>
              <w:t xml:space="preserve">Häufigkeit</w:t>
            </w:r>
            <w:r>
              <w:rPr>
                <w:rFonts w:eastAsia="Times New Roman"/>
                <w:b/>
                <w:color w:val="000000"/>
                <w:sz w:val="22"/>
                <w:szCs w:val="22"/>
              </w:rPr>
              <w:t xml:space="preserve">en</w:t>
            </w:r>
            <w:r>
              <w:rPr>
                <w:rFonts w:eastAsia="Times New Roman"/>
                <w:b/>
                <w:color w:val="000000"/>
                <w:sz w:val="22"/>
                <w:szCs w:val="22"/>
              </w:rPr>
            </w:r>
          </w:p>
        </w:tc>
      </w:tr>
      <w:tr>
        <w:trPr>
          <w:cantSplit/>
          <w:jc w:val="center"/>
          <w:tblHeader/>
        </w:trPr>
        <w:tc>
          <w:tcPr>
            <w:shd w:val="clear" w:color="auto" w:fill="ffffff"/>
            <w:tcBorders>
              <w:bottom w:val="single" w:color="666666" w:sz="16" w:space="0"/>
            </w:tcBorders>
            <w:tcMar>
              <w:left w:w="0" w:type="dxa"/>
              <w:top w:w="0" w:type="dxa"/>
              <w:right w:w="0" w:type="dxa"/>
              <w:bottom w:w="0" w:type="dxa"/>
            </w:tcMar>
            <w:tcW w:w="2163" w:type="pct"/>
            <w:vAlign w:val="center"/>
            <w:vMerge w:val="continue"/>
            <w:textDirection w:val="lrTb"/>
            <w:noWrap w:val="false"/>
          </w:tcPr>
          <w:p>
            <w:pPr>
              <w:pBdr/>
              <w:spacing w:after="0" w:before="100" w:line="240" w:lineRule="auto"/>
              <w:ind w:right="100" w:left="100"/>
              <w:rPr>
                <w:sz w:val="22"/>
                <w:szCs w:val="22"/>
              </w:rPr>
            </w:pPr>
            <w:r>
              <w:rPr>
                <w:sz w:val="22"/>
                <w:szCs w:val="22"/>
              </w:rPr>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1</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2</w:t>
            </w:r>
            <w:r>
              <w:rPr>
                <w:sz w:val="22"/>
                <w:szCs w:val="22"/>
              </w:rPr>
            </w:r>
          </w:p>
        </w:tc>
        <w:tc>
          <w:tcPr>
            <w:shd w:val="clear" w:color="auto" w:fill="ffffff"/>
            <w:tcBorders>
              <w:top w:val="single" w:color="auto" w:sz="4" w:space="0"/>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3</w:t>
            </w:r>
            <w:r>
              <w:rPr>
                <w:sz w:val="22"/>
                <w:szCs w:val="22"/>
              </w:rPr>
            </w:r>
          </w:p>
        </w:tc>
        <w:tc>
          <w:tcPr>
            <w:gridSpan w:val="2"/>
            <w:shd w:val="clear" w:color="auto" w:fill="ffffff"/>
            <w:tcBorders>
              <w:top w:val="single" w:color="auto" w:sz="4" w:space="0"/>
              <w:bottom w:val="single" w:color="666666" w:sz="16" w:space="0"/>
            </w:tcBorders>
            <w:tcMar>
              <w:left w:w="0" w:type="dxa"/>
              <w:top w:w="0" w:type="dxa"/>
              <w:right w:w="0" w:type="dxa"/>
              <w:bottom w:w="0" w:type="dxa"/>
            </w:tcMar>
            <w:tcW w:w="708" w:type="pct"/>
            <w:vAlign w:val="center"/>
            <w:textDirection w:val="lrTb"/>
            <w:noWrap w:val="false"/>
          </w:tcPr>
          <w:p>
            <w:pPr>
              <w:pBdr/>
              <w:spacing w:after="0" w:before="100" w:line="240" w:lineRule="auto"/>
              <w:ind w:right="100" w:left="100"/>
              <w:jc w:val="center"/>
              <w:rPr>
                <w:sz w:val="22"/>
                <w:szCs w:val="22"/>
              </w:rPr>
            </w:pPr>
            <w:r>
              <w:rPr>
                <w:rFonts w:eastAsia="Times New Roman"/>
                <w:b/>
                <w:color w:val="000000"/>
                <w:sz w:val="22"/>
                <w:szCs w:val="22"/>
              </w:rPr>
              <w:t xml:space="preserve">4</w:t>
            </w:r>
            <w:r>
              <w:rPr>
                <w:sz w:val="22"/>
                <w:szCs w:val="22"/>
              </w:rPr>
            </w:r>
          </w:p>
        </w:tc>
      </w:tr>
      <w:tr>
        <w:trPr>
          <w:cantSplit/>
          <w:gridAfter w:val="1"/>
          <w:jc w:val="center"/>
        </w:trPr>
        <w:tc>
          <w:tcPr>
            <w:gridSpan w:val="5"/>
            <w:shd w:val="clear" w:color="auto" w:fill="ffffff"/>
            <w:tcBorders/>
            <w:tcMar>
              <w:left w:w="0" w:type="dxa"/>
              <w:top w:w="0" w:type="dxa"/>
              <w:right w:w="0" w:type="dxa"/>
              <w:bottom w:w="0" w:type="dxa"/>
            </w:tcMar>
            <w:tcW w:w="4766" w:type="pct"/>
            <w:vAlign w:val="center"/>
            <w:textDirection w:val="lrTb"/>
            <w:noWrap w:val="false"/>
          </w:tcPr>
          <w:p>
            <w:pPr>
              <w:pBdr/>
              <w:spacing w:after="0" w:before="100" w:line="240" w:lineRule="auto"/>
              <w:ind w:right="100" w:left="100"/>
              <w:rPr>
                <w:rFonts w:eastAsia="Times New Roman"/>
                <w:color w:val="000000"/>
                <w:sz w:val="22"/>
                <w:szCs w:val="22"/>
              </w:rPr>
            </w:pPr>
            <w:r>
              <w:rPr>
                <w:rFonts w:eastAsia="Times New Roman"/>
                <w:b/>
                <w:bCs/>
                <w:color w:val="000000"/>
                <w:sz w:val="22"/>
                <w:szCs w:val="22"/>
              </w:rPr>
              <w:t xml:space="preserve">Paarbildung</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2163" w:type="pct"/>
            <w:vAlign w:val="center"/>
            <w:textDirection w:val="lrTb"/>
            <w:noWrap w:val="false"/>
          </w:tcPr>
          <w:p>
            <w:pPr>
              <w:pBdr/>
              <w:spacing w:after="0" w:before="100" w:line="240" w:lineRule="auto"/>
              <w:ind w:right="100" w:left="426"/>
              <w:rPr>
                <w:rFonts w:eastAsia="Times New Roman"/>
                <w:color w:val="000000"/>
                <w:sz w:val="22"/>
                <w:szCs w:val="22"/>
              </w:rPr>
            </w:pPr>
            <w:r>
              <w:rPr>
                <w:rFonts w:eastAsia="Times New Roman"/>
                <w:color w:val="000000"/>
                <w:sz w:val="22"/>
                <w:szCs w:val="22"/>
              </w:rPr>
              <w:t xml:space="preserve">FALSE</w:t>
            </w:r>
            <w:r>
              <w:rPr>
                <w:rFonts w:eastAsia="Times New Roman"/>
                <w:color w:val="000000"/>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48</w:t>
            </w:r>
            <w:r>
              <w:rPr>
                <w:rFonts w:eastAsia="Times New Roman"/>
                <w:color w:val="000000"/>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19</w:t>
            </w:r>
            <w:r>
              <w:rPr>
                <w:rFonts w:eastAsia="Times New Roman"/>
                <w:color w:val="000000"/>
                <w:sz w:val="22"/>
                <w:szCs w:val="22"/>
              </w:rPr>
            </w:r>
          </w:p>
        </w:tc>
        <w:tc>
          <w:tcPr>
            <w:gridSpan w:val="2"/>
            <w:shd w:val="clear" w:color="auto" w:fill="ffffff"/>
            <w:tcBorders/>
            <w:tcMar>
              <w:left w:w="0" w:type="dxa"/>
              <w:top w:w="0" w:type="dxa"/>
              <w:right w:w="0" w:type="dxa"/>
              <w:bottom w:w="0" w:type="dxa"/>
            </w:tcMar>
            <w:tcW w:w="708"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1</w:t>
            </w:r>
            <w:r>
              <w:rPr>
                <w:rFonts w:eastAsia="Times New Roman"/>
                <w:color w:val="000000"/>
                <w:sz w:val="22"/>
                <w:szCs w:val="22"/>
              </w:rPr>
            </w:r>
          </w:p>
        </w:tc>
      </w:tr>
      <w:tr>
        <w:trPr>
          <w:cantSplit/>
          <w:jc w:val="center"/>
        </w:trPr>
        <w:tc>
          <w:tcPr>
            <w:shd w:val="clear" w:color="auto" w:fill="ffffff"/>
            <w:tcBorders/>
            <w:tcMar>
              <w:left w:w="0" w:type="dxa"/>
              <w:top w:w="0" w:type="dxa"/>
              <w:right w:w="0" w:type="dxa"/>
              <w:bottom w:w="0" w:type="dxa"/>
            </w:tcMar>
            <w:tcW w:w="2163" w:type="pct"/>
            <w:vAlign w:val="center"/>
            <w:textDirection w:val="lrTb"/>
            <w:noWrap w:val="false"/>
          </w:tcPr>
          <w:p>
            <w:pPr>
              <w:pBdr/>
              <w:spacing w:after="0" w:before="100" w:line="240" w:lineRule="auto"/>
              <w:ind w:right="100" w:left="426"/>
              <w:rPr>
                <w:sz w:val="22"/>
                <w:szCs w:val="22"/>
              </w:rPr>
            </w:pPr>
            <w:r>
              <w:rPr>
                <w:rFonts w:eastAsia="Times New Roman"/>
                <w:color w:val="000000"/>
                <w:sz w:val="22"/>
                <w:szCs w:val="22"/>
              </w:rPr>
              <w:t xml:space="preserve">TRUE</w:t>
            </w:r>
            <w:r>
              <w:rPr>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0</w:t>
            </w:r>
            <w:r>
              <w:rPr>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431</w:t>
            </w:r>
            <w:r>
              <w:rPr>
                <w:sz w:val="22"/>
                <w:szCs w:val="22"/>
              </w:rPr>
            </w:r>
          </w:p>
        </w:tc>
        <w:tc>
          <w:tcPr>
            <w:shd w:val="clear" w:color="auto" w:fill="ffffff"/>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132</w:t>
            </w:r>
            <w:r>
              <w:rPr>
                <w:sz w:val="22"/>
                <w:szCs w:val="22"/>
              </w:rPr>
            </w:r>
          </w:p>
        </w:tc>
        <w:tc>
          <w:tcPr>
            <w:gridSpan w:val="2"/>
            <w:shd w:val="clear" w:color="auto" w:fill="ffffff"/>
            <w:tcBorders/>
            <w:tcMar>
              <w:left w:w="0" w:type="dxa"/>
              <w:top w:w="0" w:type="dxa"/>
              <w:right w:w="0" w:type="dxa"/>
              <w:bottom w:w="0" w:type="dxa"/>
            </w:tcMar>
            <w:tcW w:w="708" w:type="pct"/>
            <w:vAlign w:val="center"/>
            <w:textDirection w:val="lrTb"/>
            <w:noWrap w:val="false"/>
          </w:tcPr>
          <w:p>
            <w:pPr>
              <w:pBdr/>
              <w:spacing w:after="0" w:before="100" w:line="240" w:lineRule="auto"/>
              <w:ind w:right="100" w:left="100"/>
              <w:jc w:val="center"/>
              <w:rPr>
                <w:sz w:val="22"/>
                <w:szCs w:val="22"/>
              </w:rPr>
            </w:pPr>
            <w:r>
              <w:rPr>
                <w:rFonts w:eastAsia="Times New Roman"/>
                <w:color w:val="000000"/>
                <w:sz w:val="22"/>
                <w:szCs w:val="22"/>
              </w:rPr>
              <w:t xml:space="preserve">35</w:t>
            </w:r>
            <w:r>
              <w:rPr>
                <w:sz w:val="22"/>
                <w:szCs w:val="22"/>
              </w:rPr>
            </w:r>
          </w:p>
        </w:tc>
      </w:tr>
      <w:tr>
        <w:trPr>
          <w:cantSplit/>
          <w:jc w:val="center"/>
        </w:trPr>
        <w:tc>
          <w:tcPr>
            <w:shd w:val="clear" w:color="auto" w:fill="ffffff"/>
            <w:tcBorders>
              <w:bottom w:val="single" w:color="666666" w:sz="16" w:space="0"/>
            </w:tcBorders>
            <w:tcMar>
              <w:left w:w="0" w:type="dxa"/>
              <w:top w:w="0" w:type="dxa"/>
              <w:right w:w="0" w:type="dxa"/>
              <w:bottom w:w="0" w:type="dxa"/>
            </w:tcMar>
            <w:tcW w:w="2163" w:type="pct"/>
            <w:vAlign w:val="center"/>
            <w:textDirection w:val="lrTb"/>
            <w:noWrap w:val="false"/>
          </w:tcPr>
          <w:p>
            <w:pPr>
              <w:pBdr/>
              <w:spacing w:after="0" w:before="100" w:line="240" w:lineRule="auto"/>
              <w:ind w:right="100" w:left="426"/>
              <w:rPr>
                <w:rFonts w:eastAsia="Times New Roman"/>
                <w:b/>
                <w:i/>
                <w:color w:val="000000"/>
                <w:sz w:val="22"/>
                <w:szCs w:val="22"/>
              </w:rPr>
            </w:pPr>
            <w:r>
              <w:rPr>
                <w:rFonts w:eastAsia="Times New Roman"/>
                <w:b/>
                <w:i/>
                <w:color w:val="000000"/>
                <w:sz w:val="22"/>
                <w:szCs w:val="22"/>
              </w:rPr>
              <w:t xml:space="preserve">NA</w:t>
            </w:r>
            <w:r>
              <w:rPr>
                <w:rFonts w:eastAsia="Times New Roman"/>
                <w:b/>
                <w:i/>
                <w:color w:val="000000"/>
                <w:sz w:val="22"/>
                <w:szCs w:val="22"/>
              </w:rPr>
            </w:r>
          </w:p>
        </w:tc>
        <w:tc>
          <w:tcPr>
            <w:shd w:val="clear" w:color="auto" w:fill="ffffff"/>
            <w:tcBorders>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568</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shd w:val="clear" w:color="auto" w:fill="ffffff"/>
            <w:tcBorders>
              <w:bottom w:val="single" w:color="666666" w:sz="16" w:space="0"/>
            </w:tcBorders>
            <w:tcMar>
              <w:left w:w="0" w:type="dxa"/>
              <w:top w:w="0" w:type="dxa"/>
              <w:right w:w="0" w:type="dxa"/>
              <w:bottom w:w="0" w:type="dxa"/>
            </w:tcMar>
            <w:tcW w:w="710"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c>
          <w:tcPr>
            <w:gridSpan w:val="2"/>
            <w:shd w:val="clear" w:color="auto" w:fill="ffffff"/>
            <w:tcBorders>
              <w:bottom w:val="single" w:color="666666" w:sz="16" w:space="0"/>
            </w:tcBorders>
            <w:tcMar>
              <w:left w:w="0" w:type="dxa"/>
              <w:top w:w="0" w:type="dxa"/>
              <w:right w:w="0" w:type="dxa"/>
              <w:bottom w:w="0" w:type="dxa"/>
            </w:tcMar>
            <w:tcW w:w="708" w:type="pct"/>
            <w:vAlign w:val="center"/>
            <w:textDirection w:val="lrTb"/>
            <w:noWrap w:val="false"/>
          </w:tcPr>
          <w:p>
            <w:pPr>
              <w:pBdr/>
              <w:spacing w:after="0" w:before="100" w:line="240" w:lineRule="auto"/>
              <w:ind w:right="100" w:left="100"/>
              <w:jc w:val="center"/>
              <w:rPr>
                <w:rFonts w:eastAsia="Times New Roman"/>
                <w:color w:val="000000"/>
                <w:sz w:val="22"/>
                <w:szCs w:val="22"/>
              </w:rPr>
            </w:pPr>
            <w:r>
              <w:rPr>
                <w:rFonts w:eastAsia="Times New Roman"/>
                <w:color w:val="000000"/>
                <w:sz w:val="22"/>
                <w:szCs w:val="22"/>
              </w:rPr>
              <w:t xml:space="preserve">0</w:t>
            </w:r>
            <w:r>
              <w:rPr>
                <w:rFonts w:eastAsia="Times New Roman"/>
                <w:color w:val="000000"/>
                <w:sz w:val="22"/>
                <w:szCs w:val="22"/>
              </w:rPr>
            </w:r>
          </w:p>
        </w:tc>
      </w:tr>
    </w:tbl>
    <w:p>
      <w:pPr>
        <w:pStyle w:val="1234"/>
        <w:pBdr/>
        <w:spacing/>
        <w:ind/>
        <w:jc w:val="both"/>
        <w:rPr>
          <w:i w:val="0"/>
          <w:iCs w:val="0"/>
          <w:color w:val="auto"/>
        </w:rPr>
      </w:pPr>
      <w:r/>
      <w:bookmarkStart w:id="417" w:name="_Ref86595637"/>
      <w:r/>
      <w:bookmarkStart w:id="418" w:name="_Hlk86504068"/>
      <w:r>
        <w:rPr>
          <w:i w:val="0"/>
          <w:iCs w:val="0"/>
          <w:color w:val="auto"/>
        </w:rPr>
        <w:t xml:space="preserve">Quelle: pairfam, Welle 2-11</w:t>
      </w:r>
      <w:r>
        <w:rPr>
          <w:i w:val="0"/>
          <w:iCs w:val="0"/>
          <w:color w:val="auto"/>
        </w:rPr>
      </w:r>
    </w:p>
    <w:p>
      <w:pPr>
        <w:pStyle w:val="1234"/>
        <w:keepNext w:val="true"/>
        <w:pBdr/>
        <w:spacing w:after="0"/>
        <w:ind/>
        <w:rPr>
          <w:i w:val="0"/>
          <w:iCs w:val="0"/>
          <w:color w:val="auto"/>
        </w:rPr>
      </w:pPr>
      <w:r/>
      <w:bookmarkStart w:id="419" w:name="_Ref86935675"/>
      <w:r/>
      <w:bookmarkStart w:id="420" w:name="_Toc86919249"/>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4</w:t>
      </w:r>
      <w:r>
        <w:rPr>
          <w:b/>
          <w:i w:val="0"/>
          <w:iCs w:val="0"/>
          <w:color w:val="auto"/>
        </w:rPr>
        <w:fldChar w:fldCharType="end"/>
      </w:r>
      <w:bookmarkEnd w:id="417"/>
      <w:r/>
      <w:bookmarkEnd w:id="419"/>
      <w:r>
        <w:rPr>
          <w:b/>
          <w:i w:val="0"/>
          <w:iCs w:val="0"/>
          <w:color w:val="auto"/>
        </w:rPr>
        <w:t xml:space="preserve">:</w:t>
      </w:r>
      <w:r>
        <w:rPr>
          <w:i w:val="0"/>
          <w:iCs w:val="0"/>
          <w:color w:val="auto"/>
        </w:rPr>
        <w:t xml:space="preserve"> Regressionstabelle der vollständigen OLS-Regression und des Fixed-Effects-Modells für die Frauen</w:t>
      </w:r>
      <w:bookmarkEnd w:id="420"/>
      <w:r/>
      <w:r>
        <w:rPr>
          <w:i w:val="0"/>
          <w:iCs w:val="0"/>
          <w:color w:val="auto"/>
        </w:rPr>
      </w:r>
    </w:p>
    <w:tbl>
      <w:tblPr>
        <w:tblW w:w="0" w:type="auto"/>
        <w:jc w:val="center"/>
        <w:tblBorders/>
        <w:tblLayout w:type="fixed"/>
        <w:tblLook w:val="0420" w:firstRow="1" w:lastRow="0" w:firstColumn="0" w:lastColumn="0" w:noHBand="0" w:noVBand="1"/>
      </w:tblPr>
      <w:tblGrid>
        <w:gridCol w:w="2824"/>
        <w:gridCol w:w="2543"/>
        <w:gridCol w:w="2897"/>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op w:val="single" w:color="666666" w:sz="16" w:space="0"/>
              <w:bottom w:val="single" w:color="666666" w:sz="16" w:space="0"/>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OLS-Regression</w:t>
            </w:r>
            <w:r/>
          </w:p>
        </w:tc>
        <w:tc>
          <w:tcPr>
            <w:shd w:val="clear" w:color="auto" w:fill="ffffff"/>
            <w:tcBorders>
              <w:top w:val="single" w:color="666666" w:sz="16" w:space="0"/>
              <w:bottom w:val="single" w:color="666666" w:sz="16" w:space="0"/>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Fixed-Effect</w:t>
            </w:r>
            <w:r>
              <w:rPr>
                <w:rFonts w:eastAsia="Times New Roman"/>
                <w:color w:val="000000"/>
                <w:sz w:val="22"/>
                <w:szCs w:val="22"/>
              </w:rPr>
              <w:t xml:space="preserve">s</w:t>
            </w:r>
            <w:r>
              <w:rPr>
                <w:rFonts w:eastAsia="Times New Roman"/>
                <w:color w:val="000000"/>
                <w:sz w:val="22"/>
                <w:szCs w:val="22"/>
              </w:rPr>
              <w:t xml:space="preserve">-Modell</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Intercept</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1.793</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3.503)</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ennlernort Online</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5.584**</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5.635*</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1.509)</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7.063)</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Jahr</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5.012***</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6.000*</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407)</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519)</w:t>
            </w:r>
            <w:r/>
          </w:p>
        </w:tc>
      </w:tr>
      <w:tr>
        <w:trPr>
          <w:cantSplit/>
          <w:jc w:val="center"/>
        </w:trPr>
        <w:tc>
          <w:tcPr>
            <w:shd w:val="clear" w:color="auto" w:fill="ffffff"/>
            <w:tcBorders/>
            <w:tcMar>
              <w:left w:w="0" w:type="dxa"/>
              <w:top w:w="0" w:type="dxa"/>
              <w:right w:w="0" w:type="dxa"/>
              <w:bottom w:w="0" w:type="dxa"/>
            </w:tcMar>
            <w:tcW w:w="2824" w:type="dxa"/>
            <w:vAlign w:val="center"/>
            <w:vMerge w:val="restart"/>
            <w:textDirection w:val="lrTb"/>
            <w:noWrap w:val="false"/>
          </w:tcPr>
          <w:p>
            <w:pPr>
              <w:pBdr/>
              <w:spacing w:after="100" w:before="100" w:line="240" w:lineRule="auto"/>
              <w:ind w:right="100" w:left="100"/>
              <w:rPr/>
            </w:pPr>
            <w:r>
              <w:rPr>
                <w:rFonts w:eastAsia="Times New Roman"/>
                <w:color w:val="000000"/>
                <w:sz w:val="22"/>
                <w:szCs w:val="22"/>
              </w:rPr>
              <w:t xml:space="preserve">Wohnortgröße</w:t>
            </w:r>
            <w:r>
              <w:rPr>
                <w:rFonts w:eastAsia="Times New Roman"/>
                <w:color w:val="000000"/>
                <w:sz w:val="22"/>
                <w:szCs w:val="22"/>
              </w:rPr>
              <w:br/>
              <w:t xml:space="preserve">Großstadt ab 100.000</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2.645</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5.682</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vMerge w:val="continue"/>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8.035)</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4.789)</w:t>
            </w:r>
            <w:r/>
          </w:p>
        </w:tc>
      </w:tr>
      <w:tr>
        <w:trPr>
          <w:cantSplit/>
          <w:jc w:val="center"/>
        </w:trPr>
        <w:tc>
          <w:tcPr>
            <w:shd w:val="clear" w:color="auto" w:fill="ffffff"/>
            <w:tcBorders/>
            <w:tcMar>
              <w:left w:w="0" w:type="dxa"/>
              <w:top w:w="0" w:type="dxa"/>
              <w:right w:w="0" w:type="dxa"/>
              <w:bottom w:w="0" w:type="dxa"/>
            </w:tcMar>
            <w:tcW w:w="2824" w:type="dxa"/>
            <w:vAlign w:val="center"/>
            <w:vMerge w:val="restart"/>
            <w:textDirection w:val="lrTb"/>
            <w:noWrap w:val="false"/>
          </w:tcPr>
          <w:p>
            <w:pPr>
              <w:pBdr/>
              <w:spacing w:after="100" w:before="100" w:line="240" w:lineRule="auto"/>
              <w:ind w:right="100" w:left="100"/>
              <w:rPr/>
            </w:pPr>
            <w:r>
              <w:rPr>
                <w:rFonts w:eastAsia="Times New Roman"/>
                <w:color w:val="000000"/>
                <w:sz w:val="22"/>
                <w:szCs w:val="22"/>
              </w:rPr>
              <w:t xml:space="preserve">Wohnortgröße</w:t>
            </w:r>
            <w:r>
              <w:rPr>
                <w:rFonts w:eastAsia="Times New Roman"/>
                <w:color w:val="000000"/>
                <w:sz w:val="22"/>
                <w:szCs w:val="22"/>
              </w:rPr>
              <w:br/>
              <w:t xml:space="preserve">Mittlere Stadt</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216</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7.246</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vMerge w:val="continue"/>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974)</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6.081)</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ildung mittel</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4.253**</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0.397*</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038)</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3.999)</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ildung hoch</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495</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7.245</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518)</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1.536)</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ohorte 1980</w:t>
            </w:r>
            <w:r>
              <w:rPr>
                <w:rFonts w:eastAsia="Times New Roman"/>
                <w:color w:val="000000"/>
                <w:sz w:val="22"/>
                <w:szCs w:val="22"/>
              </w:rPr>
              <w:t xml:space="preserve"> </w:t>
            </w:r>
            <w:r>
              <w:rPr>
                <w:iCs/>
                <w:sz w:val="18"/>
                <w:szCs w:val="18"/>
                <w:vertAlign w:val="superscript"/>
              </w:rPr>
              <w:t xml:space="preserve">1)</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5.951*</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549)</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ohorte 1990</w:t>
            </w:r>
            <w:r>
              <w:rPr>
                <w:rFonts w:eastAsia="Times New Roman"/>
                <w:color w:val="000000"/>
                <w:sz w:val="22"/>
                <w:szCs w:val="22"/>
              </w:rPr>
              <w:t xml:space="preserve"> </w:t>
            </w:r>
            <w:r>
              <w:rPr>
                <w:iCs/>
                <w:sz w:val="18"/>
                <w:szCs w:val="18"/>
                <w:vertAlign w:val="superscript"/>
              </w:rPr>
              <w:t xml:space="preserve">1)</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896</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236)</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ennlernort </w:t>
            </w:r>
            <w:r>
              <w:rPr>
                <w:rFonts w:eastAsia="Times New Roman"/>
                <w:color w:val="000000"/>
                <w:sz w:val="22"/>
                <w:szCs w:val="22"/>
              </w:rPr>
              <w:t xml:space="preserve">Online </w:t>
            </w:r>
            <w:r>
              <w:rPr>
                <w:rFonts w:eastAsia="Times New Roman"/>
                <w:color w:val="000000"/>
                <w:sz w:val="22"/>
                <w:szCs w:val="22"/>
              </w:rPr>
              <w:t xml:space="preserve">× Jahr</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6.474*</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028*</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055)</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857)</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eobachtungen</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74</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74</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29</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66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 </w:t>
            </w:r>
            <w:r>
              <w:rPr>
                <w:rFonts w:eastAsia="Times New Roman"/>
                <w:color w:val="000000"/>
                <w:sz w:val="22"/>
                <w:szCs w:val="22"/>
              </w:rPr>
              <w:t xml:space="preserve">Adj</w:t>
            </w:r>
            <w:r>
              <w:rPr>
                <w:rFonts w:eastAsia="Times New Roman"/>
                <w:color w:val="000000"/>
                <w:sz w:val="22"/>
                <w:szCs w:val="22"/>
              </w:rPr>
              <w:t xml:space="preserve">usted</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20</w:t>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117</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rPr>
                <w:rFonts w:eastAsia="Times New Roman"/>
                <w:color w:val="000000"/>
                <w:sz w:val="22"/>
                <w:szCs w:val="22"/>
              </w:rPr>
              <w:t xml:space="preserve"> Within</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28</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rPr>
                <w:rFonts w:eastAsia="Times New Roman"/>
                <w:color w:val="000000"/>
                <w:sz w:val="22"/>
                <w:szCs w:val="22"/>
              </w:rPr>
              <w:t xml:space="preserve"> Pseudo</w:t>
            </w:r>
            <w:r/>
          </w:p>
        </w:tc>
        <w:tc>
          <w:tcPr>
            <w:shd w:val="clear" w:color="auto" w:fill="ffffff"/>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
          </w:p>
        </w:tc>
        <w:tc>
          <w:tcPr>
            <w:shd w:val="clear" w:color="auto" w:fill="ffffff"/>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bottom w:val="single" w:color="666666" w:sz="16" w:space="0"/>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Standardfehler</w:t>
            </w:r>
            <w:r/>
          </w:p>
        </w:tc>
        <w:tc>
          <w:tcPr>
            <w:shd w:val="clear" w:color="auto" w:fill="ffffff"/>
            <w:tcBorders>
              <w:bottom w:val="single" w:color="666666" w:sz="16" w:space="0"/>
            </w:tcBorders>
            <w:tcMar>
              <w:left w:w="0" w:type="dxa"/>
              <w:top w:w="0" w:type="dxa"/>
              <w:right w:w="0" w:type="dxa"/>
              <w:bottom w:w="0" w:type="dxa"/>
            </w:tcMar>
            <w:tcW w:w="2543" w:type="dxa"/>
            <w:vAlign w:val="center"/>
            <w:textDirection w:val="lrTb"/>
            <w:noWrap w:val="false"/>
          </w:tcPr>
          <w:p>
            <w:pPr>
              <w:pBdr/>
              <w:spacing w:after="100" w:before="100" w:line="240" w:lineRule="auto"/>
              <w:ind w:right="100" w:left="100"/>
              <w:jc w:val="center"/>
              <w:rPr/>
            </w:pPr>
            <w:r/>
            <w:r/>
          </w:p>
        </w:tc>
        <w:tc>
          <w:tcPr>
            <w:shd w:val="clear" w:color="auto" w:fill="ffffff"/>
            <w:tcBorders>
              <w:bottom w:val="single" w:color="666666" w:sz="16" w:space="0"/>
            </w:tcBorders>
            <w:tcMar>
              <w:left w:w="0" w:type="dxa"/>
              <w:top w:w="0" w:type="dxa"/>
              <w:right w:w="0" w:type="dxa"/>
              <w:bottom w:w="0" w:type="dxa"/>
            </w:tcMar>
            <w:tcW w:w="2897"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by: id</w:t>
            </w:r>
            <w:r/>
          </w:p>
        </w:tc>
      </w:tr>
      <w:tr>
        <w:trPr>
          <w:cantSplit/>
          <w:jc w:val="center"/>
        </w:trPr>
        <w:tc>
          <w:tcPr>
            <w:gridSpan w:val="3"/>
            <w:shd w:val="clear" w:color="auto" w:fill="ffffff"/>
            <w:tcBorders>
              <w:bottom w:val="single" w:color="666666" w:sz="16" w:space="0"/>
            </w:tcBorders>
            <w:tcMar>
              <w:left w:w="0" w:type="dxa"/>
              <w:top w:w="0" w:type="dxa"/>
              <w:right w:w="0" w:type="dxa"/>
              <w:bottom w:w="0" w:type="dxa"/>
            </w:tcMar>
            <w:tcW w:w="8264" w:type="dxa"/>
            <w:vAlign w:val="center"/>
            <w:textDirection w:val="lrTb"/>
            <w:noWrap w:val="false"/>
          </w:tcPr>
          <w:p>
            <w:pPr>
              <w:keepNext w:val="true"/>
              <w:pBdr/>
              <w:spacing w:after="100" w:before="100" w:line="240" w:lineRule="auto"/>
              <w:ind w:right="100" w:left="100"/>
              <w:rPr/>
            </w:pPr>
            <w:r>
              <w:rPr>
                <w:rFonts w:eastAsia="Times New Roman"/>
                <w:color w:val="000000"/>
                <w:sz w:val="22"/>
                <w:szCs w:val="22"/>
              </w:rPr>
              <w:t xml:space="preserve">+ p &lt; 0.1, * p &lt; 0.05, ** p &lt; 0.01, *** p &lt; 0.001</w:t>
            </w:r>
            <w:r/>
          </w:p>
        </w:tc>
      </w:tr>
    </w:tbl>
    <w:p>
      <w:pPr>
        <w:pBdr/>
        <w:spacing/>
        <w:ind/>
        <w:jc w:val="both"/>
        <w:rPr>
          <w:iCs/>
          <w:sz w:val="18"/>
          <w:szCs w:val="18"/>
        </w:rPr>
      </w:pPr>
      <w:r>
        <w:rPr>
          <w:b/>
          <w:iCs/>
          <w:sz w:val="18"/>
          <w:szCs w:val="18"/>
        </w:rPr>
        <w:t xml:space="preserve">Anmerkungen: </w:t>
      </w:r>
      <w:r>
        <w:rPr>
          <w:iCs/>
          <w:sz w:val="18"/>
          <w:szCs w:val="18"/>
        </w:rPr>
        <w:t xml:space="preserve">1)</w:t>
      </w:r>
      <w:r>
        <w:rPr>
          <w:iCs/>
          <w:sz w:val="18"/>
          <w:szCs w:val="18"/>
        </w:rPr>
        <w:t xml:space="preserve"> Die Variable der Kohorte kann aufgrund des zeitkonstanten Merkmals im Fixed-Effects-Modell nicht quantifiziert werden.</w:t>
      </w:r>
      <w:r>
        <w:rPr>
          <w:iCs/>
          <w:sz w:val="18"/>
          <w:szCs w:val="18"/>
        </w:rPr>
        <w:t xml:space="preserve"> Deswegen wird für die Variable Kohorte kein Koeffizient ausgewiesen.</w:t>
      </w:r>
      <w:r>
        <w:rPr>
          <w:iCs/>
          <w:sz w:val="18"/>
          <w:szCs w:val="18"/>
        </w:rPr>
        <w:t xml:space="preserve"> </w:t>
      </w:r>
      <w:r>
        <w:rPr>
          <w:iCs/>
          <w:sz w:val="18"/>
          <w:szCs w:val="18"/>
        </w:rPr>
        <w:t xml:space="preserve">2) </w:t>
      </w:r>
      <w:r>
        <w:rPr>
          <w:iCs/>
          <w:sz w:val="18"/>
          <w:szCs w:val="18"/>
        </w:rPr>
        <w:t xml:space="preserve">Bildung und Wohnortgröße geben im Fixed-Effects-Modell Statusänderungen wieder. Standardfehler sind in Klammern angegeben.</w:t>
      </w:r>
      <w:r>
        <w:rPr>
          <w:iCs/>
          <w:sz w:val="18"/>
          <w:szCs w:val="18"/>
        </w:rPr>
      </w:r>
    </w:p>
    <w:p>
      <w:pPr>
        <w:pStyle w:val="1234"/>
        <w:keepNext w:val="true"/>
        <w:pBdr/>
        <w:spacing w:after="0"/>
        <w:ind/>
        <w:rPr>
          <w:i w:val="0"/>
          <w:iCs w:val="0"/>
          <w:color w:val="auto"/>
        </w:rPr>
      </w:pPr>
      <w:r/>
      <w:bookmarkStart w:id="421" w:name="_Ref86595667"/>
      <w:r/>
      <w:bookmarkStart w:id="422" w:name="_Toc86919250"/>
      <w:r>
        <w:rPr>
          <w:b/>
          <w:i w:val="0"/>
          <w:iCs w:val="0"/>
          <w:color w:val="auto"/>
        </w:rPr>
        <w:t xml:space="preserve">Tabelle </w:t>
      </w:r>
      <w:r>
        <w:rPr>
          <w:b/>
          <w:i w:val="0"/>
          <w:iCs w:val="0"/>
          <w:color w:val="auto"/>
        </w:rPr>
        <w:fldChar w:fldCharType="begin"/>
      </w:r>
      <w:r>
        <w:rPr>
          <w:b/>
          <w:i w:val="0"/>
          <w:iCs w:val="0"/>
          <w:color w:val="auto"/>
        </w:rPr>
        <w:instrText xml:space="preserve"> SEQ Tabelle \* ARABIC </w:instrText>
      </w:r>
      <w:r>
        <w:rPr>
          <w:b/>
          <w:i w:val="0"/>
          <w:iCs w:val="0"/>
          <w:color w:val="auto"/>
        </w:rPr>
        <w:fldChar w:fldCharType="separate"/>
      </w:r>
      <w:r>
        <w:rPr>
          <w:b/>
          <w:i w:val="0"/>
          <w:iCs w:val="0"/>
          <w:color w:val="auto"/>
        </w:rPr>
        <w:t xml:space="preserve">15</w:t>
      </w:r>
      <w:r>
        <w:rPr>
          <w:b/>
          <w:i w:val="0"/>
          <w:iCs w:val="0"/>
          <w:color w:val="auto"/>
        </w:rPr>
        <w:fldChar w:fldCharType="end"/>
      </w:r>
      <w:bookmarkEnd w:id="421"/>
      <w:r>
        <w:rPr>
          <w:b/>
          <w:i w:val="0"/>
          <w:iCs w:val="0"/>
          <w:color w:val="auto"/>
        </w:rPr>
        <w:t xml:space="preserve">:</w:t>
      </w:r>
      <w:r>
        <w:rPr>
          <w:i w:val="0"/>
          <w:iCs w:val="0"/>
          <w:color w:val="auto"/>
        </w:rPr>
        <w:t xml:space="preserve"> Regressionstabelle der vollständigen OLS-Regression und des Fixed-Effects-Modells für die Männer</w:t>
      </w:r>
      <w:bookmarkEnd w:id="422"/>
      <w:r/>
      <w:r>
        <w:rPr>
          <w:i w:val="0"/>
          <w:iCs w:val="0"/>
          <w:color w:val="auto"/>
        </w:rPr>
      </w:r>
    </w:p>
    <w:tbl>
      <w:tblPr>
        <w:tblW w:w="0" w:type="auto"/>
        <w:jc w:val="center"/>
        <w:tblBorders/>
        <w:tblLayout w:type="fixed"/>
        <w:tblLook w:val="0420" w:firstRow="1" w:lastRow="0" w:firstColumn="0" w:lastColumn="0" w:noHBand="0" w:noVBand="1"/>
      </w:tblPr>
      <w:tblGrid>
        <w:gridCol w:w="2824"/>
        <w:gridCol w:w="2616"/>
        <w:gridCol w:w="2970"/>
      </w:tblGrid>
      <w:tr>
        <w:trPr>
          <w:cantSplit/>
          <w:jc w:val="center"/>
          <w:tblHeader/>
        </w:trPr>
        <w:tc>
          <w:tcPr>
            <w:shd w:val="clear" w:color="auto" w:fill="ffffff"/>
            <w:tcBorders>
              <w:top w:val="single" w:color="666666" w:sz="16" w:space="0"/>
              <w:bottom w:val="single" w:color="666666" w:sz="16" w:space="0"/>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op w:val="single" w:color="666666" w:sz="16" w:space="0"/>
              <w:bottom w:val="single" w:color="666666" w:sz="16" w:space="0"/>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b/>
                <w:bCs/>
              </w:rPr>
            </w:pPr>
            <w:r>
              <w:rPr>
                <w:rFonts w:eastAsia="Times New Roman"/>
                <w:b/>
                <w:bCs/>
                <w:color w:val="000000"/>
                <w:sz w:val="22"/>
                <w:szCs w:val="22"/>
              </w:rPr>
              <w:t xml:space="preserve">OLS-Regression</w:t>
            </w:r>
            <w:r>
              <w:rPr>
                <w:b/>
                <w:bCs/>
              </w:rPr>
            </w:r>
          </w:p>
        </w:tc>
        <w:tc>
          <w:tcPr>
            <w:shd w:val="clear" w:color="auto" w:fill="ffffff"/>
            <w:tcBorders>
              <w:top w:val="single" w:color="666666" w:sz="16" w:space="0"/>
              <w:bottom w:val="single" w:color="666666" w:sz="16" w:space="0"/>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b/>
                <w:bCs/>
              </w:rPr>
            </w:pPr>
            <w:r>
              <w:rPr>
                <w:rFonts w:eastAsia="Times New Roman"/>
                <w:b/>
                <w:bCs/>
                <w:color w:val="000000"/>
                <w:sz w:val="22"/>
                <w:szCs w:val="22"/>
              </w:rPr>
              <w:t xml:space="preserve">Fixed-Effect</w:t>
            </w:r>
            <w:r>
              <w:rPr>
                <w:rFonts w:eastAsia="Times New Roman"/>
                <w:b/>
                <w:bCs/>
                <w:color w:val="000000"/>
                <w:sz w:val="22"/>
                <w:szCs w:val="22"/>
              </w:rPr>
              <w:t xml:space="preserve">s</w:t>
            </w:r>
            <w:r>
              <w:rPr>
                <w:rFonts w:eastAsia="Times New Roman"/>
                <w:b/>
                <w:bCs/>
                <w:color w:val="000000"/>
                <w:sz w:val="22"/>
                <w:szCs w:val="22"/>
              </w:rPr>
              <w:t xml:space="preserve">-Modell</w:t>
            </w:r>
            <w:r>
              <w:rPr>
                <w:b/>
                <w:bCs/>
              </w:rP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Intercept</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3.577*</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3.425)</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ennlernort Online</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69.820***</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4.776</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9.571)</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5.343)</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Jahr</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016</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595</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240)</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698)</w:t>
            </w:r>
            <w:r/>
          </w:p>
        </w:tc>
      </w:tr>
      <w:tr>
        <w:trPr>
          <w:cantSplit/>
          <w:jc w:val="center"/>
        </w:trPr>
        <w:tc>
          <w:tcPr>
            <w:shd w:val="clear" w:color="auto" w:fill="ffffff"/>
            <w:tcBorders/>
            <w:tcMar>
              <w:left w:w="0" w:type="dxa"/>
              <w:top w:w="0" w:type="dxa"/>
              <w:right w:w="0" w:type="dxa"/>
              <w:bottom w:w="0" w:type="dxa"/>
            </w:tcMar>
            <w:tcW w:w="2824" w:type="dxa"/>
            <w:vAlign w:val="center"/>
            <w:vMerge w:val="restart"/>
            <w:textDirection w:val="lrTb"/>
            <w:noWrap w:val="false"/>
          </w:tcPr>
          <w:p>
            <w:pPr>
              <w:pBdr/>
              <w:spacing w:after="100" w:before="100" w:line="240" w:lineRule="auto"/>
              <w:ind w:right="100" w:left="100"/>
              <w:rPr/>
            </w:pPr>
            <w:r>
              <w:rPr>
                <w:rFonts w:eastAsia="Times New Roman"/>
                <w:color w:val="000000"/>
                <w:sz w:val="22"/>
                <w:szCs w:val="22"/>
              </w:rPr>
              <w:t xml:space="preserve">Wohnortgröße</w:t>
            </w:r>
            <w:r>
              <w:rPr>
                <w:rFonts w:eastAsia="Times New Roman"/>
                <w:color w:val="000000"/>
                <w:sz w:val="22"/>
                <w:szCs w:val="22"/>
              </w:rPr>
              <w:br/>
              <w:t xml:space="preserve">Großstadt ab 100.000</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6.747***</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694</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vMerge w:val="continue"/>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034)</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9.484)</w:t>
            </w:r>
            <w:r/>
          </w:p>
        </w:tc>
      </w:tr>
      <w:tr>
        <w:trPr>
          <w:cantSplit/>
          <w:jc w:val="center"/>
        </w:trPr>
        <w:tc>
          <w:tcPr>
            <w:shd w:val="clear" w:color="auto" w:fill="ffffff"/>
            <w:tcBorders/>
            <w:tcMar>
              <w:left w:w="0" w:type="dxa"/>
              <w:top w:w="0" w:type="dxa"/>
              <w:right w:w="0" w:type="dxa"/>
              <w:bottom w:w="0" w:type="dxa"/>
            </w:tcMar>
            <w:tcW w:w="2824" w:type="dxa"/>
            <w:vAlign w:val="center"/>
            <w:vMerge w:val="restart"/>
            <w:textDirection w:val="lrTb"/>
            <w:noWrap w:val="false"/>
          </w:tcPr>
          <w:p>
            <w:pPr>
              <w:pBdr/>
              <w:spacing w:after="100" w:before="100" w:line="240" w:lineRule="auto"/>
              <w:ind w:right="100" w:left="100"/>
              <w:rPr/>
            </w:pPr>
            <w:r>
              <w:rPr>
                <w:rFonts w:eastAsia="Times New Roman"/>
                <w:color w:val="000000"/>
                <w:sz w:val="22"/>
                <w:szCs w:val="22"/>
              </w:rPr>
              <w:t xml:space="preserve">Wohnort</w:t>
            </w:r>
            <w:r>
              <w:rPr>
                <w:rFonts w:eastAsia="Times New Roman"/>
                <w:color w:val="000000"/>
                <w:sz w:val="22"/>
                <w:szCs w:val="22"/>
              </w:rPr>
              <w:t xml:space="preserve">größe</w:t>
            </w:r>
            <w:r>
              <w:rPr>
                <w:rFonts w:eastAsia="Times New Roman"/>
                <w:color w:val="000000"/>
                <w:sz w:val="22"/>
                <w:szCs w:val="22"/>
              </w:rPr>
              <w:br/>
              <w:t xml:space="preserve">Mittlere Stadt</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516</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36.875</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vMerge w:val="continue"/>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061)</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8.138)</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ildung mittel</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11</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786</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644)</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180)</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ildung hoch</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6.781</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559</w:t>
            </w:r>
            <w:r>
              <w:rPr>
                <w:rFonts w:eastAsia="Times New Roman"/>
                <w:color w:val="000000"/>
                <w:sz w:val="22"/>
                <w:szCs w:val="22"/>
              </w:rPr>
              <w:t xml:space="preserve"> </w:t>
            </w:r>
            <w:r>
              <w:rPr>
                <w:iCs/>
                <w:sz w:val="18"/>
                <w:szCs w:val="18"/>
                <w:vertAlign w:val="superscript"/>
              </w:rPr>
              <w:t xml:space="preserve">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682)</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8.667)</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ohorte 1980</w:t>
            </w:r>
            <w:r>
              <w:rPr>
                <w:rFonts w:eastAsia="Times New Roman"/>
                <w:color w:val="000000"/>
                <w:sz w:val="22"/>
                <w:szCs w:val="22"/>
              </w:rPr>
              <w:t xml:space="preserve"> </w:t>
            </w:r>
            <w:r>
              <w:rPr>
                <w:iCs/>
                <w:sz w:val="18"/>
                <w:szCs w:val="18"/>
                <w:vertAlign w:val="superscript"/>
              </w:rPr>
              <w:t xml:space="preserve">1)</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0.856</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634)</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ohorte 1990</w:t>
            </w:r>
            <w:r>
              <w:rPr>
                <w:rFonts w:eastAsia="Times New Roman"/>
                <w:color w:val="000000"/>
                <w:sz w:val="22"/>
                <w:szCs w:val="22"/>
              </w:rPr>
              <w:t xml:space="preserve"> </w:t>
            </w:r>
            <w:r>
              <w:rPr>
                <w:iCs/>
                <w:sz w:val="18"/>
                <w:szCs w:val="18"/>
                <w:vertAlign w:val="superscript"/>
              </w:rPr>
              <w:t xml:space="preserve">1)</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8.779</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1.745)</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Kennlernort </w:t>
            </w:r>
            <w:r>
              <w:rPr>
                <w:rFonts w:eastAsia="Times New Roman"/>
                <w:color w:val="000000"/>
                <w:sz w:val="22"/>
                <w:szCs w:val="22"/>
              </w:rPr>
              <w:t xml:space="preserve">Online </w:t>
            </w:r>
            <w:r>
              <w:rPr>
                <w:rFonts w:eastAsia="Times New Roman"/>
                <w:color w:val="000000"/>
                <w:sz w:val="22"/>
                <w:szCs w:val="22"/>
              </w:rPr>
              <w:t xml:space="preserve">× Jahr</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7.155*</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1.70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2.819)</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4.586)</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Beobachtungen</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07</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907</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45</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758</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rPr>
                <w:rFonts w:eastAsia="Times New Roman"/>
                <w:color w:val="000000"/>
                <w:sz w:val="22"/>
                <w:szCs w:val="22"/>
                <w:vertAlign w:val="superscript"/>
              </w:rPr>
              <w:t xml:space="preserve"> </w:t>
            </w:r>
            <w:r>
              <w:rPr>
                <w:rFonts w:eastAsia="Times New Roman"/>
                <w:color w:val="000000"/>
                <w:sz w:val="22"/>
                <w:szCs w:val="22"/>
              </w:rPr>
              <w:t xml:space="preserve">Adjusted</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36</w:t>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340</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rPr>
                <w:rFonts w:eastAsia="Times New Roman"/>
                <w:color w:val="000000"/>
                <w:sz w:val="22"/>
                <w:szCs w:val="22"/>
              </w:rPr>
              <w:t xml:space="preserve"> Within</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0.032</w:t>
            </w:r>
            <w:r/>
          </w:p>
        </w:tc>
      </w:tr>
      <w:tr>
        <w:trPr>
          <w:cantSplit/>
          <w:jc w:val="center"/>
        </w:trPr>
        <w:tc>
          <w:tcPr>
            <w:shd w:val="clear" w:color="auto" w:fill="ffffff"/>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R</w:t>
            </w:r>
            <w:r>
              <w:rPr>
                <w:rFonts w:eastAsia="Times New Roman"/>
                <w:color w:val="000000"/>
                <w:sz w:val="22"/>
                <w:szCs w:val="22"/>
                <w:vertAlign w:val="superscript"/>
              </w:rPr>
              <w:t xml:space="preserve">2</w:t>
            </w:r>
            <w:r>
              <w:rPr>
                <w:rFonts w:eastAsia="Times New Roman"/>
                <w:color w:val="000000"/>
                <w:sz w:val="22"/>
                <w:szCs w:val="22"/>
              </w:rPr>
              <w:t xml:space="preserve"> Pseudo</w:t>
            </w:r>
            <w:r/>
          </w:p>
        </w:tc>
        <w:tc>
          <w:tcPr>
            <w:shd w:val="clear" w:color="auto" w:fill="ffffff"/>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
          </w:p>
        </w:tc>
        <w:tc>
          <w:tcPr>
            <w:shd w:val="clear" w:color="auto" w:fill="ffffff"/>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
          </w:p>
        </w:tc>
      </w:tr>
      <w:tr>
        <w:trPr>
          <w:cantSplit/>
          <w:jc w:val="center"/>
        </w:trPr>
        <w:tc>
          <w:tcPr>
            <w:shd w:val="clear" w:color="auto" w:fill="ffffff"/>
            <w:tcBorders>
              <w:bottom w:val="single" w:color="666666" w:sz="16" w:space="0"/>
            </w:tcBorders>
            <w:tcMar>
              <w:left w:w="0" w:type="dxa"/>
              <w:top w:w="0" w:type="dxa"/>
              <w:right w:w="0" w:type="dxa"/>
              <w:bottom w:w="0" w:type="dxa"/>
            </w:tcMar>
            <w:tcW w:w="2824" w:type="dxa"/>
            <w:vAlign w:val="center"/>
            <w:textDirection w:val="lrTb"/>
            <w:noWrap w:val="false"/>
          </w:tcPr>
          <w:p>
            <w:pPr>
              <w:pBdr/>
              <w:spacing w:after="100" w:before="100" w:line="240" w:lineRule="auto"/>
              <w:ind w:right="100" w:left="100"/>
              <w:rPr/>
            </w:pPr>
            <w:r>
              <w:rPr>
                <w:rFonts w:eastAsia="Times New Roman"/>
                <w:color w:val="000000"/>
                <w:sz w:val="22"/>
                <w:szCs w:val="22"/>
              </w:rPr>
              <w:t xml:space="preserve">Standardfehler</w:t>
            </w:r>
            <w:r/>
          </w:p>
        </w:tc>
        <w:tc>
          <w:tcPr>
            <w:shd w:val="clear" w:color="auto" w:fill="ffffff"/>
            <w:tcBorders>
              <w:bottom w:val="single" w:color="666666" w:sz="16" w:space="0"/>
            </w:tcBorders>
            <w:tcMar>
              <w:left w:w="0" w:type="dxa"/>
              <w:top w:w="0" w:type="dxa"/>
              <w:right w:w="0" w:type="dxa"/>
              <w:bottom w:w="0" w:type="dxa"/>
            </w:tcMar>
            <w:tcW w:w="2616" w:type="dxa"/>
            <w:vAlign w:val="center"/>
            <w:textDirection w:val="lrTb"/>
            <w:noWrap w:val="false"/>
          </w:tcPr>
          <w:p>
            <w:pPr>
              <w:pBdr/>
              <w:spacing w:after="100" w:before="100" w:line="240" w:lineRule="auto"/>
              <w:ind w:right="100" w:left="100"/>
              <w:jc w:val="center"/>
              <w:rPr/>
            </w:pPr>
            <w:r/>
            <w:r/>
          </w:p>
        </w:tc>
        <w:tc>
          <w:tcPr>
            <w:shd w:val="clear" w:color="auto" w:fill="ffffff"/>
            <w:tcBorders>
              <w:bottom w:val="single" w:color="666666" w:sz="16" w:space="0"/>
            </w:tcBorders>
            <w:tcMar>
              <w:left w:w="0" w:type="dxa"/>
              <w:top w:w="0" w:type="dxa"/>
              <w:right w:w="0" w:type="dxa"/>
              <w:bottom w:w="0" w:type="dxa"/>
            </w:tcMar>
            <w:tcW w:w="2970" w:type="dxa"/>
            <w:vAlign w:val="center"/>
            <w:textDirection w:val="lrTb"/>
            <w:noWrap w:val="false"/>
          </w:tcPr>
          <w:p>
            <w:pPr>
              <w:pBdr/>
              <w:spacing w:after="100" w:before="100" w:line="240" w:lineRule="auto"/>
              <w:ind w:right="100" w:left="100"/>
              <w:jc w:val="center"/>
              <w:rPr/>
            </w:pPr>
            <w:r>
              <w:rPr>
                <w:rFonts w:eastAsia="Times New Roman"/>
                <w:color w:val="000000"/>
                <w:sz w:val="22"/>
                <w:szCs w:val="22"/>
              </w:rPr>
              <w:t xml:space="preserve">by: id</w:t>
            </w:r>
            <w:r/>
          </w:p>
        </w:tc>
      </w:tr>
      <w:tr>
        <w:trPr>
          <w:cantSplit/>
          <w:jc w:val="center"/>
        </w:trPr>
        <w:tc>
          <w:tcPr>
            <w:gridSpan w:val="3"/>
            <w:shd w:val="clear" w:color="auto" w:fill="ffffff"/>
            <w:tcBorders>
              <w:bottom w:val="single" w:color="666666" w:sz="16" w:space="0"/>
            </w:tcBorders>
            <w:tcMar>
              <w:left w:w="0" w:type="dxa"/>
              <w:top w:w="0" w:type="dxa"/>
              <w:right w:w="0" w:type="dxa"/>
              <w:bottom w:w="0" w:type="dxa"/>
            </w:tcMar>
            <w:tcW w:w="8410" w:type="dxa"/>
            <w:vAlign w:val="center"/>
            <w:textDirection w:val="lrTb"/>
            <w:noWrap w:val="false"/>
          </w:tcPr>
          <w:p>
            <w:pPr>
              <w:keepNext w:val="true"/>
              <w:pBdr/>
              <w:spacing w:after="100" w:before="100" w:line="240" w:lineRule="auto"/>
              <w:ind w:right="100" w:left="100"/>
              <w:rPr/>
            </w:pPr>
            <w:r>
              <w:rPr>
                <w:rFonts w:eastAsia="Times New Roman"/>
                <w:color w:val="000000"/>
                <w:sz w:val="22"/>
                <w:szCs w:val="22"/>
              </w:rPr>
              <w:t xml:space="preserve">+ p &lt; 0.1, * p &lt; 0.05, ** p &lt; 0.01, *** p &lt; 0.001</w:t>
            </w:r>
            <w:r/>
          </w:p>
        </w:tc>
      </w:tr>
    </w:tbl>
    <w:p>
      <w:pPr>
        <w:pBdr/>
        <w:spacing/>
        <w:ind/>
        <w:jc w:val="both"/>
        <w:rPr>
          <w:iCs/>
          <w:sz w:val="18"/>
          <w:szCs w:val="18"/>
        </w:rPr>
      </w:pPr>
      <w:r>
        <w:rPr>
          <w:b/>
          <w:iCs/>
          <w:sz w:val="18"/>
          <w:szCs w:val="18"/>
        </w:rPr>
        <w:t xml:space="preserve">Anmerkungen:</w:t>
      </w:r>
      <w:r>
        <w:rPr>
          <w:iCs/>
          <w:sz w:val="18"/>
          <w:szCs w:val="18"/>
        </w:rPr>
        <w:t xml:space="preserve"> 1) Die Variable der Kohorte kann aufgrund des zeitkonstanten Merkmals im Fixed-Effects-Modell nicht quantifiziert werden.</w:t>
      </w:r>
      <w:r>
        <w:rPr>
          <w:iCs/>
          <w:sz w:val="18"/>
          <w:szCs w:val="18"/>
        </w:rPr>
        <w:t xml:space="preserve"> Deswegen wird für die Variable Kohorte kein Koeffizient ausgewiesen.</w:t>
      </w:r>
      <w:r>
        <w:rPr>
          <w:iCs/>
          <w:sz w:val="18"/>
          <w:szCs w:val="18"/>
        </w:rPr>
        <w:t xml:space="preserve"> 2) Bildung und Wohnortgröße geben im Fixed-Effects-Modell Statusänderungen wieder. Standardfehler sind in Klammern angegeben</w:t>
      </w:r>
      <w:r>
        <w:rPr>
          <w:iCs/>
          <w:sz w:val="18"/>
          <w:szCs w:val="18"/>
        </w:rPr>
        <w:t xml:space="preserve">.</w:t>
      </w:r>
      <w:r>
        <w:rPr>
          <w:iCs/>
          <w:sz w:val="18"/>
          <w:szCs w:val="18"/>
        </w:rPr>
      </w:r>
    </w:p>
    <w:p>
      <w:pPr>
        <w:pBdr/>
        <w:tabs>
          <w:tab w:val="left" w:leader="none" w:pos="1646"/>
        </w:tabs>
        <w:spacing/>
        <w:ind/>
        <w:rPr/>
        <w:sectPr>
          <w:headerReference w:type="default" r:id="rId13"/>
          <w:footerReference w:type="default" r:id="rId19"/>
          <w:footnotePr/>
          <w:endnotePr/>
          <w:type w:val="nextPage"/>
          <w:pgSz w:h="16838" w:orient="landscape" w:w="11906"/>
          <w:pgMar w:top="1418" w:right="1418" w:bottom="1134" w:left="1701" w:header="708" w:footer="708" w:gutter="0"/>
          <w:pgNumType w:start="1"/>
          <w:cols w:num="1" w:sep="0" w:space="708" w:equalWidth="1"/>
        </w:sectPr>
      </w:pPr>
      <w:r/>
      <w:r/>
    </w:p>
    <w:p>
      <w:pPr>
        <w:pStyle w:val="1092"/>
        <w:pBdr/>
        <w:spacing w:after="360" w:before="480" w:line="360" w:lineRule="auto"/>
        <w:ind/>
        <w:jc w:val="both"/>
        <w:rPr>
          <w:rFonts w:ascii="Times New Roman" w:hAnsi="Times New Roman" w:cs="Times New Roman"/>
          <w:b/>
          <w:bCs/>
          <w:color w:val="auto"/>
        </w:rPr>
      </w:pPr>
      <w:r/>
      <w:bookmarkStart w:id="423" w:name="_Toc85823715"/>
      <w:r/>
      <w:bookmarkStart w:id="424" w:name="_Toc86077578"/>
      <w:r/>
      <w:bookmarkStart w:id="425" w:name="_Toc86090040"/>
      <w:r/>
      <w:bookmarkStart w:id="426" w:name="_Toc86691154"/>
      <w:r/>
      <w:bookmarkStart w:id="427" w:name="_Toc86691196"/>
      <w:r/>
      <w:bookmarkStart w:id="428" w:name="_Toc86918778"/>
      <w:r/>
      <w:bookmarkEnd w:id="418"/>
      <w:r>
        <w:rPr>
          <w:rFonts w:ascii="Times New Roman" w:hAnsi="Times New Roman" w:cs="Times New Roman"/>
          <w:b/>
          <w:bCs/>
          <w:color w:val="auto"/>
        </w:rPr>
        <w:t xml:space="preserve">Eidesstaatliche Erklärung</w:t>
      </w:r>
      <w:bookmarkEnd w:id="423"/>
      <w:r/>
      <w:bookmarkEnd w:id="424"/>
      <w:r/>
      <w:bookmarkEnd w:id="425"/>
      <w:r/>
      <w:bookmarkEnd w:id="426"/>
      <w:r/>
      <w:bookmarkEnd w:id="427"/>
      <w:r/>
      <w:bookmarkEnd w:id="428"/>
      <w:r/>
      <w:r>
        <w:rPr>
          <w:rFonts w:ascii="Times New Roman" w:hAnsi="Times New Roman" w:cs="Times New Roman"/>
          <w:b/>
          <w:bCs/>
          <w:color w:val="auto"/>
        </w:rPr>
      </w:r>
    </w:p>
    <w:p>
      <w:pPr>
        <w:pBdr/>
        <w:spacing w:line="360" w:lineRule="auto"/>
        <w:ind/>
        <w:jc w:val="both"/>
        <w:rPr/>
      </w:pPr>
      <w:r>
        <w:t xml:space="preserve">Hiermit versichere ich an Eides statt, dass ich diese Arbeit selbstständig verfasst und keine anderen als die angegebenen Quellen und Hi</w:t>
      </w:r>
      <w:r>
        <w:t xml:space="preserve">lfsmittel benutzt habe. Außerdem versichere ich, dass ich die allgemeinen Prinzipien wissenschaftlicher Arbeit und Veröffentlichung, wie sie in den Leitlinien guter wissenschaftlicher Praxis der Carl von Ossietzky Universität festgelegt sind, befolgt habe.</w:t>
      </w:r>
      <w:r/>
    </w:p>
    <w:p>
      <w:pPr>
        <w:pBdr/>
        <w:spacing/>
        <w:ind/>
        <w:jc w:val="both"/>
        <w:rPr>
          <w:b/>
          <w:bCs/>
        </w:rPr>
      </w:pPr>
      <w:r>
        <w:rPr>
          <w:b/>
          <w:bCs/>
        </w:rPr>
      </w:r>
      <w:r>
        <w:rPr>
          <w:b/>
          <w:bCs/>
        </w:rPr>
      </w:r>
    </w:p>
    <w:p>
      <w:pPr>
        <w:pBdr/>
        <w:spacing/>
        <w:ind/>
        <w:jc w:val="both"/>
        <w:rPr>
          <w:b/>
          <w:bCs/>
        </w:rPr>
      </w:pPr>
      <w:r>
        <w:rPr>
          <w:b/>
          <w:bCs/>
        </w:rPr>
      </w:r>
      <w:r>
        <w:rPr>
          <w:b/>
          <w:bCs/>
        </w:rPr>
      </w:r>
    </w:p>
    <w:p>
      <w:pPr>
        <w:pBdr>
          <w:bottom w:val="single" w:color="000000" w:sz="12" w:space="1"/>
        </w:pBdr>
        <w:spacing/>
        <w:ind/>
        <w:jc w:val="both"/>
        <w:rPr>
          <w:b/>
          <w:bCs/>
        </w:rPr>
      </w:pPr>
      <w:r>
        <w:rPr>
          <w:b/>
          <w:bCs/>
        </w:rPr>
        <w:fldChar w:fldCharType="begin"/>
      </w:r>
      <w:r>
        <w:rPr>
          <w:b/>
          <w:bCs/>
        </w:rPr>
        <w:instrText xml:space="preserve"> DATE   \* MERGEFORMAT </w:instrText>
      </w:r>
      <w:r>
        <w:rPr>
          <w:b/>
          <w:bCs/>
        </w:rPr>
        <w:fldChar w:fldCharType="separate"/>
      </w:r>
      <w:r>
        <w:rPr>
          <w:b/>
          <w:bCs/>
        </w:rPr>
        <w:t xml:space="preserve">04.11.2021</w:t>
      </w:r>
      <w:r>
        <w:rPr>
          <w:b/>
          <w:bCs/>
        </w:rPr>
        <w:fldChar w:fldCharType="end"/>
      </w:r>
      <w:r>
        <w:rPr>
          <w:b/>
          <w:bCs/>
        </w:rPr>
        <w:t xml:space="preserve">, </w:t>
      </w:r>
      <w:r>
        <w:rPr>
          <w:b/>
          <w:bCs/>
        </w:rPr>
      </w:r>
    </w:p>
    <w:p>
      <w:pPr>
        <w:pBdr/>
        <w:spacing/>
        <w:ind/>
        <w:jc w:val="both"/>
        <w:rPr>
          <w:bCs/>
        </w:rPr>
      </w:pPr>
      <w:r>
        <w:rPr>
          <w:b/>
          <w:bCs/>
        </w:rPr>
        <w:tab/>
      </w:r>
      <w:r>
        <w:rPr>
          <w:b/>
          <w:bCs/>
        </w:rPr>
        <w:tab/>
      </w:r>
      <w:r>
        <w:rPr>
          <w:b/>
          <w:bCs/>
        </w:rPr>
        <w:tab/>
      </w:r>
      <w:r>
        <w:rPr>
          <w:b/>
          <w:bCs/>
        </w:rPr>
        <w:tab/>
      </w:r>
      <w:r>
        <w:rPr>
          <w:b/>
          <w:bCs/>
        </w:rPr>
        <w:tab/>
      </w:r>
      <w:r>
        <w:rPr>
          <w:b/>
          <w:bCs/>
        </w:rPr>
        <w:tab/>
      </w:r>
      <w:r>
        <w:rPr>
          <w:b/>
          <w:bCs/>
        </w:rPr>
        <w:tab/>
      </w:r>
      <w:r>
        <w:rPr>
          <w:b/>
          <w:bCs/>
        </w:rPr>
        <w:tab/>
      </w:r>
      <w:r>
        <w:rPr>
          <w:bCs/>
        </w:rPr>
        <w:t xml:space="preserve">Leena Maaß</w:t>
      </w:r>
      <w:r>
        <w:rPr>
          <w:bCs/>
        </w:rPr>
      </w:r>
    </w:p>
    <w:p>
      <w:pPr>
        <w:pBdr/>
        <w:spacing w:line="360" w:lineRule="auto"/>
        <w:ind/>
        <w:jc w:val="both"/>
        <w:rPr/>
      </w:pPr>
      <w:r/>
      <w:r/>
    </w:p>
    <w:sectPr>
      <w:footerReference w:type="default" r:id="rId20"/>
      <w:footnotePr/>
      <w:endnotePr/>
      <w:type w:val="nextPage"/>
      <w:pgSz w:h="16838" w:orient="landscape" w:w="11906"/>
      <w:pgMar w:top="1418" w:right="1418" w:bottom="1134" w:left="1701" w:header="708" w:footer="708" w:gutter="0"/>
      <w:pgNumType w:start="1"/>
      <w:cols w:num="1" w:sep="0" w:space="708"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TimesNewRomanPSMT">
    <w:panose1 w:val="02020603050405020304"/>
  </w:font>
  <w:font w:name="Symbol">
    <w:panose1 w:val="05010000000000000000"/>
  </w:font>
  <w:font w:name="Wingdings">
    <w:panose1 w:val="05010000000000000000"/>
  </w:font>
  <w:font w:name="Courier New">
    <w:panose1 w:val="02070309020205020404"/>
  </w:font>
  <w:font w:name="Segoe UI">
    <w:panose1 w:val="020B0502040504020204"/>
  </w:font>
  <w:font w:name="Consolas">
    <w:panose1 w:val="020B0609020204030204"/>
  </w:font>
  <w:font w:name="MinionPro-Regular">
    <w:panose1 w:val="020B0203030804020204"/>
  </w:font>
  <w:font w:name="Arial">
    <w:panose1 w:val="020B0604020202020204"/>
  </w:font>
  <w:font w:name="Times New Roman">
    <w:panose1 w:val="02020603050405020304"/>
  </w:font>
  <w:font w:name="Cambria">
    <w:panose1 w:val="020408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7"/>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7"/>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7"/>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7"/>
      <w:pBdr/>
      <w:spacing/>
      <w:ind/>
      <w:jc w:val="center"/>
      <w:rPr>
        <w:sz w:val="22"/>
        <w:szCs w:val="22"/>
      </w:rPr>
    </w:pPr>
    <w:r>
      <w:rPr>
        <w:sz w:val="22"/>
        <w:szCs w:val="22"/>
      </w:rPr>
    </w:r>
    <w:r>
      <w:rPr>
        <w:sz w:val="22"/>
        <w:szCs w:val="22"/>
      </w:rPr>
    </w:r>
  </w:p>
  <w:p>
    <w:pPr>
      <w:pStyle w:val="1237"/>
      <w:pBdr/>
      <w:spacing/>
      <w:ind/>
      <w:rPr/>
    </w:pPr>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235321392"/>
      <w:docPartObj>
        <w:docPartGallery w:val="Page Numbers (Bottom of Page)"/>
        <w:docPartUnique w:val="true"/>
      </w:docPartObj>
      <w:rPr/>
    </w:sdtPr>
    <w:sdtContent>
      <w:p>
        <w:pPr>
          <w:pStyle w:val="1237"/>
          <w:pBdr/>
          <w:spacing/>
          <w:ind/>
          <w:jc w:val="right"/>
          <w:rPr/>
        </w:pPr>
        <w:r>
          <w:fldChar w:fldCharType="begin"/>
        </w:r>
        <w:r>
          <w:instrText xml:space="preserve">PAGE   \* MERGEFORMAT</w:instrText>
        </w:r>
        <w:r>
          <w:fldChar w:fldCharType="separate"/>
        </w:r>
        <w:r>
          <w:t xml:space="preserve">2</w:t>
        </w:r>
        <w:r>
          <w:fldChar w:fldCharType="end"/>
        </w:r>
        <w:r/>
      </w:p>
    </w:sdtContent>
  </w:sdt>
  <w:p>
    <w:pPr>
      <w:pStyle w:val="1237"/>
      <w:pBdr/>
      <w:spacing/>
      <w:ind/>
      <w:rPr/>
    </w:pPr>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667372988"/>
      <w:docPartObj>
        <w:docPartGallery w:val="Page Numbers (Bottom of Page)"/>
        <w:docPartUnique w:val="true"/>
      </w:docPartObj>
      <w:rPr/>
    </w:sdtPr>
    <w:sdtContent>
      <w:p>
        <w:pPr>
          <w:pStyle w:val="1237"/>
          <w:pBdr>
            <w:top w:val="single" w:color="000000" w:sz="4" w:space="1"/>
          </w:pBdr>
          <w:spacing/>
          <w:ind/>
          <w:jc w:val="right"/>
          <w:rPr/>
        </w:pPr>
        <w:r>
          <w:rPr>
            <w:sz w:val="22"/>
            <w:szCs w:val="22"/>
          </w:rPr>
          <w:fldChar w:fldCharType="begin"/>
        </w:r>
        <w:r>
          <w:rPr>
            <w:sz w:val="22"/>
            <w:szCs w:val="22"/>
          </w:rPr>
          <w:instrText xml:space="preserve">PAGE   \* MERGEFORMAT</w:instrText>
        </w:r>
        <w:r>
          <w:rPr>
            <w:sz w:val="22"/>
            <w:szCs w:val="22"/>
          </w:rPr>
          <w:fldChar w:fldCharType="separate"/>
        </w:r>
        <w:r>
          <w:rPr>
            <w:sz w:val="22"/>
            <w:szCs w:val="22"/>
          </w:rPr>
          <w:t xml:space="preserve">2</w:t>
        </w:r>
        <w:r>
          <w:rPr>
            <w:sz w:val="22"/>
            <w:szCs w:val="22"/>
          </w:rPr>
          <w:fldChar w:fldCharType="end"/>
        </w:r>
        <w:r/>
      </w:p>
    </w:sdtContent>
  </w:sdt>
  <w:p>
    <w:pPr>
      <w:pStyle w:val="1237"/>
      <w:pBdr/>
      <w:spacing/>
      <w:ind/>
      <w:rPr/>
    </w:pPr>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780232926"/>
      <w:docPartObj>
        <w:docPartGallery w:val="Page Numbers (Bottom of Page)"/>
        <w:docPartUnique w:val="true"/>
      </w:docPartObj>
      <w:rPr>
        <w:sz w:val="22"/>
        <w:szCs w:val="22"/>
      </w:rPr>
    </w:sdtPr>
    <w:sdtContent>
      <w:p>
        <w:pPr>
          <w:pStyle w:val="1237"/>
          <w:pBdr/>
          <w:spacing/>
          <w:ind/>
          <w:jc w:val="right"/>
          <w:rPr>
            <w:sz w:val="22"/>
            <w:szCs w:val="22"/>
          </w:rPr>
        </w:pPr>
        <w:r>
          <w:rPr>
            <w:sz w:val="22"/>
            <w:szCs w:val="22"/>
          </w:rPr>
          <w:fldChar w:fldCharType="begin"/>
        </w:r>
        <w:r>
          <w:rPr>
            <w:sz w:val="22"/>
            <w:szCs w:val="22"/>
          </w:rPr>
          <w:instrText xml:space="preserve">PAGE   \* MERGEFORMAT</w:instrText>
        </w:r>
        <w:r>
          <w:rPr>
            <w:sz w:val="22"/>
            <w:szCs w:val="22"/>
          </w:rPr>
          <w:fldChar w:fldCharType="separate"/>
        </w:r>
        <w:r>
          <w:rPr>
            <w:sz w:val="22"/>
            <w:szCs w:val="22"/>
          </w:rPr>
          <w:t xml:space="preserve">2</w:t>
        </w:r>
        <w:r>
          <w:rPr>
            <w:sz w:val="22"/>
            <w:szCs w:val="22"/>
          </w:rPr>
          <w:fldChar w:fldCharType="end"/>
        </w:r>
        <w:r>
          <w:rPr>
            <w:sz w:val="22"/>
            <w:szCs w:val="22"/>
          </w:rPr>
        </w:r>
      </w:p>
    </w:sdtContent>
  </w:sdt>
  <w:p>
    <w:pPr>
      <w:pStyle w:val="1237"/>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 w:id="2">
    <w:p>
      <w:pPr>
        <w:pStyle w:val="1109"/>
        <w:pBdr/>
        <w:spacing/>
        <w:ind/>
        <w:jc w:val="both"/>
        <w:rPr/>
      </w:pPr>
      <w:r>
        <w:rPr>
          <w:rStyle w:val="1111"/>
        </w:rPr>
        <w:footnoteRef/>
      </w:r>
      <w:r>
        <w:t xml:space="preserve"> </w:t>
      </w:r>
      <w:r>
        <w:t xml:space="preserve">Aus Gründen der besseren Lesbarkeit wird</w:t>
      </w:r>
      <w:r>
        <w:t xml:space="preserve"> bei Personenbezeichnungen und personenbezogenen Hauptwörtern in dieser Arbeit die männliche Form verwendet. Entsprechende Begriffe gelten im Sinne der Gleichbehandlung grundsätzlich für alle Geschlechter. Die verkürzte Sprachform beinhaltet keine Wertung.</w:t>
      </w:r>
      <w:r/>
    </w:p>
  </w:footnote>
  <w:footnote w:id="3">
    <w:p>
      <w:pPr>
        <w:pStyle w:val="1109"/>
        <w:pBdr/>
        <w:spacing/>
        <w:ind/>
        <w:rPr/>
      </w:pPr>
      <w:r>
        <w:rPr>
          <w:rStyle w:val="1111"/>
        </w:rPr>
        <w:footnoteRef/>
      </w:r>
      <w:r>
        <w:t xml:space="preserve"> Lengerer (2001) untersucht in ihrer Arbeit die räumliche Homogamie in Deutschland. Damit </w:t>
      </w:r>
      <w:r>
        <w:t xml:space="preserve">bezieht sich ihre Studie auf dasselbe Untersuchungsgebiet wie die vorliegende Arbeit.</w:t>
      </w:r>
      <w:r/>
    </w:p>
  </w:footnote>
  <w:footnote w:id="4">
    <w:p>
      <w:pPr>
        <w:pStyle w:val="1109"/>
        <w:pBdr/>
        <w:spacing/>
        <w:ind/>
        <w:rPr/>
      </w:pPr>
      <w:r>
        <w:rPr>
          <w:rStyle w:val="1111"/>
        </w:rPr>
        <w:footnoteRef/>
      </w:r>
      <w:r>
        <w:t xml:space="preserve"> </w:t>
      </w:r>
      <w:r>
        <w:t xml:space="preserve">vgl.</w:t>
      </w:r>
      <w:r>
        <w:t xml:space="preserve"> </w:t>
      </w:r>
      <w:sdt>
        <w:sdtPr>
          <w:alias w:val="To edit, see citavi.com/edit"/>
          <w15:appearance w15:val="boundingBox"/>
          <w:id w:val="-54705727"/>
          <w:placeholder>
            <w:docPart w:val="DefaultPlaceholder_-1854013440"/>
          </w:placeholder>
          <w:tag w:val="CitaviPlaceholder#0b237175-1f08-4b90-acf2-2e7236661511"/>
          <w:rPr/>
        </w:sdtPr>
        <w:sdtContent>
          <w:r>
            <w:fldChar w:fldCharType="begin"/>
          </w:r>
          <w:r>
            <w:instrText xml:space="preserve">ADDIN CitaviPlaceholder{eyIkaWQiOiIxIiwiJHR5cGUiOiJTd2lzc0FjYWRlbWljLkNpdGF2aS5DaXRhdGlvbnMuV29yZFBsYWNlaG9sZGVyLCBTd2lzc0FjYWRlbWljLkNpdGF2aSIsIkVudHJpZXMiOlt7IiRpZCI6IjIiL</w:instrText>
          </w:r>
          <w:r>
            <w:instrText xml:space="preserve">CIkdHlwZSI6IlN3aXNzQWNhZGVtaWMuQ2l0YXZpLkNpdGF0aW9ucy5Xb3JkUGxhY2Vob2xkZXJFbnRyeSwgU3dpc3NBY2FkZW1pYy5DaXRhdmkiLCJJZCI6ImFhODlkYWMyLThkYzctNDdlYy1hNzI1LTYxZWI5NTdjNTUzMSIsIlJhbmdlTGVuZ3RoIjoxNywiUmVmZXJlbmNlSWQiOiI0NzU5MjRjZC0xOWRiLTQ0MDAtYTljZi0zNGI2ZjJjN</w:instrText>
          </w:r>
          <w:r>
            <w:instrText xml:space="preserve">WY4NTkiLCJOb1BhciI6dHJ1ZSwiUGFnZVJhbmdlIjp7IiRpZCI6IjMiLCIkdHlwZSI6IlN3aXNzQWNhZGVtaWMuUGFnZVJhbmdlLCBTd2lzc0FjYWRlbWljIiwiRW5kUGFnZSI6eyIkaWQiOiI0IiwiJHR5cGUiOiJTd2lzc0FjYWRlbWljLlBhZ2VOdW1iZXIsIFN3aXNzQWNhZGVtaWMiLCJJc0Z1bGx5TnVtZXJpYyI6ZmFsc2UsIk51bWJlc</w:instrText>
          </w:r>
          <w:r>
            <w:instrText xml:space="preserve">mluZ1R5cGUiOjAsIk51bWVyYWxTeXN0ZW0iOjB9LCJOdW1iZXJpbmdUeXBlIjowLCJOdW1lcmFsU3lzdGVtIjotMSwiT3JpZ2luYWxTdHJpbmciOiIzMWYuIiwiU3RhcnRQYWdlIjp7IiRpZCI6IjUiLCIkdHlwZSI6IlN3aXNzQWNhZGVtaWMuUGFnZU51bWJlciwgU3dpc3NBY2FkZW1pYyIsIklzRnVsbHlOdW1lcmljIjpmYWxzZSwiTnVtY</w:instrText>
          </w:r>
          <w:r>
            <w:instrText xml:space="preserve">mVyIjozMSwiTnVtYmVyaW5nVHlwZSI6MCwiTnVtZXJhbFN5c3RlbSI6LTEsIk9yaWdpbmFsU3RyaW5nIjoiMzFmLiIsIlByZXR0eVN0cmluZyI6IjMxZi4ifX0sIlJlZmVyZW5jZSI6eyIkaWQiOiI2IiwiJHR5cGUiOiJTd2lzc0FjYWRlbWljLkNpdGF2aS5SZWZlcmVuY2UsIFN3aXNzQWNhZGVtaWMuQ2l0YXZpIiwiQWJzdHJhY3RDb21wb</w:instrText>
          </w:r>
          <w:r>
            <w:instrText xml:space="preserve">GV4aXR5IjowLCJBYnN0cmFjdFNvdXJjZVRleHRGb3JtYXQiOjAsIkF1dGhvcnMiOlt7IiRpZCI6IjciLCIkdHlwZSI6IlN3aXNzQWNhZGVtaWMuQ2l0YXZpLlBlcnNvbiwgU3dpc3NBY2FkZW1pYy5DaXRhdmkiLCJGaXJzdE5hbWUiOiJKYW4iLCJMYXN0TmFtZSI6IlNrb3BlayIsIlByb3RlY3RlZCI6ZmFsc2UsIlNleCI6MCwiQ3JlYXRlZ</w:instrText>
          </w:r>
          <w:r>
            <w:instrText xml:space="preserve">EJ5IjoiX0xlZW5hIE1hYcOfIiwiQ3JlYXRlZE9uIjoiMjAyMS0wNS0wMVQxMDo0NDowNCIsIk1vZGlmaWVkQnkiOiJfTGVlbmEgTWFhw58iLCJJZCI6IjM1MjQ4ZjY3LTE1NDYtNDNiZi05NDA3LTMyY2NkMjQwNWI4YyIsIk1vZGlmaWVkT24iOiIyMDIxLTA1LTAxVDEwOjQ0OjA0IiwiUHJvamVjdCI6eyIkaWQiOiI4IiwiJHR5cGUiOiJTd</w:instrText>
          </w:r>
          <w:r>
            <w:instrText xml:space="preserve">2lzc0FjYWRlbWljLkNpdGF2aS5Qcm9qZWN0LCBTd2lzc0FjYWRlbWljLkNpdGF2aSJ9fV0sIkNpdGF0aW9uS2V5VXBkYXRlVHlwZSI6MCwiQ29sbGFib3JhdG9ycyI6W10sIkNvdmVyUGF0aCI6eyIkaWQiOiI5IiwiJHR5cGUiOiJTd2lzc0FjYWRlbWljLkNpdGF2aS5MaW5rZWRSZXNvdXJjZSwgU3dpc3NBY2FkZW1pYy5DaXRhdmkiLCJMa</w:instrText>
          </w:r>
          <w:r>
            <w:instrText xml:space="preserve">W5rZWRSZXNvdXJjZVR5cGUiOjIsIk9yaWdpbmFsU3RyaW5nIjoiQzpcXFVzZXJzXFxIUFxcQXBwRGF0YVxcTG9jYWxcXFRlbXBcXGlycTFqY29zLmpwZyIsIlVyaVN0cmluZyI6IjQ3NTkyNGNkLTE5ZGItNDQwMC1hOWNmLTM0YjZmMmM1Zjg1OSIsIkxpbmtlZFJlc291cmNlU3RhdHVzIjo4LCJQcm9wZXJ0aWVzIjp7IiRpZCI6IjEwIiwiJ</w:instrText>
          </w:r>
          <w:r>
            <w:instrText xml:space="preserve">HR5cGUiOiJTd2lzc0FjYWRlbWljLkNpdGF2aS5MaW5rZWRSZXNvdXJjZVByb3BlcnRpZXMsIFN3aXNzQWNhZGVtaWMuQ2l0YXZpIn0sIlN5bmNGb2xkZXJUeXBlIjowLCJJc0xvY2FsQ2xvdWRQcm9qZWN0RmlsZUxpbmsiOmZhbHNlLCJJc0Nsb3VkUmVzdG9yZSI6ZmFsc2UsIklzQ2xvdWRDb3B5IjpmYWxzZSwiQXR0YWNobWVudEZvbGRlc</w:instrText>
          </w:r>
          <w:r>
            <w:instrText xml:space="preserve">ldhc0luRmFsbGJhY2tNb2RlIjpmYWxzZX0sIkVkaXRvcnMiOltdLCJFZGl0aW9uIjoiMS4gQXVmbC4iLCJFdmFsdWF0aW9uQ29tcGxleGl0eSI6MCwiRXZhbHVhdGlvblNvdXJjZVRleHRGb3JtYXQiOjAsIkdyb3VwcyI6W10sIkhhc0xhYmVsMSI6ZmFsc2UsIkhhc0xhYmVsMiI6ZmFsc2UsIklzYm4iOiI5NzgtMy01MzEtMTgzMTUtMiIsI</w:instrText>
          </w:r>
          <w:r>
            <w:instrText xml:space="preserve">ktleXdvcmRzIjpbXSwiTGFuZ3VhZ2UiOiJnZXIiLCJMb2NhdGlvbnMiOlt7IiRpZCI6IjExIiwiJHR5cGUiOiJTd2lzc0FjYWRlbWljLkNpdGF2aS5Mb2NhdGlvbiwgU3dpc3NBY2FkZW1pYy5DaXRhdmkiLCJBZGRyZXNzIjp7IiRpZCI6IjEyIiwiJHR5cGUiOiJTd2lzc0FjYWRlbWljLkNpdGF2aS5MaW5rZWRSZXNvdXJjZSwgU3dpc3NBY</w:instrText>
          </w:r>
          <w:r>
            <w:instrText xml:space="preserve">2FkZW1pYy5DaXRhdmkiLCJMaW5rZWRSZXNvdXJjZVR5cGUiOjUsIk9yaWdpbmFsU3RyaW5nIjoiaHR0cHM6Ly9leHRlcm5hbC5kYW5kZWxvbi5jb20vZG93bmxvYWQvYXR0YWNobWVudHMvZGFuZGVsb24vaWRzL0RFMDA0Qjg0QjcyNjdEMUQwMTg4OEMxMjU3OTk0MDA0N0U0M0IucGRmIiwiVXJpU3RyaW5nIjoiaHR0cHM6Ly9leHRlcm5hb</w:instrText>
          </w:r>
          <w:r>
            <w:instrText xml:space="preserve">C5kYW5kZWxvbi5jb20vZG93bmxvYWQvYXR0YWNobWVudHMvZGFuZGVsb24vaWRzL0RFMDA0Qjg0QjcyNjdEMUQwMTg4OEMxMjU3OTk0MDA0N0U0M0IucGRmIiwiTGlua2VkUmVzb3VyY2VTdGF0dXMiOjgsIlByb3BlcnRpZXMiOnsiJGlkIjoiMTMiLCIkdHlwZSI6IlN3aXNzQWNhZGVtaWMuQ2l0YXZpLkxpbmtlZFJlc291cmNlUHJvcGVyd</w:instrText>
          </w:r>
          <w:r>
            <w:instrText xml:space="preserve">GllcywgU3dpc3NBY2FkZW1pYy5DaXRhdmkifSwiU3luY0ZvbGRlclR5cGUiOjAsIklzTG9jYWxDbG91ZFByb2plY3RGaWxlTGluayI6ZmFsc2UsIklzQ2xvdWRSZXN0b3JlIjpmYWxzZSwiSXNDbG91ZENvcHkiOmZhbHNlLCJBdHRhY2htZW50Rm9sZGVyV2FzSW5GYWxsYmFja01vZGUiOmZhbHNlfSwiQW5ub3RhdGlvbnMiOltdLCJMb2Nhd</w:instrText>
          </w:r>
          <w:r>
            <w:instrText xml:space="preserve">GlvblR5cGUiOjAsIk1pcnJvcnNSZWZlcmVuY2VQcm9wZXJ0eUlkIjoxMSwiTm90ZXMiOiJJbmhhbHRzdmVyemVpY2huaXMiLCJDcmVhdGVkQnkiOiJfTGVlbmEgTWFhw58iLCJDcmVhdGVkT24iOiIyMDIxLTA1LTAxVDEwOjQ0OjA0IiwiTW9kaWZpZWRCeSI6Il9MZWVuYSBNYWHDnyIsIklkIjoiMTFlMmJjMGQtYWM2Zi00ZmQyLTg2MzQtM</w:instrText>
          </w:r>
          <w:r>
            <w:instrText xml:space="preserve">jY1NTc3MzUyYmQ4IiwiTW9kaWZpZWRPbiI6IjIwMjEtMDUtMDFUMTA6NDQ6MDQiLCJQcm9qZWN0Ijp7IiRyZWYiOiI4In19XSwiT3JnYW5pemF0aW9ucyI6W10sIk90aGVyc0ludm9sdmVkIjpbXSwiUGFnZUNvdW50IjoiMzYzIiwiUGxhY2VPZlB1YmxpY2F0aW9uIjoiV2llc2JhZGVuIiwiUHJpY2UiOiJFVVIgMzkuOTUgKERFKSIsIlB1Y</w:instrText>
          </w:r>
          <w:r>
            <w:instrText xml:space="preserve">mxpc2hlcnMiOlt7IiRpZCI6IjE0IiwiJHR5cGUiOiJTd2lzc0FjYWRlbWljLkNpdGF2aS5QdWJsaXNoZXIsIFN3aXNzQWNhZGVtaWMuQ2l0YXZpIiwiTmFtZSI6IlZTIFZlcmxhZyBmw7xyIFNvemlhbHdpc3NlbnNjaGFmdGVuIiwiUHJvdGVjdGVkIjpmYWxzZSwiQ3JlYXRlZEJ5IjoiX0xlZW5hIE1hYcOfIiwiQ3JlYXRlZE9uIjoiMjAyM</w:instrText>
          </w:r>
          <w:r>
            <w:instrText xml:space="preserve">S0xMC0yNVQxMDo1NDo0OSIsIk1vZGlmaWVkQnkiOiJfTGVlbmEgTWFhw58iLCJJZCI6ImM4M2NhNWZiLWJkYTUtNGQ2Ny05ZDA2LTgxMjYwNmQ5NzhmMSIsIk1vZGlmaWVkT24iOiIyMDIxLTEwLTI1VDEwOjU0OjQ5IiwiUHJvamVjdCI6eyIkcmVmIjoiOCJ9fV0sIlF1b3RhdGlvbnMiOltdLCJSYXRpbmciOjAsIlJlZmVyZW5jZVR5cGUiO</w:instrText>
          </w:r>
          <w:r>
            <w:instrText xml:space="preserve">iJCb29rIiwiU2hvcnRUaXRsZSI6IlNrb3BlayAyMDEyIOKAkyBQYXJ0bmVyd2FobCBpbSBJbnRlcm5ldCIsIlNob3J0VGl0bGVVcGRhdGVUeXBlIjowLCJTb3VyY2VPZkJpYmxpb2dyYXBoaWNJbmZvcm1hdGlvbiI6IkdCViBHZW1laW5zYW1lciBCaWJsaW90aGVrc3ZlcmJ1bmQiLCJTdGF0aWNJZHMiOlsiNWUxNWNjN2EtYzEwNS00YWNiL</w:instrText>
          </w:r>
          <w:r>
            <w:instrText xml:space="preserve">WFjZmQtMzgyODgwZDU5NTE2Il0sIlN1YnRpdGxlIjoiRWluZSBxdWFudGl0YXRpdmUgQW5hbHlzZSB2b24gU3RydWt0dXJlbiB1bmQgUHJvemVzc2VuIGRlciBPbmxpbmUtUGFydG5lcnN1Y2hlIiwiVGFibGVPZkNvbnRlbnRzQ29tcGxleGl0eSI6MCwiVGFibGVPZkNvbnRlbnRzU291cmNlVGV4dEZvcm1hdCI6MCwiVGFza3MiOltdLCJUa</w:instrText>
          </w:r>
          <w:r>
            <w:instrText xml:space="preserve">XRsZSI6IlBhcnRuZXJ3YWhsIGltIEludGVybmV0IiwiVHJhbnNsYXRvcnMiOltdLCJZZWFyIjoiMjAxMiIsIlllYXJSZXNvbHZlZCI6IjIwMTIiLCJDcmVhdGVkQnkiOiJfTGVlbmEgTWFhw58iLCJDcmVhdGVkT24iOiIyMDIxLTA1LTAxVDEwOjQ0OjA0IiwiTW9kaWZpZWRCeSI6Il9IUCIsIklkIjoiNDc1OTI0Y2QtMTlkYi00NDAwLWE5Y</w:instrText>
          </w:r>
          <w:r>
            <w:instrText xml:space="preserve">2YtMzRiNmYyYzVmODU5IiwiTW9kaWZpZWRPbiI6IjIwMjEtMTEtMDFUMTk6MTk6MTYiLCJQcm9qZWN0Ijp7IiRyZWYiOiI4In19LCJVc2VOdW1iZXJpbmdUeXBlT2ZQYXJlbnREb2N1bWVudCI6ZmFsc2V9XSwiRm9ybWF0dGVkVGV4dCI6eyIkaWQiOiIxNSIsIkNvdW50IjoxLCJUZXh0VW5pdHMiOlt7IiRpZCI6IjE2IiwiRm9udFN0eWxlI</w:instrText>
          </w:r>
          <w:r>
            <w:instrText xml:space="preserve">jp7IiRpZCI6IjE3IiwiTmV1dHJhbCI6dHJ1ZX0sIlJlYWRpbmdPcmRlciI6MSwiVGV4dCI6IlNrb3BlayAyMDEyLCAzMWYuIn1dfSwiVGFnIjoiQ2l0YXZpUGxhY2Vob2xkZXIjMGIyMzcxNzUtMWYwOC00YjkwLWFjZjItMmU3MjM2NjYxNTExIiwiVGV4dCI6IlNrb3BlayAyMDEyLCAzMWYuIiwiV0FJVmVyc2lvbiI6IjYuMTAuMC4wIn0=}</w:instrText>
          </w:r>
          <w:r>
            <w:fldChar w:fldCharType="separate"/>
          </w:r>
          <w:r>
            <w:t xml:space="preserve">ebd.</w:t>
          </w:r>
          <w:r>
            <w:t xml:space="preserve"> 2012, 31f.</w:t>
          </w:r>
          <w:r>
            <w:fldChar w:fldCharType="end"/>
          </w:r>
        </w:sdtContent>
      </w:sdt>
      <w:r>
        <w:t xml:space="preserve"> </w:t>
      </w:r>
      <w:r>
        <w:t xml:space="preserve">und </w:t>
      </w:r>
      <w:r>
        <w:t xml:space="preserve">vgl. </w:t>
      </w:r>
      <w:r>
        <w:t xml:space="preserve">Statista </w:t>
      </w:r>
      <w:r>
        <w:t xml:space="preserve">Research Department</w:t>
      </w:r>
      <w:r>
        <w:t xml:space="preserve"> 2021</w:t>
      </w:r>
      <w:r>
        <w:t xml:space="preserve">:</w:t>
      </w:r>
      <w:r>
        <w:t xml:space="preserve"> </w:t>
      </w:r>
      <w:r>
        <w:t xml:space="preserve">URL:</w:t>
      </w:r>
      <w:r>
        <w:t xml:space="preserve"> </w:t>
      </w:r>
      <w:hyperlink r:id="rId1" w:tooltip="https://de.statista.com/prognosen/642366/dating-services-anzahl-der-online-nutzer-in-deutschland" w:history="1">
        <w:r>
          <w:rPr>
            <w:rStyle w:val="1108"/>
          </w:rPr>
          <w:t xml:space="preserve">https://de.statista.com/prognosen/642366/dating-services-anzahl-der-online-nutzer-in-deutschland</w:t>
        </w:r>
      </w:hyperlink>
      <w:r>
        <w:t xml:space="preserve"> </w:t>
      </w:r>
      <w:r>
        <w:t xml:space="preserve">[Zugriff am: 20.10.2021]</w:t>
      </w:r>
      <w:r>
        <w:t xml:space="preserve"> </w:t>
      </w:r>
      <w:r/>
    </w:p>
  </w:footnote>
  <w:footnote w:id="5">
    <w:p>
      <w:pPr>
        <w:pStyle w:val="1109"/>
        <w:pBdr/>
        <w:spacing/>
        <w:ind/>
        <w:jc w:val="both"/>
        <w:rPr/>
      </w:pPr>
      <w:r>
        <w:rPr>
          <w:rStyle w:val="1111"/>
        </w:rPr>
        <w:footnoteRef/>
      </w:r>
      <w:r>
        <w:t xml:space="preserve"> </w:t>
      </w:r>
      <w:r>
        <w:t xml:space="preserve">Waren es </w:t>
      </w:r>
      <w:r>
        <w:t xml:space="preserve">2009</w:t>
      </w:r>
      <w:r>
        <w:t xml:space="preserve"> noch</w:t>
      </w:r>
      <w:r>
        <w:t xml:space="preserve"> 61 Millionen</w:t>
      </w:r>
      <w:r>
        <w:t xml:space="preserve"> </w:t>
      </w:r>
      <w:r>
        <w:t xml:space="preserve">Nutzer</w:t>
      </w:r>
      <w:r>
        <w:t xml:space="preserve"> (6,9 Mio. aktive Nutzer)</w:t>
      </w:r>
      <w:r>
        <w:t xml:space="preserve">, sind es </w:t>
      </w:r>
      <w:r>
        <w:t xml:space="preserve">2017 135,7 Millionen</w:t>
      </w:r>
      <w:r>
        <w:t xml:space="preserve"> </w:t>
      </w:r>
      <w:r>
        <w:t xml:space="preserve">Nutzer (8,6 Mio. aktive Nutzer)</w:t>
      </w:r>
      <w:r>
        <w:t xml:space="preserve">. Diese Diskrepanz zwischen aktiven und passiven Nutzern kann sich als problematisch erweisen</w:t>
      </w:r>
      <w:r>
        <w:t xml:space="preserve"> </w:t>
      </w:r>
      <w:sdt>
        <w:sdtPr>
          <w:alias w:val="To edit, see citavi.com/edit"/>
          <w15:appearance w15:val="boundingBox"/>
          <w:id w:val="-439602272"/>
          <w:placeholder>
            <w:docPart w:val="DefaultPlaceholder_-1854013440"/>
          </w:placeholder>
          <w:tag w:val="CitaviPlaceholder#3c238501-fe75-460b-84f8-7e7c64eeb8a5"/>
          <w:rPr/>
        </w:sdtPr>
        <w:sdtContent>
          <w:r>
            <w:fldChar w:fldCharType="begin"/>
          </w:r>
          <w:r>
            <w:instrText xml:space="preserve">ADDIN CitaviPlaceholder{eyIkaWQiOiIxI</w:instrText>
          </w:r>
          <w:r>
            <w:instrText xml:space="preserve">iwiJHR5cGUiOiJTd2lzc0FjYWRlbWljLkNpdGF2aS5DaXRhdGlvbnMuV29yZFBsYWNlaG9sZGVyLCBTd2lzc0FjYWRlbWljLkNpdGF2aSIsIkVudHJpZXMiOlt7IiRpZCI6IjIiLCIkdHlwZSI6IlN3aXNzQWNhZGVtaWMuQ2l0YXZpLkNpdGF0aW9ucy5Xb3JkUGxhY2Vob2xkZXJFbnRyeSwgU3dpc3NBY2FkZW1pYy5DaXRhdmkiLCJJZCI6I</w:instrText>
          </w:r>
          <w:r>
            <w:instrText xml:space="preserve">jUwMDQ4NDQ0LTczNTYtNDE0Zi1iODIxLTNmMDJhNmEyNDNlMSIsIlJhbmdlTGVuZ3RoIjoyNiwiUmVmZXJlbmNlSWQiOiJkYmNkNWYxOC1jM2YxLTRkMDktOWRkOS0yNWE2ZjExODQ2M2EiLCJQYWdlUmFuZ2UiOnsiJGlkIjoiMyIsIiR0eXBlIjoiU3dpc3NBY2FkZW1pYy5QYWdlUmFuZ2UsIFN3aXNzQWNhZGVtaWMiLCJFbmRQYWdlIjp7I</w:instrText>
          </w:r>
          <w:r>
            <w:instrText xml:space="preserve">iRpZCI6IjQiLCIkdHlwZSI6IlN3aXNzQWNhZGVtaWMuUGFnZU51bWJlciwgU3dpc3NBY2FkZW1pYyIsIklzRnVsbHlOdW1lcmljIjpmYWxzZSwiTnVtYmVyaW5nVHlwZSI6MCwiTnVtZXJhbFN5c3RlbSI6MH0sIk51bWJlcmluZ1R5cGUiOjAsIk51bWVyYWxTeXN0ZW0iOjAsIk9yaWdpbmFsU3RyaW5nIjoiNyIsIlN0YXJ0UGFnZSI6eyIka</w:instrText>
          </w:r>
          <w:r>
            <w:instrText xml:space="preserve">WQiOiI1IiwiJHR5cGUiOiJTd2lzc0FjYWRlbWljLlBhZ2VOdW1iZXIsIFN3aXNzQWNhZGVtaWMiLCJJc0Z1bGx5TnVtZXJpYyI6dHJ1ZSwiTnVtYmVyIjo3LCJOdW1iZXJpbmdUeXBlIjowLCJOdW1lcmFsU3lzdGVtIjowLCJPcmlnaW5hbFN0cmluZyI6IjciLCJQcmV0dHlTdHJpbmciOiI3In19LCJSZWZlcmVuY2UiOnsiJGlkIjoiNiIsI</w:instrText>
          </w:r>
          <w:r>
            <w:instrText xml:space="preserve">iR0eXBlIjoiU3dpc3NBY2FkZW1pYy5DaXRhdmkuUmVmZXJlbmNlLCBTd2lzc0FjYWRlbWljLkNpdGF2aSIsIkFic3RyYWN0Q29tcGxleGl0eSI6MCwiQWJzdHJhY3RTb3VyY2VUZXh0Rm9ybWF0IjowLCJBY2Nlc3NEYXRlIjoiMTAuMDYuMjAyMSIsIkF1dGhvcnMiOlt7IiRpZCI6IjciLCIkdHlwZSI6IlN3aXNzQWNhZGVtaWMuQ2l0YXZpL</w:instrText>
          </w:r>
          <w:r>
            <w:instrText xml:space="preserve">lBlcnNvbiwgU3dpc3NBY2FkZW1pYy5DaXRhdmkiLCJGaXJzdE5hbWUiOiJBbGV4YW5kcmEiLCJMYXN0TmFtZSI6IkxhbmdiZWluIiwiUHJvdGVjdGVkIjpmYWxzZSwiU2V4IjoxLCJDcmVhdGVkQnkiOiJfTGVlbmEgTWFhw58iLCJDcmVhdGVkT24iOiIyMDIxLTA2LTEwVDIwOjAzOjM5IiwiTW9kaWZpZWRCeSI6Il9MZWVuYSBNYWHDnyIsI</w:instrText>
          </w:r>
          <w:r>
            <w:instrText xml:space="preserve">klkIjoiOTNhODdkOGQtYjhhZC00NjhiLWE2ZTQtMzA2Mzk5YTg1OWM4IiwiTW9kaWZpZWRPbiI6IjIwMjEtMDYtMTBUMjA6MDM6MzkiLCJQcm9qZWN0Ijp7IiRpZCI6IjgiLCIkdHlwZSI6IlN3aXNzQWNhZGVtaWMuQ2l0YXZpLlByb2plY3QsIFN3aXNzQWNhZGVtaWMuQ2l0YXZpIn19LHsiJGlkIjoiOSIsIiR0eXBlIjoiU3dpc3NBY2FkZ</w:instrText>
          </w:r>
          <w:r>
            <w:instrText xml:space="preserve">W1pYy5DaXRhdmkuUGVyc29uLCBTd2lzc0FjYWRlbWljLkNpdGF2aSIsIkZpcnN0TmFtZSI6IlBhbWVsYSIsIkxhc3ROYW1lIjoiTW91Y2hhIiwiUHJvdGVjdGVkIjpmYWxzZSwiU2V4IjoxLCJDcmVhdGVkQnkiOiJfTGVlbmEgTWFhw58iLCJDcmVhdGVkT24iOiIyMDIxLTA2LTEwVDIwOjA0OjAxIiwiTW9kaWZpZWRCeSI6Il9MZWVuYSBNY</w:instrText>
          </w:r>
          <w:r>
            <w:instrText xml:space="preserve">WHDnyIsIklkIjoiOWE0NDFiMzEtNGZjNy00ZTg1LTk3ZDMtNGQwMGI1YWRiMTk2IiwiTW9kaWZpZWRPbiI6IjIwMjEtMDYtMTBUMjA6MDQ6MDEiLCJQcm9qZWN0Ijp7IiRyZWYiOiI4In19LHsiJGlkIjoiMTAiLCIkdHlwZSI6IlN3aXNzQWNhZGVtaWMuQ2l0YXZpLlBlcnNvbiwgU3dpc3NBY2FkZW1pYy5DaXRhdmkiLCJGaXJzdE5hbWUiO</w:instrText>
          </w:r>
          <w:r>
            <w:instrText xml:space="preserve">iJIZW5uaW5nIiwiTGFzdE5hbWUiOiJXaWVjaGVycyIsIlByb3RlY3RlZCI6ZmFsc2UsIlNleCI6MiwiQ3JlYXRlZEJ5IjoiX0xlZW5hIE1hYcOfIiwiQ3JlYXRlZE9uIjoiMjAyMS0wNi0xMFQyMDowNDowMSIsIk1vZGlmaWVkQnkiOiJfTGVlbmEgTWFhw58iLCJJZCI6Ijg1YTQ1ZmUzLTVmNjctNDU5OC04ZDNlLWUyOTFmNjhkMTc3ZSIsI</w:instrText>
          </w:r>
          <w:r>
            <w:instrText xml:space="preserve">k1vZGlmaWVkT24iOiIyMDIxLTA2LTEwVDIwOjA0OjAxIiwiUHJvamVjdCI6eyIkcmVmIjoiOCJ9fV0sIkNpdGF0aW9uS2V5VXBkYXRlVHlwZSI6MCwiQ29sbGFib3JhdG9ycyI6W10sIkRhdGUiOiJvLkouIiwiRWRpdG9ycyI6W3siJGlkIjoiMTEiLCIkdHlwZSI6IlN3aXNzQWNhZGVtaWMuQ2l0YXZpLlBlcnNvbiwgU3dpc3NBY2FkZW1pY</w:instrText>
          </w:r>
          <w:r>
            <w:instrText xml:space="preserve">y5DaXRhdmkiLCJMYXN0TmFtZSI6Im1ldGFmbGFrZSIsIlByb3RlY3RlZCI6ZmFsc2UsIlNleCI6MCwiQ3JlYXRlZEJ5IjoiX0xlZW5hIE1hYcOfIiwiQ3JlYXRlZE9uIjoiMjAyMS0wNi0xMFQyMDowNDo0NyIsIk1vZGlmaWVkQnkiOiJfTGVlbmEgTWFhw58iLCJJZCI6ImIxNGQ3MTUzLTc3YzQtNGNjMC1hZThjLWM5YTRhMzliNjIyMCIsI</w:instrText>
          </w:r>
          <w:r>
            <w:instrText xml:space="preserve">k1vZGlmaWVkT24iOiIyMDIxLTA2LTEwVDIwOjA0OjQ3IiwiUHJvamVjdCI6eyIkcmVmIjoiOCJ9fV0sIkV2YWx1YXRpb25Db21wbGV4aXR5IjowLCJFdmFsdWF0aW9uU291cmNlVGV4dEZvcm1hdCI6MCwiR3JvdXBzIjpbXSwiSGFzTGFiZWwxIjpmYWxzZSwiSGFzTGFiZWwyIjpmYWxzZSwiS2V5d29yZHMiOltdLCJMb2NhdGlvbnMiOlt7I</w:instrText>
          </w:r>
          <w:r>
            <w:instrText xml:space="preserve">iRpZCI6IjEyIiwiJHR5cGUiOiJTd2lzc0FjYWRlbWljLkNpdGF2aS5Mb2NhdGlvbiwgU3dpc3NBY2FkZW1pYy5DaXRhdmkiLCJBZGRyZXNzIjp7IiRpZCI6IjEzIiwiJHR5cGUiOiJTd2lzc0FjYWRlbWljLkNpdGF2aS5MaW5rZWRSZXNvdXJjZSwgU3dpc3NBY2FkZW1pYy5DaXRhdmkiLCJMaW5rZWRSZXNvdXJjZVR5cGUiOjUsIk9yaWdpb</w:instrText>
          </w:r>
          <w:r>
            <w:instrText xml:space="preserve">mFsU3RyaW5nIjoiaHR0cHM6Ly93d3cuc2luZ2xlYm9lcnNlbi12ZXJnbGVpY2guZGUvcHJlc3NlL29ubGluZS1kYXRpbmctbWFya3QtMjAxNy0yMDE4LnBkZiIsIlVyaVN0cmluZyI6Imh0dHBzOi8vd3d3LnNpbmdsZWJvZXJzZW4tdmVyZ2xlaWNoLmRlL3ByZXNzZS9vbmxpbmUtZGF0aW5nLW1hcmt0LTIwMTctMjAxOC5wZGYiLCJMaW5rZ</w:instrText>
          </w:r>
          <w:r>
            <w:instrText xml:space="preserve">WRSZXNvdXJjZVN0YXR1cyI6OCwiUHJvcGVydGllcyI6eyIkaWQiOiIxNCIsIiR0eXBlIjoiU3dpc3NBY2FkZW1pYy5DaXRhdmkuTGlua2VkUmVzb3VyY2VQcm9wZXJ0aWVzLCBTd2lzc0FjYWRlbWljLkNpdGF2aSJ9LCJTeW5jRm9sZGVyVHlwZSI6MCwiSXNMb2NhbENsb3VkUHJvamVjdEZpbGVMaW5rIjpmYWxzZSwiSXNDbG91ZFJlc3Rvc</w:instrText>
          </w:r>
          <w:r>
            <w:instrText xml:space="preserve">mUiOmZhbHNlLCJJc0Nsb3VkQ29weSI6ZmFsc2UsIkF0dGFjaG1lbnRGb2xkZXJXYXNJbkZhbGxiYWNrTW9kZSI6ZmFsc2V9LCJBbm5vdGF0aW9ucyI6W10sIkxvY2F0aW9uVHlwZSI6MCwiTWlycm9yc1JlZmVyZW5jZVByb3BlcnR5SWQiOjE1MSwiQ3JlYXRlZEJ5IjoiX0xlZW5hIE1hYcOfIiwiQ3JlYXRlZE9uIjoiMjAyMS0wNi0xMFQxN</w:instrText>
          </w:r>
          <w:r>
            <w:instrText xml:space="preserve">zo1NDo0NSIsIk1vZGlmaWVkQnkiOiJfTGVlbmEgTWFhw58iLCJJZCI6IjllMTViODRkLTliZWUtNDcwYy1iZmM3LWUzMjQwYjBlNjk2MCIsIk1vZGlmaWVkT24iOiIyMDIxLTA2LTEwVDE3OjU0OjQ1IiwiUHJvamVjdCI6eyIkcmVmIjoiOCJ9fV0sIk9ubGluZUFkZHJlc3MiOiJodHRwczovL3d3dy5zaW5nbGVib2Vyc2VuLXZlcmdsZWlja</w:instrText>
          </w:r>
          <w:r>
            <w:instrText xml:space="preserve">C5kZS9wcmVzc2Uvb25saW5lLWRhdGluZy1tYXJrdC0yMDE3LTIwMTgucGRmIiwiT3JnYW5pemF0aW9ucyI6W3siJGlkIjoiMTUiLCIkdHlwZSI6IlN3aXNzQWNhZGVtaWMuQ2l0YXZpLlBlcnNvbiwgU3dpc3NBY2FkZW1pYy5DaXRhdmkiLCJMYXN0TmFtZSI6InNpbmdsZWJvZXJzZW4tdmVyZ2xlaWNoIiwiUHJvdGVjdGVkIjpmYWxzZSwiU</w:instrText>
          </w:r>
          <w:r>
            <w:instrText xml:space="preserve">2V4IjowLCJDcmVhdGVkQnkiOiJfTGVlbmEgTWFhw58iLCJDcmVhdGVkT24iOiIyMDIxLTA2LTEwVDIwOjA1OjAxIiwiTW9kaWZpZWRCeSI6Il9MZWVuYSBNYWHDnyIsIklkIjoiOTg3YTQyM2UtZTVjMy00ZTE5LWJhOTEtZjU1NGEzYWNkYjI0IiwiTW9kaWZpZWRPbiI6IjIwMjEtMDYtMTBUMjA6MDU6MDEiLCJQcm9qZWN0Ijp7IiRyZWYiO</w:instrText>
          </w:r>
          <w:r>
            <w:instrText xml:space="preserve">iI4In19XSwiT3RoZXJzSW52b2x2ZWQiOltdLCJQdWJsaXNoZXJzIjpbXSwiUXVvdGF0aW9ucyI6W10sIlJhdGluZyI6MCwiUmVmZXJlbmNlVHlwZSI6IlVucHVibGlzaGVkV29yayIsIlNob3J0VGl0bGUiOiJMYW5nYmVpbiwgTW91Y2hhIGV0IGFsLiBvLkouIOKAkyBEZXIgZGV1dHNjaGUgT25saW5lLURhdGluZy1NYXJrdCAyMDE3LTIwM</w:instrText>
          </w:r>
          <w:r>
            <w:instrText xml:space="preserve">TgiLCJTaG9ydFRpdGxlVXBkYXRlVHlwZSI6MCwiU3RhdGljSWRzIjpbIjBhY2RhMTY0LWVjNzgtNDYxNS1hZGE0LTk0OTRlMWE1NTQ5YyJdLCJUYWJsZU9mQ29udGVudHNDb21wbGV4aXR5IjowLCJUYWJsZU9mQ29udGVudHNTb3VyY2VUZXh0Rm9ybWF0IjowLCJUYXNrcyI6W10sIlRpdGxlIjoiRGVyIGRldXRzY2hlIE9ubGluZS1EYXRpb</w:instrText>
          </w:r>
          <w:r>
            <w:instrText xml:space="preserve">mctTWFya3QgMjAxNy0yMDE4IiwiVHJhbnNsYXRvcnMiOltdLCJZZWFyUmVzb2x2ZWQiOiJvLkouIiwiQ3JlYXRlZEJ5IjoiX0xlZW5hIE1hYcOfIiwiQ3JlYXRlZE9uIjoiMjAyMS0wNi0xMFQxNzo1MzozOCIsIk1vZGlmaWVkQnkiOiJfTGVlbmEgTWFhw58iLCJJZCI6ImRiY2Q1ZjE4LWMzZjEtNGQwOS05ZGQ5LTI1YTZmMTE4NDYzYSIsI</w:instrText>
          </w:r>
          <w:r>
            <w:instrText xml:space="preserve">k1vZGlmaWVkT24iOiIyMDIxLTA2LTEwVDIwOjA2OjAyIiwiUHJvamVjdCI6eyIkcmVmIjoiOCJ9fSwiVXNlTnVtYmVyaW5nVHlwZU9mUGFyZW50RG9jdW1lbnQiOmZhbHNlfV0sIkZvcm1hdHRlZFRleHQiOnsiJGlkIjoiMTYiLCJDb3VudCI6MSwiVGV4dFVuaXRzIjpbeyIkaWQiOiIxNyIsIkZvbnRTdHlsZSI6eyIkaWQiOiIxOCIsIk5ld</w:instrText>
          </w:r>
          <w:r>
            <w:instrText xml:space="preserve">XRyYWwiOnRydWV9LCJSZWFkaW5nT3JkZXIiOjEsIlRleHQiOiIoTGFuZ2JlaW4gZXQgYWwuIG8uSi4sIDcpLiJ9XX0sIlRhZyI6IkNpdGF2aVBsYWNlaG9sZGVyIzNjMjM4NTAxLWZlNzUtNDYwYi04NGY4LTdlN2M2NGVlYjhhNSIsIlRleHQiOiIoTGFuZ2JlaW4gZXQgYWwuIG8uSi4sIDcpLiIsIldBSVZlcnNpb24iOiI2LjEwLjAuMCJ9}</w:instrText>
          </w:r>
          <w:r>
            <w:fldChar w:fldCharType="separate"/>
          </w:r>
          <w:r>
            <w:t xml:space="preserve">(</w:t>
          </w:r>
          <w:r>
            <w:t xml:space="preserve">vgl. </w:t>
          </w:r>
          <w:r>
            <w:t xml:space="preserve">Langbein et al. o.J., 7).</w:t>
          </w:r>
          <w:r>
            <w:fldChar w:fldCharType="end"/>
          </w:r>
        </w:sdtContent>
      </w:sdt>
      <w:r/>
      <w:r/>
    </w:p>
  </w:footnote>
  <w:footnote w:id="6">
    <w:p>
      <w:pPr>
        <w:pStyle w:val="1109"/>
        <w:pBdr/>
        <w:spacing/>
        <w:ind/>
        <w:rPr/>
      </w:pPr>
      <w:r>
        <w:rPr>
          <w:rStyle w:val="1111"/>
        </w:rPr>
        <w:footnoteRef/>
      </w:r>
      <w:r>
        <w:t xml:space="preserve"> OLS steht für </w:t>
      </w:r>
      <w:r>
        <w:t xml:space="preserve">ordinary least squares</w:t>
      </w:r>
      <w:r>
        <w:t xml:space="preserve">.</w:t>
      </w:r>
      <w:r/>
    </w:p>
  </w:footnote>
  <w:footnote w:id="7">
    <w:p>
      <w:pPr>
        <w:pStyle w:val="1109"/>
        <w:pBdr/>
        <w:spacing/>
        <w:ind/>
        <w:rPr/>
      </w:pPr>
      <w:r>
        <w:rPr>
          <w:rStyle w:val="1111"/>
        </w:rPr>
        <w:footnoteRef/>
      </w:r>
      <w:r>
        <w:t xml:space="preserve"> Mit zeitinvariant sind alle Variablen gemeint, die im Zeitablauf</w:t>
      </w:r>
      <w:r>
        <w:t xml:space="preserve"> eines Individuums</w:t>
      </w:r>
      <w:r>
        <w:t xml:space="preserve"> gleich bleiben, aber zwischen den Individuen unterschiedliche Werte annehmen</w:t>
      </w:r>
      <w:r>
        <w:t xml:space="preserve"> </w:t>
      </w:r>
      <w:sdt>
        <w:sdtPr>
          <w:alias w:val="To edit, see citavi.com/edit"/>
          <w15:appearance w15:val="boundingBox"/>
          <w:id w:val="93902755"/>
          <w:placeholder>
            <w:docPart w:val="DefaultPlaceholder_-1854013440"/>
          </w:placeholder>
          <w:tag w:val="CitaviPlaceholder#075bd476-edfc-4330-83b3-33d9ab885787"/>
          <w:rPr/>
        </w:sdtPr>
        <w:sdtContent>
          <w:r>
            <w:fldChar w:fldCharType="begin"/>
          </w:r>
          <w:r>
            <w:instrText xml:space="preserve">ADDIN CitaviPlaceholder{eyIkaWQiOiIxIiwiJHR5cGUiOiJTd2lzc0FjYWRlbWljLkNpdGF2aS5DaXRhdGlvbnMuV29yZFBsYWNlaG9sZGVyLCBTd2lzc0FjYWRlb</w:instrText>
          </w:r>
          <w:r>
            <w:instrText xml:space="preserve">WljLkNpdGF2aSIsIkVudHJpZXMiOlt7IiRpZCI6IjIiLCIkdHlwZSI6IlN3aXNzQWNhZGVtaWMuQ2l0YXZpLkNpdGF0aW9ucy5Xb3JkUGxhY2Vob2xkZXJFbnRyeSwgU3dpc3NBY2FkZW1pYy5DaXRhdmkiLCJJZCI6ImZlOTc2YmM5LTM4ZjktNGQ2MC1hMWVkLWQ1Y2Y1MGRkZDlmMyIsIlJhbmdlTGVuZ3RoIjoyMCwiUmVmZXJlbmNlSWQiO</w:instrText>
          </w:r>
          <w:r>
            <w:instrText xml:space="preserve">iI0YzI2OTc5NC1jYzBjLTQyYWEtOTQ3Yi02ZWY1NDlmZTc4OWIiLCJQYWdlUmFuZ2UiOnsiJGlkIjoiMyIsIiR0eXBlIjoiU3dpc3NBY2FkZW1pYy5QYWdlUmFuZ2UsIFN3aXNzQWNhZGVtaWMiLCJFbmRQYWdlIjp7IiRpZCI6IjQiLCIkdHlwZSI6IlN3aXNzQWNhZGVtaWMuUGFnZU51bWJlciwgU3dpc3NBY2FkZW1pYyIsIklzRnVsbHlOd</w:instrText>
          </w:r>
          <w:r>
            <w:instrText xml:space="preserve">W1lcmljIjpmYWxzZSwiTnVtYmVyaW5nVHlwZSI6MCwiTnVtZXJhbFN5c3RlbSI6MH0sIk51bWJlcmluZ1R5cGUiOjAsIk51bWVyYWxTeXN0ZW0iOjAsIk9yaWdpbmFsU3RyaW5nIjoiMjM0IiwiU3RhcnRQYWdlIjp7IiRpZCI6IjUiLCIkdHlwZSI6IlN3aXNzQWNhZGVtaWMuUGFnZU51bWJlciwgU3dpc3NBY2FkZW1pYyIsIklzRnVsbHlOd</w:instrText>
          </w:r>
          <w:r>
            <w:instrText xml:space="preserve">W1lcmljIjp0cnVlLCJOdW1iZXIiOjIzNCwiTnVtYmVyaW5nVHlwZSI6MCwiTnVtZXJhbFN5c3RlbSI6MCwiT3JpZ2luYWxTdHJpbmciOiIyMzQiLCJQcmV0dHlTdHJpbmciOiIyMzQifX0sIlJlZmVyZW5jZSI6eyIkaWQiOiI2IiwiJHR5cGUiOiJTd2lzc0FjYWRlbWljLkNpdGF2aS5SZWZlcmVuY2UsIFN3aXNzQWNhZGVtaWMuQ2l0YXZpI</w:instrText>
          </w:r>
          <w:r>
            <w:instrText xml:space="preserve">iwiQWJzdHJhY3RDb21wbGV4aXR5IjowLCJBYnN0cmFjdFNvdXJjZVRleHRGb3JtYXQiOjAsIkF1dGhvcnMiOlt7IiRpZCI6IjciLCIkdHlwZSI6IlN3aXNzQWNhZGVtaWMuQ2l0YXZpLlBlcnNvbiwgU3dpc3NBY2FkZW1pYy5DaXRhdmkiLCJGaXJzdE5hbWUiOiJNYXR0aGlhcy1XLiIsIkxhc3ROYW1lIjoiU3RvZXR6ZXIiLCJQcm90ZWN0Z</w:instrText>
          </w:r>
          <w:r>
            <w:instrText xml:space="preserve">WQiOmZhbHNlLCJTZXgiOjAsIkNyZWF0ZWRCeSI6Il9IUCIsIkNyZWF0ZWRPbiI6IjIwMjEtMTAtMDVUMTk6NTQ6MjYiLCJNb2RpZmllZEJ5IjoiX0hQIiwiSWQiOiJlNGRlMDVmYi05M2NkLTQ4NzUtODNkMi1lMTQyYTM3NmE4MjMiLCJNb2RpZmllZE9uIjoiMjAyMS0xMC0wNVQxOTo1NDoyNiIsIlByb2plY3QiOnsiJGlkIjoiOCIsIiR0e</w:instrText>
          </w:r>
          <w:r>
            <w:instrText xml:space="preserve">XBlIjoiU3dpc3NBY2FkZW1pYy5DaXRhdmkuUHJvamVjdCwgU3dpc3NBY2FkZW1pYy5DaXRhdmkifX1dLCJDaXRhdGlvbktleVVwZGF0ZVR5cGUiOjAsIkNvbGxhYm9yYXRvcnMiOltdLCJEYXRlIjoiMDUuMTAuMjAyMSIsIkVkaXRvcnMiOltdLCJFdmFsdWF0aW9uQ29tcGxleGl0eSI6MCwiRXZhbHVhdGlvblNvdXJjZVRleHRGb3JtYXQiO</w:instrText>
          </w:r>
          <w:r>
            <w:instrText xml:space="preserve">jAsIkdyb3VwcyI6W10sIkhhc0xhYmVsMSI6ZmFsc2UsIkhhc0xhYmVsMiI6ZmFsc2UsIktleXdvcmRzIjpbXSwiTG9jYXRpb25zIjpbeyIkaWQiOiI5IiwiJHR5cGUiOiJTd2lzc0FjYWRlbWljLkNpdGF2aS5Mb2NhdGlvbiwgU3dpc3NBY2FkZW1pYy5DaXRhdmkiLCJBZGRyZXNzIjp7IiRpZCI6IjEwIiwiJHR5cGUiOiJTd2lzc0FjYWRlb</w:instrText>
          </w:r>
          <w:r>
            <w:instrText xml:space="preserve">WljLkNpdGF2aS5MaW5rZWRSZXNvdXJjZSwgU3dpc3NBY2FkZW1pYy5DaXRhdmkiLCJMaW5rZWRSZXNvdXJjZVR5cGUiOjUsIk9yaWdpbmFsU3RyaW5nIjoiaHR0cHM6Ly9saW5rLnNwcmluZ2VyLmNvbS9ib29rLzEwLjEwMDclMkY5NzgtMy02NjItNjE0MzgtOSIsIlVyaVN0cmluZyI6Imh0dHBzOi8vbGluay5zcHJpbmdlci5jb20vYm9va</w:instrText>
          </w:r>
          <w:r>
            <w:instrText xml:space="preserve">y8xMC4xMDA3JTJGOTc4LTMtNjYyLTYxNDM4LTkiLCJMaW5rZWRSZXNvdXJjZVN0YXR1cyI6OCwiUHJvcGVydGllcyI6eyIkaWQiOiIxMSIsIiR0eXBlIjoiU3dpc3NBY2FkZW1pYy5DaXRhdmkuTGlua2VkUmVzb3VyY2VQcm9wZXJ0aWVzLCBTd2lzc0FjYWRlbWljLkNpdGF2aSJ9LCJTeW5jRm9sZGVyVHlwZSI6MCwiSXNMb2NhbENsb3VkU</w:instrText>
          </w:r>
          <w:r>
            <w:instrText xml:space="preserve">HJvamVjdEZpbGVMaW5rIjpmYWxzZSwiSXNDbG91ZFJlc3RvcmUiOmZhbHNlLCJJc0Nsb3VkQ29weSI6ZmFsc2UsIkF0dGFjaG1lbnRGb2xkZXJXYXNJbkZhbGxiYWNrTW9kZSI6ZmFsc2V9LCJBbm5vdGF0aW9ucyI6W10sIkxvY2F0aW9uVHlwZSI6MCwiTWlycm9yc1JlZmVyZW5jZVByb3BlcnR5SWQiOjExLCJDcmVhdGVkQnkiOiJfSFAiL</w:instrText>
          </w:r>
          <w:r>
            <w:instrText xml:space="preserve">CJDcmVhdGVkT24iOiIyMDIxLTEwLTA1VDE5OjUzOjQ0IiwiTW9kaWZpZWRCeSI6Il9IUCIsIklkIjoiYTJkN2E4NTAtNjA0NC00N2Y1LWI1NjgtYWM3ZTM3OGJmN2YzIiwiTW9kaWZpZWRPbiI6IjIwMjEtMTAtMDVUMTk6NTM6NTciLCJQcm9qZWN0Ijp7IiRyZWYiOiI4In19XSwiT3JnYW5pemF0aW9ucyI6W10sIk90aGVyc0ludm9sdmVkI</w:instrText>
          </w:r>
          <w:r>
            <w:instrText xml:space="preserve">jpbXSwiUGxhY2VPZlB1YmxpY2F0aW9uIjoiQmVybGluIiwiUHVibGlzaGVycyI6W3siJGlkIjoiMTIiLCIkdHlwZSI6IlN3aXNzQWNhZGVtaWMuQ2l0YXZpLlB1Ymxpc2hlciwgU3dpc3NBY2FkZW1pYy5DaXRhdmkiLCJOYW1lIjoiU3ByaW5nZXJHYWJsZXIiLCJQcm90ZWN0ZWQiOmZhbHNlLCJDcmVhdGVkQnkiOiJfSFAiLCJDcmVhdGVkT</w:instrText>
          </w:r>
          <w:r>
            <w:instrText xml:space="preserve">24iOiIyMDIxLTEwLTA1VDE5OjU3OjIyIiwiTW9kaWZpZWRCeSI6Il9IUCIsIklkIjoiNTM2MGMxOWItNzNkOC00MzU1LWJmYzktZDQzNjFiZWE2ZTI5IiwiTW9kaWZpZWRPbiI6IjIwMjEtMTAtMDVUMTk6NTc6MjIiLCJQcm9qZWN0Ijp7IiRyZWYiOiI4In19XSwiUXVvdGF0aW9ucyI6W10sIlJhdGluZyI6MCwiUmVmZXJlbmNlVHlwZSI6I</w:instrText>
          </w:r>
          <w:r>
            <w:instrText xml:space="preserve">kJvb2siLCJTaG9ydFRpdGxlIjoiU3RvZXR6ZXIgMjAyMCDigJMgUmVncmVzc2lvbnNhbmFseXNlIGluIGRlciBlbXBpcmlzY2hlbiBXaXJ0c2NoYWZ0cyIsIlNob3J0VGl0bGVVcGRhdGVUeXBlIjowLCJTb3VyY2VPZkJpYmxpb2dyYXBoaWNJbmZvcm1hdGlvbiI6Imxpbmsuc3ByaW5nZXIuY29tIiwiU3RhdGljSWRzIjpbIjMyMjYxMDU4L</w:instrText>
          </w:r>
          <w:r>
            <w:instrText xml:space="preserve">TlhODktNDIyNS05YzFlLTVkZWE3M2FkMjJkZSJdLCJTdWJ0aXRsZSI6IktvbXBsZXhlIFZlcmZhaHJlbiIsIlRhYmxlT2ZDb250ZW50c0NvbXBsZXhpdHkiOjAsIlRhYmxlT2ZDb250ZW50c1NvdXJjZVRleHRGb3JtYXQiOjAsIlRhc2tzIjpbXSwiVGl0bGUiOiJSZWdyZXNzaW9uc2FuYWx5c2UgaW4gZGVyIGVtcGlyaXNjaGVuIFdpcnRzY</w:instrText>
          </w:r>
          <w:r>
            <w:instrText xml:space="preserve">2hhZnRzLSB1bmQgU296aWFsZm9yc2NodW5nIEJhbmQgMiIsIlRyYW5zbGF0b3JzIjpbXSwiWWVhciI6IjIwMjAiLCJZZWFyUmVzb2x2ZWQiOiIyMDIwIiwiQ3JlYXRlZEJ5IjoiX0hQIiwiQ3JlYXRlZE9uIjoiMjAyMS0xMC0wNVQxOTo1Mzo0NCIsIk1vZGlmaWVkQnkiOiJfSFAiLCJJZCI6IjRjMjY5Nzk0LWNjMGMtNDJhYS05NDdiLTZlZ</w:instrText>
          </w:r>
          <w:r>
            <w:instrText xml:space="preserve">jU0OWZlNzg5YiIsIk1vZGlmaWVkT24iOiIyMDIxLTEwLTA1VDE5OjU3OjIyIiwiUHJvamVjdCI6eyIkcmVmIjoiOCJ9fSwiVXNlTnVtYmVyaW5nVHlwZU9mUGFyZW50RG9jdW1lbnQiOmZhbHNlfV0sIkZvcm1hdHRlZFRleHQiOnsiJGlkIjoiMTMiLCJDb3VudCI6MSwiVGV4dFVuaXRzIjpbeyIkaWQiOiIxNCIsIkZvbnRTdHlsZSI6eyIka</w:instrText>
          </w:r>
          <w:r>
            <w:instrText xml:space="preserve">WQiOiIxNSIsIk5ldXRyYWwiOnRydWV9LCJSZWFkaW5nT3JkZXIiOjEsIlRleHQiOiIoU3RvZXR6ZXIgMjAyMCwgMjM0KSJ9XX0sIlRhZyI6IkNpdGF2aVBsYWNlaG9sZGVyIzA3NWJkNDc2LWVkZmMtNDMzMC04M2IzLTMzZDlhYjg4NTc4NyIsIlRleHQiOiIoU3RvZXR6ZXIgMjAyMCwgMjM0KSIsIldBSVZlcnNpb24iOiI2LjEwLjAuMCJ9}</w:instrText>
          </w:r>
          <w:r>
            <w:fldChar w:fldCharType="separate"/>
          </w:r>
          <w:r>
            <w:t xml:space="preserve">(vgl. Stoetzer 2020, 234)</w:t>
          </w:r>
          <w:r>
            <w:fldChar w:fldCharType="end"/>
          </w:r>
        </w:sdtContent>
      </w:sdt>
      <w:r>
        <w:t xml:space="preserve">.</w:t>
      </w:r>
      <w:r/>
    </w:p>
  </w:footnote>
  <w:footnote w:id="8">
    <w:p>
      <w:pPr>
        <w:pStyle w:val="1109"/>
        <w:pBdr/>
        <w:spacing/>
        <w:ind/>
        <w:jc w:val="both"/>
        <w:rPr/>
      </w:pPr>
      <w:r>
        <w:rPr>
          <w:rStyle w:val="1111"/>
        </w:rPr>
        <w:footnoteRef/>
      </w:r>
      <w:r>
        <w:t xml:space="preserve"> </w:t>
      </w:r>
      <w:r>
        <w:t xml:space="preserve">D</w:t>
      </w:r>
      <w:r>
        <w:t xml:space="preserve">as gewöhnliche Verkehrsmittel wird im </w:t>
      </w:r>
      <w:r>
        <w:t xml:space="preserve">Codebuch</w:t>
      </w:r>
      <w:r>
        <w:t xml:space="preserve"> nicht genauer eingegrenzt. </w:t>
      </w:r>
      <w:r>
        <w:t xml:space="preserve">Allerdings beeinflusst das verwendete</w:t>
      </w:r>
      <w:r>
        <w:t xml:space="preserve"> </w:t>
      </w:r>
      <w:r>
        <w:t xml:space="preserve">Verkehrsmittel die Fahrzeit zum</w:t>
      </w:r>
      <w:r>
        <w:t xml:space="preserve"> Partner </w:t>
      </w:r>
      <w:r>
        <w:t xml:space="preserve">beeinflusst</w:t>
      </w:r>
      <w:r>
        <w:t xml:space="preserve"> </w:t>
      </w:r>
      <w:r>
        <w:t xml:space="preserve">Weiter auseinander</w:t>
      </w:r>
      <w:r>
        <w:t xml:space="preserve"> </w:t>
      </w:r>
      <w:r>
        <w:t xml:space="preserve">lebende</w:t>
      </w:r>
      <w:r>
        <w:t xml:space="preserve"> Personen </w:t>
      </w:r>
      <w:r>
        <w:t xml:space="preserve">werden</w:t>
      </w:r>
      <w:r>
        <w:t xml:space="preserve"> eher ein Auto oder die Bahn </w:t>
      </w:r>
      <w:r>
        <w:t xml:space="preserve">nutzen </w:t>
      </w:r>
      <w:r>
        <w:t xml:space="preserve">als ein Fahrrad. </w:t>
      </w:r>
      <w:r>
        <w:t xml:space="preserve">Hierbei</w:t>
      </w:r>
      <w:r>
        <w:t xml:space="preserve"> handelt es sich um eine Anmerkung</w:t>
      </w:r>
      <w:r>
        <w:t xml:space="preserve">, auf die </w:t>
      </w:r>
      <w:r>
        <w:t xml:space="preserve">in</w:t>
      </w:r>
      <w:r>
        <w:t xml:space="preserve"> der Arbeit nicht weiter e</w:t>
      </w:r>
      <w:r>
        <w:t xml:space="preserve">ingegangen</w:t>
      </w:r>
      <w:r>
        <w:t xml:space="preserve"> werden kann</w:t>
      </w:r>
      <w:r>
        <w:t xml:space="preserve">.</w:t>
      </w:r>
      <w:r/>
    </w:p>
  </w:footnote>
  <w:footnote w:id="9">
    <w:p>
      <w:pPr>
        <w:pStyle w:val="1109"/>
        <w:pBdr/>
        <w:spacing/>
        <w:ind/>
        <w:jc w:val="both"/>
        <w:rPr/>
      </w:pPr>
      <w:r>
        <w:rPr>
          <w:rStyle w:val="1111"/>
        </w:rPr>
        <w:footnoteRef/>
      </w:r>
      <w:r>
        <w:t xml:space="preserve"> Der Ausschluss der höheren Werte orientiert sich an der </w:t>
      </w:r>
      <w:r>
        <w:t xml:space="preserve">Dauer</w:t>
      </w:r>
      <w:r>
        <w:t xml:space="preserve"> zwischen dem nördlichsten und südlichsten Punkt Deutschlands. Der nördlichste Punkt in Deutschland ist List auf Sylt und der südlichste Ort ist Oberstdorf in Bayern. Die Luftlinie zwischen den beiden Orten beträgt 855 km und die Fahrtstrecke 1</w:t>
      </w:r>
      <w:r>
        <w:t xml:space="preserve">.</w:t>
      </w:r>
      <w:r>
        <w:t xml:space="preserve">060 km (</w:t>
      </w:r>
      <w:hyperlink r:id="rId2" w:tooltip="https://www.luftlinie.org/" w:history="1">
        <w:r>
          <w:rPr>
            <w:rStyle w:val="1108"/>
          </w:rPr>
          <w:t xml:space="preserve">https://www.luftlinie.org/</w:t>
        </w:r>
      </w:hyperlink>
      <w:r>
        <w:t xml:space="preserve">, Zugriff am 02.06.2021, </w:t>
      </w:r>
      <w:r>
        <w:t xml:space="preserve">1</w:t>
      </w:r>
      <w:r>
        <w:t xml:space="preserve">0:23 Uhr). Laut Google Maps benötigt man </w:t>
      </w:r>
      <w:r>
        <w:t xml:space="preserve">für diese Strecke </w:t>
      </w:r>
      <w:r>
        <w:t xml:space="preserve">mit dem Auto 13 Stunden und 15 Minuten und mit dem Zug 13 Stunden und 35 Minuten (Zugriff am 02.06.2021, </w:t>
      </w:r>
      <w:r>
        <w:t xml:space="preserve">1</w:t>
      </w:r>
      <w:r>
        <w:t xml:space="preserve">0:2</w:t>
      </w:r>
      <w:r>
        <w:t xml:space="preserve">5</w:t>
      </w:r>
      <w:r>
        <w:t xml:space="preserve"> Uhr).</w:t>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9"/>
      <w:pBdr/>
      <w:spacing/>
      <w:ind/>
      <w:rPr/>
    </w:pPr>
    <w:r/>
    <w:r/>
  </w:p>
  <w:p>
    <w:pPr>
      <w:pStyle w:val="1239"/>
      <w:pBdr/>
      <w:tabs>
        <w:tab w:val="left" w:leader="none" w:pos="6840"/>
        <w:tab w:val="right" w:leader="none" w:pos="8787"/>
      </w:tabs>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9"/>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9"/>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9"/>
      <w:pBdr>
        <w:bottom w:val="single" w:color="000000" w:sz="4" w:space="1"/>
      </w:pBdr>
      <w:tabs>
        <w:tab w:val="left" w:leader="none" w:pos="6840"/>
        <w:tab w:val="right" w:leader="none" w:pos="8787"/>
      </w:tabs>
      <w:spacing/>
      <w:ind/>
      <w:jc w:val="right"/>
      <w:rPr>
        <w:b/>
        <w:bCs/>
      </w:rPr>
    </w:pPr>
    <w:r>
      <w:rPr>
        <w:b/>
        <w:bCs/>
      </w:rPr>
      <w:fldChar w:fldCharType="begin"/>
    </w:r>
    <w:r>
      <w:rPr>
        <w:b/>
        <w:bCs/>
      </w:rPr>
      <w:instrText xml:space="preserve"> STYLEREF  "Überschrift 1"  \* </w:instrText>
    </w:r>
    <w:r>
      <w:rPr>
        <w:b/>
        <w:bCs/>
      </w:rPr>
      <w:instrText xml:space="preserve">Upper</w:instrText>
    </w:r>
    <w:r>
      <w:rPr>
        <w:b/>
        <w:bCs/>
      </w:rPr>
      <w:instrText xml:space="preserve"> </w:instrText>
    </w:r>
    <w:r>
      <w:rPr>
        <w:b/>
        <w:bCs/>
      </w:rPr>
      <w:fldChar w:fldCharType="separate"/>
    </w:r>
    <w:r>
      <w:rPr>
        <w:b/>
        <w:bCs/>
      </w:rPr>
      <w:t xml:space="preserve">EIDESSTAATLICHE ERKLÄRUNG</w:t>
    </w:r>
    <w:r>
      <w:rPr>
        <w:b/>
        <w:bCs/>
      </w:rPr>
      <w:fldChar w:fldCharType="end"/>
    </w:r>
    <w:r>
      <w:rPr>
        <w:b/>
        <w:bCs/>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num" w:leader="none" w:pos="1492"/>
        </w:tabs>
        <w:spacing/>
        <w:ind w:hanging="360" w:left="1492"/>
      </w:pPr>
      <w:pStyle w:val="1206"/>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1">
    <w:lvl w:ilvl="0">
      <w:isLgl w:val="false"/>
      <w:lvlJc w:val="left"/>
      <w:lvlText w:val="%1."/>
      <w:numFmt w:val="decimal"/>
      <w:pPr>
        <w:pBdr/>
        <w:tabs>
          <w:tab w:val="num" w:leader="none" w:pos="1209"/>
        </w:tabs>
        <w:spacing/>
        <w:ind w:hanging="360" w:left="1209"/>
      </w:pPr>
      <w:pStyle w:val="1207"/>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2">
    <w:lvl w:ilvl="0">
      <w:isLgl w:val="false"/>
      <w:lvlJc w:val="left"/>
      <w:lvlText w:val="%1."/>
      <w:numFmt w:val="decimal"/>
      <w:pPr>
        <w:pBdr/>
        <w:tabs>
          <w:tab w:val="num" w:leader="none" w:pos="926"/>
        </w:tabs>
        <w:spacing/>
        <w:ind w:hanging="360" w:left="926"/>
      </w:pPr>
      <w:pStyle w:val="1208"/>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3">
    <w:lvl w:ilvl="0">
      <w:isLgl w:val="false"/>
      <w:lvlJc w:val="left"/>
      <w:lvlText w:val="%1."/>
      <w:numFmt w:val="decimal"/>
      <w:pPr>
        <w:pBdr/>
        <w:tabs>
          <w:tab w:val="num" w:leader="none" w:pos="643"/>
        </w:tabs>
        <w:spacing/>
        <w:ind w:hanging="360" w:left="643"/>
      </w:pPr>
      <w:pStyle w:val="1209"/>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4">
    <w:lvl w:ilvl="0">
      <w:isLgl w:val="false"/>
      <w:lvlJc w:val="left"/>
      <w:lvlText w:val=""/>
      <w:numFmt w:val="bullet"/>
      <w:pPr>
        <w:pBdr/>
        <w:tabs>
          <w:tab w:val="num" w:leader="none" w:pos="1492"/>
        </w:tabs>
        <w:spacing/>
        <w:ind w:hanging="360" w:left="1492"/>
      </w:pPr>
      <w:pStyle w:val="1210"/>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5">
    <w:lvl w:ilvl="0">
      <w:isLgl w:val="false"/>
      <w:lvlJc w:val="left"/>
      <w:lvlText w:val=""/>
      <w:numFmt w:val="bullet"/>
      <w:pPr>
        <w:pBdr/>
        <w:tabs>
          <w:tab w:val="num" w:leader="none" w:pos="1209"/>
        </w:tabs>
        <w:spacing/>
        <w:ind w:hanging="360" w:left="1209"/>
      </w:pPr>
      <w:pStyle w:val="1211"/>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6">
    <w:lvl w:ilvl="0">
      <w:isLgl w:val="false"/>
      <w:lvlJc w:val="left"/>
      <w:lvlText w:val=""/>
      <w:numFmt w:val="bullet"/>
      <w:pPr>
        <w:pBdr/>
        <w:tabs>
          <w:tab w:val="num" w:leader="none" w:pos="926"/>
        </w:tabs>
        <w:spacing/>
        <w:ind w:hanging="360" w:left="926"/>
      </w:pPr>
      <w:pStyle w:val="1212"/>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7">
    <w:lvl w:ilvl="0">
      <w:isLgl w:val="false"/>
      <w:lvlJc w:val="left"/>
      <w:lvlText w:val=""/>
      <w:numFmt w:val="bullet"/>
      <w:pPr>
        <w:pBdr/>
        <w:tabs>
          <w:tab w:val="num" w:leader="none" w:pos="643"/>
        </w:tabs>
        <w:spacing/>
        <w:ind w:hanging="360" w:left="643"/>
      </w:pPr>
      <w:pStyle w:val="1213"/>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8">
    <w:lvl w:ilvl="0">
      <w:isLgl w:val="false"/>
      <w:lvlJc w:val="left"/>
      <w:lvlText w:val="%1."/>
      <w:numFmt w:val="decimal"/>
      <w:pPr>
        <w:pBdr/>
        <w:tabs>
          <w:tab w:val="num" w:leader="none" w:pos="360"/>
        </w:tabs>
        <w:spacing/>
        <w:ind w:hanging="360" w:left="360"/>
      </w:pPr>
      <w:pStyle w:val="1218"/>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9">
    <w:lvl w:ilvl="0">
      <w:isLgl w:val="false"/>
      <w:lvlJc w:val="left"/>
      <w:lvlText w:val=""/>
      <w:numFmt w:val="bullet"/>
      <w:pPr>
        <w:pBdr/>
        <w:tabs>
          <w:tab w:val="num" w:leader="none" w:pos="360"/>
        </w:tabs>
        <w:spacing/>
        <w:ind w:hanging="360" w:left="360"/>
      </w:pPr>
      <w:pStyle w:val="1219"/>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eastAsia="Courier New" w:cs="Courier New"/>
      </w:rPr>
      <w:start w:val="1"/>
      <w:suff w:val="space"/>
    </w:lvl>
    <w:lvl w:ilvl="2">
      <w:isLgl w:val="false"/>
      <w:lvlJc w:val="left"/>
      <w:lvlText w:val="§"/>
      <w:numFmt w:val="bullet"/>
      <w:pPr>
        <w:pBdr/>
        <w:spacing/>
        <w:ind w:hanging="360" w:left="2160"/>
      </w:pPr>
      <w:rPr>
        <w:rFonts w:hint="default" w:ascii="Wingdings" w:hAnsi="Wingdings" w:eastAsia="Wingdings" w:cs="Wingdings"/>
      </w:rPr>
      <w:start w:val="1"/>
      <w:suff w:val="space"/>
    </w:lvl>
    <w:lvl w:ilvl="3">
      <w:isLgl w:val="false"/>
      <w:lvlJc w:val="left"/>
      <w:lvlText w:val="·"/>
      <w:numFmt w:val="bullet"/>
      <w:pPr>
        <w:pBdr/>
        <w:spacing/>
        <w:ind w:hanging="360" w:left="2880"/>
      </w:pPr>
      <w:rPr>
        <w:rFonts w:hint="default" w:ascii="Symbol" w:hAnsi="Symbol" w:eastAsia="Symbol" w:cs="Symbol"/>
      </w:rPr>
      <w:start w:val="1"/>
      <w:suff w:val="space"/>
    </w:lvl>
    <w:lvl w:ilvl="4">
      <w:isLgl w:val="false"/>
      <w:lvlJc w:val="left"/>
      <w:lvlText w:val="o"/>
      <w:numFmt w:val="bullet"/>
      <w:pPr>
        <w:pBdr/>
        <w:spacing/>
        <w:ind w:hanging="360" w:left="3600"/>
      </w:pPr>
      <w:rPr>
        <w:rFonts w:hint="default" w:ascii="Courier New" w:hAnsi="Courier New" w:eastAsia="Courier New" w:cs="Courier New"/>
      </w:rPr>
      <w:start w:val="1"/>
      <w:suff w:val="space"/>
    </w:lvl>
    <w:lvl w:ilvl="5">
      <w:isLgl w:val="false"/>
      <w:lvlJc w:val="left"/>
      <w:lvlText w:val="§"/>
      <w:numFmt w:val="bullet"/>
      <w:pPr>
        <w:pBdr/>
        <w:spacing/>
        <w:ind w:hanging="360" w:left="4320"/>
      </w:pPr>
      <w:rPr>
        <w:rFonts w:hint="default" w:ascii="Wingdings" w:hAnsi="Wingdings" w:eastAsia="Wingdings" w:cs="Wingdings"/>
      </w:rPr>
      <w:start w:val="1"/>
      <w:suff w:val="space"/>
    </w:lvl>
    <w:lvl w:ilvl="6">
      <w:isLgl w:val="false"/>
      <w:lvlJc w:val="left"/>
      <w:lvlText w:val="·"/>
      <w:numFmt w:val="bullet"/>
      <w:pPr>
        <w:pBdr/>
        <w:spacing/>
        <w:ind w:hanging="360" w:left="5040"/>
      </w:pPr>
      <w:rPr>
        <w:rFonts w:hint="default" w:ascii="Symbol" w:hAnsi="Symbol" w:eastAsia="Symbol" w:cs="Symbol"/>
      </w:rPr>
      <w:start w:val="1"/>
      <w:suff w:val="space"/>
    </w:lvl>
    <w:lvl w:ilvl="7">
      <w:isLgl w:val="false"/>
      <w:lvlJc w:val="left"/>
      <w:lvlText w:val="o"/>
      <w:numFmt w:val="bullet"/>
      <w:pPr>
        <w:pBdr/>
        <w:spacing/>
        <w:ind w:hanging="360" w:left="5760"/>
      </w:pPr>
      <w:rPr>
        <w:rFonts w:hint="default" w:ascii="Courier New" w:hAnsi="Courier New" w:eastAsia="Courier New" w:cs="Courier New"/>
      </w:rPr>
      <w:start w:val="1"/>
      <w:suff w:val="space"/>
    </w:lvl>
    <w:lvl w:ilvl="8">
      <w:isLgl w:val="false"/>
      <w:lvlJc w:val="left"/>
      <w:lvlText w:val="§"/>
      <w:numFmt w:val="bullet"/>
      <w:pPr>
        <w:pBdr/>
        <w:spacing/>
        <w:ind w:hanging="360" w:left="6480"/>
      </w:pPr>
      <w:rPr>
        <w:rFonts w:hint="default" w:ascii="Wingdings" w:hAnsi="Wingdings" w:eastAsia="Wingdings" w:cs="Wingdings"/>
      </w:rPr>
      <w:start w:val="1"/>
      <w:suff w:val="space"/>
    </w:lvl>
  </w:abstractNum>
  <w:abstractNum w:abstractNumId="10">
    <w:lvl w:ilvl="0">
      <w:isLgl w:val="false"/>
      <w:lvlJc w:val="left"/>
      <w:lvlText w:val=""/>
      <w:numFmt w:val="bullet"/>
      <w:pPr>
        <w:pBdr/>
        <w:spacing/>
        <w:ind w:hanging="360" w:left="720"/>
      </w:pPr>
      <w:rPr>
        <w:rFonts w:hint="default" w:ascii="Wingdings" w:hAnsi="Wingdings"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1">
    <w:lvl w:ilvl="0">
      <w:isLgl w:val="false"/>
      <w:lvlJc w:val="left"/>
      <w:lvlText w:val=""/>
      <w:numFmt w:val="bullet"/>
      <w:pPr>
        <w:pBdr/>
        <w:spacing/>
        <w:ind w:hanging="360" w:left="720"/>
      </w:pPr>
      <w:rPr>
        <w:rFonts w:hint="default" w:ascii="Wingdings" w:hAnsi="Wingdings"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2">
    <w:lvl w:ilvl="0">
      <w:isLgl w:val="false"/>
      <w:lvlJc w:val="left"/>
      <w:lvlText w:val="%1."/>
      <w:numFmt w:val="decimal"/>
      <w:pPr>
        <w:pBdr/>
        <w:spacing/>
        <w:ind w:hanging="360" w:left="360"/>
      </w:pPr>
      <w:rPr/>
      <w:start w:val="1"/>
      <w:suff w:val="space"/>
    </w:lvl>
    <w:lvl w:ilvl="1">
      <w:isLgl w:val="false"/>
      <w:lvlJc w:val="left"/>
      <w:lvlText w:val="%1.%2."/>
      <w:numFmt w:val="decimal"/>
      <w:pPr>
        <w:pBdr/>
        <w:spacing/>
        <w:ind w:hanging="432" w:left="792"/>
      </w:pPr>
      <w:rPr/>
      <w:start w:val="1"/>
      <w:suff w:val="space"/>
    </w:lvl>
    <w:lvl w:ilvl="2">
      <w:isLgl w:val="false"/>
      <w:lvlJc w:val="left"/>
      <w:lvlText w:val="%1.%2.%3."/>
      <w:numFmt w:val="decimal"/>
      <w:pPr>
        <w:pBdr/>
        <w:spacing/>
        <w:ind w:hanging="504" w:left="1224"/>
      </w:pPr>
      <w:rPr/>
      <w:start w:val="1"/>
      <w:suff w:val="space"/>
    </w:lvl>
    <w:lvl w:ilvl="3">
      <w:isLgl w:val="false"/>
      <w:lvlJc w:val="left"/>
      <w:lvlText w:val="%1.%2.%3.%4."/>
      <w:numFmt w:val="decimal"/>
      <w:pPr>
        <w:pBdr/>
        <w:spacing/>
        <w:ind w:hanging="648" w:left="1728"/>
      </w:pPr>
      <w:rPr/>
      <w:start w:val="1"/>
      <w:suff w:val="space"/>
    </w:lvl>
    <w:lvl w:ilvl="4">
      <w:isLgl w:val="false"/>
      <w:lvlJc w:val="left"/>
      <w:lvlText w:val="%1.%2.%3.%4.%5."/>
      <w:numFmt w:val="decimal"/>
      <w:pPr>
        <w:pBdr/>
        <w:spacing/>
        <w:ind w:hanging="792" w:left="2232"/>
      </w:pPr>
      <w:rPr/>
      <w:start w:val="1"/>
      <w:suff w:val="space"/>
    </w:lvl>
    <w:lvl w:ilvl="5">
      <w:isLgl w:val="false"/>
      <w:lvlJc w:val="left"/>
      <w:lvlText w:val="%1.%2.%3.%4.%5.%6."/>
      <w:numFmt w:val="decimal"/>
      <w:pPr>
        <w:pBdr/>
        <w:spacing/>
        <w:ind w:hanging="936" w:left="2736"/>
      </w:pPr>
      <w:rPr/>
      <w:start w:val="1"/>
      <w:suff w:val="space"/>
    </w:lvl>
    <w:lvl w:ilvl="6">
      <w:isLgl w:val="false"/>
      <w:lvlJc w:val="left"/>
      <w:lvlText w:val="%1.%2.%3.%4.%5.%6.%7."/>
      <w:numFmt w:val="decimal"/>
      <w:pPr>
        <w:pBdr/>
        <w:spacing/>
        <w:ind w:hanging="1080" w:left="3240"/>
      </w:pPr>
      <w:rPr/>
      <w:start w:val="1"/>
      <w:suff w:val="space"/>
    </w:lvl>
    <w:lvl w:ilvl="7">
      <w:isLgl w:val="false"/>
      <w:lvlJc w:val="left"/>
      <w:lvlText w:val="%1.%2.%3.%4.%5.%6.%7.%8."/>
      <w:numFmt w:val="decimal"/>
      <w:pPr>
        <w:pBdr/>
        <w:spacing/>
        <w:ind w:hanging="1224" w:left="3744"/>
      </w:pPr>
      <w:rPr/>
      <w:start w:val="1"/>
      <w:suff w:val="space"/>
    </w:lvl>
    <w:lvl w:ilvl="8">
      <w:isLgl w:val="false"/>
      <w:lvlJc w:val="left"/>
      <w:lvlText w:val="%1.%2.%3.%4.%5.%6.%7.%8.%9."/>
      <w:numFmt w:val="decimal"/>
      <w:pPr>
        <w:pBdr/>
        <w:spacing/>
        <w:ind w:hanging="1440" w:left="4320"/>
      </w:pPr>
      <w:rPr/>
      <w:start w:val="1"/>
      <w:suff w:val="space"/>
    </w:lvl>
  </w:abstractNum>
  <w:abstractNum w:abstractNumId="13">
    <w:lvl w:ilvl="0">
      <w:isLgl w:val="false"/>
      <w:lvlJc w:val="left"/>
      <w:lvlText w:val=""/>
      <w:numFmt w:val="bullet"/>
      <w:pPr>
        <w:pBdr/>
        <w:spacing/>
        <w:ind w:hanging="360" w:left="720"/>
      </w:pPr>
      <w:rPr>
        <w:rFonts w:hint="default" w:ascii="Wingdings" w:hAnsi="Wingdings"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4">
    <w:lvl w:ilvl="0">
      <w:isLgl w:val="false"/>
      <w:lvlJc w:val="left"/>
      <w:lvlText w:val="-"/>
      <w:numFmt w:val="bullet"/>
      <w:pPr>
        <w:pBdr/>
        <w:spacing/>
        <w:ind w:hanging="360" w:left="720"/>
      </w:pPr>
      <w:rPr>
        <w:rFonts w:hint="default" w:ascii="TimesNewRomanPSMT" w:hAnsi="TimesNewRomanPSMT" w:cs="TimesNewRomanPSMT" w:eastAsiaTheme="minorHAnsi"/>
      </w:rPr>
      <w:start w:val="2"/>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5">
    <w:lvl w:ilvl="0">
      <w:isLgl w:val="false"/>
      <w:lvlJc w:val="left"/>
      <w:lvlText w:val=""/>
      <w:numFmt w:val="bullet"/>
      <w:pPr>
        <w:pBdr/>
        <w:spacing/>
        <w:ind w:hanging="360" w:left="1080"/>
      </w:pPr>
      <w:rPr>
        <w:rFonts w:hint="default" w:ascii="Wingdings" w:hAnsi="Wingdings" w:cs="Times New Roman" w:eastAsiaTheme="minorHAnsi"/>
      </w:rPr>
      <w:start w:val="50"/>
      <w:suff w:val="space"/>
    </w:lvl>
    <w:lvl w:ilvl="1">
      <w:isLgl w:val="false"/>
      <w:lvlJc w:val="left"/>
      <w:lvlText w:val="o"/>
      <w:numFmt w:val="bullet"/>
      <w:pPr>
        <w:pBdr/>
        <w:spacing/>
        <w:ind w:hanging="360" w:left="1800"/>
      </w:pPr>
      <w:rPr>
        <w:rFonts w:hint="default" w:ascii="Courier New" w:hAnsi="Courier New" w:cs="Courier New"/>
      </w:rPr>
      <w:start w:val="1"/>
      <w:suff w:val="space"/>
    </w:lvl>
    <w:lvl w:ilvl="2">
      <w:isLgl w:val="false"/>
      <w:lvlJc w:val="left"/>
      <w:lvlText w:val=""/>
      <w:numFmt w:val="bullet"/>
      <w:pPr>
        <w:pBdr/>
        <w:spacing/>
        <w:ind w:hanging="360" w:left="2520"/>
      </w:pPr>
      <w:rPr>
        <w:rFonts w:hint="default" w:ascii="Wingdings" w:hAnsi="Wingdings"/>
      </w:rPr>
      <w:start w:val="1"/>
      <w:suff w:val="space"/>
    </w:lvl>
    <w:lvl w:ilvl="3">
      <w:isLgl w:val="false"/>
      <w:lvlJc w:val="left"/>
      <w:lvlText w:val=""/>
      <w:numFmt w:val="bullet"/>
      <w:pPr>
        <w:pBdr/>
        <w:spacing/>
        <w:ind w:hanging="360" w:left="3240"/>
      </w:pPr>
      <w:rPr>
        <w:rFonts w:hint="default" w:ascii="Symbol" w:hAnsi="Symbol"/>
      </w:rPr>
      <w:start w:val="1"/>
      <w:suff w:val="space"/>
    </w:lvl>
    <w:lvl w:ilvl="4">
      <w:isLgl w:val="false"/>
      <w:lvlJc w:val="left"/>
      <w:lvlText w:val="o"/>
      <w:numFmt w:val="bullet"/>
      <w:pPr>
        <w:pBdr/>
        <w:spacing/>
        <w:ind w:hanging="360" w:left="3960"/>
      </w:pPr>
      <w:rPr>
        <w:rFonts w:hint="default" w:ascii="Courier New" w:hAnsi="Courier New" w:cs="Courier New"/>
      </w:rPr>
      <w:start w:val="1"/>
      <w:suff w:val="space"/>
    </w:lvl>
    <w:lvl w:ilvl="5">
      <w:isLgl w:val="false"/>
      <w:lvlJc w:val="left"/>
      <w:lvlText w:val=""/>
      <w:numFmt w:val="bullet"/>
      <w:pPr>
        <w:pBdr/>
        <w:spacing/>
        <w:ind w:hanging="360" w:left="4680"/>
      </w:pPr>
      <w:rPr>
        <w:rFonts w:hint="default" w:ascii="Wingdings" w:hAnsi="Wingdings"/>
      </w:rPr>
      <w:start w:val="1"/>
      <w:suff w:val="space"/>
    </w:lvl>
    <w:lvl w:ilvl="6">
      <w:isLgl w:val="false"/>
      <w:lvlJc w:val="left"/>
      <w:lvlText w:val=""/>
      <w:numFmt w:val="bullet"/>
      <w:pPr>
        <w:pBdr/>
        <w:spacing/>
        <w:ind w:hanging="360" w:left="5400"/>
      </w:pPr>
      <w:rPr>
        <w:rFonts w:hint="default" w:ascii="Symbol" w:hAnsi="Symbol"/>
      </w:rPr>
      <w:start w:val="1"/>
      <w:suff w:val="space"/>
    </w:lvl>
    <w:lvl w:ilvl="7">
      <w:isLgl w:val="false"/>
      <w:lvlJc w:val="left"/>
      <w:lvlText w:val="o"/>
      <w:numFmt w:val="bullet"/>
      <w:pPr>
        <w:pBdr/>
        <w:spacing/>
        <w:ind w:hanging="360" w:left="6120"/>
      </w:pPr>
      <w:rPr>
        <w:rFonts w:hint="default" w:ascii="Courier New" w:hAnsi="Courier New" w:cs="Courier New"/>
      </w:rPr>
      <w:start w:val="1"/>
      <w:suff w:val="space"/>
    </w:lvl>
    <w:lvl w:ilvl="8">
      <w:isLgl w:val="false"/>
      <w:lvlJc w:val="left"/>
      <w:lvlText w:val=""/>
      <w:numFmt w:val="bullet"/>
      <w:pPr>
        <w:pBdr/>
        <w:spacing/>
        <w:ind w:hanging="360" w:left="6840"/>
      </w:pPr>
      <w:rPr>
        <w:rFonts w:hint="default" w:ascii="Wingdings" w:hAnsi="Wingdings"/>
      </w:rPr>
      <w:start w:val="1"/>
      <w:suff w:val="space"/>
    </w:lvl>
  </w:abstractNum>
  <w:abstractNum w:abstractNumId="16">
    <w:lvl w:ilvl="0">
      <w:isLgl w:val="false"/>
      <w:lvlJc w:val="left"/>
      <w:lvlText w:val="-"/>
      <w:numFmt w:val="bullet"/>
      <w:pPr>
        <w:pBdr/>
        <w:spacing/>
        <w:ind w:hanging="360" w:left="720"/>
      </w:pPr>
      <w:rPr>
        <w:rFonts w:hint="default" w:ascii="Arial" w:hAnsi="Arial" w:cs="Arial" w:eastAsiaTheme="minorHAnsi"/>
      </w:rPr>
      <w:start w:val="6"/>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7">
    <w:lvl w:ilvl="0">
      <w:isLgl w:val="false"/>
      <w:lvlJc w:val="left"/>
      <w:lvlText w:val=""/>
      <w:numFmt w:val="bullet"/>
      <w:pPr>
        <w:pBdr/>
        <w:spacing/>
        <w:ind w:hanging="360" w:left="720"/>
      </w:pPr>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8">
    <w:lvl w:ilvl="0">
      <w:isLgl w:val="false"/>
      <w:lvlJc w:val="left"/>
      <w:lvlText w:val="-"/>
      <w:numFmt w:val="bullet"/>
      <w:pPr>
        <w:pBdr/>
        <w:spacing/>
        <w:ind w:hanging="360" w:left="720"/>
      </w:pPr>
      <w:rPr>
        <w:rFonts w:hint="default" w:ascii="Times New Roman" w:hAnsi="Times New Roman"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19">
    <w:lvl w:ilvl="0">
      <w:isLgl w:val="false"/>
      <w:lvlJc w:val="left"/>
      <w:lvlText w:val="-"/>
      <w:numFmt w:val="bullet"/>
      <w:pPr>
        <w:pBdr/>
        <w:spacing/>
        <w:ind w:hanging="360" w:left="720"/>
      </w:pPr>
      <w:rPr>
        <w:rFonts w:hint="default" w:ascii="TimesNewRomanPSMT" w:hAnsi="TimesNewRomanPSMT" w:cs="TimesNewRomanPSMT" w:eastAsiaTheme="minorHAnsi"/>
      </w:rPr>
      <w:start w:val="2"/>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0">
    <w:lvl w:ilvl="0">
      <w:isLgl w:val="false"/>
      <w:lvlJc w:val="left"/>
      <w:lvlText w:val=""/>
      <w:numFmt w:val="bullet"/>
      <w:pPr>
        <w:pBdr/>
        <w:spacing/>
        <w:ind w:hanging="360" w:left="720"/>
      </w:pPr>
      <w:rPr>
        <w:rFonts w:hint="default" w:ascii="Wingdings" w:hAnsi="Wingdings" w:cs="Times New Roman" w:eastAsiaTheme="minorHAnsi"/>
      </w:rPr>
      <w:start w:val="4"/>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1">
    <w:lvl w:ilvl="0">
      <w:isLgl w:val="false"/>
      <w:lvlJc w:val="left"/>
      <w:lvlText w:val="%1."/>
      <w:numFmt w:val="decimal"/>
      <w:pPr>
        <w:pBdr/>
        <w:spacing/>
        <w:ind w:hanging="360" w:left="720"/>
      </w:pPr>
      <w:rPr>
        <w:rFonts w:hint="default"/>
      </w:rPr>
      <w:start w:val="1"/>
      <w:suff w:val="space"/>
    </w:lvl>
    <w:lvl w:ilvl="1">
      <w:isLgl w:val="true"/>
      <w:lvlJc w:val="left"/>
      <w:lvlText w:val="%1.%2."/>
      <w:numFmt w:val="decimal"/>
      <w:pPr>
        <w:pBdr/>
        <w:spacing/>
        <w:ind w:hanging="360" w:left="720"/>
      </w:pPr>
      <w:rPr>
        <w:rFonts w:hint="default"/>
      </w:rPr>
      <w:start w:val="1"/>
      <w:suff w:val="space"/>
    </w:lvl>
    <w:lvl w:ilvl="2">
      <w:isLgl w:val="true"/>
      <w:lvlJc w:val="left"/>
      <w:lvlText w:val="%1.%2.%3."/>
      <w:numFmt w:val="decimal"/>
      <w:pPr>
        <w:pBdr/>
        <w:spacing/>
        <w:ind w:hanging="720" w:left="1080"/>
      </w:pPr>
      <w:rPr>
        <w:rFonts w:hint="default"/>
      </w:rPr>
      <w:start w:val="1"/>
      <w:suff w:val="space"/>
    </w:lvl>
    <w:lvl w:ilvl="3">
      <w:isLgl w:val="true"/>
      <w:lvlJc w:val="left"/>
      <w:lvlText w:val="%1.%2.%3.%4."/>
      <w:numFmt w:val="decimal"/>
      <w:pPr>
        <w:pBdr/>
        <w:spacing/>
        <w:ind w:hanging="720" w:left="1080"/>
      </w:pPr>
      <w:rPr>
        <w:rFonts w:hint="default"/>
      </w:rPr>
      <w:start w:val="1"/>
      <w:suff w:val="space"/>
    </w:lvl>
    <w:lvl w:ilvl="4">
      <w:isLgl w:val="true"/>
      <w:lvlJc w:val="left"/>
      <w:lvlText w:val="%1.%2.%3.%4.%5."/>
      <w:numFmt w:val="decimal"/>
      <w:pPr>
        <w:pBdr/>
        <w:spacing/>
        <w:ind w:hanging="1080" w:left="1440"/>
      </w:pPr>
      <w:rPr>
        <w:rFonts w:hint="default"/>
      </w:rPr>
      <w:start w:val="1"/>
      <w:suff w:val="space"/>
    </w:lvl>
    <w:lvl w:ilvl="5">
      <w:isLgl w:val="true"/>
      <w:lvlJc w:val="left"/>
      <w:lvlText w:val="%1.%2.%3.%4.%5.%6."/>
      <w:numFmt w:val="decimal"/>
      <w:pPr>
        <w:pBdr/>
        <w:spacing/>
        <w:ind w:hanging="1080" w:left="1440"/>
      </w:pPr>
      <w:rPr>
        <w:rFonts w:hint="default"/>
      </w:rPr>
      <w:start w:val="1"/>
      <w:suff w:val="space"/>
    </w:lvl>
    <w:lvl w:ilvl="6">
      <w:isLgl w:val="true"/>
      <w:lvlJc w:val="left"/>
      <w:lvlText w:val="%1.%2.%3.%4.%5.%6.%7."/>
      <w:numFmt w:val="decimal"/>
      <w:pPr>
        <w:pBdr/>
        <w:spacing/>
        <w:ind w:hanging="1440" w:left="1800"/>
      </w:pPr>
      <w:rPr>
        <w:rFonts w:hint="default"/>
      </w:rPr>
      <w:start w:val="1"/>
      <w:suff w:val="space"/>
    </w:lvl>
    <w:lvl w:ilvl="7">
      <w:isLgl w:val="true"/>
      <w:lvlJc w:val="left"/>
      <w:lvlText w:val="%1.%2.%3.%4.%5.%6.%7.%8."/>
      <w:numFmt w:val="decimal"/>
      <w:pPr>
        <w:pBdr/>
        <w:spacing/>
        <w:ind w:hanging="1440" w:left="1800"/>
      </w:pPr>
      <w:rPr>
        <w:rFonts w:hint="default"/>
      </w:rPr>
      <w:start w:val="1"/>
      <w:suff w:val="space"/>
    </w:lvl>
    <w:lvl w:ilvl="8">
      <w:isLgl w:val="true"/>
      <w:lvlJc w:val="left"/>
      <w:lvlText w:val="%1.%2.%3.%4.%5.%6.%7.%8.%9."/>
      <w:numFmt w:val="decimal"/>
      <w:pPr>
        <w:pBdr/>
        <w:spacing/>
        <w:ind w:hanging="1800" w:left="2160"/>
      </w:pPr>
      <w:rPr>
        <w:rFonts w:hint="default"/>
      </w:rPr>
      <w:start w:val="1"/>
      <w:suff w:val="space"/>
    </w:lvl>
  </w:abstractNum>
  <w:abstractNum w:abstractNumId="22">
    <w:lvl w:ilvl="0">
      <w:isLgl w:val="false"/>
      <w:lvlJc w:val="left"/>
      <w:lvlText w:val="-"/>
      <w:numFmt w:val="bullet"/>
      <w:pPr>
        <w:pBdr/>
        <w:spacing/>
        <w:ind w:hanging="360" w:left="720"/>
      </w:pPr>
      <w:rPr>
        <w:rFonts w:hint="default" w:ascii="Calibri" w:hAnsi="Calibri" w:cs="Calibri"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3">
    <w:lvl w:ilvl="0">
      <w:isLgl w:val="false"/>
      <w:lvlJc w:val="left"/>
      <w:lvlText w:val="%1."/>
      <w:numFmt w:val="decimal"/>
      <w:pPr>
        <w:pBdr/>
        <w:spacing/>
        <w:ind w:hanging="360" w:left="720"/>
      </w:pPr>
      <w:rPr>
        <w:rFonts w:hint="default"/>
      </w:rPr>
      <w:start w:val="1"/>
      <w:suff w:val="space"/>
    </w:lvl>
    <w:lvl w:ilvl="1">
      <w:isLgl w:val="false"/>
      <w:lvlJc w:val="left"/>
      <w:lvlText w:val="%2."/>
      <w:numFmt w:val="lowerLetter"/>
      <w:pPr>
        <w:pBdr/>
        <w:spacing/>
        <w:ind w:hanging="360" w:left="1440"/>
      </w:pPr>
      <w:rPr/>
      <w:start w:val="1"/>
      <w:suff w:val="space"/>
    </w:lvl>
    <w:lvl w:ilvl="2">
      <w:isLgl w:val="false"/>
      <w:lvlJc w:val="right"/>
      <w:lvlText w:val="%3."/>
      <w:numFmt w:val="lowerRoman"/>
      <w:pPr>
        <w:pBdr/>
        <w:spacing/>
        <w:ind w:hanging="180" w:left="2160"/>
      </w:pPr>
      <w:rPr/>
      <w:start w:val="1"/>
      <w:suff w:val="space"/>
    </w:lvl>
    <w:lvl w:ilvl="3">
      <w:isLgl w:val="false"/>
      <w:lvlJc w:val="left"/>
      <w:lvlText w:val="%4."/>
      <w:numFmt w:val="decimal"/>
      <w:pPr>
        <w:pBdr/>
        <w:spacing/>
        <w:ind w:hanging="360" w:left="2880"/>
      </w:pPr>
      <w:rPr/>
      <w:start w:val="1"/>
      <w:suff w:val="space"/>
    </w:lvl>
    <w:lvl w:ilvl="4">
      <w:isLgl w:val="false"/>
      <w:lvlJc w:val="left"/>
      <w:lvlText w:val="%5."/>
      <w:numFmt w:val="lowerLetter"/>
      <w:pPr>
        <w:pBdr/>
        <w:spacing/>
        <w:ind w:hanging="360" w:left="3600"/>
      </w:pPr>
      <w:rPr/>
      <w:start w:val="1"/>
      <w:suff w:val="space"/>
    </w:lvl>
    <w:lvl w:ilvl="5">
      <w:isLgl w:val="false"/>
      <w:lvlJc w:val="right"/>
      <w:lvlText w:val="%6."/>
      <w:numFmt w:val="lowerRoman"/>
      <w:pPr>
        <w:pBdr/>
        <w:spacing/>
        <w:ind w:hanging="180" w:left="4320"/>
      </w:pPr>
      <w:rPr/>
      <w:start w:val="1"/>
      <w:suff w:val="space"/>
    </w:lvl>
    <w:lvl w:ilvl="6">
      <w:isLgl w:val="false"/>
      <w:lvlJc w:val="left"/>
      <w:lvlText w:val="%7."/>
      <w:numFmt w:val="decimal"/>
      <w:pPr>
        <w:pBdr/>
        <w:spacing/>
        <w:ind w:hanging="360" w:left="5040"/>
      </w:pPr>
      <w:rPr/>
      <w:start w:val="1"/>
      <w:suff w:val="space"/>
    </w:lvl>
    <w:lvl w:ilvl="7">
      <w:isLgl w:val="false"/>
      <w:lvlJc w:val="left"/>
      <w:lvlText w:val="%8."/>
      <w:numFmt w:val="lowerLetter"/>
      <w:pPr>
        <w:pBdr/>
        <w:spacing/>
        <w:ind w:hanging="360" w:left="5760"/>
      </w:pPr>
      <w:rPr/>
      <w:start w:val="1"/>
      <w:suff w:val="space"/>
    </w:lvl>
    <w:lvl w:ilvl="8">
      <w:isLgl w:val="false"/>
      <w:lvlJc w:val="right"/>
      <w:lvlText w:val="%9."/>
      <w:numFmt w:val="lowerRoman"/>
      <w:pPr>
        <w:pBdr/>
        <w:spacing/>
        <w:ind w:hanging="180" w:left="6480"/>
      </w:pPr>
      <w:rPr/>
      <w:start w:val="1"/>
      <w:suff w:val="space"/>
    </w:lvl>
  </w:abstractNum>
  <w:abstractNum w:abstractNumId="24">
    <w:lvl w:ilvl="0">
      <w:isLgl w:val="false"/>
      <w:lvlJc w:val="left"/>
      <w:lvlText w:val=""/>
      <w:numFmt w:val="bullet"/>
      <w:pPr>
        <w:pBdr/>
        <w:spacing/>
        <w:ind w:hanging="360" w:left="720"/>
      </w:pPr>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5">
    <w:lvl w:ilvl="0">
      <w:isLgl w:val="false"/>
      <w:lvlJc w:val="left"/>
      <w:lvlText w:val="%1-"/>
      <w:numFmt w:val="decimal"/>
      <w:pPr>
        <w:pBdr/>
        <w:spacing/>
        <w:ind w:hanging="360" w:left="720"/>
      </w:pPr>
      <w:rPr>
        <w:rFonts w:hint="default"/>
      </w:rPr>
      <w:start w:val="1"/>
      <w:suff w:val="space"/>
    </w:lvl>
    <w:lvl w:ilvl="1">
      <w:isLgl w:val="false"/>
      <w:lvlJc w:val="left"/>
      <w:lvlText w:val="%2."/>
      <w:numFmt w:val="lowerLetter"/>
      <w:pPr>
        <w:pBdr/>
        <w:spacing/>
        <w:ind w:hanging="360" w:left="1440"/>
      </w:pPr>
      <w:rPr/>
      <w:start w:val="1"/>
      <w:suff w:val="space"/>
    </w:lvl>
    <w:lvl w:ilvl="2">
      <w:isLgl w:val="false"/>
      <w:lvlJc w:val="right"/>
      <w:lvlText w:val="%3."/>
      <w:numFmt w:val="lowerRoman"/>
      <w:pPr>
        <w:pBdr/>
        <w:spacing/>
        <w:ind w:hanging="180" w:left="2160"/>
      </w:pPr>
      <w:rPr/>
      <w:start w:val="1"/>
      <w:suff w:val="space"/>
    </w:lvl>
    <w:lvl w:ilvl="3">
      <w:isLgl w:val="false"/>
      <w:lvlJc w:val="left"/>
      <w:lvlText w:val="%4."/>
      <w:numFmt w:val="decimal"/>
      <w:pPr>
        <w:pBdr/>
        <w:spacing/>
        <w:ind w:hanging="360" w:left="2880"/>
      </w:pPr>
      <w:rPr/>
      <w:start w:val="1"/>
      <w:suff w:val="space"/>
    </w:lvl>
    <w:lvl w:ilvl="4">
      <w:isLgl w:val="false"/>
      <w:lvlJc w:val="left"/>
      <w:lvlText w:val="%5."/>
      <w:numFmt w:val="lowerLetter"/>
      <w:pPr>
        <w:pBdr/>
        <w:spacing/>
        <w:ind w:hanging="360" w:left="3600"/>
      </w:pPr>
      <w:rPr/>
      <w:start w:val="1"/>
      <w:suff w:val="space"/>
    </w:lvl>
    <w:lvl w:ilvl="5">
      <w:isLgl w:val="false"/>
      <w:lvlJc w:val="right"/>
      <w:lvlText w:val="%6."/>
      <w:numFmt w:val="lowerRoman"/>
      <w:pPr>
        <w:pBdr/>
        <w:spacing/>
        <w:ind w:hanging="180" w:left="4320"/>
      </w:pPr>
      <w:rPr/>
      <w:start w:val="1"/>
      <w:suff w:val="space"/>
    </w:lvl>
    <w:lvl w:ilvl="6">
      <w:isLgl w:val="false"/>
      <w:lvlJc w:val="left"/>
      <w:lvlText w:val="%7."/>
      <w:numFmt w:val="decimal"/>
      <w:pPr>
        <w:pBdr/>
        <w:spacing/>
        <w:ind w:hanging="360" w:left="5040"/>
      </w:pPr>
      <w:rPr/>
      <w:start w:val="1"/>
      <w:suff w:val="space"/>
    </w:lvl>
    <w:lvl w:ilvl="7">
      <w:isLgl w:val="false"/>
      <w:lvlJc w:val="left"/>
      <w:lvlText w:val="%8."/>
      <w:numFmt w:val="lowerLetter"/>
      <w:pPr>
        <w:pBdr/>
        <w:spacing/>
        <w:ind w:hanging="360" w:left="5760"/>
      </w:pPr>
      <w:rPr/>
      <w:start w:val="1"/>
      <w:suff w:val="space"/>
    </w:lvl>
    <w:lvl w:ilvl="8">
      <w:isLgl w:val="false"/>
      <w:lvlJc w:val="right"/>
      <w:lvlText w:val="%9."/>
      <w:numFmt w:val="lowerRoman"/>
      <w:pPr>
        <w:pBdr/>
        <w:spacing/>
        <w:ind w:hanging="180" w:left="6480"/>
      </w:pPr>
      <w:rPr/>
      <w:start w:val="1"/>
      <w:suff w:val="space"/>
    </w:lvl>
  </w:abstractNum>
  <w:abstractNum w:abstractNumId="26">
    <w:lvl w:ilvl="0">
      <w:isLgl w:val="false"/>
      <w:lvlJc w:val="left"/>
      <w:lvlText w:val=""/>
      <w:numFmt w:val="bullet"/>
      <w:pPr>
        <w:pBdr/>
        <w:spacing/>
        <w:ind w:hanging="360" w:left="720"/>
      </w:pPr>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7">
    <w:lvl w:ilvl="0">
      <w:isLgl w:val="false"/>
      <w:lvlJc w:val="left"/>
      <w:lvlText w:val=""/>
      <w:numFmt w:val="bullet"/>
      <w:pPr>
        <w:pBdr/>
        <w:spacing/>
        <w:ind w:hanging="360" w:left="720"/>
      </w:pPr>
      <w:rPr>
        <w:rFonts w:hint="default" w:ascii="Wingdings" w:hAnsi="Wingdings" w:cs="Times New Roman" w:eastAsiaTheme="minorHAnsi"/>
      </w:rPr>
      <w:start w:val="4"/>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28">
    <w:lvl w:ilvl="0">
      <w:isLgl w:val="false"/>
      <w:lvlJc w:val="left"/>
      <w:lvlText w:val="%1."/>
      <w:numFmt w:val="decimal"/>
      <w:pPr>
        <w:pBdr/>
        <w:spacing/>
        <w:ind w:hanging="360" w:left="360"/>
      </w:pPr>
      <w:rPr/>
      <w:start w:val="1"/>
      <w:suff w:val="space"/>
    </w:lvl>
    <w:lvl w:ilvl="1">
      <w:isLgl w:val="false"/>
      <w:lvlJc w:val="left"/>
      <w:lvlText w:val="%1.%2."/>
      <w:numFmt w:val="decimal"/>
      <w:pPr>
        <w:pBdr/>
        <w:spacing/>
        <w:ind w:hanging="432" w:left="792"/>
      </w:pPr>
      <w:rPr/>
      <w:start w:val="1"/>
      <w:suff w:val="space"/>
    </w:lvl>
    <w:lvl w:ilvl="2">
      <w:isLgl w:val="false"/>
      <w:lvlJc w:val="left"/>
      <w:lvlText w:val="%1.%2.%3."/>
      <w:numFmt w:val="decimal"/>
      <w:pPr>
        <w:pBdr/>
        <w:spacing/>
        <w:ind w:hanging="504" w:left="1224"/>
      </w:pPr>
      <w:rPr/>
      <w:start w:val="1"/>
      <w:suff w:val="space"/>
    </w:lvl>
    <w:lvl w:ilvl="3">
      <w:isLgl w:val="false"/>
      <w:lvlJc w:val="left"/>
      <w:lvlText w:val="%1.%2.%3.%4."/>
      <w:numFmt w:val="decimal"/>
      <w:pPr>
        <w:pBdr/>
        <w:spacing/>
        <w:ind w:hanging="648" w:left="1728"/>
      </w:pPr>
      <w:rPr/>
      <w:start w:val="1"/>
      <w:suff w:val="space"/>
    </w:lvl>
    <w:lvl w:ilvl="4">
      <w:isLgl w:val="false"/>
      <w:lvlJc w:val="left"/>
      <w:lvlText w:val="%1.%2.%3.%4.%5."/>
      <w:numFmt w:val="decimal"/>
      <w:pPr>
        <w:pBdr/>
        <w:spacing/>
        <w:ind w:hanging="792" w:left="2232"/>
      </w:pPr>
      <w:rPr/>
      <w:start w:val="1"/>
      <w:suff w:val="space"/>
    </w:lvl>
    <w:lvl w:ilvl="5">
      <w:isLgl w:val="false"/>
      <w:lvlJc w:val="left"/>
      <w:lvlText w:val="%1.%2.%3.%4.%5.%6."/>
      <w:numFmt w:val="decimal"/>
      <w:pPr>
        <w:pBdr/>
        <w:spacing/>
        <w:ind w:hanging="936" w:left="2736"/>
      </w:pPr>
      <w:rPr/>
      <w:start w:val="1"/>
      <w:suff w:val="space"/>
    </w:lvl>
    <w:lvl w:ilvl="6">
      <w:isLgl w:val="false"/>
      <w:lvlJc w:val="left"/>
      <w:lvlText w:val="%1.%2.%3.%4.%5.%6.%7."/>
      <w:numFmt w:val="decimal"/>
      <w:pPr>
        <w:pBdr/>
        <w:spacing/>
        <w:ind w:hanging="1080" w:left="3240"/>
      </w:pPr>
      <w:rPr/>
      <w:start w:val="1"/>
      <w:suff w:val="space"/>
    </w:lvl>
    <w:lvl w:ilvl="7">
      <w:isLgl w:val="false"/>
      <w:lvlJc w:val="left"/>
      <w:lvlText w:val="%1.%2.%3.%4.%5.%6.%7.%8."/>
      <w:numFmt w:val="decimal"/>
      <w:pPr>
        <w:pBdr/>
        <w:spacing/>
        <w:ind w:hanging="1224" w:left="3744"/>
      </w:pPr>
      <w:rPr/>
      <w:start w:val="1"/>
      <w:suff w:val="space"/>
    </w:lvl>
    <w:lvl w:ilvl="8">
      <w:isLgl w:val="false"/>
      <w:lvlJc w:val="left"/>
      <w:lvlText w:val="%1.%2.%3.%4.%5.%6.%7.%8.%9."/>
      <w:numFmt w:val="decimal"/>
      <w:pPr>
        <w:pBdr/>
        <w:spacing/>
        <w:ind w:hanging="1440" w:left="4320"/>
      </w:pPr>
      <w:rPr/>
      <w:start w:val="1"/>
      <w:suff w:val="space"/>
    </w:lvl>
  </w:abstractNum>
  <w:abstractNum w:abstractNumId="29">
    <w:lvl w:ilvl="0">
      <w:isLgl w:val="false"/>
      <w:lvlJc w:val="left"/>
      <w:lvlText w:val="-"/>
      <w:numFmt w:val="bullet"/>
      <w:pPr>
        <w:pBdr/>
        <w:spacing/>
        <w:ind w:hanging="360" w:left="720"/>
      </w:pPr>
      <w:rPr>
        <w:rFonts w:hint="default" w:ascii="Times New Roman" w:hAnsi="Times New Roman"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0">
    <w:lvl w:ilvl="0">
      <w:isLgl w:val="false"/>
      <w:lvlJc w:val="left"/>
      <w:lvlText w:val=""/>
      <w:numFmt w:val="bullet"/>
      <w:pPr>
        <w:pBdr/>
        <w:spacing/>
        <w:ind w:hanging="360" w:left="720"/>
      </w:pPr>
      <w:rPr>
        <w:rFonts w:hint="default" w:ascii="Wingdings" w:hAnsi="Wingdings"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1">
    <w:lvl w:ilvl="0">
      <w:isLgl w:val="false"/>
      <w:lvlJc w:val="left"/>
      <w:lvlText w:val=""/>
      <w:numFmt w:val="bullet"/>
      <w:pPr>
        <w:pBdr/>
        <w:spacing/>
        <w:ind w:hanging="360" w:left="720"/>
      </w:pPr>
      <w:rPr>
        <w:rFonts w:hint="default" w:ascii="Wingdings" w:hAnsi="Wingdings" w:eastAsiaTheme="minorHAnsi" w:cstheme="minorBid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2">
    <w:lvl w:ilvl="0">
      <w:isLgl w:val="false"/>
      <w:lvlJc w:val="left"/>
      <w:lvlText w:val="-"/>
      <w:numFmt w:val="bullet"/>
      <w:pPr>
        <w:pBdr/>
        <w:spacing/>
        <w:ind w:hanging="360" w:left="720"/>
      </w:pPr>
      <w:rPr>
        <w:rFonts w:hint="default" w:ascii="Times New Roman" w:hAnsi="Times New Roman"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3">
    <w:lvl w:ilvl="0">
      <w:isLgl w:val="false"/>
      <w:lvlJc w:val="left"/>
      <w:lvlText w:val=""/>
      <w:numFmt w:val="bullet"/>
      <w:pPr>
        <w:pBdr/>
        <w:spacing/>
        <w:ind w:hanging="360" w:left="720"/>
      </w:pPr>
      <w:rPr>
        <w:rFonts w:hint="default" w:ascii="Wingdings" w:hAnsi="Wingdings"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4">
    <w:lvl w:ilvl="0">
      <w:isLgl w:val="false"/>
      <w:lvlJc w:val="left"/>
      <w:lvlText w:val="-"/>
      <w:numFmt w:val="bullet"/>
      <w:pPr>
        <w:pBdr/>
        <w:spacing/>
        <w:ind w:hanging="360" w:left="720"/>
      </w:pPr>
      <w:rPr>
        <w:rFonts w:hint="default" w:ascii="Calibri" w:hAnsi="Calibri" w:cs="Calibri"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5">
    <w:lvl w:ilvl="0">
      <w:isLgl w:val="false"/>
      <w:lvlJc w:val="left"/>
      <w:lvlText w:val="%1."/>
      <w:numFmt w:val="decimal"/>
      <w:pPr>
        <w:pBdr/>
        <w:spacing/>
        <w:ind w:hanging="360" w:left="720"/>
      </w:pPr>
      <w:rPr>
        <w:rFonts w:hint="default"/>
      </w:rPr>
      <w:start w:val="1"/>
      <w:suff w:val="space"/>
    </w:lvl>
    <w:lvl w:ilvl="1">
      <w:isLgl w:val="false"/>
      <w:lvlJc w:val="left"/>
      <w:lvlText w:val="%2."/>
      <w:numFmt w:val="lowerLetter"/>
      <w:pPr>
        <w:pBdr/>
        <w:spacing/>
        <w:ind w:hanging="360" w:left="1440"/>
      </w:pPr>
      <w:rPr/>
      <w:start w:val="1"/>
      <w:suff w:val="space"/>
    </w:lvl>
    <w:lvl w:ilvl="2">
      <w:isLgl w:val="false"/>
      <w:lvlJc w:val="right"/>
      <w:lvlText w:val="%3."/>
      <w:numFmt w:val="lowerRoman"/>
      <w:pPr>
        <w:pBdr/>
        <w:spacing/>
        <w:ind w:hanging="180" w:left="2160"/>
      </w:pPr>
      <w:rPr/>
      <w:start w:val="1"/>
      <w:suff w:val="space"/>
    </w:lvl>
    <w:lvl w:ilvl="3">
      <w:isLgl w:val="false"/>
      <w:lvlJc w:val="left"/>
      <w:lvlText w:val="%4."/>
      <w:numFmt w:val="decimal"/>
      <w:pPr>
        <w:pBdr/>
        <w:spacing/>
        <w:ind w:hanging="360" w:left="2880"/>
      </w:pPr>
      <w:rPr/>
      <w:start w:val="1"/>
      <w:suff w:val="space"/>
    </w:lvl>
    <w:lvl w:ilvl="4">
      <w:isLgl w:val="false"/>
      <w:lvlJc w:val="left"/>
      <w:lvlText w:val="%5."/>
      <w:numFmt w:val="lowerLetter"/>
      <w:pPr>
        <w:pBdr/>
        <w:spacing/>
        <w:ind w:hanging="360" w:left="3600"/>
      </w:pPr>
      <w:rPr/>
      <w:start w:val="1"/>
      <w:suff w:val="space"/>
    </w:lvl>
    <w:lvl w:ilvl="5">
      <w:isLgl w:val="false"/>
      <w:lvlJc w:val="right"/>
      <w:lvlText w:val="%6."/>
      <w:numFmt w:val="lowerRoman"/>
      <w:pPr>
        <w:pBdr/>
        <w:spacing/>
        <w:ind w:hanging="180" w:left="4320"/>
      </w:pPr>
      <w:rPr/>
      <w:start w:val="1"/>
      <w:suff w:val="space"/>
    </w:lvl>
    <w:lvl w:ilvl="6">
      <w:isLgl w:val="false"/>
      <w:lvlJc w:val="left"/>
      <w:lvlText w:val="%7."/>
      <w:numFmt w:val="decimal"/>
      <w:pPr>
        <w:pBdr/>
        <w:spacing/>
        <w:ind w:hanging="360" w:left="5040"/>
      </w:pPr>
      <w:rPr/>
      <w:start w:val="1"/>
      <w:suff w:val="space"/>
    </w:lvl>
    <w:lvl w:ilvl="7">
      <w:isLgl w:val="false"/>
      <w:lvlJc w:val="left"/>
      <w:lvlText w:val="%8."/>
      <w:numFmt w:val="lowerLetter"/>
      <w:pPr>
        <w:pBdr/>
        <w:spacing/>
        <w:ind w:hanging="360" w:left="5760"/>
      </w:pPr>
      <w:rPr/>
      <w:start w:val="1"/>
      <w:suff w:val="space"/>
    </w:lvl>
    <w:lvl w:ilvl="8">
      <w:isLgl w:val="false"/>
      <w:lvlJc w:val="right"/>
      <w:lvlText w:val="%9."/>
      <w:numFmt w:val="lowerRoman"/>
      <w:pPr>
        <w:pBdr/>
        <w:spacing/>
        <w:ind w:hanging="180" w:left="6480"/>
      </w:pPr>
      <w:rPr/>
      <w:start w:val="1"/>
      <w:suff w:val="space"/>
    </w:lvl>
  </w:abstractNum>
  <w:abstractNum w:abstractNumId="36">
    <w:lvl w:ilvl="0">
      <w:isLgl w:val="false"/>
      <w:lvlJc w:val="left"/>
      <w:lvlText w:val="-"/>
      <w:numFmt w:val="bullet"/>
      <w:pPr>
        <w:pBdr/>
        <w:spacing/>
        <w:ind w:hanging="360" w:left="720"/>
      </w:pPr>
      <w:rPr>
        <w:rFonts w:hint="default" w:ascii="Calibri" w:hAnsi="Calibri" w:cs="Calibri"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7">
    <w:lvl w:ilvl="0">
      <w:isLgl w:val="false"/>
      <w:lvlJc w:val="left"/>
      <w:lvlText w:val="-"/>
      <w:numFmt w:val="bullet"/>
      <w:pPr>
        <w:pBdr/>
        <w:spacing/>
        <w:ind w:hanging="360" w:left="720"/>
      </w:pPr>
      <w:rPr>
        <w:rFonts w:hint="default" w:ascii="Calibri" w:hAnsi="Calibri" w:cs="Calibri"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38">
    <w:lvl w:ilvl="0">
      <w:isLgl w:val="false"/>
      <w:lvlJc w:val="left"/>
      <w:lvlText w:val="%1."/>
      <w:numFmt w:val="decimal"/>
      <w:pPr>
        <w:pBdr/>
        <w:spacing/>
        <w:ind w:hanging="360" w:left="360"/>
      </w:pPr>
      <w:rPr>
        <w:rFonts w:hint="default"/>
      </w:rPr>
      <w:start w:val="1"/>
      <w:suff w:val="space"/>
    </w:lvl>
    <w:lvl w:ilvl="1">
      <w:isLgl w:val="true"/>
      <w:lvlJc w:val="left"/>
      <w:lvlText w:val="%1.%2."/>
      <w:numFmt w:val="decimal"/>
      <w:pPr>
        <w:pBdr/>
        <w:spacing/>
        <w:ind w:hanging="720" w:left="720"/>
      </w:pPr>
      <w:rPr>
        <w:rFonts w:hint="default"/>
        <w:color w:val="auto"/>
      </w:rPr>
      <w:start w:val="1"/>
      <w:suff w:val="space"/>
    </w:lvl>
    <w:lvl w:ilvl="2">
      <w:isLgl w:val="true"/>
      <w:lvlJc w:val="left"/>
      <w:lvlText w:val="%1.%2.%3."/>
      <w:numFmt w:val="decimal"/>
      <w:pPr>
        <w:pBdr/>
        <w:spacing/>
        <w:ind w:hanging="720" w:left="1080"/>
      </w:pPr>
      <w:rPr>
        <w:rFonts w:hint="default"/>
      </w:rPr>
      <w:start w:val="1"/>
      <w:suff w:val="space"/>
    </w:lvl>
    <w:lvl w:ilvl="3">
      <w:isLgl w:val="true"/>
      <w:lvlJc w:val="left"/>
      <w:lvlText w:val="%1.%2.%3.%4."/>
      <w:numFmt w:val="decimal"/>
      <w:pPr>
        <w:pBdr/>
        <w:spacing/>
        <w:ind w:hanging="1080" w:left="1440"/>
      </w:pPr>
      <w:rPr>
        <w:rFonts w:hint="default"/>
      </w:rPr>
      <w:start w:val="1"/>
      <w:suff w:val="space"/>
    </w:lvl>
    <w:lvl w:ilvl="4">
      <w:isLgl w:val="true"/>
      <w:lvlJc w:val="left"/>
      <w:lvlText w:val="%1.%2.%3.%4.%5."/>
      <w:numFmt w:val="decimal"/>
      <w:pPr>
        <w:pBdr/>
        <w:spacing/>
        <w:ind w:hanging="1080" w:left="1440"/>
      </w:pPr>
      <w:rPr>
        <w:rFonts w:hint="default"/>
      </w:rPr>
      <w:start w:val="1"/>
      <w:suff w:val="space"/>
    </w:lvl>
    <w:lvl w:ilvl="5">
      <w:isLgl w:val="true"/>
      <w:lvlJc w:val="left"/>
      <w:lvlText w:val="%1.%2.%3.%4.%5.%6."/>
      <w:numFmt w:val="decimal"/>
      <w:pPr>
        <w:pBdr/>
        <w:spacing/>
        <w:ind w:hanging="1440" w:left="1800"/>
      </w:pPr>
      <w:rPr>
        <w:rFonts w:hint="default"/>
      </w:rPr>
      <w:start w:val="1"/>
      <w:suff w:val="space"/>
    </w:lvl>
    <w:lvl w:ilvl="6">
      <w:isLgl w:val="true"/>
      <w:lvlJc w:val="left"/>
      <w:lvlText w:val="%1.%2.%3.%4.%5.%6.%7."/>
      <w:numFmt w:val="decimal"/>
      <w:pPr>
        <w:pBdr/>
        <w:spacing/>
        <w:ind w:hanging="1440" w:left="1800"/>
      </w:pPr>
      <w:rPr>
        <w:rFonts w:hint="default"/>
      </w:rPr>
      <w:start w:val="1"/>
      <w:suff w:val="space"/>
    </w:lvl>
    <w:lvl w:ilvl="7">
      <w:isLgl w:val="true"/>
      <w:lvlJc w:val="left"/>
      <w:lvlText w:val="%1.%2.%3.%4.%5.%6.%7.%8."/>
      <w:numFmt w:val="decimal"/>
      <w:pPr>
        <w:pBdr/>
        <w:spacing/>
        <w:ind w:hanging="1800" w:left="2160"/>
      </w:pPr>
      <w:rPr>
        <w:rFonts w:hint="default"/>
      </w:rPr>
      <w:start w:val="1"/>
      <w:suff w:val="space"/>
    </w:lvl>
    <w:lvl w:ilvl="8">
      <w:isLgl w:val="true"/>
      <w:lvlJc w:val="left"/>
      <w:lvlText w:val="%1.%2.%3.%4.%5.%6.%7.%8.%9."/>
      <w:numFmt w:val="decimal"/>
      <w:pPr>
        <w:pBdr/>
        <w:spacing/>
        <w:ind w:hanging="1800" w:left="2160"/>
      </w:pPr>
      <w:rPr>
        <w:rFonts w:hint="default"/>
      </w:rPr>
      <w:start w:val="1"/>
      <w:suff w:val="space"/>
    </w:lvl>
  </w:abstractNum>
  <w:abstractNum w:abstractNumId="39">
    <w:lvl w:ilvl="0">
      <w:isLgl w:val="false"/>
      <w:lvlJc w:val="left"/>
      <w:lvlText w:val="-"/>
      <w:numFmt w:val="bullet"/>
      <w:pPr>
        <w:pBdr/>
        <w:spacing/>
        <w:ind w:hanging="360" w:left="720"/>
      </w:pPr>
      <w:rPr>
        <w:rFonts w:hint="default" w:ascii="Times New Roman" w:hAnsi="Times New Roman"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40">
    <w:lvl w:ilvl="0">
      <w:isLgl w:val="false"/>
      <w:lvlJc w:val="left"/>
      <w:lvlText w:val=""/>
      <w:numFmt w:val="bullet"/>
      <w:pPr>
        <w:pBdr/>
        <w:spacing/>
        <w:ind w:hanging="360" w:left="720"/>
      </w:pPr>
      <w:rPr>
        <w:rFonts w:hint="default" w:ascii="Symbol" w:hAnsi="Symbol"/>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41">
    <w:lvl w:ilvl="0">
      <w:isLgl w:val="false"/>
      <w:lvlJc w:val="left"/>
      <w:lvlText w:val="-"/>
      <w:numFmt w:val="bullet"/>
      <w:pPr>
        <w:pBdr/>
        <w:spacing/>
        <w:ind w:hanging="360" w:left="720"/>
      </w:pPr>
      <w:rPr>
        <w:rFonts w:hint="default" w:ascii="Calibri" w:hAnsi="Calibri" w:cs="Calibri"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42">
    <w:lvl w:ilvl="0">
      <w:isLgl w:val="false"/>
      <w:lvlJc w:val="left"/>
      <w:lvlText w:val="-"/>
      <w:numFmt w:val="bullet"/>
      <w:pPr>
        <w:pBdr/>
        <w:spacing/>
        <w:ind w:hanging="360" w:left="720"/>
      </w:pPr>
      <w:rPr>
        <w:rFonts w:hint="default" w:ascii="Times New Roman" w:hAnsi="Times New Roman" w:cs="Times New Roman" w:eastAsiaTheme="minorHAnsi"/>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43">
    <w:lvl w:ilvl="0">
      <w:isLgl w:val="false"/>
      <w:lvlJc w:val="left"/>
      <w:lvlText w:val=""/>
      <w:numFmt w:val="bullet"/>
      <w:pPr>
        <w:pBdr/>
        <w:spacing/>
        <w:ind w:hanging="360" w:left="720"/>
      </w:pPr>
      <w:rPr>
        <w:rFonts w:hint="default" w:ascii="Wingdings" w:hAnsi="Wingdings" w:cs="Times New Roman" w:eastAsiaTheme="minorHAnsi"/>
      </w:rPr>
      <w:start w:val="50"/>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abstractNum w:abstractNumId="44">
    <w:lvl w:ilvl="0">
      <w:isLgl w:val="false"/>
      <w:lvlJc w:val="left"/>
      <w:lvlText w:val="-"/>
      <w:numFmt w:val="bullet"/>
      <w:pPr>
        <w:pBdr/>
        <w:spacing/>
        <w:ind w:hanging="360" w:left="720"/>
      </w:pPr>
      <w:rPr>
        <w:rFonts w:hint="default" w:ascii="MinionPro-Regular" w:hAnsi="MinionPro-Regular" w:cs="MinionPro-Regular" w:eastAsiaTheme="minorHAnsi"/>
        <w:color w:val="231f20"/>
        <w:sz w:val="19"/>
      </w:rPr>
      <w:start w:val="1"/>
      <w:suff w:val="space"/>
    </w:lvl>
    <w:lvl w:ilvl="1">
      <w:isLgl w:val="false"/>
      <w:lvlJc w:val="left"/>
      <w:lvlText w:val="o"/>
      <w:numFmt w:val="bullet"/>
      <w:pPr>
        <w:pBdr/>
        <w:spacing/>
        <w:ind w:hanging="360" w:left="1440"/>
      </w:pPr>
      <w:rPr>
        <w:rFonts w:hint="default" w:ascii="Courier New" w:hAnsi="Courier New" w:cs="Courier New"/>
      </w:rPr>
      <w:start w:val="1"/>
      <w:suff w:val="space"/>
    </w:lvl>
    <w:lvl w:ilvl="2">
      <w:isLgl w:val="false"/>
      <w:lvlJc w:val="left"/>
      <w:lvlText w:val=""/>
      <w:numFmt w:val="bullet"/>
      <w:pPr>
        <w:pBdr/>
        <w:spacing/>
        <w:ind w:hanging="360" w:left="2160"/>
      </w:pPr>
      <w:rPr>
        <w:rFonts w:hint="default" w:ascii="Wingdings" w:hAnsi="Wingdings"/>
      </w:rPr>
      <w:start w:val="1"/>
      <w:suff w:val="space"/>
    </w:lvl>
    <w:lvl w:ilvl="3">
      <w:isLgl w:val="false"/>
      <w:lvlJc w:val="left"/>
      <w:lvlText w:val=""/>
      <w:numFmt w:val="bullet"/>
      <w:pPr>
        <w:pBdr/>
        <w:spacing/>
        <w:ind w:hanging="360" w:left="2880"/>
      </w:pPr>
      <w:rPr>
        <w:rFonts w:hint="default" w:ascii="Symbol" w:hAnsi="Symbol"/>
      </w:rPr>
      <w:start w:val="1"/>
      <w:suff w:val="space"/>
    </w:lvl>
    <w:lvl w:ilvl="4">
      <w:isLgl w:val="false"/>
      <w:lvlJc w:val="left"/>
      <w:lvlText w:val="o"/>
      <w:numFmt w:val="bullet"/>
      <w:pPr>
        <w:pBdr/>
        <w:spacing/>
        <w:ind w:hanging="360" w:left="3600"/>
      </w:pPr>
      <w:rPr>
        <w:rFonts w:hint="default" w:ascii="Courier New" w:hAnsi="Courier New" w:cs="Courier New"/>
      </w:rPr>
      <w:start w:val="1"/>
      <w:suff w:val="space"/>
    </w:lvl>
    <w:lvl w:ilvl="5">
      <w:isLgl w:val="false"/>
      <w:lvlJc w:val="left"/>
      <w:lvlText w:val=""/>
      <w:numFmt w:val="bullet"/>
      <w:pPr>
        <w:pBdr/>
        <w:spacing/>
        <w:ind w:hanging="360" w:left="4320"/>
      </w:pPr>
      <w:rPr>
        <w:rFonts w:hint="default" w:ascii="Wingdings" w:hAnsi="Wingdings"/>
      </w:rPr>
      <w:start w:val="1"/>
      <w:suff w:val="space"/>
    </w:lvl>
    <w:lvl w:ilvl="6">
      <w:isLgl w:val="false"/>
      <w:lvlJc w:val="left"/>
      <w:lvlText w:val=""/>
      <w:numFmt w:val="bullet"/>
      <w:pPr>
        <w:pBdr/>
        <w:spacing/>
        <w:ind w:hanging="360" w:left="5040"/>
      </w:pPr>
      <w:rPr>
        <w:rFonts w:hint="default" w:ascii="Symbol" w:hAnsi="Symbol"/>
      </w:rPr>
      <w:start w:val="1"/>
      <w:suff w:val="space"/>
    </w:lvl>
    <w:lvl w:ilvl="7">
      <w:isLgl w:val="false"/>
      <w:lvlJc w:val="left"/>
      <w:lvlText w:val="o"/>
      <w:numFmt w:val="bullet"/>
      <w:pPr>
        <w:pBdr/>
        <w:spacing/>
        <w:ind w:hanging="360" w:left="5760"/>
      </w:pPr>
      <w:rPr>
        <w:rFonts w:hint="default" w:ascii="Courier New" w:hAnsi="Courier New" w:cs="Courier New"/>
      </w:rPr>
      <w:start w:val="1"/>
      <w:suff w:val="space"/>
    </w:lvl>
    <w:lvl w:ilvl="8">
      <w:isLgl w:val="false"/>
      <w:lvlJc w:val="left"/>
      <w:lvlText w:val=""/>
      <w:numFmt w:val="bullet"/>
      <w:pPr>
        <w:pBdr/>
        <w:spacing/>
        <w:ind w:hanging="360" w:left="6480"/>
      </w:pPr>
      <w:rPr>
        <w:rFonts w:hint="default" w:ascii="Wingdings" w:hAnsi="Wingdings"/>
      </w:rPr>
      <w:start w:val="1"/>
      <w:suff w:val="space"/>
    </w:lvl>
  </w:abstractNum>
  <w:num w:numId="1">
    <w:abstractNumId w:val="21"/>
  </w:num>
  <w:num w:numId="2">
    <w:abstractNumId w:val="16"/>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41"/>
  </w:num>
  <w:num w:numId="14">
    <w:abstractNumId w:val="31"/>
  </w:num>
  <w:num w:numId="15">
    <w:abstractNumId w:val="35"/>
  </w:num>
  <w:num w:numId="16">
    <w:abstractNumId w:val="12"/>
  </w:num>
  <w:num w:numId="17">
    <w:abstractNumId w:val="28"/>
  </w:num>
  <w:num w:numId="18">
    <w:abstractNumId w:val="30"/>
  </w:num>
  <w:num w:numId="19">
    <w:abstractNumId w:val="25"/>
  </w:num>
  <w:num w:numId="20">
    <w:abstractNumId w:val="38"/>
  </w:num>
  <w:num w:numId="21">
    <w:abstractNumId w:val="22"/>
  </w:num>
  <w:num w:numId="22">
    <w:abstractNumId w:val="36"/>
  </w:num>
  <w:num w:numId="23">
    <w:abstractNumId w:val="24"/>
  </w:num>
  <w:num w:numId="24">
    <w:abstractNumId w:val="23"/>
  </w:num>
  <w:num w:numId="25">
    <w:abstractNumId w:val="11"/>
  </w:num>
  <w:num w:numId="26">
    <w:abstractNumId w:val="13"/>
  </w:num>
  <w:num w:numId="27">
    <w:abstractNumId w:val="17"/>
  </w:num>
  <w:num w:numId="28">
    <w:abstractNumId w:val="10"/>
  </w:num>
  <w:num w:numId="29">
    <w:abstractNumId w:val="29"/>
  </w:num>
  <w:num w:numId="30">
    <w:abstractNumId w:val="39"/>
  </w:num>
  <w:num w:numId="31">
    <w:abstractNumId w:val="33"/>
  </w:num>
  <w:num w:numId="32">
    <w:abstractNumId w:val="40"/>
  </w:num>
  <w:num w:numId="33">
    <w:abstractNumId w:val="42"/>
  </w:num>
  <w:num w:numId="34">
    <w:abstractNumId w:val="40"/>
  </w:num>
  <w:num w:numId="35">
    <w:abstractNumId w:val="18"/>
  </w:num>
  <w:num w:numId="36">
    <w:abstractNumId w:val="20"/>
  </w:num>
  <w:num w:numId="37">
    <w:abstractNumId w:val="27"/>
  </w:num>
  <w:num w:numId="38">
    <w:abstractNumId w:val="14"/>
  </w:num>
  <w:num w:numId="39">
    <w:abstractNumId w:val="19"/>
  </w:num>
  <w:num w:numId="40">
    <w:abstractNumId w:val="32"/>
  </w:num>
  <w:num w:numId="41">
    <w:abstractNumId w:val="26"/>
  </w:num>
  <w:num w:numId="42">
    <w:abstractNumId w:val="34"/>
  </w:num>
  <w:num w:numId="43">
    <w:abstractNumId w:val="37"/>
  </w:num>
  <w:num w:numId="44">
    <w:abstractNumId w:val="43"/>
  </w:num>
  <w:num w:numId="45">
    <w:abstractNumId w:val="15"/>
  </w:num>
  <w:num w:numId="46">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hyphenationZone w:val="425"/>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HAnsi"/>
        <w:sz w:val="24"/>
        <w:szCs w:val="24"/>
        <w:lang w:val="de-DE" w:eastAsia="en-US" w:bidi="ar-SA"/>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4">
    <w:name w:val="Heading 1 Char"/>
    <w:basedOn w:val="1101"/>
    <w:link w:val="1092"/>
    <w:uiPriority w:val="9"/>
    <w:pPr>
      <w:pBdr/>
      <w:spacing/>
      <w:ind/>
    </w:pPr>
    <w:rPr>
      <w:rFonts w:ascii="Arial" w:hAnsi="Arial" w:eastAsia="Arial" w:cs="Arial"/>
      <w:sz w:val="40"/>
      <w:szCs w:val="40"/>
    </w:rPr>
  </w:style>
  <w:style w:type="character" w:styleId="16">
    <w:name w:val="Heading 2 Char"/>
    <w:basedOn w:val="1101"/>
    <w:link w:val="1093"/>
    <w:uiPriority w:val="9"/>
    <w:pPr>
      <w:pBdr/>
      <w:spacing/>
      <w:ind/>
    </w:pPr>
    <w:rPr>
      <w:rFonts w:ascii="Arial" w:hAnsi="Arial" w:eastAsia="Arial" w:cs="Arial"/>
      <w:sz w:val="34"/>
    </w:rPr>
  </w:style>
  <w:style w:type="character" w:styleId="18">
    <w:name w:val="Heading 3 Char"/>
    <w:basedOn w:val="1101"/>
    <w:link w:val="1094"/>
    <w:uiPriority w:val="9"/>
    <w:pPr>
      <w:pBdr/>
      <w:spacing/>
      <w:ind/>
    </w:pPr>
    <w:rPr>
      <w:rFonts w:ascii="Arial" w:hAnsi="Arial" w:eastAsia="Arial" w:cs="Arial"/>
      <w:sz w:val="30"/>
      <w:szCs w:val="30"/>
    </w:rPr>
  </w:style>
  <w:style w:type="character" w:styleId="20">
    <w:name w:val="Heading 4 Char"/>
    <w:basedOn w:val="1101"/>
    <w:link w:val="1095"/>
    <w:uiPriority w:val="9"/>
    <w:pPr>
      <w:pBdr/>
      <w:spacing/>
      <w:ind/>
    </w:pPr>
    <w:rPr>
      <w:rFonts w:ascii="Arial" w:hAnsi="Arial" w:eastAsia="Arial" w:cs="Arial"/>
      <w:b/>
      <w:bCs/>
      <w:sz w:val="26"/>
      <w:szCs w:val="26"/>
    </w:rPr>
  </w:style>
  <w:style w:type="character" w:styleId="22">
    <w:name w:val="Heading 5 Char"/>
    <w:basedOn w:val="1101"/>
    <w:link w:val="1096"/>
    <w:uiPriority w:val="9"/>
    <w:pPr>
      <w:pBdr/>
      <w:spacing/>
      <w:ind/>
    </w:pPr>
    <w:rPr>
      <w:rFonts w:ascii="Arial" w:hAnsi="Arial" w:eastAsia="Arial" w:cs="Arial"/>
      <w:b/>
      <w:bCs/>
      <w:sz w:val="24"/>
      <w:szCs w:val="24"/>
    </w:rPr>
  </w:style>
  <w:style w:type="character" w:styleId="24">
    <w:name w:val="Heading 6 Char"/>
    <w:basedOn w:val="1101"/>
    <w:link w:val="1097"/>
    <w:uiPriority w:val="9"/>
    <w:pPr>
      <w:pBdr/>
      <w:spacing/>
      <w:ind/>
    </w:pPr>
    <w:rPr>
      <w:rFonts w:ascii="Arial" w:hAnsi="Arial" w:eastAsia="Arial" w:cs="Arial"/>
      <w:b/>
      <w:bCs/>
      <w:sz w:val="22"/>
      <w:szCs w:val="22"/>
    </w:rPr>
  </w:style>
  <w:style w:type="character" w:styleId="26">
    <w:name w:val="Heading 7 Char"/>
    <w:basedOn w:val="1101"/>
    <w:link w:val="1098"/>
    <w:uiPriority w:val="9"/>
    <w:pPr>
      <w:pBdr/>
      <w:spacing/>
      <w:ind/>
    </w:pPr>
    <w:rPr>
      <w:rFonts w:ascii="Arial" w:hAnsi="Arial" w:eastAsia="Arial" w:cs="Arial"/>
      <w:b/>
      <w:bCs/>
      <w:i/>
      <w:iCs/>
      <w:sz w:val="22"/>
      <w:szCs w:val="22"/>
    </w:rPr>
  </w:style>
  <w:style w:type="character" w:styleId="28">
    <w:name w:val="Heading 8 Char"/>
    <w:basedOn w:val="1101"/>
    <w:link w:val="1099"/>
    <w:uiPriority w:val="9"/>
    <w:pPr>
      <w:pBdr/>
      <w:spacing/>
      <w:ind/>
    </w:pPr>
    <w:rPr>
      <w:rFonts w:ascii="Arial" w:hAnsi="Arial" w:eastAsia="Arial" w:cs="Arial"/>
      <w:i/>
      <w:iCs/>
      <w:sz w:val="22"/>
      <w:szCs w:val="22"/>
    </w:rPr>
  </w:style>
  <w:style w:type="character" w:styleId="30">
    <w:name w:val="Heading 9 Char"/>
    <w:basedOn w:val="1101"/>
    <w:link w:val="1100"/>
    <w:uiPriority w:val="9"/>
    <w:pPr>
      <w:pBdr/>
      <w:spacing/>
      <w:ind/>
    </w:pPr>
    <w:rPr>
      <w:rFonts w:ascii="Arial" w:hAnsi="Arial" w:eastAsia="Arial" w:cs="Arial"/>
      <w:i/>
      <w:iCs/>
      <w:sz w:val="21"/>
      <w:szCs w:val="21"/>
    </w:rPr>
  </w:style>
  <w:style w:type="character" w:styleId="35">
    <w:name w:val="Title Char"/>
    <w:basedOn w:val="1101"/>
    <w:link w:val="1204"/>
    <w:uiPriority w:val="10"/>
    <w:pPr>
      <w:pBdr/>
      <w:spacing/>
      <w:ind/>
    </w:pPr>
    <w:rPr>
      <w:sz w:val="48"/>
      <w:szCs w:val="48"/>
    </w:rPr>
  </w:style>
  <w:style w:type="character" w:styleId="37">
    <w:name w:val="Subtitle Char"/>
    <w:basedOn w:val="1101"/>
    <w:link w:val="1191"/>
    <w:uiPriority w:val="11"/>
    <w:pPr>
      <w:pBdr/>
      <w:spacing/>
      <w:ind/>
    </w:pPr>
    <w:rPr>
      <w:sz w:val="24"/>
      <w:szCs w:val="24"/>
    </w:rPr>
  </w:style>
  <w:style w:type="character" w:styleId="39">
    <w:name w:val="Quote Char"/>
    <w:link w:val="1126"/>
    <w:uiPriority w:val="29"/>
    <w:pPr>
      <w:pBdr/>
      <w:spacing/>
      <w:ind/>
    </w:pPr>
    <w:rPr>
      <w:i/>
    </w:rPr>
  </w:style>
  <w:style w:type="character" w:styleId="41">
    <w:name w:val="Intense Quote Char"/>
    <w:link w:val="1124"/>
    <w:uiPriority w:val="30"/>
    <w:pPr>
      <w:pBdr/>
      <w:spacing/>
      <w:ind/>
    </w:pPr>
    <w:rPr>
      <w:i/>
    </w:rPr>
  </w:style>
  <w:style w:type="character" w:styleId="43">
    <w:name w:val="Header Char"/>
    <w:basedOn w:val="1101"/>
    <w:link w:val="1239"/>
    <w:uiPriority w:val="99"/>
    <w:pPr>
      <w:pBdr/>
      <w:spacing/>
      <w:ind/>
    </w:pPr>
  </w:style>
  <w:style w:type="character" w:styleId="45">
    <w:name w:val="Footer Char"/>
    <w:basedOn w:val="1101"/>
    <w:link w:val="1237"/>
    <w:uiPriority w:val="99"/>
    <w:pPr>
      <w:pBdr/>
      <w:spacing/>
      <w:ind/>
    </w:pPr>
  </w:style>
  <w:style w:type="character" w:styleId="47">
    <w:name w:val="Caption Char"/>
    <w:basedOn w:val="1234"/>
    <w:link w:val="1237"/>
    <w:uiPriority w:val="99"/>
    <w:pPr>
      <w:pBdr/>
      <w:spacing/>
      <w:ind/>
    </w:pPr>
  </w:style>
  <w:style w:type="table" w:styleId="48">
    <w:name w:val="Table Grid"/>
    <w:basedOn w:val="11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Table Grid Light"/>
    <w:basedOn w:val="11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0">
    <w:name w:val="Plain Table 1"/>
    <w:basedOn w:val="11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Plain Table 2"/>
    <w:basedOn w:val="11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Plain Table 3"/>
    <w:basedOn w:val="11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3">
    <w:name w:val="Plain Table 4"/>
    <w:basedOn w:val="11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4">
    <w:name w:val="Plain Table 5"/>
    <w:basedOn w:val="11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5">
    <w:name w:val="Grid Table 1 Light"/>
    <w:basedOn w:val="11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6">
    <w:name w:val="Grid Table 1 Light - Accent 1"/>
    <w:basedOn w:val="11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7">
    <w:name w:val="Grid Table 1 Light - Accent 2"/>
    <w:basedOn w:val="11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8">
    <w:name w:val="Grid Table 1 Light - Accent 3"/>
    <w:basedOn w:val="11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9">
    <w:name w:val="Grid Table 1 Light - Accent 4"/>
    <w:basedOn w:val="11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0">
    <w:name w:val="Grid Table 1 Light - Accent 5"/>
    <w:basedOn w:val="11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1">
    <w:name w:val="Grid Table 1 Light - Accent 6"/>
    <w:basedOn w:val="11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2"/>
    <w:basedOn w:val="11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2 - Accent 1"/>
    <w:basedOn w:val="11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2 - Accent 2"/>
    <w:basedOn w:val="11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2 - Accent 3"/>
    <w:basedOn w:val="11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2 - Accent 4"/>
    <w:basedOn w:val="11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7">
    <w:name w:val="Grid Table 2 - Accent 5"/>
    <w:basedOn w:val="11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Grid Table 2 - Accent 6"/>
    <w:basedOn w:val="11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Grid Table 3"/>
    <w:basedOn w:val="11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Grid Table 3 - Accent 1"/>
    <w:basedOn w:val="11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Grid Table 3 - Accent 2"/>
    <w:basedOn w:val="11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Grid Table 3 - Accent 3"/>
    <w:basedOn w:val="11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Grid Table 3 - Accent 4"/>
    <w:basedOn w:val="11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
    <w:name w:val="Grid Table 3 - Accent 5"/>
    <w:basedOn w:val="11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Grid Table 3 - Accent 6"/>
    <w:basedOn w:val="11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Grid Table 4"/>
    <w:basedOn w:val="11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Grid Table 4 - Accent 1"/>
    <w:basedOn w:val="11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37fc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Grid Table 4 - Accent 2"/>
    <w:basedOn w:val="11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Grid Table 4 - Accent 3"/>
    <w:basedOn w:val="11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Grid Table 4 - Accent 4"/>
    <w:basedOn w:val="11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
    <w:name w:val="Grid Table 4 - Accent 5"/>
    <w:basedOn w:val="11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Grid Table 4 - Accent 6"/>
    <w:basedOn w:val="11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Grid Table 5 Dark"/>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Grid Table 5 Dark- Accent 1"/>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9e2f2" w:themeFill="accent1" w:themeFillTint="34"/>
    </w:tblPr>
    <w:tcPr>
      <w:tcBorders/>
    </w:tcPr>
    <w:tblStylePr w:type="band1Horz">
      <w:pPr>
        <w:pBdr/>
        <w:spacing/>
        <w:ind/>
      </w:pPr>
      <w:tblPr>
        <w:tblBorders/>
      </w:tblPr>
      <w:tcPr>
        <w:shd w:val="clear" w:color="ffffff" w:themeColor="accent1" w:themeTint="75" w:fill="aabfe3" w:themeFill="accent1" w:themeFillTint="75"/>
        <w:tcBorders/>
      </w:tcPr>
    </w:tblStylePr>
    <w:tblStylePr w:type="band1Vert">
      <w:pPr>
        <w:pBdr/>
        <w:spacing/>
        <w:ind/>
      </w:pPr>
      <w:tblPr>
        <w:tblBorders/>
      </w:tblPr>
      <w:tcPr>
        <w:shd w:val="clear" w:color="ffffff" w:themeColor="accent1" w:themeTint="75" w:fill="aabfe3"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472c4" w:themeFill="accent1"/>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rFonts w:ascii="Arial" w:hAnsi="Arial"/>
        <w:b/>
        <w:color w:val="ffffff"/>
        <w:sz w:val="22"/>
      </w:rPr>
      <w:pPr>
        <w:pBdr/>
        <w:spacing/>
        <w:ind/>
      </w:pPr>
      <w:tblPr>
        <w:tblBorders/>
      </w:tblPr>
      <w:tcPr>
        <w:shd w:val="clear" w:color="ffffff" w:themeColor="accent1" w:fill="4472c4" w:themeFill="accent1"/>
        <w:tcBorders/>
      </w:tcPr>
    </w:tblStylePr>
    <w:tblStylePr w:type="lastRow">
      <w:rPr>
        <w:rFonts w:ascii="Arial" w:hAnsi="Arial"/>
        <w:b/>
        <w:color w:val="ffffff"/>
        <w:sz w:val="22"/>
      </w:rPr>
      <w:pPr>
        <w:pBdr/>
        <w:spacing/>
        <w:ind/>
      </w:pPr>
      <w:tblPr>
        <w:tblBorders/>
      </w:tblPr>
      <w:tcPr>
        <w:shd w:val="clear" w:color="ffffff" w:themeColor="accent1" w:fill="4472c4"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Grid Table 5 Dark - Accent 2"/>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cPr>
      <w:tcBorders/>
    </w:tcPr>
    <w:tblStylePr w:type="band1Horz">
      <w:pPr>
        <w:pBdr/>
        <w:spacing/>
        <w:ind/>
      </w:pPr>
      <w:tblPr>
        <w:tblBorders/>
      </w:tblPr>
      <w:tcPr>
        <w:shd w:val="clear" w:color="ffffff" w:themeColor="accent2" w:themeTint="75" w:fill="f6c3a1" w:themeFill="accent2" w:themeFillTint="75"/>
        <w:tcBorders/>
      </w:tcPr>
    </w:tblStylePr>
    <w:tblStylePr w:type="band1Vert">
      <w:pPr>
        <w:pBdr/>
        <w:spacing/>
        <w:ind/>
      </w:pPr>
      <w:tblPr>
        <w:tblBorders/>
      </w:tblPr>
      <w:tcPr>
        <w:shd w:val="clear" w:color="ffffff" w:themeColor="accent2" w:themeTint="75" w:fill="f6c3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Grid Table 5 Dark - Accent 3"/>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Grid Table 5 Dark- Accent 4"/>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cPr>
      <w:tcBorders/>
    </w:tcPr>
    <w:tblStylePr w:type="band1Horz">
      <w:pPr>
        <w:pBdr/>
        <w:spacing/>
        <w:ind/>
      </w:pPr>
      <w:tblPr>
        <w:tblBorders/>
      </w:tblPr>
      <w:tcPr>
        <w:shd w:val="clear" w:color="ffffff" w:themeColor="accent4" w:themeTint="75" w:fill="fee189" w:themeFill="accent4" w:themeFillTint="75"/>
        <w:tcBorders/>
      </w:tcPr>
    </w:tblStylePr>
    <w:tblStylePr w:type="band1Vert">
      <w:pPr>
        <w:pBdr/>
        <w:spacing/>
        <w:ind/>
      </w:pPr>
      <w:tblPr>
        <w:tblBorders/>
      </w:tblPr>
      <w:tcPr>
        <w:shd w:val="clear" w:color="ffffff" w:themeColor="accent4" w:themeTint="75" w:fill="fee189"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
    <w:name w:val="Grid Table 5 Dark - Accent 5"/>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debf6" w:themeFill="accent5" w:themeFillTint="34"/>
    </w:tblPr>
    <w:tcPr>
      <w:tcBorders/>
    </w:tcPr>
    <w:tblStylePr w:type="band1Horz">
      <w:pPr>
        <w:pBdr/>
        <w:spacing/>
        <w:ind/>
      </w:pPr>
      <w:tblPr>
        <w:tblBorders/>
      </w:tblPr>
      <w:tcPr>
        <w:shd w:val="clear" w:color="ffffff" w:themeColor="accent5" w:themeTint="75" w:fill="b4d2eb" w:themeFill="accent5" w:themeFillTint="75"/>
        <w:tcBorders/>
      </w:tcPr>
    </w:tblStylePr>
    <w:tblStylePr w:type="band1Vert">
      <w:pPr>
        <w:pBdr/>
        <w:spacing/>
        <w:ind/>
      </w:pPr>
      <w:tblPr>
        <w:tblBorders/>
      </w:tblPr>
      <w:tcPr>
        <w:shd w:val="clear" w:color="ffffff" w:themeColor="accent5" w:themeTint="75" w:fill="b4d2eb"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5b9bd5" w:themeFill="accent5"/>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rFonts w:ascii="Arial" w:hAnsi="Arial"/>
        <w:b/>
        <w:color w:val="ffffff"/>
        <w:sz w:val="22"/>
      </w:rPr>
      <w:pPr>
        <w:pBdr/>
        <w:spacing/>
        <w:ind/>
      </w:pPr>
      <w:tblPr>
        <w:tblBorders/>
      </w:tblPr>
      <w:tcPr>
        <w:shd w:val="clear" w:color="ffffff" w:themeColor="accent5" w:fill="5b9bd5" w:themeFill="accent5"/>
        <w:tcBorders/>
      </w:tcPr>
    </w:tblStylePr>
    <w:tblStylePr w:type="lastRow">
      <w:rPr>
        <w:rFonts w:ascii="Arial" w:hAnsi="Arial"/>
        <w:b/>
        <w:color w:val="ffffff"/>
        <w:sz w:val="22"/>
      </w:rPr>
      <w:pPr>
        <w:pBdr/>
        <w:spacing/>
        <w:ind/>
      </w:pPr>
      <w:tblPr>
        <w:tblBorders/>
      </w:tblPr>
      <w:tcPr>
        <w:shd w:val="clear" w:color="ffffff" w:themeColor="accent5" w:fill="5b9bd5"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Grid Table 5 Dark - Accent 6"/>
    <w:basedOn w:val="11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cPr>
      <w:tcBorders/>
    </w:tcPr>
    <w:tblStylePr w:type="band1Horz">
      <w:pPr>
        <w:pBdr/>
        <w:spacing/>
        <w:ind/>
      </w:pPr>
      <w:tblPr>
        <w:tblBorders/>
      </w:tblPr>
      <w:tcPr>
        <w:shd w:val="clear" w:color="ffffff" w:themeColor="accent6" w:themeTint="75" w:fill="bedba8" w:themeFill="accent6" w:themeFillTint="75"/>
        <w:tcBorders/>
      </w:tcPr>
    </w:tblStylePr>
    <w:tblStylePr w:type="band1Vert">
      <w:pPr>
        <w:pBdr/>
        <w:spacing/>
        <w:ind/>
      </w:pPr>
      <w:tblPr>
        <w:tblBorders/>
      </w:tblPr>
      <w:tcPr>
        <w:shd w:val="clear" w:color="ffffff" w:themeColor="accent6" w:themeTint="75" w:fill="be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Grid Table 6 Colorful"/>
    <w:basedOn w:val="11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1">
    <w:name w:val="Grid Table 6 Colorful - Accent 1"/>
    <w:basedOn w:val="11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9e2f2" w:themeFill="accent1" w:themeFillTint="34"/>
        <w:tcBorders/>
      </w:tcPr>
    </w:tblStylePr>
    <w:tblStylePr w:type="band1Vert">
      <w:pPr>
        <w:pBdr/>
        <w:spacing/>
        <w:ind/>
      </w:pPr>
      <w:tblPr>
        <w:tblBorders/>
      </w:tblPr>
      <w:tcPr>
        <w:shd w:val="clear" w:color="ffffff" w:themeColor="accent1" w:themeTint="34" w:fill="d9e2f2"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664a9" w:themeColor="accent1" w:themeTint="80" w:themeShade="95"/>
      </w:rPr>
      <w:pPr>
        <w:pBdr/>
        <w:spacing/>
        <w:ind/>
      </w:pPr>
      <w:tblPr>
        <w:tblBorders/>
      </w:tblPr>
      <w:tcPr>
        <w:tcBorders/>
      </w:tcPr>
    </w:tblStylePr>
    <w:tblStylePr w:type="firstRow">
      <w:rPr>
        <w:b/>
        <w:color w:val="3664a9" w:themeColor="accent1" w:themeTint="80" w:themeShade="95"/>
      </w:rPr>
      <w:pPr>
        <w:pBdr/>
        <w:spacing/>
        <w:ind/>
      </w:pPr>
      <w:tblPr>
        <w:tblBorders/>
      </w:tblPr>
      <w:tcPr>
        <w:tcBorders>
          <w:bottom w:val="single" w:color="000000" w:themeColor="accent1" w:themeTint="80" w:sz="12" w:space="0"/>
        </w:tcBorders>
      </w:tcPr>
    </w:tblStylePr>
    <w:tblStylePr w:type="lastCol">
      <w:rPr>
        <w:b/>
        <w:color w:val="3664a9" w:themeColor="accent1" w:themeTint="80" w:themeShade="95"/>
      </w:rPr>
      <w:pPr>
        <w:pBdr/>
        <w:spacing/>
        <w:ind/>
      </w:pPr>
      <w:tblPr>
        <w:tblBorders/>
      </w:tblPr>
      <w:tcPr>
        <w:tcBorders/>
      </w:tcPr>
    </w:tblStylePr>
    <w:tblStylePr w:type="lastRow">
      <w:rPr>
        <w:b/>
        <w:color w:val="3664a9"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2">
    <w:name w:val="Grid Table 6 Colorful - Accent 2"/>
    <w:basedOn w:val="11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5d6" w:themeFill="accent2" w:themeFillTint="32"/>
        <w:tcBorders/>
      </w:tcPr>
    </w:tblStylePr>
    <w:tblStylePr w:type="band1Vert">
      <w:pPr>
        <w:pBdr/>
        <w:spacing/>
        <w:ind/>
      </w:pPr>
      <w:tblPr>
        <w:tblBorders/>
      </w:tblPr>
      <w:tcPr>
        <w:shd w:val="clear" w:color="ffffff" w:themeColor="accent2" w:themeTint="32" w:fill="fbe5d6"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5712" w:themeColor="accent2" w:themeTint="97" w:themeShade="95"/>
      </w:rPr>
      <w:pPr>
        <w:pBdr/>
        <w:spacing/>
        <w:ind/>
      </w:pPr>
      <w:tblPr>
        <w:tblBorders/>
      </w:tblPr>
      <w:tcPr>
        <w:tcBorders/>
      </w:tcPr>
    </w:tblStylePr>
    <w:tblStylePr w:type="firstRow">
      <w:rPr>
        <w:b/>
        <w:color w:val="c95712" w:themeColor="accent2" w:themeTint="97" w:themeShade="95"/>
      </w:rPr>
      <w:pPr>
        <w:pBdr/>
        <w:spacing/>
        <w:ind/>
      </w:pPr>
      <w:tblPr>
        <w:tblBorders/>
      </w:tblPr>
      <w:tcPr>
        <w:tcBorders>
          <w:bottom w:val="single" w:color="000000" w:themeColor="accent2" w:themeTint="97" w:sz="12" w:space="0"/>
        </w:tcBorders>
      </w:tcPr>
    </w:tblStylePr>
    <w:tblStylePr w:type="lastCol">
      <w:rPr>
        <w:b/>
        <w:color w:val="c95712" w:themeColor="accent2" w:themeTint="97" w:themeShade="95"/>
      </w:rPr>
      <w:pPr>
        <w:pBdr/>
        <w:spacing/>
        <w:ind/>
      </w:pPr>
      <w:tblPr>
        <w:tblBorders/>
      </w:tblPr>
      <w:tcPr>
        <w:tcBorders/>
      </w:tcPr>
    </w:tblStylePr>
    <w:tblStylePr w:type="lastRow">
      <w:rPr>
        <w:b/>
        <w:color w:val="c957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3">
    <w:name w:val="Grid Table 6 Colorful - Accent 3"/>
    <w:basedOn w:val="11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
    <w:name w:val="Grid Table 6 Colorful - Accent 4"/>
    <w:basedOn w:val="11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ef2cb" w:themeFill="accent4" w:themeFillTint="34"/>
        <w:tcBorders/>
      </w:tcPr>
    </w:tblStylePr>
    <w:tblStylePr w:type="band1Vert">
      <w:pPr>
        <w:pBdr/>
        <w:spacing/>
        <w:ind/>
      </w:pPr>
      <w:tblPr>
        <w:tblBorders/>
      </w:tblPr>
      <w:tcPr>
        <w:shd w:val="clear" w:color="ffffff" w:themeColor="accent4" w:themeTint="34" w:fill="fe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d9600" w:themeColor="accent4" w:themeTint="9A" w:themeShade="95"/>
      </w:rPr>
      <w:pPr>
        <w:pBdr/>
        <w:spacing/>
        <w:ind/>
      </w:pPr>
      <w:tblPr>
        <w:tblBorders/>
      </w:tblPr>
      <w:tcPr>
        <w:tcBorders/>
      </w:tcPr>
    </w:tblStylePr>
    <w:tblStylePr w:type="firstRow">
      <w:rPr>
        <w:b/>
        <w:color w:val="cd9600" w:themeColor="accent4" w:themeTint="9A" w:themeShade="95"/>
      </w:rPr>
      <w:pPr>
        <w:pBdr/>
        <w:spacing/>
        <w:ind/>
      </w:pPr>
      <w:tblPr>
        <w:tblBorders/>
      </w:tblPr>
      <w:tcPr>
        <w:tcBorders>
          <w:bottom w:val="single" w:color="000000" w:themeColor="accent4" w:themeTint="9A" w:sz="12" w:space="0"/>
        </w:tcBorders>
      </w:tcPr>
    </w:tblStylePr>
    <w:tblStylePr w:type="lastCol">
      <w:rPr>
        <w:b/>
        <w:color w:val="cd9600" w:themeColor="accent4" w:themeTint="9A" w:themeShade="95"/>
      </w:rPr>
      <w:pPr>
        <w:pBdr/>
        <w:spacing/>
        <w:ind/>
      </w:pPr>
      <w:tblPr>
        <w:tblBorders/>
      </w:tblPr>
      <w:tcPr>
        <w:tcBorders/>
      </w:tcPr>
    </w:tblStylePr>
    <w:tblStylePr w:type="lastRow">
      <w:rPr>
        <w:b/>
        <w:color w:val="cd96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5">
    <w:name w:val="Grid Table 6 Colorful - Accent 5"/>
    <w:basedOn w:val="11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debf6" w:themeFill="accent5" w:themeFillTint="34"/>
        <w:tcBorders/>
      </w:tcPr>
    </w:tblStylePr>
    <w:tblStylePr w:type="band1Vert">
      <w:pPr>
        <w:pBdr/>
        <w:spacing/>
        <w:ind/>
      </w:pPr>
      <w:tblPr>
        <w:tblBorders/>
      </w:tblPr>
      <w:tcPr>
        <w:shd w:val="clear" w:color="ffffff" w:themeColor="accent5" w:themeTint="34" w:fill="ddebf6"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d8d" w:themeColor="accent5" w:themeShade="95"/>
      </w:rPr>
      <w:pPr>
        <w:pBdr/>
        <w:spacing/>
        <w:ind/>
      </w:pPr>
      <w:tblPr>
        <w:tblBorders/>
      </w:tblPr>
      <w:tcPr>
        <w:tcBorders/>
      </w:tcPr>
    </w:tblStylePr>
    <w:tblStylePr w:type="firstRow">
      <w:rPr>
        <w:b/>
        <w:color w:val="245d8d" w:themeColor="accent5" w:themeShade="95"/>
      </w:rPr>
      <w:pPr>
        <w:pBdr/>
        <w:spacing/>
        <w:ind/>
      </w:pPr>
      <w:tblPr>
        <w:tblBorders/>
      </w:tblPr>
      <w:tcPr>
        <w:tcBorders>
          <w:bottom w:val="single" w:color="000000" w:themeColor="accent5" w:sz="12" w:space="0"/>
        </w:tcBorders>
      </w:tcPr>
    </w:tblStylePr>
    <w:tblStylePr w:type="lastCol">
      <w:rPr>
        <w:b/>
        <w:color w:val="245d8d" w:themeColor="accent5" w:themeShade="95"/>
      </w:rPr>
      <w:pPr>
        <w:pBdr/>
        <w:spacing/>
        <w:ind/>
      </w:pPr>
      <w:tblPr>
        <w:tblBorders/>
      </w:tblPr>
      <w:tcPr>
        <w:tcBorders/>
      </w:tcPr>
    </w:tblStylePr>
    <w:tblStylePr w:type="lastRow">
      <w:rPr>
        <w:b/>
        <w:color w:val="245d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6">
    <w:name w:val="Grid Table 6 Colorful - Accent 6"/>
    <w:basedOn w:val="11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8" w:themeFill="accent6" w:themeFillTint="34"/>
        <w:tcBorders/>
      </w:tcPr>
    </w:tblStylePr>
    <w:tblStylePr w:type="band1Vert">
      <w:pPr>
        <w:pBdr/>
        <w:spacing/>
        <w:ind/>
      </w:pPr>
      <w:tblPr>
        <w:tblBorders/>
      </w:tblPr>
      <w:tcPr>
        <w:shd w:val="clear" w:color="ffffff" w:themeColor="accent6" w:themeTint="34" w:fill="e2efd8"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d8d" w:themeColor="accent5" w:themeShade="95"/>
      </w:rPr>
      <w:pPr>
        <w:pBdr/>
        <w:spacing/>
        <w:ind/>
      </w:pPr>
      <w:tblPr>
        <w:tblBorders/>
      </w:tblPr>
      <w:tcPr>
        <w:tcBorders/>
      </w:tcPr>
    </w:tblStylePr>
    <w:tblStylePr w:type="firstRow">
      <w:rPr>
        <w:b/>
        <w:color w:val="245d8d" w:themeColor="accent5" w:themeShade="95"/>
      </w:rPr>
      <w:pPr>
        <w:pBdr/>
        <w:spacing/>
        <w:ind/>
      </w:pPr>
      <w:tblPr>
        <w:tblBorders/>
      </w:tblPr>
      <w:tcPr>
        <w:tcBorders>
          <w:bottom w:val="single" w:color="000000" w:themeColor="accent6" w:sz="12" w:space="0"/>
        </w:tcBorders>
      </w:tcPr>
    </w:tblStylePr>
    <w:tblStylePr w:type="lastCol">
      <w:rPr>
        <w:b/>
        <w:color w:val="245d8d" w:themeColor="accent5" w:themeShade="95"/>
      </w:rPr>
      <w:pPr>
        <w:pBdr/>
        <w:spacing/>
        <w:ind/>
      </w:pPr>
      <w:tblPr>
        <w:tblBorders/>
      </w:tblPr>
      <w:tcPr>
        <w:tcBorders/>
      </w:tcPr>
    </w:tblStylePr>
    <w:tblStylePr w:type="lastRow">
      <w:rPr>
        <w:b/>
        <w:color w:val="245d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
    <w:name w:val="Grid Table 7 Colorful"/>
    <w:basedOn w:val="11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
    <w:name w:val="Grid Table 7 Colorful - Accent 1"/>
    <w:basedOn w:val="11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664a9" w:themeColor="accent1" w:themeTint="80" w:themeShade="95"/>
        <w:sz w:val="22"/>
      </w:rPr>
      <w:pPr>
        <w:pBdr/>
        <w:spacing/>
        <w:ind/>
      </w:pPr>
      <w:tblPr>
        <w:tblBorders/>
      </w:tblPr>
      <w:tcPr>
        <w:shd w:val="clear" w:color="ffffff" w:themeColor="accent1" w:themeTint="34" w:fill="d9e2f2" w:themeFill="accent1" w:themeFillTint="34"/>
        <w:tcBorders/>
      </w:tcPr>
    </w:tblStylePr>
    <w:tblStylePr w:type="band1Vert">
      <w:pPr>
        <w:pBdr/>
        <w:spacing/>
        <w:ind/>
      </w:pPr>
      <w:tblPr>
        <w:tblBorders/>
      </w:tblPr>
      <w:tcPr>
        <w:shd w:val="clear" w:color="ffffff" w:themeColor="accent1" w:themeTint="34" w:fill="d9e2f2" w:themeFill="accent1" w:themeFillTint="34"/>
        <w:tcBorders/>
      </w:tcPr>
    </w:tblStylePr>
    <w:tblStylePr w:type="band2Horz">
      <w:rPr>
        <w:rFonts w:ascii="Arial" w:hAnsi="Arial"/>
        <w:color w:val="3664a9"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664a9"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3664a9"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3664a9"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3664a9"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
    <w:name w:val="Grid Table 7 Colorful - Accent 2"/>
    <w:basedOn w:val="11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95712" w:themeColor="accent2" w:themeTint="97" w:themeShade="95"/>
        <w:sz w:val="22"/>
      </w:rPr>
      <w:pPr>
        <w:pBdr/>
        <w:spacing/>
        <w:ind/>
      </w:pPr>
      <w:tblPr>
        <w:tblBorders/>
      </w:tblPr>
      <w:tcPr>
        <w:shd w:val="clear" w:color="ffffff" w:themeColor="accent2" w:themeTint="32" w:fill="fbe5d6" w:themeFill="accent2" w:themeFillTint="32"/>
        <w:tcBorders/>
      </w:tcPr>
    </w:tblStylePr>
    <w:tblStylePr w:type="band1Vert">
      <w:pPr>
        <w:pBdr/>
        <w:spacing/>
        <w:ind/>
      </w:pPr>
      <w:tblPr>
        <w:tblBorders/>
      </w:tblPr>
      <w:tcPr>
        <w:shd w:val="clear" w:color="ffffff" w:themeColor="accent2" w:themeTint="32" w:fill="fbe5d6" w:themeFill="accent2" w:themeFillTint="32"/>
        <w:tcBorders/>
      </w:tcPr>
    </w:tblStylePr>
    <w:tblStylePr w:type="band2Horz">
      <w:rPr>
        <w:rFonts w:ascii="Arial" w:hAnsi="Arial"/>
        <w:color w:val="c957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57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957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957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957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
    <w:name w:val="Grid Table 7 Colorful - Accent 3"/>
    <w:basedOn w:val="11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606060"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
    <w:name w:val="Grid Table 7 Colorful - Accent 4"/>
    <w:basedOn w:val="11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cd9600" w:themeColor="accent4" w:themeTint="9A" w:themeShade="95"/>
        <w:sz w:val="22"/>
      </w:rPr>
      <w:pPr>
        <w:pBdr/>
        <w:spacing/>
        <w:ind/>
      </w:pPr>
      <w:tblPr>
        <w:tblBorders/>
      </w:tblPr>
      <w:tcPr>
        <w:shd w:val="clear" w:color="ffffff" w:themeColor="accent4" w:themeTint="34" w:fill="fef2cb" w:themeFill="accent4" w:themeFillTint="34"/>
        <w:tcBorders/>
      </w:tcPr>
    </w:tblStylePr>
    <w:tblStylePr w:type="band1Vert">
      <w:pPr>
        <w:pBdr/>
        <w:spacing/>
        <w:ind/>
      </w:pPr>
      <w:tblPr>
        <w:tblBorders/>
      </w:tblPr>
      <w:tcPr>
        <w:shd w:val="clear" w:color="ffffff" w:themeColor="accent4" w:themeTint="34" w:fill="fef2cb" w:themeFill="accent4" w:themeFillTint="34"/>
        <w:tcBorders/>
      </w:tcPr>
    </w:tblStylePr>
    <w:tblStylePr w:type="band2Horz">
      <w:rPr>
        <w:rFonts w:ascii="Arial" w:hAnsi="Arial"/>
        <w:color w:val="cd96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d96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cd96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cd96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cd96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
    <w:name w:val="Grid Table 7 Colorful - Accent 5"/>
    <w:basedOn w:val="11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45d8d" w:themeColor="accent5" w:themeShade="95"/>
        <w:sz w:val="22"/>
      </w:rPr>
      <w:pPr>
        <w:pBdr/>
        <w:spacing/>
        <w:ind/>
      </w:pPr>
      <w:tblPr>
        <w:tblBorders/>
      </w:tblPr>
      <w:tcPr>
        <w:shd w:val="clear" w:color="ffffff" w:themeColor="accent5" w:themeTint="34" w:fill="ddebf6" w:themeFill="accent5" w:themeFillTint="34"/>
        <w:tcBorders/>
      </w:tcPr>
    </w:tblStylePr>
    <w:tblStylePr w:type="band1Vert">
      <w:pPr>
        <w:pBdr/>
        <w:spacing/>
        <w:ind/>
      </w:pPr>
      <w:tblPr>
        <w:tblBorders/>
      </w:tblPr>
      <w:tcPr>
        <w:shd w:val="clear" w:color="ffffff" w:themeColor="accent5" w:themeTint="34" w:fill="ddebf6" w:themeFill="accent5" w:themeFillTint="34"/>
        <w:tcBorders/>
      </w:tcPr>
    </w:tblStylePr>
    <w:tblStylePr w:type="band2Horz">
      <w:rPr>
        <w:rFonts w:ascii="Arial" w:hAnsi="Arial"/>
        <w:color w:val="245d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d8d"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245d8d"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245d8d"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245d8d"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
    <w:name w:val="Grid Table 7 Colorful - Accent 6"/>
    <w:basedOn w:val="11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26429" w:themeColor="accent6" w:themeShade="95"/>
        <w:sz w:val="22"/>
      </w:rPr>
      <w:pPr>
        <w:pBdr/>
        <w:spacing/>
        <w:ind/>
      </w:pPr>
      <w:tblPr>
        <w:tblBorders/>
      </w:tblPr>
      <w:tcPr>
        <w:shd w:val="clear" w:color="ffffff" w:themeColor="accent6" w:themeTint="34" w:fill="e2efd8" w:themeFill="accent6" w:themeFillTint="34"/>
        <w:tcBorders/>
      </w:tcPr>
    </w:tblStylePr>
    <w:tblStylePr w:type="band1Vert">
      <w:pPr>
        <w:pBdr/>
        <w:spacing/>
        <w:ind/>
      </w:pPr>
      <w:tblPr>
        <w:tblBorders/>
      </w:tblPr>
      <w:tcPr>
        <w:shd w:val="clear" w:color="ffffff" w:themeColor="accent6" w:themeTint="34" w:fill="e2efd8" w:themeFill="accent6" w:themeFillTint="34"/>
        <w:tcBorders/>
      </w:tcPr>
    </w:tblStylePr>
    <w:tblStylePr w:type="band2Horz">
      <w:rPr>
        <w:rFonts w:ascii="Arial" w:hAnsi="Arial"/>
        <w:color w:val="4264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26429"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426429"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426429"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4264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1 Light"/>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1 Light - Accent 1"/>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1 Light - Accent 2"/>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1 Light - Accent 3"/>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1 Light - Accent 4"/>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
    <w:name w:val="List Table 1 Light - Accent 5"/>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
    <w:name w:val="List Table 1 Light - Accent 6"/>
    <w:basedOn w:val="11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
    <w:name w:val="List Table 2"/>
    <w:basedOn w:val="11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
    <w:name w:val="List Table 2 - Accent 1"/>
    <w:basedOn w:val="11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
    <w:name w:val="List Table 2 - Accent 2"/>
    <w:basedOn w:val="11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
    <w:name w:val="List Table 2 - Accent 3"/>
    <w:basedOn w:val="11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
    <w:name w:val="List Table 2 - Accent 4"/>
    <w:basedOn w:val="11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
    <w:name w:val="List Table 2 - Accent 5"/>
    <w:basedOn w:val="11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
    <w:name w:val="List Table 2 - Accent 6"/>
    <w:basedOn w:val="11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
    <w:name w:val="List Table 3"/>
    <w:basedOn w:val="11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
    <w:name w:val="List Table 3 - Accent 1"/>
    <w:basedOn w:val="11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
    <w:name w:val="List Table 3 - Accent 2"/>
    <w:basedOn w:val="11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1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1">
    <w:name w:val="List Table 3 - Accent 3"/>
    <w:basedOn w:val="11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2">
    <w:name w:val="List Table 3 - Accent 4"/>
    <w:basedOn w:val="11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864"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3">
    <w:name w:val="List Table 3 - Accent 5"/>
    <w:basedOn w:val="11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cc4e5"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4">
    <w:name w:val="List Table 3 - Accent 6"/>
    <w:basedOn w:val="11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ad0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5">
    <w:name w:val="List Table 4"/>
    <w:basedOn w:val="11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6">
    <w:name w:val="List Table 4 - Accent 1"/>
    <w:basedOn w:val="11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7">
    <w:name w:val="List Table 4 - Accent 2"/>
    <w:basedOn w:val="11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8">
    <w:name w:val="List Table 4 - Accent 3"/>
    <w:basedOn w:val="11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9">
    <w:name w:val="List Table 4 - Accent 4"/>
    <w:basedOn w:val="11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0">
    <w:name w:val="List Table 4 - Accent 5"/>
    <w:basedOn w:val="11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1">
    <w:name w:val="List Table 4 - Accent 6"/>
    <w:basedOn w:val="11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2">
    <w:name w:val="List Table 5 Dark"/>
    <w:basedOn w:val="11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3">
    <w:name w:val="List Table 5 Dark - Accent 1"/>
    <w:basedOn w:val="11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472c4" w:themeFill="accent1"/>
    </w:tblPr>
    <w:tcPr>
      <w:tcBorders/>
    </w:tcPr>
    <w:tblStylePr w:type="band1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472c4"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472c4"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4">
    <w:name w:val="List Table 5 Dark - Accent 2"/>
    <w:basedOn w:val="11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cPr>
      <w:tcBorders/>
    </w:tcPr>
    <w:tblStylePr w:type="band1Horz">
      <w:pPr>
        <w:pBdr/>
        <w:spacing/>
        <w:ind/>
      </w:pPr>
      <w:tblPr>
        <w:tblBorders/>
      </w:tblPr>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5">
    <w:name w:val="List Table 5 Dark - Accent 3"/>
    <w:basedOn w:val="11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6">
    <w:name w:val="List Table 5 Dark - Accent 4"/>
    <w:basedOn w:val="11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cPr>
      <w:tcBorders/>
    </w:tcPr>
    <w:tblStylePr w:type="band1Horz">
      <w:pPr>
        <w:pBdr/>
        <w:spacing/>
        <w:ind/>
      </w:pPr>
      <w:tblPr>
        <w:tblBorders/>
      </w:tblPr>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7">
    <w:name w:val="List Table 5 Dark - Accent 5"/>
    <w:basedOn w:val="11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cc4e5" w:themeFill="accent5" w:themeFillTint="9A"/>
    </w:tblPr>
    <w:tcPr>
      <w:tcBorders/>
    </w:tcPr>
    <w:tblStylePr w:type="band1Horz">
      <w:pPr>
        <w:pBdr/>
        <w:spacing/>
        <w:ind/>
      </w:pPr>
      <w:tblPr>
        <w:tblBorders/>
      </w:tblPr>
      <w:tcPr>
        <w:shd w:val="clear" w:color="ffffff" w:themeColor="accent5" w:themeTint="9A" w:fill="9cc4e5"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cc4e5"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cc4e5"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cc4e5"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8">
    <w:name w:val="List Table 5 Dark - Accent 6"/>
    <w:basedOn w:val="11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cPr>
      <w:tcBorders/>
    </w:tcPr>
    <w:tblStylePr w:type="band1Horz">
      <w:pPr>
        <w:pBdr/>
        <w:spacing/>
        <w:ind/>
      </w:pPr>
      <w:tblPr>
        <w:tblBorders/>
      </w:tblPr>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9">
    <w:name w:val="List Table 6 Colorful"/>
    <w:basedOn w:val="11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0">
    <w:name w:val="List Table 6 Colorful - Accent 1"/>
    <w:basedOn w:val="11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374" w:themeColor="accent1" w:themeShade="95"/>
      </w:rPr>
      <w:pPr>
        <w:pBdr/>
        <w:spacing/>
        <w:ind/>
      </w:pPr>
      <w:tblPr>
        <w:tblBorders/>
      </w:tblPr>
      <w:tcPr>
        <w:tcBorders/>
      </w:tcPr>
    </w:tblStylePr>
    <w:tblStylePr w:type="firstRow">
      <w:rPr>
        <w:b/>
        <w:color w:val="254374" w:themeColor="accent1" w:themeShade="95"/>
      </w:rPr>
      <w:pPr>
        <w:pBdr/>
        <w:spacing/>
        <w:ind/>
      </w:pPr>
      <w:tblPr>
        <w:tblBorders/>
      </w:tblPr>
      <w:tcPr>
        <w:tcBorders>
          <w:bottom w:val="single" w:color="000000" w:themeColor="accent1" w:sz="4" w:space="0"/>
        </w:tcBorders>
      </w:tcPr>
    </w:tblStylePr>
    <w:tblStylePr w:type="lastCol">
      <w:rPr>
        <w:b/>
        <w:color w:val="254374" w:themeColor="accent1" w:themeShade="95"/>
      </w:rPr>
      <w:pPr>
        <w:pBdr/>
        <w:spacing/>
        <w:ind/>
      </w:pPr>
      <w:tblPr>
        <w:tblBorders/>
      </w:tblPr>
      <w:tcPr>
        <w:tcBorders/>
      </w:tcPr>
    </w:tblStylePr>
    <w:tblStylePr w:type="lastRow">
      <w:rPr>
        <w:b/>
        <w:color w:val="254374"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1">
    <w:name w:val="List Table 6 Colorful - Accent 2"/>
    <w:basedOn w:val="11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5712" w:themeColor="accent2" w:themeTint="97" w:themeShade="95"/>
      </w:rPr>
      <w:pPr>
        <w:pBdr/>
        <w:spacing/>
        <w:ind/>
      </w:pPr>
      <w:tblPr>
        <w:tblBorders/>
      </w:tblPr>
      <w:tcPr>
        <w:tcBorders/>
      </w:tcPr>
    </w:tblStylePr>
    <w:tblStylePr w:type="firstRow">
      <w:rPr>
        <w:b/>
        <w:color w:val="c95712" w:themeColor="accent2" w:themeTint="97" w:themeShade="95"/>
      </w:rPr>
      <w:pPr>
        <w:pBdr/>
        <w:spacing/>
        <w:ind/>
      </w:pPr>
      <w:tblPr>
        <w:tblBorders/>
      </w:tblPr>
      <w:tcPr>
        <w:tcBorders>
          <w:bottom w:val="single" w:color="000000" w:themeColor="accent2" w:themeTint="97" w:sz="4" w:space="0"/>
        </w:tcBorders>
      </w:tcPr>
    </w:tblStylePr>
    <w:tblStylePr w:type="lastCol">
      <w:rPr>
        <w:b/>
        <w:color w:val="c95712" w:themeColor="accent2" w:themeTint="97" w:themeShade="95"/>
      </w:rPr>
      <w:pPr>
        <w:pBdr/>
        <w:spacing/>
        <w:ind/>
      </w:pPr>
      <w:tblPr>
        <w:tblBorders/>
      </w:tblPr>
      <w:tcPr>
        <w:tcBorders/>
      </w:tcPr>
    </w:tblStylePr>
    <w:tblStylePr w:type="lastRow">
      <w:rPr>
        <w:b/>
        <w:color w:val="c957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2">
    <w:name w:val="List Table 6 Colorful - Accent 3"/>
    <w:basedOn w:val="11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3">
    <w:name w:val="List Table 6 Colorful - Accent 4"/>
    <w:basedOn w:val="11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d9600" w:themeColor="accent4" w:themeTint="9A" w:themeShade="95"/>
      </w:rPr>
      <w:pPr>
        <w:pBdr/>
        <w:spacing/>
        <w:ind/>
      </w:pPr>
      <w:tblPr>
        <w:tblBorders/>
      </w:tblPr>
      <w:tcPr>
        <w:tcBorders/>
      </w:tcPr>
    </w:tblStylePr>
    <w:tblStylePr w:type="firstRow">
      <w:rPr>
        <w:b/>
        <w:color w:val="cd9600" w:themeColor="accent4" w:themeTint="9A" w:themeShade="95"/>
      </w:rPr>
      <w:pPr>
        <w:pBdr/>
        <w:spacing/>
        <w:ind/>
      </w:pPr>
      <w:tblPr>
        <w:tblBorders/>
      </w:tblPr>
      <w:tcPr>
        <w:tcBorders>
          <w:bottom w:val="single" w:color="000000" w:themeColor="accent4" w:themeTint="9A" w:sz="4" w:space="0"/>
        </w:tcBorders>
      </w:tcPr>
    </w:tblStylePr>
    <w:tblStylePr w:type="lastCol">
      <w:rPr>
        <w:b/>
        <w:color w:val="cd9600" w:themeColor="accent4" w:themeTint="9A" w:themeShade="95"/>
      </w:rPr>
      <w:pPr>
        <w:pBdr/>
        <w:spacing/>
        <w:ind/>
      </w:pPr>
      <w:tblPr>
        <w:tblBorders/>
      </w:tblPr>
      <w:tcPr>
        <w:tcBorders/>
      </w:tcPr>
    </w:tblStylePr>
    <w:tblStylePr w:type="lastRow">
      <w:rPr>
        <w:b/>
        <w:color w:val="cd96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4">
    <w:name w:val="List Table 6 Colorful - Accent 5"/>
    <w:basedOn w:val="11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e78b1" w:themeColor="accent5" w:themeTint="9A" w:themeShade="95"/>
      </w:rPr>
      <w:pPr>
        <w:pBdr/>
        <w:spacing/>
        <w:ind/>
      </w:pPr>
      <w:tblPr>
        <w:tblBorders/>
      </w:tblPr>
      <w:tcPr>
        <w:tcBorders/>
      </w:tcPr>
    </w:tblStylePr>
    <w:tblStylePr w:type="firstRow">
      <w:rPr>
        <w:b/>
        <w:color w:val="2e78b1" w:themeColor="accent5" w:themeTint="9A" w:themeShade="95"/>
      </w:rPr>
      <w:pPr>
        <w:pBdr/>
        <w:spacing/>
        <w:ind/>
      </w:pPr>
      <w:tblPr>
        <w:tblBorders/>
      </w:tblPr>
      <w:tcPr>
        <w:tcBorders>
          <w:bottom w:val="single" w:color="000000" w:themeColor="accent5" w:themeTint="9A" w:sz="4" w:space="0"/>
        </w:tcBorders>
      </w:tcPr>
    </w:tblStylePr>
    <w:tblStylePr w:type="lastCol">
      <w:rPr>
        <w:b/>
        <w:color w:val="2e78b1" w:themeColor="accent5" w:themeTint="9A" w:themeShade="95"/>
      </w:rPr>
      <w:pPr>
        <w:pBdr/>
        <w:spacing/>
        <w:ind/>
      </w:pPr>
      <w:tblPr>
        <w:tblBorders/>
      </w:tblPr>
      <w:tcPr>
        <w:tcBorders/>
      </w:tcPr>
    </w:tblStylePr>
    <w:tblStylePr w:type="lastRow">
      <w:rPr>
        <w:b/>
        <w:color w:val="2e78b1"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5">
    <w:name w:val="List Table 6 Colorful - Accent 6"/>
    <w:basedOn w:val="11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8f3c" w:themeColor="accent6" w:themeTint="98" w:themeShade="95"/>
      </w:rPr>
      <w:pPr>
        <w:pBdr/>
        <w:spacing/>
        <w:ind/>
      </w:pPr>
      <w:tblPr>
        <w:tblBorders/>
      </w:tblPr>
      <w:tcPr>
        <w:tcBorders/>
      </w:tcPr>
    </w:tblStylePr>
    <w:tblStylePr w:type="firstRow">
      <w:rPr>
        <w:b/>
        <w:color w:val="5f8f3c" w:themeColor="accent6" w:themeTint="98" w:themeShade="95"/>
      </w:rPr>
      <w:pPr>
        <w:pBdr/>
        <w:spacing/>
        <w:ind/>
      </w:pPr>
      <w:tblPr>
        <w:tblBorders/>
      </w:tblPr>
      <w:tcPr>
        <w:tcBorders>
          <w:bottom w:val="single" w:color="000000" w:themeColor="accent6" w:themeTint="98" w:sz="4" w:space="0"/>
        </w:tcBorders>
      </w:tcPr>
    </w:tblStylePr>
    <w:tblStylePr w:type="lastCol">
      <w:rPr>
        <w:b/>
        <w:color w:val="5f8f3c" w:themeColor="accent6" w:themeTint="98" w:themeShade="95"/>
      </w:rPr>
      <w:pPr>
        <w:pBdr/>
        <w:spacing/>
        <w:ind/>
      </w:pPr>
      <w:tblPr>
        <w:tblBorders/>
      </w:tblPr>
      <w:tcPr>
        <w:tcBorders/>
      </w:tcPr>
    </w:tblStylePr>
    <w:tblStylePr w:type="lastRow">
      <w:rPr>
        <w:b/>
        <w:color w:val="5f8f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6">
    <w:name w:val="List Table 7 Colorful"/>
    <w:basedOn w:val="11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47">
    <w:name w:val="List Table 7 Colorful - Accent 1"/>
    <w:basedOn w:val="11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54374" w:themeColor="accent1" w:themeShade="95"/>
        <w:sz w:val="22"/>
      </w:rPr>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rPr>
        <w:rFonts w:ascii="Arial" w:hAnsi="Arial"/>
        <w:color w:val="254374"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374"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254374"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254374"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254374"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54374" w:themeColor="accent1" w:themeShade="95"/>
        <w:sz w:val="22"/>
      </w:rPr>
      <w:pPr>
        <w:pBdr/>
        <w:spacing/>
        <w:ind/>
      </w:pPr>
      <w:tblPr>
        <w:tblBorders/>
      </w:tblPr>
      <w:tcPr>
        <w:tcBorders/>
      </w:tcPr>
    </w:tblStylePr>
  </w:style>
  <w:style w:type="table" w:styleId="148">
    <w:name w:val="List Table 7 Colorful - Accent 2"/>
    <w:basedOn w:val="11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957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957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57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957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957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957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95712" w:themeColor="accent2" w:themeTint="97" w:themeShade="95"/>
        <w:sz w:val="22"/>
      </w:rPr>
      <w:pPr>
        <w:pBdr/>
        <w:spacing/>
        <w:ind/>
      </w:pPr>
      <w:tblPr>
        <w:tblBorders/>
      </w:tblPr>
      <w:tcPr>
        <w:tcBorders/>
      </w:tcPr>
    </w:tblStylePr>
  </w:style>
  <w:style w:type="table" w:styleId="149">
    <w:name w:val="List Table 7 Colorful - Accent 3"/>
    <w:basedOn w:val="11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757575"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50">
    <w:name w:val="List Table 7 Colorful - Accent 4"/>
    <w:basedOn w:val="11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cd96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cd96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d96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cd96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cd96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cd96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d9600" w:themeColor="accent4" w:themeTint="9A" w:themeShade="95"/>
        <w:sz w:val="22"/>
      </w:rPr>
      <w:pPr>
        <w:pBdr/>
        <w:spacing/>
        <w:ind/>
      </w:pPr>
      <w:tblPr>
        <w:tblBorders/>
      </w:tblPr>
      <w:tcPr>
        <w:tcBorders/>
      </w:tcPr>
    </w:tblStylePr>
  </w:style>
  <w:style w:type="table" w:styleId="151">
    <w:name w:val="List Table 7 Colorful - Accent 5"/>
    <w:basedOn w:val="11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2e78b1" w:themeColor="accent5" w:themeTint="9A" w:themeShade="95"/>
        <w:sz w:val="22"/>
      </w:rPr>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rPr>
        <w:rFonts w:ascii="Arial" w:hAnsi="Arial"/>
        <w:color w:val="2e78b1"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e78b1"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2e78b1"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2e78b1"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2e78b1"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e78b1" w:themeColor="accent5" w:themeTint="9A" w:themeShade="95"/>
        <w:sz w:val="22"/>
      </w:rPr>
      <w:pPr>
        <w:pBdr/>
        <w:spacing/>
        <w:ind/>
      </w:pPr>
      <w:tblPr>
        <w:tblBorders/>
      </w:tblPr>
      <w:tcPr>
        <w:tcBorders/>
      </w:tcPr>
    </w:tblStylePr>
  </w:style>
  <w:style w:type="table" w:styleId="152">
    <w:name w:val="List Table 7 Colorful - Accent 6"/>
    <w:basedOn w:val="11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f8f3c" w:themeColor="accent6" w:themeTint="98" w:themeShade="95"/>
        <w:sz w:val="22"/>
      </w:rPr>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rPr>
        <w:rFonts w:ascii="Arial" w:hAnsi="Arial"/>
        <w:color w:val="5f8f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f8f3c"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5f8f3c"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5f8f3c"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5f8f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f8f3c" w:themeColor="accent6" w:themeTint="98" w:themeShade="95"/>
        <w:sz w:val="22"/>
      </w:rPr>
      <w:pPr>
        <w:pBdr/>
        <w:spacing/>
        <w:ind/>
      </w:pPr>
      <w:tblPr>
        <w:tblBorders/>
      </w:tblPr>
      <w:tcPr>
        <w:tcBorders/>
      </w:tcPr>
    </w:tblStylePr>
  </w:style>
  <w:style w:type="table" w:styleId="153">
    <w:name w:val="Lined - Accent"/>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4">
    <w:name w:val="Lined - Accent 1"/>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5">
    <w:name w:val="Lined - Accent 2"/>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6">
    <w:name w:val="Lined - Accent 3"/>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7">
    <w:name w:val="Lined - Accent 4"/>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8">
    <w:name w:val="Lined - Accent 5"/>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9">
    <w:name w:val="Lined - Accent 6"/>
    <w:basedOn w:val="11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0">
    <w:name w:val="Bordered &amp; Lined - Accent"/>
    <w:basedOn w:val="11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1">
    <w:name w:val="Bordered &amp; Lined - Accent 1"/>
    <w:basedOn w:val="11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2">
    <w:name w:val="Bordered &amp; Lined - Accent 2"/>
    <w:basedOn w:val="11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3">
    <w:name w:val="Bordered &amp; Lined - Accent 3"/>
    <w:basedOn w:val="11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4">
    <w:name w:val="Bordered &amp; Lined - Accent 4"/>
    <w:basedOn w:val="11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5">
    <w:name w:val="Bordered &amp; Lined - Accent 5"/>
    <w:basedOn w:val="11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6">
    <w:name w:val="Bordered &amp; Lined - Accent 6"/>
    <w:basedOn w:val="11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7">
    <w:name w:val="Bordered"/>
    <w:basedOn w:val="11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8">
    <w:name w:val="Bordered - Accent 1"/>
    <w:basedOn w:val="11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9">
    <w:name w:val="Bordered - Accent 2"/>
    <w:basedOn w:val="11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0">
    <w:name w:val="Bordered - Accent 3"/>
    <w:basedOn w:val="11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1">
    <w:name w:val="Bordered - Accent 4"/>
    <w:basedOn w:val="11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2">
    <w:name w:val="Bordered - Accent 5"/>
    <w:basedOn w:val="11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3">
    <w:name w:val="Bordered - Accent 6"/>
    <w:basedOn w:val="11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76">
    <w:name w:val="Footnote Text Char"/>
    <w:link w:val="1109"/>
    <w:uiPriority w:val="99"/>
    <w:pPr>
      <w:pBdr/>
      <w:spacing/>
      <w:ind/>
    </w:pPr>
    <w:rPr>
      <w:sz w:val="18"/>
    </w:rPr>
  </w:style>
  <w:style w:type="character" w:styleId="179">
    <w:name w:val="Endnote Text Char"/>
    <w:link w:val="1225"/>
    <w:uiPriority w:val="99"/>
    <w:pPr>
      <w:pBdr/>
      <w:spacing/>
      <w:ind/>
    </w:pPr>
    <w:rPr>
      <w:sz w:val="20"/>
    </w:rPr>
  </w:style>
  <w:style w:type="paragraph" w:styleId="1091" w:default="1">
    <w:name w:val="Normal"/>
    <w:qFormat/>
    <w:pPr>
      <w:pBdr/>
      <w:spacing/>
      <w:ind/>
    </w:pPr>
  </w:style>
  <w:style w:type="paragraph" w:styleId="1092">
    <w:name w:val="Heading 1"/>
    <w:basedOn w:val="1091"/>
    <w:next w:val="1091"/>
    <w:link w:val="1106"/>
    <w:uiPriority w:val="9"/>
    <w:qFormat/>
    <w:pPr>
      <w:keepNext w:val="true"/>
      <w:keepLines w:val="true"/>
      <w:pBdr/>
      <w:spacing w:after="0" w:before="240"/>
      <w:ind/>
      <w:outlineLvl w:val="0"/>
    </w:pPr>
    <w:rPr>
      <w:rFonts w:asciiTheme="majorHAnsi" w:hAnsiTheme="majorHAnsi" w:eastAsiaTheme="majorEastAsia" w:cstheme="majorBidi"/>
      <w:color w:val="2f5496" w:themeColor="accent1" w:themeShade="BF"/>
      <w:sz w:val="32"/>
      <w:szCs w:val="32"/>
    </w:rPr>
  </w:style>
  <w:style w:type="paragraph" w:styleId="1093">
    <w:name w:val="Heading 2"/>
    <w:basedOn w:val="1091"/>
    <w:next w:val="1091"/>
    <w:link w:val="1107"/>
    <w:uiPriority w:val="9"/>
    <w:unhideWhenUsed/>
    <w:qFormat/>
    <w:pPr>
      <w:keepNext w:val="true"/>
      <w:keepLines w:val="true"/>
      <w:pBdr/>
      <w:spacing w:after="0" w:before="40"/>
      <w:ind/>
      <w:outlineLvl w:val="1"/>
    </w:pPr>
    <w:rPr>
      <w:rFonts w:asciiTheme="majorHAnsi" w:hAnsiTheme="majorHAnsi" w:eastAsiaTheme="majorEastAsia" w:cstheme="majorBidi"/>
      <w:color w:val="2f5496" w:themeColor="accent1" w:themeShade="BF"/>
      <w:sz w:val="26"/>
      <w:szCs w:val="26"/>
    </w:rPr>
  </w:style>
  <w:style w:type="paragraph" w:styleId="1094">
    <w:name w:val="Heading 3"/>
    <w:basedOn w:val="1091"/>
    <w:next w:val="1091"/>
    <w:link w:val="1267"/>
    <w:uiPriority w:val="9"/>
    <w:unhideWhenUsed/>
    <w:qFormat/>
    <w:pPr>
      <w:keepNext w:val="true"/>
      <w:keepLines w:val="true"/>
      <w:pBdr/>
      <w:spacing w:after="0" w:before="40"/>
      <w:ind/>
      <w:outlineLvl w:val="2"/>
    </w:pPr>
    <w:rPr>
      <w:rFonts w:asciiTheme="majorHAnsi" w:hAnsiTheme="majorHAnsi" w:eastAsiaTheme="majorEastAsia" w:cstheme="majorBidi"/>
      <w:color w:val="1f3763" w:themeColor="accent1" w:themeShade="7F"/>
    </w:rPr>
  </w:style>
  <w:style w:type="paragraph" w:styleId="1095">
    <w:name w:val="Heading 4"/>
    <w:basedOn w:val="1091"/>
    <w:next w:val="1091"/>
    <w:link w:val="1266"/>
    <w:uiPriority w:val="9"/>
    <w:semiHidden/>
    <w:unhideWhenUsed/>
    <w:qFormat/>
    <w:pPr>
      <w:keepNext w:val="true"/>
      <w:keepLines w:val="true"/>
      <w:pBdr/>
      <w:spacing w:after="0" w:before="40"/>
      <w:ind/>
      <w:outlineLvl w:val="3"/>
    </w:pPr>
    <w:rPr>
      <w:rFonts w:asciiTheme="majorHAnsi" w:hAnsiTheme="majorHAnsi" w:eastAsiaTheme="majorEastAsia" w:cstheme="majorBidi"/>
      <w:i/>
      <w:iCs/>
      <w:color w:val="2f5496" w:themeColor="accent1" w:themeShade="BF"/>
    </w:rPr>
  </w:style>
  <w:style w:type="paragraph" w:styleId="1096">
    <w:name w:val="Heading 5"/>
    <w:basedOn w:val="1091"/>
    <w:next w:val="1091"/>
    <w:link w:val="1265"/>
    <w:uiPriority w:val="9"/>
    <w:semiHidden/>
    <w:unhideWhenUsed/>
    <w:qFormat/>
    <w:pPr>
      <w:keepNext w:val="true"/>
      <w:keepLines w:val="true"/>
      <w:pBdr/>
      <w:spacing w:after="0" w:before="40"/>
      <w:ind/>
      <w:outlineLvl w:val="4"/>
    </w:pPr>
    <w:rPr>
      <w:rFonts w:asciiTheme="majorHAnsi" w:hAnsiTheme="majorHAnsi" w:eastAsiaTheme="majorEastAsia" w:cstheme="majorBidi"/>
      <w:color w:val="2f5496" w:themeColor="accent1" w:themeShade="BF"/>
    </w:rPr>
  </w:style>
  <w:style w:type="paragraph" w:styleId="1097">
    <w:name w:val="Heading 6"/>
    <w:basedOn w:val="1091"/>
    <w:next w:val="1091"/>
    <w:link w:val="1264"/>
    <w:uiPriority w:val="9"/>
    <w:semiHidden/>
    <w:unhideWhenUsed/>
    <w:qFormat/>
    <w:pPr>
      <w:keepNext w:val="true"/>
      <w:keepLines w:val="true"/>
      <w:pBdr/>
      <w:spacing w:after="0" w:before="40"/>
      <w:ind/>
      <w:outlineLvl w:val="5"/>
    </w:pPr>
    <w:rPr>
      <w:rFonts w:asciiTheme="majorHAnsi" w:hAnsiTheme="majorHAnsi" w:eastAsiaTheme="majorEastAsia" w:cstheme="majorBidi"/>
      <w:color w:val="1f3763" w:themeColor="accent1" w:themeShade="7F"/>
    </w:rPr>
  </w:style>
  <w:style w:type="paragraph" w:styleId="1098">
    <w:name w:val="Heading 7"/>
    <w:basedOn w:val="1091"/>
    <w:next w:val="1091"/>
    <w:link w:val="1263"/>
    <w:uiPriority w:val="9"/>
    <w:semiHidden/>
    <w:unhideWhenUsed/>
    <w:qFormat/>
    <w:pPr>
      <w:keepNext w:val="true"/>
      <w:keepLines w:val="true"/>
      <w:pBdr/>
      <w:spacing w:after="0" w:before="40"/>
      <w:ind/>
      <w:outlineLvl w:val="6"/>
    </w:pPr>
    <w:rPr>
      <w:rFonts w:asciiTheme="majorHAnsi" w:hAnsiTheme="majorHAnsi" w:eastAsiaTheme="majorEastAsia" w:cstheme="majorBidi"/>
      <w:i/>
      <w:iCs/>
      <w:color w:val="1f3763" w:themeColor="accent1" w:themeShade="7F"/>
    </w:rPr>
  </w:style>
  <w:style w:type="paragraph" w:styleId="1099">
    <w:name w:val="Heading 8"/>
    <w:basedOn w:val="1091"/>
    <w:next w:val="1091"/>
    <w:link w:val="1262"/>
    <w:uiPriority w:val="9"/>
    <w:semiHidden/>
    <w:unhideWhenUsed/>
    <w:qFormat/>
    <w:pPr>
      <w:keepNext w:val="true"/>
      <w:keepLines w:val="true"/>
      <w:pBdr/>
      <w:spacing w:after="0" w:before="40"/>
      <w:ind/>
      <w:outlineLvl w:val="7"/>
    </w:pPr>
    <w:rPr>
      <w:rFonts w:asciiTheme="majorHAnsi" w:hAnsiTheme="majorHAnsi" w:eastAsiaTheme="majorEastAsia" w:cstheme="majorBidi"/>
      <w:color w:val="272727" w:themeColor="text1" w:themeTint="D8"/>
      <w:sz w:val="21"/>
      <w:szCs w:val="21"/>
    </w:rPr>
  </w:style>
  <w:style w:type="paragraph" w:styleId="1100">
    <w:name w:val="Heading 9"/>
    <w:basedOn w:val="1091"/>
    <w:next w:val="1091"/>
    <w:link w:val="1261"/>
    <w:uiPriority w:val="9"/>
    <w:semiHidden/>
    <w:unhideWhenUsed/>
    <w:qFormat/>
    <w:pPr>
      <w:keepNext w:val="true"/>
      <w:keepLines w:val="true"/>
      <w:pBdr/>
      <w:spacing w:after="0" w:before="40"/>
      <w:ind/>
      <w:outlineLvl w:val="8"/>
    </w:pPr>
    <w:rPr>
      <w:rFonts w:asciiTheme="majorHAnsi" w:hAnsiTheme="majorHAnsi" w:eastAsiaTheme="majorEastAsia" w:cstheme="majorBidi"/>
      <w:i/>
      <w:iCs/>
      <w:color w:val="272727" w:themeColor="text1" w:themeTint="D8"/>
      <w:sz w:val="21"/>
      <w:szCs w:val="21"/>
    </w:rPr>
  </w:style>
  <w:style w:type="character" w:styleId="1101" w:default="1">
    <w:name w:val="Default Paragraph Font"/>
    <w:uiPriority w:val="1"/>
    <w:semiHidden/>
    <w:unhideWhenUsed/>
    <w:pPr>
      <w:pBdr/>
      <w:spacing/>
      <w:ind/>
    </w:pPr>
  </w:style>
  <w:style w:type="table" w:styleId="1102"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103" w:default="1">
    <w:name w:val="No List"/>
    <w:uiPriority w:val="99"/>
    <w:semiHidden/>
    <w:unhideWhenUsed/>
    <w:pPr>
      <w:pBdr/>
      <w:spacing/>
      <w:ind/>
    </w:pPr>
  </w:style>
  <w:style w:type="paragraph" w:styleId="1104">
    <w:name w:val="List Paragraph"/>
    <w:basedOn w:val="1091"/>
    <w:uiPriority w:val="34"/>
    <w:qFormat/>
    <w:pPr>
      <w:pBdr/>
      <w:spacing/>
      <w:ind w:left="720"/>
      <w:contextualSpacing w:val="true"/>
    </w:pPr>
  </w:style>
  <w:style w:type="paragraph" w:styleId="1105">
    <w:name w:val="Normal (Web)"/>
    <w:basedOn w:val="1091"/>
    <w:uiPriority w:val="99"/>
    <w:semiHidden/>
    <w:unhideWhenUsed/>
    <w:pPr>
      <w:pBdr/>
      <w:spacing w:after="100" w:afterAutospacing="1" w:before="100" w:beforeAutospacing="1" w:line="240" w:lineRule="auto"/>
      <w:ind/>
    </w:pPr>
    <w:rPr>
      <w:rFonts w:eastAsia="Times New Roman"/>
      <w:lang w:eastAsia="de-DE"/>
    </w:rPr>
  </w:style>
  <w:style w:type="character" w:styleId="1106" w:customStyle="1">
    <w:name w:val="Überschrift 1 Zchn"/>
    <w:basedOn w:val="1101"/>
    <w:link w:val="1092"/>
    <w:uiPriority w:val="9"/>
    <w:pPr>
      <w:pBdr/>
      <w:spacing/>
      <w:ind/>
    </w:pPr>
    <w:rPr>
      <w:rFonts w:asciiTheme="majorHAnsi" w:hAnsiTheme="majorHAnsi" w:eastAsiaTheme="majorEastAsia" w:cstheme="majorBidi"/>
      <w:color w:val="2f5496" w:themeColor="accent1" w:themeShade="BF"/>
      <w:sz w:val="32"/>
      <w:szCs w:val="32"/>
    </w:rPr>
  </w:style>
  <w:style w:type="character" w:styleId="1107" w:customStyle="1">
    <w:name w:val="Überschrift 2 Zchn"/>
    <w:basedOn w:val="1101"/>
    <w:link w:val="1093"/>
    <w:uiPriority w:val="9"/>
    <w:pPr>
      <w:pBdr/>
      <w:spacing/>
      <w:ind/>
    </w:pPr>
    <w:rPr>
      <w:rFonts w:asciiTheme="majorHAnsi" w:hAnsiTheme="majorHAnsi" w:eastAsiaTheme="majorEastAsia" w:cstheme="majorBidi"/>
      <w:color w:val="2f5496" w:themeColor="accent1" w:themeShade="BF"/>
      <w:sz w:val="26"/>
      <w:szCs w:val="26"/>
    </w:rPr>
  </w:style>
  <w:style w:type="character" w:styleId="1108">
    <w:name w:val="Hyperlink"/>
    <w:basedOn w:val="1101"/>
    <w:uiPriority w:val="99"/>
    <w:unhideWhenUsed/>
    <w:pPr>
      <w:pBdr/>
      <w:spacing/>
      <w:ind/>
    </w:pPr>
    <w:rPr>
      <w:color w:val="0000ff"/>
      <w:u w:val="single"/>
    </w:rPr>
  </w:style>
  <w:style w:type="paragraph" w:styleId="1109">
    <w:name w:val="footnote text"/>
    <w:basedOn w:val="1091"/>
    <w:link w:val="1110"/>
    <w:uiPriority w:val="99"/>
    <w:semiHidden/>
    <w:unhideWhenUsed/>
    <w:pPr>
      <w:pBdr/>
      <w:spacing w:after="0" w:line="240" w:lineRule="auto"/>
      <w:ind/>
    </w:pPr>
    <w:rPr>
      <w:sz w:val="20"/>
      <w:szCs w:val="20"/>
    </w:rPr>
  </w:style>
  <w:style w:type="character" w:styleId="1110" w:customStyle="1">
    <w:name w:val="Fußnotentext Zchn"/>
    <w:basedOn w:val="1101"/>
    <w:link w:val="1109"/>
    <w:uiPriority w:val="99"/>
    <w:semiHidden/>
    <w:pPr>
      <w:pBdr/>
      <w:spacing/>
      <w:ind/>
    </w:pPr>
    <w:rPr>
      <w:sz w:val="20"/>
      <w:szCs w:val="20"/>
    </w:rPr>
  </w:style>
  <w:style w:type="character" w:styleId="1111">
    <w:name w:val="footnote reference"/>
    <w:basedOn w:val="1101"/>
    <w:uiPriority w:val="99"/>
    <w:semiHidden/>
    <w:unhideWhenUsed/>
    <w:pPr>
      <w:pBdr/>
      <w:spacing/>
      <w:ind/>
    </w:pPr>
    <w:rPr>
      <w:vertAlign w:val="superscript"/>
    </w:rPr>
  </w:style>
  <w:style w:type="character" w:styleId="1112">
    <w:name w:val="Placeholder Text"/>
    <w:basedOn w:val="1101"/>
    <w:uiPriority w:val="99"/>
    <w:semiHidden/>
    <w:pPr>
      <w:pBdr/>
      <w:spacing/>
      <w:ind/>
    </w:pPr>
    <w:rPr>
      <w:color w:val="808080"/>
    </w:rPr>
  </w:style>
  <w:style w:type="paragraph" w:styleId="1113" w:customStyle="1">
    <w:name w:val="Citavi Bibliography Heading"/>
    <w:basedOn w:val="1091"/>
    <w:link w:val="1114"/>
    <w:uiPriority w:val="99"/>
    <w:pPr>
      <w:pBdr/>
      <w:spacing/>
      <w:ind/>
    </w:pPr>
    <w:rPr>
      <w:color w:val="ff0000"/>
    </w:rPr>
  </w:style>
  <w:style w:type="character" w:styleId="1114" w:customStyle="1">
    <w:name w:val="Citavi Bibliography Heading Zchn"/>
    <w:basedOn w:val="1101"/>
    <w:link w:val="1113"/>
    <w:uiPriority w:val="99"/>
    <w:pPr>
      <w:pBdr/>
      <w:spacing/>
      <w:ind/>
    </w:pPr>
    <w:rPr>
      <w:color w:val="ff0000"/>
    </w:rPr>
  </w:style>
  <w:style w:type="paragraph" w:styleId="1115" w:customStyle="1">
    <w:name w:val="Citavi Bibliography Entry"/>
    <w:basedOn w:val="1091"/>
    <w:link w:val="1116"/>
    <w:uiPriority w:val="99"/>
    <w:pPr>
      <w:pBdr/>
      <w:tabs>
        <w:tab w:val="left" w:leader="none" w:pos="567"/>
      </w:tabs>
      <w:spacing w:after="60"/>
      <w:ind w:hanging="567" w:left="567"/>
    </w:pPr>
  </w:style>
  <w:style w:type="character" w:styleId="1116" w:customStyle="1">
    <w:name w:val="Citavi Bibliography Entry Zchn"/>
    <w:basedOn w:val="1101"/>
    <w:link w:val="1115"/>
    <w:uiPriority w:val="99"/>
    <w:pPr>
      <w:pBdr/>
      <w:spacing/>
      <w:ind/>
    </w:pPr>
  </w:style>
  <w:style w:type="paragraph" w:styleId="1117">
    <w:name w:val="TOC Heading"/>
    <w:basedOn w:val="1092"/>
    <w:next w:val="1091"/>
    <w:uiPriority w:val="39"/>
    <w:unhideWhenUsed/>
    <w:qFormat/>
    <w:pPr>
      <w:pBdr/>
      <w:spacing/>
      <w:ind/>
      <w:outlineLvl w:val="9"/>
    </w:pPr>
  </w:style>
  <w:style w:type="paragraph" w:styleId="1118">
    <w:name w:val="Bibliography"/>
    <w:basedOn w:val="1091"/>
    <w:next w:val="1091"/>
    <w:uiPriority w:val="37"/>
    <w:semiHidden/>
    <w:unhideWhenUsed/>
    <w:pPr>
      <w:pBdr/>
      <w:spacing/>
      <w:ind/>
    </w:pPr>
  </w:style>
  <w:style w:type="character" w:styleId="1119">
    <w:name w:val="Book Title"/>
    <w:basedOn w:val="1101"/>
    <w:uiPriority w:val="33"/>
    <w:qFormat/>
    <w:pPr>
      <w:pBdr/>
      <w:spacing/>
      <w:ind/>
    </w:pPr>
    <w:rPr>
      <w:b/>
      <w:bCs/>
      <w:i/>
      <w:iCs/>
      <w:spacing w:val="5"/>
    </w:rPr>
  </w:style>
  <w:style w:type="character" w:styleId="1120">
    <w:name w:val="Intense Reference"/>
    <w:basedOn w:val="1101"/>
    <w:uiPriority w:val="32"/>
    <w:qFormat/>
    <w:pPr>
      <w:pBdr/>
      <w:spacing/>
      <w:ind/>
    </w:pPr>
    <w:rPr>
      <w:b/>
      <w:bCs/>
      <w:smallCaps/>
      <w:color w:val="4472c4" w:themeColor="accent1"/>
      <w:spacing w:val="5"/>
    </w:rPr>
  </w:style>
  <w:style w:type="character" w:styleId="1121">
    <w:name w:val="Subtle Reference"/>
    <w:basedOn w:val="1101"/>
    <w:uiPriority w:val="31"/>
    <w:qFormat/>
    <w:pPr>
      <w:pBdr/>
      <w:spacing/>
      <w:ind/>
    </w:pPr>
    <w:rPr>
      <w:smallCaps/>
      <w:color w:val="5a5a5a" w:themeColor="text1" w:themeTint="A5"/>
    </w:rPr>
  </w:style>
  <w:style w:type="character" w:styleId="1122">
    <w:name w:val="Intense Emphasis"/>
    <w:basedOn w:val="1101"/>
    <w:uiPriority w:val="21"/>
    <w:qFormat/>
    <w:pPr>
      <w:pBdr/>
      <w:spacing/>
      <w:ind/>
    </w:pPr>
    <w:rPr>
      <w:i/>
      <w:iCs/>
      <w:color w:val="4472c4" w:themeColor="accent1"/>
    </w:rPr>
  </w:style>
  <w:style w:type="character" w:styleId="1123">
    <w:name w:val="Subtle Emphasis"/>
    <w:basedOn w:val="1101"/>
    <w:uiPriority w:val="19"/>
    <w:qFormat/>
    <w:pPr>
      <w:pBdr/>
      <w:spacing/>
      <w:ind/>
    </w:pPr>
    <w:rPr>
      <w:i/>
      <w:iCs/>
      <w:color w:val="404040" w:themeColor="text1" w:themeTint="BF"/>
    </w:rPr>
  </w:style>
  <w:style w:type="paragraph" w:styleId="1124">
    <w:name w:val="Intense Quote"/>
    <w:basedOn w:val="1091"/>
    <w:next w:val="1091"/>
    <w:link w:val="1125"/>
    <w:uiPriority w:val="30"/>
    <w:qFormat/>
    <w:pPr>
      <w:pBdr>
        <w:top w:val="single" w:color="4472c4" w:themeColor="accent1" w:sz="4" w:space="10"/>
        <w:bottom w:val="single" w:color="4472c4" w:themeColor="accent1" w:sz="4" w:space="10"/>
      </w:pBdr>
      <w:spacing w:after="360" w:before="360"/>
      <w:ind w:right="864" w:left="864"/>
      <w:jc w:val="center"/>
    </w:pPr>
    <w:rPr>
      <w:i/>
      <w:iCs/>
      <w:color w:val="4472c4" w:themeColor="accent1"/>
    </w:rPr>
  </w:style>
  <w:style w:type="character" w:styleId="1125" w:customStyle="1">
    <w:name w:val="Intensives Zitat Zchn"/>
    <w:basedOn w:val="1101"/>
    <w:link w:val="1124"/>
    <w:uiPriority w:val="30"/>
    <w:pPr>
      <w:pBdr/>
      <w:spacing/>
      <w:ind/>
    </w:pPr>
    <w:rPr>
      <w:i/>
      <w:iCs/>
      <w:color w:val="4472c4" w:themeColor="accent1"/>
    </w:rPr>
  </w:style>
  <w:style w:type="paragraph" w:styleId="1126">
    <w:name w:val="Quote"/>
    <w:basedOn w:val="1091"/>
    <w:next w:val="1091"/>
    <w:link w:val="1127"/>
    <w:uiPriority w:val="29"/>
    <w:qFormat/>
    <w:pPr>
      <w:pBdr/>
      <w:spacing w:before="200"/>
      <w:ind w:right="864" w:left="864"/>
      <w:jc w:val="center"/>
    </w:pPr>
    <w:rPr>
      <w:i/>
      <w:iCs/>
      <w:color w:val="404040" w:themeColor="text1" w:themeTint="BF"/>
    </w:rPr>
  </w:style>
  <w:style w:type="character" w:styleId="1127" w:customStyle="1">
    <w:name w:val="Zitat Zchn"/>
    <w:basedOn w:val="1101"/>
    <w:link w:val="1126"/>
    <w:uiPriority w:val="29"/>
    <w:pPr>
      <w:pBdr/>
      <w:spacing/>
      <w:ind/>
    </w:pPr>
    <w:rPr>
      <w:i/>
      <w:iCs/>
      <w:color w:val="404040" w:themeColor="text1" w:themeTint="BF"/>
    </w:rPr>
  </w:style>
  <w:style w:type="table" w:styleId="1128">
    <w:name w:val="Medium List 1 Accent 1"/>
    <w:basedOn w:val="1102"/>
    <w:uiPriority w:val="65"/>
    <w:semiHidden/>
    <w:unhideWhenUsed/>
    <w:pPr>
      <w:pBdr/>
      <w:spacing w:after="0" w:line="240" w:lineRule="auto"/>
      <w:ind/>
    </w:pPr>
    <w:rPr>
      <w:color w:val="000000" w:themeColor="text1"/>
    </w:rPr>
    <w:tblPr>
      <w:tblStyleRowBandSize w:val="1"/>
      <w:tblStyleColBandSize w:val="1"/>
      <w:tblBorders>
        <w:top w:val="single" w:color="4472c4" w:themeColor="accent1" w:sz="8" w:space="0"/>
        <w:bottom w:val="single" w:color="4472c4" w:themeColor="accent1" w:sz="8" w:space="0"/>
      </w:tblBorders>
    </w:tblPr>
    <w:tcPr>
      <w:tcBorders/>
    </w:tcPr>
    <w:tblStylePr w:type="band1Horz">
      <w:pPr>
        <w:pBdr/>
        <w:spacing/>
        <w:ind/>
      </w:pPr>
      <w:tblPr>
        <w:tblBorders/>
      </w:tblPr>
      <w:tcPr>
        <w:shd w:val="clear" w:color="auto" w:fill="d0dbf0" w:themeFill="accent1" w:themeFillTint="3F"/>
        <w:tcBorders/>
      </w:tcPr>
    </w:tblStylePr>
    <w:tblStylePr w:type="band1Vert">
      <w:pPr>
        <w:pBdr/>
        <w:spacing/>
        <w:ind/>
      </w:pPr>
      <w:tblPr>
        <w:tblBorders/>
      </w:tblPr>
      <w:tcPr>
        <w:shd w:val="clear" w:color="auto" w:fill="d0dbf0" w:themeFill="accent1" w:themeFillTint="3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rFonts w:asciiTheme="majorHAnsi" w:hAnsiTheme="majorHAnsi" w:eastAsiaTheme="majorEastAsia" w:cstheme="majorBidi"/>
      </w:rPr>
      <w:pPr>
        <w:pBdr/>
        <w:spacing/>
        <w:ind/>
      </w:pPr>
      <w:tblPr>
        <w:tblBorders/>
      </w:tblPr>
      <w:tcPr>
        <w:tcBorders>
          <w:top w:val="none" w:color="000000" w:sz="4" w:space="0"/>
          <w:bottom w:val="single" w:color="4472c4" w:themeColor="accent1" w:sz="8" w:space="0"/>
        </w:tcBorders>
      </w:tcPr>
    </w:tblStylePr>
    <w:tblStylePr w:type="lastCol">
      <w:rPr>
        <w:b/>
        <w:bCs/>
      </w:rPr>
      <w:pPr>
        <w:pBdr/>
        <w:spacing/>
        <w:ind/>
      </w:pPr>
      <w:tblPr>
        <w:tblBorders/>
      </w:tblPr>
      <w:tcPr>
        <w:tcBorders>
          <w:top w:val="single" w:color="4472c4" w:themeColor="accent1" w:sz="8" w:space="0"/>
          <w:bottom w:val="single" w:color="4472c4" w:themeColor="accent1" w:sz="8" w:space="0"/>
        </w:tcBorders>
      </w:tcPr>
    </w:tblStylePr>
    <w:tblStylePr w:type="lastRow">
      <w:rPr>
        <w:b/>
        <w:bCs/>
        <w:color w:val="44546a" w:themeColor="text2"/>
      </w:rPr>
      <w:pPr>
        <w:pBdr/>
        <w:spacing/>
        <w:ind/>
      </w:pPr>
      <w:tblPr>
        <w:tblBorders/>
      </w:tblPr>
      <w:tcPr>
        <w:tcBorders>
          <w:top w:val="single" w:color="4472c4" w:themeColor="accent1" w:sz="8" w:space="0"/>
          <w:bottom w:val="single" w:color="4472c4" w:themeColor="accen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9">
    <w:name w:val="Medium Shading 2 Accent 1"/>
    <w:basedOn w:val="1102"/>
    <w:uiPriority w:val="64"/>
    <w:semiHidden/>
    <w:unhideWhenUsed/>
    <w:pPr>
      <w:pBdr/>
      <w:spacing w:after="0" w:line="240" w:lineRule="auto"/>
      <w:ind/>
    </w:pPr>
    <w:tblPr>
      <w:tblStyleRowBandSize w:val="1"/>
      <w:tblStyleColBandSize w:val="1"/>
      <w:tblBorders>
        <w:top w:val="single" w:color="000000" w:sz="18" w:space="0"/>
        <w:bottom w:val="single" w:color="000000" w:sz="18" w:space="0"/>
      </w:tblBorders>
    </w:tblPr>
    <w:tcPr>
      <w:tcBorders/>
    </w:tcPr>
    <w:tblStylePr w:type="band1Horz">
      <w:pPr>
        <w:pBdr/>
        <w:spacing/>
        <w:ind/>
      </w:pPr>
      <w:tblPr>
        <w:tblBorders/>
      </w:tblPr>
      <w:tcPr>
        <w:shd w:val="clear" w:color="auto" w:fill="d8d8d8" w:themeFill="background1" w:themeFillShade="D8"/>
        <w:tcBorders/>
      </w:tcPr>
    </w:tblStylePr>
    <w:tblStylePr w:type="band1Vert">
      <w:pPr>
        <w:pBdr/>
        <w:spacing/>
        <w:ind/>
      </w:pPr>
      <w:tblPr>
        <w:tblBorders/>
      </w:tblPr>
      <w:tcPr>
        <w:shd w:val="clear" w:color="auto" w:fill="d8d8d8" w:themeFill="background1" w:themeFillShade="D8"/>
        <w:tcBorders>
          <w:left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color w:val="ffffff" w:themeColor="background1"/>
      </w:rPr>
      <w:pPr>
        <w:pBdr/>
        <w:spacing/>
        <w:ind/>
      </w:pPr>
      <w:tblPr>
        <w:tblBorders/>
      </w:tblPr>
      <w:tcPr>
        <w:shd w:val="clear" w:color="auto" w:fill="4472c4" w:themeFill="accent1"/>
        <w:tcBorders>
          <w:top w:val="none" w:color="000000" w:sz="4" w:space="0"/>
          <w:left w:val="none" w:color="000000" w:sz="4" w:space="0"/>
          <w:bottom w:val="single" w:color="000000" w:sz="18" w:space="0"/>
          <w:right w:val="none" w:color="000000" w:sz="4" w:space="0"/>
        </w:tcBorders>
      </w:tcPr>
    </w:tblStylePr>
    <w:tblStylePr w:type="firstRow">
      <w:rPr>
        <w:b/>
        <w:bCs/>
        <w:color w:val="ffffff" w:themeColor="background1"/>
      </w:rPr>
      <w:pPr>
        <w:pBdr/>
        <w:spacing w:after="0" w:before="0" w:line="240" w:lineRule="auto"/>
        <w:ind/>
      </w:pPr>
      <w:tblPr>
        <w:tblBorders/>
      </w:tblPr>
      <w:tcPr>
        <w:shd w:val="clear" w:color="auto" w:fill="4472c4" w:themeFill="accent1"/>
        <w:tcBorders>
          <w:top w:val="single" w:color="000000" w:sz="18" w:space="0"/>
          <w:left w:val="none" w:color="000000" w:sz="4" w:space="0"/>
          <w:bottom w:val="single" w:color="000000" w:sz="18" w:space="0"/>
          <w:right w:val="none" w:color="000000" w:sz="4" w:space="0"/>
        </w:tcBorders>
      </w:tcPr>
    </w:tblStylePr>
    <w:tblStylePr w:type="lastCol">
      <w:rPr>
        <w:b/>
        <w:bCs/>
        <w:color w:val="ffffff" w:themeColor="background1"/>
      </w:rPr>
      <w:pPr>
        <w:pBdr/>
        <w:spacing/>
        <w:ind/>
      </w:pPr>
      <w:tblPr>
        <w:tblBorders/>
      </w:tblPr>
      <w:tcPr>
        <w:shd w:val="clear" w:color="auto" w:fill="4472c4" w:themeFill="accent1"/>
        <w:tcBorders>
          <w:left w:val="none" w:color="000000" w:sz="4" w:space="0"/>
          <w:right w:val="none" w:color="000000" w:sz="4" w:space="0"/>
        </w:tcBorders>
      </w:tcPr>
    </w:tblStylePr>
    <w:tblStylePr w:type="lastRow">
      <w:rPr>
        <w:color w:val="auto"/>
      </w:rPr>
      <w:pPr>
        <w:pBdr/>
        <w:spacing w:after="0" w:before="0" w:line="240" w:lineRule="auto"/>
        <w:ind/>
      </w:pPr>
      <w:tblPr>
        <w:tblBorders/>
      </w:tblPr>
      <w:tcPr>
        <w:shd w:val="clear" w:color="auto" w:fill="ffffff" w:themeFill="background1"/>
        <w:tcBorders>
          <w:top w:val="single" w:color="000000" w:sz="6" w:space="0"/>
          <w:left w:val="none" w:color="000000" w:sz="4" w:space="0"/>
          <w:bottom w:val="single" w:color="000000" w:sz="18" w:space="0"/>
          <w:right w:val="none" w:color="000000" w:sz="4" w:space="0"/>
        </w:tcBorders>
      </w:tcPr>
    </w:tblStylePr>
    <w:tblStylePr w:type="nwCell">
      <w:rPr>
        <w:color w:val="ffffff" w:themeColor="background1"/>
      </w:rPr>
      <w:pPr>
        <w:pBdr/>
        <w:spacing/>
        <w:ind/>
      </w:pPr>
      <w:tblPr>
        <w:tblBorders/>
      </w:tblPr>
      <w:tcPr>
        <w:tcBorders>
          <w:top w:val="single" w:color="000000" w:sz="18" w:space="0"/>
          <w:left w:val="none" w:color="000000" w:sz="4" w:space="0"/>
          <w:bottom w:val="single" w:color="000000" w:sz="18" w:space="0"/>
          <w:right w:val="none" w:color="000000" w:sz="4" w:space="0"/>
        </w:tcBorders>
      </w:tcPr>
    </w:tblStylePr>
    <w:tblStylePr w:type="neCell">
      <w:pPr>
        <w:pBdr/>
        <w:spacing/>
        <w:ind/>
      </w:pPr>
      <w:tblPr>
        <w:tblBorders/>
      </w:tblPr>
      <w:tcPr>
        <w:tcBorders>
          <w:top w:val="single" w:color="000000" w:sz="18" w:space="0"/>
          <w:left w:val="none" w:color="000000" w:sz="4" w:space="0"/>
          <w:bottom w:val="single" w:color="000000" w:sz="18" w:space="0"/>
          <w:right w:val="none" w:color="000000" w:sz="4" w:space="0"/>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0">
    <w:name w:val="Medium Shading 1 Accent 1"/>
    <w:basedOn w:val="1102"/>
    <w:uiPriority w:val="63"/>
    <w:semiHidden/>
    <w:unhideWhenUsed/>
    <w:pPr>
      <w:pBdr/>
      <w:spacing w:after="0" w:line="240" w:lineRule="auto"/>
      <w:ind/>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cPr>
      <w:tcBorders/>
    </w:tcPr>
    <w:tblStylePr w:type="band1Horz">
      <w:pPr>
        <w:pBdr/>
        <w:spacing/>
        <w:ind/>
      </w:pPr>
      <w:tblPr>
        <w:tblBorders/>
      </w:tblPr>
      <w:tcPr>
        <w:shd w:val="clear" w:color="auto" w:fill="d0dbf0" w:themeFill="accent1" w:themeFillTint="3F"/>
        <w:tcBorders/>
      </w:tcPr>
    </w:tblStylePr>
    <w:tblStylePr w:type="band1Vert">
      <w:pPr>
        <w:pBdr/>
        <w:spacing/>
        <w:ind/>
      </w:pPr>
      <w:tblPr>
        <w:tblBorders/>
      </w:tblPr>
      <w:tcPr>
        <w:shd w:val="clear" w:color="auto" w:fill="d0dbf0" w:themeFill="accent1" w:themeFillTint="3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color w:val="ffffff" w:themeColor="background1"/>
      </w:rPr>
      <w:pPr>
        <w:pBdr/>
        <w:spacing w:after="0" w:before="0" w:line="240" w:lineRule="auto"/>
        <w:ind/>
      </w:pPr>
      <w:tblPr>
        <w:tblBorders/>
      </w:tblPr>
      <w:tcPr>
        <w:shd w:val="clear" w:color="auto" w:fill="4472c4" w:themeFill="accent1"/>
        <w:tc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7295d2" w:themeColor="accent1" w:themeTint="BF" w:sz="6" w:space="0"/>
          <w:left w:val="single" w:color="7295d2" w:themeColor="accent1" w:themeTint="BF" w:sz="8" w:space="0"/>
          <w:bottom w:val="single" w:color="7295d2" w:themeColor="accent1" w:themeTint="BF" w:sz="8" w:space="0"/>
          <w:right w:val="single" w:color="7295d2" w:themeColor="accent1" w:themeTint="BF"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1">
    <w:name w:val="Light Grid Accent 1"/>
    <w:basedOn w:val="1102"/>
    <w:uiPriority w:val="62"/>
    <w:semiHidden/>
    <w:unhideWhenUsed/>
    <w:pPr>
      <w:pBdr/>
      <w:spacing w:after="0" w:line="240" w:lineRule="auto"/>
      <w:ind/>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cPr>
      <w:tcBorders/>
    </w:tcPr>
    <w:tblStylePr w:type="band1Horz">
      <w:pPr>
        <w:pBdr/>
        <w:spacing/>
        <w:ind/>
      </w:pPr>
      <w:tblPr>
        <w:tblBorders/>
      </w:tblPr>
      <w:tcPr>
        <w:shd w:val="clear" w:color="auto" w:fill="d0dbf0" w:themeFill="accent1" w:themeFillTint="3F"/>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pPr>
        <w:pBdr/>
        <w:spacing/>
        <w:ind/>
      </w:pPr>
      <w:tblPr>
        <w:tblBorders/>
      </w:tblPr>
      <w:tcPr>
        <w:shd w:val="clear" w:color="auto" w:fill="d0dbf0" w:themeFill="accent1" w:themeFillTint="3F"/>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2Horz">
      <w:pPr>
        <w:pBdr/>
        <w:spacing/>
        <w:ind/>
      </w:pPr>
      <w:tblPr>
        <w:tblBorders/>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2Vert">
      <w:pPr>
        <w:pBdr/>
        <w:spacing/>
        <w:ind/>
      </w:pPr>
      <w:tblPr>
        <w:tblBorders/>
      </w:tblPr>
      <w:tcPr>
        <w:tcBorders/>
      </w:tcPr>
    </w:tblStylePr>
    <w:tblStylePr w:type="firstCol">
      <w:rPr>
        <w:rFonts w:asciiTheme="majorHAnsi" w:hAnsiTheme="majorHAnsi" w:eastAsiaTheme="majorEastAsia" w:cstheme="majorBidi"/>
        <w:b/>
        <w:bCs/>
      </w:rPr>
      <w:pPr>
        <w:pBdr/>
        <w:spacing/>
        <w:ind/>
      </w:pPr>
      <w:tblPr>
        <w:tblBorders/>
      </w:tblPr>
      <w:tcPr>
        <w:tcBorders/>
      </w:tcPr>
    </w:tblStylePr>
    <w:tblStylePr w:type="firstRow">
      <w:rPr>
        <w:rFonts w:asciiTheme="majorHAnsi" w:hAnsiTheme="majorHAnsi" w:eastAsiaTheme="majorEastAsia" w:cstheme="majorBidi"/>
        <w:b/>
        <w:bCs/>
      </w:rPr>
      <w:pPr>
        <w:pBdr/>
        <w:spacing w:after="0" w:before="0" w:line="240" w:lineRule="auto"/>
        <w:ind/>
      </w:pPr>
      <w:tblPr>
        <w:tblBorders/>
      </w:tblPr>
      <w:tcPr>
        <w:tcBorders>
          <w:top w:val="single" w:color="4472c4" w:themeColor="accent1" w:sz="8" w:space="0"/>
          <w:left w:val="single" w:color="4472c4" w:themeColor="accent1" w:sz="8" w:space="0"/>
          <w:bottom w:val="single" w:color="4472c4" w:themeColor="accent1" w:sz="18" w:space="0"/>
          <w:right w:val="single" w:color="4472c4" w:themeColor="accent1" w:sz="8" w:space="0"/>
        </w:tcBorders>
      </w:tcPr>
    </w:tblStylePr>
    <w:tblStylePr w:type="lastCol">
      <w:rPr>
        <w:rFonts w:asciiTheme="majorHAnsi" w:hAnsiTheme="majorHAnsi" w:eastAsiaTheme="majorEastAsia" w:cstheme="majorBidi"/>
        <w:b/>
        <w:bCs/>
      </w:rPr>
      <w:pPr>
        <w:pBdr/>
        <w:spacing/>
        <w:ind/>
      </w:pPr>
      <w:tblPr>
        <w:tblBorders/>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lastRow">
      <w:rPr>
        <w:rFonts w:asciiTheme="majorHAnsi" w:hAnsiTheme="majorHAnsi" w:eastAsiaTheme="majorEastAsia" w:cstheme="majorBidi"/>
        <w:b/>
        <w:bCs/>
      </w:rPr>
      <w:pPr>
        <w:pBdr/>
        <w:spacing w:after="0" w:before="0" w:line="240" w:lineRule="auto"/>
        <w:ind/>
      </w:pPr>
      <w:tblPr>
        <w:tblBorders/>
      </w:tblPr>
      <w:tcPr>
        <w:tcBorders>
          <w:top w:val="sing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2">
    <w:name w:val="Light List Accent 1"/>
    <w:basedOn w:val="1102"/>
    <w:uiPriority w:val="61"/>
    <w:semiHidden/>
    <w:unhideWhenUsed/>
    <w:pPr>
      <w:pBdr/>
      <w:spacing w:after="0" w:line="240" w:lineRule="auto"/>
      <w:ind/>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cPr>
      <w:tcBorders/>
    </w:tcPr>
    <w:tblStylePr w:type="band1Horz">
      <w:pPr>
        <w:pBdr/>
        <w:spacing/>
        <w:ind/>
      </w:pPr>
      <w:tblPr>
        <w:tblBorders/>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pPr>
        <w:pBdr/>
        <w:spacing/>
        <w:ind/>
      </w:pPr>
      <w:tblPr>
        <w:tblBorders/>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color w:val="ffffff" w:themeColor="background1"/>
      </w:rPr>
      <w:pPr>
        <w:pBdr/>
        <w:spacing w:after="0" w:before="0" w:line="240" w:lineRule="auto"/>
        <w:ind/>
      </w:pPr>
      <w:tblPr>
        <w:tblBorders/>
      </w:tblPr>
      <w:tcPr>
        <w:shd w:val="clear" w:color="auto" w:fill="4472c4" w:themeFill="accent1"/>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3">
    <w:name w:val="Light Shading Accent 1"/>
    <w:basedOn w:val="1102"/>
    <w:uiPriority w:val="60"/>
    <w:semiHidden/>
    <w:unhideWhenUsed/>
    <w:pPr>
      <w:pBdr/>
      <w:spacing w:after="0" w:line="240" w:lineRule="auto"/>
      <w:ind/>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cPr>
      <w:tcBorders/>
    </w:tcPr>
    <w:tblStylePr w:type="band1Horz">
      <w:pPr>
        <w:pBdr/>
        <w:spacing/>
        <w:ind/>
      </w:pPr>
      <w:tblPr>
        <w:tblBorders/>
      </w:tblPr>
      <w:tcPr>
        <w:shd w:val="clear" w:color="auto" w:fill="d0dbf0" w:themeFill="accent1" w:themeFillTint="3F"/>
        <w:tcBorders>
          <w:left w:val="none" w:color="000000" w:sz="4" w:space="0"/>
          <w:right w:val="none" w:color="000000" w:sz="4" w:space="0"/>
        </w:tcBorders>
      </w:tcPr>
    </w:tblStylePr>
    <w:tblStylePr w:type="band1Vert">
      <w:pPr>
        <w:pBdr/>
        <w:spacing/>
        <w:ind/>
      </w:pPr>
      <w:tblPr>
        <w:tblBorders/>
      </w:tblPr>
      <w:tcPr>
        <w:shd w:val="clear" w:color="auto" w:fill="d0dbf0" w:themeFill="accent1" w:themeFillTint="3F"/>
        <w:tcBorders>
          <w:left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rPr>
      <w:pPr>
        <w:pBdr/>
        <w:spacing w:after="0" w:before="0" w:line="240" w:lineRule="auto"/>
        <w:ind/>
      </w:pPr>
      <w:tblPr>
        <w:tblBorders/>
      </w:tblPr>
      <w:tcPr>
        <w:tcBorders>
          <w:top w:val="single" w:color="4472c4" w:themeColor="accent1" w:sz="8" w:space="0"/>
          <w:left w:val="none" w:color="000000" w:sz="4" w:space="0"/>
          <w:bottom w:val="single" w:color="4472c4" w:themeColor="accent1" w:sz="8" w:space="0"/>
          <w:right w:val="none" w:color="000000" w:sz="4" w:space="0"/>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4472c4" w:themeColor="accent1" w:sz="8" w:space="0"/>
          <w:left w:val="none" w:color="000000" w:sz="4" w:space="0"/>
          <w:bottom w:val="single" w:color="4472c4" w:themeColor="accent1" w:sz="8"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4">
    <w:name w:val="Colorful Grid"/>
    <w:basedOn w:val="1102"/>
    <w:uiPriority w:val="73"/>
    <w:semiHidden/>
    <w:unhideWhenUsed/>
    <w:pPr>
      <w:pBdr/>
      <w:spacing w:after="0" w:line="240" w:lineRule="auto"/>
      <w:ind/>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Borders/>
    </w:tcPr>
    <w:tblStylePr w:type="band1Horz">
      <w:pPr>
        <w:pBdr/>
        <w:spacing/>
        <w:ind/>
      </w:pPr>
      <w:tblPr>
        <w:tblBorders/>
      </w:tblPr>
      <w:tcPr>
        <w:shd w:val="clear" w:color="auto" w:fill="808080" w:themeFill="text1" w:themeFillTint="7F"/>
        <w:tcBorders/>
      </w:tcPr>
    </w:tblStylePr>
    <w:tblStylePr w:type="band1Vert">
      <w:pPr>
        <w:pBdr/>
        <w:spacing/>
        <w:ind/>
      </w:pPr>
      <w:tblPr>
        <w:tblBorders/>
      </w:tblPr>
      <w:tcPr>
        <w:shd w:val="clear" w:color="auto" w:fill="808080" w:themeFill="text1" w:themeFillTint="7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color w:val="ffffff" w:themeColor="background1"/>
      </w:rPr>
      <w:pPr>
        <w:pBdr/>
        <w:spacing/>
        <w:ind/>
      </w:pPr>
      <w:tblPr>
        <w:tblBorders/>
      </w:tblPr>
      <w:tcPr>
        <w:shd w:val="clear" w:color="auto" w:fill="000000" w:themeFill="text1" w:themeFillShade="BF"/>
        <w:tcBorders/>
      </w:tcPr>
    </w:tblStylePr>
    <w:tblStylePr w:type="firstRow">
      <w:rPr>
        <w:b/>
        <w:bCs/>
      </w:rPr>
      <w:pPr>
        <w:pBdr/>
        <w:spacing/>
        <w:ind/>
      </w:pPr>
      <w:tblPr>
        <w:tblBorders/>
      </w:tblPr>
      <w:tcPr>
        <w:shd w:val="clear" w:color="auto" w:fill="999999" w:themeFill="text1" w:themeFillTint="66"/>
        <w:tcBorders/>
      </w:tcPr>
    </w:tblStylePr>
    <w:tblStylePr w:type="lastCol">
      <w:rPr>
        <w:color w:val="ffffff" w:themeColor="background1"/>
      </w:rPr>
      <w:pPr>
        <w:pBdr/>
        <w:spacing/>
        <w:ind/>
      </w:pPr>
      <w:tblPr>
        <w:tblBorders/>
      </w:tblPr>
      <w:tcPr>
        <w:shd w:val="clear" w:color="auto" w:fill="000000" w:themeFill="text1" w:themeFillShade="BF"/>
        <w:tcBorders/>
      </w:tcPr>
    </w:tblStylePr>
    <w:tblStylePr w:type="lastRow">
      <w:rPr>
        <w:b/>
        <w:bCs/>
        <w:color w:val="000000" w:themeColor="text1"/>
      </w:rPr>
      <w:pPr>
        <w:pBdr/>
        <w:spacing/>
        <w:ind/>
      </w:pPr>
      <w:tblPr>
        <w:tblBorders/>
      </w:tblPr>
      <w:tcPr>
        <w:shd w:val="clear" w:color="auto" w:fill="999999" w:themeFill="text1" w:themeFillTint="6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5">
    <w:name w:val="Colorful List"/>
    <w:basedOn w:val="1102"/>
    <w:uiPriority w:val="72"/>
    <w:semiHidden/>
    <w:unhideWhenUsed/>
    <w:pPr>
      <w:pBdr/>
      <w:spacing w:after="0" w:line="240" w:lineRule="auto"/>
      <w:ind/>
    </w:pPr>
    <w:rPr>
      <w:color w:val="000000" w:themeColor="text1"/>
    </w:rPr>
    <w:tblPr>
      <w:tblStyleRowBandSize w:val="1"/>
      <w:tblStyleColBandSize w:val="1"/>
      <w:tblBorders/>
    </w:tblPr>
    <w:tcPr>
      <w:shd w:val="clear" w:color="auto" w:fill="e6e6e6" w:themeFill="text1" w:themeFillTint="19"/>
      <w:tcBorders/>
    </w:tcPr>
    <w:tblStylePr w:type="band1Horz">
      <w:pPr>
        <w:pBdr/>
        <w:spacing/>
        <w:ind/>
      </w:pPr>
      <w:tblPr>
        <w:tblBorders/>
      </w:tblPr>
      <w:tcPr>
        <w:shd w:val="clear" w:color="auto" w:fill="cccccc" w:themeFill="text1" w:themeFillTint="33"/>
        <w:tcBorders/>
      </w:tcPr>
    </w:tblStylePr>
    <w:tblStylePr w:type="band1Vert">
      <w:pPr>
        <w:pBdr/>
        <w:spacing/>
        <w:ind/>
      </w:pPr>
      <w:tblPr>
        <w:tblBorders/>
      </w:tblPr>
      <w:tcPr>
        <w:shd w:val="clear" w:color="auto" w:fill="c0c0c0" w:themeFill="text1" w:themeFillTint="3F"/>
        <w:tcBorders>
          <w:top w:val="none" w:color="000000" w:sz="4" w:space="0"/>
          <w:left w:val="none" w:color="000000" w:sz="4" w:space="0"/>
          <w:bottom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color w:val="ffffff" w:themeColor="background1"/>
      </w:rPr>
      <w:pPr>
        <w:pBdr/>
        <w:spacing/>
        <w:ind/>
      </w:pPr>
      <w:tblPr>
        <w:tblBorders/>
      </w:tblPr>
      <w:tcPr>
        <w:shd w:val="clear" w:color="auto" w:fill="d25f12" w:themeFill="accent2" w:themeFillShade="CC"/>
        <w:tcBorders>
          <w:bottom w:val="single" w:color="ffffff" w:themeColor="background1" w:sz="12" w:space="0"/>
        </w:tcBorders>
      </w:tcPr>
    </w:tblStylePr>
    <w:tblStylePr w:type="lastCol">
      <w:rPr>
        <w:b/>
        <w:bCs/>
      </w:rPr>
      <w:pPr>
        <w:pBdr/>
        <w:spacing/>
        <w:ind/>
      </w:pPr>
      <w:tblPr>
        <w:tblBorders/>
      </w:tblPr>
      <w:tcPr>
        <w:tcBorders/>
      </w:tcPr>
    </w:tblStylePr>
    <w:tblStylePr w:type="lastRow">
      <w:rPr>
        <w:b/>
        <w:bCs/>
        <w:color w:val="d25f12" w:themeColor="accent2" w:themeShade="CC"/>
      </w:rPr>
      <w:pPr>
        <w:pBdr/>
        <w:spacing/>
        <w:ind/>
      </w:pPr>
      <w:tblPr>
        <w:tblBorders/>
      </w:tblPr>
      <w:tcPr>
        <w:shd w:val="clear" w:color="auto" w:fill="ffffff" w:themeFill="background1"/>
        <w:tcBorders>
          <w:top w:val="single" w:color="000000" w:themeColor="tex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6">
    <w:name w:val="Colorful Shading"/>
    <w:basedOn w:val="1102"/>
    <w:uiPriority w:val="71"/>
    <w:semiHidden/>
    <w:unhideWhenUsed/>
    <w:pPr>
      <w:pBdr/>
      <w:spacing w:after="0" w:line="240" w:lineRule="auto"/>
      <w:ind/>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Borders/>
    </w:tcPr>
    <w:tblStylePr w:type="band1Horz">
      <w:pPr>
        <w:pBdr/>
        <w:spacing/>
        <w:ind/>
      </w:pPr>
      <w:tblPr>
        <w:tblBorders/>
      </w:tblPr>
      <w:tcPr>
        <w:shd w:val="clear" w:color="auto" w:fill="808080" w:themeFill="text1" w:themeFillTint="7F"/>
        <w:tcBorders/>
      </w:tcPr>
    </w:tblStylePr>
    <w:tblStylePr w:type="band1Vert">
      <w:pPr>
        <w:pBdr/>
        <w:spacing/>
        <w:ind/>
      </w:pPr>
      <w:tblPr>
        <w:tblBorders/>
      </w:tblPr>
      <w:tcPr>
        <w:shd w:val="clear" w:color="auto" w:fill="999999" w:themeFill="text1" w:themeFillTint="66"/>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color w:val="ffffff" w:themeColor="background1"/>
      </w:rPr>
      <w:pPr>
        <w:pBdr/>
        <w:spacing/>
        <w:ind/>
      </w:pPr>
      <w:tblPr>
        <w:tblBorders/>
      </w:tblPr>
      <w:tcPr>
        <w:shd w:val="clear" w:color="auto" w:fill="000000" w:themeFill="text1" w:themeFillShade="99"/>
        <w:tcBorders>
          <w:top w:val="none" w:color="000000" w:sz="4" w:space="0"/>
          <w:left w:val="none" w:color="000000" w:sz="4" w:space="0"/>
          <w:bottom w:val="none" w:color="000000" w:sz="4" w:space="0"/>
          <w:right w:val="none" w:color="000000" w:sz="4" w:space="0"/>
        </w:tcBorders>
      </w:tcPr>
    </w:tblStylePr>
    <w:tblStylePr w:type="firstRow">
      <w:rPr>
        <w:b/>
        <w:bCs/>
      </w:rPr>
      <w:pPr>
        <w:pBdr/>
        <w:spacing/>
        <w:ind/>
      </w:pPr>
      <w:tblPr>
        <w:tblBorders/>
      </w:tblPr>
      <w:tcPr>
        <w:shd w:val="clear" w:color="auto" w:fill="ffffff" w:themeFill="background1"/>
        <w:tcBorders>
          <w:top w:val="none" w:color="000000" w:sz="4" w:space="0"/>
          <w:left w:val="none" w:color="000000" w:sz="4" w:space="0"/>
          <w:bottom w:val="single" w:color="ed7d31" w:themeColor="accent2" w:sz="24" w:space="0"/>
          <w:right w:val="none" w:color="000000" w:sz="4" w:space="0"/>
        </w:tcBorders>
      </w:tcPr>
    </w:tblStylePr>
    <w:tblStylePr w:type="lastCol">
      <w:rPr>
        <w:color w:val="ffffff" w:themeColor="background1"/>
      </w:rPr>
      <w:pPr>
        <w:pBdr/>
        <w:spacing/>
        <w:ind/>
      </w:pPr>
      <w:tblPr>
        <w:tblBorders/>
      </w:tblPr>
      <w:tcPr>
        <w:shd w:val="clear" w:color="auto" w:fill="000000" w:themeFill="text1" w:themeFillShade="BF"/>
        <w:tcBorders>
          <w:top w:val="none" w:color="000000" w:sz="4" w:space="0"/>
          <w:left w:val="none" w:color="000000" w:sz="4" w:space="0"/>
          <w:bottom w:val="none" w:color="000000" w:sz="4" w:space="0"/>
          <w:right w:val="none" w:color="000000" w:sz="4" w:space="0"/>
        </w:tcBorders>
      </w:tcPr>
    </w:tblStylePr>
    <w:tblStylePr w:type="lastRow">
      <w:rPr>
        <w:b/>
        <w:bCs/>
        <w:color w:val="ffffff" w:themeColor="background1"/>
      </w:rPr>
      <w:pPr>
        <w:pBdr/>
        <w:spacing/>
        <w:ind/>
      </w:pPr>
      <w:tblPr>
        <w:tblBorders/>
      </w:tblPr>
      <w:tcPr>
        <w:shd w:val="clear" w:color="auto" w:fill="000000" w:themeFill="text1" w:themeFillShade="99"/>
        <w:tcBorders>
          <w:top w:val="single" w:color="ffffff" w:themeColor="background1" w:sz="6" w:space="0"/>
        </w:tcBorders>
      </w:tcPr>
    </w:tblStylePr>
    <w:tblStylePr w:type="nwCell">
      <w:rPr>
        <w:color w:val="000000" w:themeColor="text1"/>
      </w:rPr>
      <w:pPr>
        <w:pBdr/>
        <w:spacing/>
        <w:ind/>
      </w:pPr>
      <w:tblPr>
        <w:tblBorders/>
      </w:tblPr>
      <w:tcPr>
        <w:tcBorders/>
      </w:tcPr>
    </w:tblStylePr>
    <w:tblStylePr w:type="neCell">
      <w:rPr>
        <w:color w:val="000000" w:themeColor="text1"/>
      </w:rPr>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7">
    <w:name w:val="Dark List"/>
    <w:basedOn w:val="1102"/>
    <w:uiPriority w:val="70"/>
    <w:semiHidden/>
    <w:unhideWhenUsed/>
    <w:pPr>
      <w:pBdr/>
      <w:spacing w:after="0" w:line="240" w:lineRule="auto"/>
      <w:ind/>
    </w:pPr>
    <w:rPr>
      <w:color w:val="ffffff" w:themeColor="background1"/>
    </w:rPr>
    <w:tblPr>
      <w:tblStyleRowBandSize w:val="1"/>
      <w:tblStyleColBandSize w:val="1"/>
      <w:tblBorders/>
    </w:tblPr>
    <w:tcPr>
      <w:shd w:val="clear" w:color="auto" w:fill="000000" w:themeFill="text1"/>
      <w:tcBorders/>
    </w:tcPr>
    <w:tblStylePr w:type="band1Horz">
      <w:pPr>
        <w:pBdr/>
        <w:spacing/>
        <w:ind/>
      </w:pPr>
      <w:tblPr>
        <w:tblBorders/>
      </w:tblPr>
      <w:tcPr>
        <w:shd w:val="clear" w:color="auto" w:fill="000000" w:themeFill="text1" w:themeFillShade="BF"/>
        <w:tcBorders>
          <w:top w:val="none" w:color="000000" w:sz="4" w:space="0"/>
          <w:left w:val="none" w:color="000000" w:sz="4" w:space="0"/>
          <w:bottom w:val="none" w:color="000000" w:sz="4" w:space="0"/>
          <w:right w:val="none" w:color="000000" w:sz="4" w:space="0"/>
        </w:tcBorders>
      </w:tcPr>
    </w:tblStylePr>
    <w:tblStylePr w:type="band1Vert">
      <w:pPr>
        <w:pBdr/>
        <w:spacing/>
        <w:ind/>
      </w:pPr>
      <w:tblPr>
        <w:tblBorders/>
      </w:tblPr>
      <w:tcPr>
        <w:shd w:val="clear" w:color="auto" w:fill="000000" w:themeFill="text1" w:themeFillShade="BF"/>
        <w:tcBorders>
          <w:top w:val="none" w:color="000000" w:sz="4" w:space="0"/>
          <w:left w:val="none" w:color="000000" w:sz="4" w:space="0"/>
          <w:bottom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shd w:val="clear" w:color="auto" w:fill="000000" w:themeFill="text1" w:themeFillShade="BF"/>
        <w:tcBorders>
          <w:top w:val="none" w:color="000000" w:sz="4" w:space="0"/>
          <w:left w:val="none" w:color="000000" w:sz="4" w:space="0"/>
          <w:bottom w:val="none" w:color="000000" w:sz="4" w:space="0"/>
          <w:right w:val="single" w:color="ffffff" w:themeColor="background1" w:sz="18" w:space="0"/>
        </w:tcBorders>
      </w:tcPr>
    </w:tblStylePr>
    <w:tblStylePr w:type="firstRow">
      <w:rPr>
        <w:b/>
        <w:bCs/>
      </w:rPr>
      <w:pPr>
        <w:pBdr/>
        <w:spacing/>
        <w:ind/>
      </w:pPr>
      <w:tblPr>
        <w:tblBorders/>
      </w:tblPr>
      <w:tcPr>
        <w:shd w:val="clear" w:color="auto" w:fill="000000" w:themeFill="text1"/>
        <w:tcBorders>
          <w:top w:val="none" w:color="000000" w:sz="4" w:space="0"/>
          <w:left w:val="none" w:color="000000" w:sz="4" w:space="0"/>
          <w:bottom w:val="single" w:color="ffffff" w:themeColor="background1" w:sz="18" w:space="0"/>
          <w:right w:val="none" w:color="000000" w:sz="4" w:space="0"/>
        </w:tcBorders>
      </w:tcPr>
    </w:tblStylePr>
    <w:tblStylePr w:type="lastCol">
      <w:pPr>
        <w:pBdr/>
        <w:spacing/>
        <w:ind/>
      </w:pPr>
      <w:tblPr>
        <w:tblBorders/>
      </w:tblPr>
      <w:tcPr>
        <w:shd w:val="clear" w:color="auto" w:fill="000000" w:themeFill="text1" w:themeFillShade="BF"/>
        <w:tcBorders>
          <w:top w:val="none" w:color="000000" w:sz="4" w:space="0"/>
          <w:left w:val="single" w:color="ffffff" w:themeColor="background1" w:sz="18" w:space="0"/>
          <w:bottom w:val="none" w:color="000000" w:sz="4" w:space="0"/>
          <w:right w:val="none" w:color="000000" w:sz="4" w:space="0"/>
        </w:tcBorders>
      </w:tcPr>
    </w:tblStylePr>
    <w:tblStylePr w:type="lastRow">
      <w:pPr>
        <w:pBdr/>
        <w:spacing/>
        <w:ind/>
      </w:pPr>
      <w:tblPr>
        <w:tblBorders/>
      </w:tblPr>
      <w:tcPr>
        <w:shd w:val="clear" w:color="auto" w:fill="000000" w:themeFill="text1" w:themeFillShade="7F"/>
        <w:tcBorders>
          <w:top w:val="single" w:color="ffffff" w:themeColor="background1" w:sz="18"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8">
    <w:name w:val="Medium Grid 3"/>
    <w:basedOn w:val="1102"/>
    <w:uiPriority w:val="69"/>
    <w:semiHidden/>
    <w:unhideWhenUsed/>
    <w:pPr>
      <w:pBdr/>
      <w:spacing w:after="0" w:line="240" w:lineRule="auto"/>
      <w:ind/>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Borders/>
    </w:tcPr>
    <w:tblStylePr w:type="band1Horz">
      <w:pPr>
        <w:pBdr/>
        <w:spacing/>
        <w:ind/>
      </w:pPr>
      <w:tblPr>
        <w:tblBorders/>
      </w:tblPr>
      <w:tcPr>
        <w:shd w:val="clear" w:color="auto" w:fill="808080" w:themeFill="text1" w:themeFillTint="7F"/>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tcPr>
    </w:tblStylePr>
    <w:tblStylePr w:type="band1Vert">
      <w:pPr>
        <w:pBdr/>
        <w:spacing/>
        <w:ind/>
      </w:pPr>
      <w:tblPr>
        <w:tblBorders/>
      </w:tblPr>
      <w:tcPr>
        <w:shd w:val="clear" w:color="auto" w:fill="808080" w:themeFill="text1" w:themeFillTint="7F"/>
        <w:tcBorders>
          <w:top w:val="single" w:color="ffffff" w:themeColor="background1" w:sz="8" w:space="0"/>
          <w:left w:val="single" w:color="ffffff" w:themeColor="background1" w:sz="8" w:space="0"/>
          <w:bottom w:val="single" w:color="ffffff" w:themeColor="background1" w:sz="8" w:space="0"/>
          <w:right w:val="single" w:color="ffffff" w:themeColor="background1" w:sz="8"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i w:val="0"/>
        <w:iCs w:val="0"/>
        <w:color w:val="ffffff" w:themeColor="background1"/>
      </w:rPr>
      <w:pPr>
        <w:pBdr/>
        <w:spacing/>
        <w:ind/>
      </w:pPr>
      <w:tblPr>
        <w:tblBorders/>
      </w:tblPr>
      <w:tcPr>
        <w:shd w:val="clear" w:color="auto" w:fill="000000" w:themeFill="text1"/>
        <w:tcBorders>
          <w:left w:val="single" w:color="ffffff" w:themeColor="background1" w:sz="8" w:space="0"/>
          <w:right w:val="single" w:color="ffffff" w:themeColor="background1" w:sz="24" w:space="0"/>
        </w:tcBorders>
      </w:tcPr>
    </w:tblStylePr>
    <w:tblStylePr w:type="firstRow">
      <w:rPr>
        <w:b/>
        <w:bCs/>
        <w:i w:val="0"/>
        <w:iCs w:val="0"/>
        <w:color w:val="ffffff" w:themeColor="background1"/>
      </w:rPr>
      <w:pPr>
        <w:pBdr/>
        <w:spacing/>
        <w:ind/>
      </w:pPr>
      <w:tblPr>
        <w:tblBorders/>
      </w:tblPr>
      <w:tcPr>
        <w:shd w:val="clear" w:color="auto" w:fill="000000" w:themeFill="text1"/>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tcBorders>
      </w:tcPr>
    </w:tblStylePr>
    <w:tblStylePr w:type="lastCol">
      <w:rPr>
        <w:b/>
        <w:bCs/>
        <w:i w:val="0"/>
        <w:iCs w:val="0"/>
        <w:color w:val="ffffff" w:themeColor="background1"/>
      </w:rPr>
      <w:pPr>
        <w:pBdr/>
        <w:spacing/>
        <w:ind/>
      </w:pPr>
      <w:tblPr>
        <w:tblBorders/>
      </w:tblPr>
      <w:tcPr>
        <w:shd w:val="clear" w:color="auto" w:fill="000000" w:themeFill="text1"/>
        <w:tcBorders>
          <w:top w:val="none" w:color="000000" w:sz="4" w:space="0"/>
          <w:left w:val="single" w:color="ffffff" w:themeColor="background1" w:sz="24" w:space="0"/>
          <w:bottom w:val="none" w:color="000000" w:sz="4" w:space="0"/>
          <w:right w:val="none" w:color="000000" w:sz="4" w:space="0"/>
        </w:tcBorders>
      </w:tcPr>
    </w:tblStylePr>
    <w:tblStylePr w:type="lastRow">
      <w:rPr>
        <w:b/>
        <w:bCs/>
        <w:i w:val="0"/>
        <w:iCs w:val="0"/>
        <w:color w:val="ffffff" w:themeColor="background1"/>
      </w:rPr>
      <w:pPr>
        <w:pBdr/>
        <w:spacing/>
        <w:ind/>
      </w:pPr>
      <w:tblPr>
        <w:tblBorders/>
      </w:tblPr>
      <w:tcPr>
        <w:shd w:val="clear" w:color="auto" w:fill="000000" w:themeFill="text1"/>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9">
    <w:name w:val="Medium Grid 2"/>
    <w:basedOn w:val="1102"/>
    <w:uiPriority w:val="68"/>
    <w:semiHidden/>
    <w:unhideWhenUsed/>
    <w:pPr>
      <w:pBdr/>
      <w:spacing w:after="0" w:line="240" w:lineRule="auto"/>
      <w:ind/>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Borders/>
    </w:tcPr>
    <w:tblStylePr w:type="band1Horz">
      <w:pPr>
        <w:pBdr/>
        <w:spacing/>
        <w:ind/>
      </w:pPr>
      <w:tblPr>
        <w:tblBorders/>
      </w:tblPr>
      <w:tcPr>
        <w:shd w:val="clear" w:color="auto" w:fill="808080" w:themeFill="text1" w:themeFillTint="7F"/>
        <w:tcBorders/>
      </w:tcPr>
    </w:tblStylePr>
    <w:tblStylePr w:type="band1Vert">
      <w:pPr>
        <w:pBdr/>
        <w:spacing/>
        <w:ind/>
      </w:pPr>
      <w:tblPr>
        <w:tblBorders/>
      </w:tblPr>
      <w:tcPr>
        <w:shd w:val="clear" w:color="auto" w:fill="808080" w:themeFill="text1" w:themeFillTint="7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color w:val="000000" w:themeColor="text1"/>
      </w:rPr>
      <w:pPr>
        <w:pBdr/>
        <w:spacing/>
        <w:ind/>
      </w:pPr>
      <w:tblPr>
        <w:tblBorders/>
      </w:tblPr>
      <w:tcPr>
        <w:shd w:val="clear" w:color="auto" w:fill="ffffff" w:themeFill="background1"/>
        <w:tcBorders>
          <w:top w:val="none" w:color="000000" w:sz="4" w:space="0"/>
          <w:left w:val="none" w:color="000000" w:sz="4" w:space="0"/>
          <w:bottom w:val="none" w:color="000000" w:sz="4" w:space="0"/>
          <w:right w:val="none" w:color="000000" w:sz="4" w:space="0"/>
        </w:tcBorders>
      </w:tcPr>
    </w:tblStylePr>
    <w:tblStylePr w:type="firstRow">
      <w:rPr>
        <w:b/>
        <w:bCs/>
        <w:color w:val="000000" w:themeColor="text1"/>
      </w:rPr>
      <w:pPr>
        <w:pBdr/>
        <w:spacing/>
        <w:ind/>
      </w:pPr>
      <w:tblPr>
        <w:tblBorders/>
      </w:tblPr>
      <w:tcPr>
        <w:shd w:val="clear" w:color="auto" w:fill="e6e6e6" w:themeFill="text1" w:themeFillTint="19"/>
        <w:tcBorders/>
      </w:tcPr>
    </w:tblStylePr>
    <w:tblStylePr w:type="lastCol">
      <w:rPr>
        <w:b w:val="0"/>
        <w:bCs w:val="0"/>
        <w:color w:val="000000" w:themeColor="text1"/>
      </w:rPr>
      <w:pPr>
        <w:pBdr/>
        <w:spacing/>
        <w:ind/>
      </w:pPr>
      <w:tblPr>
        <w:tblBorders/>
      </w:tblPr>
      <w:tcPr>
        <w:shd w:val="clear" w:color="auto" w:fill="cccccc" w:themeFill="text1" w:themeFillTint="33"/>
        <w:tcBorders>
          <w:top w:val="none" w:color="000000" w:sz="4" w:space="0"/>
          <w:left w:val="none" w:color="000000" w:sz="4" w:space="0"/>
          <w:bottom w:val="none" w:color="000000" w:sz="4" w:space="0"/>
          <w:right w:val="none" w:color="000000" w:sz="4" w:space="0"/>
        </w:tcBorders>
      </w:tcPr>
    </w:tblStylePr>
    <w:tblStylePr w:type="lastRow">
      <w:rPr>
        <w:b/>
        <w:bCs/>
        <w:color w:val="000000" w:themeColor="text1"/>
      </w:rPr>
      <w:pPr>
        <w:pBdr/>
        <w:spacing/>
        <w:ind/>
      </w:pPr>
      <w:tblPr>
        <w:tblBorders/>
      </w:tblPr>
      <w:tcPr>
        <w:shd w:val="clear" w:color="auto" w:fill="ffffff" w:themeFill="background1"/>
        <w:tcBorders>
          <w:top w:val="single" w:color="000000" w:themeColor="text1" w:sz="12" w:space="0"/>
          <w:left w:val="none" w:color="000000" w:sz="4" w:space="0"/>
          <w:bottom w:val="none" w:color="000000" w:sz="4" w:space="0"/>
          <w:right w:val="none" w:color="000000" w:sz="4" w:space="0"/>
        </w:tcBorders>
      </w:tcPr>
    </w:tblStylePr>
    <w:tblStylePr w:type="nwCell">
      <w:pPr>
        <w:pBdr/>
        <w:spacing/>
        <w:ind/>
      </w:pPr>
      <w:tblPr>
        <w:tblBorders/>
      </w:tblPr>
      <w:tcPr>
        <w:shd w:val="clear" w:color="auto" w:fill="ffffff" w:themeFill="background1"/>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0">
    <w:name w:val="Medium Grid 1"/>
    <w:basedOn w:val="1102"/>
    <w:uiPriority w:val="67"/>
    <w:semiHidden/>
    <w:unhideWhenUsed/>
    <w:pPr>
      <w:pBdr/>
      <w:spacing w:after="0" w:line="240" w:lineRule="auto"/>
      <w:ind/>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Borders/>
    </w:tcPr>
    <w:tblStylePr w:type="band1Horz">
      <w:pPr>
        <w:pBdr/>
        <w:spacing/>
        <w:ind/>
      </w:pPr>
      <w:tblPr>
        <w:tblBorders/>
      </w:tblPr>
      <w:tcPr>
        <w:shd w:val="clear" w:color="auto" w:fill="808080" w:themeFill="text1" w:themeFillTint="7F"/>
        <w:tcBorders/>
      </w:tcPr>
    </w:tblStylePr>
    <w:tblStylePr w:type="band1Vert">
      <w:pPr>
        <w:pBdr/>
        <w:spacing/>
        <w:ind/>
      </w:pPr>
      <w:tblPr>
        <w:tblBorders/>
      </w:tblPr>
      <w:tcPr>
        <w:shd w:val="clear" w:color="auto" w:fill="808080" w:themeFill="text1" w:themeFillTint="7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rPr>
      <w:pPr>
        <w:pBdr/>
        <w:spacing/>
        <w:ind/>
      </w:pPr>
      <w:tblPr>
        <w:tblBorders/>
      </w:tblPr>
      <w:tcPr>
        <w:tcBorders/>
      </w:tcPr>
    </w:tblStylePr>
    <w:tblStylePr w:type="lastCol">
      <w:rPr>
        <w:b/>
        <w:bCs/>
      </w:rPr>
      <w:pPr>
        <w:pBdr/>
        <w:spacing/>
        <w:ind/>
      </w:pPr>
      <w:tblPr>
        <w:tblBorders/>
      </w:tblPr>
      <w:tcPr>
        <w:tcBorders/>
      </w:tcPr>
    </w:tblStylePr>
    <w:tblStylePr w:type="lastRow">
      <w:rPr>
        <w:b/>
        <w:bCs/>
      </w:rPr>
      <w:pPr>
        <w:pBdr/>
        <w:spacing/>
        <w:ind/>
      </w:pPr>
      <w:tblPr>
        <w:tblBorders/>
      </w:tblPr>
      <w:tcPr>
        <w:tcBorders>
          <w:top w:val="single" w:color="404040" w:themeColor="text1" w:themeTint="BF" w:sz="1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1">
    <w:name w:val="Medium List 2"/>
    <w:basedOn w:val="1102"/>
    <w:uiPriority w:val="66"/>
    <w:semiHidden/>
    <w:unhideWhenUsed/>
    <w:pPr>
      <w:pBdr/>
      <w:spacing w:after="0" w:line="240" w:lineRule="auto"/>
      <w:ind/>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cPr>
      <w:tcBorders/>
    </w:tcPr>
    <w:tblStylePr w:type="band1Horz">
      <w:pPr>
        <w:pBdr/>
        <w:spacing/>
        <w:ind/>
      </w:pPr>
      <w:tblPr>
        <w:tblBorders/>
      </w:tblPr>
      <w:tcPr>
        <w:shd w:val="clear" w:color="auto" w:fill="c0c0c0" w:themeFill="text1" w:themeFillTint="3F"/>
        <w:tcBorders>
          <w:top w:val="none" w:color="000000" w:sz="4" w:space="0"/>
          <w:bottom w:val="none" w:color="000000" w:sz="4" w:space="0"/>
        </w:tcBorders>
      </w:tcPr>
    </w:tblStylePr>
    <w:tblStylePr w:type="band1Vert">
      <w:pPr>
        <w:pBdr/>
        <w:spacing/>
        <w:ind/>
      </w:pPr>
      <w:tblPr>
        <w:tblBorders/>
      </w:tblPr>
      <w:tcPr>
        <w:shd w:val="clear" w:color="auto" w:fill="c0c0c0" w:themeFill="text1" w:themeFillTint="3F"/>
        <w:tcBorders>
          <w:left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shd w:val="clear" w:color="auto" w:fill="ffffff" w:themeFill="background1"/>
        <w:tcBorders>
          <w:top w:val="none" w:color="000000" w:sz="4" w:space="0"/>
          <w:left w:val="none" w:color="000000" w:sz="4" w:space="0"/>
          <w:bottom w:val="none" w:color="000000" w:sz="4" w:space="0"/>
          <w:right w:val="single" w:color="000000" w:themeColor="text1" w:sz="8" w:space="0"/>
        </w:tcBorders>
      </w:tcPr>
    </w:tblStylePr>
    <w:tblStylePr w:type="firstRow">
      <w:rPr>
        <w:sz w:val="24"/>
        <w:szCs w:val="24"/>
      </w:rPr>
      <w:pPr>
        <w:pBdr/>
        <w:spacing/>
        <w:ind/>
      </w:pPr>
      <w:tblPr>
        <w:tblBorders/>
      </w:tblPr>
      <w:tcPr>
        <w:shd w:val="clear" w:color="auto" w:fill="ffffff" w:themeFill="background1"/>
        <w:tcBorders>
          <w:top w:val="none" w:color="000000" w:sz="4" w:space="0"/>
          <w:left w:val="none" w:color="000000" w:sz="4" w:space="0"/>
          <w:bottom w:val="single" w:color="000000" w:themeColor="text1" w:sz="24" w:space="0"/>
          <w:right w:val="none" w:color="000000" w:sz="4" w:space="0"/>
        </w:tcBorders>
      </w:tcPr>
    </w:tblStylePr>
    <w:tblStylePr w:type="lastCol">
      <w:pPr>
        <w:pBdr/>
        <w:spacing/>
        <w:ind/>
      </w:pPr>
      <w:tblPr>
        <w:tblBorders/>
      </w:tblPr>
      <w:tcPr>
        <w:shd w:val="clear" w:color="auto" w:fill="ffffff" w:themeFill="background1"/>
        <w:tcBorders>
          <w:top w:val="none" w:color="000000" w:sz="4" w:space="0"/>
          <w:left w:val="single" w:color="000000" w:themeColor="text1" w:sz="8" w:space="0"/>
          <w:bottom w:val="none" w:color="000000" w:sz="4" w:space="0"/>
          <w:right w:val="none" w:color="000000" w:sz="4" w:space="0"/>
        </w:tcBorders>
      </w:tcPr>
    </w:tblStylePr>
    <w:tblStylePr w:type="lastRow">
      <w:pPr>
        <w:pBdr/>
        <w:spacing/>
        <w:ind/>
      </w:pPr>
      <w:tblPr>
        <w:tblBorders/>
      </w:tblPr>
      <w:tcPr>
        <w:shd w:val="clear" w:color="auto" w:fill="ffffff" w:themeFill="background1"/>
        <w:tcBorders>
          <w:top w:val="single" w:color="000000" w:themeColor="text1" w:sz="8" w:space="0"/>
          <w:left w:val="none" w:color="000000" w:sz="4" w:space="0"/>
          <w:bottom w:val="none" w:color="000000" w:sz="4" w:space="0"/>
          <w:right w:val="none" w:color="000000" w:sz="4" w:space="0"/>
        </w:tcBorders>
      </w:tcPr>
    </w:tblStylePr>
    <w:tblStylePr w:type="nwCell">
      <w:pPr>
        <w:pBdr/>
        <w:spacing/>
        <w:ind/>
      </w:pPr>
      <w:tblPr>
        <w:tblBorders/>
      </w:tblPr>
      <w:tcPr>
        <w:shd w:val="clear" w:color="auto" w:fill="ffffff" w:themeFill="background1"/>
        <w:tcBorders/>
      </w:tcPr>
    </w:tblStylePr>
    <w:tblStylePr w:type="neCell">
      <w:pPr>
        <w:pBdr/>
        <w:spacing/>
        <w:ind/>
      </w:pPr>
      <w:tblPr>
        <w:tblBorders/>
      </w:tblPr>
      <w:tcPr>
        <w:tcBorders/>
      </w:tcPr>
    </w:tblStylePr>
    <w:tblStylePr w:type="swCell">
      <w:pPr>
        <w:pBdr/>
        <w:spacing/>
        <w:ind/>
      </w:pPr>
      <w:tblPr>
        <w:tblBorders/>
      </w:tblPr>
      <w:tcPr>
        <w:tcBorders>
          <w:top w:val="none" w:color="000000" w:sz="4" w:space="0"/>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2">
    <w:name w:val="Medium List 1"/>
    <w:basedOn w:val="1102"/>
    <w:uiPriority w:val="65"/>
    <w:semiHidden/>
    <w:unhideWhenUsed/>
    <w:pPr>
      <w:pBdr/>
      <w:spacing w:after="0" w:line="240" w:lineRule="auto"/>
      <w:ind/>
    </w:pPr>
    <w:rPr>
      <w:color w:val="000000" w:themeColor="text1"/>
    </w:rPr>
    <w:tblPr>
      <w:tblStyleRowBandSize w:val="1"/>
      <w:tblStyleColBandSize w:val="1"/>
      <w:tblBorders>
        <w:top w:val="single" w:color="000000" w:themeColor="text1" w:sz="8" w:space="0"/>
        <w:bottom w:val="single" w:color="000000" w:themeColor="text1" w:sz="8" w:space="0"/>
      </w:tblBorders>
    </w:tblPr>
    <w:tcPr>
      <w:tcBorders/>
    </w:tcPr>
    <w:tblStylePr w:type="band1Horz">
      <w:pPr>
        <w:pBdr/>
        <w:spacing/>
        <w:ind/>
      </w:pPr>
      <w:tblPr>
        <w:tblBorders/>
      </w:tblPr>
      <w:tcPr>
        <w:shd w:val="clear" w:color="auto" w:fill="c0c0c0" w:themeFill="text1" w:themeFillTint="3F"/>
        <w:tcBorders/>
      </w:tcPr>
    </w:tblStylePr>
    <w:tblStylePr w:type="band1Vert">
      <w:pPr>
        <w:pBdr/>
        <w:spacing/>
        <w:ind/>
      </w:pPr>
      <w:tblPr>
        <w:tblBorders/>
      </w:tblPr>
      <w:tcPr>
        <w:shd w:val="clear" w:color="auto" w:fill="c0c0c0" w:themeFill="text1" w:themeFillTint="3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rFonts w:asciiTheme="majorHAnsi" w:hAnsiTheme="majorHAnsi" w:eastAsiaTheme="majorEastAsia" w:cstheme="majorBidi"/>
      </w:rPr>
      <w:pPr>
        <w:pBdr/>
        <w:spacing/>
        <w:ind/>
      </w:pPr>
      <w:tblPr>
        <w:tblBorders/>
      </w:tblPr>
      <w:tcPr>
        <w:tcBorders>
          <w:top w:val="none" w:color="000000" w:sz="4" w:space="0"/>
          <w:bottom w:val="single" w:color="000000" w:themeColor="text1" w:sz="8" w:space="0"/>
        </w:tcBorders>
      </w:tcPr>
    </w:tblStylePr>
    <w:tblStylePr w:type="lastCol">
      <w:rPr>
        <w:b/>
        <w:bCs/>
      </w:rPr>
      <w:pPr>
        <w:pBdr/>
        <w:spacing/>
        <w:ind/>
      </w:pPr>
      <w:tblPr>
        <w:tblBorders/>
      </w:tblPr>
      <w:tcPr>
        <w:tcBorders>
          <w:top w:val="single" w:color="000000" w:themeColor="text1" w:sz="8" w:space="0"/>
          <w:bottom w:val="single" w:color="000000" w:themeColor="text1" w:sz="8" w:space="0"/>
        </w:tcBorders>
      </w:tcPr>
    </w:tblStylePr>
    <w:tblStylePr w:type="lastRow">
      <w:rPr>
        <w:b/>
        <w:bCs/>
        <w:color w:val="44546a" w:themeColor="text2"/>
      </w:rPr>
      <w:pPr>
        <w:pBdr/>
        <w:spacing/>
        <w:ind/>
      </w:pPr>
      <w:tblPr>
        <w:tblBorders/>
      </w:tblPr>
      <w:tcPr>
        <w:tcBorders>
          <w:top w:val="single" w:color="000000" w:themeColor="text1" w:sz="8" w:space="0"/>
          <w:bottom w:val="single" w:color="000000" w:themeColor="tex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3">
    <w:name w:val="Medium Shading 2"/>
    <w:basedOn w:val="1102"/>
    <w:uiPriority w:val="64"/>
    <w:semiHidden/>
    <w:unhideWhenUsed/>
    <w:pPr>
      <w:pBdr/>
      <w:spacing w:after="0" w:line="240" w:lineRule="auto"/>
      <w:ind/>
    </w:pPr>
    <w:tblPr>
      <w:tblStyleRowBandSize w:val="1"/>
      <w:tblStyleColBandSize w:val="1"/>
      <w:tblBorders>
        <w:top w:val="single" w:color="000000" w:sz="18" w:space="0"/>
        <w:bottom w:val="single" w:color="000000" w:sz="18" w:space="0"/>
      </w:tblBorders>
    </w:tblPr>
    <w:tcPr>
      <w:tcBorders/>
    </w:tcPr>
    <w:tblStylePr w:type="band1Horz">
      <w:pPr>
        <w:pBdr/>
        <w:spacing/>
        <w:ind/>
      </w:pPr>
      <w:tblPr>
        <w:tblBorders/>
      </w:tblPr>
      <w:tcPr>
        <w:shd w:val="clear" w:color="auto" w:fill="d8d8d8" w:themeFill="background1" w:themeFillShade="D8"/>
        <w:tcBorders/>
      </w:tcPr>
    </w:tblStylePr>
    <w:tblStylePr w:type="band1Vert">
      <w:pPr>
        <w:pBdr/>
        <w:spacing/>
        <w:ind/>
      </w:pPr>
      <w:tblPr>
        <w:tblBorders/>
      </w:tblPr>
      <w:tcPr>
        <w:shd w:val="clear" w:color="auto" w:fill="d8d8d8" w:themeFill="background1" w:themeFillShade="D8"/>
        <w:tcBorders>
          <w:left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color w:val="ffffff" w:themeColor="background1"/>
      </w:rPr>
      <w:pPr>
        <w:pBdr/>
        <w:spacing/>
        <w:ind/>
      </w:pPr>
      <w:tblPr>
        <w:tblBorders/>
      </w:tblPr>
      <w:tcPr>
        <w:shd w:val="clear" w:color="auto" w:fill="000000" w:themeFill="text1"/>
        <w:tcBorders>
          <w:top w:val="none" w:color="000000" w:sz="4" w:space="0"/>
          <w:left w:val="none" w:color="000000" w:sz="4" w:space="0"/>
          <w:bottom w:val="single" w:color="000000" w:sz="18" w:space="0"/>
          <w:right w:val="none" w:color="000000" w:sz="4" w:space="0"/>
        </w:tcBorders>
      </w:tcPr>
    </w:tblStylePr>
    <w:tblStylePr w:type="firstRow">
      <w:rPr>
        <w:b/>
        <w:bCs/>
        <w:color w:val="ffffff" w:themeColor="background1"/>
      </w:rPr>
      <w:pPr>
        <w:pBdr/>
        <w:spacing w:after="0" w:before="0" w:line="240" w:lineRule="auto"/>
        <w:ind/>
      </w:pPr>
      <w:tblPr>
        <w:tblBorders/>
      </w:tblPr>
      <w:tcPr>
        <w:shd w:val="clear" w:color="auto" w:fill="000000" w:themeFill="text1"/>
        <w:tcBorders>
          <w:top w:val="single" w:color="000000" w:sz="18" w:space="0"/>
          <w:left w:val="none" w:color="000000" w:sz="4" w:space="0"/>
          <w:bottom w:val="single" w:color="000000" w:sz="18" w:space="0"/>
          <w:right w:val="none" w:color="000000" w:sz="4" w:space="0"/>
        </w:tcBorders>
      </w:tcPr>
    </w:tblStylePr>
    <w:tblStylePr w:type="lastCol">
      <w:rPr>
        <w:b/>
        <w:bCs/>
        <w:color w:val="ffffff" w:themeColor="background1"/>
      </w:rPr>
      <w:pPr>
        <w:pBdr/>
        <w:spacing/>
        <w:ind/>
      </w:pPr>
      <w:tblPr>
        <w:tblBorders/>
      </w:tblPr>
      <w:tcPr>
        <w:shd w:val="clear" w:color="auto" w:fill="000000" w:themeFill="text1"/>
        <w:tcBorders>
          <w:left w:val="none" w:color="000000" w:sz="4" w:space="0"/>
          <w:right w:val="none" w:color="000000" w:sz="4" w:space="0"/>
        </w:tcBorders>
      </w:tcPr>
    </w:tblStylePr>
    <w:tblStylePr w:type="lastRow">
      <w:rPr>
        <w:color w:val="auto"/>
      </w:rPr>
      <w:pPr>
        <w:pBdr/>
        <w:spacing w:after="0" w:before="0" w:line="240" w:lineRule="auto"/>
        <w:ind/>
      </w:pPr>
      <w:tblPr>
        <w:tblBorders/>
      </w:tblPr>
      <w:tcPr>
        <w:shd w:val="clear" w:color="auto" w:fill="ffffff" w:themeFill="background1"/>
        <w:tcBorders>
          <w:top w:val="single" w:color="000000" w:sz="6" w:space="0"/>
          <w:left w:val="none" w:color="000000" w:sz="4" w:space="0"/>
          <w:bottom w:val="single" w:color="000000" w:sz="18" w:space="0"/>
          <w:right w:val="none" w:color="000000" w:sz="4" w:space="0"/>
        </w:tcBorders>
      </w:tcPr>
    </w:tblStylePr>
    <w:tblStylePr w:type="nwCell">
      <w:rPr>
        <w:color w:val="ffffff" w:themeColor="background1"/>
      </w:rPr>
      <w:pPr>
        <w:pBdr/>
        <w:spacing/>
        <w:ind/>
      </w:pPr>
      <w:tblPr>
        <w:tblBorders/>
      </w:tblPr>
      <w:tcPr>
        <w:tcBorders>
          <w:top w:val="single" w:color="000000" w:sz="18" w:space="0"/>
          <w:left w:val="none" w:color="000000" w:sz="4" w:space="0"/>
          <w:bottom w:val="single" w:color="000000" w:sz="18" w:space="0"/>
          <w:right w:val="none" w:color="000000" w:sz="4" w:space="0"/>
        </w:tcBorders>
      </w:tcPr>
    </w:tblStylePr>
    <w:tblStylePr w:type="neCell">
      <w:pPr>
        <w:pBdr/>
        <w:spacing/>
        <w:ind/>
      </w:pPr>
      <w:tblPr>
        <w:tblBorders/>
      </w:tblPr>
      <w:tcPr>
        <w:tcBorders>
          <w:top w:val="single" w:color="000000" w:sz="18" w:space="0"/>
          <w:left w:val="none" w:color="000000" w:sz="4" w:space="0"/>
          <w:bottom w:val="single" w:color="000000" w:sz="18" w:space="0"/>
          <w:right w:val="none" w:color="000000" w:sz="4" w:space="0"/>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4">
    <w:name w:val="Medium Shading 1"/>
    <w:basedOn w:val="1102"/>
    <w:uiPriority w:val="63"/>
    <w:semiHidden/>
    <w:unhideWhenUsed/>
    <w:pPr>
      <w:pBdr/>
      <w:spacing w:after="0" w:line="240" w:lineRule="auto"/>
      <w:ind/>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cPr>
      <w:tcBorders/>
    </w:tcPr>
    <w:tblStylePr w:type="band1Horz">
      <w:pPr>
        <w:pBdr/>
        <w:spacing/>
        <w:ind/>
      </w:pPr>
      <w:tblPr>
        <w:tblBorders/>
      </w:tblPr>
      <w:tcPr>
        <w:shd w:val="clear" w:color="auto" w:fill="c0c0c0" w:themeFill="text1" w:themeFillTint="3F"/>
        <w:tcBorders/>
      </w:tcPr>
    </w:tblStylePr>
    <w:tblStylePr w:type="band1Vert">
      <w:pPr>
        <w:pBdr/>
        <w:spacing/>
        <w:ind/>
      </w:pPr>
      <w:tblPr>
        <w:tblBorders/>
      </w:tblPr>
      <w:tcPr>
        <w:shd w:val="clear" w:color="auto" w:fill="c0c0c0" w:themeFill="text1" w:themeFillTint="3F"/>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color w:val="ffffff" w:themeColor="background1"/>
      </w:rPr>
      <w:pPr>
        <w:pBdr/>
        <w:spacing w:after="0" w:before="0" w:line="240" w:lineRule="auto"/>
        <w:ind/>
      </w:pPr>
      <w:tblPr>
        <w:tblBorders/>
      </w:tblPr>
      <w:tcPr>
        <w:shd w:val="clear" w:color="auto" w:fill="000000" w:themeFill="text1"/>
        <w:tc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404040" w:themeColor="text1" w:themeTint="BF" w:sz="6" w:space="0"/>
          <w:left w:val="single" w:color="404040" w:themeColor="text1" w:themeTint="BF" w:sz="8" w:space="0"/>
          <w:bottom w:val="single" w:color="404040" w:themeColor="text1" w:themeTint="BF" w:sz="8" w:space="0"/>
          <w:right w:val="single" w:color="404040" w:themeColor="text1" w:themeTint="BF"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5">
    <w:name w:val="Light Grid"/>
    <w:basedOn w:val="1102"/>
    <w:uiPriority w:val="62"/>
    <w:semiHidden/>
    <w:unhideWhenUsed/>
    <w:pPr>
      <w:pBdr/>
      <w:spacing w:after="0" w:line="240" w:lineRule="auto"/>
      <w:ind/>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tcBorders/>
    </w:tcPr>
    <w:tblStylePr w:type="band1Horz">
      <w:pPr>
        <w:pBdr/>
        <w:spacing/>
        <w:ind/>
      </w:pPr>
      <w:tblPr>
        <w:tblBorders/>
      </w:tblPr>
      <w:tcPr>
        <w:shd w:val="clear" w:color="auto" w:fill="c0c0c0" w:themeFill="text1" w:themeFillTint="3F"/>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pPr>
        <w:pBdr/>
        <w:spacing/>
        <w:ind/>
      </w:pPr>
      <w:tblPr>
        <w:tblBorders/>
      </w:tblPr>
      <w:tcPr>
        <w:shd w:val="clear" w:color="auto" w:fill="c0c0c0" w:themeFill="text1" w:themeFillTint="3F"/>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2Horz">
      <w:pPr>
        <w:pBdr/>
        <w:spacing/>
        <w:ind/>
      </w:pPr>
      <w:tblPr>
        <w:tblBorders/>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2Vert">
      <w:pPr>
        <w:pBdr/>
        <w:spacing/>
        <w:ind/>
      </w:pPr>
      <w:tblPr>
        <w:tblBorders/>
      </w:tblPr>
      <w:tcPr>
        <w:tcBorders/>
      </w:tcPr>
    </w:tblStylePr>
    <w:tblStylePr w:type="firstCol">
      <w:rPr>
        <w:rFonts w:asciiTheme="majorHAnsi" w:hAnsiTheme="majorHAnsi" w:eastAsiaTheme="majorEastAsia" w:cstheme="majorBidi"/>
        <w:b/>
        <w:bCs/>
      </w:rPr>
      <w:pPr>
        <w:pBdr/>
        <w:spacing/>
        <w:ind/>
      </w:pPr>
      <w:tblPr>
        <w:tblBorders/>
      </w:tblPr>
      <w:tcPr>
        <w:tcBorders/>
      </w:tcPr>
    </w:tblStylePr>
    <w:tblStylePr w:type="firstRow">
      <w:rPr>
        <w:rFonts w:asciiTheme="majorHAnsi" w:hAnsiTheme="majorHAnsi" w:eastAsiaTheme="majorEastAsia" w:cstheme="majorBidi"/>
        <w:b/>
        <w:bCs/>
      </w:rPr>
      <w:pPr>
        <w:pBdr/>
        <w:spacing w:after="0" w:before="0" w:line="240" w:lineRule="auto"/>
        <w:ind/>
      </w:pPr>
      <w:tblPr>
        <w:tblBorders/>
      </w:tblPr>
      <w:tcPr>
        <w:tcBorders>
          <w:top w:val="single" w:color="000000" w:themeColor="text1" w:sz="8" w:space="0"/>
          <w:left w:val="single" w:color="000000" w:themeColor="text1" w:sz="8" w:space="0"/>
          <w:bottom w:val="single" w:color="000000" w:themeColor="text1" w:sz="18" w:space="0"/>
          <w:right w:val="single" w:color="000000" w:themeColor="text1" w:sz="8" w:space="0"/>
        </w:tcBorders>
      </w:tcPr>
    </w:tblStylePr>
    <w:tblStylePr w:type="lastCol">
      <w:rPr>
        <w:rFonts w:asciiTheme="majorHAnsi" w:hAnsiTheme="majorHAnsi" w:eastAsiaTheme="majorEastAsia" w:cstheme="majorBidi"/>
        <w:b/>
        <w:bCs/>
      </w:rPr>
      <w:pPr>
        <w:pBdr/>
        <w:spacing/>
        <w:ind/>
      </w:pPr>
      <w:tblPr>
        <w:tblBorders/>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lastRow">
      <w:rPr>
        <w:rFonts w:asciiTheme="majorHAnsi" w:hAnsiTheme="majorHAnsi" w:eastAsiaTheme="majorEastAsia" w:cstheme="majorBidi"/>
        <w:b/>
        <w:bCs/>
      </w:rPr>
      <w:pPr>
        <w:pBdr/>
        <w:spacing w:after="0" w:before="0" w:line="240" w:lineRule="auto"/>
        <w:ind/>
      </w:pPr>
      <w:tblPr>
        <w:tblBorders/>
      </w:tblPr>
      <w:tcPr>
        <w:tcBorders>
          <w:top w:val="single" w:color="000000" w:themeColor="text1" w:sz="6" w:space="0"/>
          <w:left w:val="single" w:color="000000" w:themeColor="text1" w:sz="8" w:space="0"/>
          <w:bottom w:val="single" w:color="000000" w:themeColor="text1" w:sz="8" w:space="0"/>
          <w:right w:val="single" w:color="000000" w:themeColor="tex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6">
    <w:name w:val="Light List"/>
    <w:basedOn w:val="1102"/>
    <w:uiPriority w:val="61"/>
    <w:semiHidden/>
    <w:unhideWhenUsed/>
    <w:pPr>
      <w:pBdr/>
      <w:spacing w:after="0" w:line="240" w:lineRule="auto"/>
      <w:ind/>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cPr>
      <w:tcBorders/>
    </w:tcPr>
    <w:tblStylePr w:type="band1Horz">
      <w:pPr>
        <w:pBdr/>
        <w:spacing/>
        <w:ind/>
      </w:pPr>
      <w:tblPr>
        <w:tblBorders/>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pPr>
        <w:pBdr/>
        <w:spacing/>
        <w:ind/>
      </w:pPr>
      <w:tblPr>
        <w:tblBorders/>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color w:val="ffffff" w:themeColor="background1"/>
      </w:rPr>
      <w:pPr>
        <w:pBdr/>
        <w:spacing w:after="0" w:before="0" w:line="240" w:lineRule="auto"/>
        <w:ind/>
      </w:pPr>
      <w:tblPr>
        <w:tblBorders/>
      </w:tblPr>
      <w:tcPr>
        <w:shd w:val="clear" w:color="auto" w:fill="000000" w:themeFill="text1"/>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000000" w:themeColor="text1" w:sz="6" w:space="0"/>
          <w:left w:val="single" w:color="000000" w:themeColor="text1" w:sz="8" w:space="0"/>
          <w:bottom w:val="single" w:color="000000" w:themeColor="text1" w:sz="8" w:space="0"/>
          <w:right w:val="single" w:color="000000" w:themeColor="text1" w:sz="8"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7">
    <w:name w:val="Light Shading"/>
    <w:basedOn w:val="1102"/>
    <w:uiPriority w:val="60"/>
    <w:semiHidden/>
    <w:unhideWhenUsed/>
    <w:pPr>
      <w:pBdr/>
      <w:spacing w:after="0" w:line="240" w:lineRule="auto"/>
      <w:ind/>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cPr>
      <w:tcBorders/>
    </w:tcPr>
    <w:tblStylePr w:type="band1Horz">
      <w:pPr>
        <w:pBdr/>
        <w:spacing/>
        <w:ind/>
      </w:pPr>
      <w:tblPr>
        <w:tblBorders/>
      </w:tblPr>
      <w:tcPr>
        <w:shd w:val="clear" w:color="auto" w:fill="c0c0c0" w:themeFill="text1" w:themeFillTint="3F"/>
        <w:tcBorders>
          <w:left w:val="none" w:color="000000" w:sz="4" w:space="0"/>
          <w:right w:val="none" w:color="000000" w:sz="4" w:space="0"/>
        </w:tcBorders>
      </w:tcPr>
    </w:tblStylePr>
    <w:tblStylePr w:type="band1Vert">
      <w:pPr>
        <w:pBdr/>
        <w:spacing/>
        <w:ind/>
      </w:pPr>
      <w:tblPr>
        <w:tblBorders/>
      </w:tblPr>
      <w:tcPr>
        <w:shd w:val="clear" w:color="auto" w:fill="c0c0c0" w:themeFill="text1" w:themeFillTint="3F"/>
        <w:tcBorders>
          <w:left w:val="none" w:color="000000" w:sz="4" w:space="0"/>
          <w:right w:val="none" w:color="000000"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bCs/>
      </w:rPr>
      <w:pPr>
        <w:pBdr/>
        <w:spacing/>
        <w:ind/>
      </w:pPr>
      <w:tblPr>
        <w:tblBorders/>
      </w:tblPr>
      <w:tcPr>
        <w:tcBorders/>
      </w:tcPr>
    </w:tblStylePr>
    <w:tblStylePr w:type="firstRow">
      <w:rPr>
        <w:b/>
        <w:bCs/>
      </w:rPr>
      <w:pPr>
        <w:pBdr/>
        <w:spacing w:after="0" w:before="0" w:line="240" w:lineRule="auto"/>
        <w:ind/>
      </w:pPr>
      <w:tblPr>
        <w:tblBorders/>
      </w:tblPr>
      <w:tcPr>
        <w:tcBorders>
          <w:top w:val="single" w:color="000000" w:themeColor="text1" w:sz="8" w:space="0"/>
          <w:left w:val="none" w:color="000000" w:sz="4" w:space="0"/>
          <w:bottom w:val="single" w:color="000000" w:themeColor="text1" w:sz="8" w:space="0"/>
          <w:right w:val="none" w:color="000000" w:sz="4" w:space="0"/>
        </w:tcBorders>
      </w:tcPr>
    </w:tblStylePr>
    <w:tblStylePr w:type="lastCol">
      <w:rPr>
        <w:b/>
        <w:bCs/>
      </w:rPr>
      <w:pPr>
        <w:pBdr/>
        <w:spacing/>
        <w:ind/>
      </w:pPr>
      <w:tblPr>
        <w:tblBorders/>
      </w:tblPr>
      <w:tcPr>
        <w:tcBorders/>
      </w:tcPr>
    </w:tblStylePr>
    <w:tblStylePr w:type="lastRow">
      <w:rPr>
        <w:b/>
        <w:bCs/>
      </w:rPr>
      <w:pPr>
        <w:pBdr/>
        <w:spacing w:after="0" w:before="0" w:line="240" w:lineRule="auto"/>
        <w:ind/>
      </w:pPr>
      <w:tblPr>
        <w:tblBorders/>
      </w:tblPr>
      <w:tcPr>
        <w:tcBorders>
          <w:top w:val="single" w:color="000000" w:themeColor="text1" w:sz="8" w:space="0"/>
          <w:left w:val="none" w:color="000000" w:sz="4" w:space="0"/>
          <w:bottom w:val="single" w:color="000000" w:themeColor="text1" w:sz="8"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148">
    <w:name w:val="No Spacing"/>
    <w:uiPriority w:val="1"/>
    <w:qFormat/>
    <w:pPr>
      <w:pBdr/>
      <w:spacing w:after="0" w:line="240" w:lineRule="auto"/>
      <w:ind/>
    </w:pPr>
  </w:style>
  <w:style w:type="character" w:styleId="1149">
    <w:name w:val="HTML Variable"/>
    <w:basedOn w:val="1101"/>
    <w:uiPriority w:val="99"/>
    <w:semiHidden/>
    <w:unhideWhenUsed/>
    <w:pPr>
      <w:pBdr/>
      <w:spacing/>
      <w:ind/>
    </w:pPr>
    <w:rPr>
      <w:i/>
      <w:iCs/>
    </w:rPr>
  </w:style>
  <w:style w:type="character" w:styleId="1150">
    <w:name w:val="HTML Typewriter"/>
    <w:basedOn w:val="1101"/>
    <w:uiPriority w:val="99"/>
    <w:semiHidden/>
    <w:unhideWhenUsed/>
    <w:pPr>
      <w:pBdr/>
      <w:spacing/>
      <w:ind/>
    </w:pPr>
    <w:rPr>
      <w:rFonts w:ascii="Consolas" w:hAnsi="Consolas"/>
      <w:sz w:val="20"/>
      <w:szCs w:val="20"/>
    </w:rPr>
  </w:style>
  <w:style w:type="character" w:styleId="1151">
    <w:name w:val="HTML Sample"/>
    <w:basedOn w:val="1101"/>
    <w:uiPriority w:val="99"/>
    <w:semiHidden/>
    <w:unhideWhenUsed/>
    <w:pPr>
      <w:pBdr/>
      <w:spacing/>
      <w:ind/>
    </w:pPr>
    <w:rPr>
      <w:rFonts w:ascii="Consolas" w:hAnsi="Consolas"/>
      <w:sz w:val="24"/>
      <w:szCs w:val="24"/>
    </w:rPr>
  </w:style>
  <w:style w:type="paragraph" w:styleId="1152">
    <w:name w:val="HTML Preformatted"/>
    <w:basedOn w:val="1091"/>
    <w:link w:val="1153"/>
    <w:uiPriority w:val="99"/>
    <w:semiHidden/>
    <w:unhideWhenUsed/>
    <w:pPr>
      <w:pBdr/>
      <w:spacing w:after="0" w:line="240" w:lineRule="auto"/>
      <w:ind/>
    </w:pPr>
    <w:rPr>
      <w:rFonts w:ascii="Consolas" w:hAnsi="Consolas"/>
      <w:sz w:val="20"/>
      <w:szCs w:val="20"/>
    </w:rPr>
  </w:style>
  <w:style w:type="character" w:styleId="1153" w:customStyle="1">
    <w:name w:val="HTML Vorformatiert Zchn"/>
    <w:basedOn w:val="1101"/>
    <w:link w:val="1152"/>
    <w:uiPriority w:val="99"/>
    <w:semiHidden/>
    <w:pPr>
      <w:pBdr/>
      <w:spacing/>
      <w:ind/>
    </w:pPr>
    <w:rPr>
      <w:rFonts w:ascii="Consolas" w:hAnsi="Consolas"/>
      <w:sz w:val="20"/>
      <w:szCs w:val="20"/>
    </w:rPr>
  </w:style>
  <w:style w:type="character" w:styleId="1154">
    <w:name w:val="HTML Keyboard"/>
    <w:basedOn w:val="1101"/>
    <w:uiPriority w:val="99"/>
    <w:semiHidden/>
    <w:unhideWhenUsed/>
    <w:pPr>
      <w:pBdr/>
      <w:spacing/>
      <w:ind/>
    </w:pPr>
    <w:rPr>
      <w:rFonts w:ascii="Consolas" w:hAnsi="Consolas"/>
      <w:sz w:val="20"/>
      <w:szCs w:val="20"/>
    </w:rPr>
  </w:style>
  <w:style w:type="character" w:styleId="1155">
    <w:name w:val="HTML Definition"/>
    <w:basedOn w:val="1101"/>
    <w:uiPriority w:val="99"/>
    <w:semiHidden/>
    <w:unhideWhenUsed/>
    <w:pPr>
      <w:pBdr/>
      <w:spacing/>
      <w:ind/>
    </w:pPr>
    <w:rPr>
      <w:i/>
      <w:iCs/>
    </w:rPr>
  </w:style>
  <w:style w:type="character" w:styleId="1156">
    <w:name w:val="HTML Code"/>
    <w:basedOn w:val="1101"/>
    <w:uiPriority w:val="99"/>
    <w:semiHidden/>
    <w:unhideWhenUsed/>
    <w:pPr>
      <w:pBdr/>
      <w:spacing/>
      <w:ind/>
    </w:pPr>
    <w:rPr>
      <w:rFonts w:ascii="Consolas" w:hAnsi="Consolas"/>
      <w:sz w:val="20"/>
      <w:szCs w:val="20"/>
    </w:rPr>
  </w:style>
  <w:style w:type="character" w:styleId="1157">
    <w:name w:val="HTML Cite"/>
    <w:basedOn w:val="1101"/>
    <w:uiPriority w:val="99"/>
    <w:semiHidden/>
    <w:unhideWhenUsed/>
    <w:pPr>
      <w:pBdr/>
      <w:spacing/>
      <w:ind/>
    </w:pPr>
    <w:rPr>
      <w:i/>
      <w:iCs/>
    </w:rPr>
  </w:style>
  <w:style w:type="paragraph" w:styleId="1158">
    <w:name w:val="HTML Address"/>
    <w:basedOn w:val="1091"/>
    <w:link w:val="1159"/>
    <w:uiPriority w:val="99"/>
    <w:semiHidden/>
    <w:unhideWhenUsed/>
    <w:pPr>
      <w:pBdr/>
      <w:spacing w:after="0" w:line="240" w:lineRule="auto"/>
      <w:ind/>
    </w:pPr>
    <w:rPr>
      <w:i/>
      <w:iCs/>
    </w:rPr>
  </w:style>
  <w:style w:type="character" w:styleId="1159" w:customStyle="1">
    <w:name w:val="HTML Adresse Zchn"/>
    <w:basedOn w:val="1101"/>
    <w:link w:val="1158"/>
    <w:uiPriority w:val="99"/>
    <w:semiHidden/>
    <w:pPr>
      <w:pBdr/>
      <w:spacing/>
      <w:ind/>
    </w:pPr>
    <w:rPr>
      <w:i/>
      <w:iCs/>
    </w:rPr>
  </w:style>
  <w:style w:type="character" w:styleId="1160">
    <w:name w:val="HTML Acronym"/>
    <w:basedOn w:val="1101"/>
    <w:uiPriority w:val="99"/>
    <w:semiHidden/>
    <w:unhideWhenUsed/>
    <w:pPr>
      <w:pBdr/>
      <w:spacing/>
      <w:ind/>
    </w:pPr>
  </w:style>
  <w:style w:type="paragraph" w:styleId="1161">
    <w:name w:val="Plain Text"/>
    <w:basedOn w:val="1091"/>
    <w:link w:val="1162"/>
    <w:uiPriority w:val="99"/>
    <w:semiHidden/>
    <w:unhideWhenUsed/>
    <w:pPr>
      <w:pBdr/>
      <w:spacing w:after="0" w:line="240" w:lineRule="auto"/>
      <w:ind/>
    </w:pPr>
    <w:rPr>
      <w:rFonts w:ascii="Consolas" w:hAnsi="Consolas"/>
      <w:sz w:val="21"/>
      <w:szCs w:val="21"/>
    </w:rPr>
  </w:style>
  <w:style w:type="character" w:styleId="1162" w:customStyle="1">
    <w:name w:val="Nur Text Zchn"/>
    <w:basedOn w:val="1101"/>
    <w:link w:val="1161"/>
    <w:uiPriority w:val="99"/>
    <w:semiHidden/>
    <w:pPr>
      <w:pBdr/>
      <w:spacing/>
      <w:ind/>
    </w:pPr>
    <w:rPr>
      <w:rFonts w:ascii="Consolas" w:hAnsi="Consolas"/>
      <w:sz w:val="21"/>
      <w:szCs w:val="21"/>
    </w:rPr>
  </w:style>
  <w:style w:type="paragraph" w:styleId="1163">
    <w:name w:val="Document Map"/>
    <w:basedOn w:val="1091"/>
    <w:link w:val="1164"/>
    <w:uiPriority w:val="99"/>
    <w:semiHidden/>
    <w:unhideWhenUsed/>
    <w:pPr>
      <w:pBdr/>
      <w:spacing w:after="0" w:line="240" w:lineRule="auto"/>
      <w:ind/>
    </w:pPr>
    <w:rPr>
      <w:rFonts w:ascii="Segoe UI" w:hAnsi="Segoe UI" w:cs="Segoe UI"/>
      <w:sz w:val="16"/>
      <w:szCs w:val="16"/>
    </w:rPr>
  </w:style>
  <w:style w:type="character" w:styleId="1164" w:customStyle="1">
    <w:name w:val="Dokumentstruktur Zchn"/>
    <w:basedOn w:val="1101"/>
    <w:link w:val="1163"/>
    <w:uiPriority w:val="99"/>
    <w:semiHidden/>
    <w:pPr>
      <w:pBdr/>
      <w:spacing/>
      <w:ind/>
    </w:pPr>
    <w:rPr>
      <w:rFonts w:ascii="Segoe UI" w:hAnsi="Segoe UI" w:cs="Segoe UI"/>
      <w:sz w:val="16"/>
      <w:szCs w:val="16"/>
    </w:rPr>
  </w:style>
  <w:style w:type="character" w:styleId="1165">
    <w:name w:val="Emphasis"/>
    <w:basedOn w:val="1101"/>
    <w:uiPriority w:val="20"/>
    <w:qFormat/>
    <w:pPr>
      <w:pBdr/>
      <w:spacing/>
      <w:ind/>
    </w:pPr>
    <w:rPr>
      <w:i/>
      <w:iCs/>
    </w:rPr>
  </w:style>
  <w:style w:type="character" w:styleId="1166">
    <w:name w:val="Strong"/>
    <w:basedOn w:val="1101"/>
    <w:uiPriority w:val="22"/>
    <w:qFormat/>
    <w:pPr>
      <w:pBdr/>
      <w:spacing/>
      <w:ind/>
    </w:pPr>
    <w:rPr>
      <w:b/>
      <w:bCs/>
    </w:rPr>
  </w:style>
  <w:style w:type="character" w:styleId="1167">
    <w:name w:val="FollowedHyperlink"/>
    <w:basedOn w:val="1101"/>
    <w:uiPriority w:val="99"/>
    <w:semiHidden/>
    <w:unhideWhenUsed/>
    <w:pPr>
      <w:pBdr/>
      <w:spacing/>
      <w:ind/>
    </w:pPr>
    <w:rPr>
      <w:color w:val="954f72" w:themeColor="followedHyperlink"/>
      <w:u w:val="single"/>
    </w:rPr>
  </w:style>
  <w:style w:type="paragraph" w:styleId="1168">
    <w:name w:val="Block Text"/>
    <w:basedOn w:val="1091"/>
    <w:uiPriority w:val="99"/>
    <w:semiHidden/>
    <w:unhideWhenUsed/>
    <w:pPr>
      <w:pBdr>
        <w:top w:val="single" w:color="4472c4" w:themeColor="accent1" w:sz="2" w:space="10"/>
        <w:left w:val="single" w:color="4472c4" w:themeColor="accent1" w:sz="2" w:space="10"/>
        <w:bottom w:val="single" w:color="4472c4" w:themeColor="accent1" w:sz="2" w:space="10"/>
        <w:right w:val="single" w:color="4472c4" w:themeColor="accent1" w:sz="2" w:space="10"/>
      </w:pBdr>
      <w:spacing/>
      <w:ind w:right="1152" w:left="1152"/>
    </w:pPr>
    <w:rPr>
      <w:rFonts w:eastAsiaTheme="minorEastAsia"/>
      <w:i/>
      <w:iCs/>
      <w:color w:val="4472c4" w:themeColor="accent1"/>
    </w:rPr>
  </w:style>
  <w:style w:type="paragraph" w:styleId="1169">
    <w:name w:val="Body Text Indent 3"/>
    <w:basedOn w:val="1091"/>
    <w:link w:val="1170"/>
    <w:uiPriority w:val="99"/>
    <w:semiHidden/>
    <w:unhideWhenUsed/>
    <w:pPr>
      <w:pBdr/>
      <w:spacing w:after="120"/>
      <w:ind w:left="283"/>
    </w:pPr>
    <w:rPr>
      <w:sz w:val="16"/>
      <w:szCs w:val="16"/>
    </w:rPr>
  </w:style>
  <w:style w:type="character" w:styleId="1170" w:customStyle="1">
    <w:name w:val="Textkörper-Einzug 3 Zchn"/>
    <w:basedOn w:val="1101"/>
    <w:link w:val="1169"/>
    <w:uiPriority w:val="99"/>
    <w:semiHidden/>
    <w:pPr>
      <w:pBdr/>
      <w:spacing/>
      <w:ind/>
    </w:pPr>
    <w:rPr>
      <w:sz w:val="16"/>
      <w:szCs w:val="16"/>
    </w:rPr>
  </w:style>
  <w:style w:type="paragraph" w:styleId="1171">
    <w:name w:val="Body Text Indent 2"/>
    <w:basedOn w:val="1091"/>
    <w:link w:val="1172"/>
    <w:uiPriority w:val="99"/>
    <w:semiHidden/>
    <w:unhideWhenUsed/>
    <w:pPr>
      <w:pBdr/>
      <w:spacing w:after="120" w:line="480" w:lineRule="auto"/>
      <w:ind w:left="283"/>
    </w:pPr>
  </w:style>
  <w:style w:type="character" w:styleId="1172" w:customStyle="1">
    <w:name w:val="Textkörper-Einzug 2 Zchn"/>
    <w:basedOn w:val="1101"/>
    <w:link w:val="1171"/>
    <w:uiPriority w:val="99"/>
    <w:semiHidden/>
    <w:pPr>
      <w:pBdr/>
      <w:spacing/>
      <w:ind/>
    </w:pPr>
  </w:style>
  <w:style w:type="paragraph" w:styleId="1173">
    <w:name w:val="Body Text 3"/>
    <w:basedOn w:val="1091"/>
    <w:link w:val="1174"/>
    <w:uiPriority w:val="99"/>
    <w:semiHidden/>
    <w:unhideWhenUsed/>
    <w:pPr>
      <w:pBdr/>
      <w:spacing w:after="120"/>
      <w:ind/>
    </w:pPr>
    <w:rPr>
      <w:sz w:val="16"/>
      <w:szCs w:val="16"/>
    </w:rPr>
  </w:style>
  <w:style w:type="character" w:styleId="1174" w:customStyle="1">
    <w:name w:val="Textkörper 3 Zchn"/>
    <w:basedOn w:val="1101"/>
    <w:link w:val="1173"/>
    <w:uiPriority w:val="99"/>
    <w:semiHidden/>
    <w:pPr>
      <w:pBdr/>
      <w:spacing/>
      <w:ind/>
    </w:pPr>
    <w:rPr>
      <w:sz w:val="16"/>
      <w:szCs w:val="16"/>
    </w:rPr>
  </w:style>
  <w:style w:type="paragraph" w:styleId="1175">
    <w:name w:val="Body Text 2"/>
    <w:basedOn w:val="1091"/>
    <w:link w:val="1176"/>
    <w:uiPriority w:val="99"/>
    <w:semiHidden/>
    <w:unhideWhenUsed/>
    <w:pPr>
      <w:pBdr/>
      <w:spacing w:after="120" w:line="480" w:lineRule="auto"/>
      <w:ind/>
    </w:pPr>
  </w:style>
  <w:style w:type="character" w:styleId="1176" w:customStyle="1">
    <w:name w:val="Textkörper 2 Zchn"/>
    <w:basedOn w:val="1101"/>
    <w:link w:val="1175"/>
    <w:uiPriority w:val="99"/>
    <w:semiHidden/>
    <w:pPr>
      <w:pBdr/>
      <w:spacing/>
      <w:ind/>
    </w:pPr>
  </w:style>
  <w:style w:type="paragraph" w:styleId="1177">
    <w:name w:val="Note Heading"/>
    <w:basedOn w:val="1091"/>
    <w:next w:val="1091"/>
    <w:link w:val="1178"/>
    <w:uiPriority w:val="99"/>
    <w:semiHidden/>
    <w:unhideWhenUsed/>
    <w:pPr>
      <w:pBdr/>
      <w:spacing w:after="0" w:line="240" w:lineRule="auto"/>
      <w:ind/>
    </w:pPr>
  </w:style>
  <w:style w:type="character" w:styleId="1178" w:customStyle="1">
    <w:name w:val="Fuß/-Endnotenüberschrift Zchn"/>
    <w:basedOn w:val="1101"/>
    <w:link w:val="1177"/>
    <w:uiPriority w:val="99"/>
    <w:semiHidden/>
    <w:pPr>
      <w:pBdr/>
      <w:spacing/>
      <w:ind/>
    </w:pPr>
  </w:style>
  <w:style w:type="paragraph" w:styleId="1179">
    <w:name w:val="Body Text Indent"/>
    <w:basedOn w:val="1091"/>
    <w:link w:val="1180"/>
    <w:uiPriority w:val="99"/>
    <w:semiHidden/>
    <w:unhideWhenUsed/>
    <w:pPr>
      <w:pBdr/>
      <w:spacing w:after="120"/>
      <w:ind w:left="283"/>
    </w:pPr>
  </w:style>
  <w:style w:type="character" w:styleId="1180" w:customStyle="1">
    <w:name w:val="Textkörper-Zeileneinzug Zchn"/>
    <w:basedOn w:val="1101"/>
    <w:link w:val="1179"/>
    <w:uiPriority w:val="99"/>
    <w:semiHidden/>
    <w:pPr>
      <w:pBdr/>
      <w:spacing/>
      <w:ind/>
    </w:pPr>
  </w:style>
  <w:style w:type="paragraph" w:styleId="1181">
    <w:name w:val="Body Text First Indent 2"/>
    <w:basedOn w:val="1179"/>
    <w:link w:val="1182"/>
    <w:uiPriority w:val="99"/>
    <w:semiHidden/>
    <w:unhideWhenUsed/>
    <w:pPr>
      <w:pBdr/>
      <w:spacing w:after="160"/>
      <w:ind w:firstLine="360" w:left="360"/>
    </w:pPr>
  </w:style>
  <w:style w:type="character" w:styleId="1182" w:customStyle="1">
    <w:name w:val="Textkörper-Erstzeileneinzug 2 Zchn"/>
    <w:basedOn w:val="1180"/>
    <w:link w:val="1181"/>
    <w:uiPriority w:val="99"/>
    <w:semiHidden/>
    <w:pPr>
      <w:pBdr/>
      <w:spacing/>
      <w:ind/>
    </w:pPr>
  </w:style>
  <w:style w:type="paragraph" w:styleId="1183">
    <w:name w:val="Body Text"/>
    <w:basedOn w:val="1091"/>
    <w:link w:val="1184"/>
    <w:uiPriority w:val="99"/>
    <w:semiHidden/>
    <w:unhideWhenUsed/>
    <w:pPr>
      <w:pBdr/>
      <w:spacing w:after="120"/>
      <w:ind/>
    </w:pPr>
  </w:style>
  <w:style w:type="character" w:styleId="1184" w:customStyle="1">
    <w:name w:val="Textkörper Zchn"/>
    <w:basedOn w:val="1101"/>
    <w:link w:val="1183"/>
    <w:uiPriority w:val="99"/>
    <w:semiHidden/>
    <w:pPr>
      <w:pBdr/>
      <w:spacing/>
      <w:ind/>
    </w:pPr>
  </w:style>
  <w:style w:type="paragraph" w:styleId="1185">
    <w:name w:val="Body Text First Indent"/>
    <w:basedOn w:val="1183"/>
    <w:link w:val="1186"/>
    <w:uiPriority w:val="99"/>
    <w:semiHidden/>
    <w:unhideWhenUsed/>
    <w:pPr>
      <w:pBdr/>
      <w:spacing w:after="160"/>
      <w:ind w:firstLine="360"/>
    </w:pPr>
  </w:style>
  <w:style w:type="character" w:styleId="1186" w:customStyle="1">
    <w:name w:val="Textkörper-Erstzeileneinzug Zchn"/>
    <w:basedOn w:val="1184"/>
    <w:link w:val="1185"/>
    <w:uiPriority w:val="99"/>
    <w:semiHidden/>
    <w:pPr>
      <w:pBdr/>
      <w:spacing/>
      <w:ind/>
    </w:pPr>
  </w:style>
  <w:style w:type="paragraph" w:styleId="1187">
    <w:name w:val="Date"/>
    <w:basedOn w:val="1091"/>
    <w:next w:val="1091"/>
    <w:link w:val="1188"/>
    <w:uiPriority w:val="99"/>
    <w:semiHidden/>
    <w:unhideWhenUsed/>
    <w:pPr>
      <w:pBdr/>
      <w:spacing/>
      <w:ind/>
    </w:pPr>
  </w:style>
  <w:style w:type="character" w:styleId="1188" w:customStyle="1">
    <w:name w:val="Datum Zchn"/>
    <w:basedOn w:val="1101"/>
    <w:link w:val="1187"/>
    <w:uiPriority w:val="99"/>
    <w:semiHidden/>
    <w:pPr>
      <w:pBdr/>
      <w:spacing/>
      <w:ind/>
    </w:pPr>
  </w:style>
  <w:style w:type="paragraph" w:styleId="1189">
    <w:name w:val="Salutation"/>
    <w:basedOn w:val="1091"/>
    <w:next w:val="1091"/>
    <w:link w:val="1190"/>
    <w:uiPriority w:val="99"/>
    <w:semiHidden/>
    <w:unhideWhenUsed/>
    <w:pPr>
      <w:pBdr/>
      <w:spacing/>
      <w:ind/>
    </w:pPr>
  </w:style>
  <w:style w:type="character" w:styleId="1190" w:customStyle="1">
    <w:name w:val="Anrede Zchn"/>
    <w:basedOn w:val="1101"/>
    <w:link w:val="1189"/>
    <w:uiPriority w:val="99"/>
    <w:semiHidden/>
    <w:pPr>
      <w:pBdr/>
      <w:spacing/>
      <w:ind/>
    </w:pPr>
  </w:style>
  <w:style w:type="paragraph" w:styleId="1191">
    <w:name w:val="Subtitle"/>
    <w:basedOn w:val="1091"/>
    <w:next w:val="1091"/>
    <w:link w:val="1192"/>
    <w:uiPriority w:val="11"/>
    <w:qFormat/>
    <w:pPr>
      <w:numPr>
        <w:ilvl w:val="1"/>
      </w:numPr>
      <w:pBdr/>
      <w:spacing/>
      <w:ind/>
    </w:pPr>
    <w:rPr>
      <w:rFonts w:eastAsiaTheme="minorEastAsia"/>
      <w:color w:val="5a5a5a" w:themeColor="text1" w:themeTint="A5"/>
      <w:spacing w:val="15"/>
    </w:rPr>
  </w:style>
  <w:style w:type="character" w:styleId="1192" w:customStyle="1">
    <w:name w:val="Untertitel Zchn"/>
    <w:basedOn w:val="1101"/>
    <w:link w:val="1191"/>
    <w:uiPriority w:val="11"/>
    <w:pPr>
      <w:pBdr/>
      <w:spacing/>
      <w:ind/>
    </w:pPr>
    <w:rPr>
      <w:rFonts w:eastAsiaTheme="minorEastAsia"/>
      <w:color w:val="5a5a5a" w:themeColor="text1" w:themeTint="A5"/>
      <w:spacing w:val="15"/>
    </w:rPr>
  </w:style>
  <w:style w:type="paragraph" w:styleId="1193">
    <w:name w:val="Message Header"/>
    <w:basedOn w:val="1091"/>
    <w:link w:val="1194"/>
    <w:uiPriority w:val="99"/>
    <w:semiHidden/>
    <w:unhideWhenUsed/>
    <w:pPr>
      <w:pBdr>
        <w:top w:val="single" w:color="000000" w:sz="6" w:space="1"/>
        <w:left w:val="single" w:color="000000" w:sz="6" w:space="1"/>
        <w:bottom w:val="single" w:color="000000" w:sz="6" w:space="1"/>
        <w:right w:val="single" w:color="000000" w:sz="6" w:space="1"/>
      </w:pBdr>
      <w:shd w:val="pct20" w:color="auto" w:fill="auto"/>
      <w:spacing w:after="0" w:line="240" w:lineRule="auto"/>
      <w:ind w:hanging="1134" w:left="1134"/>
    </w:pPr>
    <w:rPr>
      <w:rFonts w:asciiTheme="majorHAnsi" w:hAnsiTheme="majorHAnsi" w:eastAsiaTheme="majorEastAsia" w:cstheme="majorBidi"/>
    </w:rPr>
  </w:style>
  <w:style w:type="character" w:styleId="1194" w:customStyle="1">
    <w:name w:val="Nachrichtenkopf Zchn"/>
    <w:basedOn w:val="1101"/>
    <w:link w:val="1193"/>
    <w:uiPriority w:val="99"/>
    <w:semiHidden/>
    <w:pPr>
      <w:pBdr/>
      <w:spacing/>
      <w:ind/>
    </w:pPr>
    <w:rPr>
      <w:rFonts w:asciiTheme="majorHAnsi" w:hAnsiTheme="majorHAnsi" w:eastAsiaTheme="majorEastAsia" w:cstheme="majorBidi"/>
      <w:sz w:val="24"/>
      <w:szCs w:val="24"/>
      <w:shd w:val="pct20" w:color="auto" w:fill="auto"/>
    </w:rPr>
  </w:style>
  <w:style w:type="paragraph" w:styleId="1195">
    <w:name w:val="List Continue 5"/>
    <w:basedOn w:val="1091"/>
    <w:uiPriority w:val="99"/>
    <w:semiHidden/>
    <w:unhideWhenUsed/>
    <w:pPr>
      <w:pBdr/>
      <w:spacing w:after="120"/>
      <w:ind w:left="1415"/>
      <w:contextualSpacing w:val="true"/>
    </w:pPr>
  </w:style>
  <w:style w:type="paragraph" w:styleId="1196">
    <w:name w:val="List Continue 4"/>
    <w:basedOn w:val="1091"/>
    <w:uiPriority w:val="99"/>
    <w:semiHidden/>
    <w:unhideWhenUsed/>
    <w:pPr>
      <w:pBdr/>
      <w:spacing w:after="120"/>
      <w:ind w:left="1132"/>
      <w:contextualSpacing w:val="true"/>
    </w:pPr>
  </w:style>
  <w:style w:type="paragraph" w:styleId="1197">
    <w:name w:val="List Continue 3"/>
    <w:basedOn w:val="1091"/>
    <w:uiPriority w:val="99"/>
    <w:semiHidden/>
    <w:unhideWhenUsed/>
    <w:pPr>
      <w:pBdr/>
      <w:spacing w:after="120"/>
      <w:ind w:left="849"/>
      <w:contextualSpacing w:val="true"/>
    </w:pPr>
  </w:style>
  <w:style w:type="paragraph" w:styleId="1198">
    <w:name w:val="List Continue 2"/>
    <w:basedOn w:val="1091"/>
    <w:uiPriority w:val="99"/>
    <w:semiHidden/>
    <w:unhideWhenUsed/>
    <w:pPr>
      <w:pBdr/>
      <w:spacing w:after="120"/>
      <w:ind w:left="566"/>
      <w:contextualSpacing w:val="true"/>
    </w:pPr>
  </w:style>
  <w:style w:type="paragraph" w:styleId="1199">
    <w:name w:val="List Continue"/>
    <w:basedOn w:val="1091"/>
    <w:uiPriority w:val="99"/>
    <w:semiHidden/>
    <w:unhideWhenUsed/>
    <w:pPr>
      <w:pBdr/>
      <w:spacing w:after="120"/>
      <w:ind w:left="283"/>
      <w:contextualSpacing w:val="true"/>
    </w:pPr>
  </w:style>
  <w:style w:type="paragraph" w:styleId="1200">
    <w:name w:val="Signature"/>
    <w:basedOn w:val="1091"/>
    <w:link w:val="1201"/>
    <w:uiPriority w:val="99"/>
    <w:semiHidden/>
    <w:unhideWhenUsed/>
    <w:pPr>
      <w:pBdr/>
      <w:spacing w:after="0" w:line="240" w:lineRule="auto"/>
      <w:ind w:left="4252"/>
    </w:pPr>
  </w:style>
  <w:style w:type="character" w:styleId="1201" w:customStyle="1">
    <w:name w:val="Unterschrift Zchn"/>
    <w:basedOn w:val="1101"/>
    <w:link w:val="1200"/>
    <w:uiPriority w:val="99"/>
    <w:semiHidden/>
    <w:pPr>
      <w:pBdr/>
      <w:spacing/>
      <w:ind/>
    </w:pPr>
  </w:style>
  <w:style w:type="paragraph" w:styleId="1202">
    <w:name w:val="Closing"/>
    <w:basedOn w:val="1091"/>
    <w:link w:val="1203"/>
    <w:uiPriority w:val="99"/>
    <w:semiHidden/>
    <w:unhideWhenUsed/>
    <w:pPr>
      <w:pBdr/>
      <w:spacing w:after="0" w:line="240" w:lineRule="auto"/>
      <w:ind w:left="4252"/>
    </w:pPr>
  </w:style>
  <w:style w:type="character" w:styleId="1203" w:customStyle="1">
    <w:name w:val="Grußformel Zchn"/>
    <w:basedOn w:val="1101"/>
    <w:link w:val="1202"/>
    <w:uiPriority w:val="99"/>
    <w:semiHidden/>
    <w:pPr>
      <w:pBdr/>
      <w:spacing/>
      <w:ind/>
    </w:pPr>
  </w:style>
  <w:style w:type="paragraph" w:styleId="1204">
    <w:name w:val="Title"/>
    <w:basedOn w:val="1091"/>
    <w:next w:val="1091"/>
    <w:link w:val="1205"/>
    <w:uiPriority w:val="10"/>
    <w:qFormat/>
    <w:pPr>
      <w:pBdr/>
      <w:spacing w:after="0" w:line="240" w:lineRule="auto"/>
      <w:ind/>
      <w:contextualSpacing w:val="true"/>
    </w:pPr>
    <w:rPr>
      <w:rFonts w:asciiTheme="majorHAnsi" w:hAnsiTheme="majorHAnsi" w:eastAsiaTheme="majorEastAsia" w:cstheme="majorBidi"/>
      <w:spacing w:val="-10"/>
      <w:sz w:val="56"/>
      <w:szCs w:val="56"/>
    </w:rPr>
  </w:style>
  <w:style w:type="character" w:styleId="1205" w:customStyle="1">
    <w:name w:val="Titel Zchn"/>
    <w:basedOn w:val="1101"/>
    <w:link w:val="1204"/>
    <w:uiPriority w:val="10"/>
    <w:pPr>
      <w:pBdr/>
      <w:spacing/>
      <w:ind/>
    </w:pPr>
    <w:rPr>
      <w:rFonts w:asciiTheme="majorHAnsi" w:hAnsiTheme="majorHAnsi" w:eastAsiaTheme="majorEastAsia" w:cstheme="majorBidi"/>
      <w:spacing w:val="-10"/>
      <w:sz w:val="56"/>
      <w:szCs w:val="56"/>
    </w:rPr>
  </w:style>
  <w:style w:type="paragraph" w:styleId="1206">
    <w:name w:val="List Number 5"/>
    <w:basedOn w:val="1091"/>
    <w:uiPriority w:val="99"/>
    <w:semiHidden/>
    <w:unhideWhenUsed/>
    <w:pPr>
      <w:numPr>
        <w:ilvl w:val="0"/>
        <w:numId w:val="3"/>
      </w:numPr>
      <w:pBdr/>
      <w:spacing/>
      <w:ind/>
      <w:contextualSpacing w:val="true"/>
    </w:pPr>
  </w:style>
  <w:style w:type="paragraph" w:styleId="1207">
    <w:name w:val="List Number 4"/>
    <w:basedOn w:val="1091"/>
    <w:uiPriority w:val="99"/>
    <w:semiHidden/>
    <w:unhideWhenUsed/>
    <w:pPr>
      <w:numPr>
        <w:ilvl w:val="0"/>
        <w:numId w:val="4"/>
      </w:numPr>
      <w:pBdr/>
      <w:spacing/>
      <w:ind/>
      <w:contextualSpacing w:val="true"/>
    </w:pPr>
  </w:style>
  <w:style w:type="paragraph" w:styleId="1208">
    <w:name w:val="List Number 3"/>
    <w:basedOn w:val="1091"/>
    <w:uiPriority w:val="99"/>
    <w:semiHidden/>
    <w:unhideWhenUsed/>
    <w:pPr>
      <w:numPr>
        <w:ilvl w:val="0"/>
        <w:numId w:val="5"/>
      </w:numPr>
      <w:pBdr/>
      <w:spacing/>
      <w:ind/>
      <w:contextualSpacing w:val="true"/>
    </w:pPr>
  </w:style>
  <w:style w:type="paragraph" w:styleId="1209">
    <w:name w:val="List Number 2"/>
    <w:basedOn w:val="1091"/>
    <w:uiPriority w:val="99"/>
    <w:semiHidden/>
    <w:unhideWhenUsed/>
    <w:pPr>
      <w:numPr>
        <w:ilvl w:val="0"/>
        <w:numId w:val="6"/>
      </w:numPr>
      <w:pBdr/>
      <w:spacing/>
      <w:ind/>
      <w:contextualSpacing w:val="true"/>
    </w:pPr>
  </w:style>
  <w:style w:type="paragraph" w:styleId="1210">
    <w:name w:val="List Bullet 5"/>
    <w:basedOn w:val="1091"/>
    <w:uiPriority w:val="99"/>
    <w:semiHidden/>
    <w:unhideWhenUsed/>
    <w:pPr>
      <w:numPr>
        <w:ilvl w:val="0"/>
        <w:numId w:val="7"/>
      </w:numPr>
      <w:pBdr/>
      <w:spacing/>
      <w:ind/>
      <w:contextualSpacing w:val="true"/>
    </w:pPr>
  </w:style>
  <w:style w:type="paragraph" w:styleId="1211">
    <w:name w:val="List Bullet 4"/>
    <w:basedOn w:val="1091"/>
    <w:uiPriority w:val="99"/>
    <w:semiHidden/>
    <w:unhideWhenUsed/>
    <w:pPr>
      <w:numPr>
        <w:ilvl w:val="0"/>
        <w:numId w:val="8"/>
      </w:numPr>
      <w:pBdr/>
      <w:spacing/>
      <w:ind/>
      <w:contextualSpacing w:val="true"/>
    </w:pPr>
  </w:style>
  <w:style w:type="paragraph" w:styleId="1212">
    <w:name w:val="List Bullet 3"/>
    <w:basedOn w:val="1091"/>
    <w:uiPriority w:val="99"/>
    <w:semiHidden/>
    <w:unhideWhenUsed/>
    <w:pPr>
      <w:numPr>
        <w:ilvl w:val="0"/>
        <w:numId w:val="9"/>
      </w:numPr>
      <w:pBdr/>
      <w:spacing/>
      <w:ind/>
      <w:contextualSpacing w:val="true"/>
    </w:pPr>
  </w:style>
  <w:style w:type="paragraph" w:styleId="1213">
    <w:name w:val="List Bullet 2"/>
    <w:basedOn w:val="1091"/>
    <w:uiPriority w:val="99"/>
    <w:semiHidden/>
    <w:unhideWhenUsed/>
    <w:pPr>
      <w:numPr>
        <w:ilvl w:val="0"/>
        <w:numId w:val="10"/>
      </w:numPr>
      <w:pBdr/>
      <w:spacing/>
      <w:ind/>
      <w:contextualSpacing w:val="true"/>
    </w:pPr>
  </w:style>
  <w:style w:type="paragraph" w:styleId="1214">
    <w:name w:val="List 5"/>
    <w:basedOn w:val="1091"/>
    <w:uiPriority w:val="99"/>
    <w:semiHidden/>
    <w:unhideWhenUsed/>
    <w:pPr>
      <w:pBdr/>
      <w:spacing/>
      <w:ind w:hanging="283" w:left="1415"/>
      <w:contextualSpacing w:val="true"/>
    </w:pPr>
  </w:style>
  <w:style w:type="paragraph" w:styleId="1215">
    <w:name w:val="List 4"/>
    <w:basedOn w:val="1091"/>
    <w:uiPriority w:val="99"/>
    <w:semiHidden/>
    <w:unhideWhenUsed/>
    <w:pPr>
      <w:pBdr/>
      <w:spacing/>
      <w:ind w:hanging="283" w:left="1132"/>
      <w:contextualSpacing w:val="true"/>
    </w:pPr>
  </w:style>
  <w:style w:type="paragraph" w:styleId="1216">
    <w:name w:val="List 3"/>
    <w:basedOn w:val="1091"/>
    <w:uiPriority w:val="99"/>
    <w:semiHidden/>
    <w:unhideWhenUsed/>
    <w:pPr>
      <w:pBdr/>
      <w:spacing/>
      <w:ind w:hanging="283" w:left="849"/>
      <w:contextualSpacing w:val="true"/>
    </w:pPr>
  </w:style>
  <w:style w:type="paragraph" w:styleId="1217">
    <w:name w:val="List 2"/>
    <w:basedOn w:val="1091"/>
    <w:uiPriority w:val="99"/>
    <w:semiHidden/>
    <w:unhideWhenUsed/>
    <w:pPr>
      <w:pBdr/>
      <w:spacing/>
      <w:ind w:hanging="283" w:left="566"/>
      <w:contextualSpacing w:val="true"/>
    </w:pPr>
  </w:style>
  <w:style w:type="paragraph" w:styleId="1218">
    <w:name w:val="List Number"/>
    <w:basedOn w:val="1091"/>
    <w:uiPriority w:val="99"/>
    <w:semiHidden/>
    <w:unhideWhenUsed/>
    <w:pPr>
      <w:numPr>
        <w:ilvl w:val="0"/>
        <w:numId w:val="11"/>
      </w:numPr>
      <w:pBdr/>
      <w:spacing/>
      <w:ind/>
      <w:contextualSpacing w:val="true"/>
    </w:pPr>
  </w:style>
  <w:style w:type="paragraph" w:styleId="1219">
    <w:name w:val="List Bullet"/>
    <w:basedOn w:val="1091"/>
    <w:uiPriority w:val="99"/>
    <w:semiHidden/>
    <w:unhideWhenUsed/>
    <w:pPr>
      <w:numPr>
        <w:ilvl w:val="0"/>
        <w:numId w:val="12"/>
      </w:numPr>
      <w:pBdr/>
      <w:spacing/>
      <w:ind/>
      <w:contextualSpacing w:val="true"/>
    </w:pPr>
  </w:style>
  <w:style w:type="paragraph" w:styleId="1220">
    <w:name w:val="List"/>
    <w:basedOn w:val="1091"/>
    <w:uiPriority w:val="99"/>
    <w:semiHidden/>
    <w:unhideWhenUsed/>
    <w:pPr>
      <w:pBdr/>
      <w:spacing/>
      <w:ind w:hanging="283" w:left="283"/>
      <w:contextualSpacing w:val="true"/>
    </w:pPr>
  </w:style>
  <w:style w:type="paragraph" w:styleId="1221">
    <w:name w:val="toa heading"/>
    <w:basedOn w:val="1091"/>
    <w:next w:val="1091"/>
    <w:uiPriority w:val="99"/>
    <w:semiHidden/>
    <w:unhideWhenUsed/>
    <w:pPr>
      <w:pBdr/>
      <w:spacing w:before="120"/>
      <w:ind/>
    </w:pPr>
    <w:rPr>
      <w:rFonts w:asciiTheme="majorHAnsi" w:hAnsiTheme="majorHAnsi" w:eastAsiaTheme="majorEastAsia" w:cstheme="majorBidi"/>
      <w:b/>
      <w:bCs/>
    </w:rPr>
  </w:style>
  <w:style w:type="paragraph" w:styleId="1222">
    <w:name w:val="macro"/>
    <w:link w:val="1223"/>
    <w:uiPriority w:val="99"/>
    <w:semiHidden/>
    <w:unhideWhenUsed/>
    <w:pPr>
      <w:pBdr/>
      <w:tabs>
        <w:tab w:val="left" w:leader="none" w:pos="480"/>
        <w:tab w:val="left" w:leader="none" w:pos="960"/>
        <w:tab w:val="left" w:leader="none" w:pos="1440"/>
        <w:tab w:val="left" w:leader="none" w:pos="1920"/>
        <w:tab w:val="left" w:leader="none" w:pos="2400"/>
        <w:tab w:val="left" w:leader="none" w:pos="2880"/>
        <w:tab w:val="left" w:leader="none" w:pos="3360"/>
        <w:tab w:val="left" w:leader="none" w:pos="3840"/>
        <w:tab w:val="left" w:leader="none" w:pos="4320"/>
      </w:tabs>
      <w:spacing w:after="0"/>
      <w:ind/>
    </w:pPr>
    <w:rPr>
      <w:rFonts w:ascii="Consolas" w:hAnsi="Consolas"/>
      <w:sz w:val="20"/>
      <w:szCs w:val="20"/>
    </w:rPr>
  </w:style>
  <w:style w:type="character" w:styleId="1223" w:customStyle="1">
    <w:name w:val="Makrotext Zchn"/>
    <w:basedOn w:val="1101"/>
    <w:link w:val="1222"/>
    <w:uiPriority w:val="99"/>
    <w:semiHidden/>
    <w:pPr>
      <w:pBdr/>
      <w:spacing/>
      <w:ind/>
    </w:pPr>
    <w:rPr>
      <w:rFonts w:ascii="Consolas" w:hAnsi="Consolas"/>
      <w:sz w:val="20"/>
      <w:szCs w:val="20"/>
    </w:rPr>
  </w:style>
  <w:style w:type="paragraph" w:styleId="1224">
    <w:name w:val="table of authorities"/>
    <w:basedOn w:val="1091"/>
    <w:next w:val="1091"/>
    <w:uiPriority w:val="99"/>
    <w:semiHidden/>
    <w:unhideWhenUsed/>
    <w:pPr>
      <w:pBdr/>
      <w:spacing w:after="0"/>
      <w:ind w:hanging="220" w:left="220"/>
    </w:pPr>
  </w:style>
  <w:style w:type="paragraph" w:styleId="1225">
    <w:name w:val="endnote text"/>
    <w:basedOn w:val="1091"/>
    <w:link w:val="1226"/>
    <w:uiPriority w:val="99"/>
    <w:semiHidden/>
    <w:unhideWhenUsed/>
    <w:pPr>
      <w:pBdr/>
      <w:spacing w:after="0" w:line="240" w:lineRule="auto"/>
      <w:ind/>
    </w:pPr>
    <w:rPr>
      <w:sz w:val="20"/>
      <w:szCs w:val="20"/>
    </w:rPr>
  </w:style>
  <w:style w:type="character" w:styleId="1226" w:customStyle="1">
    <w:name w:val="Endnotentext Zchn"/>
    <w:basedOn w:val="1101"/>
    <w:link w:val="1225"/>
    <w:uiPriority w:val="99"/>
    <w:semiHidden/>
    <w:pPr>
      <w:pBdr/>
      <w:spacing/>
      <w:ind/>
    </w:pPr>
    <w:rPr>
      <w:sz w:val="20"/>
      <w:szCs w:val="20"/>
    </w:rPr>
  </w:style>
  <w:style w:type="character" w:styleId="1227">
    <w:name w:val="endnote reference"/>
    <w:basedOn w:val="1101"/>
    <w:uiPriority w:val="99"/>
    <w:semiHidden/>
    <w:unhideWhenUsed/>
    <w:pPr>
      <w:pBdr/>
      <w:spacing/>
      <w:ind/>
    </w:pPr>
    <w:rPr>
      <w:vertAlign w:val="superscript"/>
    </w:rPr>
  </w:style>
  <w:style w:type="character" w:styleId="1228">
    <w:name w:val="page number"/>
    <w:basedOn w:val="1101"/>
    <w:uiPriority w:val="99"/>
    <w:semiHidden/>
    <w:unhideWhenUsed/>
    <w:pPr>
      <w:pBdr/>
      <w:spacing/>
      <w:ind/>
    </w:pPr>
  </w:style>
  <w:style w:type="character" w:styleId="1229">
    <w:name w:val="line number"/>
    <w:basedOn w:val="1101"/>
    <w:uiPriority w:val="99"/>
    <w:semiHidden/>
    <w:unhideWhenUsed/>
    <w:pPr>
      <w:pBdr/>
      <w:spacing/>
      <w:ind/>
    </w:pPr>
  </w:style>
  <w:style w:type="character" w:styleId="1230">
    <w:name w:val="annotation reference"/>
    <w:basedOn w:val="1101"/>
    <w:uiPriority w:val="99"/>
    <w:semiHidden/>
    <w:unhideWhenUsed/>
    <w:pPr>
      <w:pBdr/>
      <w:spacing/>
      <w:ind/>
    </w:pPr>
    <w:rPr>
      <w:sz w:val="16"/>
      <w:szCs w:val="16"/>
    </w:rPr>
  </w:style>
  <w:style w:type="paragraph" w:styleId="1231">
    <w:name w:val="envelope return"/>
    <w:basedOn w:val="1091"/>
    <w:uiPriority w:val="99"/>
    <w:semiHidden/>
    <w:unhideWhenUsed/>
    <w:pPr>
      <w:pBdr/>
      <w:spacing w:after="0" w:line="240" w:lineRule="auto"/>
      <w:ind/>
    </w:pPr>
    <w:rPr>
      <w:rFonts w:asciiTheme="majorHAnsi" w:hAnsiTheme="majorHAnsi" w:eastAsiaTheme="majorEastAsia" w:cstheme="majorBidi"/>
      <w:sz w:val="20"/>
      <w:szCs w:val="20"/>
    </w:rPr>
  </w:style>
  <w:style w:type="paragraph" w:styleId="1232">
    <w:name w:val="envelope address"/>
    <w:basedOn w:val="1091"/>
    <w:uiPriority w:val="99"/>
    <w:semiHidden/>
    <w:unhideWhenUsed/>
    <w:pPr>
      <w:framePr w:h="2160" w:hAnchor="page" w:hRule="exact" w:hSpace="141" w:w="4320" w:wrap="auto" w:xAlign="center" w:yAlign="bottom"/>
      <w:pBdr/>
      <w:spacing w:after="0" w:line="240" w:lineRule="auto"/>
      <w:ind w:left="1"/>
    </w:pPr>
    <w:rPr>
      <w:rFonts w:asciiTheme="majorHAnsi" w:hAnsiTheme="majorHAnsi" w:eastAsiaTheme="majorEastAsia" w:cstheme="majorBidi"/>
    </w:rPr>
  </w:style>
  <w:style w:type="paragraph" w:styleId="1233">
    <w:name w:val="table of figures"/>
    <w:basedOn w:val="1091"/>
    <w:next w:val="1091"/>
    <w:uiPriority w:val="99"/>
    <w:unhideWhenUsed/>
    <w:pPr>
      <w:pBdr/>
      <w:spacing w:after="0"/>
      <w:ind/>
    </w:pPr>
  </w:style>
  <w:style w:type="paragraph" w:styleId="1234">
    <w:name w:val="Caption"/>
    <w:basedOn w:val="1091"/>
    <w:next w:val="1091"/>
    <w:uiPriority w:val="35"/>
    <w:unhideWhenUsed/>
    <w:qFormat/>
    <w:pPr>
      <w:pBdr/>
      <w:spacing w:after="200" w:line="240" w:lineRule="auto"/>
      <w:ind/>
    </w:pPr>
    <w:rPr>
      <w:i/>
      <w:iCs/>
      <w:color w:val="44546a" w:themeColor="text2"/>
      <w:sz w:val="18"/>
      <w:szCs w:val="18"/>
    </w:rPr>
  </w:style>
  <w:style w:type="paragraph" w:styleId="1235">
    <w:name w:val="index 1"/>
    <w:basedOn w:val="1091"/>
    <w:next w:val="1091"/>
    <w:uiPriority w:val="99"/>
    <w:semiHidden/>
    <w:unhideWhenUsed/>
    <w:pPr>
      <w:pBdr/>
      <w:spacing w:after="0" w:line="240" w:lineRule="auto"/>
      <w:ind w:hanging="220" w:left="220"/>
    </w:pPr>
  </w:style>
  <w:style w:type="paragraph" w:styleId="1236">
    <w:name w:val="index heading"/>
    <w:basedOn w:val="1091"/>
    <w:next w:val="1235"/>
    <w:uiPriority w:val="99"/>
    <w:semiHidden/>
    <w:unhideWhenUsed/>
    <w:pPr>
      <w:pBdr/>
      <w:spacing/>
      <w:ind/>
    </w:pPr>
    <w:rPr>
      <w:rFonts w:asciiTheme="majorHAnsi" w:hAnsiTheme="majorHAnsi" w:eastAsiaTheme="majorEastAsia" w:cstheme="majorBidi"/>
      <w:b/>
      <w:bCs/>
    </w:rPr>
  </w:style>
  <w:style w:type="paragraph" w:styleId="1237">
    <w:name w:val="Footer"/>
    <w:basedOn w:val="1091"/>
    <w:link w:val="1238"/>
    <w:uiPriority w:val="99"/>
    <w:unhideWhenUsed/>
    <w:pPr>
      <w:pBdr/>
      <w:tabs>
        <w:tab w:val="center" w:leader="none" w:pos="4536"/>
        <w:tab w:val="right" w:leader="none" w:pos="9072"/>
      </w:tabs>
      <w:spacing w:after="0" w:line="240" w:lineRule="auto"/>
      <w:ind/>
    </w:pPr>
  </w:style>
  <w:style w:type="character" w:styleId="1238" w:customStyle="1">
    <w:name w:val="Fußzeile Zchn"/>
    <w:basedOn w:val="1101"/>
    <w:link w:val="1237"/>
    <w:uiPriority w:val="99"/>
    <w:pPr>
      <w:pBdr/>
      <w:spacing/>
      <w:ind/>
    </w:pPr>
  </w:style>
  <w:style w:type="paragraph" w:styleId="1239">
    <w:name w:val="Header"/>
    <w:basedOn w:val="1091"/>
    <w:link w:val="1240"/>
    <w:uiPriority w:val="99"/>
    <w:unhideWhenUsed/>
    <w:pPr>
      <w:pBdr/>
      <w:tabs>
        <w:tab w:val="center" w:leader="none" w:pos="4536"/>
        <w:tab w:val="right" w:leader="none" w:pos="9072"/>
      </w:tabs>
      <w:spacing w:after="0" w:line="240" w:lineRule="auto"/>
      <w:ind/>
    </w:pPr>
  </w:style>
  <w:style w:type="character" w:styleId="1240" w:customStyle="1">
    <w:name w:val="Kopfzeile Zchn"/>
    <w:basedOn w:val="1101"/>
    <w:link w:val="1239"/>
    <w:uiPriority w:val="99"/>
    <w:pPr>
      <w:pBdr/>
      <w:spacing/>
      <w:ind/>
    </w:pPr>
  </w:style>
  <w:style w:type="paragraph" w:styleId="1241">
    <w:name w:val="annotation text"/>
    <w:basedOn w:val="1091"/>
    <w:link w:val="1242"/>
    <w:uiPriority w:val="99"/>
    <w:unhideWhenUsed/>
    <w:pPr>
      <w:pBdr/>
      <w:spacing w:line="240" w:lineRule="auto"/>
      <w:ind/>
    </w:pPr>
    <w:rPr>
      <w:sz w:val="20"/>
      <w:szCs w:val="20"/>
    </w:rPr>
  </w:style>
  <w:style w:type="character" w:styleId="1242" w:customStyle="1">
    <w:name w:val="Kommentartext Zchn"/>
    <w:basedOn w:val="1101"/>
    <w:link w:val="1241"/>
    <w:uiPriority w:val="99"/>
    <w:pPr>
      <w:pBdr/>
      <w:spacing/>
      <w:ind/>
    </w:pPr>
    <w:rPr>
      <w:sz w:val="20"/>
      <w:szCs w:val="20"/>
    </w:rPr>
  </w:style>
  <w:style w:type="paragraph" w:styleId="1243">
    <w:name w:val="Normal Indent"/>
    <w:basedOn w:val="1091"/>
    <w:uiPriority w:val="99"/>
    <w:semiHidden/>
    <w:unhideWhenUsed/>
    <w:pPr>
      <w:pBdr/>
      <w:spacing/>
      <w:ind w:left="708"/>
    </w:pPr>
  </w:style>
  <w:style w:type="paragraph" w:styleId="1244">
    <w:name w:val="toc 9"/>
    <w:basedOn w:val="1091"/>
    <w:next w:val="1091"/>
    <w:uiPriority w:val="39"/>
    <w:unhideWhenUsed/>
    <w:pPr>
      <w:pBdr/>
      <w:spacing w:after="0"/>
      <w:ind/>
    </w:pPr>
    <w:rPr>
      <w:rFonts w:asciiTheme="minorHAnsi" w:hAnsiTheme="minorHAnsi" w:cstheme="minorHAnsi"/>
      <w:sz w:val="22"/>
      <w:szCs w:val="22"/>
    </w:rPr>
  </w:style>
  <w:style w:type="paragraph" w:styleId="1245">
    <w:name w:val="toc 8"/>
    <w:basedOn w:val="1091"/>
    <w:next w:val="1091"/>
    <w:uiPriority w:val="39"/>
    <w:unhideWhenUsed/>
    <w:pPr>
      <w:pBdr/>
      <w:spacing w:after="0"/>
      <w:ind/>
    </w:pPr>
    <w:rPr>
      <w:rFonts w:asciiTheme="minorHAnsi" w:hAnsiTheme="minorHAnsi" w:cstheme="minorHAnsi"/>
      <w:sz w:val="22"/>
      <w:szCs w:val="22"/>
    </w:rPr>
  </w:style>
  <w:style w:type="paragraph" w:styleId="1246">
    <w:name w:val="toc 7"/>
    <w:basedOn w:val="1091"/>
    <w:next w:val="1091"/>
    <w:uiPriority w:val="39"/>
    <w:unhideWhenUsed/>
    <w:pPr>
      <w:pBdr/>
      <w:spacing w:after="0"/>
      <w:ind/>
    </w:pPr>
    <w:rPr>
      <w:rFonts w:asciiTheme="minorHAnsi" w:hAnsiTheme="minorHAnsi" w:cstheme="minorHAnsi"/>
      <w:sz w:val="22"/>
      <w:szCs w:val="22"/>
    </w:rPr>
  </w:style>
  <w:style w:type="paragraph" w:styleId="1247">
    <w:name w:val="toc 6"/>
    <w:basedOn w:val="1091"/>
    <w:next w:val="1091"/>
    <w:uiPriority w:val="39"/>
    <w:unhideWhenUsed/>
    <w:pPr>
      <w:pBdr/>
      <w:spacing w:after="0"/>
      <w:ind/>
    </w:pPr>
    <w:rPr>
      <w:rFonts w:asciiTheme="minorHAnsi" w:hAnsiTheme="minorHAnsi" w:cstheme="minorHAnsi"/>
      <w:sz w:val="22"/>
      <w:szCs w:val="22"/>
    </w:rPr>
  </w:style>
  <w:style w:type="paragraph" w:styleId="1248">
    <w:name w:val="toc 5"/>
    <w:basedOn w:val="1091"/>
    <w:next w:val="1091"/>
    <w:uiPriority w:val="39"/>
    <w:unhideWhenUsed/>
    <w:pPr>
      <w:pBdr/>
      <w:spacing w:after="0"/>
      <w:ind/>
    </w:pPr>
    <w:rPr>
      <w:rFonts w:asciiTheme="minorHAnsi" w:hAnsiTheme="minorHAnsi" w:cstheme="minorHAnsi"/>
      <w:sz w:val="22"/>
      <w:szCs w:val="22"/>
    </w:rPr>
  </w:style>
  <w:style w:type="paragraph" w:styleId="1249">
    <w:name w:val="toc 4"/>
    <w:basedOn w:val="1091"/>
    <w:next w:val="1091"/>
    <w:uiPriority w:val="39"/>
    <w:unhideWhenUsed/>
    <w:pPr>
      <w:pBdr/>
      <w:spacing w:after="0"/>
      <w:ind/>
    </w:pPr>
    <w:rPr>
      <w:rFonts w:asciiTheme="minorHAnsi" w:hAnsiTheme="minorHAnsi" w:cstheme="minorHAnsi"/>
      <w:sz w:val="22"/>
      <w:szCs w:val="22"/>
    </w:rPr>
  </w:style>
  <w:style w:type="paragraph" w:styleId="1250">
    <w:name w:val="toc 3"/>
    <w:basedOn w:val="1091"/>
    <w:next w:val="1091"/>
    <w:uiPriority w:val="39"/>
    <w:unhideWhenUsed/>
    <w:pPr>
      <w:pBdr/>
      <w:spacing w:after="0"/>
      <w:ind/>
    </w:pPr>
    <w:rPr>
      <w:rFonts w:asciiTheme="minorHAnsi" w:hAnsiTheme="minorHAnsi" w:cstheme="minorHAnsi"/>
      <w:smallCaps/>
      <w:sz w:val="22"/>
      <w:szCs w:val="22"/>
    </w:rPr>
  </w:style>
  <w:style w:type="paragraph" w:styleId="1251">
    <w:name w:val="toc 2"/>
    <w:basedOn w:val="1091"/>
    <w:next w:val="1091"/>
    <w:uiPriority w:val="39"/>
    <w:unhideWhenUsed/>
    <w:pPr>
      <w:pBdr/>
      <w:spacing w:after="0"/>
      <w:ind/>
    </w:pPr>
    <w:rPr>
      <w:rFonts w:asciiTheme="minorHAnsi" w:hAnsiTheme="minorHAnsi" w:cstheme="minorHAnsi"/>
      <w:b/>
      <w:bCs/>
      <w:smallCaps/>
      <w:sz w:val="22"/>
      <w:szCs w:val="22"/>
    </w:rPr>
  </w:style>
  <w:style w:type="paragraph" w:styleId="1252">
    <w:name w:val="toc 1"/>
    <w:basedOn w:val="1091"/>
    <w:next w:val="1091"/>
    <w:uiPriority w:val="39"/>
    <w:unhideWhenUsed/>
    <w:pPr>
      <w:pBdr/>
      <w:tabs>
        <w:tab w:val="left" w:leader="none" w:pos="385"/>
        <w:tab w:val="right" w:leader="dot" w:pos="9062"/>
      </w:tabs>
      <w:spacing w:after="120" w:before="240" w:line="240" w:lineRule="auto"/>
      <w:ind/>
    </w:pPr>
    <w:rPr>
      <w:rFonts w:asciiTheme="minorHAnsi" w:hAnsiTheme="minorHAnsi" w:cstheme="minorHAnsi"/>
      <w:b/>
      <w:bCs/>
      <w:caps/>
      <w:sz w:val="22"/>
      <w:szCs w:val="22"/>
      <w:u w:val="single"/>
    </w:rPr>
  </w:style>
  <w:style w:type="paragraph" w:styleId="1253">
    <w:name w:val="index 9"/>
    <w:basedOn w:val="1091"/>
    <w:next w:val="1091"/>
    <w:uiPriority w:val="99"/>
    <w:semiHidden/>
    <w:unhideWhenUsed/>
    <w:pPr>
      <w:pBdr/>
      <w:spacing w:after="0" w:line="240" w:lineRule="auto"/>
      <w:ind w:hanging="220" w:left="1980"/>
    </w:pPr>
  </w:style>
  <w:style w:type="paragraph" w:styleId="1254">
    <w:name w:val="index 8"/>
    <w:basedOn w:val="1091"/>
    <w:next w:val="1091"/>
    <w:uiPriority w:val="99"/>
    <w:semiHidden/>
    <w:unhideWhenUsed/>
    <w:pPr>
      <w:pBdr/>
      <w:spacing w:after="0" w:line="240" w:lineRule="auto"/>
      <w:ind w:hanging="220" w:left="1760"/>
    </w:pPr>
  </w:style>
  <w:style w:type="paragraph" w:styleId="1255">
    <w:name w:val="index 7"/>
    <w:basedOn w:val="1091"/>
    <w:next w:val="1091"/>
    <w:uiPriority w:val="99"/>
    <w:semiHidden/>
    <w:unhideWhenUsed/>
    <w:pPr>
      <w:pBdr/>
      <w:spacing w:after="0" w:line="240" w:lineRule="auto"/>
      <w:ind w:hanging="220" w:left="1540"/>
    </w:pPr>
  </w:style>
  <w:style w:type="paragraph" w:styleId="1256">
    <w:name w:val="index 6"/>
    <w:basedOn w:val="1091"/>
    <w:next w:val="1091"/>
    <w:uiPriority w:val="99"/>
    <w:semiHidden/>
    <w:unhideWhenUsed/>
    <w:pPr>
      <w:pBdr/>
      <w:spacing w:after="0" w:line="240" w:lineRule="auto"/>
      <w:ind w:hanging="220" w:left="1320"/>
    </w:pPr>
  </w:style>
  <w:style w:type="paragraph" w:styleId="1257">
    <w:name w:val="index 5"/>
    <w:basedOn w:val="1091"/>
    <w:next w:val="1091"/>
    <w:uiPriority w:val="99"/>
    <w:semiHidden/>
    <w:unhideWhenUsed/>
    <w:pPr>
      <w:pBdr/>
      <w:spacing w:after="0" w:line="240" w:lineRule="auto"/>
      <w:ind w:hanging="220" w:left="1100"/>
    </w:pPr>
  </w:style>
  <w:style w:type="paragraph" w:styleId="1258">
    <w:name w:val="index 4"/>
    <w:basedOn w:val="1091"/>
    <w:next w:val="1091"/>
    <w:uiPriority w:val="99"/>
    <w:semiHidden/>
    <w:unhideWhenUsed/>
    <w:pPr>
      <w:pBdr/>
      <w:spacing w:after="0" w:line="240" w:lineRule="auto"/>
      <w:ind w:hanging="220" w:left="880"/>
    </w:pPr>
  </w:style>
  <w:style w:type="paragraph" w:styleId="1259">
    <w:name w:val="index 3"/>
    <w:basedOn w:val="1091"/>
    <w:next w:val="1091"/>
    <w:uiPriority w:val="99"/>
    <w:semiHidden/>
    <w:unhideWhenUsed/>
    <w:pPr>
      <w:pBdr/>
      <w:spacing w:after="0" w:line="240" w:lineRule="auto"/>
      <w:ind w:hanging="220" w:left="660"/>
    </w:pPr>
  </w:style>
  <w:style w:type="paragraph" w:styleId="1260">
    <w:name w:val="index 2"/>
    <w:basedOn w:val="1091"/>
    <w:next w:val="1091"/>
    <w:uiPriority w:val="99"/>
    <w:semiHidden/>
    <w:unhideWhenUsed/>
    <w:pPr>
      <w:pBdr/>
      <w:spacing w:after="0" w:line="240" w:lineRule="auto"/>
      <w:ind w:hanging="220" w:left="440"/>
    </w:pPr>
  </w:style>
  <w:style w:type="character" w:styleId="1261" w:customStyle="1">
    <w:name w:val="Überschrift 9 Zchn"/>
    <w:basedOn w:val="1101"/>
    <w:link w:val="1100"/>
    <w:uiPriority w:val="9"/>
    <w:semiHidden/>
    <w:pPr>
      <w:pBdr/>
      <w:spacing/>
      <w:ind/>
    </w:pPr>
    <w:rPr>
      <w:rFonts w:asciiTheme="majorHAnsi" w:hAnsiTheme="majorHAnsi" w:eastAsiaTheme="majorEastAsia" w:cstheme="majorBidi"/>
      <w:i/>
      <w:iCs/>
      <w:color w:val="272727" w:themeColor="text1" w:themeTint="D8"/>
      <w:sz w:val="21"/>
      <w:szCs w:val="21"/>
    </w:rPr>
  </w:style>
  <w:style w:type="character" w:styleId="1262" w:customStyle="1">
    <w:name w:val="Überschrift 8 Zchn"/>
    <w:basedOn w:val="1101"/>
    <w:link w:val="1099"/>
    <w:uiPriority w:val="9"/>
    <w:semiHidden/>
    <w:pPr>
      <w:pBdr/>
      <w:spacing/>
      <w:ind/>
    </w:pPr>
    <w:rPr>
      <w:rFonts w:asciiTheme="majorHAnsi" w:hAnsiTheme="majorHAnsi" w:eastAsiaTheme="majorEastAsia" w:cstheme="majorBidi"/>
      <w:color w:val="272727" w:themeColor="text1" w:themeTint="D8"/>
      <w:sz w:val="21"/>
      <w:szCs w:val="21"/>
    </w:rPr>
  </w:style>
  <w:style w:type="character" w:styleId="1263" w:customStyle="1">
    <w:name w:val="Überschrift 7 Zchn"/>
    <w:basedOn w:val="1101"/>
    <w:link w:val="1098"/>
    <w:uiPriority w:val="9"/>
    <w:semiHidden/>
    <w:pPr>
      <w:pBdr/>
      <w:spacing/>
      <w:ind/>
    </w:pPr>
    <w:rPr>
      <w:rFonts w:asciiTheme="majorHAnsi" w:hAnsiTheme="majorHAnsi" w:eastAsiaTheme="majorEastAsia" w:cstheme="majorBidi"/>
      <w:i/>
      <w:iCs/>
      <w:color w:val="1f3763" w:themeColor="accent1" w:themeShade="7F"/>
    </w:rPr>
  </w:style>
  <w:style w:type="character" w:styleId="1264" w:customStyle="1">
    <w:name w:val="Überschrift 6 Zchn"/>
    <w:basedOn w:val="1101"/>
    <w:link w:val="1097"/>
    <w:uiPriority w:val="9"/>
    <w:semiHidden/>
    <w:pPr>
      <w:pBdr/>
      <w:spacing/>
      <w:ind/>
    </w:pPr>
    <w:rPr>
      <w:rFonts w:asciiTheme="majorHAnsi" w:hAnsiTheme="majorHAnsi" w:eastAsiaTheme="majorEastAsia" w:cstheme="majorBidi"/>
      <w:color w:val="1f3763" w:themeColor="accent1" w:themeShade="7F"/>
    </w:rPr>
  </w:style>
  <w:style w:type="character" w:styleId="1265" w:customStyle="1">
    <w:name w:val="Überschrift 5 Zchn"/>
    <w:basedOn w:val="1101"/>
    <w:link w:val="1096"/>
    <w:uiPriority w:val="9"/>
    <w:semiHidden/>
    <w:pPr>
      <w:pBdr/>
      <w:spacing/>
      <w:ind/>
    </w:pPr>
    <w:rPr>
      <w:rFonts w:asciiTheme="majorHAnsi" w:hAnsiTheme="majorHAnsi" w:eastAsiaTheme="majorEastAsia" w:cstheme="majorBidi"/>
      <w:color w:val="2f5496" w:themeColor="accent1" w:themeShade="BF"/>
    </w:rPr>
  </w:style>
  <w:style w:type="character" w:styleId="1266" w:customStyle="1">
    <w:name w:val="Überschrift 4 Zchn"/>
    <w:basedOn w:val="1101"/>
    <w:link w:val="1095"/>
    <w:uiPriority w:val="9"/>
    <w:semiHidden/>
    <w:pPr>
      <w:pBdr/>
      <w:spacing/>
      <w:ind/>
    </w:pPr>
    <w:rPr>
      <w:rFonts w:asciiTheme="majorHAnsi" w:hAnsiTheme="majorHAnsi" w:eastAsiaTheme="majorEastAsia" w:cstheme="majorBidi"/>
      <w:i/>
      <w:iCs/>
      <w:color w:val="2f5496" w:themeColor="accent1" w:themeShade="BF"/>
    </w:rPr>
  </w:style>
  <w:style w:type="character" w:styleId="1267" w:customStyle="1">
    <w:name w:val="Überschrift 3 Zchn"/>
    <w:basedOn w:val="1101"/>
    <w:link w:val="1094"/>
    <w:uiPriority w:val="9"/>
    <w:pPr>
      <w:pBdr/>
      <w:spacing/>
      <w:ind/>
    </w:pPr>
    <w:rPr>
      <w:rFonts w:asciiTheme="majorHAnsi" w:hAnsiTheme="majorHAnsi" w:eastAsiaTheme="majorEastAsia" w:cstheme="majorBidi"/>
      <w:color w:val="1f3763" w:themeColor="accent1" w:themeShade="7F"/>
      <w:sz w:val="24"/>
      <w:szCs w:val="24"/>
    </w:rPr>
  </w:style>
  <w:style w:type="paragraph" w:styleId="1268" w:customStyle="1">
    <w:name w:val="Citavi Chapter Bibliography Heading"/>
    <w:basedOn w:val="1093"/>
    <w:link w:val="1269"/>
    <w:uiPriority w:val="99"/>
    <w:pPr>
      <w:pBdr/>
      <w:spacing/>
      <w:ind/>
    </w:pPr>
  </w:style>
  <w:style w:type="character" w:styleId="1269" w:customStyle="1">
    <w:name w:val="Citavi Chapter Bibliography Heading Zchn"/>
    <w:basedOn w:val="1101"/>
    <w:link w:val="1268"/>
    <w:uiPriority w:val="99"/>
    <w:pPr>
      <w:pBdr/>
      <w:spacing/>
      <w:ind/>
    </w:pPr>
    <w:rPr>
      <w:rFonts w:asciiTheme="majorHAnsi" w:hAnsiTheme="majorHAnsi" w:eastAsiaTheme="majorEastAsia" w:cstheme="majorBidi"/>
      <w:color w:val="2f5496" w:themeColor="accent1" w:themeShade="BF"/>
      <w:sz w:val="26"/>
      <w:szCs w:val="26"/>
    </w:rPr>
  </w:style>
  <w:style w:type="paragraph" w:styleId="1270" w:customStyle="1">
    <w:name w:val="Citavi Bibliography Subheading 1"/>
    <w:basedOn w:val="1093"/>
    <w:link w:val="1271"/>
    <w:uiPriority w:val="99"/>
    <w:pPr>
      <w:pBdr/>
      <w:spacing w:line="276" w:lineRule="auto"/>
      <w:ind/>
      <w:outlineLvl w:val="9"/>
    </w:pPr>
    <w:rPr>
      <w:rFonts w:ascii="Times New Roman" w:hAnsi="Times New Roman" w:cs="Times New Roman"/>
    </w:rPr>
  </w:style>
  <w:style w:type="character" w:styleId="1271" w:customStyle="1">
    <w:name w:val="Citavi Bibliography Subheading 1 Zchn"/>
    <w:basedOn w:val="1101"/>
    <w:link w:val="1270"/>
    <w:uiPriority w:val="99"/>
    <w:pPr>
      <w:pBdr/>
      <w:spacing/>
      <w:ind/>
    </w:pPr>
    <w:rPr>
      <w:rFonts w:eastAsiaTheme="majorEastAsia"/>
      <w:color w:val="2f5496" w:themeColor="accent1" w:themeShade="BF"/>
      <w:sz w:val="26"/>
      <w:szCs w:val="26"/>
    </w:rPr>
  </w:style>
  <w:style w:type="paragraph" w:styleId="1272" w:customStyle="1">
    <w:name w:val="Citavi Bibliography Subheading 2"/>
    <w:basedOn w:val="1094"/>
    <w:link w:val="1273"/>
    <w:uiPriority w:val="99"/>
    <w:pPr>
      <w:pBdr/>
      <w:spacing w:line="276" w:lineRule="auto"/>
      <w:ind/>
      <w:outlineLvl w:val="9"/>
    </w:pPr>
    <w:rPr>
      <w:rFonts w:ascii="Times New Roman" w:hAnsi="Times New Roman" w:cs="Times New Roman"/>
    </w:rPr>
  </w:style>
  <w:style w:type="character" w:styleId="1273" w:customStyle="1">
    <w:name w:val="Citavi Bibliography Subheading 2 Zchn"/>
    <w:basedOn w:val="1101"/>
    <w:link w:val="1272"/>
    <w:uiPriority w:val="99"/>
    <w:pPr>
      <w:pBdr/>
      <w:spacing/>
      <w:ind/>
    </w:pPr>
    <w:rPr>
      <w:rFonts w:eastAsiaTheme="majorEastAsia"/>
      <w:color w:val="1f3763" w:themeColor="accent1" w:themeShade="7F"/>
    </w:rPr>
  </w:style>
  <w:style w:type="paragraph" w:styleId="1274" w:customStyle="1">
    <w:name w:val="Citavi Bibliography Subheading 3"/>
    <w:basedOn w:val="1095"/>
    <w:link w:val="1275"/>
    <w:uiPriority w:val="99"/>
    <w:pPr>
      <w:pBdr/>
      <w:spacing w:line="276" w:lineRule="auto"/>
      <w:ind/>
      <w:outlineLvl w:val="9"/>
    </w:pPr>
    <w:rPr>
      <w:rFonts w:ascii="Times New Roman" w:hAnsi="Times New Roman" w:cs="Times New Roman"/>
    </w:rPr>
  </w:style>
  <w:style w:type="character" w:styleId="1275" w:customStyle="1">
    <w:name w:val="Citavi Bibliography Subheading 3 Zchn"/>
    <w:basedOn w:val="1101"/>
    <w:link w:val="1274"/>
    <w:uiPriority w:val="99"/>
    <w:pPr>
      <w:pBdr/>
      <w:spacing/>
      <w:ind/>
    </w:pPr>
    <w:rPr>
      <w:rFonts w:eastAsiaTheme="majorEastAsia"/>
      <w:i/>
      <w:iCs/>
      <w:color w:val="2f5496" w:themeColor="accent1" w:themeShade="BF"/>
    </w:rPr>
  </w:style>
  <w:style w:type="paragraph" w:styleId="1276" w:customStyle="1">
    <w:name w:val="Citavi Bibliography Subheading 4"/>
    <w:basedOn w:val="1096"/>
    <w:link w:val="1277"/>
    <w:uiPriority w:val="99"/>
    <w:pPr>
      <w:pBdr/>
      <w:spacing w:line="276" w:lineRule="auto"/>
      <w:ind/>
      <w:outlineLvl w:val="9"/>
    </w:pPr>
    <w:rPr>
      <w:rFonts w:ascii="Times New Roman" w:hAnsi="Times New Roman" w:cs="Times New Roman"/>
    </w:rPr>
  </w:style>
  <w:style w:type="character" w:styleId="1277" w:customStyle="1">
    <w:name w:val="Citavi Bibliography Subheading 4 Zchn"/>
    <w:basedOn w:val="1101"/>
    <w:link w:val="1276"/>
    <w:uiPriority w:val="99"/>
    <w:pPr>
      <w:pBdr/>
      <w:spacing/>
      <w:ind/>
    </w:pPr>
    <w:rPr>
      <w:rFonts w:eastAsiaTheme="majorEastAsia"/>
      <w:color w:val="2f5496" w:themeColor="accent1" w:themeShade="BF"/>
    </w:rPr>
  </w:style>
  <w:style w:type="paragraph" w:styleId="1278" w:customStyle="1">
    <w:name w:val="Citavi Bibliography Subheading 5"/>
    <w:basedOn w:val="1097"/>
    <w:link w:val="1279"/>
    <w:uiPriority w:val="99"/>
    <w:pPr>
      <w:pBdr/>
      <w:spacing w:line="276" w:lineRule="auto"/>
      <w:ind/>
      <w:outlineLvl w:val="9"/>
    </w:pPr>
    <w:rPr>
      <w:rFonts w:ascii="Times New Roman" w:hAnsi="Times New Roman" w:cs="Times New Roman"/>
    </w:rPr>
  </w:style>
  <w:style w:type="character" w:styleId="1279" w:customStyle="1">
    <w:name w:val="Citavi Bibliography Subheading 5 Zchn"/>
    <w:basedOn w:val="1101"/>
    <w:link w:val="1278"/>
    <w:uiPriority w:val="99"/>
    <w:pPr>
      <w:pBdr/>
      <w:spacing/>
      <w:ind/>
    </w:pPr>
    <w:rPr>
      <w:rFonts w:eastAsiaTheme="majorEastAsia"/>
      <w:color w:val="1f3763" w:themeColor="accent1" w:themeShade="7F"/>
    </w:rPr>
  </w:style>
  <w:style w:type="paragraph" w:styleId="1280" w:customStyle="1">
    <w:name w:val="Citavi Bibliography Subheading 6"/>
    <w:basedOn w:val="1098"/>
    <w:link w:val="1281"/>
    <w:uiPriority w:val="99"/>
    <w:pPr>
      <w:pBdr/>
      <w:spacing w:line="276" w:lineRule="auto"/>
      <w:ind/>
      <w:outlineLvl w:val="9"/>
    </w:pPr>
    <w:rPr>
      <w:rFonts w:ascii="Times New Roman" w:hAnsi="Times New Roman" w:cs="Times New Roman"/>
    </w:rPr>
  </w:style>
  <w:style w:type="character" w:styleId="1281" w:customStyle="1">
    <w:name w:val="Citavi Bibliography Subheading 6 Zchn"/>
    <w:basedOn w:val="1101"/>
    <w:link w:val="1280"/>
    <w:uiPriority w:val="99"/>
    <w:pPr>
      <w:pBdr/>
      <w:spacing/>
      <w:ind/>
    </w:pPr>
    <w:rPr>
      <w:rFonts w:eastAsiaTheme="majorEastAsia"/>
      <w:i/>
      <w:iCs/>
      <w:color w:val="1f3763" w:themeColor="accent1" w:themeShade="7F"/>
    </w:rPr>
  </w:style>
  <w:style w:type="paragraph" w:styleId="1282" w:customStyle="1">
    <w:name w:val="Citavi Bibliography Subheading 7"/>
    <w:basedOn w:val="1099"/>
    <w:link w:val="1283"/>
    <w:uiPriority w:val="99"/>
    <w:pPr>
      <w:pBdr/>
      <w:spacing w:line="276" w:lineRule="auto"/>
      <w:ind/>
      <w:outlineLvl w:val="9"/>
    </w:pPr>
    <w:rPr>
      <w:rFonts w:ascii="Times New Roman" w:hAnsi="Times New Roman" w:cs="Times New Roman"/>
    </w:rPr>
  </w:style>
  <w:style w:type="character" w:styleId="1283" w:customStyle="1">
    <w:name w:val="Citavi Bibliography Subheading 7 Zchn"/>
    <w:basedOn w:val="1101"/>
    <w:link w:val="1282"/>
    <w:uiPriority w:val="99"/>
    <w:pPr>
      <w:pBdr/>
      <w:spacing/>
      <w:ind/>
    </w:pPr>
    <w:rPr>
      <w:rFonts w:eastAsiaTheme="majorEastAsia"/>
      <w:color w:val="272727" w:themeColor="text1" w:themeTint="D8"/>
      <w:sz w:val="21"/>
      <w:szCs w:val="21"/>
    </w:rPr>
  </w:style>
  <w:style w:type="paragraph" w:styleId="1284" w:customStyle="1">
    <w:name w:val="Citavi Bibliography Subheading 8"/>
    <w:basedOn w:val="1100"/>
    <w:link w:val="1285"/>
    <w:uiPriority w:val="99"/>
    <w:pPr>
      <w:pBdr/>
      <w:spacing w:line="276" w:lineRule="auto"/>
      <w:ind/>
      <w:outlineLvl w:val="9"/>
    </w:pPr>
    <w:rPr>
      <w:rFonts w:ascii="Times New Roman" w:hAnsi="Times New Roman" w:cs="Times New Roman"/>
    </w:rPr>
  </w:style>
  <w:style w:type="character" w:styleId="1285" w:customStyle="1">
    <w:name w:val="Citavi Bibliography Subheading 8 Zchn"/>
    <w:basedOn w:val="1101"/>
    <w:link w:val="1284"/>
    <w:uiPriority w:val="99"/>
    <w:pPr>
      <w:pBdr/>
      <w:spacing/>
      <w:ind/>
    </w:pPr>
    <w:rPr>
      <w:rFonts w:eastAsiaTheme="majorEastAsia"/>
      <w:i/>
      <w:iCs/>
      <w:color w:val="272727" w:themeColor="text1" w:themeTint="D8"/>
      <w:sz w:val="21"/>
      <w:szCs w:val="21"/>
    </w:rPr>
  </w:style>
  <w:style w:type="paragraph" w:styleId="1286">
    <w:name w:val="annotation subject"/>
    <w:basedOn w:val="1241"/>
    <w:next w:val="1241"/>
    <w:link w:val="1287"/>
    <w:uiPriority w:val="99"/>
    <w:semiHidden/>
    <w:unhideWhenUsed/>
    <w:pPr>
      <w:pBdr/>
      <w:spacing/>
      <w:ind/>
    </w:pPr>
    <w:rPr>
      <w:b/>
      <w:bCs/>
    </w:rPr>
  </w:style>
  <w:style w:type="character" w:styleId="1287" w:customStyle="1">
    <w:name w:val="Kommentarthema Zchn"/>
    <w:basedOn w:val="1242"/>
    <w:link w:val="1286"/>
    <w:uiPriority w:val="99"/>
    <w:semiHidden/>
    <w:pPr>
      <w:pBdr/>
      <w:spacing/>
      <w:ind/>
    </w:pPr>
    <w:rPr>
      <w:b/>
      <w:bCs/>
      <w:sz w:val="20"/>
      <w:szCs w:val="20"/>
    </w:rPr>
  </w:style>
  <w:style w:type="character" w:styleId="1288" w:customStyle="1">
    <w:name w:val="citationref"/>
    <w:basedOn w:val="1101"/>
    <w:pPr>
      <w:pBdr/>
      <w:spacing/>
      <w:ind/>
    </w:pPr>
  </w:style>
  <w:style w:type="character" w:styleId="1289">
    <w:name w:val="Unresolved Mention"/>
    <w:basedOn w:val="1101"/>
    <w:uiPriority w:val="99"/>
    <w:semiHidden/>
    <w:unhideWhenUsed/>
    <w:pPr>
      <w:pBdr/>
      <w:spacing/>
      <w:ind/>
    </w:pPr>
    <w:rPr>
      <w:color w:val="605e5c"/>
      <w:shd w:val="clear" w:color="auto" w:fill="e1dfdd"/>
    </w:rPr>
  </w:style>
  <w:style w:type="character" w:styleId="1290" w:customStyle="1">
    <w:name w:val="authors__name"/>
    <w:basedOn w:val="1101"/>
    <w:pPr>
      <w:pBdr/>
      <w:spacing/>
      <w:ind/>
    </w:pPr>
  </w:style>
  <w:style w:type="character" w:styleId="1291" w:customStyle="1">
    <w:name w:val="page-numbers-info"/>
    <w:basedOn w:val="1101"/>
    <w:pPr>
      <w:pBdr/>
      <w:spacing/>
      <w:ind/>
    </w:pPr>
  </w:style>
  <w:style w:type="paragraph" w:styleId="1292" w:customStyle="1">
    <w:name w:val="para1"/>
    <w:basedOn w:val="1091"/>
    <w:pPr>
      <w:pBdr/>
      <w:spacing w:after="288" w:before="240" w:line="240" w:lineRule="auto"/>
      <w:ind/>
    </w:pPr>
    <w:rPr>
      <w:rFonts w:eastAsia="Times New Roman"/>
      <w:lang w:eastAsia="de-DE"/>
    </w:rPr>
  </w:style>
  <w:style w:type="paragraph" w:styleId="1293" w:customStyle="1">
    <w:name w:val="Table Caption"/>
    <w:basedOn w:val="1091"/>
    <w:qFormat/>
    <w:pPr>
      <w:pBdr/>
      <w:spacing w:after="0" w:line="240" w:lineRule="auto"/>
      <w:ind/>
      <w:jc w:val="center"/>
    </w:pPr>
    <w:rPr>
      <w:rFonts w:asciiTheme="minorHAnsi" w:hAnsiTheme="minorHAnsi" w:eastAsiaTheme="minorEastAsia" w:cstheme="minorBidi"/>
      <w:b/>
      <w:i/>
      <w:lang w:val="en-U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glossaryDocument" Target="glossary/document.xml" /><Relationship Id="rId7" Type="http://schemas.openxmlformats.org/officeDocument/2006/relationships/numbering" Target="numbering.xml" /><Relationship Id="rId8" Type="http://schemas.openxmlformats.org/officeDocument/2006/relationships/footnotes" Target="footnotes.xml" /><Relationship Id="rId9" Type="http://schemas.openxmlformats.org/officeDocument/2006/relationships/endnotes" Target="endnotes.xml" /><Relationship Id="rId10" Type="http://schemas.openxmlformats.org/officeDocument/2006/relationships/header" Target="header1.xml" /><Relationship Id="rId11" Type="http://schemas.openxmlformats.org/officeDocument/2006/relationships/header" Target="header2.xml" /><Relationship Id="rId12" Type="http://schemas.openxmlformats.org/officeDocument/2006/relationships/header" Target="header3.xml" /><Relationship Id="rId13" Type="http://schemas.openxmlformats.org/officeDocument/2006/relationships/header" Target="header4.xml" /><Relationship Id="rId14" Type="http://schemas.openxmlformats.org/officeDocument/2006/relationships/footer" Target="footer1.xml" /><Relationship Id="rId15" Type="http://schemas.openxmlformats.org/officeDocument/2006/relationships/footer" Target="footer2.xml" /><Relationship Id="rId16" Type="http://schemas.openxmlformats.org/officeDocument/2006/relationships/footer" Target="footer3.xml" /><Relationship Id="rId17" Type="http://schemas.openxmlformats.org/officeDocument/2006/relationships/footer" Target="footer4.xml" /><Relationship Id="rId18" Type="http://schemas.openxmlformats.org/officeDocument/2006/relationships/footer" Target="footer5.xml" /><Relationship Id="rId19" Type="http://schemas.openxmlformats.org/officeDocument/2006/relationships/footer" Target="footer6.xml" /><Relationship Id="rId20" Type="http://schemas.openxmlformats.org/officeDocument/2006/relationships/footer" Target="footer7.xml" /><Relationship Id="rId21" Type="http://schemas.openxmlformats.org/officeDocument/2006/relationships/customXml" Target="../customXml/item1.xml" /><Relationship Id="rId22" Type="http://schemas.openxmlformats.org/officeDocument/2006/relationships/hyperlink" Target="file:///C:\Users\HP\Dropbox\6.%20Semester\Bachelorarbeit\Bachelorarbeit_MAA&#223;_bearbeitet17_041121.docx" TargetMode="External"/><Relationship Id="rId23" Type="http://schemas.openxmlformats.org/officeDocument/2006/relationships/hyperlink" Target="file:///C:\Users\HP\Dropbox\6.%20Semester\Bachelorarbeit\Bachelorarbeit_MAA&#223;_bearbeitet17_041121.docx" TargetMode="External"/><Relationship Id="rId24" Type="http://schemas.openxmlformats.org/officeDocument/2006/relationships/hyperlink" Target="file:///C:\Users\HP\Dropbox\6.%20Semester\Bachelorarbeit\Bachelorarbeit_MAA&#223;_bearbeitet17_041121.docx" TargetMode="External"/><Relationship Id="rId25" Type="http://schemas.openxmlformats.org/officeDocument/2006/relationships/hyperlink" Target="file:///C:\Users\HP\Dropbox\6.%20Semester\Bachelorarbeit\Bachelorarbeit_MAA&#223;_bearbeitet17_041121.docx" TargetMode="External"/><Relationship Id="rId26" Type="http://schemas.openxmlformats.org/officeDocument/2006/relationships/hyperlink" Target="file:///C:\Users\HP\Dropbox\6.%20Semester\Bachelorarbeit\Bachelorarbeit_MAA&#223;_bearbeitet17_041121.docx" TargetMode="External"/><Relationship Id="rId27" Type="http://schemas.openxmlformats.org/officeDocument/2006/relationships/hyperlink" Target="file:///C:\Users\HP\Dropbox\6.%20Semester\Bachelorarbeit\Bachelorarbeit_MAA&#223;_bearbeitet17_041121.docx" TargetMode="External"/><Relationship Id="rId28" Type="http://schemas.openxmlformats.org/officeDocument/2006/relationships/hyperlink" Target="file:///C:\Users\HP\Dropbox\6.%20Semester\Bachelorarbeit\Bachelorarbeit_MAA&#223;_bearbeitet17_041121.docx" TargetMode="External"/><Relationship Id="rId29" Type="http://schemas.openxmlformats.org/officeDocument/2006/relationships/image" Target="media/image1.png"/><Relationship Id="rId30" Type="http://schemas.openxmlformats.org/officeDocument/2006/relationships/image" Target="media/image2.png"/><Relationship Id="rId31" Type="http://schemas.openxmlformats.org/officeDocument/2006/relationships/image" Target="media/image3.png"/><Relationship Id="rId32" Type="http://schemas.openxmlformats.org/officeDocument/2006/relationships/image" Target="media/image4.png"/><Relationship Id="rId33" Type="http://schemas.openxmlformats.org/officeDocument/2006/relationships/image" Target="media/image5.png"/><Relationship Id="rId34" Type="http://schemas.openxmlformats.org/officeDocument/2006/relationships/image" Target="media/image6.png"/><Relationship Id="rId35" Type="http://schemas.openxmlformats.org/officeDocument/2006/relationships/image" Target="media/image7.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 Id="rId1" Type="http://schemas.openxmlformats.org/officeDocument/2006/relationships/hyperlink" Target="https://de.statista.com/prognosen/642366/dating-services-anzahl-der-online-nutzer-in-deutschland" TargetMode="External"/><Relationship Id="rId2" Type="http://schemas.openxmlformats.org/officeDocument/2006/relationships/hyperlink" Target="https://www.luftlinie.org/" TargetMode="External"/></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glossary/_rels/comments.xml.rels><?xml version="1.0" encoding="UTF-8" standalone="yes"?><Relationships xmlns="http://schemas.openxmlformats.org/package/2006/relationships"></Relationships>
</file>

<file path=word/glossary/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footnotes" Target="footnotes.xml" /><Relationship Id="rId6" Type="http://schemas.openxmlformats.org/officeDocument/2006/relationships/endnotes" Target="endnotes.xml" /></Relationships>
</file>

<file path=word/glossary/_rels/endnotes.xml.rels><?xml version="1.0" encoding="UTF-8" standalone="yes"?><Relationships xmlns="http://schemas.openxmlformats.org/package/2006/relationships"></Relationships>
</file>

<file path=word/glossary/_rels/footnotes.xml.rels><?xml version="1.0" encoding="UTF-8" standalone="yes"?><Relationships xmlns="http://schemas.openxmlformats.org/package/2006/relationships"></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800A9212-C65C-44F6-9888-D7641788A05A}"/>
      </w:docPartPr>
      <w:docPartBody>
        <w:p>
          <w:pPr>
            <w:pBdr/>
            <w:spacing/>
            <w:ind/>
            <w:rPr/>
          </w:pPr>
          <w:r>
            <w:rPr>
              <w:rStyle w:val="1729"/>
            </w:rPr>
            <w:t xml:space="preserve">Klicken oder tippen Sie hier, um Text einzugeben.</w:t>
          </w:r>
          <w:r/>
        </w:p>
      </w:docPartBody>
    </w:docPart>
    <w:docPart>
      <w:docPartPr>
        <w:name w:val="ACC12ECF48084DC4AE0E6C5A25C92CAC"/>
        <w:category>
          <w:name w:val="Allgemein"/>
          <w:gallery w:val="placeholder"/>
        </w:category>
        <w:types>
          <w:type w:val="bbPlcHdr"/>
        </w:types>
        <w:behaviors>
          <w:behavior w:val="content"/>
        </w:behaviors>
        <w:guid w:val="{5439FFDD-B401-4C8A-A7F4-D8EBBFA2109B}"/>
      </w:docPartPr>
      <w:docPartBody>
        <w:p>
          <w:pPr>
            <w:pStyle w:val="1741"/>
            <w:pBdr/>
            <w:spacing/>
            <w:ind/>
            <w:rPr/>
          </w:pPr>
          <w:r>
            <w:rPr>
              <w:rStyle w:val="1729"/>
            </w:rPr>
            <w:t xml:space="preserve">Klicken oder tippen Sie hier, um Text einzugeben.</w:t>
          </w:r>
          <w:r/>
        </w:p>
      </w:docPartBody>
    </w:docPart>
    <w:docPart>
      <w:docPartPr>
        <w:name w:val="EDE235F94190442D94E29976DE9DF477"/>
        <w:category>
          <w:name w:val="Allgemein"/>
          <w:gallery w:val="placeholder"/>
        </w:category>
        <w:types>
          <w:type w:val="bbPlcHdr"/>
        </w:types>
        <w:behaviors>
          <w:behavior w:val="content"/>
        </w:behaviors>
        <w:guid w:val="{8BB2993F-A520-4958-A370-4AB22524BD40}"/>
      </w:docPartPr>
      <w:docPartBody>
        <w:p>
          <w:pPr>
            <w:pStyle w:val="1730"/>
            <w:pBdr/>
            <w:spacing/>
            <w:ind/>
            <w:rPr/>
          </w:pPr>
          <w:r>
            <w:rPr>
              <w:rStyle w:val="1729"/>
            </w:rPr>
            <w:t xml:space="preserve">Klicken oder tippen Sie hier, um Text einzugeben.</w:t>
          </w:r>
          <w:r/>
        </w:p>
      </w:docPartBody>
    </w:docPart>
    <w:docPart>
      <w:docPartPr>
        <w:name w:val="856954E57BD8462D8EFFF31FA29EF222"/>
        <w:category>
          <w:name w:val="Allgemein"/>
          <w:gallery w:val="placeholder"/>
        </w:category>
        <w:types>
          <w:type w:val="bbPlcHdr"/>
        </w:types>
        <w:behaviors>
          <w:behavior w:val="content"/>
        </w:behaviors>
        <w:guid w:val="{31B5DCED-6F65-4569-A2D3-9A79399EA713}"/>
      </w:docPartPr>
      <w:docPartBody>
        <w:p>
          <w:pPr>
            <w:pStyle w:val="1772"/>
            <w:pBdr/>
            <w:spacing/>
            <w:ind/>
            <w:rPr/>
          </w:pPr>
          <w:r>
            <w:rPr>
              <w:rStyle w:val="1729"/>
            </w:rPr>
            <w:t xml:space="preserve">Klicken oder tippen Sie hier, um Text einzugeben.</w:t>
          </w:r>
          <w:r/>
        </w:p>
      </w:docPartBody>
    </w:docPart>
    <w:docPart>
      <w:docPartPr>
        <w:name w:val="D24B9C619007430396D25DD30B253537"/>
        <w:category>
          <w:name w:val="Allgemein"/>
          <w:gallery w:val="placeholder"/>
        </w:category>
        <w:types>
          <w:type w:val="bbPlcHdr"/>
        </w:types>
        <w:behaviors>
          <w:behavior w:val="content"/>
        </w:behaviors>
        <w:guid w:val="{0E7AD610-EA03-4B5A-B788-A08106CE81BF}"/>
      </w:docPartPr>
      <w:docPartBody>
        <w:p>
          <w:pPr>
            <w:pStyle w:val="1795"/>
            <w:pBdr/>
            <w:spacing/>
            <w:ind/>
            <w:rPr/>
          </w:pPr>
          <w:r>
            <w:rPr>
              <w:rStyle w:val="1729"/>
            </w:rPr>
            <w:t xml:space="preserve">Klicken oder tippen Sie hier, um Text einzugeben.</w:t>
          </w:r>
          <w:r/>
        </w:p>
      </w:docPartBody>
    </w:docPart>
    <w:docPart>
      <w:docPartPr>
        <w:name w:val="F41AAC160D7E4B08929F56898E627ECF"/>
        <w:category>
          <w:name w:val="Allgemein"/>
          <w:gallery w:val="placeholder"/>
        </w:category>
        <w:types>
          <w:type w:val="bbPlcHdr"/>
        </w:types>
        <w:behaviors>
          <w:behavior w:val="content"/>
        </w:behaviors>
        <w:guid w:val="{13B30861-1BF6-41E1-AB44-64D6E8E0E93E}"/>
      </w:docPartPr>
      <w:docPartBody>
        <w:p>
          <w:pPr>
            <w:pStyle w:val="1732"/>
            <w:pBdr/>
            <w:spacing/>
            <w:ind/>
            <w:rPr/>
          </w:pPr>
          <w:r>
            <w:rPr>
              <w:rStyle w:val="1729"/>
            </w:rPr>
            <w:t xml:space="preserve">Klicken oder tippen Sie hier, um Text einzugeben.</w:t>
          </w:r>
          <w:r/>
        </w:p>
      </w:docPartBody>
    </w:docPart>
    <w:docPart>
      <w:docPartPr>
        <w:name w:val="44D99D94DB1249908E2769FDC6E6C340"/>
        <w:category>
          <w:name w:val="Allgemein"/>
          <w:gallery w:val="placeholder"/>
        </w:category>
        <w:types>
          <w:type w:val="bbPlcHdr"/>
        </w:types>
        <w:behaviors>
          <w:behavior w:val="content"/>
        </w:behaviors>
        <w:guid w:val="{9198426C-6160-454A-B231-548DEAF4C248}"/>
      </w:docPartPr>
      <w:docPartBody>
        <w:p>
          <w:pPr>
            <w:pStyle w:val="1762"/>
            <w:pBdr/>
            <w:spacing/>
            <w:ind/>
            <w:rPr/>
          </w:pPr>
          <w:r>
            <w:rPr>
              <w:rStyle w:val="1729"/>
            </w:rPr>
            <w:t xml:space="preserve">Klicken oder tippen Sie hier, um Text einzugeben.</w:t>
          </w:r>
          <w:r/>
        </w:p>
      </w:docPartBody>
    </w:docPart>
    <w:docPart>
      <w:docPartPr>
        <w:name w:val="3E290D51BB5E49B9BE560B776C6D287A"/>
        <w:category>
          <w:name w:val="Allgemein"/>
          <w:gallery w:val="placeholder"/>
        </w:category>
        <w:types>
          <w:type w:val="bbPlcHdr"/>
        </w:types>
        <w:behaviors>
          <w:behavior w:val="content"/>
        </w:behaviors>
        <w:guid w:val="{F2AAF0B1-C96E-4BBB-BDBB-6AD6D33780C9}"/>
      </w:docPartPr>
      <w:docPartBody>
        <w:p>
          <w:pPr>
            <w:pStyle w:val="1734"/>
            <w:pBdr/>
            <w:spacing/>
            <w:ind/>
            <w:rPr/>
          </w:pPr>
          <w:r>
            <w:rPr>
              <w:rStyle w:val="1729"/>
            </w:rPr>
            <w:t xml:space="preserve">Klicken oder tippen Sie hier, um Text einzugeben.</w:t>
          </w:r>
          <w:r/>
        </w:p>
      </w:docPartBody>
    </w:docPart>
    <w:docPart>
      <w:docPartPr>
        <w:name w:val="DD0012D538F347A8AFA6EEDCB216244F"/>
        <w:category>
          <w:name w:val="Allgemein"/>
          <w:gallery w:val="placeholder"/>
        </w:category>
        <w:types>
          <w:type w:val="bbPlcHdr"/>
        </w:types>
        <w:behaviors>
          <w:behavior w:val="content"/>
        </w:behaviors>
        <w:guid w:val="{702A820E-8A27-436E-BF61-EAE9F2125AF4}"/>
      </w:docPartPr>
      <w:docPartBody>
        <w:p>
          <w:pPr>
            <w:pStyle w:val="1737"/>
            <w:pBdr/>
            <w:spacing/>
            <w:ind/>
            <w:rPr/>
          </w:pPr>
          <w:r>
            <w:rPr>
              <w:rStyle w:val="1729"/>
            </w:rPr>
            <w:t xml:space="preserve">Klicken oder tippen Sie hier, um Text einzugeben.</w:t>
          </w:r>
          <w:r/>
        </w:p>
      </w:docPartBody>
    </w:docPart>
    <w:docPart>
      <w:docPartPr>
        <w:name w:val="C1C4EEDF2E314ACEA1828FAE2CD4B04A"/>
        <w:category>
          <w:name w:val="Allgemein"/>
          <w:gallery w:val="placeholder"/>
        </w:category>
        <w:types>
          <w:type w:val="bbPlcHdr"/>
        </w:types>
        <w:behaviors>
          <w:behavior w:val="content"/>
        </w:behaviors>
        <w:guid w:val="{A68FDC7F-0BD0-402A-A602-B6B017BA67CE}"/>
      </w:docPartPr>
      <w:docPartBody>
        <w:p>
          <w:pPr>
            <w:pStyle w:val="1742"/>
            <w:pBdr/>
            <w:spacing/>
            <w:ind/>
            <w:rPr/>
          </w:pPr>
          <w:r>
            <w:rPr>
              <w:rStyle w:val="1729"/>
            </w:rPr>
            <w:t xml:space="preserve">Klicken oder tippen Sie hier, um Text einzugeben.</w:t>
          </w:r>
          <w:r/>
        </w:p>
      </w:docPartBody>
    </w:docPart>
    <w:docPart>
      <w:docPartPr>
        <w:name w:val="480922BCDEA44AFA818388B8B0D54824"/>
        <w:category>
          <w:name w:val="Allgemein"/>
          <w:gallery w:val="placeholder"/>
        </w:category>
        <w:types>
          <w:type w:val="bbPlcHdr"/>
        </w:types>
        <w:behaviors>
          <w:behavior w:val="content"/>
        </w:behaviors>
        <w:guid w:val="{4D850941-82E7-4556-A86E-ACC90E415142}"/>
      </w:docPartPr>
      <w:docPartBody>
        <w:p>
          <w:pPr>
            <w:pStyle w:val="1824"/>
            <w:pBdr/>
            <w:spacing/>
            <w:ind/>
            <w:rPr/>
          </w:pPr>
          <w:r>
            <w:rPr>
              <w:rStyle w:val="1729"/>
            </w:rPr>
            <w:t xml:space="preserve">Klicken oder tippen Sie hier, um Text einzugeben.</w:t>
          </w:r>
          <w:r/>
        </w:p>
      </w:docPartBody>
    </w:docPart>
    <w:docPart>
      <w:docPartPr>
        <w:name w:val="58F98A19665948F8A6AEB6EA915EE9CC"/>
        <w:category>
          <w:name w:val="Allgemein"/>
          <w:gallery w:val="placeholder"/>
        </w:category>
        <w:types>
          <w:type w:val="bbPlcHdr"/>
        </w:types>
        <w:behaviors>
          <w:behavior w:val="content"/>
        </w:behaviors>
        <w:guid w:val="{B8F44BFE-6540-40F0-A6B5-BFC36B5E3F61}"/>
      </w:docPartPr>
      <w:docPartBody>
        <w:p>
          <w:pPr>
            <w:pStyle w:val="1810"/>
            <w:pBdr/>
            <w:spacing/>
            <w:ind/>
            <w:rPr/>
          </w:pPr>
          <w:r>
            <w:rPr>
              <w:rStyle w:val="1729"/>
            </w:rPr>
            <w:t xml:space="preserve">Klicken oder tippen Sie hier, um Text einzugeben.</w:t>
          </w:r>
          <w:r/>
        </w:p>
      </w:docPartBody>
    </w:docPart>
    <w:docPart>
      <w:docPartPr>
        <w:name w:val="0036449E7D6649A0A31074AC800FCD56"/>
        <w:category>
          <w:name w:val="Allgemein"/>
          <w:gallery w:val="placeholder"/>
        </w:category>
        <w:types>
          <w:type w:val="bbPlcHdr"/>
        </w:types>
        <w:behaviors>
          <w:behavior w:val="content"/>
        </w:behaviors>
        <w:guid w:val="{DFDE608E-BED0-4451-9118-A4BEF889D40C}"/>
      </w:docPartPr>
      <w:docPartBody>
        <w:p>
          <w:pPr>
            <w:pStyle w:val="1812"/>
            <w:pBdr/>
            <w:spacing/>
            <w:ind/>
            <w:rPr/>
          </w:pPr>
          <w:r>
            <w:rPr>
              <w:rStyle w:val="1729"/>
            </w:rPr>
            <w:t xml:space="preserve">Klicken oder tippen Sie hier, um Text einzugeben.</w:t>
          </w:r>
          <w:r/>
        </w:p>
      </w:docPartBody>
    </w:docPart>
    <w:docPart>
      <w:docPartPr>
        <w:name w:val="2E3C3EA3046B42B581293FF3E17F2069"/>
        <w:category>
          <w:name w:val="Allgemein"/>
          <w:gallery w:val="placeholder"/>
        </w:category>
        <w:types>
          <w:type w:val="bbPlcHdr"/>
        </w:types>
        <w:behaviors>
          <w:behavior w:val="content"/>
        </w:behaviors>
        <w:guid w:val="{C27C52CD-5552-4070-97E8-7ADF65D9A5AF}"/>
      </w:docPartPr>
      <w:docPartBody>
        <w:p>
          <w:pPr>
            <w:pStyle w:val="1821"/>
            <w:pBdr/>
            <w:spacing/>
            <w:ind/>
            <w:rPr/>
          </w:pPr>
          <w:r>
            <w:rPr>
              <w:rStyle w:val="1729"/>
            </w:rPr>
            <w:t xml:space="preserve">Klicken oder tippen Sie hier, um Text einzugeben.</w:t>
          </w:r>
          <w:r/>
        </w:p>
      </w:docPartBody>
    </w:docPart>
    <w:docPart>
      <w:docPartPr>
        <w:name w:val="4BE568A246EF4EC7930D0F680DBA8312"/>
        <w:category>
          <w:name w:val="Allgemein"/>
          <w:gallery w:val="placeholder"/>
        </w:category>
        <w:types>
          <w:type w:val="bbPlcHdr"/>
        </w:types>
        <w:behaviors>
          <w:behavior w:val="content"/>
        </w:behaviors>
        <w:guid w:val="{DD2B294D-A6EA-4F42-BEF6-02D65D248358}"/>
      </w:docPartPr>
      <w:docPartBody>
        <w:p>
          <w:pPr>
            <w:pStyle w:val="1822"/>
            <w:pBdr/>
            <w:spacing/>
            <w:ind/>
            <w:rPr/>
          </w:pPr>
          <w:r>
            <w:rPr>
              <w:rStyle w:val="1729"/>
            </w:rPr>
            <w:t xml:space="preserve">Klicken oder tippen Sie hier, um Text einzugeben.</w:t>
          </w:r>
          <w:r/>
        </w:p>
      </w:docPartBody>
    </w:docPart>
    <w:docPart>
      <w:docPartPr>
        <w:name w:val="37F225579BF8403C9CF4EB1E70229667"/>
        <w:category>
          <w:name w:val="Allgemein"/>
          <w:gallery w:val="placeholder"/>
        </w:category>
        <w:types>
          <w:type w:val="bbPlcHdr"/>
        </w:types>
        <w:behaviors>
          <w:behavior w:val="content"/>
        </w:behaviors>
        <w:guid w:val="{5E804F3B-8D6F-40ED-9907-14F2075490D8}"/>
      </w:docPartPr>
      <w:docPartBody>
        <w:p>
          <w:pPr>
            <w:pStyle w:val="1798"/>
            <w:pBdr/>
            <w:spacing/>
            <w:ind/>
            <w:rPr/>
          </w:pPr>
          <w:r>
            <w:rPr>
              <w:rStyle w:val="1729"/>
            </w:rPr>
            <w:t xml:space="preserve">Klicken oder tippen Sie hier, um Text einzugeben.</w:t>
          </w:r>
          <w:r/>
        </w:p>
      </w:docPartBody>
    </w:docPart>
    <w:docPart>
      <w:docPartPr>
        <w:name w:val="2337B3BF16344169B4F31EB680BD48AC"/>
        <w:category>
          <w:name w:val="Allgemein"/>
          <w:gallery w:val="placeholder"/>
        </w:category>
        <w:types>
          <w:type w:val="bbPlcHdr"/>
        </w:types>
        <w:behaviors>
          <w:behavior w:val="content"/>
        </w:behaviors>
        <w:guid w:val="{29348FA3-519F-4935-A258-986BF02B668E}"/>
      </w:docPartPr>
      <w:docPartBody>
        <w:p>
          <w:pPr>
            <w:pStyle w:val="1814"/>
            <w:pBdr/>
            <w:spacing/>
            <w:ind/>
            <w:rPr/>
          </w:pPr>
          <w:r>
            <w:rPr>
              <w:rStyle w:val="1729"/>
            </w:rPr>
            <w:t xml:space="preserve">Klicken oder tippen Sie hier, um Text einzugeben.</w:t>
          </w:r>
          <w:r/>
        </w:p>
      </w:docPartBody>
    </w:docPart>
    <w:docPart>
      <w:docPartPr>
        <w:name w:val="8EEC80CB9AEF49BB999E6FB746459C5A"/>
        <w:category>
          <w:name w:val="Allgemein"/>
          <w:gallery w:val="placeholder"/>
        </w:category>
        <w:types>
          <w:type w:val="bbPlcHdr"/>
        </w:types>
        <w:behaviors>
          <w:behavior w:val="content"/>
        </w:behaviors>
        <w:guid w:val="{9425E540-23D4-4D00-9824-CBFCEA592740}"/>
      </w:docPartPr>
      <w:docPartBody>
        <w:p>
          <w:pPr>
            <w:pStyle w:val="1815"/>
            <w:pBdr/>
            <w:spacing/>
            <w:ind/>
            <w:rPr/>
          </w:pPr>
          <w:r>
            <w:rPr>
              <w:rStyle w:val="1729"/>
            </w:rPr>
            <w:t xml:space="preserve">Klicken oder tippen Sie hier, um Text einzugeben.</w:t>
          </w:r>
          <w:r/>
        </w:p>
      </w:docPartBody>
    </w:docPart>
    <w:docPart>
      <w:docPartPr>
        <w:name w:val="416F5DB9F0E245DE9DCB8F58F2A38F59"/>
        <w:category>
          <w:name w:val="Allgemein"/>
          <w:gallery w:val="placeholder"/>
        </w:category>
        <w:types>
          <w:type w:val="bbPlcHdr"/>
        </w:types>
        <w:behaviors>
          <w:behavior w:val="content"/>
        </w:behaviors>
        <w:guid w:val="{81569C2F-4C57-4C2F-82E7-FC71AC9CA314}"/>
      </w:docPartPr>
      <w:docPartBody>
        <w:p>
          <w:pPr>
            <w:pStyle w:val="1738"/>
            <w:pBdr/>
            <w:spacing/>
            <w:ind/>
            <w:rPr/>
          </w:pPr>
          <w:r>
            <w:rPr>
              <w:rStyle w:val="1729"/>
            </w:rPr>
            <w:t xml:space="preserve">Klicken oder tippen Sie hier, um Text einzugeben.</w:t>
          </w:r>
          <w:r/>
        </w:p>
      </w:docPartBody>
    </w:docPart>
    <w:docPart>
      <w:docPartPr>
        <w:name w:val="504D376EDABF4FAEB8ED1C75951657AA"/>
        <w:category>
          <w:name w:val="Allgemein"/>
          <w:gallery w:val="placeholder"/>
        </w:category>
        <w:types>
          <w:type w:val="bbPlcHdr"/>
        </w:types>
        <w:behaviors>
          <w:behavior w:val="content"/>
        </w:behaviors>
        <w:guid w:val="{CC581A4C-BD88-4E2B-A45D-D0D2B15A06A7}"/>
      </w:docPartPr>
      <w:docPartBody>
        <w:p>
          <w:pPr>
            <w:pBdr/>
            <w:spacing/>
            <w:ind/>
            <w:rPr/>
          </w:pPr>
          <w:r>
            <w:rPr>
              <w:rStyle w:val="1729"/>
            </w:rPr>
            <w:t xml:space="preserve">Klicken oder tippen Sie hier, um Text einzugeben.</w:t>
          </w:r>
          <w:r/>
        </w:p>
      </w:docPartBody>
    </w:docPart>
    <w:docPart>
      <w:docPartPr>
        <w:name w:val="0679BF4B64AE42308E9EF1F4D8D23320"/>
        <w:category>
          <w:name w:val="Allgemein"/>
          <w:gallery w:val="placeholder"/>
        </w:category>
        <w:types>
          <w:type w:val="bbPlcHdr"/>
        </w:types>
        <w:behaviors>
          <w:behavior w:val="content"/>
        </w:behaviors>
        <w:guid w:val="{CDBB8333-19CE-4613-9FDA-5CDCB2C01A27}"/>
      </w:docPartPr>
      <w:docPartBody>
        <w:p>
          <w:pPr>
            <w:pBdr/>
            <w:spacing/>
            <w:ind/>
            <w:rPr/>
          </w:pPr>
          <w:r>
            <w:rPr>
              <w:rStyle w:val="1729"/>
            </w:rPr>
            <w:t xml:space="preserve">Klicken oder tippen Sie hier, um Text einzugeben.</w:t>
          </w:r>
          <w:r/>
        </w:p>
      </w:docPartBody>
    </w:docPart>
    <w:docPart>
      <w:docPartPr>
        <w:name w:val="FDCCDEEE926343EAABF1C1E7B2AC44D8"/>
        <w:category>
          <w:name w:val="Allgemein"/>
          <w:gallery w:val="placeholder"/>
        </w:category>
        <w:types>
          <w:type w:val="bbPlcHdr"/>
        </w:types>
        <w:behaviors>
          <w:behavior w:val="content"/>
        </w:behaviors>
        <w:guid w:val="{896F2914-5CD6-4BB5-8D68-2B6BF88BECA8}"/>
      </w:docPartPr>
      <w:docPartBody>
        <w:p>
          <w:pPr>
            <w:pStyle w:val="1817"/>
            <w:pBdr/>
            <w:spacing/>
            <w:ind/>
            <w:rPr/>
          </w:pPr>
          <w:r>
            <w:rPr>
              <w:rStyle w:val="1729"/>
            </w:rPr>
            <w:t xml:space="preserve">Klicken oder tippen Sie hier, um Text einzugeben.</w:t>
          </w:r>
          <w:r/>
        </w:p>
      </w:docPartBody>
    </w:docPart>
    <w:docPart>
      <w:docPartPr>
        <w:name w:val="61C34B5CDF85474DB467CB14E2DAE61B"/>
        <w:category>
          <w:name w:val="Allgemein"/>
          <w:gallery w:val="placeholder"/>
        </w:category>
        <w:types>
          <w:type w:val="bbPlcHdr"/>
        </w:types>
        <w:behaviors>
          <w:behavior w:val="content"/>
        </w:behaviors>
        <w:guid w:val="{ACF0C6EE-B11F-4368-B8FC-4CB178DAD75A}"/>
      </w:docPartPr>
      <w:docPartBody>
        <w:p>
          <w:pPr>
            <w:pStyle w:val="1735"/>
            <w:pBdr/>
            <w:spacing/>
            <w:ind/>
            <w:rPr/>
          </w:pPr>
          <w:r>
            <w:rPr>
              <w:rStyle w:val="1729"/>
            </w:rPr>
            <w:t xml:space="preserve">Klicken oder tippen Sie hier, um Text einzugeben.</w:t>
          </w:r>
          <w:r/>
        </w:p>
      </w:docPartBody>
    </w:docPart>
    <w:docPart>
      <w:docPartPr>
        <w:name w:val="59ECC3A0BCA641E99FA9BE285328C11B"/>
        <w:category>
          <w:name w:val="Allgemein"/>
          <w:gallery w:val="placeholder"/>
        </w:category>
        <w:types>
          <w:type w:val="bbPlcHdr"/>
        </w:types>
        <w:behaviors>
          <w:behavior w:val="content"/>
        </w:behaviors>
        <w:guid w:val="{B8B8F9FD-4298-475E-9794-DD26388C51FB}"/>
      </w:docPartPr>
      <w:docPartBody>
        <w:p>
          <w:pPr>
            <w:pStyle w:val="1731"/>
            <w:pBdr/>
            <w:spacing/>
            <w:ind/>
            <w:rPr/>
          </w:pPr>
          <w:r>
            <w:rPr>
              <w:rStyle w:val="1729"/>
            </w:rPr>
            <w:t xml:space="preserve">Klicken oder tippen Sie hier, um Text einzugeben.</w:t>
          </w:r>
          <w:r/>
        </w:p>
      </w:docPartBody>
    </w:docPart>
    <w:docPart>
      <w:docPartPr>
        <w:name w:val="A9B91434340242D38FF4A3A588727A15"/>
        <w:category>
          <w:name w:val="Allgemein"/>
          <w:gallery w:val="placeholder"/>
        </w:category>
        <w:types>
          <w:type w:val="bbPlcHdr"/>
        </w:types>
        <w:behaviors>
          <w:behavior w:val="content"/>
        </w:behaviors>
        <w:guid w:val="{50456531-DAA8-4B8F-B1AD-DD065B4C8796}"/>
      </w:docPartPr>
      <w:docPartBody>
        <w:p>
          <w:pPr>
            <w:pStyle w:val="1743"/>
            <w:pBdr/>
            <w:spacing/>
            <w:ind/>
            <w:rPr/>
          </w:pPr>
          <w:r>
            <w:rPr>
              <w:rStyle w:val="1729"/>
            </w:rPr>
            <w:t xml:space="preserve">Klicken oder tippen Sie hier, um Text einzugeben.</w:t>
          </w:r>
          <w:r/>
        </w:p>
      </w:docPartBody>
    </w:docPart>
    <w:docPart>
      <w:docPartPr>
        <w:name w:val="DAA19736F56B4139AF8144377ED4F60E"/>
        <w:category>
          <w:name w:val="Allgemein"/>
          <w:gallery w:val="placeholder"/>
        </w:category>
        <w:types>
          <w:type w:val="bbPlcHdr"/>
        </w:types>
        <w:behaviors>
          <w:behavior w:val="content"/>
        </w:behaviors>
        <w:guid w:val="{191B3ED4-B597-4D6E-9205-0410A8FD31E5}"/>
      </w:docPartPr>
      <w:docPartBody>
        <w:p>
          <w:pPr>
            <w:pStyle w:val="1854"/>
            <w:pBdr/>
            <w:spacing/>
            <w:ind/>
            <w:rPr/>
          </w:pPr>
          <w:r>
            <w:rPr>
              <w:rStyle w:val="1729"/>
            </w:rPr>
            <w:t xml:space="preserve">Klicken oder tippen Sie hier, um Text einzugeben.</w:t>
          </w:r>
          <w:r/>
        </w:p>
      </w:docPartBody>
    </w:docPart>
    <w:docPart>
      <w:docPartPr>
        <w:name w:val="03C3B9F548DF4DAD9E6A9848AC5CD6A4"/>
        <w:category>
          <w:name w:val="Allgemein"/>
          <w:gallery w:val="placeholder"/>
        </w:category>
        <w:types>
          <w:type w:val="bbPlcHdr"/>
        </w:types>
        <w:behaviors>
          <w:behavior w:val="content"/>
        </w:behaviors>
        <w:guid w:val="{6831F0A8-4C45-4B2B-933A-F0401761270F}"/>
      </w:docPartPr>
      <w:docPartBody>
        <w:p>
          <w:pPr>
            <w:pStyle w:val="1792"/>
            <w:pBdr/>
            <w:spacing/>
            <w:ind/>
            <w:rPr/>
          </w:pPr>
          <w:r>
            <w:rPr>
              <w:rStyle w:val="1729"/>
            </w:rPr>
            <w:t xml:space="preserve">Klicken oder tippen Sie hier, um Text einzugeben.</w:t>
          </w:r>
          <w:r/>
        </w:p>
      </w:docPartBody>
    </w:docPart>
    <w:docPart>
      <w:docPartPr>
        <w:name w:val="1E88D17C12884DB9840619A1C0337E0D"/>
        <w:category>
          <w:name w:val="Allgemein"/>
          <w:gallery w:val="placeholder"/>
        </w:category>
        <w:types>
          <w:type w:val="bbPlcHdr"/>
        </w:types>
        <w:behaviors>
          <w:behavior w:val="content"/>
        </w:behaviors>
        <w:guid w:val="{322F908F-C05D-4C8B-BC21-9AF6E2560A78}"/>
      </w:docPartPr>
      <w:docPartBody>
        <w:p>
          <w:pPr>
            <w:pStyle w:val="1749"/>
            <w:pBdr/>
            <w:spacing/>
            <w:ind/>
            <w:rPr/>
          </w:pPr>
          <w:r>
            <w:rPr>
              <w:rStyle w:val="1729"/>
            </w:rPr>
            <w:t xml:space="preserve">Klicken oder tippen Sie hier, um Text einzugeben.</w:t>
          </w:r>
          <w:r/>
        </w:p>
      </w:docPartBody>
    </w:docPart>
    <w:docPart>
      <w:docPartPr>
        <w:name w:val="EB261387681C465D9643FEAD9316ADE3"/>
        <w:category>
          <w:name w:val="Allgemein"/>
          <w:gallery w:val="placeholder"/>
        </w:category>
        <w:types>
          <w:type w:val="bbPlcHdr"/>
        </w:types>
        <w:behaviors>
          <w:behavior w:val="content"/>
        </w:behaviors>
        <w:guid w:val="{12FB6DE0-3301-4E1C-95A7-628068E95353}"/>
      </w:docPartPr>
      <w:docPartBody>
        <w:p>
          <w:pPr>
            <w:pStyle w:val="1779"/>
            <w:pBdr/>
            <w:spacing/>
            <w:ind/>
            <w:rPr/>
          </w:pPr>
          <w:r>
            <w:rPr>
              <w:rStyle w:val="1729"/>
            </w:rPr>
            <w:t xml:space="preserve">Klicken oder tippen Sie hier, um Text einzugeben.</w:t>
          </w:r>
          <w:r/>
        </w:p>
      </w:docPartBody>
    </w:docPart>
    <w:docPart>
      <w:docPartPr>
        <w:name w:val="17B22BEAD2BB4A97A23CB74BB86ABB61"/>
        <w:category>
          <w:name w:val="Allgemein"/>
          <w:gallery w:val="placeholder"/>
        </w:category>
        <w:types>
          <w:type w:val="bbPlcHdr"/>
        </w:types>
        <w:behaviors>
          <w:behavior w:val="content"/>
        </w:behaviors>
        <w:guid w:val="{0E935519-6709-453F-974B-9BC34156D43B}"/>
      </w:docPartPr>
      <w:docPartBody>
        <w:p>
          <w:pPr>
            <w:pStyle w:val="1830"/>
            <w:pBdr/>
            <w:spacing/>
            <w:ind/>
            <w:rPr/>
          </w:pPr>
          <w:r>
            <w:rPr>
              <w:rStyle w:val="1729"/>
            </w:rPr>
            <w:t xml:space="preserve">Klicken oder tippen Sie hier, um Text einzugeben.</w:t>
          </w:r>
          <w:r/>
        </w:p>
      </w:docPartBody>
    </w:docPart>
    <w:docPart>
      <w:docPartPr>
        <w:name w:val="43E7DE36C72745C98D16AABE8729FE95"/>
        <w:category>
          <w:name w:val="Allgemein"/>
          <w:gallery w:val="placeholder"/>
        </w:category>
        <w:types>
          <w:type w:val="bbPlcHdr"/>
        </w:types>
        <w:behaviors>
          <w:behavior w:val="content"/>
        </w:behaviors>
        <w:guid w:val="{4304A4CD-6731-438C-A4C8-CB1C1C427788}"/>
      </w:docPartPr>
      <w:docPartBody>
        <w:p>
          <w:pPr>
            <w:pStyle w:val="1848"/>
            <w:pBdr/>
            <w:spacing/>
            <w:ind/>
            <w:rPr/>
          </w:pPr>
          <w:r>
            <w:rPr>
              <w:rStyle w:val="1729"/>
            </w:rPr>
            <w:t xml:space="preserve">Klicken oder tippen Sie hier, um Text einzugeben.</w:t>
          </w:r>
          <w:r/>
        </w:p>
      </w:docPartBody>
    </w:docPart>
    <w:docPart>
      <w:docPartPr>
        <w:name w:val="9E840D8ABE454FA7AA5A84045A8CE2EB"/>
        <w:category>
          <w:name w:val="Allgemein"/>
          <w:gallery w:val="placeholder"/>
        </w:category>
        <w:types>
          <w:type w:val="bbPlcHdr"/>
        </w:types>
        <w:behaviors>
          <w:behavior w:val="content"/>
        </w:behaviors>
        <w:guid w:val="{28F1B31C-9507-4AEA-AFE0-6DA2F3D85636}"/>
      </w:docPartPr>
      <w:docPartBody>
        <w:p>
          <w:pPr>
            <w:pStyle w:val="1839"/>
            <w:pBdr/>
            <w:spacing/>
            <w:ind/>
            <w:rPr/>
          </w:pPr>
          <w:r>
            <w:rPr>
              <w:rStyle w:val="1729"/>
            </w:rPr>
            <w:t xml:space="preserve">Klicken oder tippen Sie hier, um Text einzugeben.</w:t>
          </w:r>
          <w:r/>
        </w:p>
      </w:docPartBody>
    </w:docPart>
    <w:docPart>
      <w:docPartPr>
        <w:name w:val="CF6AF8AE11F641468EDF84CB4AF110D4"/>
        <w:category>
          <w:name w:val="Allgemein"/>
          <w:gallery w:val="placeholder"/>
        </w:category>
        <w:types>
          <w:type w:val="bbPlcHdr"/>
        </w:types>
        <w:behaviors>
          <w:behavior w:val="content"/>
        </w:behaviors>
        <w:guid w:val="{1986EE8A-8360-4559-B60C-8E5A8776B132}"/>
      </w:docPartPr>
      <w:docPartBody>
        <w:p>
          <w:pPr>
            <w:pStyle w:val="1829"/>
            <w:pBdr/>
            <w:spacing/>
            <w:ind/>
            <w:rPr/>
          </w:pPr>
          <w:r>
            <w:rPr>
              <w:rStyle w:val="1729"/>
            </w:rPr>
            <w:t xml:space="preserve">Klicken oder tippen Sie hier, um Text einzugeben.</w:t>
          </w:r>
          <w:r/>
        </w:p>
      </w:docPartBody>
    </w:docPart>
    <w:docPart>
      <w:docPartPr>
        <w:name w:val="75E3B3D478D44FBCA065312CD15E84D1"/>
        <w:category>
          <w:name w:val="Allgemein"/>
          <w:gallery w:val="placeholder"/>
        </w:category>
        <w:types>
          <w:type w:val="bbPlcHdr"/>
        </w:types>
        <w:behaviors>
          <w:behavior w:val="content"/>
        </w:behaviors>
        <w:guid w:val="{FDBD2E93-1B55-426E-805C-44F854B75B0D}"/>
      </w:docPartPr>
      <w:docPartBody>
        <w:p>
          <w:pPr>
            <w:pStyle w:val="1799"/>
            <w:pBdr/>
            <w:spacing/>
            <w:ind/>
            <w:rPr/>
          </w:pPr>
          <w:r>
            <w:rPr>
              <w:rStyle w:val="1729"/>
            </w:rPr>
            <w:t xml:space="preserve">Klicken oder tippen Sie hier, um Text einzugeben.</w:t>
          </w:r>
          <w:r/>
        </w:p>
      </w:docPartBody>
    </w:docPart>
    <w:docPart>
      <w:docPartPr>
        <w:name w:val="8D8734372CA54DBE9B6E99CC4695042E"/>
        <w:category>
          <w:name w:val="Allgemein"/>
          <w:gallery w:val="placeholder"/>
        </w:category>
        <w:types>
          <w:type w:val="bbPlcHdr"/>
        </w:types>
        <w:behaviors>
          <w:behavior w:val="content"/>
        </w:behaviors>
        <w:guid w:val="{24F095E8-83DA-4071-BA60-88518F520304}"/>
      </w:docPartPr>
      <w:docPartBody>
        <w:p>
          <w:pPr>
            <w:pStyle w:val="1800"/>
            <w:pBdr/>
            <w:spacing/>
            <w:ind/>
            <w:rPr/>
          </w:pPr>
          <w:r>
            <w:rPr>
              <w:rStyle w:val="1729"/>
            </w:rPr>
            <w:t xml:space="preserve">Klicken oder tippen Sie hier, um Text einzugeben.</w:t>
          </w:r>
          <w:r/>
        </w:p>
      </w:docPartBody>
    </w:docPart>
    <w:docPart>
      <w:docPartPr>
        <w:name w:val="296D69280B0C4FF89C75BD0436B36443"/>
        <w:category>
          <w:name w:val="Allgemein"/>
          <w:gallery w:val="placeholder"/>
        </w:category>
        <w:types>
          <w:type w:val="bbPlcHdr"/>
        </w:types>
        <w:behaviors>
          <w:behavior w:val="content"/>
        </w:behaviors>
        <w:guid w:val="{64843CA7-DDCF-4195-B9C5-84C45AEA5084}"/>
      </w:docPartPr>
      <w:docPartBody>
        <w:p>
          <w:pPr>
            <w:pStyle w:val="1847"/>
            <w:pBdr/>
            <w:spacing/>
            <w:ind/>
            <w:rPr/>
          </w:pPr>
          <w:r>
            <w:rPr>
              <w:rStyle w:val="1729"/>
            </w:rPr>
            <w:t xml:space="preserve">Klicken oder tippen Sie hier, um Text einzugeben.</w:t>
          </w:r>
          <w:r/>
        </w:p>
      </w:docPartBody>
    </w:docPart>
    <w:docPart>
      <w:docPartPr>
        <w:name w:val="DE550B959E064C6F9CBEE06356B99C41"/>
        <w:category>
          <w:name w:val="Allgemein"/>
          <w:gallery w:val="placeholder"/>
        </w:category>
        <w:types>
          <w:type w:val="bbPlcHdr"/>
        </w:types>
        <w:behaviors>
          <w:behavior w:val="content"/>
        </w:behaviors>
        <w:guid w:val="{613970CB-F8BD-4A41-885C-A4E665A18B67}"/>
      </w:docPartPr>
      <w:docPartBody>
        <w:p>
          <w:pPr>
            <w:pStyle w:val="1807"/>
            <w:pBdr/>
            <w:spacing/>
            <w:ind/>
            <w:rPr/>
          </w:pPr>
          <w:r>
            <w:rPr>
              <w:rStyle w:val="1729"/>
            </w:rPr>
            <w:t xml:space="preserve">Klicken oder tippen Sie hier, um Text einzugeben.</w:t>
          </w:r>
          <w:r/>
        </w:p>
      </w:docPartBody>
    </w:docPart>
    <w:docPart>
      <w:docPartPr>
        <w:name w:val="70F0E157EE8F415795EC1F5E79D8CC7D"/>
        <w:category>
          <w:name w:val="Allgemein"/>
          <w:gallery w:val="placeholder"/>
        </w:category>
        <w:types>
          <w:type w:val="bbPlcHdr"/>
        </w:types>
        <w:behaviors>
          <w:behavior w:val="content"/>
        </w:behaviors>
        <w:guid w:val="{7FECD8AA-F119-41E9-B779-69F8DF38A99E}"/>
      </w:docPartPr>
      <w:docPartBody>
        <w:p>
          <w:pPr>
            <w:pStyle w:val="1808"/>
            <w:pBdr/>
            <w:spacing/>
            <w:ind/>
            <w:rPr/>
          </w:pPr>
          <w:r>
            <w:rPr>
              <w:rStyle w:val="1729"/>
            </w:rPr>
            <w:t xml:space="preserve">Klicken oder tippen Sie hier, um Text einzugeben.</w:t>
          </w:r>
          <w:r/>
        </w:p>
      </w:docPartBody>
    </w:docPart>
    <w:docPart>
      <w:docPartPr>
        <w:name w:val="BAC81E4A598247F6A022E996A30F4BBB"/>
        <w:category>
          <w:name w:val="Allgemein"/>
          <w:gallery w:val="placeholder"/>
        </w:category>
        <w:types>
          <w:type w:val="bbPlcHdr"/>
        </w:types>
        <w:behaviors>
          <w:behavior w:val="content"/>
        </w:behaviors>
        <w:guid w:val="{A5E7817A-1A69-4BCA-BA52-8705D2F1127D}"/>
      </w:docPartPr>
      <w:docPartBody>
        <w:p>
          <w:pPr>
            <w:pStyle w:val="1844"/>
            <w:pBdr/>
            <w:spacing/>
            <w:ind/>
            <w:rPr/>
          </w:pPr>
          <w:r>
            <w:rPr>
              <w:rStyle w:val="1729"/>
            </w:rPr>
            <w:t xml:space="preserve">Klicken oder tippen Sie hier, um Text einzugeben.</w:t>
          </w:r>
          <w:r/>
        </w:p>
      </w:docPartBody>
    </w:docPart>
    <w:docPart>
      <w:docPartPr>
        <w:name w:val="BE7B59F24F54405993E06FB44588392E"/>
        <w:category>
          <w:name w:val="Allgemein"/>
          <w:gallery w:val="placeholder"/>
        </w:category>
        <w:types>
          <w:type w:val="bbPlcHdr"/>
        </w:types>
        <w:behaviors>
          <w:behavior w:val="content"/>
        </w:behaviors>
        <w:guid w:val="{03770592-F3F2-4E2A-9FEC-77DE1F6C4FFC}"/>
      </w:docPartPr>
      <w:docPartBody>
        <w:p>
          <w:pPr>
            <w:pStyle w:val="1838"/>
            <w:pBdr/>
            <w:spacing/>
            <w:ind/>
            <w:rPr/>
          </w:pPr>
          <w:r>
            <w:rPr>
              <w:rStyle w:val="1729"/>
            </w:rPr>
            <w:t xml:space="preserve">Klicken oder tippen Sie hier, um Text einzugeben.</w:t>
          </w:r>
          <w:r/>
        </w:p>
      </w:docPartBody>
    </w:docPart>
    <w:docPart>
      <w:docPartPr>
        <w:name w:val="1E4C8195921444B2A5500590ABF79980"/>
        <w:category>
          <w:name w:val="Allgemein"/>
          <w:gallery w:val="placeholder"/>
        </w:category>
        <w:types>
          <w:type w:val="bbPlcHdr"/>
        </w:types>
        <w:behaviors>
          <w:behavior w:val="content"/>
        </w:behaviors>
        <w:guid w:val="{8BE90AF3-DF84-4621-BE6E-F7F2195B3BEC}"/>
      </w:docPartPr>
      <w:docPartBody>
        <w:p>
          <w:pPr>
            <w:pStyle w:val="1740"/>
            <w:pBdr/>
            <w:spacing/>
            <w:ind/>
            <w:rPr/>
          </w:pPr>
          <w:r>
            <w:rPr>
              <w:rStyle w:val="1729"/>
            </w:rPr>
            <w:t xml:space="preserve">Klicken oder tippen Sie hier, um Text einzugeben.</w:t>
          </w:r>
          <w:r/>
        </w:p>
      </w:docPartBody>
    </w:docPart>
    <w:docPart>
      <w:docPartPr>
        <w:name w:val="9A19C0077B57474F87FBE48A1E7399EA"/>
        <w:category>
          <w:name w:val="Allgemein"/>
          <w:gallery w:val="placeholder"/>
        </w:category>
        <w:types>
          <w:type w:val="bbPlcHdr"/>
        </w:types>
        <w:behaviors>
          <w:behavior w:val="content"/>
        </w:behaviors>
        <w:guid w:val="{1FEE7310-A1E8-4B37-B867-4568EF9CDFCA}"/>
      </w:docPartPr>
      <w:docPartBody>
        <w:p>
          <w:pPr>
            <w:pStyle w:val="1746"/>
            <w:pBdr/>
            <w:spacing/>
            <w:ind/>
            <w:rPr/>
          </w:pPr>
          <w:r>
            <w:rPr>
              <w:rStyle w:val="1729"/>
            </w:rPr>
            <w:t xml:space="preserve">Klicken oder tippen Sie hier, um Text einzugeben.</w:t>
          </w:r>
          <w:r/>
        </w:p>
      </w:docPartBody>
    </w:docPart>
    <w:docPart>
      <w:docPartPr>
        <w:name w:val="89B390730FEF4692B4C350C3F83C6B24"/>
        <w:category>
          <w:name w:val="Allgemein"/>
          <w:gallery w:val="placeholder"/>
        </w:category>
        <w:types>
          <w:type w:val="bbPlcHdr"/>
        </w:types>
        <w:behaviors>
          <w:behavior w:val="content"/>
        </w:behaviors>
        <w:guid w:val="{C54B0AFB-933D-4FEF-9096-789C1D224E38}"/>
      </w:docPartPr>
      <w:docPartBody>
        <w:p>
          <w:pPr>
            <w:pStyle w:val="1852"/>
            <w:pBdr/>
            <w:spacing/>
            <w:ind/>
            <w:rPr/>
          </w:pPr>
          <w:r>
            <w:rPr>
              <w:rStyle w:val="1729"/>
            </w:rPr>
            <w:t xml:space="preserve">Klicken oder tippen Sie hier, um Text einzugeben.</w:t>
          </w:r>
          <w:r/>
        </w:p>
      </w:docPartBody>
    </w:docPart>
    <w:docPart>
      <w:docPartPr>
        <w:name w:val="37B2EE32C16140BDBF71FF468FAA7D3B"/>
        <w:category>
          <w:name w:val="Allgemein"/>
          <w:gallery w:val="placeholder"/>
        </w:category>
        <w:types>
          <w:type w:val="bbPlcHdr"/>
        </w:types>
        <w:behaviors>
          <w:behavior w:val="content"/>
        </w:behaviors>
        <w:guid w:val="{D1152735-60EC-41C0-9026-71F9F56E8721}"/>
      </w:docPartPr>
      <w:docPartBody>
        <w:p>
          <w:pPr>
            <w:pStyle w:val="1733"/>
            <w:pBdr/>
            <w:spacing/>
            <w:ind/>
            <w:rPr/>
          </w:pPr>
          <w:r>
            <w:rPr>
              <w:rStyle w:val="1729"/>
            </w:rPr>
            <w:t xml:space="preserve">Klicken oder tippen Sie hier, um Text einzugeben.</w:t>
          </w:r>
          <w:r/>
        </w:p>
      </w:docPartBody>
    </w:docPart>
    <w:docPart>
      <w:docPartPr>
        <w:name w:val="406A17C06976410880CA9903E3F033B0"/>
        <w:category>
          <w:name w:val="Allgemein"/>
          <w:gallery w:val="placeholder"/>
        </w:category>
        <w:types>
          <w:type w:val="bbPlcHdr"/>
        </w:types>
        <w:behaviors>
          <w:behavior w:val="content"/>
        </w:behaviors>
        <w:guid w:val="{AE01E071-FF79-49D1-9F6D-C182F1FDF152}"/>
      </w:docPartPr>
      <w:docPartBody>
        <w:p>
          <w:pPr>
            <w:pStyle w:val="1832"/>
            <w:pBdr/>
            <w:spacing/>
            <w:ind/>
            <w:rPr/>
          </w:pPr>
          <w:r>
            <w:rPr>
              <w:rStyle w:val="1729"/>
            </w:rPr>
            <w:t xml:space="preserve">Klicken oder tippen Sie hier, um Text einzugeben.</w:t>
          </w:r>
          <w:r/>
        </w:p>
      </w:docPartBody>
    </w:docPart>
    <w:docPart>
      <w:docPartPr>
        <w:name w:val="DACF10748BA944B4B9D19E2305413122"/>
        <w:category>
          <w:name w:val="Allgemein"/>
          <w:gallery w:val="placeholder"/>
        </w:category>
        <w:types>
          <w:type w:val="bbPlcHdr"/>
        </w:types>
        <w:behaviors>
          <w:behavior w:val="content"/>
        </w:behaviors>
        <w:guid w:val="{E7852215-509E-4AAE-95F4-3D32CA844CFE}"/>
      </w:docPartPr>
      <w:docPartBody>
        <w:p>
          <w:pPr>
            <w:pStyle w:val="1773"/>
            <w:pBdr/>
            <w:spacing/>
            <w:ind/>
            <w:rPr/>
          </w:pPr>
          <w:r>
            <w:rPr>
              <w:rStyle w:val="1729"/>
            </w:rPr>
            <w:t xml:space="preserve">Klicken oder tippen Sie hier, um Text einzugeben.</w:t>
          </w:r>
          <w:r/>
        </w:p>
      </w:docPartBody>
    </w:docPart>
    <w:docPart>
      <w:docPartPr>
        <w:name w:val="B4000805771F4AB1B556C3B70BD5A0B8"/>
        <w:category>
          <w:name w:val="Allgemein"/>
          <w:gallery w:val="placeholder"/>
        </w:category>
        <w:types>
          <w:type w:val="bbPlcHdr"/>
        </w:types>
        <w:behaviors>
          <w:behavior w:val="content"/>
        </w:behaviors>
        <w:guid w:val="{CE260A2B-BACA-4D86-8C97-FB19F700BC3F}"/>
      </w:docPartPr>
      <w:docPartBody>
        <w:p>
          <w:pPr>
            <w:pStyle w:val="1803"/>
            <w:pBdr/>
            <w:spacing/>
            <w:ind/>
            <w:rPr/>
          </w:pPr>
          <w:r>
            <w:rPr>
              <w:rStyle w:val="1729"/>
            </w:rPr>
            <w:t xml:space="preserve">Klicken oder tippen Sie hier, um Text einzugeben.</w:t>
          </w:r>
          <w:r/>
        </w:p>
      </w:docPartBody>
    </w:docPart>
    <w:docPart>
      <w:docPartPr>
        <w:name w:val="58192B8306F247398419C7D9794C20C7"/>
        <w:category>
          <w:name w:val="Allgemein"/>
          <w:gallery w:val="placeholder"/>
        </w:category>
        <w:types>
          <w:type w:val="bbPlcHdr"/>
        </w:types>
        <w:behaviors>
          <w:behavior w:val="content"/>
        </w:behaviors>
        <w:guid w:val="{84F365D4-73C9-4383-B9F8-40CB6929BD2B}"/>
      </w:docPartPr>
      <w:docPartBody>
        <w:p>
          <w:pPr>
            <w:pStyle w:val="1825"/>
            <w:pBdr/>
            <w:spacing/>
            <w:ind/>
            <w:rPr/>
          </w:pPr>
          <w:r>
            <w:rPr>
              <w:rStyle w:val="1729"/>
            </w:rPr>
            <w:t xml:space="preserve">Klicken oder tippen Sie hier, um Text einzugeben.</w:t>
          </w:r>
          <w:r/>
        </w:p>
      </w:docPartBody>
    </w:docPart>
    <w:docPart>
      <w:docPartPr>
        <w:name w:val="56FC846E1DD04AF28E09F8ED6BB2730C"/>
        <w:category>
          <w:name w:val="Allgemein"/>
          <w:gallery w:val="placeholder"/>
        </w:category>
        <w:types>
          <w:type w:val="bbPlcHdr"/>
        </w:types>
        <w:behaviors>
          <w:behavior w:val="content"/>
        </w:behaviors>
        <w:guid w:val="{54352F67-70ED-46D8-B2CF-E39F4179C6F7}"/>
      </w:docPartPr>
      <w:docPartBody>
        <w:p>
          <w:pPr>
            <w:pStyle w:val="1775"/>
            <w:pBdr/>
            <w:spacing/>
            <w:ind/>
            <w:rPr/>
          </w:pPr>
          <w:r>
            <w:rPr>
              <w:rStyle w:val="1729"/>
            </w:rPr>
            <w:t xml:space="preserve">Klicken oder tippen Sie hier, um Text einzugeben.</w:t>
          </w:r>
          <w:r/>
        </w:p>
      </w:docPartBody>
    </w:docPart>
    <w:docPart>
      <w:docPartPr>
        <w:name w:val="A5BB9C2DCB3F47999AD6A397D3702B72"/>
        <w:category>
          <w:name w:val="Allgemein"/>
          <w:gallery w:val="placeholder"/>
        </w:category>
        <w:types>
          <w:type w:val="bbPlcHdr"/>
        </w:types>
        <w:behaviors>
          <w:behavior w:val="content"/>
        </w:behaviors>
        <w:guid w:val="{48C823D9-EE48-4958-A0BE-E9CD5A96DA64}"/>
      </w:docPartPr>
      <w:docPartBody>
        <w:p>
          <w:pPr>
            <w:pStyle w:val="1836"/>
            <w:pBdr/>
            <w:spacing/>
            <w:ind/>
            <w:rPr/>
          </w:pPr>
          <w:r>
            <w:rPr>
              <w:rStyle w:val="1729"/>
            </w:rPr>
            <w:t xml:space="preserve">Klicken oder tippen Sie hier, um Text einzugeben.</w:t>
          </w:r>
          <w:r/>
        </w:p>
      </w:docPartBody>
    </w:docPart>
    <w:docPart>
      <w:docPartPr>
        <w:name w:val="F1A234BFCDA945A1B5D6FB1BD066890C"/>
        <w:category>
          <w:name w:val="Allgemein"/>
          <w:gallery w:val="placeholder"/>
        </w:category>
        <w:types>
          <w:type w:val="bbPlcHdr"/>
        </w:types>
        <w:behaviors>
          <w:behavior w:val="content"/>
        </w:behaviors>
        <w:guid w:val="{592F44AF-EF32-41A0-8633-01CD7319FCD8}"/>
      </w:docPartPr>
      <w:docPartBody>
        <w:p>
          <w:pPr>
            <w:pStyle w:val="1842"/>
            <w:pBdr/>
            <w:spacing/>
            <w:ind/>
            <w:rPr/>
          </w:pPr>
          <w:r>
            <w:rPr>
              <w:rStyle w:val="1729"/>
            </w:rPr>
            <w:t xml:space="preserve">Klicken oder tippen Sie hier, um Text einzugeben.</w:t>
          </w:r>
          <w:r/>
        </w:p>
      </w:docPartBody>
    </w:docPart>
    <w:docPart>
      <w:docPartPr>
        <w:name w:val="2AFF645BB64B4465AAF052D6513905CF"/>
        <w:category>
          <w:name w:val="Allgemein"/>
          <w:gallery w:val="placeholder"/>
        </w:category>
        <w:types>
          <w:type w:val="bbPlcHdr"/>
        </w:types>
        <w:behaviors>
          <w:behavior w:val="content"/>
        </w:behaviors>
        <w:guid w:val="{0E7F836D-F237-4B1A-BFF3-E8B7F61C4BE2}"/>
      </w:docPartPr>
      <w:docPartBody>
        <w:p>
          <w:pPr>
            <w:pStyle w:val="1856"/>
            <w:pBdr/>
            <w:spacing/>
            <w:ind/>
            <w:rPr/>
          </w:pPr>
          <w:r>
            <w:rPr>
              <w:rStyle w:val="1729"/>
            </w:rPr>
            <w:t xml:space="preserve">Klicken oder tippen Sie hier, um Text einzugeben.</w:t>
          </w:r>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r>
        <w:separator/>
      </w:r>
      <w:r/>
    </w:p>
  </w:endnote>
  <w:endnote w:type="continuationSeparator" w:id="0">
    <w:p>
      <w:pPr>
        <w:pBdr/>
        <w:spacing w:after="0" w:line="240" w:lineRule="auto"/>
        <w:ind/>
        <w:rPr/>
      </w:pPr>
      <w:r/>
      <w:r>
        <w:continuationSeparator/>
      </w: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font>
  <w:font w:name="Calibri">
    <w:panose1 w:val="020F0502020204030204"/>
  </w:font>
  <w:font w:name="Times New Roman">
    <w:panose1 w:val="02020603050405020304"/>
  </w:font>
  <w:font w:name="Cambria">
    <w:panose1 w:val="02040803050406030204"/>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r>
        <w:separator/>
      </w:r>
      <w:r/>
    </w:p>
  </w:footnote>
  <w:footnote w:type="continuationSeparator" w:id="0">
    <w:p>
      <w:pPr>
        <w:pBdr/>
        <w:spacing w:after="0" w:line="240" w:lineRule="auto"/>
        <w:ind/>
        <w:rPr/>
      </w:pPr>
      <w:r/>
      <w:r>
        <w:continuationSeparator/>
      </w: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EastAsia" w:cstheme="minorBidi"/>
        <w:sz w:val="22"/>
        <w:szCs w:val="22"/>
        <w:lang w:val="de-DE" w:eastAsia="de-DE" w:bidi="ar-SA"/>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250">
    <w:name w:val="Heading 1"/>
    <w:basedOn w:val="1725"/>
    <w:next w:val="1725"/>
    <w:link w:val="251"/>
    <w:uiPriority w:val="9"/>
    <w:qFormat/>
    <w:pPr>
      <w:keepNext w:val="true"/>
      <w:keepLines w:val="true"/>
      <w:pBdr/>
      <w:spacing w:after="200" w:before="480"/>
      <w:ind/>
      <w:outlineLvl w:val="0"/>
    </w:pPr>
    <w:rPr>
      <w:rFonts w:ascii="Arial" w:hAnsi="Arial" w:eastAsia="Arial" w:cs="Arial"/>
      <w:sz w:val="40"/>
      <w:szCs w:val="40"/>
    </w:rPr>
  </w:style>
  <w:style w:type="character" w:styleId="251">
    <w:name w:val="Heading 1 Char"/>
    <w:basedOn w:val="1726"/>
    <w:link w:val="250"/>
    <w:uiPriority w:val="9"/>
    <w:pPr>
      <w:pBdr/>
      <w:spacing/>
      <w:ind/>
    </w:pPr>
    <w:rPr>
      <w:rFonts w:ascii="Arial" w:hAnsi="Arial" w:eastAsia="Arial" w:cs="Arial"/>
      <w:sz w:val="40"/>
      <w:szCs w:val="40"/>
    </w:rPr>
  </w:style>
  <w:style w:type="paragraph" w:styleId="252">
    <w:name w:val="Heading 2"/>
    <w:basedOn w:val="1725"/>
    <w:next w:val="1725"/>
    <w:link w:val="253"/>
    <w:uiPriority w:val="9"/>
    <w:unhideWhenUsed/>
    <w:qFormat/>
    <w:pPr>
      <w:keepNext w:val="true"/>
      <w:keepLines w:val="true"/>
      <w:pBdr/>
      <w:spacing w:after="200" w:before="360"/>
      <w:ind/>
      <w:outlineLvl w:val="1"/>
    </w:pPr>
    <w:rPr>
      <w:rFonts w:ascii="Arial" w:hAnsi="Arial" w:eastAsia="Arial" w:cs="Arial"/>
      <w:sz w:val="34"/>
    </w:rPr>
  </w:style>
  <w:style w:type="character" w:styleId="253">
    <w:name w:val="Heading 2 Char"/>
    <w:basedOn w:val="1726"/>
    <w:link w:val="252"/>
    <w:uiPriority w:val="9"/>
    <w:pPr>
      <w:pBdr/>
      <w:spacing/>
      <w:ind/>
    </w:pPr>
    <w:rPr>
      <w:rFonts w:ascii="Arial" w:hAnsi="Arial" w:eastAsia="Arial" w:cs="Arial"/>
      <w:sz w:val="34"/>
    </w:rPr>
  </w:style>
  <w:style w:type="paragraph" w:styleId="254">
    <w:name w:val="Heading 3"/>
    <w:basedOn w:val="1725"/>
    <w:next w:val="1725"/>
    <w:link w:val="255"/>
    <w:uiPriority w:val="9"/>
    <w:unhideWhenUsed/>
    <w:qFormat/>
    <w:pPr>
      <w:keepNext w:val="true"/>
      <w:keepLines w:val="true"/>
      <w:pBdr/>
      <w:spacing w:after="200" w:before="320"/>
      <w:ind/>
      <w:outlineLvl w:val="2"/>
    </w:pPr>
    <w:rPr>
      <w:rFonts w:ascii="Arial" w:hAnsi="Arial" w:eastAsia="Arial" w:cs="Arial"/>
      <w:sz w:val="30"/>
      <w:szCs w:val="30"/>
    </w:rPr>
  </w:style>
  <w:style w:type="character" w:styleId="255">
    <w:name w:val="Heading 3 Char"/>
    <w:basedOn w:val="1726"/>
    <w:link w:val="254"/>
    <w:uiPriority w:val="9"/>
    <w:pPr>
      <w:pBdr/>
      <w:spacing/>
      <w:ind/>
    </w:pPr>
    <w:rPr>
      <w:rFonts w:ascii="Arial" w:hAnsi="Arial" w:eastAsia="Arial" w:cs="Arial"/>
      <w:sz w:val="30"/>
      <w:szCs w:val="30"/>
    </w:rPr>
  </w:style>
  <w:style w:type="paragraph" w:styleId="256">
    <w:name w:val="Heading 4"/>
    <w:basedOn w:val="1725"/>
    <w:next w:val="1725"/>
    <w:link w:val="257"/>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257">
    <w:name w:val="Heading 4 Char"/>
    <w:basedOn w:val="1726"/>
    <w:link w:val="256"/>
    <w:uiPriority w:val="9"/>
    <w:pPr>
      <w:pBdr/>
      <w:spacing/>
      <w:ind/>
    </w:pPr>
    <w:rPr>
      <w:rFonts w:ascii="Arial" w:hAnsi="Arial" w:eastAsia="Arial" w:cs="Arial"/>
      <w:b/>
      <w:bCs/>
      <w:sz w:val="26"/>
      <w:szCs w:val="26"/>
    </w:rPr>
  </w:style>
  <w:style w:type="paragraph" w:styleId="258">
    <w:name w:val="Heading 5"/>
    <w:basedOn w:val="1725"/>
    <w:next w:val="1725"/>
    <w:link w:val="259"/>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259">
    <w:name w:val="Heading 5 Char"/>
    <w:basedOn w:val="1726"/>
    <w:link w:val="258"/>
    <w:uiPriority w:val="9"/>
    <w:pPr>
      <w:pBdr/>
      <w:spacing/>
      <w:ind/>
    </w:pPr>
    <w:rPr>
      <w:rFonts w:ascii="Arial" w:hAnsi="Arial" w:eastAsia="Arial" w:cs="Arial"/>
      <w:b/>
      <w:bCs/>
      <w:sz w:val="24"/>
      <w:szCs w:val="24"/>
    </w:rPr>
  </w:style>
  <w:style w:type="paragraph" w:styleId="260">
    <w:name w:val="Heading 6"/>
    <w:basedOn w:val="1725"/>
    <w:next w:val="1725"/>
    <w:link w:val="261"/>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261">
    <w:name w:val="Heading 6 Char"/>
    <w:basedOn w:val="1726"/>
    <w:link w:val="260"/>
    <w:uiPriority w:val="9"/>
    <w:pPr>
      <w:pBdr/>
      <w:spacing/>
      <w:ind/>
    </w:pPr>
    <w:rPr>
      <w:rFonts w:ascii="Arial" w:hAnsi="Arial" w:eastAsia="Arial" w:cs="Arial"/>
      <w:b/>
      <w:bCs/>
      <w:sz w:val="22"/>
      <w:szCs w:val="22"/>
    </w:rPr>
  </w:style>
  <w:style w:type="paragraph" w:styleId="262">
    <w:name w:val="Heading 7"/>
    <w:basedOn w:val="1725"/>
    <w:next w:val="1725"/>
    <w:link w:val="263"/>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263">
    <w:name w:val="Heading 7 Char"/>
    <w:basedOn w:val="1726"/>
    <w:link w:val="262"/>
    <w:uiPriority w:val="9"/>
    <w:pPr>
      <w:pBdr/>
      <w:spacing/>
      <w:ind/>
    </w:pPr>
    <w:rPr>
      <w:rFonts w:ascii="Arial" w:hAnsi="Arial" w:eastAsia="Arial" w:cs="Arial"/>
      <w:b/>
      <w:bCs/>
      <w:i/>
      <w:iCs/>
      <w:sz w:val="22"/>
      <w:szCs w:val="22"/>
    </w:rPr>
  </w:style>
  <w:style w:type="paragraph" w:styleId="264">
    <w:name w:val="Heading 8"/>
    <w:basedOn w:val="1725"/>
    <w:next w:val="1725"/>
    <w:link w:val="265"/>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265">
    <w:name w:val="Heading 8 Char"/>
    <w:basedOn w:val="1726"/>
    <w:link w:val="264"/>
    <w:uiPriority w:val="9"/>
    <w:pPr>
      <w:pBdr/>
      <w:spacing/>
      <w:ind/>
    </w:pPr>
    <w:rPr>
      <w:rFonts w:ascii="Arial" w:hAnsi="Arial" w:eastAsia="Arial" w:cs="Arial"/>
      <w:i/>
      <w:iCs/>
      <w:sz w:val="22"/>
      <w:szCs w:val="22"/>
    </w:rPr>
  </w:style>
  <w:style w:type="paragraph" w:styleId="266">
    <w:name w:val="Heading 9"/>
    <w:basedOn w:val="1725"/>
    <w:next w:val="1725"/>
    <w:link w:val="267"/>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267">
    <w:name w:val="Heading 9 Char"/>
    <w:basedOn w:val="1726"/>
    <w:link w:val="266"/>
    <w:uiPriority w:val="9"/>
    <w:pPr>
      <w:pBdr/>
      <w:spacing/>
      <w:ind/>
    </w:pPr>
    <w:rPr>
      <w:rFonts w:ascii="Arial" w:hAnsi="Arial" w:eastAsia="Arial" w:cs="Arial"/>
      <w:i/>
      <w:iCs/>
      <w:sz w:val="21"/>
      <w:szCs w:val="21"/>
    </w:rPr>
  </w:style>
  <w:style w:type="paragraph" w:styleId="268">
    <w:name w:val="List Paragraph"/>
    <w:basedOn w:val="1725"/>
    <w:uiPriority w:val="34"/>
    <w:qFormat/>
    <w:pPr>
      <w:pBdr/>
      <w:spacing/>
      <w:ind w:left="720"/>
      <w:contextualSpacing w:val="true"/>
    </w:pPr>
  </w:style>
  <w:style w:type="paragraph" w:styleId="270">
    <w:name w:val="No Spacing"/>
    <w:uiPriority w:val="1"/>
    <w:qFormat/>
    <w:pPr>
      <w:pBdr/>
      <w:spacing w:after="0" w:before="0" w:line="240" w:lineRule="auto"/>
      <w:ind/>
    </w:pPr>
  </w:style>
  <w:style w:type="paragraph" w:styleId="271">
    <w:name w:val="Title"/>
    <w:basedOn w:val="1725"/>
    <w:next w:val="1725"/>
    <w:link w:val="272"/>
    <w:uiPriority w:val="10"/>
    <w:qFormat/>
    <w:pPr>
      <w:pBdr/>
      <w:spacing w:after="200" w:before="300"/>
      <w:ind/>
      <w:contextualSpacing w:val="true"/>
    </w:pPr>
    <w:rPr>
      <w:sz w:val="48"/>
      <w:szCs w:val="48"/>
    </w:rPr>
  </w:style>
  <w:style w:type="character" w:styleId="272">
    <w:name w:val="Title Char"/>
    <w:basedOn w:val="1726"/>
    <w:link w:val="271"/>
    <w:uiPriority w:val="10"/>
    <w:pPr>
      <w:pBdr/>
      <w:spacing/>
      <w:ind/>
    </w:pPr>
    <w:rPr>
      <w:sz w:val="48"/>
      <w:szCs w:val="48"/>
    </w:rPr>
  </w:style>
  <w:style w:type="paragraph" w:styleId="273">
    <w:name w:val="Subtitle"/>
    <w:basedOn w:val="1725"/>
    <w:next w:val="1725"/>
    <w:link w:val="274"/>
    <w:uiPriority w:val="11"/>
    <w:qFormat/>
    <w:pPr>
      <w:pBdr/>
      <w:spacing w:after="200" w:before="200"/>
      <w:ind/>
    </w:pPr>
    <w:rPr>
      <w:sz w:val="24"/>
      <w:szCs w:val="24"/>
    </w:rPr>
  </w:style>
  <w:style w:type="character" w:styleId="274">
    <w:name w:val="Subtitle Char"/>
    <w:basedOn w:val="1726"/>
    <w:link w:val="273"/>
    <w:uiPriority w:val="11"/>
    <w:pPr>
      <w:pBdr/>
      <w:spacing/>
      <w:ind/>
    </w:pPr>
    <w:rPr>
      <w:sz w:val="24"/>
      <w:szCs w:val="24"/>
    </w:rPr>
  </w:style>
  <w:style w:type="paragraph" w:styleId="275">
    <w:name w:val="Quote"/>
    <w:basedOn w:val="1725"/>
    <w:next w:val="1725"/>
    <w:link w:val="276"/>
    <w:uiPriority w:val="29"/>
    <w:qFormat/>
    <w:pPr>
      <w:pBdr/>
      <w:spacing/>
      <w:ind w:right="720" w:left="720"/>
    </w:pPr>
    <w:rPr>
      <w:i/>
    </w:rPr>
  </w:style>
  <w:style w:type="character" w:styleId="276">
    <w:name w:val="Quote Char"/>
    <w:link w:val="275"/>
    <w:uiPriority w:val="29"/>
    <w:pPr>
      <w:pBdr/>
      <w:spacing/>
      <w:ind/>
    </w:pPr>
    <w:rPr>
      <w:i/>
    </w:rPr>
  </w:style>
  <w:style w:type="paragraph" w:styleId="277">
    <w:name w:val="Intense Quote"/>
    <w:basedOn w:val="1725"/>
    <w:next w:val="1725"/>
    <w:link w:val="278"/>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278">
    <w:name w:val="Intense Quote Char"/>
    <w:link w:val="277"/>
    <w:uiPriority w:val="30"/>
    <w:pPr>
      <w:pBdr/>
      <w:spacing/>
      <w:ind/>
    </w:pPr>
    <w:rPr>
      <w:i/>
    </w:rPr>
  </w:style>
  <w:style w:type="paragraph" w:styleId="279">
    <w:name w:val="Header"/>
    <w:basedOn w:val="1725"/>
    <w:link w:val="280"/>
    <w:uiPriority w:val="99"/>
    <w:unhideWhenUsed/>
    <w:pPr>
      <w:pBdr/>
      <w:tabs>
        <w:tab w:val="center" w:leader="none" w:pos="7143"/>
        <w:tab w:val="right" w:leader="none" w:pos="14287"/>
      </w:tabs>
      <w:spacing w:after="0" w:line="240" w:lineRule="auto"/>
      <w:ind/>
    </w:pPr>
  </w:style>
  <w:style w:type="character" w:styleId="280">
    <w:name w:val="Header Char"/>
    <w:basedOn w:val="1726"/>
    <w:link w:val="279"/>
    <w:uiPriority w:val="99"/>
    <w:pPr>
      <w:pBdr/>
      <w:spacing/>
      <w:ind/>
    </w:pPr>
  </w:style>
  <w:style w:type="paragraph" w:styleId="281">
    <w:name w:val="Footer"/>
    <w:basedOn w:val="1725"/>
    <w:link w:val="284"/>
    <w:uiPriority w:val="99"/>
    <w:unhideWhenUsed/>
    <w:pPr>
      <w:pBdr/>
      <w:tabs>
        <w:tab w:val="center" w:leader="none" w:pos="7143"/>
        <w:tab w:val="right" w:leader="none" w:pos="14287"/>
      </w:tabs>
      <w:spacing w:after="0" w:line="240" w:lineRule="auto"/>
      <w:ind/>
    </w:pPr>
  </w:style>
  <w:style w:type="character" w:styleId="282">
    <w:name w:val="Footer Char"/>
    <w:basedOn w:val="1726"/>
    <w:link w:val="281"/>
    <w:uiPriority w:val="99"/>
    <w:pPr>
      <w:pBdr/>
      <w:spacing/>
      <w:ind/>
    </w:pPr>
  </w:style>
  <w:style w:type="paragraph" w:styleId="283">
    <w:name w:val="Caption"/>
    <w:basedOn w:val="1725"/>
    <w:next w:val="1725"/>
    <w:uiPriority w:val="35"/>
    <w:semiHidden/>
    <w:unhideWhenUsed/>
    <w:qFormat/>
    <w:pPr>
      <w:pBdr/>
      <w:spacing w:line="276" w:lineRule="auto"/>
      <w:ind/>
    </w:pPr>
    <w:rPr>
      <w:b/>
      <w:bCs/>
      <w:color w:val="4f81bd" w:themeColor="accent1"/>
      <w:sz w:val="18"/>
      <w:szCs w:val="18"/>
    </w:rPr>
  </w:style>
  <w:style w:type="character" w:styleId="284">
    <w:name w:val="Caption Char"/>
    <w:basedOn w:val="283"/>
    <w:link w:val="281"/>
    <w:uiPriority w:val="99"/>
    <w:pPr>
      <w:pBdr/>
      <w:spacing/>
      <w:ind/>
    </w:pPr>
  </w:style>
  <w:style w:type="table" w:styleId="285">
    <w:name w:val="Table Grid"/>
    <w:basedOn w:val="1727"/>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6">
    <w:name w:val="Table Grid Light"/>
    <w:basedOn w:val="172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7">
    <w:name w:val="Plain Table 1"/>
    <w:basedOn w:val="172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8">
    <w:name w:val="Plain Table 2"/>
    <w:basedOn w:val="1727"/>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9">
    <w:name w:val="Plain Table 3"/>
    <w:basedOn w:val="172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0">
    <w:name w:val="Plain Table 4"/>
    <w:basedOn w:val="172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1">
    <w:name w:val="Plain Table 5"/>
    <w:basedOn w:val="172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2">
    <w:name w:val="Grid Table 1 Light"/>
    <w:basedOn w:val="1727"/>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3">
    <w:name w:val="Grid Table 1 Light - Accent 1"/>
    <w:basedOn w:val="172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4">
    <w:name w:val="Grid Table 1 Light - Accent 2"/>
    <w:basedOn w:val="172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5">
    <w:name w:val="Grid Table 1 Light - Accent 3"/>
    <w:basedOn w:val="172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6">
    <w:name w:val="Grid Table 1 Light - Accent 4"/>
    <w:basedOn w:val="172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7">
    <w:name w:val="Grid Table 1 Light - Accent 5"/>
    <w:basedOn w:val="172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8">
    <w:name w:val="Grid Table 1 Light - Accent 6"/>
    <w:basedOn w:val="172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9">
    <w:name w:val="Grid Table 2"/>
    <w:basedOn w:val="1727"/>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0">
    <w:name w:val="Grid Table 2 - Accent 1"/>
    <w:basedOn w:val="172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1">
    <w:name w:val="Grid Table 2 - Accent 2"/>
    <w:basedOn w:val="172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2">
    <w:name w:val="Grid Table 2 - Accent 3"/>
    <w:basedOn w:val="172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3">
    <w:name w:val="Grid Table 2 - Accent 4"/>
    <w:basedOn w:val="172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4">
    <w:name w:val="Grid Table 2 - Accent 5"/>
    <w:basedOn w:val="172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5">
    <w:name w:val="Grid Table 2 - Accent 6"/>
    <w:basedOn w:val="172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6">
    <w:name w:val="Grid Table 3"/>
    <w:basedOn w:val="1727"/>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7">
    <w:name w:val="Grid Table 3 - Accent 1"/>
    <w:basedOn w:val="172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8">
    <w:name w:val="Grid Table 3 - Accent 2"/>
    <w:basedOn w:val="172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9">
    <w:name w:val="Grid Table 3 - Accent 3"/>
    <w:basedOn w:val="172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0">
    <w:name w:val="Grid Table 3 - Accent 4"/>
    <w:basedOn w:val="172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1">
    <w:name w:val="Grid Table 3 - Accent 5"/>
    <w:basedOn w:val="172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2">
    <w:name w:val="Grid Table 3 - Accent 6"/>
    <w:basedOn w:val="172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3">
    <w:name w:val="Grid Table 4"/>
    <w:basedOn w:val="1727"/>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4">
    <w:name w:val="Grid Table 4 - Accent 1"/>
    <w:basedOn w:val="1727"/>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37fc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5">
    <w:name w:val="Grid Table 4 - Accent 2"/>
    <w:basedOn w:val="1727"/>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6">
    <w:name w:val="Grid Table 4 - Accent 3"/>
    <w:basedOn w:val="1727"/>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7">
    <w:name w:val="Grid Table 4 - Accent 4"/>
    <w:basedOn w:val="1727"/>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8">
    <w:name w:val="Grid Table 4 - Accent 5"/>
    <w:basedOn w:val="1727"/>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9">
    <w:name w:val="Grid Table 4 - Accent 6"/>
    <w:basedOn w:val="1727"/>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0">
    <w:name w:val="Grid Table 5 Dark"/>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1">
    <w:name w:val="Grid Table 5 Dark- Accent 1"/>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9e2f2" w:themeFill="accent1" w:themeFillTint="34"/>
    </w:tblPr>
    <w:tcPr>
      <w:tcBorders/>
    </w:tcPr>
    <w:tblStylePr w:type="band1Horz">
      <w:pPr>
        <w:pBdr/>
        <w:spacing/>
        <w:ind/>
      </w:pPr>
      <w:tblPr>
        <w:tblBorders/>
      </w:tblPr>
      <w:tcPr>
        <w:shd w:val="clear" w:color="ffffff" w:themeColor="accent1" w:themeTint="75" w:fill="aabfe3" w:themeFill="accent1" w:themeFillTint="75"/>
        <w:tcBorders/>
      </w:tcPr>
    </w:tblStylePr>
    <w:tblStylePr w:type="band1Vert">
      <w:pPr>
        <w:pBdr/>
        <w:spacing/>
        <w:ind/>
      </w:pPr>
      <w:tblPr>
        <w:tblBorders/>
      </w:tblPr>
      <w:tcPr>
        <w:shd w:val="clear" w:color="ffffff" w:themeColor="accent1" w:themeTint="75" w:fill="aabfe3"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472c4" w:themeFill="accent1"/>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rFonts w:ascii="Arial" w:hAnsi="Arial"/>
        <w:b/>
        <w:color w:val="ffffff"/>
        <w:sz w:val="22"/>
      </w:rPr>
      <w:pPr>
        <w:pBdr/>
        <w:spacing/>
        <w:ind/>
      </w:pPr>
      <w:tblPr>
        <w:tblBorders/>
      </w:tblPr>
      <w:tcPr>
        <w:shd w:val="clear" w:color="ffffff" w:themeColor="accent1" w:fill="4472c4" w:themeFill="accent1"/>
        <w:tcBorders/>
      </w:tcPr>
    </w:tblStylePr>
    <w:tblStylePr w:type="lastRow">
      <w:rPr>
        <w:rFonts w:ascii="Arial" w:hAnsi="Arial"/>
        <w:b/>
        <w:color w:val="ffffff"/>
        <w:sz w:val="22"/>
      </w:rPr>
      <w:pPr>
        <w:pBdr/>
        <w:spacing/>
        <w:ind/>
      </w:pPr>
      <w:tblPr>
        <w:tblBorders/>
      </w:tblPr>
      <w:tcPr>
        <w:shd w:val="clear" w:color="ffffff" w:themeColor="accent1" w:fill="4472c4"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2">
    <w:name w:val="Grid Table 5 Dark - Accent 2"/>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cPr>
      <w:tcBorders/>
    </w:tcPr>
    <w:tblStylePr w:type="band1Horz">
      <w:pPr>
        <w:pBdr/>
        <w:spacing/>
        <w:ind/>
      </w:pPr>
      <w:tblPr>
        <w:tblBorders/>
      </w:tblPr>
      <w:tcPr>
        <w:shd w:val="clear" w:color="ffffff" w:themeColor="accent2" w:themeTint="75" w:fill="f6c3a1" w:themeFill="accent2" w:themeFillTint="75"/>
        <w:tcBorders/>
      </w:tcPr>
    </w:tblStylePr>
    <w:tblStylePr w:type="band1Vert">
      <w:pPr>
        <w:pBdr/>
        <w:spacing/>
        <w:ind/>
      </w:pPr>
      <w:tblPr>
        <w:tblBorders/>
      </w:tblPr>
      <w:tcPr>
        <w:shd w:val="clear" w:color="ffffff" w:themeColor="accent2" w:themeTint="75" w:fill="f6c3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3">
    <w:name w:val="Grid Table 5 Dark - Accent 3"/>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4">
    <w:name w:val="Grid Table 5 Dark- Accent 4"/>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cPr>
      <w:tcBorders/>
    </w:tcPr>
    <w:tblStylePr w:type="band1Horz">
      <w:pPr>
        <w:pBdr/>
        <w:spacing/>
        <w:ind/>
      </w:pPr>
      <w:tblPr>
        <w:tblBorders/>
      </w:tblPr>
      <w:tcPr>
        <w:shd w:val="clear" w:color="ffffff" w:themeColor="accent4" w:themeTint="75" w:fill="fee189" w:themeFill="accent4" w:themeFillTint="75"/>
        <w:tcBorders/>
      </w:tcPr>
    </w:tblStylePr>
    <w:tblStylePr w:type="band1Vert">
      <w:pPr>
        <w:pBdr/>
        <w:spacing/>
        <w:ind/>
      </w:pPr>
      <w:tblPr>
        <w:tblBorders/>
      </w:tblPr>
      <w:tcPr>
        <w:shd w:val="clear" w:color="ffffff" w:themeColor="accent4" w:themeTint="75" w:fill="fee189"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5">
    <w:name w:val="Grid Table 5 Dark - Accent 5"/>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debf6" w:themeFill="accent5" w:themeFillTint="34"/>
    </w:tblPr>
    <w:tcPr>
      <w:tcBorders/>
    </w:tcPr>
    <w:tblStylePr w:type="band1Horz">
      <w:pPr>
        <w:pBdr/>
        <w:spacing/>
        <w:ind/>
      </w:pPr>
      <w:tblPr>
        <w:tblBorders/>
      </w:tblPr>
      <w:tcPr>
        <w:shd w:val="clear" w:color="ffffff" w:themeColor="accent5" w:themeTint="75" w:fill="b4d2eb" w:themeFill="accent5" w:themeFillTint="75"/>
        <w:tcBorders/>
      </w:tcPr>
    </w:tblStylePr>
    <w:tblStylePr w:type="band1Vert">
      <w:pPr>
        <w:pBdr/>
        <w:spacing/>
        <w:ind/>
      </w:pPr>
      <w:tblPr>
        <w:tblBorders/>
      </w:tblPr>
      <w:tcPr>
        <w:shd w:val="clear" w:color="ffffff" w:themeColor="accent5" w:themeTint="75" w:fill="b4d2eb"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5b9bd5" w:themeFill="accent5"/>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rFonts w:ascii="Arial" w:hAnsi="Arial"/>
        <w:b/>
        <w:color w:val="ffffff"/>
        <w:sz w:val="22"/>
      </w:rPr>
      <w:pPr>
        <w:pBdr/>
        <w:spacing/>
        <w:ind/>
      </w:pPr>
      <w:tblPr>
        <w:tblBorders/>
      </w:tblPr>
      <w:tcPr>
        <w:shd w:val="clear" w:color="ffffff" w:themeColor="accent5" w:fill="5b9bd5" w:themeFill="accent5"/>
        <w:tcBorders/>
      </w:tcPr>
    </w:tblStylePr>
    <w:tblStylePr w:type="lastRow">
      <w:rPr>
        <w:rFonts w:ascii="Arial" w:hAnsi="Arial"/>
        <w:b/>
        <w:color w:val="ffffff"/>
        <w:sz w:val="22"/>
      </w:rPr>
      <w:pPr>
        <w:pBdr/>
        <w:spacing/>
        <w:ind/>
      </w:pPr>
      <w:tblPr>
        <w:tblBorders/>
      </w:tblPr>
      <w:tcPr>
        <w:shd w:val="clear" w:color="ffffff" w:themeColor="accent5" w:fill="5b9bd5"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6">
    <w:name w:val="Grid Table 5 Dark - Accent 6"/>
    <w:basedOn w:val="172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cPr>
      <w:tcBorders/>
    </w:tcPr>
    <w:tblStylePr w:type="band1Horz">
      <w:pPr>
        <w:pBdr/>
        <w:spacing/>
        <w:ind/>
      </w:pPr>
      <w:tblPr>
        <w:tblBorders/>
      </w:tblPr>
      <w:tcPr>
        <w:shd w:val="clear" w:color="ffffff" w:themeColor="accent6" w:themeTint="75" w:fill="bedba8" w:themeFill="accent6" w:themeFillTint="75"/>
        <w:tcBorders/>
      </w:tcPr>
    </w:tblStylePr>
    <w:tblStylePr w:type="band1Vert">
      <w:pPr>
        <w:pBdr/>
        <w:spacing/>
        <w:ind/>
      </w:pPr>
      <w:tblPr>
        <w:tblBorders/>
      </w:tblPr>
      <w:tcPr>
        <w:shd w:val="clear" w:color="ffffff" w:themeColor="accent6" w:themeTint="75" w:fill="be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27">
    <w:name w:val="Grid Table 6 Colorful"/>
    <w:basedOn w:val="1727"/>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328">
    <w:name w:val="Grid Table 6 Colorful - Accent 1"/>
    <w:basedOn w:val="1727"/>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9e2f2" w:themeFill="accent1" w:themeFillTint="34"/>
        <w:tcBorders/>
      </w:tcPr>
    </w:tblStylePr>
    <w:tblStylePr w:type="band1Vert">
      <w:pPr>
        <w:pBdr/>
        <w:spacing/>
        <w:ind/>
      </w:pPr>
      <w:tblPr>
        <w:tblBorders/>
      </w:tblPr>
      <w:tcPr>
        <w:shd w:val="clear" w:color="ffffff" w:themeColor="accent1" w:themeTint="34" w:fill="d9e2f2"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664a9" w:themeColor="accent1" w:themeTint="80" w:themeShade="95"/>
      </w:rPr>
      <w:pPr>
        <w:pBdr/>
        <w:spacing/>
        <w:ind/>
      </w:pPr>
      <w:tblPr>
        <w:tblBorders/>
      </w:tblPr>
      <w:tcPr>
        <w:tcBorders/>
      </w:tcPr>
    </w:tblStylePr>
    <w:tblStylePr w:type="firstRow">
      <w:rPr>
        <w:b/>
        <w:color w:val="3664a9" w:themeColor="accent1" w:themeTint="80" w:themeShade="95"/>
      </w:rPr>
      <w:pPr>
        <w:pBdr/>
        <w:spacing/>
        <w:ind/>
      </w:pPr>
      <w:tblPr>
        <w:tblBorders/>
      </w:tblPr>
      <w:tcPr>
        <w:tcBorders>
          <w:bottom w:val="single" w:color="000000" w:themeColor="accent1" w:themeTint="80" w:sz="12" w:space="0"/>
        </w:tcBorders>
      </w:tcPr>
    </w:tblStylePr>
    <w:tblStylePr w:type="lastCol">
      <w:rPr>
        <w:b/>
        <w:color w:val="3664a9" w:themeColor="accent1" w:themeTint="80" w:themeShade="95"/>
      </w:rPr>
      <w:pPr>
        <w:pBdr/>
        <w:spacing/>
        <w:ind/>
      </w:pPr>
      <w:tblPr>
        <w:tblBorders/>
      </w:tblPr>
      <w:tcPr>
        <w:tcBorders/>
      </w:tcPr>
    </w:tblStylePr>
    <w:tblStylePr w:type="lastRow">
      <w:rPr>
        <w:b/>
        <w:color w:val="3664a9"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329">
    <w:name w:val="Grid Table 6 Colorful - Accent 2"/>
    <w:basedOn w:val="172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5d6" w:themeFill="accent2" w:themeFillTint="32"/>
        <w:tcBorders/>
      </w:tcPr>
    </w:tblStylePr>
    <w:tblStylePr w:type="band1Vert">
      <w:pPr>
        <w:pBdr/>
        <w:spacing/>
        <w:ind/>
      </w:pPr>
      <w:tblPr>
        <w:tblBorders/>
      </w:tblPr>
      <w:tcPr>
        <w:shd w:val="clear" w:color="ffffff" w:themeColor="accent2" w:themeTint="32" w:fill="fbe5d6"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5712" w:themeColor="accent2" w:themeTint="97" w:themeShade="95"/>
      </w:rPr>
      <w:pPr>
        <w:pBdr/>
        <w:spacing/>
        <w:ind/>
      </w:pPr>
      <w:tblPr>
        <w:tblBorders/>
      </w:tblPr>
      <w:tcPr>
        <w:tcBorders/>
      </w:tcPr>
    </w:tblStylePr>
    <w:tblStylePr w:type="firstRow">
      <w:rPr>
        <w:b/>
        <w:color w:val="c95712" w:themeColor="accent2" w:themeTint="97" w:themeShade="95"/>
      </w:rPr>
      <w:pPr>
        <w:pBdr/>
        <w:spacing/>
        <w:ind/>
      </w:pPr>
      <w:tblPr>
        <w:tblBorders/>
      </w:tblPr>
      <w:tcPr>
        <w:tcBorders>
          <w:bottom w:val="single" w:color="000000" w:themeColor="accent2" w:themeTint="97" w:sz="12" w:space="0"/>
        </w:tcBorders>
      </w:tcPr>
    </w:tblStylePr>
    <w:tblStylePr w:type="lastCol">
      <w:rPr>
        <w:b/>
        <w:color w:val="c95712" w:themeColor="accent2" w:themeTint="97" w:themeShade="95"/>
      </w:rPr>
      <w:pPr>
        <w:pBdr/>
        <w:spacing/>
        <w:ind/>
      </w:pPr>
      <w:tblPr>
        <w:tblBorders/>
      </w:tblPr>
      <w:tcPr>
        <w:tcBorders/>
      </w:tcPr>
    </w:tblStylePr>
    <w:tblStylePr w:type="lastRow">
      <w:rPr>
        <w:b/>
        <w:color w:val="c957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330">
    <w:name w:val="Grid Table 6 Colorful - Accent 3"/>
    <w:basedOn w:val="1727"/>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331">
    <w:name w:val="Grid Table 6 Colorful - Accent 4"/>
    <w:basedOn w:val="172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ef2cb" w:themeFill="accent4" w:themeFillTint="34"/>
        <w:tcBorders/>
      </w:tcPr>
    </w:tblStylePr>
    <w:tblStylePr w:type="band1Vert">
      <w:pPr>
        <w:pBdr/>
        <w:spacing/>
        <w:ind/>
      </w:pPr>
      <w:tblPr>
        <w:tblBorders/>
      </w:tblPr>
      <w:tcPr>
        <w:shd w:val="clear" w:color="ffffff" w:themeColor="accent4" w:themeTint="34" w:fill="fe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d9600" w:themeColor="accent4" w:themeTint="9A" w:themeShade="95"/>
      </w:rPr>
      <w:pPr>
        <w:pBdr/>
        <w:spacing/>
        <w:ind/>
      </w:pPr>
      <w:tblPr>
        <w:tblBorders/>
      </w:tblPr>
      <w:tcPr>
        <w:tcBorders/>
      </w:tcPr>
    </w:tblStylePr>
    <w:tblStylePr w:type="firstRow">
      <w:rPr>
        <w:b/>
        <w:color w:val="cd9600" w:themeColor="accent4" w:themeTint="9A" w:themeShade="95"/>
      </w:rPr>
      <w:pPr>
        <w:pBdr/>
        <w:spacing/>
        <w:ind/>
      </w:pPr>
      <w:tblPr>
        <w:tblBorders/>
      </w:tblPr>
      <w:tcPr>
        <w:tcBorders>
          <w:bottom w:val="single" w:color="000000" w:themeColor="accent4" w:themeTint="9A" w:sz="12" w:space="0"/>
        </w:tcBorders>
      </w:tcPr>
    </w:tblStylePr>
    <w:tblStylePr w:type="lastCol">
      <w:rPr>
        <w:b/>
        <w:color w:val="cd9600" w:themeColor="accent4" w:themeTint="9A" w:themeShade="95"/>
      </w:rPr>
      <w:pPr>
        <w:pBdr/>
        <w:spacing/>
        <w:ind/>
      </w:pPr>
      <w:tblPr>
        <w:tblBorders/>
      </w:tblPr>
      <w:tcPr>
        <w:tcBorders/>
      </w:tcPr>
    </w:tblStylePr>
    <w:tblStylePr w:type="lastRow">
      <w:rPr>
        <w:b/>
        <w:color w:val="cd96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332">
    <w:name w:val="Grid Table 6 Colorful - Accent 5"/>
    <w:basedOn w:val="1727"/>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debf6" w:themeFill="accent5" w:themeFillTint="34"/>
        <w:tcBorders/>
      </w:tcPr>
    </w:tblStylePr>
    <w:tblStylePr w:type="band1Vert">
      <w:pPr>
        <w:pBdr/>
        <w:spacing/>
        <w:ind/>
      </w:pPr>
      <w:tblPr>
        <w:tblBorders/>
      </w:tblPr>
      <w:tcPr>
        <w:shd w:val="clear" w:color="ffffff" w:themeColor="accent5" w:themeTint="34" w:fill="ddebf6"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d8d" w:themeColor="accent5" w:themeShade="95"/>
      </w:rPr>
      <w:pPr>
        <w:pBdr/>
        <w:spacing/>
        <w:ind/>
      </w:pPr>
      <w:tblPr>
        <w:tblBorders/>
      </w:tblPr>
      <w:tcPr>
        <w:tcBorders/>
      </w:tcPr>
    </w:tblStylePr>
    <w:tblStylePr w:type="firstRow">
      <w:rPr>
        <w:b/>
        <w:color w:val="245d8d" w:themeColor="accent5" w:themeShade="95"/>
      </w:rPr>
      <w:pPr>
        <w:pBdr/>
        <w:spacing/>
        <w:ind/>
      </w:pPr>
      <w:tblPr>
        <w:tblBorders/>
      </w:tblPr>
      <w:tcPr>
        <w:tcBorders>
          <w:bottom w:val="single" w:color="000000" w:themeColor="accent5" w:sz="12" w:space="0"/>
        </w:tcBorders>
      </w:tcPr>
    </w:tblStylePr>
    <w:tblStylePr w:type="lastCol">
      <w:rPr>
        <w:b/>
        <w:color w:val="245d8d" w:themeColor="accent5" w:themeShade="95"/>
      </w:rPr>
      <w:pPr>
        <w:pBdr/>
        <w:spacing/>
        <w:ind/>
      </w:pPr>
      <w:tblPr>
        <w:tblBorders/>
      </w:tblPr>
      <w:tcPr>
        <w:tcBorders/>
      </w:tcPr>
    </w:tblStylePr>
    <w:tblStylePr w:type="lastRow">
      <w:rPr>
        <w:b/>
        <w:color w:val="245d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333">
    <w:name w:val="Grid Table 6 Colorful - Accent 6"/>
    <w:basedOn w:val="1727"/>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8" w:themeFill="accent6" w:themeFillTint="34"/>
        <w:tcBorders/>
      </w:tcPr>
    </w:tblStylePr>
    <w:tblStylePr w:type="band1Vert">
      <w:pPr>
        <w:pBdr/>
        <w:spacing/>
        <w:ind/>
      </w:pPr>
      <w:tblPr>
        <w:tblBorders/>
      </w:tblPr>
      <w:tcPr>
        <w:shd w:val="clear" w:color="ffffff" w:themeColor="accent6" w:themeTint="34" w:fill="e2efd8"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d8d" w:themeColor="accent5" w:themeShade="95"/>
      </w:rPr>
      <w:pPr>
        <w:pBdr/>
        <w:spacing/>
        <w:ind/>
      </w:pPr>
      <w:tblPr>
        <w:tblBorders/>
      </w:tblPr>
      <w:tcPr>
        <w:tcBorders/>
      </w:tcPr>
    </w:tblStylePr>
    <w:tblStylePr w:type="firstRow">
      <w:rPr>
        <w:b/>
        <w:color w:val="245d8d" w:themeColor="accent5" w:themeShade="95"/>
      </w:rPr>
      <w:pPr>
        <w:pBdr/>
        <w:spacing/>
        <w:ind/>
      </w:pPr>
      <w:tblPr>
        <w:tblBorders/>
      </w:tblPr>
      <w:tcPr>
        <w:tcBorders>
          <w:bottom w:val="single" w:color="000000" w:themeColor="accent6" w:sz="12" w:space="0"/>
        </w:tcBorders>
      </w:tcPr>
    </w:tblStylePr>
    <w:tblStylePr w:type="lastCol">
      <w:rPr>
        <w:b/>
        <w:color w:val="245d8d" w:themeColor="accent5" w:themeShade="95"/>
      </w:rPr>
      <w:pPr>
        <w:pBdr/>
        <w:spacing/>
        <w:ind/>
      </w:pPr>
      <w:tblPr>
        <w:tblBorders/>
      </w:tblPr>
      <w:tcPr>
        <w:tcBorders/>
      </w:tcPr>
    </w:tblStylePr>
    <w:tblStylePr w:type="lastRow">
      <w:rPr>
        <w:b/>
        <w:color w:val="245d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334">
    <w:name w:val="Grid Table 7 Colorful"/>
    <w:basedOn w:val="1727"/>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5">
    <w:name w:val="Grid Table 7 Colorful - Accent 1"/>
    <w:basedOn w:val="1727"/>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664a9" w:themeColor="accent1" w:themeTint="80" w:themeShade="95"/>
        <w:sz w:val="22"/>
      </w:rPr>
      <w:pPr>
        <w:pBdr/>
        <w:spacing/>
        <w:ind/>
      </w:pPr>
      <w:tblPr>
        <w:tblBorders/>
      </w:tblPr>
      <w:tcPr>
        <w:shd w:val="clear" w:color="ffffff" w:themeColor="accent1" w:themeTint="34" w:fill="d9e2f2" w:themeFill="accent1" w:themeFillTint="34"/>
        <w:tcBorders/>
      </w:tcPr>
    </w:tblStylePr>
    <w:tblStylePr w:type="band1Vert">
      <w:pPr>
        <w:pBdr/>
        <w:spacing/>
        <w:ind/>
      </w:pPr>
      <w:tblPr>
        <w:tblBorders/>
      </w:tblPr>
      <w:tcPr>
        <w:shd w:val="clear" w:color="ffffff" w:themeColor="accent1" w:themeTint="34" w:fill="d9e2f2" w:themeFill="accent1" w:themeFillTint="34"/>
        <w:tcBorders/>
      </w:tcPr>
    </w:tblStylePr>
    <w:tblStylePr w:type="band2Horz">
      <w:rPr>
        <w:rFonts w:ascii="Arial" w:hAnsi="Arial"/>
        <w:color w:val="3664a9"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664a9"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3664a9"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3664a9"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3664a9"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6">
    <w:name w:val="Grid Table 7 Colorful - Accent 2"/>
    <w:basedOn w:val="1727"/>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95712" w:themeColor="accent2" w:themeTint="97" w:themeShade="95"/>
        <w:sz w:val="22"/>
      </w:rPr>
      <w:pPr>
        <w:pBdr/>
        <w:spacing/>
        <w:ind/>
      </w:pPr>
      <w:tblPr>
        <w:tblBorders/>
      </w:tblPr>
      <w:tcPr>
        <w:shd w:val="clear" w:color="ffffff" w:themeColor="accent2" w:themeTint="32" w:fill="fbe5d6" w:themeFill="accent2" w:themeFillTint="32"/>
        <w:tcBorders/>
      </w:tcPr>
    </w:tblStylePr>
    <w:tblStylePr w:type="band1Vert">
      <w:pPr>
        <w:pBdr/>
        <w:spacing/>
        <w:ind/>
      </w:pPr>
      <w:tblPr>
        <w:tblBorders/>
      </w:tblPr>
      <w:tcPr>
        <w:shd w:val="clear" w:color="ffffff" w:themeColor="accent2" w:themeTint="32" w:fill="fbe5d6" w:themeFill="accent2" w:themeFillTint="32"/>
        <w:tcBorders/>
      </w:tcPr>
    </w:tblStylePr>
    <w:tblStylePr w:type="band2Horz">
      <w:rPr>
        <w:rFonts w:ascii="Arial" w:hAnsi="Arial"/>
        <w:color w:val="c957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57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957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957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957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7">
    <w:name w:val="Grid Table 7 Colorful - Accent 3"/>
    <w:basedOn w:val="1727"/>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606060"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8">
    <w:name w:val="Grid Table 7 Colorful - Accent 4"/>
    <w:basedOn w:val="1727"/>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cd9600" w:themeColor="accent4" w:themeTint="9A" w:themeShade="95"/>
        <w:sz w:val="22"/>
      </w:rPr>
      <w:pPr>
        <w:pBdr/>
        <w:spacing/>
        <w:ind/>
      </w:pPr>
      <w:tblPr>
        <w:tblBorders/>
      </w:tblPr>
      <w:tcPr>
        <w:shd w:val="clear" w:color="ffffff" w:themeColor="accent4" w:themeTint="34" w:fill="fef2cb" w:themeFill="accent4" w:themeFillTint="34"/>
        <w:tcBorders/>
      </w:tcPr>
    </w:tblStylePr>
    <w:tblStylePr w:type="band1Vert">
      <w:pPr>
        <w:pBdr/>
        <w:spacing/>
        <w:ind/>
      </w:pPr>
      <w:tblPr>
        <w:tblBorders/>
      </w:tblPr>
      <w:tcPr>
        <w:shd w:val="clear" w:color="ffffff" w:themeColor="accent4" w:themeTint="34" w:fill="fef2cb" w:themeFill="accent4" w:themeFillTint="34"/>
        <w:tcBorders/>
      </w:tcPr>
    </w:tblStylePr>
    <w:tblStylePr w:type="band2Horz">
      <w:rPr>
        <w:rFonts w:ascii="Arial" w:hAnsi="Arial"/>
        <w:color w:val="cd96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d96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cd96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cd96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cd96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9">
    <w:name w:val="Grid Table 7 Colorful - Accent 5"/>
    <w:basedOn w:val="1727"/>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45d8d" w:themeColor="accent5" w:themeShade="95"/>
        <w:sz w:val="22"/>
      </w:rPr>
      <w:pPr>
        <w:pBdr/>
        <w:spacing/>
        <w:ind/>
      </w:pPr>
      <w:tblPr>
        <w:tblBorders/>
      </w:tblPr>
      <w:tcPr>
        <w:shd w:val="clear" w:color="ffffff" w:themeColor="accent5" w:themeTint="34" w:fill="ddebf6" w:themeFill="accent5" w:themeFillTint="34"/>
        <w:tcBorders/>
      </w:tcPr>
    </w:tblStylePr>
    <w:tblStylePr w:type="band1Vert">
      <w:pPr>
        <w:pBdr/>
        <w:spacing/>
        <w:ind/>
      </w:pPr>
      <w:tblPr>
        <w:tblBorders/>
      </w:tblPr>
      <w:tcPr>
        <w:shd w:val="clear" w:color="ffffff" w:themeColor="accent5" w:themeTint="34" w:fill="ddebf6" w:themeFill="accent5" w:themeFillTint="34"/>
        <w:tcBorders/>
      </w:tcPr>
    </w:tblStylePr>
    <w:tblStylePr w:type="band2Horz">
      <w:rPr>
        <w:rFonts w:ascii="Arial" w:hAnsi="Arial"/>
        <w:color w:val="245d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d8d"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245d8d"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245d8d"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245d8d"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0">
    <w:name w:val="Grid Table 7 Colorful - Accent 6"/>
    <w:basedOn w:val="1727"/>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26429" w:themeColor="accent6" w:themeShade="95"/>
        <w:sz w:val="22"/>
      </w:rPr>
      <w:pPr>
        <w:pBdr/>
        <w:spacing/>
        <w:ind/>
      </w:pPr>
      <w:tblPr>
        <w:tblBorders/>
      </w:tblPr>
      <w:tcPr>
        <w:shd w:val="clear" w:color="ffffff" w:themeColor="accent6" w:themeTint="34" w:fill="e2efd8" w:themeFill="accent6" w:themeFillTint="34"/>
        <w:tcBorders/>
      </w:tcPr>
    </w:tblStylePr>
    <w:tblStylePr w:type="band1Vert">
      <w:pPr>
        <w:pBdr/>
        <w:spacing/>
        <w:ind/>
      </w:pPr>
      <w:tblPr>
        <w:tblBorders/>
      </w:tblPr>
      <w:tcPr>
        <w:shd w:val="clear" w:color="ffffff" w:themeColor="accent6" w:themeTint="34" w:fill="e2efd8" w:themeFill="accent6" w:themeFillTint="34"/>
        <w:tcBorders/>
      </w:tcPr>
    </w:tblStylePr>
    <w:tblStylePr w:type="band2Horz">
      <w:rPr>
        <w:rFonts w:ascii="Arial" w:hAnsi="Arial"/>
        <w:color w:val="4264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26429"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426429"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426429"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4264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1">
    <w:name w:val="List Table 1 Light"/>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2">
    <w:name w:val="List Table 1 Light - Accent 1"/>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3">
    <w:name w:val="List Table 1 Light - Accent 2"/>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4">
    <w:name w:val="List Table 1 Light - Accent 3"/>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5">
    <w:name w:val="List Table 1 Light - Accent 4"/>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6">
    <w:name w:val="List Table 1 Light - Accent 5"/>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7">
    <w:name w:val="List Table 1 Light - Accent 6"/>
    <w:basedOn w:val="172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8">
    <w:name w:val="List Table 2"/>
    <w:basedOn w:val="1727"/>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9">
    <w:name w:val="List Table 2 - Accent 1"/>
    <w:basedOn w:val="1727"/>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0">
    <w:name w:val="List Table 2 - Accent 2"/>
    <w:basedOn w:val="1727"/>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1">
    <w:name w:val="List Table 2 - Accent 3"/>
    <w:basedOn w:val="1727"/>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2">
    <w:name w:val="List Table 2 - Accent 4"/>
    <w:basedOn w:val="1727"/>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3">
    <w:name w:val="List Table 2 - Accent 5"/>
    <w:basedOn w:val="1727"/>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4">
    <w:name w:val="List Table 2 - Accent 6"/>
    <w:basedOn w:val="1727"/>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5">
    <w:name w:val="List Table 3"/>
    <w:basedOn w:val="1727"/>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6">
    <w:name w:val="List Table 3 - Accent 1"/>
    <w:basedOn w:val="1727"/>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7">
    <w:name w:val="List Table 3 - Accent 2"/>
    <w:basedOn w:val="172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1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8">
    <w:name w:val="List Table 3 - Accent 3"/>
    <w:basedOn w:val="1727"/>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9">
    <w:name w:val="List Table 3 - Accent 4"/>
    <w:basedOn w:val="172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864"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0">
    <w:name w:val="List Table 3 - Accent 5"/>
    <w:basedOn w:val="1727"/>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cc4e5"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1">
    <w:name w:val="List Table 3 - Accent 6"/>
    <w:basedOn w:val="1727"/>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ad0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2">
    <w:name w:val="List Table 4"/>
    <w:basedOn w:val="1727"/>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3">
    <w:name w:val="List Table 4 - Accent 1"/>
    <w:basedOn w:val="1727"/>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cf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4">
    <w:name w:val="List Table 4 - Accent 2"/>
    <w:basedOn w:val="1727"/>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5">
    <w:name w:val="List Table 4 - Accent 3"/>
    <w:basedOn w:val="1727"/>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6">
    <w:name w:val="List Table 4 - Accent 4"/>
    <w:basedOn w:val="1727"/>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7">
    <w:name w:val="List Table 4 - Accent 5"/>
    <w:basedOn w:val="1727"/>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5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8">
    <w:name w:val="List Table 4 - Accent 6"/>
    <w:basedOn w:val="1727"/>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b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9">
    <w:name w:val="List Table 5 Dark"/>
    <w:basedOn w:val="1727"/>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0">
    <w:name w:val="List Table 5 Dark - Accent 1"/>
    <w:basedOn w:val="1727"/>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472c4" w:themeFill="accent1"/>
    </w:tblPr>
    <w:tcPr>
      <w:tcBorders/>
    </w:tcPr>
    <w:tblStylePr w:type="band1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472c4"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472c4"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1">
    <w:name w:val="List Table 5 Dark - Accent 2"/>
    <w:basedOn w:val="1727"/>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cPr>
      <w:tcBorders/>
    </w:tcPr>
    <w:tblStylePr w:type="band1Horz">
      <w:pPr>
        <w:pBdr/>
        <w:spacing/>
        <w:ind/>
      </w:pPr>
      <w:tblPr>
        <w:tblBorders/>
      </w:tblPr>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2">
    <w:name w:val="List Table 5 Dark - Accent 3"/>
    <w:basedOn w:val="1727"/>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3">
    <w:name w:val="List Table 5 Dark - Accent 4"/>
    <w:basedOn w:val="1727"/>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cPr>
      <w:tcBorders/>
    </w:tcPr>
    <w:tblStylePr w:type="band1Horz">
      <w:pPr>
        <w:pBdr/>
        <w:spacing/>
        <w:ind/>
      </w:pPr>
      <w:tblPr>
        <w:tblBorders/>
      </w:tblPr>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4">
    <w:name w:val="List Table 5 Dark - Accent 5"/>
    <w:basedOn w:val="1727"/>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cc4e5" w:themeFill="accent5" w:themeFillTint="9A"/>
    </w:tblPr>
    <w:tcPr>
      <w:tcBorders/>
    </w:tcPr>
    <w:tblStylePr w:type="band1Horz">
      <w:pPr>
        <w:pBdr/>
        <w:spacing/>
        <w:ind/>
      </w:pPr>
      <w:tblPr>
        <w:tblBorders/>
      </w:tblPr>
      <w:tcPr>
        <w:shd w:val="clear" w:color="ffffff" w:themeColor="accent5" w:themeTint="9A" w:fill="9cc4e5"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cc4e5"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cc4e5"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cc4e5"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5">
    <w:name w:val="List Table 5 Dark - Accent 6"/>
    <w:basedOn w:val="1727"/>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cPr>
      <w:tcBorders/>
    </w:tcPr>
    <w:tblStylePr w:type="band1Horz">
      <w:pPr>
        <w:pBdr/>
        <w:spacing/>
        <w:ind/>
      </w:pPr>
      <w:tblPr>
        <w:tblBorders/>
      </w:tblPr>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376">
    <w:name w:val="List Table 6 Colorful"/>
    <w:basedOn w:val="1727"/>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7">
    <w:name w:val="List Table 6 Colorful - Accent 1"/>
    <w:basedOn w:val="1727"/>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374" w:themeColor="accent1" w:themeShade="95"/>
      </w:rPr>
      <w:pPr>
        <w:pBdr/>
        <w:spacing/>
        <w:ind/>
      </w:pPr>
      <w:tblPr>
        <w:tblBorders/>
      </w:tblPr>
      <w:tcPr>
        <w:tcBorders/>
      </w:tcPr>
    </w:tblStylePr>
    <w:tblStylePr w:type="firstRow">
      <w:rPr>
        <w:b/>
        <w:color w:val="254374" w:themeColor="accent1" w:themeShade="95"/>
      </w:rPr>
      <w:pPr>
        <w:pBdr/>
        <w:spacing/>
        <w:ind/>
      </w:pPr>
      <w:tblPr>
        <w:tblBorders/>
      </w:tblPr>
      <w:tcPr>
        <w:tcBorders>
          <w:bottom w:val="single" w:color="000000" w:themeColor="accent1" w:sz="4" w:space="0"/>
        </w:tcBorders>
      </w:tcPr>
    </w:tblStylePr>
    <w:tblStylePr w:type="lastCol">
      <w:rPr>
        <w:b/>
        <w:color w:val="254374" w:themeColor="accent1" w:themeShade="95"/>
      </w:rPr>
      <w:pPr>
        <w:pBdr/>
        <w:spacing/>
        <w:ind/>
      </w:pPr>
      <w:tblPr>
        <w:tblBorders/>
      </w:tblPr>
      <w:tcPr>
        <w:tcBorders/>
      </w:tcPr>
    </w:tblStylePr>
    <w:tblStylePr w:type="lastRow">
      <w:rPr>
        <w:b/>
        <w:color w:val="254374"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8">
    <w:name w:val="List Table 6 Colorful - Accent 2"/>
    <w:basedOn w:val="1727"/>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5712" w:themeColor="accent2" w:themeTint="97" w:themeShade="95"/>
      </w:rPr>
      <w:pPr>
        <w:pBdr/>
        <w:spacing/>
        <w:ind/>
      </w:pPr>
      <w:tblPr>
        <w:tblBorders/>
      </w:tblPr>
      <w:tcPr>
        <w:tcBorders/>
      </w:tcPr>
    </w:tblStylePr>
    <w:tblStylePr w:type="firstRow">
      <w:rPr>
        <w:b/>
        <w:color w:val="c95712" w:themeColor="accent2" w:themeTint="97" w:themeShade="95"/>
      </w:rPr>
      <w:pPr>
        <w:pBdr/>
        <w:spacing/>
        <w:ind/>
      </w:pPr>
      <w:tblPr>
        <w:tblBorders/>
      </w:tblPr>
      <w:tcPr>
        <w:tcBorders>
          <w:bottom w:val="single" w:color="000000" w:themeColor="accent2" w:themeTint="97" w:sz="4" w:space="0"/>
        </w:tcBorders>
      </w:tcPr>
    </w:tblStylePr>
    <w:tblStylePr w:type="lastCol">
      <w:rPr>
        <w:b/>
        <w:color w:val="c95712" w:themeColor="accent2" w:themeTint="97" w:themeShade="95"/>
      </w:rPr>
      <w:pPr>
        <w:pBdr/>
        <w:spacing/>
        <w:ind/>
      </w:pPr>
      <w:tblPr>
        <w:tblBorders/>
      </w:tblPr>
      <w:tcPr>
        <w:tcBorders/>
      </w:tcPr>
    </w:tblStylePr>
    <w:tblStylePr w:type="lastRow">
      <w:rPr>
        <w:b/>
        <w:color w:val="c957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9">
    <w:name w:val="List Table 6 Colorful - Accent 3"/>
    <w:basedOn w:val="1727"/>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0">
    <w:name w:val="List Table 6 Colorful - Accent 4"/>
    <w:basedOn w:val="1727"/>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d9600" w:themeColor="accent4" w:themeTint="9A" w:themeShade="95"/>
      </w:rPr>
      <w:pPr>
        <w:pBdr/>
        <w:spacing/>
        <w:ind/>
      </w:pPr>
      <w:tblPr>
        <w:tblBorders/>
      </w:tblPr>
      <w:tcPr>
        <w:tcBorders/>
      </w:tcPr>
    </w:tblStylePr>
    <w:tblStylePr w:type="firstRow">
      <w:rPr>
        <w:b/>
        <w:color w:val="cd9600" w:themeColor="accent4" w:themeTint="9A" w:themeShade="95"/>
      </w:rPr>
      <w:pPr>
        <w:pBdr/>
        <w:spacing/>
        <w:ind/>
      </w:pPr>
      <w:tblPr>
        <w:tblBorders/>
      </w:tblPr>
      <w:tcPr>
        <w:tcBorders>
          <w:bottom w:val="single" w:color="000000" w:themeColor="accent4" w:themeTint="9A" w:sz="4" w:space="0"/>
        </w:tcBorders>
      </w:tcPr>
    </w:tblStylePr>
    <w:tblStylePr w:type="lastCol">
      <w:rPr>
        <w:b/>
        <w:color w:val="cd9600" w:themeColor="accent4" w:themeTint="9A" w:themeShade="95"/>
      </w:rPr>
      <w:pPr>
        <w:pBdr/>
        <w:spacing/>
        <w:ind/>
      </w:pPr>
      <w:tblPr>
        <w:tblBorders/>
      </w:tblPr>
      <w:tcPr>
        <w:tcBorders/>
      </w:tcPr>
    </w:tblStylePr>
    <w:tblStylePr w:type="lastRow">
      <w:rPr>
        <w:b/>
        <w:color w:val="cd96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1">
    <w:name w:val="List Table 6 Colorful - Accent 5"/>
    <w:basedOn w:val="1727"/>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e78b1" w:themeColor="accent5" w:themeTint="9A" w:themeShade="95"/>
      </w:rPr>
      <w:pPr>
        <w:pBdr/>
        <w:spacing/>
        <w:ind/>
      </w:pPr>
      <w:tblPr>
        <w:tblBorders/>
      </w:tblPr>
      <w:tcPr>
        <w:tcBorders/>
      </w:tcPr>
    </w:tblStylePr>
    <w:tblStylePr w:type="firstRow">
      <w:rPr>
        <w:b/>
        <w:color w:val="2e78b1" w:themeColor="accent5" w:themeTint="9A" w:themeShade="95"/>
      </w:rPr>
      <w:pPr>
        <w:pBdr/>
        <w:spacing/>
        <w:ind/>
      </w:pPr>
      <w:tblPr>
        <w:tblBorders/>
      </w:tblPr>
      <w:tcPr>
        <w:tcBorders>
          <w:bottom w:val="single" w:color="000000" w:themeColor="accent5" w:themeTint="9A" w:sz="4" w:space="0"/>
        </w:tcBorders>
      </w:tcPr>
    </w:tblStylePr>
    <w:tblStylePr w:type="lastCol">
      <w:rPr>
        <w:b/>
        <w:color w:val="2e78b1" w:themeColor="accent5" w:themeTint="9A" w:themeShade="95"/>
      </w:rPr>
      <w:pPr>
        <w:pBdr/>
        <w:spacing/>
        <w:ind/>
      </w:pPr>
      <w:tblPr>
        <w:tblBorders/>
      </w:tblPr>
      <w:tcPr>
        <w:tcBorders/>
      </w:tcPr>
    </w:tblStylePr>
    <w:tblStylePr w:type="lastRow">
      <w:rPr>
        <w:b/>
        <w:color w:val="2e78b1"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2">
    <w:name w:val="List Table 6 Colorful - Accent 6"/>
    <w:basedOn w:val="1727"/>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8f3c" w:themeColor="accent6" w:themeTint="98" w:themeShade="95"/>
      </w:rPr>
      <w:pPr>
        <w:pBdr/>
        <w:spacing/>
        <w:ind/>
      </w:pPr>
      <w:tblPr>
        <w:tblBorders/>
      </w:tblPr>
      <w:tcPr>
        <w:tcBorders/>
      </w:tcPr>
    </w:tblStylePr>
    <w:tblStylePr w:type="firstRow">
      <w:rPr>
        <w:b/>
        <w:color w:val="5f8f3c" w:themeColor="accent6" w:themeTint="98" w:themeShade="95"/>
      </w:rPr>
      <w:pPr>
        <w:pBdr/>
        <w:spacing/>
        <w:ind/>
      </w:pPr>
      <w:tblPr>
        <w:tblBorders/>
      </w:tblPr>
      <w:tcPr>
        <w:tcBorders>
          <w:bottom w:val="single" w:color="000000" w:themeColor="accent6" w:themeTint="98" w:sz="4" w:space="0"/>
        </w:tcBorders>
      </w:tcPr>
    </w:tblStylePr>
    <w:tblStylePr w:type="lastCol">
      <w:rPr>
        <w:b/>
        <w:color w:val="5f8f3c" w:themeColor="accent6" w:themeTint="98" w:themeShade="95"/>
      </w:rPr>
      <w:pPr>
        <w:pBdr/>
        <w:spacing/>
        <w:ind/>
      </w:pPr>
      <w:tblPr>
        <w:tblBorders/>
      </w:tblPr>
      <w:tcPr>
        <w:tcBorders/>
      </w:tcPr>
    </w:tblStylePr>
    <w:tblStylePr w:type="lastRow">
      <w:rPr>
        <w:b/>
        <w:color w:val="5f8f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3">
    <w:name w:val="List Table 7 Colorful"/>
    <w:basedOn w:val="1727"/>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384">
    <w:name w:val="List Table 7 Colorful - Accent 1"/>
    <w:basedOn w:val="1727"/>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54374" w:themeColor="accent1" w:themeShade="95"/>
        <w:sz w:val="22"/>
      </w:rPr>
      <w:pPr>
        <w:pBdr/>
        <w:spacing/>
        <w:ind/>
      </w:pPr>
      <w:tblPr>
        <w:tblBorders/>
      </w:tblPr>
      <w:tcPr>
        <w:shd w:val="clear" w:color="ffffff" w:themeColor="accent1" w:themeTint="40" w:fill="cfdcf0" w:themeFill="accent1" w:themeFillTint="40"/>
        <w:tcBorders/>
      </w:tcPr>
    </w:tblStylePr>
    <w:tblStylePr w:type="band1Vert">
      <w:pPr>
        <w:pBdr/>
        <w:spacing/>
        <w:ind/>
      </w:pPr>
      <w:tblPr>
        <w:tblBorders/>
      </w:tblPr>
      <w:tcPr>
        <w:shd w:val="clear" w:color="ffffff" w:themeColor="accent1" w:themeTint="40" w:fill="cfdcf0" w:themeFill="accent1" w:themeFillTint="40"/>
        <w:tcBorders/>
      </w:tcPr>
    </w:tblStylePr>
    <w:tblStylePr w:type="band2Horz">
      <w:rPr>
        <w:rFonts w:ascii="Arial" w:hAnsi="Arial"/>
        <w:color w:val="254374"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374"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254374"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254374"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254374"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54374" w:themeColor="accent1" w:themeShade="95"/>
        <w:sz w:val="22"/>
      </w:rPr>
      <w:pPr>
        <w:pBdr/>
        <w:spacing/>
        <w:ind/>
      </w:pPr>
      <w:tblPr>
        <w:tblBorders/>
      </w:tblPr>
      <w:tcPr>
        <w:tcBorders/>
      </w:tcPr>
    </w:tblStylePr>
  </w:style>
  <w:style w:type="table" w:styleId="385">
    <w:name w:val="List Table 7 Colorful - Accent 2"/>
    <w:basedOn w:val="1727"/>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957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957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57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957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957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957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95712" w:themeColor="accent2" w:themeTint="97" w:themeShade="95"/>
        <w:sz w:val="22"/>
      </w:rPr>
      <w:pPr>
        <w:pBdr/>
        <w:spacing/>
        <w:ind/>
      </w:pPr>
      <w:tblPr>
        <w:tblBorders/>
      </w:tblPr>
      <w:tcPr>
        <w:tcBorders/>
      </w:tcPr>
    </w:tblStylePr>
  </w:style>
  <w:style w:type="table" w:styleId="386">
    <w:name w:val="List Table 7 Colorful - Accent 3"/>
    <w:basedOn w:val="1727"/>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757575"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387">
    <w:name w:val="List Table 7 Colorful - Accent 4"/>
    <w:basedOn w:val="1727"/>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cd96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cd96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d96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cd96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cd96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cd96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d9600" w:themeColor="accent4" w:themeTint="9A" w:themeShade="95"/>
        <w:sz w:val="22"/>
      </w:rPr>
      <w:pPr>
        <w:pBdr/>
        <w:spacing/>
        <w:ind/>
      </w:pPr>
      <w:tblPr>
        <w:tblBorders/>
      </w:tblPr>
      <w:tcPr>
        <w:tcBorders/>
      </w:tcPr>
    </w:tblStylePr>
  </w:style>
  <w:style w:type="table" w:styleId="388">
    <w:name w:val="List Table 7 Colorful - Accent 5"/>
    <w:basedOn w:val="1727"/>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2e78b1" w:themeColor="accent5" w:themeTint="9A" w:themeShade="95"/>
        <w:sz w:val="22"/>
      </w:rPr>
      <w:pPr>
        <w:pBdr/>
        <w:spacing/>
        <w:ind/>
      </w:pPr>
      <w:tblPr>
        <w:tblBorders/>
      </w:tblPr>
      <w:tcPr>
        <w:shd w:val="clear" w:color="ffffff" w:themeColor="accent5" w:themeTint="40" w:fill="d5e6f4" w:themeFill="accent5" w:themeFillTint="40"/>
        <w:tcBorders/>
      </w:tcPr>
    </w:tblStylePr>
    <w:tblStylePr w:type="band1Vert">
      <w:pPr>
        <w:pBdr/>
        <w:spacing/>
        <w:ind/>
      </w:pPr>
      <w:tblPr>
        <w:tblBorders/>
      </w:tblPr>
      <w:tcPr>
        <w:shd w:val="clear" w:color="ffffff" w:themeColor="accent5" w:themeTint="40" w:fill="d5e6f4" w:themeFill="accent5" w:themeFillTint="40"/>
        <w:tcBorders/>
      </w:tcPr>
    </w:tblStylePr>
    <w:tblStylePr w:type="band2Horz">
      <w:rPr>
        <w:rFonts w:ascii="Arial" w:hAnsi="Arial"/>
        <w:color w:val="2e78b1"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e78b1"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2e78b1"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2e78b1"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2e78b1"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e78b1" w:themeColor="accent5" w:themeTint="9A" w:themeShade="95"/>
        <w:sz w:val="22"/>
      </w:rPr>
      <w:pPr>
        <w:pBdr/>
        <w:spacing/>
        <w:ind/>
      </w:pPr>
      <w:tblPr>
        <w:tblBorders/>
      </w:tblPr>
      <w:tcPr>
        <w:tcBorders/>
      </w:tcPr>
    </w:tblStylePr>
  </w:style>
  <w:style w:type="table" w:styleId="389">
    <w:name w:val="List Table 7 Colorful - Accent 6"/>
    <w:basedOn w:val="1727"/>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f8f3c" w:themeColor="accent6" w:themeTint="98" w:themeShade="95"/>
        <w:sz w:val="22"/>
      </w:rPr>
      <w:pPr>
        <w:pBdr/>
        <w:spacing/>
        <w:ind/>
      </w:pPr>
      <w:tblPr>
        <w:tblBorders/>
      </w:tblPr>
      <w:tcPr>
        <w:shd w:val="clear" w:color="ffffff" w:themeColor="accent6" w:themeTint="40" w:fill="dbebd0" w:themeFill="accent6" w:themeFillTint="40"/>
        <w:tcBorders/>
      </w:tcPr>
    </w:tblStylePr>
    <w:tblStylePr w:type="band1Vert">
      <w:pPr>
        <w:pBdr/>
        <w:spacing/>
        <w:ind/>
      </w:pPr>
      <w:tblPr>
        <w:tblBorders/>
      </w:tblPr>
      <w:tcPr>
        <w:shd w:val="clear" w:color="ffffff" w:themeColor="accent6" w:themeTint="40" w:fill="dbebd0" w:themeFill="accent6" w:themeFillTint="40"/>
        <w:tcBorders/>
      </w:tcPr>
    </w:tblStylePr>
    <w:tblStylePr w:type="band2Horz">
      <w:rPr>
        <w:rFonts w:ascii="Arial" w:hAnsi="Arial"/>
        <w:color w:val="5f8f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f8f3c"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5f8f3c"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5f8f3c"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5f8f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f8f3c" w:themeColor="accent6" w:themeTint="98" w:themeShade="95"/>
        <w:sz w:val="22"/>
      </w:rPr>
      <w:pPr>
        <w:pBdr/>
        <w:spacing/>
        <w:ind/>
      </w:pPr>
      <w:tblPr>
        <w:tblBorders/>
      </w:tblPr>
      <w:tcPr>
        <w:tcBorders/>
      </w:tcPr>
    </w:tblStylePr>
  </w:style>
  <w:style w:type="table" w:styleId="390">
    <w:name w:val="Lined - Accent"/>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1">
    <w:name w:val="Lined - Accent 1"/>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2">
    <w:name w:val="Lined - Accent 2"/>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3">
    <w:name w:val="Lined - Accent 3"/>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4">
    <w:name w:val="Lined - Accent 4"/>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5">
    <w:name w:val="Lined - Accent 5"/>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6">
    <w:name w:val="Lined - Accent 6"/>
    <w:basedOn w:val="172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7">
    <w:name w:val="Bordered &amp; Lined - Accent"/>
    <w:basedOn w:val="1727"/>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8">
    <w:name w:val="Bordered &amp; Lined - Accent 1"/>
    <w:basedOn w:val="1727"/>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3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f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99">
    <w:name w:val="Bordered &amp; Lined - Accent 2"/>
    <w:basedOn w:val="1727"/>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1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0">
    <w:name w:val="Bordered &amp; Lined - Accent 3"/>
    <w:basedOn w:val="1727"/>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1">
    <w:name w:val="Bordered &amp; Lined - Accent 4"/>
    <w:basedOn w:val="1727"/>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e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864"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2">
    <w:name w:val="Bordered &amp; Lined - Accent 5"/>
    <w:basedOn w:val="1727"/>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d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3">
    <w:name w:val="Bordered &amp; Lined - Accent 6"/>
    <w:basedOn w:val="1727"/>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8"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4">
    <w:name w:val="Bordered"/>
    <w:basedOn w:val="1727"/>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5">
    <w:name w:val="Bordered - Accent 1"/>
    <w:basedOn w:val="172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6">
    <w:name w:val="Bordered - Accent 2"/>
    <w:basedOn w:val="172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7">
    <w:name w:val="Bordered - Accent 3"/>
    <w:basedOn w:val="172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8">
    <w:name w:val="Bordered - Accent 4"/>
    <w:basedOn w:val="172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9">
    <w:name w:val="Bordered - Accent 5"/>
    <w:basedOn w:val="172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10">
    <w:name w:val="Bordered - Accent 6"/>
    <w:basedOn w:val="172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411">
    <w:name w:val="Hyperlink"/>
    <w:uiPriority w:val="99"/>
    <w:unhideWhenUsed/>
    <w:pPr>
      <w:pBdr/>
      <w:spacing/>
      <w:ind/>
    </w:pPr>
    <w:rPr>
      <w:color w:val="0000ff" w:themeColor="hyperlink"/>
      <w:u w:val="single"/>
    </w:rPr>
  </w:style>
  <w:style w:type="paragraph" w:styleId="412">
    <w:name w:val="footnote text"/>
    <w:basedOn w:val="1725"/>
    <w:link w:val="413"/>
    <w:uiPriority w:val="99"/>
    <w:semiHidden/>
    <w:unhideWhenUsed/>
    <w:pPr>
      <w:pBdr/>
      <w:spacing w:after="40" w:line="240" w:lineRule="auto"/>
      <w:ind/>
    </w:pPr>
    <w:rPr>
      <w:sz w:val="18"/>
    </w:rPr>
  </w:style>
  <w:style w:type="character" w:styleId="413">
    <w:name w:val="Footnote Text Char"/>
    <w:link w:val="412"/>
    <w:uiPriority w:val="99"/>
    <w:pPr>
      <w:pBdr/>
      <w:spacing/>
      <w:ind/>
    </w:pPr>
    <w:rPr>
      <w:sz w:val="18"/>
    </w:rPr>
  </w:style>
  <w:style w:type="character" w:styleId="414">
    <w:name w:val="footnote reference"/>
    <w:basedOn w:val="1726"/>
    <w:uiPriority w:val="99"/>
    <w:unhideWhenUsed/>
    <w:pPr>
      <w:pBdr/>
      <w:spacing/>
      <w:ind/>
    </w:pPr>
    <w:rPr>
      <w:vertAlign w:val="superscript"/>
    </w:rPr>
  </w:style>
  <w:style w:type="paragraph" w:styleId="415">
    <w:name w:val="endnote text"/>
    <w:basedOn w:val="1725"/>
    <w:link w:val="416"/>
    <w:uiPriority w:val="99"/>
    <w:semiHidden/>
    <w:unhideWhenUsed/>
    <w:pPr>
      <w:pBdr/>
      <w:spacing w:after="0" w:line="240" w:lineRule="auto"/>
      <w:ind/>
    </w:pPr>
    <w:rPr>
      <w:sz w:val="20"/>
    </w:rPr>
  </w:style>
  <w:style w:type="character" w:styleId="416">
    <w:name w:val="Endnote Text Char"/>
    <w:link w:val="415"/>
    <w:uiPriority w:val="99"/>
    <w:pPr>
      <w:pBdr/>
      <w:spacing/>
      <w:ind/>
    </w:pPr>
    <w:rPr>
      <w:sz w:val="20"/>
    </w:rPr>
  </w:style>
  <w:style w:type="character" w:styleId="417">
    <w:name w:val="endnote reference"/>
    <w:basedOn w:val="1726"/>
    <w:uiPriority w:val="99"/>
    <w:semiHidden/>
    <w:unhideWhenUsed/>
    <w:pPr>
      <w:pBdr/>
      <w:spacing/>
      <w:ind/>
    </w:pPr>
    <w:rPr>
      <w:vertAlign w:val="superscript"/>
    </w:rPr>
  </w:style>
  <w:style w:type="paragraph" w:styleId="418">
    <w:name w:val="toc 1"/>
    <w:basedOn w:val="1725"/>
    <w:next w:val="1725"/>
    <w:uiPriority w:val="39"/>
    <w:unhideWhenUsed/>
    <w:pPr>
      <w:pBdr/>
      <w:spacing w:after="57"/>
      <w:ind w:right="0" w:firstLine="0" w:left="0"/>
    </w:pPr>
  </w:style>
  <w:style w:type="paragraph" w:styleId="419">
    <w:name w:val="toc 2"/>
    <w:basedOn w:val="1725"/>
    <w:next w:val="1725"/>
    <w:uiPriority w:val="39"/>
    <w:unhideWhenUsed/>
    <w:pPr>
      <w:pBdr/>
      <w:spacing w:after="57"/>
      <w:ind w:right="0" w:firstLine="0" w:left="283"/>
    </w:pPr>
  </w:style>
  <w:style w:type="paragraph" w:styleId="420">
    <w:name w:val="toc 3"/>
    <w:basedOn w:val="1725"/>
    <w:next w:val="1725"/>
    <w:uiPriority w:val="39"/>
    <w:unhideWhenUsed/>
    <w:pPr>
      <w:pBdr/>
      <w:spacing w:after="57"/>
      <w:ind w:right="0" w:firstLine="0" w:left="567"/>
    </w:pPr>
  </w:style>
  <w:style w:type="paragraph" w:styleId="421">
    <w:name w:val="toc 4"/>
    <w:basedOn w:val="1725"/>
    <w:next w:val="1725"/>
    <w:uiPriority w:val="39"/>
    <w:unhideWhenUsed/>
    <w:pPr>
      <w:pBdr/>
      <w:spacing w:after="57"/>
      <w:ind w:right="0" w:firstLine="0" w:left="850"/>
    </w:pPr>
  </w:style>
  <w:style w:type="paragraph" w:styleId="422">
    <w:name w:val="toc 5"/>
    <w:basedOn w:val="1725"/>
    <w:next w:val="1725"/>
    <w:uiPriority w:val="39"/>
    <w:unhideWhenUsed/>
    <w:pPr>
      <w:pBdr/>
      <w:spacing w:after="57"/>
      <w:ind w:right="0" w:firstLine="0" w:left="1134"/>
    </w:pPr>
  </w:style>
  <w:style w:type="paragraph" w:styleId="423">
    <w:name w:val="toc 6"/>
    <w:basedOn w:val="1725"/>
    <w:next w:val="1725"/>
    <w:uiPriority w:val="39"/>
    <w:unhideWhenUsed/>
    <w:pPr>
      <w:pBdr/>
      <w:spacing w:after="57"/>
      <w:ind w:right="0" w:firstLine="0" w:left="1417"/>
    </w:pPr>
  </w:style>
  <w:style w:type="paragraph" w:styleId="424">
    <w:name w:val="toc 7"/>
    <w:basedOn w:val="1725"/>
    <w:next w:val="1725"/>
    <w:uiPriority w:val="39"/>
    <w:unhideWhenUsed/>
    <w:pPr>
      <w:pBdr/>
      <w:spacing w:after="57"/>
      <w:ind w:right="0" w:firstLine="0" w:left="1701"/>
    </w:pPr>
  </w:style>
  <w:style w:type="paragraph" w:styleId="425">
    <w:name w:val="toc 8"/>
    <w:basedOn w:val="1725"/>
    <w:next w:val="1725"/>
    <w:uiPriority w:val="39"/>
    <w:unhideWhenUsed/>
    <w:pPr>
      <w:pBdr/>
      <w:spacing w:after="57"/>
      <w:ind w:right="0" w:firstLine="0" w:left="1984"/>
    </w:pPr>
  </w:style>
  <w:style w:type="paragraph" w:styleId="426">
    <w:name w:val="toc 9"/>
    <w:basedOn w:val="1725"/>
    <w:next w:val="1725"/>
    <w:uiPriority w:val="39"/>
    <w:unhideWhenUsed/>
    <w:pPr>
      <w:pBdr/>
      <w:spacing w:after="57"/>
      <w:ind w:right="0" w:firstLine="0" w:left="2268"/>
    </w:pPr>
  </w:style>
  <w:style w:type="paragraph" w:styleId="427">
    <w:name w:val="TOC Heading"/>
    <w:uiPriority w:val="39"/>
    <w:unhideWhenUsed/>
    <w:pPr>
      <w:pBdr/>
      <w:spacing/>
      <w:ind/>
    </w:pPr>
  </w:style>
  <w:style w:type="paragraph" w:styleId="428">
    <w:name w:val="table of figures"/>
    <w:basedOn w:val="1725"/>
    <w:next w:val="1725"/>
    <w:uiPriority w:val="99"/>
    <w:unhideWhenUsed/>
    <w:pPr>
      <w:pBdr/>
      <w:spacing w:after="0" w:afterAutospacing="0"/>
      <w:ind/>
    </w:pPr>
  </w:style>
  <w:style w:type="paragraph" w:styleId="1725" w:default="1">
    <w:name w:val="Normal"/>
    <w:qFormat/>
    <w:pPr>
      <w:pBdr/>
      <w:spacing/>
      <w:ind/>
    </w:pPr>
  </w:style>
  <w:style w:type="character" w:styleId="1726" w:default="1">
    <w:name w:val="Default Paragraph Font"/>
    <w:uiPriority w:val="1"/>
    <w:semiHidden/>
    <w:unhideWhenUsed/>
    <w:pPr>
      <w:pBdr/>
      <w:spacing/>
      <w:ind/>
    </w:pPr>
  </w:style>
  <w:style w:type="table" w:styleId="172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728" w:default="1">
    <w:name w:val="No List"/>
    <w:uiPriority w:val="99"/>
    <w:semiHidden/>
    <w:unhideWhenUsed/>
    <w:pPr>
      <w:pBdr/>
      <w:spacing/>
      <w:ind/>
    </w:pPr>
  </w:style>
  <w:style w:type="character" w:styleId="1729">
    <w:name w:val="Placeholder Text"/>
    <w:basedOn w:val="1726"/>
    <w:uiPriority w:val="99"/>
    <w:semiHidden/>
    <w:pPr>
      <w:pBdr/>
      <w:spacing/>
      <w:ind/>
    </w:pPr>
  </w:style>
  <w:style w:type="paragraph" w:styleId="1730" w:customStyle="1">
    <w:name w:val="EDE235F94190442D94E29976DE9DF477"/>
    <w:pPr>
      <w:pBdr/>
      <w:spacing/>
      <w:ind/>
    </w:pPr>
  </w:style>
  <w:style w:type="paragraph" w:styleId="1731" w:customStyle="1">
    <w:name w:val="F41AAC160D7E4B08929F56898E627ECF"/>
    <w:pPr>
      <w:pBdr/>
      <w:spacing/>
      <w:ind/>
    </w:pPr>
  </w:style>
  <w:style w:type="paragraph" w:styleId="1732" w:customStyle="1">
    <w:name w:val="37B2EE32C16140BDBF71FF468FAA7D3B"/>
    <w:pPr>
      <w:pBdr/>
      <w:spacing/>
      <w:ind/>
    </w:pPr>
  </w:style>
  <w:style w:type="paragraph" w:styleId="1733" w:customStyle="1">
    <w:name w:val="02360207C2324165A6ED4EC546A6956C"/>
    <w:pPr>
      <w:pBdr/>
      <w:spacing/>
      <w:ind/>
    </w:pPr>
  </w:style>
  <w:style w:type="paragraph" w:styleId="1734" w:customStyle="1">
    <w:name w:val="504D376EDABF4FAEB8ED1C75951657AA"/>
    <w:pPr>
      <w:pBdr/>
      <w:spacing/>
      <w:ind/>
    </w:pPr>
  </w:style>
  <w:style w:type="paragraph" w:styleId="1735" w:customStyle="1">
    <w:name w:val="DD0012D538F347A8AFA6EEDCB216244F"/>
    <w:pPr>
      <w:pBdr/>
      <w:spacing/>
      <w:ind/>
    </w:pPr>
  </w:style>
  <w:style w:type="paragraph" w:styleId="1736" w:customStyle="1">
    <w:name w:val="416F5DB9F0E245DE9DCB8F58F2A38F59"/>
    <w:pPr>
      <w:pBdr/>
      <w:spacing/>
      <w:ind/>
    </w:pPr>
  </w:style>
  <w:style w:type="paragraph" w:styleId="1737" w:customStyle="1">
    <w:name w:val="D8A948DA17E04FBC94711C1DEF38F8D1"/>
    <w:pPr>
      <w:pBdr/>
      <w:spacing/>
      <w:ind/>
    </w:pPr>
  </w:style>
  <w:style w:type="paragraph" w:styleId="1738" w:customStyle="1">
    <w:name w:val="1E4C8195921444B2A5500590ABF79980"/>
    <w:pPr>
      <w:pBdr/>
      <w:spacing/>
      <w:ind/>
    </w:pPr>
  </w:style>
  <w:style w:type="paragraph" w:styleId="1739" w:customStyle="1">
    <w:name w:val="ACC12ECF48084DC4AE0E6C5A25C92CAC"/>
    <w:pPr>
      <w:pBdr/>
      <w:spacing/>
      <w:ind/>
    </w:pPr>
  </w:style>
  <w:style w:type="paragraph" w:styleId="1740" w:customStyle="1">
    <w:name w:val="C1C4EEDF2E314ACEA1828FAE2CD4B04A"/>
    <w:pPr>
      <w:pBdr/>
      <w:spacing/>
      <w:ind/>
    </w:pPr>
  </w:style>
  <w:style w:type="paragraph" w:styleId="1741" w:customStyle="1">
    <w:name w:val="77EFE7AE1EA84FDF929AF5C41807F16D"/>
    <w:pPr>
      <w:pBdr/>
      <w:spacing/>
      <w:ind/>
    </w:pPr>
  </w:style>
  <w:style w:type="paragraph" w:styleId="1742" w:customStyle="1">
    <w:name w:val="64DF8B190EC644BAB51002790EA839EA"/>
    <w:pPr>
      <w:pBdr/>
      <w:spacing/>
      <w:ind/>
    </w:pPr>
  </w:style>
  <w:style w:type="paragraph" w:styleId="1743" w:customStyle="1">
    <w:name w:val="A9B91434340242D38FF4A3A588727A15"/>
    <w:pPr>
      <w:pBdr/>
      <w:spacing/>
      <w:ind/>
    </w:pPr>
  </w:style>
  <w:style w:type="paragraph" w:styleId="1744" w:customStyle="1">
    <w:name w:val="58851E1EEE4C42BCBD00680C76E6CC62"/>
    <w:pPr>
      <w:pBdr/>
      <w:spacing/>
      <w:ind/>
    </w:pPr>
  </w:style>
  <w:style w:type="paragraph" w:styleId="1745" w:customStyle="1">
    <w:name w:val="83996F70B98846449F116C0C6F4063E9"/>
    <w:pPr>
      <w:pBdr/>
      <w:spacing/>
      <w:ind/>
    </w:pPr>
  </w:style>
  <w:style w:type="paragraph" w:styleId="1746" w:customStyle="1">
    <w:name w:val="9A19C0077B57474F87FBE48A1E7399EA"/>
    <w:pPr>
      <w:pBdr/>
      <w:spacing/>
      <w:ind/>
    </w:pPr>
  </w:style>
  <w:style w:type="paragraph" w:styleId="1747" w:customStyle="1">
    <w:name w:val="272752708B3A4DE18FF01AC35AE675FF"/>
    <w:pPr>
      <w:pBdr/>
      <w:spacing/>
      <w:ind/>
    </w:pPr>
  </w:style>
  <w:style w:type="paragraph" w:styleId="1748" w:customStyle="1">
    <w:name w:val="2DC8A45263F1434DAE10DC63D914AFB7"/>
    <w:pPr>
      <w:pBdr/>
      <w:spacing/>
      <w:ind/>
    </w:pPr>
  </w:style>
  <w:style w:type="paragraph" w:styleId="1749" w:customStyle="1">
    <w:name w:val="1E88D17C12884DB9840619A1C0337E0D"/>
    <w:pPr>
      <w:pBdr/>
      <w:spacing/>
      <w:ind/>
    </w:pPr>
  </w:style>
  <w:style w:type="paragraph" w:styleId="1750" w:customStyle="1">
    <w:name w:val="C01BA47B264742E1956CC98F0B8B3CBF"/>
    <w:pPr>
      <w:pBdr/>
      <w:spacing/>
      <w:ind/>
    </w:pPr>
  </w:style>
  <w:style w:type="paragraph" w:styleId="1751" w:customStyle="1">
    <w:name w:val="4F3155906A9A404C85DEA0B1C32437C2"/>
    <w:pPr>
      <w:pBdr/>
      <w:spacing/>
      <w:ind/>
    </w:pPr>
  </w:style>
  <w:style w:type="paragraph" w:styleId="1752" w:customStyle="1">
    <w:name w:val="1342D865A88743FBA4B99B48AA6E7A7B"/>
    <w:pPr>
      <w:pBdr/>
      <w:spacing/>
      <w:ind/>
    </w:pPr>
  </w:style>
  <w:style w:type="paragraph" w:styleId="1753" w:customStyle="1">
    <w:name w:val="876B9FFC7E664048994AD73C4ADFC50B"/>
    <w:pPr>
      <w:pBdr/>
      <w:spacing/>
      <w:ind/>
    </w:pPr>
  </w:style>
  <w:style w:type="paragraph" w:styleId="1754" w:customStyle="1">
    <w:name w:val="FAF40601E55C41A09A157F39A5D9EE7B"/>
    <w:pPr>
      <w:pBdr/>
      <w:spacing/>
      <w:ind/>
    </w:pPr>
  </w:style>
  <w:style w:type="paragraph" w:styleId="1755" w:customStyle="1">
    <w:name w:val="6F3A45310E4348AA90E25CA6E2E39BA3"/>
    <w:pPr>
      <w:pBdr/>
      <w:spacing/>
      <w:ind/>
    </w:pPr>
  </w:style>
  <w:style w:type="paragraph" w:styleId="1756" w:customStyle="1">
    <w:name w:val="AE2977E0A5D041CF8A0E85A6F645EBEB"/>
    <w:pPr>
      <w:pBdr/>
      <w:spacing/>
      <w:ind/>
    </w:pPr>
  </w:style>
  <w:style w:type="paragraph" w:styleId="1757" w:customStyle="1">
    <w:name w:val="55B483D265154351A64B5AB097795DC7"/>
    <w:pPr>
      <w:pBdr/>
      <w:spacing/>
      <w:ind/>
    </w:pPr>
  </w:style>
  <w:style w:type="paragraph" w:styleId="1758" w:customStyle="1">
    <w:name w:val="7BC9F79664F74070ABB472BE97A935AE"/>
    <w:pPr>
      <w:pBdr/>
      <w:spacing/>
      <w:ind/>
    </w:pPr>
  </w:style>
  <w:style w:type="paragraph" w:styleId="1759" w:customStyle="1">
    <w:name w:val="C126DD24DD91480A9F823E90B4EA0383"/>
    <w:pPr>
      <w:pBdr/>
      <w:spacing/>
      <w:ind/>
    </w:pPr>
  </w:style>
  <w:style w:type="paragraph" w:styleId="1760" w:customStyle="1">
    <w:name w:val="710D324002124CFFA75340A6B3522BC4"/>
    <w:pPr>
      <w:pBdr/>
      <w:spacing/>
      <w:ind/>
    </w:pPr>
  </w:style>
  <w:style w:type="paragraph" w:styleId="1761" w:customStyle="1">
    <w:name w:val="2D31CE7F0EFB41DD81BA9D7007A8AB39"/>
    <w:pPr>
      <w:pBdr/>
      <w:spacing/>
      <w:ind/>
    </w:pPr>
  </w:style>
  <w:style w:type="paragraph" w:styleId="1762" w:customStyle="1">
    <w:name w:val="44D99D94DB1249908E2769FDC6E6C340"/>
    <w:pPr>
      <w:pBdr/>
      <w:spacing/>
      <w:ind/>
    </w:pPr>
  </w:style>
  <w:style w:type="paragraph" w:styleId="1763" w:customStyle="1">
    <w:name w:val="2C4DD9FEB5C447F1A7E7D0E01987B8E1"/>
    <w:pPr>
      <w:pBdr/>
      <w:spacing/>
      <w:ind/>
    </w:pPr>
  </w:style>
  <w:style w:type="paragraph" w:styleId="1764" w:customStyle="1">
    <w:name w:val="4B9C7D9E9AF74B72926E55431B924781"/>
    <w:pPr>
      <w:pBdr/>
      <w:spacing/>
      <w:ind/>
    </w:pPr>
  </w:style>
  <w:style w:type="paragraph" w:styleId="1765" w:customStyle="1">
    <w:name w:val="09B34DB1B9E74A86ADD2A3C2E6136C74"/>
    <w:pPr>
      <w:pBdr/>
      <w:spacing/>
      <w:ind/>
    </w:pPr>
  </w:style>
  <w:style w:type="paragraph" w:styleId="1766" w:customStyle="1">
    <w:name w:val="59EFFE7AF59C4438A1B364CF9B00588B"/>
    <w:pPr>
      <w:pBdr/>
      <w:spacing/>
      <w:ind/>
    </w:pPr>
  </w:style>
  <w:style w:type="paragraph" w:styleId="1767" w:customStyle="1">
    <w:name w:val="C63C4F9B1C5B4464809D1EE29486489E"/>
    <w:pPr>
      <w:pBdr/>
      <w:spacing/>
      <w:ind/>
    </w:pPr>
  </w:style>
  <w:style w:type="paragraph" w:styleId="1768" w:customStyle="1">
    <w:name w:val="560D7571FC5C4548A5EC2AC38ED0E308"/>
    <w:pPr>
      <w:pBdr/>
      <w:spacing/>
      <w:ind/>
    </w:pPr>
  </w:style>
  <w:style w:type="paragraph" w:styleId="1769" w:customStyle="1">
    <w:name w:val="C680FF1B04954CE38F75D2842412C814"/>
    <w:pPr>
      <w:pBdr/>
      <w:spacing/>
      <w:ind/>
    </w:pPr>
  </w:style>
  <w:style w:type="paragraph" w:styleId="1770" w:customStyle="1">
    <w:name w:val="E92A63D5F94343C4B1E2AD5F71819583"/>
    <w:pPr>
      <w:pBdr/>
      <w:spacing/>
      <w:ind/>
    </w:pPr>
  </w:style>
  <w:style w:type="paragraph" w:styleId="1771" w:customStyle="1">
    <w:name w:val="D3E3DB5064314499AEFAAE41D3A71B6A"/>
    <w:pPr>
      <w:pBdr/>
      <w:spacing/>
      <w:ind/>
    </w:pPr>
  </w:style>
  <w:style w:type="paragraph" w:styleId="1772" w:customStyle="1">
    <w:name w:val="856954E57BD8462D8EFFF31FA29EF222"/>
    <w:pPr>
      <w:pBdr/>
      <w:spacing/>
      <w:ind/>
    </w:pPr>
  </w:style>
  <w:style w:type="paragraph" w:styleId="1773" w:customStyle="1">
    <w:name w:val="DACF10748BA944B4B9D19E2305413122"/>
    <w:pPr>
      <w:pBdr/>
      <w:spacing/>
      <w:ind/>
    </w:pPr>
  </w:style>
  <w:style w:type="paragraph" w:styleId="1774" w:customStyle="1">
    <w:name w:val="774E69CC7ADA431794C2AC661BE45AAC"/>
    <w:pPr>
      <w:pBdr/>
      <w:spacing/>
      <w:ind/>
    </w:pPr>
  </w:style>
  <w:style w:type="paragraph" w:styleId="1775" w:customStyle="1">
    <w:name w:val="56FC846E1DD04AF28E09F8ED6BB2730C"/>
    <w:pPr>
      <w:pBdr/>
      <w:spacing/>
      <w:ind/>
    </w:pPr>
  </w:style>
  <w:style w:type="paragraph" w:styleId="1776" w:customStyle="1">
    <w:name w:val="85415096974A47298EF748B74623D8E1"/>
    <w:pPr>
      <w:pBdr/>
      <w:spacing/>
      <w:ind/>
    </w:pPr>
  </w:style>
  <w:style w:type="paragraph" w:styleId="1777" w:customStyle="1">
    <w:name w:val="32885D67C0E547C19C043E33F0AABFCF"/>
    <w:pPr>
      <w:pBdr/>
      <w:spacing/>
      <w:ind/>
    </w:pPr>
  </w:style>
  <w:style w:type="paragraph" w:styleId="1778" w:customStyle="1">
    <w:name w:val="12935C1057F348519E96EEBBD4346CB0"/>
    <w:pPr>
      <w:pBdr/>
      <w:spacing/>
      <w:ind/>
    </w:pPr>
  </w:style>
  <w:style w:type="paragraph" w:styleId="1779" w:customStyle="1">
    <w:name w:val="EB261387681C465D9643FEAD9316ADE3"/>
    <w:pPr>
      <w:pBdr/>
      <w:spacing/>
      <w:ind/>
    </w:pPr>
  </w:style>
  <w:style w:type="paragraph" w:styleId="1780" w:customStyle="1">
    <w:name w:val="6D5EFED81B8848F6BE53C12180389220"/>
    <w:pPr>
      <w:pBdr/>
      <w:spacing/>
      <w:ind/>
    </w:pPr>
  </w:style>
  <w:style w:type="paragraph" w:styleId="1781" w:customStyle="1">
    <w:name w:val="D54F3A8991674C519B93954E1F588049"/>
    <w:pPr>
      <w:pBdr/>
      <w:spacing/>
      <w:ind/>
    </w:pPr>
  </w:style>
  <w:style w:type="paragraph" w:styleId="1782" w:customStyle="1">
    <w:name w:val="D8828C90D4CA4638A5A491EF461D09D6"/>
    <w:pPr>
      <w:pBdr/>
      <w:spacing/>
      <w:ind/>
    </w:pPr>
  </w:style>
  <w:style w:type="paragraph" w:styleId="1783" w:customStyle="1">
    <w:name w:val="EDD21E0BC3454C7F8CEE11E1820E7080"/>
    <w:pPr>
      <w:pBdr/>
      <w:spacing/>
      <w:ind/>
    </w:pPr>
  </w:style>
  <w:style w:type="paragraph" w:styleId="1784" w:customStyle="1">
    <w:name w:val="9ED07D3EEF6248C8B34867E2E85FE9E4"/>
    <w:pPr>
      <w:pBdr/>
      <w:spacing/>
      <w:ind/>
    </w:pPr>
  </w:style>
  <w:style w:type="paragraph" w:styleId="1785" w:customStyle="1">
    <w:name w:val="7655D5F3C5914C219568135EA4527638"/>
    <w:pPr>
      <w:pBdr/>
      <w:spacing/>
      <w:ind/>
    </w:pPr>
  </w:style>
  <w:style w:type="paragraph" w:styleId="1786" w:customStyle="1">
    <w:name w:val="DF1836976ED544A1B63C5395D35D545B"/>
    <w:pPr>
      <w:pBdr/>
      <w:spacing/>
      <w:ind/>
    </w:pPr>
  </w:style>
  <w:style w:type="paragraph" w:styleId="1787" w:customStyle="1">
    <w:name w:val="D1B98FF89ED84FA795E73E45DA2C5F6A"/>
    <w:pPr>
      <w:pBdr/>
      <w:spacing/>
      <w:ind/>
    </w:pPr>
  </w:style>
  <w:style w:type="paragraph" w:styleId="1788" w:customStyle="1">
    <w:name w:val="550BCC888FD14174A64A227CB60C6092"/>
    <w:pPr>
      <w:pBdr/>
      <w:spacing/>
      <w:ind/>
    </w:pPr>
  </w:style>
  <w:style w:type="paragraph" w:styleId="1789" w:customStyle="1">
    <w:name w:val="BB98659AA05744AA8DE9D3670000788E"/>
    <w:pPr>
      <w:pBdr/>
      <w:spacing/>
      <w:ind/>
    </w:pPr>
  </w:style>
  <w:style w:type="paragraph" w:styleId="1790" w:customStyle="1">
    <w:name w:val="54E5600F397B4918846C0544AB36FB76"/>
    <w:pPr>
      <w:pBdr/>
      <w:spacing/>
      <w:ind/>
    </w:pPr>
  </w:style>
  <w:style w:type="paragraph" w:styleId="1791" w:customStyle="1">
    <w:name w:val="4A6A0C768EF34EF89CE24436C215E03A"/>
    <w:pPr>
      <w:pBdr/>
      <w:spacing/>
      <w:ind/>
    </w:pPr>
  </w:style>
  <w:style w:type="paragraph" w:styleId="1792" w:customStyle="1">
    <w:name w:val="03C3B9F548DF4DAD9E6A9848AC5CD6A4"/>
    <w:pPr>
      <w:pBdr/>
      <w:spacing/>
      <w:ind/>
    </w:pPr>
  </w:style>
  <w:style w:type="paragraph" w:styleId="1793" w:customStyle="1">
    <w:name w:val="2849405EEDED49B681FD6520436451B3"/>
    <w:pPr>
      <w:pBdr/>
      <w:spacing/>
      <w:ind/>
    </w:pPr>
  </w:style>
  <w:style w:type="paragraph" w:styleId="1794" w:customStyle="1">
    <w:name w:val="AC09F7B290F946819C006BC155776435"/>
    <w:pPr>
      <w:pBdr/>
      <w:spacing/>
      <w:ind/>
    </w:pPr>
  </w:style>
  <w:style w:type="paragraph" w:styleId="1795" w:customStyle="1">
    <w:name w:val="D24B9C619007430396D25DD30B253537"/>
    <w:pPr>
      <w:pBdr/>
      <w:spacing/>
      <w:ind/>
    </w:pPr>
  </w:style>
  <w:style w:type="paragraph" w:styleId="1796" w:customStyle="1">
    <w:name w:val="556C0136D1854383BF3A33EC6FA37357"/>
    <w:pPr>
      <w:pBdr/>
      <w:spacing/>
      <w:ind/>
    </w:pPr>
  </w:style>
  <w:style w:type="paragraph" w:styleId="1797" w:customStyle="1">
    <w:name w:val="A58DA871D482461C80A9831D6B2B6BF8"/>
    <w:pPr>
      <w:pBdr/>
      <w:spacing/>
      <w:ind/>
    </w:pPr>
  </w:style>
  <w:style w:type="paragraph" w:styleId="1798" w:customStyle="1">
    <w:name w:val="37F225579BF8403C9CF4EB1E70229667"/>
    <w:pPr>
      <w:pBdr/>
      <w:spacing/>
      <w:ind/>
    </w:pPr>
  </w:style>
  <w:style w:type="paragraph" w:styleId="1799" w:customStyle="1">
    <w:name w:val="75E3B3D478D44FBCA065312CD15E84D1"/>
    <w:pPr>
      <w:pBdr/>
      <w:spacing/>
      <w:ind/>
    </w:pPr>
  </w:style>
  <w:style w:type="paragraph" w:styleId="1800" w:customStyle="1">
    <w:name w:val="8D8734372CA54DBE9B6E99CC4695042E"/>
    <w:pPr>
      <w:pBdr/>
      <w:spacing/>
      <w:ind/>
    </w:pPr>
  </w:style>
  <w:style w:type="paragraph" w:styleId="1801" w:customStyle="1">
    <w:name w:val="2899BB10F3B041B9BADF2C49201061F4"/>
    <w:pPr>
      <w:pBdr/>
      <w:spacing/>
      <w:ind/>
    </w:pPr>
  </w:style>
  <w:style w:type="paragraph" w:styleId="1802" w:customStyle="1">
    <w:name w:val="463BD28013724D609C4030BB71EE217A"/>
    <w:pPr>
      <w:pBdr/>
      <w:spacing/>
      <w:ind/>
    </w:pPr>
  </w:style>
  <w:style w:type="paragraph" w:styleId="1803" w:customStyle="1">
    <w:name w:val="B4000805771F4AB1B556C3B70BD5A0B8"/>
    <w:pPr>
      <w:pBdr/>
      <w:spacing/>
      <w:ind/>
    </w:pPr>
  </w:style>
  <w:style w:type="paragraph" w:styleId="1804" w:customStyle="1">
    <w:name w:val="4CAB9CB43F01442282C6F16084F805B7"/>
    <w:pPr>
      <w:pBdr/>
      <w:spacing/>
      <w:ind/>
    </w:pPr>
  </w:style>
  <w:style w:type="paragraph" w:styleId="1805" w:customStyle="1">
    <w:name w:val="B4608AA8A1724531A7064C3F43FAF062"/>
    <w:pPr>
      <w:pBdr/>
      <w:spacing/>
      <w:ind/>
    </w:pPr>
  </w:style>
  <w:style w:type="paragraph" w:styleId="1806" w:customStyle="1">
    <w:name w:val="6A892CBFAE924518A6626F5C89F2297A"/>
    <w:pPr>
      <w:pBdr/>
      <w:spacing/>
      <w:ind/>
    </w:pPr>
  </w:style>
  <w:style w:type="paragraph" w:styleId="1807" w:customStyle="1">
    <w:name w:val="DE550B959E064C6F9CBEE06356B99C41"/>
    <w:pPr>
      <w:pBdr/>
      <w:spacing/>
      <w:ind/>
    </w:pPr>
  </w:style>
  <w:style w:type="paragraph" w:styleId="1808" w:customStyle="1">
    <w:name w:val="70F0E157EE8F415795EC1F5E79D8CC7D"/>
    <w:pPr>
      <w:pBdr/>
      <w:spacing/>
      <w:ind/>
    </w:pPr>
  </w:style>
  <w:style w:type="paragraph" w:styleId="1809" w:customStyle="1">
    <w:name w:val="217772C81FDD4A3FAD15473D24FB5622"/>
    <w:pPr>
      <w:pBdr/>
      <w:spacing/>
      <w:ind/>
    </w:pPr>
  </w:style>
  <w:style w:type="paragraph" w:styleId="1810" w:customStyle="1">
    <w:name w:val="58F98A19665948F8A6AEB6EA915EE9CC"/>
    <w:pPr>
      <w:pBdr/>
      <w:spacing/>
      <w:ind/>
    </w:pPr>
  </w:style>
  <w:style w:type="paragraph" w:styleId="1811" w:customStyle="1">
    <w:name w:val="1F0D4495D3084819A914F88B92F10DC4"/>
    <w:pPr>
      <w:pBdr/>
      <w:spacing/>
      <w:ind/>
    </w:pPr>
  </w:style>
  <w:style w:type="paragraph" w:styleId="1812" w:customStyle="1">
    <w:name w:val="0036449E7D6649A0A31074AC800FCD56"/>
    <w:pPr>
      <w:pBdr/>
      <w:spacing/>
      <w:ind/>
    </w:pPr>
  </w:style>
  <w:style w:type="paragraph" w:styleId="1813" w:customStyle="1">
    <w:name w:val="46B8AF93BF4441B5ACB75D2BAC706621"/>
    <w:pPr>
      <w:pBdr/>
      <w:spacing/>
      <w:ind/>
    </w:pPr>
  </w:style>
  <w:style w:type="paragraph" w:styleId="1814" w:customStyle="1">
    <w:name w:val="2337B3BF16344169B4F31EB680BD48AC"/>
    <w:pPr>
      <w:pBdr/>
      <w:spacing/>
      <w:ind/>
    </w:pPr>
  </w:style>
  <w:style w:type="paragraph" w:styleId="1815" w:customStyle="1">
    <w:name w:val="8EEC80CB9AEF49BB999E6FB746459C5A"/>
    <w:pPr>
      <w:pBdr/>
      <w:spacing/>
      <w:ind/>
    </w:pPr>
  </w:style>
  <w:style w:type="paragraph" w:styleId="1816" w:customStyle="1">
    <w:name w:val="3A64B6CD7A89445BA65D4F5E67C2A373"/>
    <w:pPr>
      <w:pBdr/>
      <w:spacing/>
      <w:ind/>
    </w:pPr>
  </w:style>
  <w:style w:type="paragraph" w:styleId="1817" w:customStyle="1">
    <w:name w:val="FDCCDEEE926343EAABF1C1E7B2AC44D8"/>
    <w:pPr>
      <w:pBdr/>
      <w:spacing/>
      <w:ind/>
    </w:pPr>
  </w:style>
  <w:style w:type="paragraph" w:styleId="1818" w:customStyle="1">
    <w:name w:val="60B82FA357154231B3199BBDA96E6217"/>
    <w:pPr>
      <w:pBdr/>
      <w:spacing/>
      <w:ind/>
    </w:pPr>
  </w:style>
  <w:style w:type="paragraph" w:styleId="1819" w:customStyle="1">
    <w:name w:val="9D96C583C41849FAB7EF530CDB2E20C6"/>
    <w:pPr>
      <w:pBdr/>
      <w:spacing/>
      <w:ind/>
    </w:pPr>
  </w:style>
  <w:style w:type="paragraph" w:styleId="1820" w:customStyle="1">
    <w:name w:val="6FF0A4A8158B4AADABEFE9278AD03D19"/>
    <w:pPr>
      <w:pBdr/>
      <w:spacing/>
      <w:ind/>
    </w:pPr>
  </w:style>
  <w:style w:type="paragraph" w:styleId="1821" w:customStyle="1">
    <w:name w:val="2E3C3EA3046B42B581293FF3E17F2069"/>
    <w:pPr>
      <w:pBdr/>
      <w:spacing/>
      <w:ind/>
    </w:pPr>
  </w:style>
  <w:style w:type="paragraph" w:styleId="1822" w:customStyle="1">
    <w:name w:val="4BE568A246EF4EC7930D0F680DBA8312"/>
    <w:pPr>
      <w:pBdr/>
      <w:spacing/>
      <w:ind/>
    </w:pPr>
  </w:style>
  <w:style w:type="paragraph" w:styleId="1823" w:customStyle="1">
    <w:name w:val="79427D57E9454641A23081C1651383C6"/>
    <w:pPr>
      <w:pBdr/>
      <w:spacing/>
      <w:ind/>
    </w:pPr>
  </w:style>
  <w:style w:type="paragraph" w:styleId="1824" w:customStyle="1">
    <w:name w:val="480922BCDEA44AFA818388B8B0D54824"/>
    <w:pPr>
      <w:pBdr/>
      <w:spacing/>
      <w:ind/>
    </w:pPr>
  </w:style>
  <w:style w:type="paragraph" w:styleId="1825" w:customStyle="1">
    <w:name w:val="58192B8306F247398419C7D9794C20C7"/>
    <w:pPr>
      <w:pBdr/>
      <w:spacing/>
      <w:ind/>
    </w:pPr>
  </w:style>
  <w:style w:type="paragraph" w:styleId="1826" w:customStyle="1">
    <w:name w:val="281D5E066F2A481CBABAA093405D9D57"/>
    <w:pPr>
      <w:pBdr/>
      <w:spacing/>
      <w:ind/>
    </w:pPr>
  </w:style>
  <w:style w:type="paragraph" w:styleId="1827" w:customStyle="1">
    <w:name w:val="E420EC18995B4832AE99289321F64B22"/>
    <w:pPr>
      <w:pBdr/>
      <w:spacing/>
      <w:ind/>
    </w:pPr>
  </w:style>
  <w:style w:type="paragraph" w:styleId="1828" w:customStyle="1">
    <w:name w:val="BB0333F21A6741FD81BF4A160F76DCE8"/>
    <w:pPr>
      <w:pBdr/>
      <w:spacing/>
      <w:ind/>
    </w:pPr>
  </w:style>
  <w:style w:type="paragraph" w:styleId="1829" w:customStyle="1">
    <w:name w:val="CF6AF8AE11F641468EDF84CB4AF110D4"/>
    <w:pPr>
      <w:pBdr/>
      <w:spacing/>
      <w:ind/>
    </w:pPr>
  </w:style>
  <w:style w:type="paragraph" w:styleId="1830" w:customStyle="1">
    <w:name w:val="17B22BEAD2BB4A97A23CB74BB86ABB61"/>
    <w:pPr>
      <w:pBdr/>
      <w:spacing/>
      <w:ind/>
    </w:pPr>
  </w:style>
  <w:style w:type="paragraph" w:styleId="1831" w:customStyle="1">
    <w:name w:val="7710832EBF7D40208E0754ABBF286481"/>
    <w:pPr>
      <w:pBdr/>
      <w:spacing/>
      <w:ind/>
    </w:pPr>
  </w:style>
  <w:style w:type="paragraph" w:styleId="1832" w:customStyle="1">
    <w:name w:val="406A17C06976410880CA9903E3F033B0"/>
    <w:pPr>
      <w:pBdr/>
      <w:spacing/>
      <w:ind/>
    </w:pPr>
  </w:style>
  <w:style w:type="paragraph" w:styleId="1833" w:customStyle="1">
    <w:name w:val="4DEC39DF5CEB4FD1A7D0725835F85114"/>
    <w:pPr>
      <w:pBdr/>
      <w:spacing/>
      <w:ind/>
    </w:pPr>
  </w:style>
  <w:style w:type="paragraph" w:styleId="1834" w:customStyle="1">
    <w:name w:val="05556863E2EF46BE949F2F4621EF25A0"/>
    <w:pPr>
      <w:pBdr/>
      <w:spacing/>
      <w:ind/>
    </w:pPr>
  </w:style>
  <w:style w:type="paragraph" w:styleId="1835" w:customStyle="1">
    <w:name w:val="AE500454C8DC4D9EBF2908C843257BAF"/>
    <w:pPr>
      <w:pBdr/>
      <w:spacing/>
      <w:ind/>
    </w:pPr>
  </w:style>
  <w:style w:type="paragraph" w:styleId="1836" w:customStyle="1">
    <w:name w:val="A5BB9C2DCB3F47999AD6A397D3702B72"/>
    <w:pPr>
      <w:pBdr/>
      <w:spacing/>
      <w:ind/>
    </w:pPr>
  </w:style>
  <w:style w:type="paragraph" w:styleId="1837" w:customStyle="1">
    <w:name w:val="59918DEF62A447E2BB710E3395590BEA"/>
    <w:pPr>
      <w:pBdr/>
      <w:spacing/>
      <w:ind/>
    </w:pPr>
  </w:style>
  <w:style w:type="paragraph" w:styleId="1838" w:customStyle="1">
    <w:name w:val="BE7B59F24F54405993E06FB44588392E"/>
    <w:pPr>
      <w:pBdr/>
      <w:spacing/>
      <w:ind/>
    </w:pPr>
  </w:style>
  <w:style w:type="paragraph" w:styleId="1839" w:customStyle="1">
    <w:name w:val="9E840D8ABE454FA7AA5A84045A8CE2EB"/>
    <w:pPr>
      <w:pBdr/>
      <w:spacing/>
      <w:ind/>
    </w:pPr>
  </w:style>
  <w:style w:type="paragraph" w:styleId="1840" w:customStyle="1">
    <w:name w:val="CC007D312FB54599B876D7CBE4369E05"/>
    <w:pPr>
      <w:pBdr/>
      <w:spacing/>
      <w:ind/>
    </w:pPr>
  </w:style>
  <w:style w:type="paragraph" w:styleId="1841" w:customStyle="1">
    <w:name w:val="AEA9D0DF36BB4472A91BAB215846DC8C"/>
    <w:pPr>
      <w:pBdr/>
      <w:spacing/>
      <w:ind/>
    </w:pPr>
  </w:style>
  <w:style w:type="paragraph" w:styleId="1842" w:customStyle="1">
    <w:name w:val="F1A234BFCDA945A1B5D6FB1BD066890C"/>
    <w:pPr>
      <w:pBdr/>
      <w:spacing/>
      <w:ind/>
    </w:pPr>
  </w:style>
  <w:style w:type="paragraph" w:styleId="1843" w:customStyle="1">
    <w:name w:val="5221EC2E31694B82AA2188188863EC18"/>
    <w:pPr>
      <w:pBdr/>
      <w:spacing/>
      <w:ind/>
    </w:pPr>
  </w:style>
  <w:style w:type="paragraph" w:styleId="1844" w:customStyle="1">
    <w:name w:val="BAC81E4A598247F6A022E996A30F4BBB"/>
    <w:pPr>
      <w:pBdr/>
      <w:spacing/>
      <w:ind/>
    </w:pPr>
  </w:style>
  <w:style w:type="paragraph" w:styleId="1845" w:customStyle="1">
    <w:name w:val="F25B422E9DF34A2A9A50ADA90844BC89"/>
    <w:pPr>
      <w:pBdr/>
      <w:spacing/>
      <w:ind/>
    </w:pPr>
  </w:style>
  <w:style w:type="paragraph" w:styleId="1846" w:customStyle="1">
    <w:name w:val="A385BED66EA24459A8331853959C531B"/>
    <w:pPr>
      <w:pBdr/>
      <w:spacing/>
      <w:ind/>
    </w:pPr>
  </w:style>
  <w:style w:type="paragraph" w:styleId="1847" w:customStyle="1">
    <w:name w:val="296D69280B0C4FF89C75BD0436B36443"/>
    <w:pPr>
      <w:pBdr/>
      <w:spacing/>
      <w:ind/>
    </w:pPr>
  </w:style>
  <w:style w:type="paragraph" w:styleId="1848" w:customStyle="1">
    <w:name w:val="43E7DE36C72745C98D16AABE8729FE95"/>
    <w:pPr>
      <w:pBdr/>
      <w:spacing/>
      <w:ind/>
    </w:pPr>
  </w:style>
  <w:style w:type="paragraph" w:styleId="1849" w:customStyle="1">
    <w:name w:val="0CAF29A2C9224FA59C481EA30122F27E"/>
    <w:pPr>
      <w:pBdr/>
      <w:spacing/>
      <w:ind/>
    </w:pPr>
  </w:style>
  <w:style w:type="paragraph" w:styleId="1850" w:customStyle="1">
    <w:name w:val="0DB9466759104905AC6CE996DC5472E5"/>
    <w:pPr>
      <w:pBdr/>
      <w:spacing/>
      <w:ind/>
    </w:pPr>
  </w:style>
  <w:style w:type="paragraph" w:styleId="1851" w:customStyle="1">
    <w:name w:val="BA2C871DCFE643BAB207D916A32D859A"/>
    <w:pPr>
      <w:pBdr/>
      <w:spacing/>
      <w:ind/>
    </w:pPr>
  </w:style>
  <w:style w:type="paragraph" w:styleId="1852" w:customStyle="1">
    <w:name w:val="89B390730FEF4692B4C350C3F83C6B24"/>
    <w:pPr>
      <w:pBdr/>
      <w:spacing/>
      <w:ind/>
    </w:pPr>
  </w:style>
  <w:style w:type="paragraph" w:styleId="1853" w:customStyle="1">
    <w:name w:val="BA0D73F4D4EF4BCE9B03C5CA265340F7"/>
    <w:pPr>
      <w:pBdr/>
      <w:spacing/>
      <w:ind/>
    </w:pPr>
  </w:style>
  <w:style w:type="paragraph" w:styleId="1854" w:customStyle="1">
    <w:name w:val="DAA19736F56B4139AF8144377ED4F60E"/>
    <w:pPr>
      <w:pBdr/>
      <w:spacing/>
      <w:ind/>
    </w:pPr>
  </w:style>
  <w:style w:type="paragraph" w:styleId="1855" w:customStyle="1">
    <w:name w:val="DA722025A31E451897AAE9E979125EA0"/>
    <w:pPr>
      <w:pBdr/>
      <w:spacing/>
      <w:ind/>
    </w:pPr>
  </w:style>
  <w:style w:type="paragraph" w:styleId="1856" w:customStyle="1">
    <w:name w:val="2AFF645BB64B4465AAF052D6513905CF"/>
    <w:pPr>
      <w:pBdr/>
      <w:spacing/>
      <w:ind/>
    </w:pPr>
  </w:style>
</w:styles>
</file>

<file path=word/glossary/webSettings.xml><?xml version="1.0" encoding="utf-8"?>
<w:webSettings xmlns:w="http://schemas.openxmlformats.org/wordprocessingml/2006/main">
  <w:optimizeForBrowser/>
</w:webSettings>
</file>

<file path=word/theme/theme1.xml><?xml version="1.0" encoding="utf-8"?>
<a:theme xmlns:a="http://schemas.openxmlformats.org/drawingml/2006/main" xmlns:r="http://schemas.openxmlformats.org/officeDocument/2006/relationships" xmlns:p="http://schemas.openxmlformats.org/presentation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FF0FF-95ED-4D9B-BE4A-967E88F76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5.1.23</Application>
  <Company/>
  <DocSecurity>0</DocSecurity>
  <HyperlinksChanged>false</HyperlinksChanged>
  <LinksUpToDate>false</LinksUpToDate>
  <ScaleCrop>false</ScaleCrop>
  <SharedDoc>false</SharedDoc>
  <Template>Normal</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na Maaß</dc:creator>
  <cp:keywords/>
  <dc:description/>
  <cp:lastModifiedBy>Leena (Gast)</cp:lastModifiedBy>
  <cp:revision>23</cp:revision>
  <dcterms:created xsi:type="dcterms:W3CDTF">2021-11-04T11:19:00Z</dcterms:created>
  <dcterms:modified xsi:type="dcterms:W3CDTF">2024-04-09T14:25:3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_Geografie</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1125f289-08f9-414b-be12-a40c50af0515</vt:lpwstr>
  </property>
  <property fmtid="{D5CDD505-2E9C-101B-9397-08002B2CF9AE}" pid="11" name="CitaviDocumentProperty_1">
    <vt:lpwstr>6.10.0.0</vt:lpwstr>
  </property>
  <property fmtid="{D5CDD505-2E9C-101B-9397-08002B2CF9AE}" pid="12" name="CitaviDocumentProperty_6">
    <vt:lpwstr>False</vt:lpwstr>
  </property>
  <property fmtid="{D5CDD505-2E9C-101B-9397-08002B2CF9AE}" pid="13" name="CitaviDocumentProperty_8">
    <vt:lpwstr>CloudProjectKey=r7jifxnq6y4m324or7rgduhy6ztv2ybg2lmwhh7btp3g6gde; ProjectName=Bachelorarbeit_Geografie</vt:lpwstr>
  </property>
</Properties>
</file>